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2DD7F2" w14:textId="77777777" w:rsidR="00960998" w:rsidRDefault="00960998"/>
    <w:sdt>
      <w:sdtPr>
        <w:rPr>
          <w:rFonts w:eastAsiaTheme="minorEastAsia" w:cstheme="minorHAnsi"/>
          <w:noProof/>
          <w:sz w:val="64"/>
          <w:szCs w:val="64"/>
          <w:lang w:val="en-US" w:eastAsia="ja-JP"/>
        </w:rPr>
        <w:id w:val="-1105263990"/>
        <w:docPartObj>
          <w:docPartGallery w:val="Cover Pages"/>
          <w:docPartUnique/>
        </w:docPartObj>
      </w:sdtPr>
      <w:sdtEndPr>
        <w:rPr>
          <w:rFonts w:cstheme="minorBidi"/>
          <w:sz w:val="48"/>
          <w:szCs w:val="48"/>
        </w:rPr>
      </w:sdtEndPr>
      <w:sdtContent>
        <w:tbl>
          <w:tblPr>
            <w:tblW w:w="5000" w:type="pct"/>
            <w:jc w:val="center"/>
            <w:tblLook w:val="04A0" w:firstRow="1" w:lastRow="0" w:firstColumn="1" w:lastColumn="0" w:noHBand="0" w:noVBand="1"/>
          </w:tblPr>
          <w:tblGrid>
            <w:gridCol w:w="8504"/>
          </w:tblGrid>
          <w:tr w:rsidR="00960998" w14:paraId="614CCA12" w14:textId="77777777" w:rsidTr="00960998">
            <w:trPr>
              <w:trHeight w:val="2871"/>
              <w:jc w:val="center"/>
            </w:trPr>
            <w:tc>
              <w:tcPr>
                <w:tcW w:w="5000" w:type="pct"/>
                <w:tcBorders>
                  <w:bottom w:val="single" w:sz="4" w:space="0" w:color="4F81BD" w:themeColor="accent1"/>
                </w:tcBorders>
                <w:vAlign w:val="center"/>
              </w:tcPr>
              <w:p w14:paraId="52C228F1" w14:textId="77777777" w:rsidR="00960998" w:rsidRDefault="00960998" w:rsidP="00960998">
                <w:pPr>
                  <w:pStyle w:val="NoSpacing"/>
                  <w:jc w:val="center"/>
                  <w:rPr>
                    <w:rFonts w:cstheme="minorHAnsi"/>
                    <w:sz w:val="64"/>
                    <w:szCs w:val="64"/>
                  </w:rPr>
                </w:pPr>
                <w:r>
                  <w:rPr>
                    <w:rFonts w:cstheme="minorHAnsi"/>
                    <w:noProof/>
                    <w:sz w:val="64"/>
                    <w:szCs w:val="64"/>
                    <w:lang w:eastAsia="en-GB"/>
                  </w:rPr>
                  <w:drawing>
                    <wp:anchor distT="0" distB="0" distL="114300" distR="114300" simplePos="0" relativeHeight="251746816" behindDoc="0" locked="0" layoutInCell="1" allowOverlap="1" wp14:anchorId="332D2FE8" wp14:editId="1C71393E">
                      <wp:simplePos x="2497455" y="1022985"/>
                      <wp:positionH relativeFrom="margin">
                        <wp:align>left</wp:align>
                      </wp:positionH>
                      <wp:positionV relativeFrom="margin">
                        <wp:align>top</wp:align>
                      </wp:positionV>
                      <wp:extent cx="3289300" cy="1310005"/>
                      <wp:effectExtent l="0" t="0" r="6350" b="4445"/>
                      <wp:wrapSquare wrapText="bothSides"/>
                      <wp:docPr id="421" name="Picture 421" descr="C:\Users\RICHAR~1\AppData\Local\Temp\Rar$DIa0.952\tuoslogo_key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R~1\AppData\Local\Temp\Rar$DIa0.952\tuoslogo_key_cmyk_hi.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89300" cy="1310005"/>
                              </a:xfrm>
                              <a:prstGeom prst="rect">
                                <a:avLst/>
                              </a:prstGeom>
                              <a:noFill/>
                              <a:ln>
                                <a:noFill/>
                              </a:ln>
                            </pic:spPr>
                          </pic:pic>
                        </a:graphicData>
                      </a:graphic>
                    </wp:anchor>
                  </w:drawing>
                </w:r>
              </w:p>
              <w:p w14:paraId="7DA99112" w14:textId="77777777" w:rsidR="00960998" w:rsidRDefault="00960998" w:rsidP="00960998">
                <w:pPr>
                  <w:pStyle w:val="NoSpacing"/>
                  <w:jc w:val="center"/>
                  <w:rPr>
                    <w:rFonts w:cstheme="minorHAnsi"/>
                    <w:sz w:val="64"/>
                    <w:szCs w:val="64"/>
                  </w:rPr>
                </w:pPr>
              </w:p>
              <w:p w14:paraId="6D2F527A" w14:textId="77777777" w:rsidR="00960998" w:rsidRDefault="00960998" w:rsidP="00960998">
                <w:pPr>
                  <w:pStyle w:val="NoSpacing"/>
                  <w:jc w:val="center"/>
                  <w:rPr>
                    <w:rFonts w:cstheme="minorHAnsi"/>
                    <w:sz w:val="64"/>
                    <w:szCs w:val="64"/>
                  </w:rPr>
                </w:pPr>
              </w:p>
              <w:p w14:paraId="4B7C04BC" w14:textId="77777777" w:rsidR="00960998" w:rsidRDefault="00960998" w:rsidP="00960998">
                <w:pPr>
                  <w:pStyle w:val="NoSpacing"/>
                  <w:jc w:val="center"/>
                  <w:rPr>
                    <w:rFonts w:cstheme="minorHAnsi"/>
                    <w:sz w:val="64"/>
                    <w:szCs w:val="64"/>
                  </w:rPr>
                </w:pPr>
              </w:p>
              <w:p w14:paraId="6FCE8838" w14:textId="77777777" w:rsidR="00960998" w:rsidRPr="00960998" w:rsidRDefault="00960998" w:rsidP="00960998">
                <w:pPr>
                  <w:pStyle w:val="NoSpacing"/>
                  <w:jc w:val="center"/>
                  <w:rPr>
                    <w:rFonts w:cstheme="minorHAnsi"/>
                    <w:sz w:val="64"/>
                    <w:szCs w:val="64"/>
                  </w:rPr>
                </w:pPr>
              </w:p>
            </w:tc>
          </w:tr>
          <w:tr w:rsidR="00AA304C" w14:paraId="0F8A9C26" w14:textId="77777777" w:rsidTr="00960998">
            <w:trPr>
              <w:trHeight w:val="2871"/>
              <w:jc w:val="center"/>
            </w:trPr>
            <w:sdt>
              <w:sdtPr>
                <w:rPr>
                  <w:rFonts w:cstheme="minorHAnsi"/>
                  <w:sz w:val="64"/>
                  <w:szCs w:val="64"/>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14:paraId="59F10CF3" w14:textId="77777777" w:rsidR="00AA304C" w:rsidRDefault="00960998" w:rsidP="00960998">
                    <w:pPr>
                      <w:pStyle w:val="NoSpacing"/>
                      <w:jc w:val="center"/>
                      <w:rPr>
                        <w:rFonts w:asciiTheme="majorHAnsi" w:eastAsiaTheme="majorEastAsia" w:hAnsiTheme="majorHAnsi" w:cstheme="majorBidi"/>
                        <w:sz w:val="80"/>
                        <w:szCs w:val="80"/>
                      </w:rPr>
                    </w:pPr>
                    <w:r w:rsidRPr="00960998">
                      <w:rPr>
                        <w:rFonts w:cstheme="minorHAnsi"/>
                        <w:sz w:val="64"/>
                        <w:szCs w:val="64"/>
                      </w:rPr>
                      <w:t>The influence of organic carbon supplementation on the carbon metabolism of green algae</w:t>
                    </w:r>
                  </w:p>
                </w:tc>
              </w:sdtContent>
            </w:sdt>
          </w:tr>
          <w:tr w:rsidR="00AA304C" w14:paraId="19B07E3A" w14:textId="77777777">
            <w:trPr>
              <w:trHeight w:val="720"/>
              <w:jc w:val="center"/>
            </w:trPr>
            <w:sdt>
              <w:sdtPr>
                <w:rPr>
                  <w:rFonts w:asciiTheme="majorHAnsi" w:eastAsiaTheme="majorEastAsia" w:hAnsiTheme="majorHAnsi" w:cstheme="majorBidi"/>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14:paraId="5395176C" w14:textId="77777777" w:rsidR="00AA304C" w:rsidRDefault="00960998" w:rsidP="00960998">
                    <w:pPr>
                      <w:pStyle w:val="NoSpacing"/>
                      <w:jc w:val="center"/>
                      <w:rPr>
                        <w:rFonts w:asciiTheme="majorHAnsi" w:eastAsiaTheme="majorEastAsia" w:hAnsiTheme="majorHAnsi" w:cstheme="majorBidi"/>
                        <w:sz w:val="44"/>
                        <w:szCs w:val="44"/>
                      </w:rPr>
                    </w:pPr>
                    <w:r w:rsidRPr="00960998">
                      <w:rPr>
                        <w:rFonts w:asciiTheme="majorHAnsi" w:eastAsiaTheme="majorEastAsia" w:hAnsiTheme="majorHAnsi" w:cstheme="majorBidi"/>
                        <w:sz w:val="32"/>
                        <w:szCs w:val="32"/>
                      </w:rPr>
                      <w:t>By: Richard Smith (MEnvSci)</w:t>
                    </w:r>
                  </w:p>
                </w:tc>
              </w:sdtContent>
            </w:sdt>
          </w:tr>
          <w:tr w:rsidR="00AA304C" w14:paraId="297061ED" w14:textId="77777777">
            <w:trPr>
              <w:trHeight w:val="360"/>
              <w:jc w:val="center"/>
            </w:trPr>
            <w:tc>
              <w:tcPr>
                <w:tcW w:w="5000" w:type="pct"/>
                <w:vAlign w:val="center"/>
              </w:tcPr>
              <w:p w14:paraId="22E73171" w14:textId="77777777" w:rsidR="00AA304C" w:rsidRDefault="00AA304C">
                <w:pPr>
                  <w:pStyle w:val="NoSpacing"/>
                  <w:jc w:val="center"/>
                </w:pPr>
              </w:p>
              <w:p w14:paraId="1A6082A3" w14:textId="77777777" w:rsidR="00960998" w:rsidRDefault="00960998">
                <w:pPr>
                  <w:pStyle w:val="NoSpacing"/>
                  <w:jc w:val="center"/>
                </w:pPr>
              </w:p>
              <w:p w14:paraId="03805EBE" w14:textId="77777777" w:rsidR="00960998" w:rsidRDefault="00960998">
                <w:pPr>
                  <w:pStyle w:val="NoSpacing"/>
                  <w:jc w:val="center"/>
                </w:pPr>
              </w:p>
              <w:p w14:paraId="6EBF42FD" w14:textId="77777777" w:rsidR="00960998" w:rsidRDefault="00960998">
                <w:pPr>
                  <w:pStyle w:val="NoSpacing"/>
                  <w:jc w:val="center"/>
                </w:pPr>
              </w:p>
              <w:p w14:paraId="3A79C4F1" w14:textId="77777777" w:rsidR="00960998" w:rsidRDefault="00960998">
                <w:pPr>
                  <w:pStyle w:val="NoSpacing"/>
                  <w:jc w:val="center"/>
                </w:pPr>
              </w:p>
              <w:p w14:paraId="6C853414" w14:textId="77777777" w:rsidR="00960998" w:rsidRDefault="00960998">
                <w:pPr>
                  <w:pStyle w:val="NoSpacing"/>
                  <w:jc w:val="center"/>
                </w:pPr>
              </w:p>
              <w:p w14:paraId="4D2BDDFF" w14:textId="77777777" w:rsidR="00960998" w:rsidRDefault="00960998">
                <w:pPr>
                  <w:pStyle w:val="NoSpacing"/>
                  <w:jc w:val="center"/>
                </w:pPr>
              </w:p>
              <w:p w14:paraId="26F06DDC" w14:textId="77777777" w:rsidR="00960998" w:rsidRDefault="00960998">
                <w:pPr>
                  <w:pStyle w:val="NoSpacing"/>
                  <w:jc w:val="center"/>
                </w:pPr>
              </w:p>
              <w:p w14:paraId="70B34BD0" w14:textId="77777777" w:rsidR="00960998" w:rsidRDefault="00960998">
                <w:pPr>
                  <w:pStyle w:val="NoSpacing"/>
                  <w:jc w:val="center"/>
                </w:pPr>
              </w:p>
            </w:tc>
          </w:tr>
          <w:tr w:rsidR="00AA304C" w:rsidRPr="00960998" w14:paraId="05B5258A" w14:textId="77777777">
            <w:trPr>
              <w:trHeight w:val="360"/>
              <w:jc w:val="center"/>
            </w:trPr>
            <w:sdt>
              <w:sdtPr>
                <w:rPr>
                  <w:bCs/>
                  <w:sz w:val="32"/>
                  <w:szCs w:val="32"/>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14:paraId="57698236" w14:textId="77777777" w:rsidR="00AA304C" w:rsidRPr="00960998" w:rsidRDefault="00960998" w:rsidP="00960998">
                    <w:pPr>
                      <w:pStyle w:val="NoSpacing"/>
                      <w:rPr>
                        <w:bCs/>
                      </w:rPr>
                    </w:pPr>
                    <w:r w:rsidRPr="00960998">
                      <w:rPr>
                        <w:bCs/>
                        <w:sz w:val="32"/>
                        <w:szCs w:val="32"/>
                        <w:lang w:val="en-US"/>
                      </w:rPr>
                      <w:t>Thesis submitted for the degree of Doctor of Philosophy (PhD)</w:t>
                    </w:r>
                  </w:p>
                </w:tc>
              </w:sdtContent>
            </w:sdt>
          </w:tr>
          <w:tr w:rsidR="00960998" w:rsidRPr="00960998" w14:paraId="3FB95F60" w14:textId="77777777">
            <w:trPr>
              <w:trHeight w:val="360"/>
              <w:jc w:val="center"/>
            </w:trPr>
            <w:tc>
              <w:tcPr>
                <w:tcW w:w="5000" w:type="pct"/>
                <w:vAlign w:val="center"/>
              </w:tcPr>
              <w:p w14:paraId="116DE365" w14:textId="77777777" w:rsidR="00960998" w:rsidRPr="00960998" w:rsidRDefault="00960998" w:rsidP="00960998">
                <w:pPr>
                  <w:pStyle w:val="NoSpacing"/>
                  <w:rPr>
                    <w:bCs/>
                    <w:sz w:val="32"/>
                    <w:szCs w:val="32"/>
                  </w:rPr>
                </w:pPr>
              </w:p>
            </w:tc>
          </w:tr>
          <w:tr w:rsidR="00960998" w:rsidRPr="00960998" w14:paraId="43366611" w14:textId="77777777">
            <w:trPr>
              <w:trHeight w:val="360"/>
              <w:jc w:val="center"/>
            </w:trPr>
            <w:tc>
              <w:tcPr>
                <w:tcW w:w="5000" w:type="pct"/>
                <w:vAlign w:val="center"/>
              </w:tcPr>
              <w:p w14:paraId="458CBCDE" w14:textId="77777777" w:rsidR="00960998" w:rsidRPr="00960998" w:rsidRDefault="00960998" w:rsidP="00960998">
                <w:pPr>
                  <w:pStyle w:val="NoSpacing"/>
                  <w:rPr>
                    <w:bCs/>
                    <w:sz w:val="32"/>
                    <w:szCs w:val="32"/>
                  </w:rPr>
                </w:pPr>
              </w:p>
            </w:tc>
          </w:tr>
        </w:tbl>
        <w:p w14:paraId="18F676B7" w14:textId="77777777" w:rsidR="00AA304C" w:rsidRPr="00960998" w:rsidRDefault="00AA304C" w:rsidP="00960998">
          <w:pPr>
            <w:jc w:val="left"/>
          </w:pPr>
        </w:p>
        <w:p w14:paraId="42350A78" w14:textId="77777777" w:rsidR="00AA304C" w:rsidRPr="00960998" w:rsidRDefault="00960998" w:rsidP="00960998">
          <w:pPr>
            <w:jc w:val="left"/>
            <w:rPr>
              <w:sz w:val="32"/>
              <w:szCs w:val="32"/>
            </w:rPr>
          </w:pPr>
          <w:r w:rsidRPr="00960998">
            <w:rPr>
              <w:sz w:val="32"/>
              <w:szCs w:val="32"/>
            </w:rPr>
            <w:t>Department of Molecular Biology and Biotechnology</w:t>
          </w:r>
        </w:p>
        <w:p w14:paraId="07DF7C15" w14:textId="77777777" w:rsidR="00960998" w:rsidRPr="00960998" w:rsidRDefault="00960998" w:rsidP="00960998">
          <w:pPr>
            <w:jc w:val="left"/>
            <w:rPr>
              <w:sz w:val="32"/>
              <w:szCs w:val="32"/>
            </w:rPr>
          </w:pPr>
          <w:r w:rsidRPr="00960998">
            <w:rPr>
              <w:sz w:val="32"/>
              <w:szCs w:val="32"/>
            </w:rPr>
            <w:t>University of Sheffield</w:t>
          </w:r>
        </w:p>
        <w:p w14:paraId="23A7E6FB" w14:textId="77777777" w:rsidR="00960998" w:rsidRPr="00960998" w:rsidRDefault="00960998" w:rsidP="00960998">
          <w:pPr>
            <w:jc w:val="left"/>
            <w:rPr>
              <w:sz w:val="32"/>
              <w:szCs w:val="32"/>
            </w:rPr>
          </w:pPr>
          <w:r w:rsidRPr="00960998">
            <w:rPr>
              <w:sz w:val="32"/>
              <w:szCs w:val="32"/>
            </w:rPr>
            <w:t>Submitted: September 2016</w:t>
          </w:r>
        </w:p>
        <w:p w14:paraId="7B54EB3E" w14:textId="77777777" w:rsidR="00AA304C" w:rsidRDefault="00AA304C"/>
        <w:p w14:paraId="03D1B558" w14:textId="77777777" w:rsidR="001C299B" w:rsidRPr="00F4548E" w:rsidRDefault="001C299B" w:rsidP="001C299B">
          <w:pPr>
            <w:pStyle w:val="ListParagraph"/>
            <w:numPr>
              <w:ilvl w:val="0"/>
              <w:numId w:val="9"/>
            </w:numPr>
            <w:spacing w:after="200" w:line="276" w:lineRule="auto"/>
            <w:ind w:left="426"/>
            <w:jc w:val="left"/>
            <w:rPr>
              <w:sz w:val="48"/>
              <w:szCs w:val="48"/>
            </w:rPr>
          </w:pPr>
        </w:p>
        <w:p w14:paraId="1F26A259" w14:textId="77777777" w:rsidR="001C299B" w:rsidRPr="005B2330" w:rsidRDefault="001C299B" w:rsidP="001C299B">
          <w:pPr>
            <w:pStyle w:val="TOC1"/>
            <w:rPr>
              <w:rFonts w:eastAsiaTheme="majorEastAsia" w:cstheme="majorBidi"/>
              <w:b/>
              <w:bCs/>
              <w:spacing w:val="20"/>
              <w:szCs w:val="24"/>
            </w:rPr>
          </w:pPr>
        </w:p>
        <w:p w14:paraId="282EFEB5" w14:textId="77777777" w:rsidR="001C299B" w:rsidRDefault="001C299B" w:rsidP="001C299B">
          <w:pPr>
            <w:spacing w:line="360" w:lineRule="auto"/>
          </w:pPr>
          <w:r>
            <w:t xml:space="preserve">Production of microalgal derived biofuels and bioproducts have recently been the focus of significant academic and commercial research, with the aim of replacing prevailing finite fossil fuel derived alternatives. Much of these efforts are focused on increasing algal and lipid productivity in order to reduce costs to an economically sustainable level, while maintaining environmental sustainability. In this research project, a series of investigations were carried out to determine the influence of organic carbon supplementation on the carbon metabolism of green algae and how this impacted both growth rate and lipid productivity. </w:t>
          </w:r>
        </w:p>
        <w:p w14:paraId="2DEE3F72" w14:textId="77777777" w:rsidR="001C299B" w:rsidRPr="008778D6" w:rsidRDefault="001C299B" w:rsidP="001C299B">
          <w:pPr>
            <w:spacing w:line="360" w:lineRule="auto"/>
          </w:pPr>
          <w:r>
            <w:t xml:space="preserve">Initially molecular characterisation was carried out on a locally isolated algae species, subsequently identified as </w:t>
          </w:r>
          <w:r>
            <w:rPr>
              <w:i/>
            </w:rPr>
            <w:t xml:space="preserve">Micractinium inermum. </w:t>
          </w:r>
          <w:r>
            <w:t xml:space="preserve">This species was found to have </w:t>
          </w:r>
          <w:r w:rsidR="00A77762">
            <w:t xml:space="preserve">a </w:t>
          </w:r>
          <w:r>
            <w:t>high growth rate under mixotrophic conditions. Further work was undertaken to test a hypothesis that endogenic production of CO</w:t>
          </w:r>
          <w:r>
            <w:rPr>
              <w:vertAlign w:val="subscript"/>
            </w:rPr>
            <w:t>2</w:t>
          </w:r>
          <w:r>
            <w:t xml:space="preserve"> and O</w:t>
          </w:r>
          <w:r>
            <w:rPr>
              <w:vertAlign w:val="subscript"/>
            </w:rPr>
            <w:t>2</w:t>
          </w:r>
          <w:r w:rsidRPr="003F0A8C">
            <w:t xml:space="preserve">, </w:t>
          </w:r>
          <w:r>
            <w:t xml:space="preserve">under mixotrophic conditions, reduces gaseous limitations on respiration and photosynthesis. This hypothesis was supported, indicating the two energy systems in mixotrophic conditions (photosynthesis and organic carbon) work synergistically. </w:t>
          </w:r>
        </w:p>
        <w:p w14:paraId="2804BC27" w14:textId="77777777" w:rsidR="001C299B" w:rsidRDefault="001C299B" w:rsidP="001C299B">
          <w:pPr>
            <w:spacing w:line="360" w:lineRule="auto"/>
          </w:pPr>
          <w:r>
            <w:t xml:space="preserve">The second element of this project investigated interactions of carbon supplementation and photosynthesis on the carbon metabolism of </w:t>
          </w:r>
          <w:r>
            <w:rPr>
              <w:i/>
            </w:rPr>
            <w:t xml:space="preserve">Chlamydomonas </w:t>
          </w:r>
          <w:r w:rsidRPr="008778D6">
            <w:rPr>
              <w:i/>
            </w:rPr>
            <w:t>reinhardtii</w:t>
          </w:r>
          <w:r>
            <w:t xml:space="preserve"> under N stress. A comprehensive analysis of changes in biochemical composition, photosynthetic capacity and transcription of key metabolic genes was undertaken. The first component of this work aimed at determining the influence of carbon supplementation and photoperiod on the metabolic response to N stress. The key trend observed in this investigation was the flux of carbon in favour of starch and in detriment to triacylglycerol (TAG) accumulation, under a diurnal light period. The final investigation was undertaken to determine the influence of photosynthesis, and cyclic electron flow (CEF) in particular, on carbon assimilation and TAG and starch biosynthesis. Data produced from this experiment indicated CEF activity is an important component of lipid biosynthesis. </w:t>
          </w:r>
        </w:p>
        <w:p w14:paraId="58B2DF6F" w14:textId="77777777" w:rsidR="00F4548E" w:rsidRDefault="00AA304C">
          <w:pPr>
            <w:spacing w:after="200" w:line="276" w:lineRule="auto"/>
            <w:jc w:val="left"/>
            <w:rPr>
              <w:sz w:val="48"/>
              <w:szCs w:val="48"/>
            </w:rPr>
          </w:pPr>
          <w:r>
            <w:rPr>
              <w:sz w:val="48"/>
              <w:szCs w:val="48"/>
            </w:rPr>
            <w:lastRenderedPageBreak/>
            <w:br w:type="page"/>
          </w:r>
        </w:p>
        <w:p w14:paraId="61329929" w14:textId="77777777" w:rsidR="00F37C1B" w:rsidRPr="00F37C1B" w:rsidRDefault="00F37C1B" w:rsidP="00D95E6A">
          <w:pPr>
            <w:pStyle w:val="ListParagraph"/>
            <w:numPr>
              <w:ilvl w:val="0"/>
              <w:numId w:val="12"/>
            </w:numPr>
            <w:spacing w:after="200" w:line="276" w:lineRule="auto"/>
            <w:jc w:val="left"/>
            <w:rPr>
              <w:lang w:val="en-US" w:eastAsia="ja-JP"/>
            </w:rPr>
          </w:pPr>
          <w:r w:rsidRPr="00F37C1B">
            <w:rPr>
              <w:color w:val="FFFFFF" w:themeColor="background1"/>
              <w:lang w:val="en-US" w:eastAsia="ja-JP"/>
            </w:rPr>
            <w:lastRenderedPageBreak/>
            <w:t>A</w:t>
          </w:r>
        </w:p>
        <w:p w14:paraId="6D2AB30D" w14:textId="77777777" w:rsidR="00F37C1B" w:rsidRDefault="00F37C1B" w:rsidP="00F37C1B">
          <w:pPr>
            <w:spacing w:after="200" w:line="276" w:lineRule="auto"/>
            <w:jc w:val="left"/>
            <w:rPr>
              <w:lang w:val="en-US" w:eastAsia="ja-JP"/>
            </w:rPr>
          </w:pPr>
        </w:p>
        <w:p w14:paraId="1A23EEEA" w14:textId="77777777" w:rsidR="00985F46" w:rsidRDefault="00985F46" w:rsidP="00985F46">
          <w:pPr>
            <w:spacing w:line="360" w:lineRule="auto"/>
          </w:pPr>
          <w:r>
            <w:t xml:space="preserve">The research conducted and presented in this thesis would not be possible if not for the huge amount of help and support given to me by many generous people. I’d like to take this opportunity to thank them all. </w:t>
          </w:r>
        </w:p>
        <w:p w14:paraId="6F913DC7" w14:textId="77777777" w:rsidR="00985F46" w:rsidRDefault="00985F46" w:rsidP="00985F46">
          <w:pPr>
            <w:spacing w:line="360" w:lineRule="auto"/>
          </w:pPr>
          <w:r>
            <w:t>Firstly, I’m immensely grateful to my main supervisor, Dr Jim Gilmour, and second supervisor, Professor Steve Wilkinson, for giving me the opportunity to work on this project. Dr Gilmour has always offered his time, support and technical knowledge to help guide me through the complexities of this project. I must also thank Dr</w:t>
          </w:r>
          <w:r w:rsidR="00561CB2">
            <w:t xml:space="preserve"> Gilmour for the huge amount of time</w:t>
          </w:r>
          <w:r w:rsidR="007B3D8D">
            <w:t xml:space="preserve"> he has </w:t>
          </w:r>
          <w:r>
            <w:t>devoted to proofreading and providing helpful feedback to my often lengthy work.  Thanks are also given to the EPSRC and the E-futures schem</w:t>
          </w:r>
          <w:r w:rsidR="00561CB2">
            <w:t>e</w:t>
          </w:r>
          <w:r w:rsidR="007B3D8D">
            <w:t xml:space="preserve"> and staff, particularly Dr Neil Lowrie,</w:t>
          </w:r>
          <w:r>
            <w:t xml:space="preserve"> for providing funding and training for the project. </w:t>
          </w:r>
        </w:p>
        <w:p w14:paraId="31FBF308" w14:textId="77777777" w:rsidR="00985F46" w:rsidRDefault="00985F46" w:rsidP="00985F46">
          <w:pPr>
            <w:spacing w:line="360" w:lineRule="auto"/>
          </w:pPr>
          <w:r>
            <w:t>I would also like to thank the many staff members and former colleagues which have helped me, including Dr Krys Bangert (MBB), Andy Patrick (CBE) and Daniel Jackson (Chemistry) for their help in designing and manufacturing the photobioreactor systems, Ralph Moyles (MBB) for his help and guidance in designing lighting systems, Simon Thorpe (Chemistry) for assistance in GC-MS work, Professor Mike Williamson for processing NMR samples, and Dr Maria H</w:t>
          </w:r>
          <w:r w:rsidRPr="00FF5A93">
            <w:t>uete</w:t>
          </w:r>
          <w:r>
            <w:t>-O</w:t>
          </w:r>
          <w:r w:rsidRPr="00FF5A93">
            <w:t>rtega</w:t>
          </w:r>
          <w:r>
            <w:t xml:space="preserve"> for helpful discussion on my work and use of the PAM apparatus. </w:t>
          </w:r>
        </w:p>
        <w:p w14:paraId="29A73793" w14:textId="77777777" w:rsidR="00985F46" w:rsidRDefault="00985F46" w:rsidP="00985F46">
          <w:pPr>
            <w:spacing w:line="360" w:lineRule="auto"/>
          </w:pPr>
          <w:r>
            <w:t xml:space="preserve">I must also thank all the members of the Algal Biotechnology Sheffield research group for their help and support during the project. It was fantastic to be able to discuss and learn from a growing group of phycologists. Additional thanks goes to all the previous and current members of the Gilmour lab for their help during the project. </w:t>
          </w:r>
        </w:p>
        <w:p w14:paraId="0F0BC8B0" w14:textId="77777777" w:rsidR="00985F46" w:rsidRDefault="00985F46" w:rsidP="00985F46">
          <w:pPr>
            <w:spacing w:line="360" w:lineRule="auto"/>
          </w:pPr>
          <w:r>
            <w:t xml:space="preserve">In addition, I would like to thank the people that have provided personal support during these difficult years, particularly my parents Caren and Tristan Ashman. You have both always supported my choices and encouraged me to press on. I must also thank you for suffering me as a lodger during the last </w:t>
          </w:r>
          <w:r w:rsidR="007B3D8D">
            <w:t>few months of</w:t>
          </w:r>
          <w:r>
            <w:t xml:space="preserve"> the project. And last but not least, I am extremely grateful to my fiancée Amy Jowett for her continued love, support and understanding throughout the project. </w:t>
          </w:r>
        </w:p>
        <w:p w14:paraId="521EC9F3" w14:textId="77777777" w:rsidR="00513525" w:rsidRDefault="00513525" w:rsidP="00985F46">
          <w:pPr>
            <w:spacing w:line="360" w:lineRule="auto"/>
          </w:pPr>
        </w:p>
        <w:p w14:paraId="02364A18" w14:textId="77777777" w:rsidR="00513525" w:rsidRDefault="00513525" w:rsidP="00985F46">
          <w:pPr>
            <w:spacing w:line="360" w:lineRule="auto"/>
          </w:pPr>
        </w:p>
        <w:p w14:paraId="77C533E3" w14:textId="77777777" w:rsidR="00513525" w:rsidRDefault="00513525" w:rsidP="00985F46">
          <w:pPr>
            <w:spacing w:line="360" w:lineRule="auto"/>
          </w:pPr>
        </w:p>
        <w:p w14:paraId="63647C02" w14:textId="77777777" w:rsidR="00513525" w:rsidRDefault="00513525" w:rsidP="00985F46">
          <w:pPr>
            <w:spacing w:line="360" w:lineRule="auto"/>
          </w:pPr>
        </w:p>
        <w:p w14:paraId="20F642E7" w14:textId="77777777" w:rsidR="00513525" w:rsidRDefault="00513525" w:rsidP="00985F46">
          <w:pPr>
            <w:spacing w:line="360" w:lineRule="auto"/>
          </w:pPr>
        </w:p>
        <w:p w14:paraId="22715A28" w14:textId="77777777" w:rsidR="00513525" w:rsidRDefault="00513525" w:rsidP="00985F46">
          <w:pPr>
            <w:spacing w:line="360" w:lineRule="auto"/>
          </w:pPr>
        </w:p>
        <w:p w14:paraId="719C79E2" w14:textId="77777777" w:rsidR="00513525" w:rsidRDefault="00513525" w:rsidP="00985F46">
          <w:pPr>
            <w:spacing w:line="360" w:lineRule="auto"/>
          </w:pPr>
        </w:p>
        <w:p w14:paraId="1AFCCCA3" w14:textId="77777777" w:rsidR="00513525" w:rsidRDefault="00513525" w:rsidP="00985F46">
          <w:pPr>
            <w:spacing w:line="360" w:lineRule="auto"/>
          </w:pPr>
        </w:p>
        <w:p w14:paraId="6F4354AA" w14:textId="77777777" w:rsidR="00513525" w:rsidRDefault="00513525" w:rsidP="00985F46">
          <w:pPr>
            <w:spacing w:line="360" w:lineRule="auto"/>
          </w:pPr>
        </w:p>
        <w:p w14:paraId="0513FA98" w14:textId="77777777" w:rsidR="00513525" w:rsidRDefault="00513525" w:rsidP="00985F46">
          <w:pPr>
            <w:spacing w:line="360" w:lineRule="auto"/>
          </w:pPr>
        </w:p>
        <w:p w14:paraId="6A813E02" w14:textId="77777777" w:rsidR="00513525" w:rsidRDefault="00513525" w:rsidP="00985F46">
          <w:pPr>
            <w:spacing w:line="360" w:lineRule="auto"/>
          </w:pPr>
        </w:p>
        <w:p w14:paraId="7B34B3AE" w14:textId="77777777" w:rsidR="00513525" w:rsidRDefault="00513525" w:rsidP="00985F46">
          <w:pPr>
            <w:spacing w:line="360" w:lineRule="auto"/>
          </w:pPr>
        </w:p>
        <w:p w14:paraId="2FDE1C10" w14:textId="77777777" w:rsidR="00513525" w:rsidRDefault="00513525" w:rsidP="00985F46">
          <w:pPr>
            <w:spacing w:line="360" w:lineRule="auto"/>
          </w:pPr>
        </w:p>
        <w:p w14:paraId="76E76368" w14:textId="77777777" w:rsidR="00513525" w:rsidRDefault="00513525" w:rsidP="00985F46">
          <w:pPr>
            <w:spacing w:line="360" w:lineRule="auto"/>
          </w:pPr>
        </w:p>
        <w:p w14:paraId="25DD8591" w14:textId="77777777" w:rsidR="00513525" w:rsidRDefault="00513525" w:rsidP="00985F46">
          <w:pPr>
            <w:spacing w:line="360" w:lineRule="auto"/>
          </w:pPr>
        </w:p>
        <w:p w14:paraId="3E59DE06" w14:textId="77777777" w:rsidR="00513525" w:rsidRDefault="00513525" w:rsidP="00985F46">
          <w:pPr>
            <w:spacing w:line="360" w:lineRule="auto"/>
          </w:pPr>
        </w:p>
        <w:p w14:paraId="18A7578F" w14:textId="77777777" w:rsidR="00513525" w:rsidRDefault="00513525" w:rsidP="00985F46">
          <w:pPr>
            <w:spacing w:line="360" w:lineRule="auto"/>
          </w:pPr>
        </w:p>
        <w:p w14:paraId="66D6D872" w14:textId="77777777" w:rsidR="00513525" w:rsidRDefault="00513525" w:rsidP="00985F46">
          <w:pPr>
            <w:spacing w:line="360" w:lineRule="auto"/>
          </w:pPr>
        </w:p>
        <w:p w14:paraId="5B3A82E6" w14:textId="77777777" w:rsidR="00513525" w:rsidRDefault="00513525" w:rsidP="00985F46">
          <w:pPr>
            <w:spacing w:line="360" w:lineRule="auto"/>
          </w:pPr>
        </w:p>
        <w:p w14:paraId="6EBCAA90" w14:textId="77777777" w:rsidR="00513525" w:rsidRDefault="00513525" w:rsidP="00985F46">
          <w:pPr>
            <w:spacing w:line="360" w:lineRule="auto"/>
          </w:pPr>
        </w:p>
        <w:p w14:paraId="56E83D90" w14:textId="77777777" w:rsidR="00513525" w:rsidRDefault="00513525" w:rsidP="00985F46">
          <w:pPr>
            <w:spacing w:line="360" w:lineRule="auto"/>
          </w:pPr>
        </w:p>
        <w:p w14:paraId="268EA2D8" w14:textId="77777777" w:rsidR="00513525" w:rsidRDefault="00513525" w:rsidP="00985F46">
          <w:pPr>
            <w:spacing w:line="360" w:lineRule="auto"/>
          </w:pPr>
        </w:p>
        <w:p w14:paraId="4909F0AA" w14:textId="5D2B3F40" w:rsidR="00513525" w:rsidRDefault="00513525" w:rsidP="00985F46">
          <w:pPr>
            <w:spacing w:line="360" w:lineRule="auto"/>
          </w:pPr>
        </w:p>
        <w:p w14:paraId="5F266001" w14:textId="77777777" w:rsidR="0081741E" w:rsidRDefault="0081741E" w:rsidP="00985F46">
          <w:pPr>
            <w:spacing w:line="360" w:lineRule="auto"/>
          </w:pPr>
        </w:p>
        <w:p w14:paraId="1D628C71" w14:textId="77777777" w:rsidR="00513525" w:rsidRDefault="00513525" w:rsidP="00985F46">
          <w:pPr>
            <w:spacing w:line="360" w:lineRule="auto"/>
          </w:pPr>
        </w:p>
        <w:p w14:paraId="68B286FE" w14:textId="77777777" w:rsidR="00513525" w:rsidRDefault="00513525" w:rsidP="00985F46">
          <w:pPr>
            <w:spacing w:line="360" w:lineRule="auto"/>
          </w:pPr>
        </w:p>
        <w:p w14:paraId="23F1A41A" w14:textId="77777777" w:rsidR="00F37C1B" w:rsidRPr="00F37C1B" w:rsidRDefault="00F37C1B" w:rsidP="00D95E6A">
          <w:pPr>
            <w:pStyle w:val="ListParagraph"/>
            <w:numPr>
              <w:ilvl w:val="0"/>
              <w:numId w:val="14"/>
            </w:numPr>
            <w:spacing w:after="200" w:line="276" w:lineRule="auto"/>
            <w:jc w:val="left"/>
            <w:rPr>
              <w:lang w:val="en-US" w:eastAsia="ja-JP"/>
            </w:rPr>
          </w:pPr>
        </w:p>
        <w:p w14:paraId="08314D85" w14:textId="77777777" w:rsidR="00E57697" w:rsidRPr="00E30B83" w:rsidRDefault="00E57697" w:rsidP="00E57697">
          <w:pPr>
            <w:rPr>
              <w:b/>
              <w:sz w:val="28"/>
              <w:szCs w:val="28"/>
            </w:rPr>
          </w:pPr>
        </w:p>
        <w:tbl>
          <w:tblPr>
            <w:tblStyle w:val="TableGrid"/>
            <w:tblW w:w="8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517"/>
          </w:tblGrid>
          <w:tr w:rsidR="00E57697" w:rsidRPr="00E57697" w14:paraId="1B6BC46A" w14:textId="77777777" w:rsidTr="00E57697">
            <w:tc>
              <w:tcPr>
                <w:tcW w:w="1384" w:type="dxa"/>
              </w:tcPr>
              <w:p w14:paraId="66779326" w14:textId="77777777" w:rsidR="00E57697" w:rsidRPr="00E57697" w:rsidRDefault="00E57697" w:rsidP="007B3D8D">
                <w:pPr>
                  <w:rPr>
                    <w:szCs w:val="24"/>
                  </w:rPr>
                </w:pPr>
                <w:r w:rsidRPr="00E57697">
                  <w:rPr>
                    <w:szCs w:val="24"/>
                  </w:rPr>
                  <w:t xml:space="preserve">1,3-BPG </w:t>
                </w:r>
              </w:p>
            </w:tc>
            <w:tc>
              <w:tcPr>
                <w:tcW w:w="7517" w:type="dxa"/>
              </w:tcPr>
              <w:p w14:paraId="1454FC9D"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1,3-biphosphoglycerate</w:t>
                </w:r>
              </w:p>
            </w:tc>
          </w:tr>
          <w:tr w:rsidR="00E57697" w:rsidRPr="00E57697" w14:paraId="77FEAE7A" w14:textId="77777777" w:rsidTr="00E57697">
            <w:tc>
              <w:tcPr>
                <w:tcW w:w="1384" w:type="dxa"/>
              </w:tcPr>
              <w:p w14:paraId="105AE4E3" w14:textId="77777777" w:rsidR="00E57697" w:rsidRPr="00E57697" w:rsidRDefault="00E57697" w:rsidP="007B3D8D">
                <w:pPr>
                  <w:rPr>
                    <w:szCs w:val="24"/>
                  </w:rPr>
                </w:pPr>
                <w:r w:rsidRPr="00E57697">
                  <w:rPr>
                    <w:szCs w:val="24"/>
                  </w:rPr>
                  <w:t xml:space="preserve">2-PGA </w:t>
                </w:r>
              </w:p>
            </w:tc>
            <w:tc>
              <w:tcPr>
                <w:tcW w:w="7517" w:type="dxa"/>
              </w:tcPr>
              <w:p w14:paraId="0A0B8BCB"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2-phosphoglycerate</w:t>
                </w:r>
              </w:p>
            </w:tc>
          </w:tr>
          <w:tr w:rsidR="00E57697" w:rsidRPr="00E57697" w14:paraId="7A70B695" w14:textId="77777777" w:rsidTr="00E57697">
            <w:tc>
              <w:tcPr>
                <w:tcW w:w="1384" w:type="dxa"/>
              </w:tcPr>
              <w:p w14:paraId="00788652" w14:textId="77777777" w:rsidR="00E57697" w:rsidRPr="00E57697" w:rsidRDefault="00E57697" w:rsidP="007B3D8D">
                <w:pPr>
                  <w:rPr>
                    <w:szCs w:val="24"/>
                  </w:rPr>
                </w:pPr>
                <w:r w:rsidRPr="00E57697">
                  <w:rPr>
                    <w:szCs w:val="24"/>
                  </w:rPr>
                  <w:t xml:space="preserve">3-PGA </w:t>
                </w:r>
              </w:p>
            </w:tc>
            <w:tc>
              <w:tcPr>
                <w:tcW w:w="7517" w:type="dxa"/>
              </w:tcPr>
              <w:p w14:paraId="2AC59EFA"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3-phoshoglyerate</w:t>
                </w:r>
              </w:p>
            </w:tc>
          </w:tr>
          <w:tr w:rsidR="00E57697" w:rsidRPr="00E57697" w14:paraId="5E5052B8" w14:textId="77777777" w:rsidTr="00E57697">
            <w:tc>
              <w:tcPr>
                <w:tcW w:w="1384" w:type="dxa"/>
              </w:tcPr>
              <w:p w14:paraId="51196EB2" w14:textId="77777777" w:rsidR="00E57697" w:rsidRPr="00E57697" w:rsidRDefault="00E57697" w:rsidP="007B3D8D">
                <w:pPr>
                  <w:rPr>
                    <w:szCs w:val="24"/>
                  </w:rPr>
                </w:pPr>
                <w:r w:rsidRPr="00E57697">
                  <w:rPr>
                    <w:szCs w:val="24"/>
                  </w:rPr>
                  <w:t xml:space="preserve">6PG </w:t>
                </w:r>
              </w:p>
            </w:tc>
            <w:tc>
              <w:tcPr>
                <w:tcW w:w="7517" w:type="dxa"/>
              </w:tcPr>
              <w:p w14:paraId="57B88EEF"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6-phospho-gluconate</w:t>
                </w:r>
              </w:p>
            </w:tc>
          </w:tr>
          <w:tr w:rsidR="00E57697" w:rsidRPr="00E57697" w14:paraId="3F38CFCA" w14:textId="77777777" w:rsidTr="00E57697">
            <w:tc>
              <w:tcPr>
                <w:tcW w:w="1384" w:type="dxa"/>
              </w:tcPr>
              <w:p w14:paraId="4A824C43" w14:textId="77777777" w:rsidR="00E57697" w:rsidRPr="00E57697" w:rsidRDefault="00E57697" w:rsidP="007B3D8D">
                <w:pPr>
                  <w:rPr>
                    <w:szCs w:val="24"/>
                  </w:rPr>
                </w:pPr>
                <w:r w:rsidRPr="00E57697">
                  <w:rPr>
                    <w:szCs w:val="24"/>
                  </w:rPr>
                  <w:t xml:space="preserve">6-PGL </w:t>
                </w:r>
              </w:p>
            </w:tc>
            <w:tc>
              <w:tcPr>
                <w:tcW w:w="7517" w:type="dxa"/>
              </w:tcPr>
              <w:p w14:paraId="03B48401"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 xml:space="preserve"> 6-phosphogluconolactone</w:t>
                </w:r>
              </w:p>
            </w:tc>
          </w:tr>
          <w:tr w:rsidR="00E57697" w:rsidRPr="00E57697" w14:paraId="050E5E14" w14:textId="77777777" w:rsidTr="00E57697">
            <w:tc>
              <w:tcPr>
                <w:tcW w:w="1384" w:type="dxa"/>
              </w:tcPr>
              <w:p w14:paraId="01883F6B" w14:textId="77777777" w:rsidR="00E57697" w:rsidRPr="00E57697" w:rsidRDefault="0077366F" w:rsidP="007B3D8D">
                <w:pPr>
                  <w:rPr>
                    <w:szCs w:val="24"/>
                  </w:rPr>
                </w:pPr>
                <w:r w:rsidRPr="00E57697">
                  <w:rPr>
                    <w:i/>
                    <w:szCs w:val="24"/>
                  </w:rPr>
                  <w:t>acx2</w:t>
                </w:r>
                <w:r w:rsidRPr="00E57697">
                  <w:rPr>
                    <w:szCs w:val="24"/>
                  </w:rPr>
                  <w:t xml:space="preserve"> </w:t>
                </w:r>
              </w:p>
            </w:tc>
            <w:tc>
              <w:tcPr>
                <w:tcW w:w="7517" w:type="dxa"/>
              </w:tcPr>
              <w:p w14:paraId="62F5A6D6" w14:textId="77777777" w:rsidR="00E57697" w:rsidRPr="00E57697" w:rsidRDefault="00E57697" w:rsidP="00502EA1">
                <w:pPr>
                  <w:pStyle w:val="ListParagraph"/>
                  <w:numPr>
                    <w:ilvl w:val="0"/>
                    <w:numId w:val="15"/>
                  </w:numPr>
                  <w:spacing w:after="0"/>
                  <w:contextualSpacing/>
                  <w:jc w:val="left"/>
                  <w:rPr>
                    <w:color w:val="auto"/>
                    <w:szCs w:val="24"/>
                  </w:rPr>
                </w:pPr>
                <w:r w:rsidRPr="00E57697">
                  <w:rPr>
                    <w:color w:val="auto"/>
                    <w:szCs w:val="24"/>
                  </w:rPr>
                  <w:t>α-carboxyltransferase subunit of plastidic mu</w:t>
                </w:r>
                <w:r w:rsidR="00502EA1">
                  <w:rPr>
                    <w:color w:val="auto"/>
                    <w:szCs w:val="24"/>
                  </w:rPr>
                  <w:t>ltimeric acetyl-coA carboxylase</w:t>
                </w:r>
              </w:p>
            </w:tc>
          </w:tr>
          <w:tr w:rsidR="00E57697" w:rsidRPr="00E57697" w14:paraId="2C819F88" w14:textId="77777777" w:rsidTr="00E57697">
            <w:tc>
              <w:tcPr>
                <w:tcW w:w="1384" w:type="dxa"/>
              </w:tcPr>
              <w:p w14:paraId="133BC749" w14:textId="77777777" w:rsidR="00E57697" w:rsidRPr="00E57697" w:rsidRDefault="00E57697" w:rsidP="007B3D8D">
                <w:pPr>
                  <w:rPr>
                    <w:szCs w:val="24"/>
                  </w:rPr>
                </w:pPr>
                <w:r w:rsidRPr="00E57697">
                  <w:rPr>
                    <w:szCs w:val="24"/>
                  </w:rPr>
                  <w:t xml:space="preserve">ADP-Glu </w:t>
                </w:r>
              </w:p>
            </w:tc>
            <w:tc>
              <w:tcPr>
                <w:tcW w:w="7517" w:type="dxa"/>
              </w:tcPr>
              <w:p w14:paraId="775900D3"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adenosine diphosphate glucose</w:t>
                </w:r>
              </w:p>
            </w:tc>
          </w:tr>
          <w:tr w:rsidR="00E57697" w:rsidRPr="00E57697" w14:paraId="49003FB4" w14:textId="77777777" w:rsidTr="00E57697">
            <w:tc>
              <w:tcPr>
                <w:tcW w:w="1384" w:type="dxa"/>
              </w:tcPr>
              <w:p w14:paraId="03D1E812" w14:textId="77777777" w:rsidR="00E57697" w:rsidRPr="00E57697" w:rsidRDefault="00E57697" w:rsidP="007B3D8D">
                <w:pPr>
                  <w:rPr>
                    <w:szCs w:val="24"/>
                  </w:rPr>
                </w:pPr>
                <w:r w:rsidRPr="00E57697">
                  <w:rPr>
                    <w:szCs w:val="24"/>
                  </w:rPr>
                  <w:t xml:space="preserve">ATP </w:t>
                </w:r>
              </w:p>
            </w:tc>
            <w:tc>
              <w:tcPr>
                <w:tcW w:w="7517" w:type="dxa"/>
              </w:tcPr>
              <w:p w14:paraId="26C0AED7"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adenosine triphosphate</w:t>
                </w:r>
              </w:p>
            </w:tc>
          </w:tr>
          <w:tr w:rsidR="00E57697" w:rsidRPr="00E57697" w14:paraId="350F3D06" w14:textId="77777777" w:rsidTr="00E57697">
            <w:tc>
              <w:tcPr>
                <w:tcW w:w="1384" w:type="dxa"/>
              </w:tcPr>
              <w:p w14:paraId="2998AED0" w14:textId="77777777" w:rsidR="00E57697" w:rsidRPr="00E57697" w:rsidRDefault="00E57697" w:rsidP="007B3D8D">
                <w:pPr>
                  <w:rPr>
                    <w:szCs w:val="24"/>
                  </w:rPr>
                </w:pPr>
                <w:r w:rsidRPr="00E57697">
                  <w:rPr>
                    <w:szCs w:val="24"/>
                  </w:rPr>
                  <w:t xml:space="preserve">CBC </w:t>
                </w:r>
              </w:p>
            </w:tc>
            <w:tc>
              <w:tcPr>
                <w:tcW w:w="7517" w:type="dxa"/>
              </w:tcPr>
              <w:p w14:paraId="617733E8"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compensatory base changes (CBC)</w:t>
                </w:r>
              </w:p>
            </w:tc>
          </w:tr>
          <w:tr w:rsidR="00E57697" w:rsidRPr="00E57697" w14:paraId="5D1E1DE3" w14:textId="77777777" w:rsidTr="00E57697">
            <w:tc>
              <w:tcPr>
                <w:tcW w:w="1384" w:type="dxa"/>
              </w:tcPr>
              <w:p w14:paraId="24A4DEAE" w14:textId="77777777" w:rsidR="00E57697" w:rsidRPr="00E57697" w:rsidRDefault="00E57697" w:rsidP="007B3D8D">
                <w:pPr>
                  <w:rPr>
                    <w:szCs w:val="24"/>
                  </w:rPr>
                </w:pPr>
                <w:r w:rsidRPr="00E57697">
                  <w:rPr>
                    <w:szCs w:val="24"/>
                  </w:rPr>
                  <w:t xml:space="preserve">DAG </w:t>
                </w:r>
              </w:p>
            </w:tc>
            <w:tc>
              <w:tcPr>
                <w:tcW w:w="7517" w:type="dxa"/>
              </w:tcPr>
              <w:p w14:paraId="63FF8855"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diacylglycerol;</w:t>
                </w:r>
              </w:p>
            </w:tc>
          </w:tr>
          <w:tr w:rsidR="00E57697" w:rsidRPr="00E57697" w14:paraId="046D498C" w14:textId="77777777" w:rsidTr="00E57697">
            <w:tc>
              <w:tcPr>
                <w:tcW w:w="1384" w:type="dxa"/>
              </w:tcPr>
              <w:p w14:paraId="676D74B7" w14:textId="77777777" w:rsidR="00E57697" w:rsidRPr="00E57697" w:rsidRDefault="00E57697" w:rsidP="007B3D8D">
                <w:pPr>
                  <w:rPr>
                    <w:szCs w:val="24"/>
                  </w:rPr>
                </w:pPr>
                <w:r w:rsidRPr="00E57697">
                  <w:rPr>
                    <w:szCs w:val="24"/>
                  </w:rPr>
                  <w:t xml:space="preserve">DCW </w:t>
                </w:r>
              </w:p>
            </w:tc>
            <w:tc>
              <w:tcPr>
                <w:tcW w:w="7517" w:type="dxa"/>
              </w:tcPr>
              <w:p w14:paraId="6D2375DB"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dry cell weight</w:t>
                </w:r>
              </w:p>
            </w:tc>
          </w:tr>
          <w:tr w:rsidR="00E57697" w:rsidRPr="00E57697" w14:paraId="1A06A89F" w14:textId="77777777" w:rsidTr="00E57697">
            <w:tc>
              <w:tcPr>
                <w:tcW w:w="1384" w:type="dxa"/>
              </w:tcPr>
              <w:p w14:paraId="6FAB446B" w14:textId="77777777" w:rsidR="00E57697" w:rsidRPr="00E57697" w:rsidRDefault="00E57697" w:rsidP="007B3D8D">
                <w:pPr>
                  <w:rPr>
                    <w:szCs w:val="24"/>
                  </w:rPr>
                </w:pPr>
                <w:r w:rsidRPr="00E57697">
                  <w:rPr>
                    <w:szCs w:val="24"/>
                  </w:rPr>
                  <w:t xml:space="preserve">DGDG </w:t>
                </w:r>
              </w:p>
            </w:tc>
            <w:tc>
              <w:tcPr>
                <w:tcW w:w="7517" w:type="dxa"/>
              </w:tcPr>
              <w:p w14:paraId="186C9E6E"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digalactosyldiacylglycerol;</w:t>
                </w:r>
              </w:p>
            </w:tc>
          </w:tr>
          <w:tr w:rsidR="00E57697" w:rsidRPr="00E57697" w14:paraId="34ADDAB2" w14:textId="77777777" w:rsidTr="00E57697">
            <w:tc>
              <w:tcPr>
                <w:tcW w:w="1384" w:type="dxa"/>
              </w:tcPr>
              <w:p w14:paraId="0C7F9A41" w14:textId="77777777" w:rsidR="00E57697" w:rsidRPr="00E57697" w:rsidRDefault="00E57697" w:rsidP="007B3D8D">
                <w:pPr>
                  <w:rPr>
                    <w:szCs w:val="24"/>
                  </w:rPr>
                </w:pPr>
                <w:r w:rsidRPr="00E57697">
                  <w:rPr>
                    <w:szCs w:val="24"/>
                  </w:rPr>
                  <w:t xml:space="preserve">DHAP </w:t>
                </w:r>
              </w:p>
            </w:tc>
            <w:tc>
              <w:tcPr>
                <w:tcW w:w="7517" w:type="dxa"/>
              </w:tcPr>
              <w:p w14:paraId="164D75D3"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dihydroxyacetone phosphate;</w:t>
                </w:r>
              </w:p>
            </w:tc>
          </w:tr>
          <w:tr w:rsidR="00E57697" w:rsidRPr="00E57697" w14:paraId="07D2C7BA" w14:textId="77777777" w:rsidTr="00E57697">
            <w:tc>
              <w:tcPr>
                <w:tcW w:w="1384" w:type="dxa"/>
              </w:tcPr>
              <w:p w14:paraId="0CABBD9A" w14:textId="77777777" w:rsidR="00E57697" w:rsidRPr="00E57697" w:rsidRDefault="00E57697" w:rsidP="007B3D8D">
                <w:pPr>
                  <w:rPr>
                    <w:szCs w:val="24"/>
                  </w:rPr>
                </w:pPr>
                <w:r w:rsidRPr="00E57697">
                  <w:rPr>
                    <w:szCs w:val="24"/>
                  </w:rPr>
                  <w:t xml:space="preserve">DIC </w:t>
                </w:r>
              </w:p>
            </w:tc>
            <w:tc>
              <w:tcPr>
                <w:tcW w:w="7517" w:type="dxa"/>
              </w:tcPr>
              <w:p w14:paraId="339575BE"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dissolved Inorganic Carbon</w:t>
                </w:r>
              </w:p>
            </w:tc>
          </w:tr>
          <w:tr w:rsidR="00E57697" w:rsidRPr="00E57697" w14:paraId="17AC4612" w14:textId="77777777" w:rsidTr="00E57697">
            <w:tc>
              <w:tcPr>
                <w:tcW w:w="1384" w:type="dxa"/>
              </w:tcPr>
              <w:p w14:paraId="3C44EBE9" w14:textId="77777777" w:rsidR="00E57697" w:rsidRPr="00E57697" w:rsidRDefault="00E57697" w:rsidP="007B3D8D">
                <w:pPr>
                  <w:rPr>
                    <w:szCs w:val="24"/>
                  </w:rPr>
                </w:pPr>
                <w:r w:rsidRPr="00E57697">
                  <w:rPr>
                    <w:szCs w:val="24"/>
                  </w:rPr>
                  <w:t xml:space="preserve">DO </w:t>
                </w:r>
              </w:p>
            </w:tc>
            <w:tc>
              <w:tcPr>
                <w:tcW w:w="7517" w:type="dxa"/>
              </w:tcPr>
              <w:p w14:paraId="3B1B0C1B"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dissolved Oxygen</w:t>
                </w:r>
              </w:p>
            </w:tc>
          </w:tr>
          <w:tr w:rsidR="00E57697" w:rsidRPr="00E57697" w14:paraId="063CAFCF" w14:textId="77777777" w:rsidTr="00E57697">
            <w:tc>
              <w:tcPr>
                <w:tcW w:w="1384" w:type="dxa"/>
              </w:tcPr>
              <w:p w14:paraId="4708E759" w14:textId="77777777" w:rsidR="00E57697" w:rsidRPr="00E57697" w:rsidRDefault="00E57697" w:rsidP="007B3D8D">
                <w:pPr>
                  <w:rPr>
                    <w:szCs w:val="24"/>
                  </w:rPr>
                </w:pPr>
                <w:r w:rsidRPr="00E57697">
                  <w:rPr>
                    <w:szCs w:val="24"/>
                  </w:rPr>
                  <w:t xml:space="preserve">FADH2 </w:t>
                </w:r>
              </w:p>
            </w:tc>
            <w:tc>
              <w:tcPr>
                <w:tcW w:w="7517" w:type="dxa"/>
              </w:tcPr>
              <w:p w14:paraId="3BA00DC2"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flavin adenine dinucleotide quinone</w:t>
                </w:r>
              </w:p>
            </w:tc>
          </w:tr>
          <w:tr w:rsidR="00E57697" w:rsidRPr="00E57697" w14:paraId="32029A92" w14:textId="77777777" w:rsidTr="00E57697">
            <w:tc>
              <w:tcPr>
                <w:tcW w:w="1384" w:type="dxa"/>
              </w:tcPr>
              <w:p w14:paraId="613153FE" w14:textId="77777777" w:rsidR="00E57697" w:rsidRPr="00E57697" w:rsidRDefault="00E57697" w:rsidP="007B3D8D">
                <w:pPr>
                  <w:rPr>
                    <w:szCs w:val="24"/>
                  </w:rPr>
                </w:pPr>
                <w:r w:rsidRPr="00E57697">
                  <w:rPr>
                    <w:szCs w:val="24"/>
                  </w:rPr>
                  <w:t xml:space="preserve">Fru-1,6-BP </w:t>
                </w:r>
              </w:p>
            </w:tc>
            <w:tc>
              <w:tcPr>
                <w:tcW w:w="7517" w:type="dxa"/>
              </w:tcPr>
              <w:p w14:paraId="3C700F2A"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fructose-1,6-biphosphate</w:t>
                </w:r>
              </w:p>
            </w:tc>
          </w:tr>
          <w:tr w:rsidR="00E57697" w:rsidRPr="00E57697" w14:paraId="4C7F12C7" w14:textId="77777777" w:rsidTr="00E57697">
            <w:tc>
              <w:tcPr>
                <w:tcW w:w="1384" w:type="dxa"/>
              </w:tcPr>
              <w:p w14:paraId="28F0A47D" w14:textId="77777777" w:rsidR="00E57697" w:rsidRPr="00E57697" w:rsidRDefault="00E57697" w:rsidP="007B3D8D">
                <w:pPr>
                  <w:rPr>
                    <w:szCs w:val="24"/>
                  </w:rPr>
                </w:pPr>
                <w:r w:rsidRPr="00E57697">
                  <w:rPr>
                    <w:szCs w:val="24"/>
                  </w:rPr>
                  <w:t xml:space="preserve">Fru-6-P </w:t>
                </w:r>
              </w:p>
            </w:tc>
            <w:tc>
              <w:tcPr>
                <w:tcW w:w="7517" w:type="dxa"/>
              </w:tcPr>
              <w:p w14:paraId="32E313E5"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fructose-6-phosphate</w:t>
                </w:r>
              </w:p>
            </w:tc>
          </w:tr>
          <w:tr w:rsidR="00E57697" w:rsidRPr="00E57697" w14:paraId="7851F7C8" w14:textId="77777777" w:rsidTr="00E57697">
            <w:tc>
              <w:tcPr>
                <w:tcW w:w="1384" w:type="dxa"/>
              </w:tcPr>
              <w:p w14:paraId="42004D49" w14:textId="77777777" w:rsidR="00E57697" w:rsidRPr="00E57697" w:rsidRDefault="00E57697" w:rsidP="007B3D8D">
                <w:pPr>
                  <w:rPr>
                    <w:szCs w:val="24"/>
                  </w:rPr>
                </w:pPr>
                <w:r w:rsidRPr="00E57697">
                  <w:rPr>
                    <w:szCs w:val="24"/>
                  </w:rPr>
                  <w:t xml:space="preserve">G1P </w:t>
                </w:r>
              </w:p>
            </w:tc>
            <w:tc>
              <w:tcPr>
                <w:tcW w:w="7517" w:type="dxa"/>
              </w:tcPr>
              <w:p w14:paraId="20A1C010"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glucose-1-phosphate</w:t>
                </w:r>
              </w:p>
            </w:tc>
          </w:tr>
          <w:tr w:rsidR="00E57697" w:rsidRPr="00E57697" w14:paraId="6FDCAC84" w14:textId="77777777" w:rsidTr="00E57697">
            <w:tc>
              <w:tcPr>
                <w:tcW w:w="1384" w:type="dxa"/>
              </w:tcPr>
              <w:p w14:paraId="7B9BA8EA" w14:textId="77777777" w:rsidR="00E57697" w:rsidRPr="00E57697" w:rsidRDefault="00E57697" w:rsidP="007B3D8D">
                <w:pPr>
                  <w:rPr>
                    <w:szCs w:val="24"/>
                  </w:rPr>
                </w:pPr>
                <w:r w:rsidRPr="00E57697">
                  <w:rPr>
                    <w:szCs w:val="24"/>
                  </w:rPr>
                  <w:t xml:space="preserve">G3P </w:t>
                </w:r>
              </w:p>
            </w:tc>
            <w:tc>
              <w:tcPr>
                <w:tcW w:w="7517" w:type="dxa"/>
              </w:tcPr>
              <w:p w14:paraId="1DAC238D"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glycerol-3-phosphate</w:t>
                </w:r>
              </w:p>
            </w:tc>
          </w:tr>
          <w:tr w:rsidR="00E57697" w:rsidRPr="00E57697" w14:paraId="7FBA06FB" w14:textId="77777777" w:rsidTr="00E57697">
            <w:tc>
              <w:tcPr>
                <w:tcW w:w="1384" w:type="dxa"/>
              </w:tcPr>
              <w:p w14:paraId="7FD32B0D" w14:textId="77777777" w:rsidR="00E57697" w:rsidRPr="00E57697" w:rsidRDefault="00E57697" w:rsidP="007B3D8D">
                <w:pPr>
                  <w:rPr>
                    <w:szCs w:val="24"/>
                  </w:rPr>
                </w:pPr>
                <w:r w:rsidRPr="00E57697">
                  <w:rPr>
                    <w:szCs w:val="24"/>
                  </w:rPr>
                  <w:t xml:space="preserve">G6P </w:t>
                </w:r>
              </w:p>
            </w:tc>
            <w:tc>
              <w:tcPr>
                <w:tcW w:w="7517" w:type="dxa"/>
              </w:tcPr>
              <w:p w14:paraId="63278F87"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glucose-6-phosphate</w:t>
                </w:r>
              </w:p>
            </w:tc>
          </w:tr>
          <w:tr w:rsidR="00E57697" w:rsidRPr="00E57697" w14:paraId="1AAFF053" w14:textId="77777777" w:rsidTr="00E57697">
            <w:tc>
              <w:tcPr>
                <w:tcW w:w="1384" w:type="dxa"/>
              </w:tcPr>
              <w:p w14:paraId="1EAABC54" w14:textId="77777777" w:rsidR="00E57697" w:rsidRPr="00E57697" w:rsidRDefault="00E57697" w:rsidP="007B3D8D">
                <w:pPr>
                  <w:rPr>
                    <w:szCs w:val="24"/>
                  </w:rPr>
                </w:pPr>
                <w:r w:rsidRPr="00E57697">
                  <w:rPr>
                    <w:szCs w:val="24"/>
                  </w:rPr>
                  <w:t xml:space="preserve">GA3P </w:t>
                </w:r>
              </w:p>
            </w:tc>
            <w:tc>
              <w:tcPr>
                <w:tcW w:w="7517" w:type="dxa"/>
              </w:tcPr>
              <w:p w14:paraId="1707A0C9"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glucose-6-phosphate</w:t>
                </w:r>
              </w:p>
            </w:tc>
          </w:tr>
          <w:tr w:rsidR="00E57697" w:rsidRPr="00E57697" w14:paraId="44181A33" w14:textId="77777777" w:rsidTr="00E57697">
            <w:tc>
              <w:tcPr>
                <w:tcW w:w="1384" w:type="dxa"/>
              </w:tcPr>
              <w:p w14:paraId="6AA3678F" w14:textId="77777777" w:rsidR="00E57697" w:rsidRPr="00E57697" w:rsidRDefault="0077366F" w:rsidP="007B3D8D">
                <w:pPr>
                  <w:rPr>
                    <w:szCs w:val="24"/>
                  </w:rPr>
                </w:pPr>
                <w:r>
                  <w:rPr>
                    <w:i/>
                    <w:szCs w:val="24"/>
                  </w:rPr>
                  <w:t>g</w:t>
                </w:r>
                <w:r w:rsidRPr="00E57697">
                  <w:rPr>
                    <w:i/>
                    <w:szCs w:val="24"/>
                  </w:rPr>
                  <w:t>p</w:t>
                </w:r>
                <w:r w:rsidR="00A33684">
                  <w:rPr>
                    <w:i/>
                    <w:szCs w:val="24"/>
                  </w:rPr>
                  <w:t>d</w:t>
                </w:r>
                <w:r w:rsidRPr="00E57697">
                  <w:rPr>
                    <w:i/>
                    <w:szCs w:val="24"/>
                  </w:rPr>
                  <w:t>2</w:t>
                </w:r>
                <w:r w:rsidRPr="00E57697">
                  <w:rPr>
                    <w:szCs w:val="24"/>
                  </w:rPr>
                  <w:t xml:space="preserve"> </w:t>
                </w:r>
              </w:p>
            </w:tc>
            <w:tc>
              <w:tcPr>
                <w:tcW w:w="7517" w:type="dxa"/>
              </w:tcPr>
              <w:p w14:paraId="19C8B6C3" w14:textId="77777777" w:rsidR="00502EA1" w:rsidRPr="00502EA1" w:rsidRDefault="00E57697" w:rsidP="00502EA1">
                <w:pPr>
                  <w:pStyle w:val="ListParagraph"/>
                  <w:numPr>
                    <w:ilvl w:val="0"/>
                    <w:numId w:val="15"/>
                  </w:numPr>
                  <w:spacing w:after="0"/>
                  <w:contextualSpacing/>
                  <w:jc w:val="left"/>
                  <w:rPr>
                    <w:color w:val="auto"/>
                    <w:szCs w:val="24"/>
                  </w:rPr>
                </w:pPr>
                <w:r w:rsidRPr="00E57697">
                  <w:rPr>
                    <w:color w:val="auto"/>
                    <w:szCs w:val="24"/>
                  </w:rPr>
                  <w:t>glycerol-3-phosphate dehydrogenase 2</w:t>
                </w:r>
              </w:p>
            </w:tc>
          </w:tr>
          <w:tr w:rsidR="00502EA1" w:rsidRPr="00E57697" w14:paraId="7AAA223E" w14:textId="77777777" w:rsidTr="00E57697">
            <w:tc>
              <w:tcPr>
                <w:tcW w:w="1384" w:type="dxa"/>
              </w:tcPr>
              <w:p w14:paraId="6BB1FBAE" w14:textId="77777777" w:rsidR="00502EA1" w:rsidRPr="00E57697" w:rsidRDefault="000B69E8" w:rsidP="00DA5B58">
                <w:pPr>
                  <w:rPr>
                    <w:i/>
                    <w:szCs w:val="24"/>
                  </w:rPr>
                </w:pPr>
                <w:r w:rsidRPr="00E57697">
                  <w:rPr>
                    <w:i/>
                    <w:szCs w:val="24"/>
                  </w:rPr>
                  <w:t>gld2</w:t>
                </w:r>
                <w:r w:rsidR="00DA5B58" w:rsidRPr="00E57697">
                  <w:rPr>
                    <w:szCs w:val="24"/>
                  </w:rPr>
                  <w:t xml:space="preserve"> </w:t>
                </w:r>
              </w:p>
            </w:tc>
            <w:tc>
              <w:tcPr>
                <w:tcW w:w="7517" w:type="dxa"/>
              </w:tcPr>
              <w:p w14:paraId="2611244B" w14:textId="77777777" w:rsidR="00502EA1" w:rsidRPr="00E57697" w:rsidRDefault="00DA5B58" w:rsidP="00502EA1">
                <w:pPr>
                  <w:pStyle w:val="ListParagraph"/>
                  <w:numPr>
                    <w:ilvl w:val="0"/>
                    <w:numId w:val="15"/>
                  </w:numPr>
                  <w:spacing w:after="0"/>
                  <w:contextualSpacing/>
                  <w:jc w:val="left"/>
                  <w:rPr>
                    <w:color w:val="auto"/>
                    <w:szCs w:val="24"/>
                  </w:rPr>
                </w:pPr>
                <w:r w:rsidRPr="00E57697">
                  <w:rPr>
                    <w:color w:val="auto"/>
                    <w:szCs w:val="24"/>
                  </w:rPr>
                  <w:t>glucose-6-phosphate dehydrogenase 2</w:t>
                </w:r>
              </w:p>
            </w:tc>
          </w:tr>
          <w:tr w:rsidR="00E57697" w:rsidRPr="00E57697" w14:paraId="331E4B2E" w14:textId="77777777" w:rsidTr="00E57697">
            <w:tc>
              <w:tcPr>
                <w:tcW w:w="1384" w:type="dxa"/>
              </w:tcPr>
              <w:p w14:paraId="6BF08BEC" w14:textId="77777777" w:rsidR="00E57697" w:rsidRPr="00E57697" w:rsidRDefault="00C6491F" w:rsidP="007B3D8D">
                <w:pPr>
                  <w:rPr>
                    <w:szCs w:val="24"/>
                  </w:rPr>
                </w:pPr>
                <w:r w:rsidRPr="00C6491F">
                  <w:rPr>
                    <w:i/>
                    <w:szCs w:val="24"/>
                  </w:rPr>
                  <w:t>icl1</w:t>
                </w:r>
                <w:r w:rsidR="00E57697" w:rsidRPr="00E57697">
                  <w:rPr>
                    <w:szCs w:val="24"/>
                  </w:rPr>
                  <w:t xml:space="preserve"> </w:t>
                </w:r>
              </w:p>
            </w:tc>
            <w:tc>
              <w:tcPr>
                <w:tcW w:w="7517" w:type="dxa"/>
              </w:tcPr>
              <w:p w14:paraId="0634D00E"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isocitrate lysase 1</w:t>
                </w:r>
              </w:p>
            </w:tc>
          </w:tr>
          <w:tr w:rsidR="00E57697" w:rsidRPr="00E57697" w14:paraId="1B9CDB60" w14:textId="77777777" w:rsidTr="00E57697">
            <w:tc>
              <w:tcPr>
                <w:tcW w:w="1384" w:type="dxa"/>
              </w:tcPr>
              <w:p w14:paraId="2C36EFFD" w14:textId="77777777" w:rsidR="00E57697" w:rsidRPr="00E57697" w:rsidRDefault="00E57697" w:rsidP="007B3D8D">
                <w:pPr>
                  <w:rPr>
                    <w:szCs w:val="24"/>
                  </w:rPr>
                </w:pPr>
                <w:r w:rsidRPr="00E57697">
                  <w:rPr>
                    <w:szCs w:val="24"/>
                  </w:rPr>
                  <w:t xml:space="preserve">Lyso-PA </w:t>
                </w:r>
              </w:p>
            </w:tc>
            <w:tc>
              <w:tcPr>
                <w:tcW w:w="7517" w:type="dxa"/>
              </w:tcPr>
              <w:p w14:paraId="52A1934D"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lyso-phosphatic acid;</w:t>
                </w:r>
              </w:p>
            </w:tc>
          </w:tr>
          <w:tr w:rsidR="00E57697" w:rsidRPr="00E57697" w14:paraId="2100EEA0" w14:textId="77777777" w:rsidTr="00E57697">
            <w:tc>
              <w:tcPr>
                <w:tcW w:w="1384" w:type="dxa"/>
              </w:tcPr>
              <w:p w14:paraId="6B98A2A7" w14:textId="77777777" w:rsidR="00E57697" w:rsidRPr="00E57697" w:rsidRDefault="00E57697" w:rsidP="007B3D8D">
                <w:pPr>
                  <w:rPr>
                    <w:szCs w:val="24"/>
                  </w:rPr>
                </w:pPr>
                <w:r w:rsidRPr="00E57697">
                  <w:rPr>
                    <w:szCs w:val="24"/>
                  </w:rPr>
                  <w:lastRenderedPageBreak/>
                  <w:t xml:space="preserve">MGDG </w:t>
                </w:r>
              </w:p>
            </w:tc>
            <w:tc>
              <w:tcPr>
                <w:tcW w:w="7517" w:type="dxa"/>
              </w:tcPr>
              <w:p w14:paraId="59A4C406"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monogalactosyldiacylglycerol;</w:t>
                </w:r>
              </w:p>
            </w:tc>
          </w:tr>
          <w:tr w:rsidR="00E57697" w:rsidRPr="00E57697" w14:paraId="287E591A" w14:textId="77777777" w:rsidTr="00E57697">
            <w:tc>
              <w:tcPr>
                <w:tcW w:w="1384" w:type="dxa"/>
              </w:tcPr>
              <w:p w14:paraId="3BCF3ECD" w14:textId="77777777" w:rsidR="00E57697" w:rsidRPr="00E57697" w:rsidRDefault="00E57697" w:rsidP="007B3D8D">
                <w:pPr>
                  <w:rPr>
                    <w:szCs w:val="24"/>
                  </w:rPr>
                </w:pPr>
                <w:r w:rsidRPr="00E57697">
                  <w:rPr>
                    <w:szCs w:val="24"/>
                  </w:rPr>
                  <w:t xml:space="preserve">NAABB </w:t>
                </w:r>
              </w:p>
            </w:tc>
            <w:tc>
              <w:tcPr>
                <w:tcW w:w="7517" w:type="dxa"/>
              </w:tcPr>
              <w:p w14:paraId="18A90DAD"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national alliance of advance biofuels and bioproducts</w:t>
                </w:r>
              </w:p>
            </w:tc>
          </w:tr>
          <w:tr w:rsidR="00E57697" w:rsidRPr="00E57697" w14:paraId="4FF1E19D" w14:textId="77777777" w:rsidTr="00E57697">
            <w:tc>
              <w:tcPr>
                <w:tcW w:w="1384" w:type="dxa"/>
              </w:tcPr>
              <w:p w14:paraId="122CF737" w14:textId="77777777" w:rsidR="00E57697" w:rsidRPr="00E57697" w:rsidRDefault="00E57697" w:rsidP="007B3D8D">
                <w:pPr>
                  <w:rPr>
                    <w:szCs w:val="24"/>
                  </w:rPr>
                </w:pPr>
                <w:r w:rsidRPr="00E57697">
                  <w:rPr>
                    <w:szCs w:val="24"/>
                  </w:rPr>
                  <w:t xml:space="preserve">NADH </w:t>
                </w:r>
              </w:p>
            </w:tc>
            <w:tc>
              <w:tcPr>
                <w:tcW w:w="7517" w:type="dxa"/>
              </w:tcPr>
              <w:p w14:paraId="6214B85E"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nicotinamide adenine dinucleotide;</w:t>
                </w:r>
              </w:p>
            </w:tc>
          </w:tr>
          <w:tr w:rsidR="00E57697" w:rsidRPr="00E57697" w14:paraId="639DF0E3" w14:textId="77777777" w:rsidTr="00E57697">
            <w:tc>
              <w:tcPr>
                <w:tcW w:w="1384" w:type="dxa"/>
              </w:tcPr>
              <w:p w14:paraId="0D691A5B" w14:textId="77777777" w:rsidR="00E57697" w:rsidRPr="00E57697" w:rsidRDefault="00E57697" w:rsidP="007B3D8D">
                <w:pPr>
                  <w:rPr>
                    <w:szCs w:val="24"/>
                  </w:rPr>
                </w:pPr>
                <w:r w:rsidRPr="00E57697">
                  <w:rPr>
                    <w:szCs w:val="24"/>
                  </w:rPr>
                  <w:t xml:space="preserve">NADPH </w:t>
                </w:r>
              </w:p>
            </w:tc>
            <w:tc>
              <w:tcPr>
                <w:tcW w:w="7517" w:type="dxa"/>
              </w:tcPr>
              <w:p w14:paraId="1424D221"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nicotinamide adenine dinucleotide phosphate;</w:t>
                </w:r>
              </w:p>
            </w:tc>
          </w:tr>
          <w:tr w:rsidR="00E57697" w:rsidRPr="00E57697" w14:paraId="5D16D4C7" w14:textId="77777777" w:rsidTr="00E57697">
            <w:tc>
              <w:tcPr>
                <w:tcW w:w="1384" w:type="dxa"/>
              </w:tcPr>
              <w:p w14:paraId="3D2F1772" w14:textId="77777777" w:rsidR="00E57697" w:rsidRPr="00E57697" w:rsidRDefault="00E57697" w:rsidP="007B3D8D">
                <w:pPr>
                  <w:rPr>
                    <w:szCs w:val="24"/>
                    <w:lang w:val="en-US" w:eastAsia="ja-JP"/>
                  </w:rPr>
                </w:pPr>
                <w:r w:rsidRPr="00E57697">
                  <w:rPr>
                    <w:szCs w:val="24"/>
                    <w:lang w:val="en-US" w:eastAsia="ja-JP"/>
                  </w:rPr>
                  <w:t>NEB</w:t>
                </w:r>
              </w:p>
            </w:tc>
            <w:tc>
              <w:tcPr>
                <w:tcW w:w="7517" w:type="dxa"/>
              </w:tcPr>
              <w:p w14:paraId="52A3483B"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lang w:val="en-US" w:eastAsia="ja-JP"/>
                  </w:rPr>
                  <w:t>net energy balance</w:t>
                </w:r>
              </w:p>
            </w:tc>
          </w:tr>
          <w:tr w:rsidR="00E57697" w:rsidRPr="00E57697" w14:paraId="182D5DCE" w14:textId="77777777" w:rsidTr="00E57697">
            <w:tc>
              <w:tcPr>
                <w:tcW w:w="1384" w:type="dxa"/>
              </w:tcPr>
              <w:p w14:paraId="4FEDABDC" w14:textId="77777777" w:rsidR="00E57697" w:rsidRPr="00E57697" w:rsidRDefault="00E57697" w:rsidP="007B3D8D">
                <w:pPr>
                  <w:rPr>
                    <w:szCs w:val="24"/>
                  </w:rPr>
                </w:pPr>
                <w:r w:rsidRPr="00E57697">
                  <w:rPr>
                    <w:szCs w:val="24"/>
                  </w:rPr>
                  <w:t xml:space="preserve">NHS </w:t>
                </w:r>
              </w:p>
            </w:tc>
            <w:tc>
              <w:tcPr>
                <w:tcW w:w="7517" w:type="dxa"/>
              </w:tcPr>
              <w:p w14:paraId="6BE70165"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non-homoplasious synapomorphies</w:t>
                </w:r>
              </w:p>
            </w:tc>
          </w:tr>
          <w:tr w:rsidR="00E57697" w:rsidRPr="00E57697" w14:paraId="241816D1" w14:textId="77777777" w:rsidTr="00E57697">
            <w:tc>
              <w:tcPr>
                <w:tcW w:w="1384" w:type="dxa"/>
              </w:tcPr>
              <w:p w14:paraId="1F7460B5" w14:textId="77777777" w:rsidR="00E57697" w:rsidRPr="00E57697" w:rsidRDefault="00C6491F" w:rsidP="00A77762">
                <w:pPr>
                  <w:rPr>
                    <w:szCs w:val="24"/>
                  </w:rPr>
                </w:pPr>
                <w:r w:rsidRPr="00E57697">
                  <w:rPr>
                    <w:i/>
                    <w:szCs w:val="24"/>
                  </w:rPr>
                  <w:t>o</w:t>
                </w:r>
                <w:r>
                  <w:rPr>
                    <w:i/>
                    <w:szCs w:val="24"/>
                  </w:rPr>
                  <w:t>g</w:t>
                </w:r>
                <w:r w:rsidRPr="00E57697">
                  <w:rPr>
                    <w:i/>
                    <w:szCs w:val="24"/>
                  </w:rPr>
                  <w:t>d1</w:t>
                </w:r>
                <w:r w:rsidRPr="00E57697">
                  <w:rPr>
                    <w:szCs w:val="24"/>
                  </w:rPr>
                  <w:t xml:space="preserve"> </w:t>
                </w:r>
              </w:p>
            </w:tc>
            <w:tc>
              <w:tcPr>
                <w:tcW w:w="7517" w:type="dxa"/>
              </w:tcPr>
              <w:p w14:paraId="4EAED46C"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2-oxoglutarate dehydrogenase, E1 subunit;</w:t>
                </w:r>
              </w:p>
            </w:tc>
          </w:tr>
          <w:tr w:rsidR="00E57697" w:rsidRPr="00E57697" w14:paraId="2C460F55" w14:textId="77777777" w:rsidTr="00E57697">
            <w:tc>
              <w:tcPr>
                <w:tcW w:w="1384" w:type="dxa"/>
              </w:tcPr>
              <w:p w14:paraId="4B3012C3" w14:textId="77777777" w:rsidR="00E57697" w:rsidRPr="00E57697" w:rsidRDefault="007B3D8D" w:rsidP="007B3D8D">
                <w:pPr>
                  <w:rPr>
                    <w:szCs w:val="24"/>
                  </w:rPr>
                </w:pPr>
                <w:r>
                  <w:rPr>
                    <w:szCs w:val="24"/>
                  </w:rPr>
                  <w:t>PA</w:t>
                </w:r>
              </w:p>
            </w:tc>
            <w:tc>
              <w:tcPr>
                <w:tcW w:w="7517" w:type="dxa"/>
              </w:tcPr>
              <w:p w14:paraId="0E4C9D95"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phosphatic acid</w:t>
                </w:r>
              </w:p>
            </w:tc>
          </w:tr>
          <w:tr w:rsidR="00E57697" w:rsidRPr="00E57697" w14:paraId="2C34532F" w14:textId="77777777" w:rsidTr="00E57697">
            <w:tc>
              <w:tcPr>
                <w:tcW w:w="1384" w:type="dxa"/>
              </w:tcPr>
              <w:p w14:paraId="16C6FE2F" w14:textId="77777777" w:rsidR="00E57697" w:rsidRPr="00E57697" w:rsidRDefault="00E57697" w:rsidP="007B3D8D">
                <w:pPr>
                  <w:rPr>
                    <w:szCs w:val="24"/>
                  </w:rPr>
                </w:pPr>
                <w:r w:rsidRPr="00E57697">
                  <w:rPr>
                    <w:szCs w:val="24"/>
                    <w:lang w:val="en-US" w:eastAsia="ja-JP"/>
                  </w:rPr>
                  <w:t>PBR</w:t>
                </w:r>
              </w:p>
            </w:tc>
            <w:tc>
              <w:tcPr>
                <w:tcW w:w="7517" w:type="dxa"/>
              </w:tcPr>
              <w:p w14:paraId="6B11FD6E"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lang w:val="en-US" w:eastAsia="ja-JP"/>
                  </w:rPr>
                  <w:t>photobioreactor</w:t>
                </w:r>
              </w:p>
            </w:tc>
          </w:tr>
          <w:tr w:rsidR="00E57697" w:rsidRPr="00E57697" w14:paraId="52953ECC" w14:textId="77777777" w:rsidTr="00E57697">
            <w:tc>
              <w:tcPr>
                <w:tcW w:w="1384" w:type="dxa"/>
              </w:tcPr>
              <w:p w14:paraId="6E67ED0A" w14:textId="77777777" w:rsidR="00E57697" w:rsidRPr="00E57697" w:rsidRDefault="00E57697" w:rsidP="007B3D8D">
                <w:pPr>
                  <w:rPr>
                    <w:szCs w:val="24"/>
                  </w:rPr>
                </w:pPr>
                <w:r w:rsidRPr="00E57697">
                  <w:rPr>
                    <w:szCs w:val="24"/>
                  </w:rPr>
                  <w:t>PEP</w:t>
                </w:r>
              </w:p>
            </w:tc>
            <w:tc>
              <w:tcPr>
                <w:tcW w:w="7517" w:type="dxa"/>
              </w:tcPr>
              <w:p w14:paraId="23FD96F7"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phosphoenolpyruvate;</w:t>
                </w:r>
              </w:p>
            </w:tc>
          </w:tr>
          <w:tr w:rsidR="00E57697" w:rsidRPr="00E57697" w14:paraId="017FC798" w14:textId="77777777" w:rsidTr="00E57697">
            <w:tc>
              <w:tcPr>
                <w:tcW w:w="1384" w:type="dxa"/>
              </w:tcPr>
              <w:p w14:paraId="4296F35F" w14:textId="77777777" w:rsidR="00E57697" w:rsidRPr="00E57697" w:rsidRDefault="0077366F" w:rsidP="007B3D8D">
                <w:pPr>
                  <w:rPr>
                    <w:i/>
                    <w:szCs w:val="24"/>
                  </w:rPr>
                </w:pPr>
                <w:r w:rsidRPr="00E57697">
                  <w:rPr>
                    <w:i/>
                    <w:szCs w:val="24"/>
                  </w:rPr>
                  <w:t>pgd1</w:t>
                </w:r>
              </w:p>
            </w:tc>
            <w:tc>
              <w:tcPr>
                <w:tcW w:w="7517" w:type="dxa"/>
              </w:tcPr>
              <w:p w14:paraId="3403667E"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plastid galactoglycerolipid degradation 1;</w:t>
                </w:r>
              </w:p>
            </w:tc>
          </w:tr>
          <w:tr w:rsidR="00E57697" w:rsidRPr="00E57697" w14:paraId="628969B1" w14:textId="77777777" w:rsidTr="00E57697">
            <w:tc>
              <w:tcPr>
                <w:tcW w:w="1384" w:type="dxa"/>
              </w:tcPr>
              <w:p w14:paraId="1E18C134" w14:textId="77777777" w:rsidR="00E57697" w:rsidRPr="00E57697" w:rsidRDefault="0077366F" w:rsidP="007B3D8D">
                <w:pPr>
                  <w:rPr>
                    <w:szCs w:val="24"/>
                  </w:rPr>
                </w:pPr>
                <w:r w:rsidRPr="0077366F">
                  <w:rPr>
                    <w:i/>
                    <w:szCs w:val="24"/>
                  </w:rPr>
                  <w:t>rbsc2</w:t>
                </w:r>
                <w:r w:rsidR="00E57697" w:rsidRPr="00E57697">
                  <w:rPr>
                    <w:szCs w:val="24"/>
                  </w:rPr>
                  <w:t xml:space="preserve"> </w:t>
                </w:r>
              </w:p>
            </w:tc>
            <w:tc>
              <w:tcPr>
                <w:tcW w:w="7517" w:type="dxa"/>
              </w:tcPr>
              <w:p w14:paraId="36B89719"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ribulose-1,5-bisphosphate carboxylase/oxygenase small subunit 2;</w:t>
                </w:r>
              </w:p>
            </w:tc>
          </w:tr>
          <w:tr w:rsidR="00E57697" w:rsidRPr="00E57697" w14:paraId="75E35079" w14:textId="77777777" w:rsidTr="00E57697">
            <w:tc>
              <w:tcPr>
                <w:tcW w:w="1384" w:type="dxa"/>
              </w:tcPr>
              <w:p w14:paraId="4CA89819" w14:textId="77777777" w:rsidR="00E57697" w:rsidRPr="00E57697" w:rsidRDefault="00E57697" w:rsidP="007B3D8D">
                <w:pPr>
                  <w:rPr>
                    <w:szCs w:val="24"/>
                  </w:rPr>
                </w:pPr>
                <w:r w:rsidRPr="00E57697">
                  <w:rPr>
                    <w:szCs w:val="24"/>
                  </w:rPr>
                  <w:t xml:space="preserve">Ru5P </w:t>
                </w:r>
              </w:p>
            </w:tc>
            <w:tc>
              <w:tcPr>
                <w:tcW w:w="7517" w:type="dxa"/>
              </w:tcPr>
              <w:p w14:paraId="7ADFC707"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ribose-5-phosphate.</w:t>
                </w:r>
              </w:p>
            </w:tc>
          </w:tr>
          <w:tr w:rsidR="00E57697" w:rsidRPr="00E57697" w14:paraId="233D7A51" w14:textId="77777777" w:rsidTr="00E57697">
            <w:tc>
              <w:tcPr>
                <w:tcW w:w="1384" w:type="dxa"/>
              </w:tcPr>
              <w:p w14:paraId="2C9338C1" w14:textId="77777777" w:rsidR="00E57697" w:rsidRPr="00E57697" w:rsidRDefault="00E57697" w:rsidP="007B3D8D">
                <w:pPr>
                  <w:rPr>
                    <w:szCs w:val="24"/>
                    <w:lang w:val="en-US" w:eastAsia="ja-JP"/>
                  </w:rPr>
                </w:pPr>
                <w:r w:rsidRPr="00E57697">
                  <w:rPr>
                    <w:szCs w:val="24"/>
                  </w:rPr>
                  <w:t xml:space="preserve">RuBP </w:t>
                </w:r>
              </w:p>
            </w:tc>
            <w:tc>
              <w:tcPr>
                <w:tcW w:w="7517" w:type="dxa"/>
              </w:tcPr>
              <w:p w14:paraId="26F51543"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ribulose-1,5-biphosphate;</w:t>
                </w:r>
              </w:p>
            </w:tc>
          </w:tr>
          <w:tr w:rsidR="00E57697" w:rsidRPr="00E57697" w14:paraId="251D5819" w14:textId="77777777" w:rsidTr="00E57697">
            <w:tc>
              <w:tcPr>
                <w:tcW w:w="1384" w:type="dxa"/>
              </w:tcPr>
              <w:p w14:paraId="088A3A24" w14:textId="77777777" w:rsidR="00E57697" w:rsidRPr="00E57697" w:rsidRDefault="000B69E8" w:rsidP="007B3D8D">
                <w:pPr>
                  <w:rPr>
                    <w:szCs w:val="24"/>
                  </w:rPr>
                </w:pPr>
                <w:r w:rsidRPr="00E57697">
                  <w:rPr>
                    <w:i/>
                    <w:szCs w:val="24"/>
                  </w:rPr>
                  <w:t>sta2</w:t>
                </w:r>
              </w:p>
            </w:tc>
            <w:tc>
              <w:tcPr>
                <w:tcW w:w="7517" w:type="dxa"/>
              </w:tcPr>
              <w:p w14:paraId="39E519D8"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starch synthase granule-bound</w:t>
                </w:r>
              </w:p>
            </w:tc>
          </w:tr>
          <w:tr w:rsidR="00E57697" w:rsidRPr="00E57697" w14:paraId="3B2F936B" w14:textId="77777777" w:rsidTr="00E57697">
            <w:tc>
              <w:tcPr>
                <w:tcW w:w="1384" w:type="dxa"/>
              </w:tcPr>
              <w:p w14:paraId="71C98EBF" w14:textId="77777777" w:rsidR="00E57697" w:rsidRPr="00E57697" w:rsidRDefault="00E57697" w:rsidP="007B3D8D">
                <w:pPr>
                  <w:rPr>
                    <w:szCs w:val="24"/>
                  </w:rPr>
                </w:pPr>
                <w:r w:rsidRPr="00E57697">
                  <w:rPr>
                    <w:szCs w:val="24"/>
                  </w:rPr>
                  <w:t xml:space="preserve">TAG </w:t>
                </w:r>
              </w:p>
            </w:tc>
            <w:tc>
              <w:tcPr>
                <w:tcW w:w="7517" w:type="dxa"/>
              </w:tcPr>
              <w:p w14:paraId="5C762328" w14:textId="77777777" w:rsidR="00E57697" w:rsidRPr="00E57697" w:rsidRDefault="00E57697" w:rsidP="00D95E6A">
                <w:pPr>
                  <w:pStyle w:val="ListParagraph"/>
                  <w:numPr>
                    <w:ilvl w:val="0"/>
                    <w:numId w:val="15"/>
                  </w:numPr>
                  <w:spacing w:after="0"/>
                  <w:contextualSpacing/>
                  <w:jc w:val="left"/>
                  <w:rPr>
                    <w:color w:val="auto"/>
                    <w:szCs w:val="24"/>
                  </w:rPr>
                </w:pPr>
                <w:r w:rsidRPr="00E57697">
                  <w:rPr>
                    <w:color w:val="auto"/>
                    <w:szCs w:val="24"/>
                  </w:rPr>
                  <w:t>triacylglycerol</w:t>
                </w:r>
              </w:p>
            </w:tc>
          </w:tr>
        </w:tbl>
        <w:p w14:paraId="2B373A34" w14:textId="77777777" w:rsidR="00F37C1B" w:rsidRPr="00F37C1B" w:rsidRDefault="00F37C1B" w:rsidP="00F37C1B">
          <w:pPr>
            <w:spacing w:after="200" w:line="276" w:lineRule="auto"/>
            <w:jc w:val="left"/>
            <w:rPr>
              <w:lang w:val="en-US" w:eastAsia="ja-JP"/>
            </w:rPr>
          </w:pPr>
          <w:r w:rsidRPr="00F37C1B">
            <w:rPr>
              <w:lang w:val="en-US" w:eastAsia="ja-JP"/>
            </w:rPr>
            <w:br w:type="page"/>
          </w:r>
        </w:p>
        <w:p w14:paraId="00C09790" w14:textId="77777777" w:rsidR="00660262" w:rsidRPr="00F37C1B" w:rsidRDefault="00660262" w:rsidP="00D95E6A">
          <w:pPr>
            <w:pStyle w:val="ListParagraph"/>
            <w:numPr>
              <w:ilvl w:val="0"/>
              <w:numId w:val="10"/>
            </w:numPr>
            <w:rPr>
              <w:lang w:val="en-US" w:eastAsia="ja-JP"/>
            </w:rPr>
          </w:pPr>
        </w:p>
        <w:p w14:paraId="77832B67" w14:textId="77777777" w:rsidR="00660262" w:rsidRDefault="00660262" w:rsidP="00660262">
          <w:pPr>
            <w:rPr>
              <w:lang w:val="en-US" w:eastAsia="ja-JP"/>
            </w:rPr>
          </w:pPr>
        </w:p>
        <w:p w14:paraId="7E25022E" w14:textId="77777777" w:rsidR="005B2330" w:rsidRDefault="00BD03EC" w:rsidP="005B2330">
          <w:pPr>
            <w:pStyle w:val="TOC1"/>
            <w:rPr>
              <w:rStyle w:val="Hyperlink"/>
              <w:szCs w:val="24"/>
            </w:rPr>
          </w:pPr>
          <w:r>
            <w:rPr>
              <w:rFonts w:eastAsiaTheme="majorEastAsia" w:cstheme="majorBidi"/>
              <w:b/>
              <w:bCs/>
              <w:spacing w:val="20"/>
              <w:sz w:val="48"/>
              <w:szCs w:val="48"/>
            </w:rPr>
            <w:fldChar w:fldCharType="begin"/>
          </w:r>
          <w:r w:rsidR="00AA304C">
            <w:rPr>
              <w:rFonts w:eastAsiaTheme="majorEastAsia" w:cstheme="majorBidi"/>
              <w:b/>
              <w:bCs/>
              <w:spacing w:val="20"/>
              <w:sz w:val="48"/>
              <w:szCs w:val="48"/>
            </w:rPr>
            <w:instrText xml:space="preserve"> TOC \o "1-3" \h \z \u </w:instrText>
          </w:r>
          <w:r>
            <w:rPr>
              <w:rFonts w:eastAsiaTheme="majorEastAsia" w:cstheme="majorBidi"/>
              <w:b/>
              <w:bCs/>
              <w:spacing w:val="20"/>
              <w:sz w:val="48"/>
              <w:szCs w:val="48"/>
            </w:rPr>
            <w:fldChar w:fldCharType="separate"/>
          </w:r>
          <w:hyperlink w:anchor="_Toc462059729" w:history="1">
            <w:r w:rsidR="005B2330">
              <w:rPr>
                <w:rStyle w:val="Hyperlink"/>
                <w:szCs w:val="24"/>
              </w:rPr>
              <w:t>Abstract………</w:t>
            </w:r>
            <w:r w:rsidR="007B3D8D" w:rsidRPr="007B3D8D">
              <w:rPr>
                <w:webHidden/>
                <w:szCs w:val="24"/>
              </w:rPr>
              <w:tab/>
            </w:r>
            <w:r w:rsidR="005B2330">
              <w:rPr>
                <w:webHidden/>
                <w:szCs w:val="24"/>
              </w:rPr>
              <w:t>3</w:t>
            </w:r>
          </w:hyperlink>
        </w:p>
        <w:p w14:paraId="6CD19C83" w14:textId="77777777" w:rsidR="005B2330" w:rsidRPr="007B3D8D" w:rsidRDefault="0081741E" w:rsidP="005B2330">
          <w:pPr>
            <w:pStyle w:val="TOC1"/>
            <w:rPr>
              <w:szCs w:val="24"/>
              <w:lang w:val="en-GB" w:eastAsia="en-GB"/>
            </w:rPr>
          </w:pPr>
          <w:hyperlink w:anchor="_Toc462059729" w:history="1">
            <w:r w:rsidR="005B2330" w:rsidRPr="005B2330">
              <w:rPr>
                <w:rStyle w:val="Hyperlink"/>
                <w:szCs w:val="24"/>
              </w:rPr>
              <w:t>A</w:t>
            </w:r>
            <w:r w:rsidR="005B2330">
              <w:rPr>
                <w:rStyle w:val="Hyperlink"/>
                <w:szCs w:val="24"/>
              </w:rPr>
              <w:t>cknowledgements</w:t>
            </w:r>
            <w:r w:rsidR="005B2330" w:rsidRPr="007B3D8D">
              <w:rPr>
                <w:webHidden/>
                <w:szCs w:val="24"/>
              </w:rPr>
              <w:tab/>
            </w:r>
            <w:r w:rsidR="005B2330">
              <w:rPr>
                <w:webHidden/>
                <w:szCs w:val="24"/>
              </w:rPr>
              <w:t>4</w:t>
            </w:r>
          </w:hyperlink>
        </w:p>
        <w:p w14:paraId="406E4CE5" w14:textId="77777777" w:rsidR="005B2330" w:rsidRPr="007B3D8D" w:rsidRDefault="0081741E" w:rsidP="005B2330">
          <w:pPr>
            <w:pStyle w:val="TOC1"/>
            <w:rPr>
              <w:szCs w:val="24"/>
              <w:lang w:val="en-GB" w:eastAsia="en-GB"/>
            </w:rPr>
          </w:pPr>
          <w:hyperlink w:anchor="_Toc462059729" w:history="1">
            <w:r w:rsidR="005B2330" w:rsidRPr="005B2330">
              <w:rPr>
                <w:rStyle w:val="Hyperlink"/>
                <w:szCs w:val="24"/>
              </w:rPr>
              <w:t>Abbreviations</w:t>
            </w:r>
            <w:r w:rsidR="005B2330" w:rsidRPr="007B3D8D">
              <w:rPr>
                <w:webHidden/>
                <w:szCs w:val="24"/>
              </w:rPr>
              <w:tab/>
            </w:r>
            <w:r w:rsidR="005B2330">
              <w:rPr>
                <w:webHidden/>
                <w:szCs w:val="24"/>
              </w:rPr>
              <w:t>5</w:t>
            </w:r>
          </w:hyperlink>
        </w:p>
        <w:p w14:paraId="6288B80B" w14:textId="77777777" w:rsidR="005B2330" w:rsidRPr="007B3D8D" w:rsidRDefault="0081741E" w:rsidP="005B2330">
          <w:pPr>
            <w:pStyle w:val="TOC1"/>
            <w:rPr>
              <w:szCs w:val="24"/>
              <w:lang w:val="en-GB" w:eastAsia="en-GB"/>
            </w:rPr>
          </w:pPr>
          <w:hyperlink w:anchor="_Toc462059729" w:history="1">
            <w:r w:rsidR="005B2330" w:rsidRPr="007B3D8D">
              <w:rPr>
                <w:rStyle w:val="Hyperlink"/>
                <w:szCs w:val="24"/>
              </w:rPr>
              <w:t>Chapter 1</w:t>
            </w:r>
            <w:r w:rsidR="005B2330" w:rsidRPr="007B3D8D">
              <w:rPr>
                <w:szCs w:val="24"/>
                <w:lang w:val="en-GB" w:eastAsia="en-GB"/>
              </w:rPr>
              <w:tab/>
            </w:r>
            <w:r w:rsidR="005B2330" w:rsidRPr="007B3D8D">
              <w:rPr>
                <w:rStyle w:val="Hyperlink"/>
                <w:szCs w:val="24"/>
              </w:rPr>
              <w:t>Literature Review</w:t>
            </w:r>
            <w:r w:rsidR="005B2330" w:rsidRPr="007B3D8D">
              <w:rPr>
                <w:webHidden/>
                <w:szCs w:val="24"/>
              </w:rPr>
              <w:tab/>
            </w:r>
            <w:r w:rsidR="00BD03EC" w:rsidRPr="007B3D8D">
              <w:rPr>
                <w:webHidden/>
                <w:szCs w:val="24"/>
              </w:rPr>
              <w:fldChar w:fldCharType="begin"/>
            </w:r>
            <w:r w:rsidR="005B2330" w:rsidRPr="007B3D8D">
              <w:rPr>
                <w:webHidden/>
                <w:szCs w:val="24"/>
              </w:rPr>
              <w:instrText xml:space="preserve"> PAGEREF _Toc462059729 \h </w:instrText>
            </w:r>
            <w:r w:rsidR="00BD03EC" w:rsidRPr="007B3D8D">
              <w:rPr>
                <w:webHidden/>
                <w:szCs w:val="24"/>
              </w:rPr>
            </w:r>
            <w:r w:rsidR="00BD03EC" w:rsidRPr="007B3D8D">
              <w:rPr>
                <w:webHidden/>
                <w:szCs w:val="24"/>
              </w:rPr>
              <w:fldChar w:fldCharType="separate"/>
            </w:r>
            <w:r w:rsidR="00777791">
              <w:rPr>
                <w:webHidden/>
                <w:szCs w:val="24"/>
              </w:rPr>
              <w:t>13</w:t>
            </w:r>
            <w:r w:rsidR="00BD03EC" w:rsidRPr="007B3D8D">
              <w:rPr>
                <w:webHidden/>
                <w:szCs w:val="24"/>
              </w:rPr>
              <w:fldChar w:fldCharType="end"/>
            </w:r>
          </w:hyperlink>
        </w:p>
        <w:p w14:paraId="32096972" w14:textId="77777777" w:rsidR="007B3D8D" w:rsidRPr="007B3D8D" w:rsidRDefault="0081741E">
          <w:pPr>
            <w:pStyle w:val="TOC2"/>
            <w:rPr>
              <w:sz w:val="24"/>
              <w:szCs w:val="24"/>
              <w:lang w:val="en-GB" w:eastAsia="en-GB"/>
            </w:rPr>
          </w:pPr>
          <w:hyperlink w:anchor="_Toc462059730" w:history="1">
            <w:r w:rsidR="007B3D8D" w:rsidRPr="007B3D8D">
              <w:rPr>
                <w:rStyle w:val="Hyperlink"/>
                <w:sz w:val="24"/>
                <w:szCs w:val="24"/>
              </w:rPr>
              <w:t>1.1</w:t>
            </w:r>
            <w:r w:rsidR="007B3D8D" w:rsidRPr="007B3D8D">
              <w:rPr>
                <w:sz w:val="24"/>
                <w:szCs w:val="24"/>
                <w:lang w:val="en-GB" w:eastAsia="en-GB"/>
              </w:rPr>
              <w:tab/>
            </w:r>
            <w:r w:rsidR="007B3D8D" w:rsidRPr="007B3D8D">
              <w:rPr>
                <w:rStyle w:val="Hyperlink"/>
                <w:sz w:val="24"/>
                <w:szCs w:val="24"/>
              </w:rPr>
              <w:t>Introduc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0 \h </w:instrText>
            </w:r>
            <w:r w:rsidR="00BD03EC" w:rsidRPr="007B3D8D">
              <w:rPr>
                <w:webHidden/>
                <w:sz w:val="24"/>
                <w:szCs w:val="24"/>
              </w:rPr>
            </w:r>
            <w:r w:rsidR="00BD03EC" w:rsidRPr="007B3D8D">
              <w:rPr>
                <w:webHidden/>
                <w:sz w:val="24"/>
                <w:szCs w:val="24"/>
              </w:rPr>
              <w:fldChar w:fldCharType="separate"/>
            </w:r>
            <w:r w:rsidR="00777791">
              <w:rPr>
                <w:webHidden/>
                <w:sz w:val="24"/>
                <w:szCs w:val="24"/>
              </w:rPr>
              <w:t>14</w:t>
            </w:r>
            <w:r w:rsidR="00BD03EC" w:rsidRPr="007B3D8D">
              <w:rPr>
                <w:webHidden/>
                <w:sz w:val="24"/>
                <w:szCs w:val="24"/>
              </w:rPr>
              <w:fldChar w:fldCharType="end"/>
            </w:r>
          </w:hyperlink>
        </w:p>
        <w:p w14:paraId="2E1F0006" w14:textId="77777777" w:rsidR="007B3D8D" w:rsidRPr="007B3D8D" w:rsidRDefault="0081741E">
          <w:pPr>
            <w:pStyle w:val="TOC2"/>
            <w:rPr>
              <w:sz w:val="24"/>
              <w:szCs w:val="24"/>
              <w:lang w:val="en-GB" w:eastAsia="en-GB"/>
            </w:rPr>
          </w:pPr>
          <w:hyperlink w:anchor="_Toc462059731" w:history="1">
            <w:r w:rsidR="007B3D8D" w:rsidRPr="007B3D8D">
              <w:rPr>
                <w:rStyle w:val="Hyperlink"/>
                <w:sz w:val="24"/>
                <w:szCs w:val="24"/>
              </w:rPr>
              <w:t>1.2</w:t>
            </w:r>
            <w:r w:rsidR="007B3D8D" w:rsidRPr="007B3D8D">
              <w:rPr>
                <w:sz w:val="24"/>
                <w:szCs w:val="24"/>
                <w:lang w:val="en-GB" w:eastAsia="en-GB"/>
              </w:rPr>
              <w:tab/>
            </w:r>
            <w:r w:rsidR="007B3D8D" w:rsidRPr="007B3D8D">
              <w:rPr>
                <w:rStyle w:val="Hyperlink"/>
                <w:sz w:val="24"/>
                <w:szCs w:val="24"/>
              </w:rPr>
              <w:t>Historical progress and future direction of algal biotechnolog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1 \h </w:instrText>
            </w:r>
            <w:r w:rsidR="00BD03EC" w:rsidRPr="007B3D8D">
              <w:rPr>
                <w:webHidden/>
                <w:sz w:val="24"/>
                <w:szCs w:val="24"/>
              </w:rPr>
            </w:r>
            <w:r w:rsidR="00BD03EC" w:rsidRPr="007B3D8D">
              <w:rPr>
                <w:webHidden/>
                <w:sz w:val="24"/>
                <w:szCs w:val="24"/>
              </w:rPr>
              <w:fldChar w:fldCharType="separate"/>
            </w:r>
            <w:r w:rsidR="00777791">
              <w:rPr>
                <w:webHidden/>
                <w:sz w:val="24"/>
                <w:szCs w:val="24"/>
              </w:rPr>
              <w:t>24</w:t>
            </w:r>
            <w:r w:rsidR="00BD03EC" w:rsidRPr="007B3D8D">
              <w:rPr>
                <w:webHidden/>
                <w:sz w:val="24"/>
                <w:szCs w:val="24"/>
              </w:rPr>
              <w:fldChar w:fldCharType="end"/>
            </w:r>
          </w:hyperlink>
        </w:p>
        <w:p w14:paraId="7650B633" w14:textId="77777777" w:rsidR="007B3D8D" w:rsidRPr="007B3D8D" w:rsidRDefault="0081741E">
          <w:pPr>
            <w:pStyle w:val="TOC2"/>
            <w:rPr>
              <w:sz w:val="24"/>
              <w:szCs w:val="24"/>
              <w:lang w:val="en-GB" w:eastAsia="en-GB"/>
            </w:rPr>
          </w:pPr>
          <w:hyperlink w:anchor="_Toc462059732" w:history="1">
            <w:r w:rsidR="007B3D8D" w:rsidRPr="007B3D8D">
              <w:rPr>
                <w:rStyle w:val="Hyperlink"/>
                <w:sz w:val="24"/>
                <w:szCs w:val="24"/>
              </w:rPr>
              <w:t>1.3</w:t>
            </w:r>
            <w:r w:rsidR="007B3D8D" w:rsidRPr="007B3D8D">
              <w:rPr>
                <w:sz w:val="24"/>
                <w:szCs w:val="24"/>
                <w:lang w:val="en-GB" w:eastAsia="en-GB"/>
              </w:rPr>
              <w:tab/>
            </w:r>
            <w:r w:rsidR="007B3D8D" w:rsidRPr="007B3D8D">
              <w:rPr>
                <w:rStyle w:val="Hyperlink"/>
                <w:sz w:val="24"/>
                <w:szCs w:val="24"/>
              </w:rPr>
              <w:t>Microalgal biofuel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2 \h </w:instrText>
            </w:r>
            <w:r w:rsidR="00BD03EC" w:rsidRPr="007B3D8D">
              <w:rPr>
                <w:webHidden/>
                <w:sz w:val="24"/>
                <w:szCs w:val="24"/>
              </w:rPr>
            </w:r>
            <w:r w:rsidR="00BD03EC" w:rsidRPr="007B3D8D">
              <w:rPr>
                <w:webHidden/>
                <w:sz w:val="24"/>
                <w:szCs w:val="24"/>
              </w:rPr>
              <w:fldChar w:fldCharType="separate"/>
            </w:r>
            <w:r w:rsidR="00777791">
              <w:rPr>
                <w:webHidden/>
                <w:sz w:val="24"/>
                <w:szCs w:val="24"/>
              </w:rPr>
              <w:t>29</w:t>
            </w:r>
            <w:r w:rsidR="00BD03EC" w:rsidRPr="007B3D8D">
              <w:rPr>
                <w:webHidden/>
                <w:sz w:val="24"/>
                <w:szCs w:val="24"/>
              </w:rPr>
              <w:fldChar w:fldCharType="end"/>
            </w:r>
          </w:hyperlink>
        </w:p>
        <w:p w14:paraId="116AC26F" w14:textId="77777777" w:rsidR="007B3D8D" w:rsidRPr="007B3D8D" w:rsidRDefault="0081741E">
          <w:pPr>
            <w:pStyle w:val="TOC3"/>
            <w:rPr>
              <w:sz w:val="24"/>
              <w:szCs w:val="24"/>
              <w:lang w:val="en-GB" w:eastAsia="en-GB"/>
            </w:rPr>
          </w:pPr>
          <w:hyperlink w:anchor="_Toc462059733" w:history="1">
            <w:r w:rsidR="007B3D8D" w:rsidRPr="007B3D8D">
              <w:rPr>
                <w:rStyle w:val="Hyperlink"/>
                <w:sz w:val="24"/>
                <w:szCs w:val="24"/>
              </w:rPr>
              <w:t>1.3.1</w:t>
            </w:r>
            <w:r w:rsidR="007B3D8D" w:rsidRPr="007B3D8D">
              <w:rPr>
                <w:sz w:val="24"/>
                <w:szCs w:val="24"/>
                <w:lang w:val="en-GB" w:eastAsia="en-GB"/>
              </w:rPr>
              <w:tab/>
            </w:r>
            <w:r w:rsidR="007B3D8D" w:rsidRPr="007B3D8D">
              <w:rPr>
                <w:rStyle w:val="Hyperlink"/>
                <w:sz w:val="24"/>
                <w:szCs w:val="24"/>
              </w:rPr>
              <w:t>Bioethanol and other bioalcohol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3 \h </w:instrText>
            </w:r>
            <w:r w:rsidR="00BD03EC" w:rsidRPr="007B3D8D">
              <w:rPr>
                <w:webHidden/>
                <w:sz w:val="24"/>
                <w:szCs w:val="24"/>
              </w:rPr>
            </w:r>
            <w:r w:rsidR="00BD03EC" w:rsidRPr="007B3D8D">
              <w:rPr>
                <w:webHidden/>
                <w:sz w:val="24"/>
                <w:szCs w:val="24"/>
              </w:rPr>
              <w:fldChar w:fldCharType="separate"/>
            </w:r>
            <w:r w:rsidR="00777791">
              <w:rPr>
                <w:webHidden/>
                <w:sz w:val="24"/>
                <w:szCs w:val="24"/>
              </w:rPr>
              <w:t>30</w:t>
            </w:r>
            <w:r w:rsidR="00BD03EC" w:rsidRPr="007B3D8D">
              <w:rPr>
                <w:webHidden/>
                <w:sz w:val="24"/>
                <w:szCs w:val="24"/>
              </w:rPr>
              <w:fldChar w:fldCharType="end"/>
            </w:r>
          </w:hyperlink>
        </w:p>
        <w:p w14:paraId="47B1D233" w14:textId="77777777" w:rsidR="007B3D8D" w:rsidRPr="007B3D8D" w:rsidRDefault="0081741E">
          <w:pPr>
            <w:pStyle w:val="TOC3"/>
            <w:rPr>
              <w:sz w:val="24"/>
              <w:szCs w:val="24"/>
              <w:lang w:val="en-GB" w:eastAsia="en-GB"/>
            </w:rPr>
          </w:pPr>
          <w:hyperlink w:anchor="_Toc462059734" w:history="1">
            <w:r w:rsidR="007B3D8D" w:rsidRPr="007B3D8D">
              <w:rPr>
                <w:rStyle w:val="Hyperlink"/>
                <w:sz w:val="24"/>
                <w:szCs w:val="24"/>
              </w:rPr>
              <w:t>1.3.2</w:t>
            </w:r>
            <w:r w:rsidR="007B3D8D" w:rsidRPr="007B3D8D">
              <w:rPr>
                <w:sz w:val="24"/>
                <w:szCs w:val="24"/>
                <w:lang w:val="en-GB" w:eastAsia="en-GB"/>
              </w:rPr>
              <w:tab/>
            </w:r>
            <w:r w:rsidR="007B3D8D" w:rsidRPr="007B3D8D">
              <w:rPr>
                <w:rStyle w:val="Hyperlink"/>
                <w:sz w:val="24"/>
                <w:szCs w:val="24"/>
              </w:rPr>
              <w:t>Biodiesel and other lipid based fuel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4 \h </w:instrText>
            </w:r>
            <w:r w:rsidR="00BD03EC" w:rsidRPr="007B3D8D">
              <w:rPr>
                <w:webHidden/>
                <w:sz w:val="24"/>
                <w:szCs w:val="24"/>
              </w:rPr>
            </w:r>
            <w:r w:rsidR="00BD03EC" w:rsidRPr="007B3D8D">
              <w:rPr>
                <w:webHidden/>
                <w:sz w:val="24"/>
                <w:szCs w:val="24"/>
              </w:rPr>
              <w:fldChar w:fldCharType="separate"/>
            </w:r>
            <w:r w:rsidR="00777791">
              <w:rPr>
                <w:webHidden/>
                <w:sz w:val="24"/>
                <w:szCs w:val="24"/>
              </w:rPr>
              <w:t>32</w:t>
            </w:r>
            <w:r w:rsidR="00BD03EC" w:rsidRPr="007B3D8D">
              <w:rPr>
                <w:webHidden/>
                <w:sz w:val="24"/>
                <w:szCs w:val="24"/>
              </w:rPr>
              <w:fldChar w:fldCharType="end"/>
            </w:r>
          </w:hyperlink>
        </w:p>
        <w:p w14:paraId="0BD9B902" w14:textId="77777777" w:rsidR="007B3D8D" w:rsidRPr="007B3D8D" w:rsidRDefault="0081741E">
          <w:pPr>
            <w:pStyle w:val="TOC3"/>
            <w:rPr>
              <w:sz w:val="24"/>
              <w:szCs w:val="24"/>
              <w:lang w:val="en-GB" w:eastAsia="en-GB"/>
            </w:rPr>
          </w:pPr>
          <w:hyperlink w:anchor="_Toc462059735" w:history="1">
            <w:r w:rsidR="007B3D8D" w:rsidRPr="007B3D8D">
              <w:rPr>
                <w:rStyle w:val="Hyperlink"/>
                <w:sz w:val="24"/>
                <w:szCs w:val="24"/>
              </w:rPr>
              <w:t>1.3.3</w:t>
            </w:r>
            <w:r w:rsidR="007B3D8D" w:rsidRPr="007B3D8D">
              <w:rPr>
                <w:sz w:val="24"/>
                <w:szCs w:val="24"/>
                <w:lang w:val="en-GB" w:eastAsia="en-GB"/>
              </w:rPr>
              <w:tab/>
            </w:r>
            <w:r w:rsidR="007B3D8D" w:rsidRPr="007B3D8D">
              <w:rPr>
                <w:rStyle w:val="Hyperlink"/>
                <w:sz w:val="24"/>
                <w:szCs w:val="24"/>
              </w:rPr>
              <w:t>Whole cell and lipid extracted algae (LEA) fuel convers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5 \h </w:instrText>
            </w:r>
            <w:r w:rsidR="00BD03EC" w:rsidRPr="007B3D8D">
              <w:rPr>
                <w:webHidden/>
                <w:sz w:val="24"/>
                <w:szCs w:val="24"/>
              </w:rPr>
            </w:r>
            <w:r w:rsidR="00BD03EC" w:rsidRPr="007B3D8D">
              <w:rPr>
                <w:webHidden/>
                <w:sz w:val="24"/>
                <w:szCs w:val="24"/>
              </w:rPr>
              <w:fldChar w:fldCharType="separate"/>
            </w:r>
            <w:r w:rsidR="00777791">
              <w:rPr>
                <w:webHidden/>
                <w:sz w:val="24"/>
                <w:szCs w:val="24"/>
              </w:rPr>
              <w:t>42</w:t>
            </w:r>
            <w:r w:rsidR="00BD03EC" w:rsidRPr="007B3D8D">
              <w:rPr>
                <w:webHidden/>
                <w:sz w:val="24"/>
                <w:szCs w:val="24"/>
              </w:rPr>
              <w:fldChar w:fldCharType="end"/>
            </w:r>
          </w:hyperlink>
        </w:p>
        <w:p w14:paraId="3A9B4A55" w14:textId="77777777" w:rsidR="007B3D8D" w:rsidRPr="007B3D8D" w:rsidRDefault="0081741E">
          <w:pPr>
            <w:pStyle w:val="TOC2"/>
            <w:rPr>
              <w:sz w:val="24"/>
              <w:szCs w:val="24"/>
              <w:lang w:val="en-GB" w:eastAsia="en-GB"/>
            </w:rPr>
          </w:pPr>
          <w:hyperlink w:anchor="_Toc462059736" w:history="1">
            <w:r w:rsidR="007B3D8D" w:rsidRPr="007B3D8D">
              <w:rPr>
                <w:rStyle w:val="Hyperlink"/>
                <w:sz w:val="24"/>
                <w:szCs w:val="24"/>
              </w:rPr>
              <w:t>1.4</w:t>
            </w:r>
            <w:r w:rsidR="007B3D8D" w:rsidRPr="007B3D8D">
              <w:rPr>
                <w:sz w:val="24"/>
                <w:szCs w:val="24"/>
                <w:lang w:val="en-GB" w:eastAsia="en-GB"/>
              </w:rPr>
              <w:tab/>
            </w:r>
            <w:r w:rsidR="007B3D8D" w:rsidRPr="007B3D8D">
              <w:rPr>
                <w:rStyle w:val="Hyperlink"/>
                <w:sz w:val="24"/>
                <w:szCs w:val="24"/>
              </w:rPr>
              <w:t>Challenges to sustainable algal biofuel produc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6 \h </w:instrText>
            </w:r>
            <w:r w:rsidR="00BD03EC" w:rsidRPr="007B3D8D">
              <w:rPr>
                <w:webHidden/>
                <w:sz w:val="24"/>
                <w:szCs w:val="24"/>
              </w:rPr>
            </w:r>
            <w:r w:rsidR="00BD03EC" w:rsidRPr="007B3D8D">
              <w:rPr>
                <w:webHidden/>
                <w:sz w:val="24"/>
                <w:szCs w:val="24"/>
              </w:rPr>
              <w:fldChar w:fldCharType="separate"/>
            </w:r>
            <w:r w:rsidR="00777791">
              <w:rPr>
                <w:webHidden/>
                <w:sz w:val="24"/>
                <w:szCs w:val="24"/>
              </w:rPr>
              <w:t>43</w:t>
            </w:r>
            <w:r w:rsidR="00BD03EC" w:rsidRPr="007B3D8D">
              <w:rPr>
                <w:webHidden/>
                <w:sz w:val="24"/>
                <w:szCs w:val="24"/>
              </w:rPr>
              <w:fldChar w:fldCharType="end"/>
            </w:r>
          </w:hyperlink>
        </w:p>
        <w:p w14:paraId="727F7917" w14:textId="77777777" w:rsidR="007B3D8D" w:rsidRPr="007B3D8D" w:rsidRDefault="0081741E">
          <w:pPr>
            <w:pStyle w:val="TOC3"/>
            <w:rPr>
              <w:sz w:val="24"/>
              <w:szCs w:val="24"/>
              <w:lang w:val="en-GB" w:eastAsia="en-GB"/>
            </w:rPr>
          </w:pPr>
          <w:hyperlink w:anchor="_Toc462059737" w:history="1">
            <w:r w:rsidR="007B3D8D" w:rsidRPr="007B3D8D">
              <w:rPr>
                <w:rStyle w:val="Hyperlink"/>
                <w:sz w:val="24"/>
                <w:szCs w:val="24"/>
              </w:rPr>
              <w:t>1.4.1</w:t>
            </w:r>
            <w:r w:rsidR="007B3D8D" w:rsidRPr="007B3D8D">
              <w:rPr>
                <w:sz w:val="24"/>
                <w:szCs w:val="24"/>
                <w:lang w:val="en-GB" w:eastAsia="en-GB"/>
              </w:rPr>
              <w:tab/>
            </w:r>
            <w:r w:rsidR="007B3D8D" w:rsidRPr="007B3D8D">
              <w:rPr>
                <w:rStyle w:val="Hyperlink"/>
                <w:sz w:val="24"/>
                <w:szCs w:val="24"/>
              </w:rPr>
              <w:t>Water use</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7 \h </w:instrText>
            </w:r>
            <w:r w:rsidR="00BD03EC" w:rsidRPr="007B3D8D">
              <w:rPr>
                <w:webHidden/>
                <w:sz w:val="24"/>
                <w:szCs w:val="24"/>
              </w:rPr>
            </w:r>
            <w:r w:rsidR="00BD03EC" w:rsidRPr="007B3D8D">
              <w:rPr>
                <w:webHidden/>
                <w:sz w:val="24"/>
                <w:szCs w:val="24"/>
              </w:rPr>
              <w:fldChar w:fldCharType="separate"/>
            </w:r>
            <w:r w:rsidR="00777791">
              <w:rPr>
                <w:webHidden/>
                <w:sz w:val="24"/>
                <w:szCs w:val="24"/>
              </w:rPr>
              <w:t>44</w:t>
            </w:r>
            <w:r w:rsidR="00BD03EC" w:rsidRPr="007B3D8D">
              <w:rPr>
                <w:webHidden/>
                <w:sz w:val="24"/>
                <w:szCs w:val="24"/>
              </w:rPr>
              <w:fldChar w:fldCharType="end"/>
            </w:r>
          </w:hyperlink>
        </w:p>
        <w:p w14:paraId="1F555BDF" w14:textId="77777777" w:rsidR="007B3D8D" w:rsidRPr="007B3D8D" w:rsidRDefault="0081741E">
          <w:pPr>
            <w:pStyle w:val="TOC3"/>
            <w:rPr>
              <w:sz w:val="24"/>
              <w:szCs w:val="24"/>
              <w:lang w:val="en-GB" w:eastAsia="en-GB"/>
            </w:rPr>
          </w:pPr>
          <w:hyperlink w:anchor="_Toc462059738" w:history="1">
            <w:r w:rsidR="007B3D8D" w:rsidRPr="007B3D8D">
              <w:rPr>
                <w:rStyle w:val="Hyperlink"/>
                <w:sz w:val="24"/>
                <w:szCs w:val="24"/>
              </w:rPr>
              <w:t>1.4.2</w:t>
            </w:r>
            <w:r w:rsidR="007B3D8D" w:rsidRPr="007B3D8D">
              <w:rPr>
                <w:sz w:val="24"/>
                <w:szCs w:val="24"/>
                <w:lang w:val="en-GB" w:eastAsia="en-GB"/>
              </w:rPr>
              <w:tab/>
            </w:r>
            <w:r w:rsidR="007B3D8D" w:rsidRPr="007B3D8D">
              <w:rPr>
                <w:rStyle w:val="Hyperlink"/>
                <w:sz w:val="24"/>
                <w:szCs w:val="24"/>
              </w:rPr>
              <w:t>Energy use</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8 \h </w:instrText>
            </w:r>
            <w:r w:rsidR="00BD03EC" w:rsidRPr="007B3D8D">
              <w:rPr>
                <w:webHidden/>
                <w:sz w:val="24"/>
                <w:szCs w:val="24"/>
              </w:rPr>
            </w:r>
            <w:r w:rsidR="00BD03EC" w:rsidRPr="007B3D8D">
              <w:rPr>
                <w:webHidden/>
                <w:sz w:val="24"/>
                <w:szCs w:val="24"/>
              </w:rPr>
              <w:fldChar w:fldCharType="separate"/>
            </w:r>
            <w:r w:rsidR="00777791">
              <w:rPr>
                <w:webHidden/>
                <w:sz w:val="24"/>
                <w:szCs w:val="24"/>
              </w:rPr>
              <w:t>57</w:t>
            </w:r>
            <w:r w:rsidR="00BD03EC" w:rsidRPr="007B3D8D">
              <w:rPr>
                <w:webHidden/>
                <w:sz w:val="24"/>
                <w:szCs w:val="24"/>
              </w:rPr>
              <w:fldChar w:fldCharType="end"/>
            </w:r>
          </w:hyperlink>
        </w:p>
        <w:p w14:paraId="28B23EDF" w14:textId="77777777" w:rsidR="007B3D8D" w:rsidRPr="007B3D8D" w:rsidRDefault="0081741E">
          <w:pPr>
            <w:pStyle w:val="TOC2"/>
            <w:rPr>
              <w:sz w:val="24"/>
              <w:szCs w:val="24"/>
              <w:lang w:val="en-GB" w:eastAsia="en-GB"/>
            </w:rPr>
          </w:pPr>
          <w:hyperlink w:anchor="_Toc462059739" w:history="1">
            <w:r w:rsidR="007B3D8D" w:rsidRPr="007B3D8D">
              <w:rPr>
                <w:rStyle w:val="Hyperlink"/>
                <w:sz w:val="24"/>
                <w:szCs w:val="24"/>
              </w:rPr>
              <w:t>1.5</w:t>
            </w:r>
            <w:r w:rsidR="007B3D8D" w:rsidRPr="007B3D8D">
              <w:rPr>
                <w:sz w:val="24"/>
                <w:szCs w:val="24"/>
                <w:lang w:val="en-GB" w:eastAsia="en-GB"/>
              </w:rPr>
              <w:tab/>
            </w:r>
            <w:r w:rsidR="007B3D8D" w:rsidRPr="007B3D8D">
              <w:rPr>
                <w:rStyle w:val="Hyperlink"/>
                <w:sz w:val="24"/>
                <w:szCs w:val="24"/>
              </w:rPr>
              <w:t>Trophic state and influence on biofuel produc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39 \h </w:instrText>
            </w:r>
            <w:r w:rsidR="00BD03EC" w:rsidRPr="007B3D8D">
              <w:rPr>
                <w:webHidden/>
                <w:sz w:val="24"/>
                <w:szCs w:val="24"/>
              </w:rPr>
            </w:r>
            <w:r w:rsidR="00BD03EC" w:rsidRPr="007B3D8D">
              <w:rPr>
                <w:webHidden/>
                <w:sz w:val="24"/>
                <w:szCs w:val="24"/>
              </w:rPr>
              <w:fldChar w:fldCharType="separate"/>
            </w:r>
            <w:r w:rsidR="00777791">
              <w:rPr>
                <w:webHidden/>
                <w:sz w:val="24"/>
                <w:szCs w:val="24"/>
              </w:rPr>
              <w:t>66</w:t>
            </w:r>
            <w:r w:rsidR="00BD03EC" w:rsidRPr="007B3D8D">
              <w:rPr>
                <w:webHidden/>
                <w:sz w:val="24"/>
                <w:szCs w:val="24"/>
              </w:rPr>
              <w:fldChar w:fldCharType="end"/>
            </w:r>
          </w:hyperlink>
        </w:p>
        <w:p w14:paraId="5922C814" w14:textId="77777777" w:rsidR="007B3D8D" w:rsidRPr="007B3D8D" w:rsidRDefault="0081741E">
          <w:pPr>
            <w:pStyle w:val="TOC2"/>
            <w:rPr>
              <w:sz w:val="24"/>
              <w:szCs w:val="24"/>
              <w:lang w:val="en-GB" w:eastAsia="en-GB"/>
            </w:rPr>
          </w:pPr>
          <w:hyperlink w:anchor="_Toc462059740" w:history="1">
            <w:r w:rsidR="007B3D8D" w:rsidRPr="007B3D8D">
              <w:rPr>
                <w:rStyle w:val="Hyperlink"/>
                <w:sz w:val="24"/>
                <w:szCs w:val="24"/>
              </w:rPr>
              <w:t>1.6</w:t>
            </w:r>
            <w:r w:rsidR="007B3D8D" w:rsidRPr="007B3D8D">
              <w:rPr>
                <w:sz w:val="24"/>
                <w:szCs w:val="24"/>
                <w:lang w:val="en-GB" w:eastAsia="en-GB"/>
              </w:rPr>
              <w:tab/>
            </w:r>
            <w:r w:rsidR="007B3D8D" w:rsidRPr="007B3D8D">
              <w:rPr>
                <w:rStyle w:val="Hyperlink"/>
                <w:sz w:val="24"/>
                <w:szCs w:val="24"/>
              </w:rPr>
              <w:t>Conclusion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40 \h </w:instrText>
            </w:r>
            <w:r w:rsidR="00BD03EC" w:rsidRPr="007B3D8D">
              <w:rPr>
                <w:webHidden/>
                <w:sz w:val="24"/>
                <w:szCs w:val="24"/>
              </w:rPr>
            </w:r>
            <w:r w:rsidR="00BD03EC" w:rsidRPr="007B3D8D">
              <w:rPr>
                <w:webHidden/>
                <w:sz w:val="24"/>
                <w:szCs w:val="24"/>
              </w:rPr>
              <w:fldChar w:fldCharType="separate"/>
            </w:r>
            <w:r w:rsidR="00777791">
              <w:rPr>
                <w:webHidden/>
                <w:sz w:val="24"/>
                <w:szCs w:val="24"/>
              </w:rPr>
              <w:t>73</w:t>
            </w:r>
            <w:r w:rsidR="00BD03EC" w:rsidRPr="007B3D8D">
              <w:rPr>
                <w:webHidden/>
                <w:sz w:val="24"/>
                <w:szCs w:val="24"/>
              </w:rPr>
              <w:fldChar w:fldCharType="end"/>
            </w:r>
          </w:hyperlink>
        </w:p>
        <w:p w14:paraId="266283A7" w14:textId="77777777" w:rsidR="007B3D8D" w:rsidRPr="007B3D8D" w:rsidRDefault="0081741E">
          <w:pPr>
            <w:pStyle w:val="TOC2"/>
            <w:rPr>
              <w:sz w:val="24"/>
              <w:szCs w:val="24"/>
              <w:lang w:val="en-GB" w:eastAsia="en-GB"/>
            </w:rPr>
          </w:pPr>
          <w:hyperlink w:anchor="_Toc462059741" w:history="1">
            <w:r w:rsidR="007B3D8D" w:rsidRPr="007B3D8D">
              <w:rPr>
                <w:rStyle w:val="Hyperlink"/>
                <w:sz w:val="24"/>
                <w:szCs w:val="24"/>
              </w:rPr>
              <w:t>1.7</w:t>
            </w:r>
            <w:r w:rsidR="007B3D8D" w:rsidRPr="007B3D8D">
              <w:rPr>
                <w:sz w:val="24"/>
                <w:szCs w:val="24"/>
                <w:lang w:val="en-GB" w:eastAsia="en-GB"/>
              </w:rPr>
              <w:tab/>
            </w:r>
            <w:r w:rsidR="007B3D8D" w:rsidRPr="007B3D8D">
              <w:rPr>
                <w:rStyle w:val="Hyperlink"/>
                <w:sz w:val="24"/>
                <w:szCs w:val="24"/>
              </w:rPr>
              <w:t>Aims of project</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41 \h </w:instrText>
            </w:r>
            <w:r w:rsidR="00BD03EC" w:rsidRPr="007B3D8D">
              <w:rPr>
                <w:webHidden/>
                <w:sz w:val="24"/>
                <w:szCs w:val="24"/>
              </w:rPr>
            </w:r>
            <w:r w:rsidR="00BD03EC" w:rsidRPr="007B3D8D">
              <w:rPr>
                <w:webHidden/>
                <w:sz w:val="24"/>
                <w:szCs w:val="24"/>
              </w:rPr>
              <w:fldChar w:fldCharType="separate"/>
            </w:r>
            <w:r w:rsidR="00777791">
              <w:rPr>
                <w:webHidden/>
                <w:sz w:val="24"/>
                <w:szCs w:val="24"/>
              </w:rPr>
              <w:t>74</w:t>
            </w:r>
            <w:r w:rsidR="00BD03EC" w:rsidRPr="007B3D8D">
              <w:rPr>
                <w:webHidden/>
                <w:sz w:val="24"/>
                <w:szCs w:val="24"/>
              </w:rPr>
              <w:fldChar w:fldCharType="end"/>
            </w:r>
          </w:hyperlink>
        </w:p>
        <w:p w14:paraId="2C617616" w14:textId="77777777" w:rsidR="007B3D8D" w:rsidRPr="007B3D8D" w:rsidRDefault="0081741E">
          <w:pPr>
            <w:pStyle w:val="TOC1"/>
            <w:rPr>
              <w:szCs w:val="24"/>
              <w:lang w:val="en-GB" w:eastAsia="en-GB"/>
            </w:rPr>
          </w:pPr>
          <w:hyperlink w:anchor="_Toc462059742" w:history="1">
            <w:r w:rsidR="007B3D8D" w:rsidRPr="007B3D8D">
              <w:rPr>
                <w:rStyle w:val="Hyperlink"/>
                <w:szCs w:val="24"/>
              </w:rPr>
              <w:t>Chapter 2</w:t>
            </w:r>
            <w:r w:rsidR="007B3D8D" w:rsidRPr="007B3D8D">
              <w:rPr>
                <w:szCs w:val="24"/>
                <w:lang w:val="en-GB" w:eastAsia="en-GB"/>
              </w:rPr>
              <w:tab/>
            </w:r>
            <w:r w:rsidR="007B3D8D" w:rsidRPr="007B3D8D">
              <w:rPr>
                <w:rStyle w:val="Hyperlink"/>
                <w:szCs w:val="24"/>
              </w:rPr>
              <w:t>Common Materials and Methods</w:t>
            </w:r>
            <w:r w:rsidR="007B3D8D" w:rsidRPr="007B3D8D">
              <w:rPr>
                <w:webHidden/>
                <w:szCs w:val="24"/>
              </w:rPr>
              <w:tab/>
            </w:r>
            <w:r w:rsidR="00BD03EC" w:rsidRPr="007B3D8D">
              <w:rPr>
                <w:webHidden/>
                <w:szCs w:val="24"/>
              </w:rPr>
              <w:fldChar w:fldCharType="begin"/>
            </w:r>
            <w:r w:rsidR="007B3D8D" w:rsidRPr="007B3D8D">
              <w:rPr>
                <w:webHidden/>
                <w:szCs w:val="24"/>
              </w:rPr>
              <w:instrText xml:space="preserve"> PAGEREF _Toc462059742 \h </w:instrText>
            </w:r>
            <w:r w:rsidR="00BD03EC" w:rsidRPr="007B3D8D">
              <w:rPr>
                <w:webHidden/>
                <w:szCs w:val="24"/>
              </w:rPr>
            </w:r>
            <w:r w:rsidR="00BD03EC" w:rsidRPr="007B3D8D">
              <w:rPr>
                <w:webHidden/>
                <w:szCs w:val="24"/>
              </w:rPr>
              <w:fldChar w:fldCharType="separate"/>
            </w:r>
            <w:r w:rsidR="00777791">
              <w:rPr>
                <w:webHidden/>
                <w:szCs w:val="24"/>
              </w:rPr>
              <w:t>77</w:t>
            </w:r>
            <w:r w:rsidR="00BD03EC" w:rsidRPr="007B3D8D">
              <w:rPr>
                <w:webHidden/>
                <w:szCs w:val="24"/>
              </w:rPr>
              <w:fldChar w:fldCharType="end"/>
            </w:r>
          </w:hyperlink>
        </w:p>
        <w:p w14:paraId="31FBEA5B" w14:textId="77777777" w:rsidR="007B3D8D" w:rsidRPr="007B3D8D" w:rsidRDefault="0081741E">
          <w:pPr>
            <w:pStyle w:val="TOC2"/>
            <w:rPr>
              <w:sz w:val="24"/>
              <w:szCs w:val="24"/>
              <w:lang w:val="en-GB" w:eastAsia="en-GB"/>
            </w:rPr>
          </w:pPr>
          <w:hyperlink w:anchor="_Toc462059743" w:history="1">
            <w:r w:rsidR="007B3D8D" w:rsidRPr="007B3D8D">
              <w:rPr>
                <w:rStyle w:val="Hyperlink"/>
                <w:sz w:val="24"/>
                <w:szCs w:val="24"/>
              </w:rPr>
              <w:t>2.1</w:t>
            </w:r>
            <w:r w:rsidR="007B3D8D" w:rsidRPr="007B3D8D">
              <w:rPr>
                <w:sz w:val="24"/>
                <w:szCs w:val="24"/>
                <w:lang w:val="en-GB" w:eastAsia="en-GB"/>
              </w:rPr>
              <w:tab/>
            </w:r>
            <w:r w:rsidR="007B3D8D" w:rsidRPr="007B3D8D">
              <w:rPr>
                <w:rStyle w:val="Hyperlink"/>
                <w:sz w:val="24"/>
                <w:szCs w:val="24"/>
              </w:rPr>
              <w:t>Media</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43 \h </w:instrText>
            </w:r>
            <w:r w:rsidR="00BD03EC" w:rsidRPr="007B3D8D">
              <w:rPr>
                <w:webHidden/>
                <w:sz w:val="24"/>
                <w:szCs w:val="24"/>
              </w:rPr>
            </w:r>
            <w:r w:rsidR="00BD03EC" w:rsidRPr="007B3D8D">
              <w:rPr>
                <w:webHidden/>
                <w:sz w:val="24"/>
                <w:szCs w:val="24"/>
              </w:rPr>
              <w:fldChar w:fldCharType="separate"/>
            </w:r>
            <w:r w:rsidR="00777791">
              <w:rPr>
                <w:webHidden/>
                <w:sz w:val="24"/>
                <w:szCs w:val="24"/>
              </w:rPr>
              <w:t>78</w:t>
            </w:r>
            <w:r w:rsidR="00BD03EC" w:rsidRPr="007B3D8D">
              <w:rPr>
                <w:webHidden/>
                <w:sz w:val="24"/>
                <w:szCs w:val="24"/>
              </w:rPr>
              <w:fldChar w:fldCharType="end"/>
            </w:r>
          </w:hyperlink>
        </w:p>
        <w:p w14:paraId="285A8006" w14:textId="77777777" w:rsidR="007B3D8D" w:rsidRPr="007B3D8D" w:rsidRDefault="0081741E">
          <w:pPr>
            <w:pStyle w:val="TOC3"/>
            <w:rPr>
              <w:sz w:val="24"/>
              <w:szCs w:val="24"/>
              <w:lang w:val="en-GB" w:eastAsia="en-GB"/>
            </w:rPr>
          </w:pPr>
          <w:hyperlink w:anchor="_Toc462059744" w:history="1">
            <w:r w:rsidR="007B3D8D" w:rsidRPr="007B3D8D">
              <w:rPr>
                <w:rStyle w:val="Hyperlink"/>
                <w:sz w:val="24"/>
                <w:szCs w:val="24"/>
              </w:rPr>
              <w:t>2.1.1</w:t>
            </w:r>
            <w:r w:rsidR="007B3D8D" w:rsidRPr="007B3D8D">
              <w:rPr>
                <w:sz w:val="24"/>
                <w:szCs w:val="24"/>
                <w:lang w:val="en-GB" w:eastAsia="en-GB"/>
              </w:rPr>
              <w:tab/>
            </w:r>
            <w:r w:rsidR="007B3D8D" w:rsidRPr="007B3D8D">
              <w:rPr>
                <w:rStyle w:val="Hyperlink"/>
                <w:sz w:val="24"/>
                <w:szCs w:val="24"/>
              </w:rPr>
              <w:t>3N-BBM + V</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44 \h </w:instrText>
            </w:r>
            <w:r w:rsidR="00BD03EC" w:rsidRPr="007B3D8D">
              <w:rPr>
                <w:webHidden/>
                <w:sz w:val="24"/>
                <w:szCs w:val="24"/>
              </w:rPr>
            </w:r>
            <w:r w:rsidR="00BD03EC" w:rsidRPr="007B3D8D">
              <w:rPr>
                <w:webHidden/>
                <w:sz w:val="24"/>
                <w:szCs w:val="24"/>
              </w:rPr>
              <w:fldChar w:fldCharType="separate"/>
            </w:r>
            <w:r w:rsidR="00777791">
              <w:rPr>
                <w:webHidden/>
                <w:sz w:val="24"/>
                <w:szCs w:val="24"/>
              </w:rPr>
              <w:t>78</w:t>
            </w:r>
            <w:r w:rsidR="00BD03EC" w:rsidRPr="007B3D8D">
              <w:rPr>
                <w:webHidden/>
                <w:sz w:val="24"/>
                <w:szCs w:val="24"/>
              </w:rPr>
              <w:fldChar w:fldCharType="end"/>
            </w:r>
          </w:hyperlink>
        </w:p>
        <w:p w14:paraId="32EE2D4A" w14:textId="77777777" w:rsidR="007B3D8D" w:rsidRPr="007B3D8D" w:rsidRDefault="0081741E">
          <w:pPr>
            <w:pStyle w:val="TOC3"/>
            <w:rPr>
              <w:sz w:val="24"/>
              <w:szCs w:val="24"/>
              <w:lang w:val="en-GB" w:eastAsia="en-GB"/>
            </w:rPr>
          </w:pPr>
          <w:hyperlink w:anchor="_Toc462059745" w:history="1">
            <w:r w:rsidR="007B3D8D" w:rsidRPr="007B3D8D">
              <w:rPr>
                <w:rStyle w:val="Hyperlink"/>
                <w:sz w:val="24"/>
                <w:szCs w:val="24"/>
              </w:rPr>
              <w:t>2.1.2</w:t>
            </w:r>
            <w:r w:rsidR="007B3D8D" w:rsidRPr="007B3D8D">
              <w:rPr>
                <w:sz w:val="24"/>
                <w:szCs w:val="24"/>
                <w:lang w:val="en-GB" w:eastAsia="en-GB"/>
              </w:rPr>
              <w:tab/>
            </w:r>
            <w:r w:rsidR="007B3D8D" w:rsidRPr="007B3D8D">
              <w:rPr>
                <w:rStyle w:val="Hyperlink"/>
                <w:sz w:val="24"/>
                <w:szCs w:val="24"/>
              </w:rPr>
              <w:t>HSM and HSMA</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45 \h </w:instrText>
            </w:r>
            <w:r w:rsidR="00BD03EC" w:rsidRPr="007B3D8D">
              <w:rPr>
                <w:webHidden/>
                <w:sz w:val="24"/>
                <w:szCs w:val="24"/>
              </w:rPr>
            </w:r>
            <w:r w:rsidR="00BD03EC" w:rsidRPr="007B3D8D">
              <w:rPr>
                <w:webHidden/>
                <w:sz w:val="24"/>
                <w:szCs w:val="24"/>
              </w:rPr>
              <w:fldChar w:fldCharType="separate"/>
            </w:r>
            <w:r w:rsidR="00777791">
              <w:rPr>
                <w:webHidden/>
                <w:sz w:val="24"/>
                <w:szCs w:val="24"/>
              </w:rPr>
              <w:t>78</w:t>
            </w:r>
            <w:r w:rsidR="00BD03EC" w:rsidRPr="007B3D8D">
              <w:rPr>
                <w:webHidden/>
                <w:sz w:val="24"/>
                <w:szCs w:val="24"/>
              </w:rPr>
              <w:fldChar w:fldCharType="end"/>
            </w:r>
          </w:hyperlink>
        </w:p>
        <w:p w14:paraId="764C31D1" w14:textId="77777777" w:rsidR="007B3D8D" w:rsidRPr="007B3D8D" w:rsidRDefault="0081741E">
          <w:pPr>
            <w:pStyle w:val="TOC2"/>
            <w:rPr>
              <w:sz w:val="24"/>
              <w:szCs w:val="24"/>
              <w:lang w:val="en-GB" w:eastAsia="en-GB"/>
            </w:rPr>
          </w:pPr>
          <w:hyperlink w:anchor="_Toc462059746" w:history="1">
            <w:r w:rsidR="007B3D8D" w:rsidRPr="007B3D8D">
              <w:rPr>
                <w:rStyle w:val="Hyperlink"/>
                <w:sz w:val="24"/>
                <w:szCs w:val="24"/>
              </w:rPr>
              <w:t>2.2</w:t>
            </w:r>
            <w:r w:rsidR="007B3D8D" w:rsidRPr="007B3D8D">
              <w:rPr>
                <w:sz w:val="24"/>
                <w:szCs w:val="24"/>
                <w:lang w:val="en-GB" w:eastAsia="en-GB"/>
              </w:rPr>
              <w:tab/>
            </w:r>
            <w:r w:rsidR="007B3D8D" w:rsidRPr="007B3D8D">
              <w:rPr>
                <w:rStyle w:val="Hyperlink"/>
                <w:sz w:val="24"/>
                <w:szCs w:val="24"/>
              </w:rPr>
              <w:t>Algal strain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46 \h </w:instrText>
            </w:r>
            <w:r w:rsidR="00BD03EC" w:rsidRPr="007B3D8D">
              <w:rPr>
                <w:webHidden/>
                <w:sz w:val="24"/>
                <w:szCs w:val="24"/>
              </w:rPr>
            </w:r>
            <w:r w:rsidR="00BD03EC" w:rsidRPr="007B3D8D">
              <w:rPr>
                <w:webHidden/>
                <w:sz w:val="24"/>
                <w:szCs w:val="24"/>
              </w:rPr>
              <w:fldChar w:fldCharType="separate"/>
            </w:r>
            <w:r w:rsidR="00777791">
              <w:rPr>
                <w:webHidden/>
                <w:sz w:val="24"/>
                <w:szCs w:val="24"/>
              </w:rPr>
              <w:t>79</w:t>
            </w:r>
            <w:r w:rsidR="00BD03EC" w:rsidRPr="007B3D8D">
              <w:rPr>
                <w:webHidden/>
                <w:sz w:val="24"/>
                <w:szCs w:val="24"/>
              </w:rPr>
              <w:fldChar w:fldCharType="end"/>
            </w:r>
          </w:hyperlink>
        </w:p>
        <w:p w14:paraId="64201922" w14:textId="77777777" w:rsidR="007B3D8D" w:rsidRPr="007B3D8D" w:rsidRDefault="0081741E">
          <w:pPr>
            <w:pStyle w:val="TOC2"/>
            <w:rPr>
              <w:sz w:val="24"/>
              <w:szCs w:val="24"/>
              <w:lang w:val="en-GB" w:eastAsia="en-GB"/>
            </w:rPr>
          </w:pPr>
          <w:hyperlink w:anchor="_Toc462059747" w:history="1">
            <w:r w:rsidR="007B3D8D" w:rsidRPr="007B3D8D">
              <w:rPr>
                <w:rStyle w:val="Hyperlink"/>
                <w:sz w:val="24"/>
                <w:szCs w:val="24"/>
              </w:rPr>
              <w:t>2.3</w:t>
            </w:r>
            <w:r w:rsidR="007B3D8D" w:rsidRPr="007B3D8D">
              <w:rPr>
                <w:sz w:val="24"/>
                <w:szCs w:val="24"/>
                <w:lang w:val="en-GB" w:eastAsia="en-GB"/>
              </w:rPr>
              <w:tab/>
            </w:r>
            <w:r w:rsidR="007B3D8D" w:rsidRPr="007B3D8D">
              <w:rPr>
                <w:rStyle w:val="Hyperlink"/>
                <w:sz w:val="24"/>
                <w:szCs w:val="24"/>
              </w:rPr>
              <w:t>Freeze drying</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47 \h </w:instrText>
            </w:r>
            <w:r w:rsidR="00BD03EC" w:rsidRPr="007B3D8D">
              <w:rPr>
                <w:webHidden/>
                <w:sz w:val="24"/>
                <w:szCs w:val="24"/>
              </w:rPr>
            </w:r>
            <w:r w:rsidR="00BD03EC" w:rsidRPr="007B3D8D">
              <w:rPr>
                <w:webHidden/>
                <w:sz w:val="24"/>
                <w:szCs w:val="24"/>
              </w:rPr>
              <w:fldChar w:fldCharType="separate"/>
            </w:r>
            <w:r w:rsidR="00777791">
              <w:rPr>
                <w:webHidden/>
                <w:sz w:val="24"/>
                <w:szCs w:val="24"/>
              </w:rPr>
              <w:t>79</w:t>
            </w:r>
            <w:r w:rsidR="00BD03EC" w:rsidRPr="007B3D8D">
              <w:rPr>
                <w:webHidden/>
                <w:sz w:val="24"/>
                <w:szCs w:val="24"/>
              </w:rPr>
              <w:fldChar w:fldCharType="end"/>
            </w:r>
          </w:hyperlink>
        </w:p>
        <w:p w14:paraId="3E711115" w14:textId="77777777" w:rsidR="007B3D8D" w:rsidRPr="007B3D8D" w:rsidRDefault="0081741E">
          <w:pPr>
            <w:pStyle w:val="TOC2"/>
            <w:rPr>
              <w:sz w:val="24"/>
              <w:szCs w:val="24"/>
              <w:lang w:val="en-GB" w:eastAsia="en-GB"/>
            </w:rPr>
          </w:pPr>
          <w:hyperlink w:anchor="_Toc462059748" w:history="1">
            <w:r w:rsidR="007B3D8D" w:rsidRPr="007B3D8D">
              <w:rPr>
                <w:rStyle w:val="Hyperlink"/>
                <w:sz w:val="24"/>
                <w:szCs w:val="24"/>
              </w:rPr>
              <w:t>2.4</w:t>
            </w:r>
            <w:r w:rsidR="007B3D8D" w:rsidRPr="007B3D8D">
              <w:rPr>
                <w:sz w:val="24"/>
                <w:szCs w:val="24"/>
                <w:lang w:val="en-GB" w:eastAsia="en-GB"/>
              </w:rPr>
              <w:tab/>
            </w:r>
            <w:r w:rsidR="007B3D8D" w:rsidRPr="007B3D8D">
              <w:rPr>
                <w:rStyle w:val="Hyperlink"/>
                <w:sz w:val="24"/>
                <w:szCs w:val="24"/>
              </w:rPr>
              <w:t>Measurements of pH</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48 \h </w:instrText>
            </w:r>
            <w:r w:rsidR="00BD03EC" w:rsidRPr="007B3D8D">
              <w:rPr>
                <w:webHidden/>
                <w:sz w:val="24"/>
                <w:szCs w:val="24"/>
              </w:rPr>
            </w:r>
            <w:r w:rsidR="00BD03EC" w:rsidRPr="007B3D8D">
              <w:rPr>
                <w:webHidden/>
                <w:sz w:val="24"/>
                <w:szCs w:val="24"/>
              </w:rPr>
              <w:fldChar w:fldCharType="separate"/>
            </w:r>
            <w:r w:rsidR="00777791">
              <w:rPr>
                <w:webHidden/>
                <w:sz w:val="24"/>
                <w:szCs w:val="24"/>
              </w:rPr>
              <w:t>80</w:t>
            </w:r>
            <w:r w:rsidR="00BD03EC" w:rsidRPr="007B3D8D">
              <w:rPr>
                <w:webHidden/>
                <w:sz w:val="24"/>
                <w:szCs w:val="24"/>
              </w:rPr>
              <w:fldChar w:fldCharType="end"/>
            </w:r>
          </w:hyperlink>
        </w:p>
        <w:p w14:paraId="12A92368" w14:textId="77777777" w:rsidR="007B3D8D" w:rsidRPr="007B3D8D" w:rsidRDefault="0081741E">
          <w:pPr>
            <w:pStyle w:val="TOC2"/>
            <w:rPr>
              <w:sz w:val="24"/>
              <w:szCs w:val="24"/>
              <w:lang w:val="en-GB" w:eastAsia="en-GB"/>
            </w:rPr>
          </w:pPr>
          <w:hyperlink w:anchor="_Toc462059749" w:history="1">
            <w:r w:rsidR="007B3D8D" w:rsidRPr="007B3D8D">
              <w:rPr>
                <w:rStyle w:val="Hyperlink"/>
                <w:sz w:val="24"/>
                <w:szCs w:val="24"/>
              </w:rPr>
              <w:t>2.5</w:t>
            </w:r>
            <w:r w:rsidR="007B3D8D" w:rsidRPr="007B3D8D">
              <w:rPr>
                <w:sz w:val="24"/>
                <w:szCs w:val="24"/>
                <w:lang w:val="en-GB" w:eastAsia="en-GB"/>
              </w:rPr>
              <w:tab/>
            </w:r>
            <w:r w:rsidR="007B3D8D" w:rsidRPr="007B3D8D">
              <w:rPr>
                <w:rStyle w:val="Hyperlink"/>
                <w:sz w:val="24"/>
                <w:szCs w:val="24"/>
              </w:rPr>
              <w:t>Cell density measurement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49 \h </w:instrText>
            </w:r>
            <w:r w:rsidR="00BD03EC" w:rsidRPr="007B3D8D">
              <w:rPr>
                <w:webHidden/>
                <w:sz w:val="24"/>
                <w:szCs w:val="24"/>
              </w:rPr>
            </w:r>
            <w:r w:rsidR="00BD03EC" w:rsidRPr="007B3D8D">
              <w:rPr>
                <w:webHidden/>
                <w:sz w:val="24"/>
                <w:szCs w:val="24"/>
              </w:rPr>
              <w:fldChar w:fldCharType="separate"/>
            </w:r>
            <w:r w:rsidR="00777791">
              <w:rPr>
                <w:webHidden/>
                <w:sz w:val="24"/>
                <w:szCs w:val="24"/>
              </w:rPr>
              <w:t>80</w:t>
            </w:r>
            <w:r w:rsidR="00BD03EC" w:rsidRPr="007B3D8D">
              <w:rPr>
                <w:webHidden/>
                <w:sz w:val="24"/>
                <w:szCs w:val="24"/>
              </w:rPr>
              <w:fldChar w:fldCharType="end"/>
            </w:r>
          </w:hyperlink>
        </w:p>
        <w:p w14:paraId="7DBFF8E9" w14:textId="77777777" w:rsidR="007B3D8D" w:rsidRPr="007B3D8D" w:rsidRDefault="0081741E">
          <w:pPr>
            <w:pStyle w:val="TOC3"/>
            <w:rPr>
              <w:sz w:val="24"/>
              <w:szCs w:val="24"/>
              <w:lang w:val="en-GB" w:eastAsia="en-GB"/>
            </w:rPr>
          </w:pPr>
          <w:hyperlink w:anchor="_Toc462059750" w:history="1">
            <w:r w:rsidR="007B3D8D" w:rsidRPr="007B3D8D">
              <w:rPr>
                <w:rStyle w:val="Hyperlink"/>
                <w:sz w:val="24"/>
                <w:szCs w:val="24"/>
              </w:rPr>
              <w:t>2.5.1</w:t>
            </w:r>
            <w:r w:rsidR="007B3D8D" w:rsidRPr="007B3D8D">
              <w:rPr>
                <w:sz w:val="24"/>
                <w:szCs w:val="24"/>
                <w:lang w:val="en-GB" w:eastAsia="en-GB"/>
              </w:rPr>
              <w:tab/>
            </w:r>
            <w:r w:rsidR="007B3D8D" w:rsidRPr="007B3D8D">
              <w:rPr>
                <w:rStyle w:val="Hyperlink"/>
                <w:sz w:val="24"/>
                <w:szCs w:val="24"/>
              </w:rPr>
              <w:t>Spectrophotometer</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50 \h </w:instrText>
            </w:r>
            <w:r w:rsidR="00BD03EC" w:rsidRPr="007B3D8D">
              <w:rPr>
                <w:webHidden/>
                <w:sz w:val="24"/>
                <w:szCs w:val="24"/>
              </w:rPr>
            </w:r>
            <w:r w:rsidR="00BD03EC" w:rsidRPr="007B3D8D">
              <w:rPr>
                <w:webHidden/>
                <w:sz w:val="24"/>
                <w:szCs w:val="24"/>
              </w:rPr>
              <w:fldChar w:fldCharType="separate"/>
            </w:r>
            <w:r w:rsidR="00777791">
              <w:rPr>
                <w:webHidden/>
                <w:sz w:val="24"/>
                <w:szCs w:val="24"/>
              </w:rPr>
              <w:t>80</w:t>
            </w:r>
            <w:r w:rsidR="00BD03EC" w:rsidRPr="007B3D8D">
              <w:rPr>
                <w:webHidden/>
                <w:sz w:val="24"/>
                <w:szCs w:val="24"/>
              </w:rPr>
              <w:fldChar w:fldCharType="end"/>
            </w:r>
          </w:hyperlink>
        </w:p>
        <w:p w14:paraId="48BD0252" w14:textId="77777777" w:rsidR="007B3D8D" w:rsidRPr="007B3D8D" w:rsidRDefault="0081741E">
          <w:pPr>
            <w:pStyle w:val="TOC3"/>
            <w:rPr>
              <w:sz w:val="24"/>
              <w:szCs w:val="24"/>
              <w:lang w:val="en-GB" w:eastAsia="en-GB"/>
            </w:rPr>
          </w:pPr>
          <w:hyperlink w:anchor="_Toc462059751" w:history="1">
            <w:r w:rsidR="007B3D8D" w:rsidRPr="007B3D8D">
              <w:rPr>
                <w:rStyle w:val="Hyperlink"/>
                <w:sz w:val="24"/>
                <w:szCs w:val="24"/>
              </w:rPr>
              <w:t>2.5.2</w:t>
            </w:r>
            <w:r w:rsidR="007B3D8D" w:rsidRPr="007B3D8D">
              <w:rPr>
                <w:sz w:val="24"/>
                <w:szCs w:val="24"/>
                <w:lang w:val="en-GB" w:eastAsia="en-GB"/>
              </w:rPr>
              <w:tab/>
            </w:r>
            <w:r w:rsidR="007B3D8D" w:rsidRPr="007B3D8D">
              <w:rPr>
                <w:rStyle w:val="Hyperlink"/>
                <w:sz w:val="24"/>
                <w:szCs w:val="24"/>
              </w:rPr>
              <w:t>Cell count</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51 \h </w:instrText>
            </w:r>
            <w:r w:rsidR="00BD03EC" w:rsidRPr="007B3D8D">
              <w:rPr>
                <w:webHidden/>
                <w:sz w:val="24"/>
                <w:szCs w:val="24"/>
              </w:rPr>
            </w:r>
            <w:r w:rsidR="00BD03EC" w:rsidRPr="007B3D8D">
              <w:rPr>
                <w:webHidden/>
                <w:sz w:val="24"/>
                <w:szCs w:val="24"/>
              </w:rPr>
              <w:fldChar w:fldCharType="separate"/>
            </w:r>
            <w:r w:rsidR="00777791">
              <w:rPr>
                <w:webHidden/>
                <w:sz w:val="24"/>
                <w:szCs w:val="24"/>
              </w:rPr>
              <w:t>80</w:t>
            </w:r>
            <w:r w:rsidR="00BD03EC" w:rsidRPr="007B3D8D">
              <w:rPr>
                <w:webHidden/>
                <w:sz w:val="24"/>
                <w:szCs w:val="24"/>
              </w:rPr>
              <w:fldChar w:fldCharType="end"/>
            </w:r>
          </w:hyperlink>
        </w:p>
        <w:p w14:paraId="160EF169" w14:textId="77777777" w:rsidR="007B3D8D" w:rsidRPr="007B3D8D" w:rsidRDefault="0081741E">
          <w:pPr>
            <w:pStyle w:val="TOC3"/>
            <w:rPr>
              <w:sz w:val="24"/>
              <w:szCs w:val="24"/>
              <w:lang w:val="en-GB" w:eastAsia="en-GB"/>
            </w:rPr>
          </w:pPr>
          <w:hyperlink w:anchor="_Toc462059752" w:history="1">
            <w:r w:rsidR="007B3D8D" w:rsidRPr="007B3D8D">
              <w:rPr>
                <w:rStyle w:val="Hyperlink"/>
                <w:sz w:val="24"/>
                <w:szCs w:val="24"/>
              </w:rPr>
              <w:t>2.5.3</w:t>
            </w:r>
            <w:r w:rsidR="007B3D8D" w:rsidRPr="007B3D8D">
              <w:rPr>
                <w:sz w:val="24"/>
                <w:szCs w:val="24"/>
                <w:lang w:val="en-GB" w:eastAsia="en-GB"/>
              </w:rPr>
              <w:tab/>
            </w:r>
            <w:r w:rsidR="007B3D8D" w:rsidRPr="007B3D8D">
              <w:rPr>
                <w:rStyle w:val="Hyperlink"/>
                <w:sz w:val="24"/>
                <w:szCs w:val="24"/>
              </w:rPr>
              <w:t>Dry cell weight</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52 \h </w:instrText>
            </w:r>
            <w:r w:rsidR="00BD03EC" w:rsidRPr="007B3D8D">
              <w:rPr>
                <w:webHidden/>
                <w:sz w:val="24"/>
                <w:szCs w:val="24"/>
              </w:rPr>
            </w:r>
            <w:r w:rsidR="00BD03EC" w:rsidRPr="007B3D8D">
              <w:rPr>
                <w:webHidden/>
                <w:sz w:val="24"/>
                <w:szCs w:val="24"/>
              </w:rPr>
              <w:fldChar w:fldCharType="separate"/>
            </w:r>
            <w:r w:rsidR="00777791">
              <w:rPr>
                <w:webHidden/>
                <w:sz w:val="24"/>
                <w:szCs w:val="24"/>
              </w:rPr>
              <w:t>81</w:t>
            </w:r>
            <w:r w:rsidR="00BD03EC" w:rsidRPr="007B3D8D">
              <w:rPr>
                <w:webHidden/>
                <w:sz w:val="24"/>
                <w:szCs w:val="24"/>
              </w:rPr>
              <w:fldChar w:fldCharType="end"/>
            </w:r>
          </w:hyperlink>
        </w:p>
        <w:p w14:paraId="56501904" w14:textId="77777777" w:rsidR="007B3D8D" w:rsidRPr="007B3D8D" w:rsidRDefault="0081741E">
          <w:pPr>
            <w:pStyle w:val="TOC3"/>
            <w:rPr>
              <w:sz w:val="24"/>
              <w:szCs w:val="24"/>
              <w:lang w:val="en-GB" w:eastAsia="en-GB"/>
            </w:rPr>
          </w:pPr>
          <w:hyperlink w:anchor="_Toc462059753" w:history="1">
            <w:r w:rsidR="007B3D8D" w:rsidRPr="007B3D8D">
              <w:rPr>
                <w:rStyle w:val="Hyperlink"/>
                <w:sz w:val="24"/>
                <w:szCs w:val="24"/>
              </w:rPr>
              <w:t>2.5.4</w:t>
            </w:r>
            <w:r w:rsidR="007B3D8D" w:rsidRPr="007B3D8D">
              <w:rPr>
                <w:sz w:val="24"/>
                <w:szCs w:val="24"/>
                <w:lang w:val="en-GB" w:eastAsia="en-GB"/>
              </w:rPr>
              <w:tab/>
            </w:r>
            <w:r w:rsidR="007B3D8D" w:rsidRPr="007B3D8D">
              <w:rPr>
                <w:rStyle w:val="Hyperlink"/>
                <w:sz w:val="24"/>
                <w:szCs w:val="24"/>
              </w:rPr>
              <w:t>Specific growth rate and productivit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53 \h </w:instrText>
            </w:r>
            <w:r w:rsidR="00BD03EC" w:rsidRPr="007B3D8D">
              <w:rPr>
                <w:webHidden/>
                <w:sz w:val="24"/>
                <w:szCs w:val="24"/>
              </w:rPr>
            </w:r>
            <w:r w:rsidR="00BD03EC" w:rsidRPr="007B3D8D">
              <w:rPr>
                <w:webHidden/>
                <w:sz w:val="24"/>
                <w:szCs w:val="24"/>
              </w:rPr>
              <w:fldChar w:fldCharType="separate"/>
            </w:r>
            <w:r w:rsidR="00777791">
              <w:rPr>
                <w:webHidden/>
                <w:sz w:val="24"/>
                <w:szCs w:val="24"/>
              </w:rPr>
              <w:t>82</w:t>
            </w:r>
            <w:r w:rsidR="00BD03EC" w:rsidRPr="007B3D8D">
              <w:rPr>
                <w:webHidden/>
                <w:sz w:val="24"/>
                <w:szCs w:val="24"/>
              </w:rPr>
              <w:fldChar w:fldCharType="end"/>
            </w:r>
          </w:hyperlink>
        </w:p>
        <w:p w14:paraId="59DCA06B" w14:textId="77777777" w:rsidR="007B3D8D" w:rsidRPr="007B3D8D" w:rsidRDefault="0081741E">
          <w:pPr>
            <w:pStyle w:val="TOC2"/>
            <w:rPr>
              <w:sz w:val="24"/>
              <w:szCs w:val="24"/>
              <w:lang w:val="en-GB" w:eastAsia="en-GB"/>
            </w:rPr>
          </w:pPr>
          <w:hyperlink w:anchor="_Toc462059754" w:history="1">
            <w:r w:rsidR="007B3D8D" w:rsidRPr="007B3D8D">
              <w:rPr>
                <w:rStyle w:val="Hyperlink"/>
                <w:sz w:val="24"/>
                <w:szCs w:val="24"/>
              </w:rPr>
              <w:t>2.6</w:t>
            </w:r>
            <w:r w:rsidR="007B3D8D" w:rsidRPr="007B3D8D">
              <w:rPr>
                <w:sz w:val="24"/>
                <w:szCs w:val="24"/>
                <w:lang w:val="en-GB" w:eastAsia="en-GB"/>
              </w:rPr>
              <w:tab/>
            </w:r>
            <w:r w:rsidR="007B3D8D" w:rsidRPr="007B3D8D">
              <w:rPr>
                <w:rStyle w:val="Hyperlink"/>
                <w:sz w:val="24"/>
                <w:szCs w:val="24"/>
              </w:rPr>
              <w:t>Bacterial contamination mitig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54 \h </w:instrText>
            </w:r>
            <w:r w:rsidR="00BD03EC" w:rsidRPr="007B3D8D">
              <w:rPr>
                <w:webHidden/>
                <w:sz w:val="24"/>
                <w:szCs w:val="24"/>
              </w:rPr>
            </w:r>
            <w:r w:rsidR="00BD03EC" w:rsidRPr="007B3D8D">
              <w:rPr>
                <w:webHidden/>
                <w:sz w:val="24"/>
                <w:szCs w:val="24"/>
              </w:rPr>
              <w:fldChar w:fldCharType="separate"/>
            </w:r>
            <w:r w:rsidR="00777791">
              <w:rPr>
                <w:webHidden/>
                <w:sz w:val="24"/>
                <w:szCs w:val="24"/>
              </w:rPr>
              <w:t>82</w:t>
            </w:r>
            <w:r w:rsidR="00BD03EC" w:rsidRPr="007B3D8D">
              <w:rPr>
                <w:webHidden/>
                <w:sz w:val="24"/>
                <w:szCs w:val="24"/>
              </w:rPr>
              <w:fldChar w:fldCharType="end"/>
            </w:r>
          </w:hyperlink>
        </w:p>
        <w:p w14:paraId="00030D47" w14:textId="77777777" w:rsidR="007B3D8D" w:rsidRPr="007B3D8D" w:rsidRDefault="0081741E">
          <w:pPr>
            <w:pStyle w:val="TOC3"/>
            <w:rPr>
              <w:sz w:val="24"/>
              <w:szCs w:val="24"/>
              <w:lang w:val="en-GB" w:eastAsia="en-GB"/>
            </w:rPr>
          </w:pPr>
          <w:hyperlink w:anchor="_Toc462059755" w:history="1">
            <w:r w:rsidR="007B3D8D" w:rsidRPr="007B3D8D">
              <w:rPr>
                <w:rStyle w:val="Hyperlink"/>
                <w:sz w:val="24"/>
                <w:szCs w:val="24"/>
              </w:rPr>
              <w:t>2.6.1</w:t>
            </w:r>
            <w:r w:rsidR="007B3D8D" w:rsidRPr="007B3D8D">
              <w:rPr>
                <w:sz w:val="24"/>
                <w:szCs w:val="24"/>
                <w:lang w:val="en-GB" w:eastAsia="en-GB"/>
              </w:rPr>
              <w:tab/>
            </w:r>
            <w:r w:rsidR="007B3D8D" w:rsidRPr="007B3D8D">
              <w:rPr>
                <w:rStyle w:val="Hyperlink"/>
                <w:sz w:val="24"/>
                <w:szCs w:val="24"/>
              </w:rPr>
              <w:t>Percoll™ differential centrifugation method</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55 \h </w:instrText>
            </w:r>
            <w:r w:rsidR="00BD03EC" w:rsidRPr="007B3D8D">
              <w:rPr>
                <w:webHidden/>
                <w:sz w:val="24"/>
                <w:szCs w:val="24"/>
              </w:rPr>
            </w:r>
            <w:r w:rsidR="00BD03EC" w:rsidRPr="007B3D8D">
              <w:rPr>
                <w:webHidden/>
                <w:sz w:val="24"/>
                <w:szCs w:val="24"/>
              </w:rPr>
              <w:fldChar w:fldCharType="separate"/>
            </w:r>
            <w:r w:rsidR="00777791">
              <w:rPr>
                <w:webHidden/>
                <w:sz w:val="24"/>
                <w:szCs w:val="24"/>
              </w:rPr>
              <w:t>82</w:t>
            </w:r>
            <w:r w:rsidR="00BD03EC" w:rsidRPr="007B3D8D">
              <w:rPr>
                <w:webHidden/>
                <w:sz w:val="24"/>
                <w:szCs w:val="24"/>
              </w:rPr>
              <w:fldChar w:fldCharType="end"/>
            </w:r>
          </w:hyperlink>
        </w:p>
        <w:p w14:paraId="10211F8F" w14:textId="77777777" w:rsidR="007B3D8D" w:rsidRPr="007B3D8D" w:rsidRDefault="0081741E">
          <w:pPr>
            <w:pStyle w:val="TOC3"/>
            <w:rPr>
              <w:sz w:val="24"/>
              <w:szCs w:val="24"/>
              <w:lang w:val="en-GB" w:eastAsia="en-GB"/>
            </w:rPr>
          </w:pPr>
          <w:hyperlink w:anchor="_Toc462059756" w:history="1">
            <w:r w:rsidR="007B3D8D" w:rsidRPr="007B3D8D">
              <w:rPr>
                <w:rStyle w:val="Hyperlink"/>
                <w:sz w:val="24"/>
                <w:szCs w:val="24"/>
              </w:rPr>
              <w:t>2.6.2</w:t>
            </w:r>
            <w:r w:rsidR="007B3D8D" w:rsidRPr="007B3D8D">
              <w:rPr>
                <w:sz w:val="24"/>
                <w:szCs w:val="24"/>
                <w:lang w:val="en-GB" w:eastAsia="en-GB"/>
              </w:rPr>
              <w:tab/>
            </w:r>
            <w:r w:rsidR="007B3D8D" w:rsidRPr="007B3D8D">
              <w:rPr>
                <w:rStyle w:val="Hyperlink"/>
                <w:sz w:val="24"/>
                <w:szCs w:val="24"/>
              </w:rPr>
              <w:t>Long term storage on agar</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56 \h </w:instrText>
            </w:r>
            <w:r w:rsidR="00BD03EC" w:rsidRPr="007B3D8D">
              <w:rPr>
                <w:webHidden/>
                <w:sz w:val="24"/>
                <w:szCs w:val="24"/>
              </w:rPr>
            </w:r>
            <w:r w:rsidR="00BD03EC" w:rsidRPr="007B3D8D">
              <w:rPr>
                <w:webHidden/>
                <w:sz w:val="24"/>
                <w:szCs w:val="24"/>
              </w:rPr>
              <w:fldChar w:fldCharType="separate"/>
            </w:r>
            <w:r w:rsidR="00777791">
              <w:rPr>
                <w:webHidden/>
                <w:sz w:val="24"/>
                <w:szCs w:val="24"/>
              </w:rPr>
              <w:t>84</w:t>
            </w:r>
            <w:r w:rsidR="00BD03EC" w:rsidRPr="007B3D8D">
              <w:rPr>
                <w:webHidden/>
                <w:sz w:val="24"/>
                <w:szCs w:val="24"/>
              </w:rPr>
              <w:fldChar w:fldCharType="end"/>
            </w:r>
          </w:hyperlink>
        </w:p>
        <w:p w14:paraId="61C45E5B" w14:textId="77777777" w:rsidR="007B3D8D" w:rsidRPr="007B3D8D" w:rsidRDefault="0081741E">
          <w:pPr>
            <w:pStyle w:val="TOC2"/>
            <w:rPr>
              <w:sz w:val="24"/>
              <w:szCs w:val="24"/>
              <w:lang w:val="en-GB" w:eastAsia="en-GB"/>
            </w:rPr>
          </w:pPr>
          <w:hyperlink w:anchor="_Toc462059757" w:history="1">
            <w:r w:rsidR="007B3D8D" w:rsidRPr="007B3D8D">
              <w:rPr>
                <w:rStyle w:val="Hyperlink"/>
                <w:sz w:val="24"/>
                <w:szCs w:val="24"/>
              </w:rPr>
              <w:t>2.7</w:t>
            </w:r>
            <w:r w:rsidR="007B3D8D" w:rsidRPr="007B3D8D">
              <w:rPr>
                <w:sz w:val="24"/>
                <w:szCs w:val="24"/>
                <w:lang w:val="en-GB" w:eastAsia="en-GB"/>
              </w:rPr>
              <w:tab/>
            </w:r>
            <w:r w:rsidR="007B3D8D" w:rsidRPr="007B3D8D">
              <w:rPr>
                <w:rStyle w:val="Hyperlink"/>
                <w:sz w:val="24"/>
                <w:szCs w:val="24"/>
              </w:rPr>
              <w:t>Chlorophyll assa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57 \h </w:instrText>
            </w:r>
            <w:r w:rsidR="00BD03EC" w:rsidRPr="007B3D8D">
              <w:rPr>
                <w:webHidden/>
                <w:sz w:val="24"/>
                <w:szCs w:val="24"/>
              </w:rPr>
            </w:r>
            <w:r w:rsidR="00BD03EC" w:rsidRPr="007B3D8D">
              <w:rPr>
                <w:webHidden/>
                <w:sz w:val="24"/>
                <w:szCs w:val="24"/>
              </w:rPr>
              <w:fldChar w:fldCharType="separate"/>
            </w:r>
            <w:r w:rsidR="00777791">
              <w:rPr>
                <w:webHidden/>
                <w:sz w:val="24"/>
                <w:szCs w:val="24"/>
              </w:rPr>
              <w:t>85</w:t>
            </w:r>
            <w:r w:rsidR="00BD03EC" w:rsidRPr="007B3D8D">
              <w:rPr>
                <w:webHidden/>
                <w:sz w:val="24"/>
                <w:szCs w:val="24"/>
              </w:rPr>
              <w:fldChar w:fldCharType="end"/>
            </w:r>
          </w:hyperlink>
        </w:p>
        <w:p w14:paraId="4564B392" w14:textId="77777777" w:rsidR="007B3D8D" w:rsidRPr="007B3D8D" w:rsidRDefault="0081741E">
          <w:pPr>
            <w:pStyle w:val="TOC2"/>
            <w:rPr>
              <w:sz w:val="24"/>
              <w:szCs w:val="24"/>
              <w:lang w:val="en-GB" w:eastAsia="en-GB"/>
            </w:rPr>
          </w:pPr>
          <w:hyperlink w:anchor="_Toc462059758" w:history="1">
            <w:r w:rsidR="007B3D8D" w:rsidRPr="007B3D8D">
              <w:rPr>
                <w:rStyle w:val="Hyperlink"/>
                <w:sz w:val="24"/>
                <w:szCs w:val="24"/>
              </w:rPr>
              <w:t>2.8</w:t>
            </w:r>
            <w:r w:rsidR="007B3D8D" w:rsidRPr="007B3D8D">
              <w:rPr>
                <w:sz w:val="24"/>
                <w:szCs w:val="24"/>
                <w:lang w:val="en-GB" w:eastAsia="en-GB"/>
              </w:rPr>
              <w:tab/>
            </w:r>
            <w:r w:rsidR="007B3D8D" w:rsidRPr="007B3D8D">
              <w:rPr>
                <w:rStyle w:val="Hyperlink"/>
                <w:sz w:val="24"/>
                <w:szCs w:val="24"/>
              </w:rPr>
              <w:t>Oxygen evolution analysi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58 \h </w:instrText>
            </w:r>
            <w:r w:rsidR="00BD03EC" w:rsidRPr="007B3D8D">
              <w:rPr>
                <w:webHidden/>
                <w:sz w:val="24"/>
                <w:szCs w:val="24"/>
              </w:rPr>
            </w:r>
            <w:r w:rsidR="00BD03EC" w:rsidRPr="007B3D8D">
              <w:rPr>
                <w:webHidden/>
                <w:sz w:val="24"/>
                <w:szCs w:val="24"/>
              </w:rPr>
              <w:fldChar w:fldCharType="separate"/>
            </w:r>
            <w:r w:rsidR="00777791">
              <w:rPr>
                <w:webHidden/>
                <w:sz w:val="24"/>
                <w:szCs w:val="24"/>
              </w:rPr>
              <w:t>85</w:t>
            </w:r>
            <w:r w:rsidR="00BD03EC" w:rsidRPr="007B3D8D">
              <w:rPr>
                <w:webHidden/>
                <w:sz w:val="24"/>
                <w:szCs w:val="24"/>
              </w:rPr>
              <w:fldChar w:fldCharType="end"/>
            </w:r>
          </w:hyperlink>
        </w:p>
        <w:p w14:paraId="4349B66A" w14:textId="77777777" w:rsidR="007B3D8D" w:rsidRPr="007B3D8D" w:rsidRDefault="0081741E">
          <w:pPr>
            <w:pStyle w:val="TOC1"/>
            <w:rPr>
              <w:szCs w:val="24"/>
              <w:lang w:val="en-GB" w:eastAsia="en-GB"/>
            </w:rPr>
          </w:pPr>
          <w:hyperlink w:anchor="_Toc462059759" w:history="1">
            <w:r w:rsidR="007B3D8D" w:rsidRPr="007B3D8D">
              <w:rPr>
                <w:rStyle w:val="Hyperlink"/>
                <w:szCs w:val="24"/>
              </w:rPr>
              <w:t>Chapter 3</w:t>
            </w:r>
            <w:r w:rsidR="007B3D8D" w:rsidRPr="007B3D8D">
              <w:rPr>
                <w:szCs w:val="24"/>
                <w:lang w:val="en-GB" w:eastAsia="en-GB"/>
              </w:rPr>
              <w:tab/>
            </w:r>
            <w:r w:rsidR="007B3D8D" w:rsidRPr="007B3D8D">
              <w:rPr>
                <w:rStyle w:val="Hyperlink"/>
                <w:szCs w:val="24"/>
              </w:rPr>
              <w:t xml:space="preserve">Identification of </w:t>
            </w:r>
            <w:r w:rsidR="007B3D8D" w:rsidRPr="007B3D8D">
              <w:rPr>
                <w:rStyle w:val="Hyperlink"/>
                <w:i/>
                <w:szCs w:val="24"/>
              </w:rPr>
              <w:t>Chlorella</w:t>
            </w:r>
            <w:r w:rsidR="007B3D8D" w:rsidRPr="007B3D8D">
              <w:rPr>
                <w:rStyle w:val="Hyperlink"/>
                <w:szCs w:val="24"/>
              </w:rPr>
              <w:t>-like alga</w:t>
            </w:r>
            <w:r w:rsidR="007B3D8D" w:rsidRPr="007B3D8D">
              <w:rPr>
                <w:webHidden/>
                <w:szCs w:val="24"/>
              </w:rPr>
              <w:tab/>
            </w:r>
            <w:r w:rsidR="00BD03EC" w:rsidRPr="007B3D8D">
              <w:rPr>
                <w:webHidden/>
                <w:szCs w:val="24"/>
              </w:rPr>
              <w:fldChar w:fldCharType="begin"/>
            </w:r>
            <w:r w:rsidR="007B3D8D" w:rsidRPr="007B3D8D">
              <w:rPr>
                <w:webHidden/>
                <w:szCs w:val="24"/>
              </w:rPr>
              <w:instrText xml:space="preserve"> PAGEREF _Toc462059759 \h </w:instrText>
            </w:r>
            <w:r w:rsidR="00BD03EC" w:rsidRPr="007B3D8D">
              <w:rPr>
                <w:webHidden/>
                <w:szCs w:val="24"/>
              </w:rPr>
            </w:r>
            <w:r w:rsidR="00BD03EC" w:rsidRPr="007B3D8D">
              <w:rPr>
                <w:webHidden/>
                <w:szCs w:val="24"/>
              </w:rPr>
              <w:fldChar w:fldCharType="separate"/>
            </w:r>
            <w:r w:rsidR="00777791">
              <w:rPr>
                <w:webHidden/>
                <w:szCs w:val="24"/>
              </w:rPr>
              <w:t>89</w:t>
            </w:r>
            <w:r w:rsidR="00BD03EC" w:rsidRPr="007B3D8D">
              <w:rPr>
                <w:webHidden/>
                <w:szCs w:val="24"/>
              </w:rPr>
              <w:fldChar w:fldCharType="end"/>
            </w:r>
          </w:hyperlink>
        </w:p>
        <w:p w14:paraId="7DE7DA32" w14:textId="77777777" w:rsidR="007B3D8D" w:rsidRPr="007B3D8D" w:rsidRDefault="0081741E">
          <w:pPr>
            <w:pStyle w:val="TOC2"/>
            <w:rPr>
              <w:sz w:val="24"/>
              <w:szCs w:val="24"/>
              <w:lang w:val="en-GB" w:eastAsia="en-GB"/>
            </w:rPr>
          </w:pPr>
          <w:hyperlink w:anchor="_Toc462059760" w:history="1">
            <w:r w:rsidR="007B3D8D" w:rsidRPr="007B3D8D">
              <w:rPr>
                <w:rStyle w:val="Hyperlink"/>
                <w:sz w:val="24"/>
                <w:szCs w:val="24"/>
              </w:rPr>
              <w:t>3.1</w:t>
            </w:r>
            <w:r w:rsidR="007B3D8D" w:rsidRPr="007B3D8D">
              <w:rPr>
                <w:sz w:val="24"/>
                <w:szCs w:val="24"/>
                <w:lang w:val="en-GB" w:eastAsia="en-GB"/>
              </w:rPr>
              <w:tab/>
            </w:r>
            <w:r w:rsidR="007B3D8D" w:rsidRPr="007B3D8D">
              <w:rPr>
                <w:rStyle w:val="Hyperlink"/>
                <w:sz w:val="24"/>
                <w:szCs w:val="24"/>
              </w:rPr>
              <w:t>Introduc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0 \h </w:instrText>
            </w:r>
            <w:r w:rsidR="00BD03EC" w:rsidRPr="007B3D8D">
              <w:rPr>
                <w:webHidden/>
                <w:sz w:val="24"/>
                <w:szCs w:val="24"/>
              </w:rPr>
            </w:r>
            <w:r w:rsidR="00BD03EC" w:rsidRPr="007B3D8D">
              <w:rPr>
                <w:webHidden/>
                <w:sz w:val="24"/>
                <w:szCs w:val="24"/>
              </w:rPr>
              <w:fldChar w:fldCharType="separate"/>
            </w:r>
            <w:r w:rsidR="00777791">
              <w:rPr>
                <w:webHidden/>
                <w:sz w:val="24"/>
                <w:szCs w:val="24"/>
              </w:rPr>
              <w:t>90</w:t>
            </w:r>
            <w:r w:rsidR="00BD03EC" w:rsidRPr="007B3D8D">
              <w:rPr>
                <w:webHidden/>
                <w:sz w:val="24"/>
                <w:szCs w:val="24"/>
              </w:rPr>
              <w:fldChar w:fldCharType="end"/>
            </w:r>
          </w:hyperlink>
        </w:p>
        <w:p w14:paraId="42AA9A43" w14:textId="77777777" w:rsidR="007B3D8D" w:rsidRPr="007B3D8D" w:rsidRDefault="0081741E">
          <w:pPr>
            <w:pStyle w:val="TOC2"/>
            <w:rPr>
              <w:sz w:val="24"/>
              <w:szCs w:val="24"/>
              <w:lang w:val="en-GB" w:eastAsia="en-GB"/>
            </w:rPr>
          </w:pPr>
          <w:hyperlink w:anchor="_Toc462059761" w:history="1">
            <w:r w:rsidR="007B3D8D" w:rsidRPr="007B3D8D">
              <w:rPr>
                <w:rStyle w:val="Hyperlink"/>
                <w:sz w:val="24"/>
                <w:szCs w:val="24"/>
              </w:rPr>
              <w:t>3.2</w:t>
            </w:r>
            <w:r w:rsidR="007B3D8D" w:rsidRPr="007B3D8D">
              <w:rPr>
                <w:sz w:val="24"/>
                <w:szCs w:val="24"/>
                <w:lang w:val="en-GB" w:eastAsia="en-GB"/>
              </w:rPr>
              <w:tab/>
            </w:r>
            <w:r w:rsidR="007B3D8D" w:rsidRPr="007B3D8D">
              <w:rPr>
                <w:rStyle w:val="Hyperlink"/>
                <w:sz w:val="24"/>
                <w:szCs w:val="24"/>
              </w:rPr>
              <w:t>Materials and Method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1 \h </w:instrText>
            </w:r>
            <w:r w:rsidR="00BD03EC" w:rsidRPr="007B3D8D">
              <w:rPr>
                <w:webHidden/>
                <w:sz w:val="24"/>
                <w:szCs w:val="24"/>
              </w:rPr>
            </w:r>
            <w:r w:rsidR="00BD03EC" w:rsidRPr="007B3D8D">
              <w:rPr>
                <w:webHidden/>
                <w:sz w:val="24"/>
                <w:szCs w:val="24"/>
              </w:rPr>
              <w:fldChar w:fldCharType="separate"/>
            </w:r>
            <w:r w:rsidR="00777791">
              <w:rPr>
                <w:webHidden/>
                <w:sz w:val="24"/>
                <w:szCs w:val="24"/>
              </w:rPr>
              <w:t>92</w:t>
            </w:r>
            <w:r w:rsidR="00BD03EC" w:rsidRPr="007B3D8D">
              <w:rPr>
                <w:webHidden/>
                <w:sz w:val="24"/>
                <w:szCs w:val="24"/>
              </w:rPr>
              <w:fldChar w:fldCharType="end"/>
            </w:r>
          </w:hyperlink>
        </w:p>
        <w:p w14:paraId="25ECDDF9" w14:textId="77777777" w:rsidR="007B3D8D" w:rsidRPr="007B3D8D" w:rsidRDefault="0081741E">
          <w:pPr>
            <w:pStyle w:val="TOC3"/>
            <w:rPr>
              <w:sz w:val="24"/>
              <w:szCs w:val="24"/>
              <w:lang w:val="en-GB" w:eastAsia="en-GB"/>
            </w:rPr>
          </w:pPr>
          <w:hyperlink w:anchor="_Toc462059762" w:history="1">
            <w:r w:rsidR="007B3D8D" w:rsidRPr="007B3D8D">
              <w:rPr>
                <w:rStyle w:val="Hyperlink"/>
                <w:sz w:val="24"/>
                <w:szCs w:val="24"/>
              </w:rPr>
              <w:t>3.2.1</w:t>
            </w:r>
            <w:r w:rsidR="007B3D8D" w:rsidRPr="007B3D8D">
              <w:rPr>
                <w:sz w:val="24"/>
                <w:szCs w:val="24"/>
                <w:lang w:val="en-GB" w:eastAsia="en-GB"/>
              </w:rPr>
              <w:tab/>
            </w:r>
            <w:r w:rsidR="007B3D8D" w:rsidRPr="007B3D8D">
              <w:rPr>
                <w:rStyle w:val="Hyperlink"/>
                <w:sz w:val="24"/>
                <w:szCs w:val="24"/>
              </w:rPr>
              <w:t>Growth condition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2 \h </w:instrText>
            </w:r>
            <w:r w:rsidR="00BD03EC" w:rsidRPr="007B3D8D">
              <w:rPr>
                <w:webHidden/>
                <w:sz w:val="24"/>
                <w:szCs w:val="24"/>
              </w:rPr>
            </w:r>
            <w:r w:rsidR="00BD03EC" w:rsidRPr="007B3D8D">
              <w:rPr>
                <w:webHidden/>
                <w:sz w:val="24"/>
                <w:szCs w:val="24"/>
              </w:rPr>
              <w:fldChar w:fldCharType="separate"/>
            </w:r>
            <w:r w:rsidR="00777791">
              <w:rPr>
                <w:webHidden/>
                <w:sz w:val="24"/>
                <w:szCs w:val="24"/>
              </w:rPr>
              <w:t>92</w:t>
            </w:r>
            <w:r w:rsidR="00BD03EC" w:rsidRPr="007B3D8D">
              <w:rPr>
                <w:webHidden/>
                <w:sz w:val="24"/>
                <w:szCs w:val="24"/>
              </w:rPr>
              <w:fldChar w:fldCharType="end"/>
            </w:r>
          </w:hyperlink>
        </w:p>
        <w:p w14:paraId="0B0C66F0" w14:textId="77777777" w:rsidR="007B3D8D" w:rsidRPr="007B3D8D" w:rsidRDefault="0081741E">
          <w:pPr>
            <w:pStyle w:val="TOC3"/>
            <w:rPr>
              <w:sz w:val="24"/>
              <w:szCs w:val="24"/>
              <w:lang w:val="en-GB" w:eastAsia="en-GB"/>
            </w:rPr>
          </w:pPr>
          <w:hyperlink w:anchor="_Toc462059763" w:history="1">
            <w:r w:rsidR="007B3D8D" w:rsidRPr="007B3D8D">
              <w:rPr>
                <w:rStyle w:val="Hyperlink"/>
                <w:sz w:val="24"/>
                <w:szCs w:val="24"/>
              </w:rPr>
              <w:t>3.2.2</w:t>
            </w:r>
            <w:r w:rsidR="007B3D8D" w:rsidRPr="007B3D8D">
              <w:rPr>
                <w:sz w:val="24"/>
                <w:szCs w:val="24"/>
                <w:lang w:val="en-GB" w:eastAsia="en-GB"/>
              </w:rPr>
              <w:tab/>
            </w:r>
            <w:r w:rsidR="007B3D8D" w:rsidRPr="007B3D8D">
              <w:rPr>
                <w:rStyle w:val="Hyperlink"/>
                <w:sz w:val="24"/>
                <w:szCs w:val="24"/>
              </w:rPr>
              <w:t>Phylogenetic identific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3 \h </w:instrText>
            </w:r>
            <w:r w:rsidR="00BD03EC" w:rsidRPr="007B3D8D">
              <w:rPr>
                <w:webHidden/>
                <w:sz w:val="24"/>
                <w:szCs w:val="24"/>
              </w:rPr>
            </w:r>
            <w:r w:rsidR="00BD03EC" w:rsidRPr="007B3D8D">
              <w:rPr>
                <w:webHidden/>
                <w:sz w:val="24"/>
                <w:szCs w:val="24"/>
              </w:rPr>
              <w:fldChar w:fldCharType="separate"/>
            </w:r>
            <w:r w:rsidR="00777791">
              <w:rPr>
                <w:webHidden/>
                <w:sz w:val="24"/>
                <w:szCs w:val="24"/>
              </w:rPr>
              <w:t>92</w:t>
            </w:r>
            <w:r w:rsidR="00BD03EC" w:rsidRPr="007B3D8D">
              <w:rPr>
                <w:webHidden/>
                <w:sz w:val="24"/>
                <w:szCs w:val="24"/>
              </w:rPr>
              <w:fldChar w:fldCharType="end"/>
            </w:r>
          </w:hyperlink>
        </w:p>
        <w:p w14:paraId="75D5B19E" w14:textId="77777777" w:rsidR="007B3D8D" w:rsidRPr="007B3D8D" w:rsidRDefault="0081741E">
          <w:pPr>
            <w:pStyle w:val="TOC3"/>
            <w:rPr>
              <w:sz w:val="24"/>
              <w:szCs w:val="24"/>
              <w:lang w:val="en-GB" w:eastAsia="en-GB"/>
            </w:rPr>
          </w:pPr>
          <w:hyperlink w:anchor="_Toc462059764" w:history="1">
            <w:r w:rsidR="007B3D8D" w:rsidRPr="007B3D8D">
              <w:rPr>
                <w:rStyle w:val="Hyperlink"/>
                <w:sz w:val="24"/>
                <w:szCs w:val="24"/>
              </w:rPr>
              <w:t>3.2.3</w:t>
            </w:r>
            <w:r w:rsidR="007B3D8D" w:rsidRPr="007B3D8D">
              <w:rPr>
                <w:sz w:val="24"/>
                <w:szCs w:val="24"/>
                <w:lang w:val="en-GB" w:eastAsia="en-GB"/>
              </w:rPr>
              <w:tab/>
            </w:r>
            <w:r w:rsidR="007B3D8D" w:rsidRPr="007B3D8D">
              <w:rPr>
                <w:rStyle w:val="Hyperlink"/>
                <w:sz w:val="24"/>
                <w:szCs w:val="24"/>
              </w:rPr>
              <w:t>Microscop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4 \h </w:instrText>
            </w:r>
            <w:r w:rsidR="00BD03EC" w:rsidRPr="007B3D8D">
              <w:rPr>
                <w:webHidden/>
                <w:sz w:val="24"/>
                <w:szCs w:val="24"/>
              </w:rPr>
            </w:r>
            <w:r w:rsidR="00BD03EC" w:rsidRPr="007B3D8D">
              <w:rPr>
                <w:webHidden/>
                <w:sz w:val="24"/>
                <w:szCs w:val="24"/>
              </w:rPr>
              <w:fldChar w:fldCharType="separate"/>
            </w:r>
            <w:r w:rsidR="00777791">
              <w:rPr>
                <w:webHidden/>
                <w:sz w:val="24"/>
                <w:szCs w:val="24"/>
              </w:rPr>
              <w:t>98</w:t>
            </w:r>
            <w:r w:rsidR="00BD03EC" w:rsidRPr="007B3D8D">
              <w:rPr>
                <w:webHidden/>
                <w:sz w:val="24"/>
                <w:szCs w:val="24"/>
              </w:rPr>
              <w:fldChar w:fldCharType="end"/>
            </w:r>
          </w:hyperlink>
        </w:p>
        <w:p w14:paraId="220BEF97" w14:textId="77777777" w:rsidR="007B3D8D" w:rsidRPr="007B3D8D" w:rsidRDefault="0081741E">
          <w:pPr>
            <w:pStyle w:val="TOC2"/>
            <w:rPr>
              <w:sz w:val="24"/>
              <w:szCs w:val="24"/>
              <w:lang w:val="en-GB" w:eastAsia="en-GB"/>
            </w:rPr>
          </w:pPr>
          <w:hyperlink w:anchor="_Toc462059765" w:history="1">
            <w:r w:rsidR="007B3D8D" w:rsidRPr="007B3D8D">
              <w:rPr>
                <w:rStyle w:val="Hyperlink"/>
                <w:sz w:val="24"/>
                <w:szCs w:val="24"/>
              </w:rPr>
              <w:t>3.3</w:t>
            </w:r>
            <w:r w:rsidR="007B3D8D" w:rsidRPr="007B3D8D">
              <w:rPr>
                <w:sz w:val="24"/>
                <w:szCs w:val="24"/>
                <w:lang w:val="en-GB" w:eastAsia="en-GB"/>
              </w:rPr>
              <w:tab/>
            </w:r>
            <w:r w:rsidR="007B3D8D" w:rsidRPr="007B3D8D">
              <w:rPr>
                <w:rStyle w:val="Hyperlink"/>
                <w:sz w:val="24"/>
                <w:szCs w:val="24"/>
              </w:rPr>
              <w:t>Result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5 \h </w:instrText>
            </w:r>
            <w:r w:rsidR="00BD03EC" w:rsidRPr="007B3D8D">
              <w:rPr>
                <w:webHidden/>
                <w:sz w:val="24"/>
                <w:szCs w:val="24"/>
              </w:rPr>
            </w:r>
            <w:r w:rsidR="00BD03EC" w:rsidRPr="007B3D8D">
              <w:rPr>
                <w:webHidden/>
                <w:sz w:val="24"/>
                <w:szCs w:val="24"/>
              </w:rPr>
              <w:fldChar w:fldCharType="separate"/>
            </w:r>
            <w:r w:rsidR="00777791">
              <w:rPr>
                <w:webHidden/>
                <w:sz w:val="24"/>
                <w:szCs w:val="24"/>
              </w:rPr>
              <w:t>99</w:t>
            </w:r>
            <w:r w:rsidR="00BD03EC" w:rsidRPr="007B3D8D">
              <w:rPr>
                <w:webHidden/>
                <w:sz w:val="24"/>
                <w:szCs w:val="24"/>
              </w:rPr>
              <w:fldChar w:fldCharType="end"/>
            </w:r>
          </w:hyperlink>
        </w:p>
        <w:p w14:paraId="3EF32AA1" w14:textId="77777777" w:rsidR="007B3D8D" w:rsidRPr="007B3D8D" w:rsidRDefault="0081741E">
          <w:pPr>
            <w:pStyle w:val="TOC3"/>
            <w:rPr>
              <w:sz w:val="24"/>
              <w:szCs w:val="24"/>
              <w:lang w:val="en-GB" w:eastAsia="en-GB"/>
            </w:rPr>
          </w:pPr>
          <w:hyperlink w:anchor="_Toc462059766" w:history="1">
            <w:r w:rsidR="007B3D8D" w:rsidRPr="007B3D8D">
              <w:rPr>
                <w:rStyle w:val="Hyperlink"/>
                <w:sz w:val="24"/>
                <w:szCs w:val="24"/>
              </w:rPr>
              <w:t>3.3.1</w:t>
            </w:r>
            <w:r w:rsidR="007B3D8D" w:rsidRPr="007B3D8D">
              <w:rPr>
                <w:sz w:val="24"/>
                <w:szCs w:val="24"/>
                <w:lang w:val="en-GB" w:eastAsia="en-GB"/>
              </w:rPr>
              <w:tab/>
            </w:r>
            <w:r w:rsidR="007B3D8D" w:rsidRPr="007B3D8D">
              <w:rPr>
                <w:rStyle w:val="Hyperlink"/>
                <w:sz w:val="24"/>
                <w:szCs w:val="24"/>
              </w:rPr>
              <w:t>Morpholog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6 \h </w:instrText>
            </w:r>
            <w:r w:rsidR="00BD03EC" w:rsidRPr="007B3D8D">
              <w:rPr>
                <w:webHidden/>
                <w:sz w:val="24"/>
                <w:szCs w:val="24"/>
              </w:rPr>
            </w:r>
            <w:r w:rsidR="00BD03EC" w:rsidRPr="007B3D8D">
              <w:rPr>
                <w:webHidden/>
                <w:sz w:val="24"/>
                <w:szCs w:val="24"/>
              </w:rPr>
              <w:fldChar w:fldCharType="separate"/>
            </w:r>
            <w:r w:rsidR="00777791">
              <w:rPr>
                <w:webHidden/>
                <w:sz w:val="24"/>
                <w:szCs w:val="24"/>
              </w:rPr>
              <w:t>99</w:t>
            </w:r>
            <w:r w:rsidR="00BD03EC" w:rsidRPr="007B3D8D">
              <w:rPr>
                <w:webHidden/>
                <w:sz w:val="24"/>
                <w:szCs w:val="24"/>
              </w:rPr>
              <w:fldChar w:fldCharType="end"/>
            </w:r>
          </w:hyperlink>
        </w:p>
        <w:p w14:paraId="11B733DD" w14:textId="77777777" w:rsidR="007B3D8D" w:rsidRPr="007B3D8D" w:rsidRDefault="0081741E">
          <w:pPr>
            <w:pStyle w:val="TOC3"/>
            <w:rPr>
              <w:sz w:val="24"/>
              <w:szCs w:val="24"/>
              <w:lang w:val="en-GB" w:eastAsia="en-GB"/>
            </w:rPr>
          </w:pPr>
          <w:hyperlink w:anchor="_Toc462059767" w:history="1">
            <w:r w:rsidR="007B3D8D" w:rsidRPr="007B3D8D">
              <w:rPr>
                <w:rStyle w:val="Hyperlink"/>
                <w:sz w:val="24"/>
                <w:szCs w:val="24"/>
              </w:rPr>
              <w:t>3.3.2</w:t>
            </w:r>
            <w:r w:rsidR="007B3D8D" w:rsidRPr="007B3D8D">
              <w:rPr>
                <w:sz w:val="24"/>
                <w:szCs w:val="24"/>
                <w:lang w:val="en-GB" w:eastAsia="en-GB"/>
              </w:rPr>
              <w:tab/>
            </w:r>
            <w:r w:rsidR="007B3D8D" w:rsidRPr="007B3D8D">
              <w:rPr>
                <w:rStyle w:val="Hyperlink"/>
                <w:sz w:val="24"/>
                <w:szCs w:val="24"/>
              </w:rPr>
              <w:t>DNA extraction and 18S amplific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7 \h </w:instrText>
            </w:r>
            <w:r w:rsidR="00BD03EC" w:rsidRPr="007B3D8D">
              <w:rPr>
                <w:webHidden/>
                <w:sz w:val="24"/>
                <w:szCs w:val="24"/>
              </w:rPr>
            </w:r>
            <w:r w:rsidR="00BD03EC" w:rsidRPr="007B3D8D">
              <w:rPr>
                <w:webHidden/>
                <w:sz w:val="24"/>
                <w:szCs w:val="24"/>
              </w:rPr>
              <w:fldChar w:fldCharType="separate"/>
            </w:r>
            <w:r w:rsidR="00777791">
              <w:rPr>
                <w:webHidden/>
                <w:sz w:val="24"/>
                <w:szCs w:val="24"/>
              </w:rPr>
              <w:t>100</w:t>
            </w:r>
            <w:r w:rsidR="00BD03EC" w:rsidRPr="007B3D8D">
              <w:rPr>
                <w:webHidden/>
                <w:sz w:val="24"/>
                <w:szCs w:val="24"/>
              </w:rPr>
              <w:fldChar w:fldCharType="end"/>
            </w:r>
          </w:hyperlink>
        </w:p>
        <w:p w14:paraId="3C4D62CD" w14:textId="77777777" w:rsidR="007B3D8D" w:rsidRPr="007B3D8D" w:rsidRDefault="0081741E">
          <w:pPr>
            <w:pStyle w:val="TOC3"/>
            <w:rPr>
              <w:sz w:val="24"/>
              <w:szCs w:val="24"/>
              <w:lang w:val="en-GB" w:eastAsia="en-GB"/>
            </w:rPr>
          </w:pPr>
          <w:hyperlink w:anchor="_Toc462059768" w:history="1">
            <w:r w:rsidR="007B3D8D" w:rsidRPr="007B3D8D">
              <w:rPr>
                <w:rStyle w:val="Hyperlink"/>
                <w:sz w:val="24"/>
                <w:szCs w:val="24"/>
              </w:rPr>
              <w:t>3.3.3</w:t>
            </w:r>
            <w:r w:rsidR="007B3D8D" w:rsidRPr="007B3D8D">
              <w:rPr>
                <w:sz w:val="24"/>
                <w:szCs w:val="24"/>
                <w:lang w:val="en-GB" w:eastAsia="en-GB"/>
              </w:rPr>
              <w:tab/>
            </w:r>
            <w:r w:rsidR="007B3D8D" w:rsidRPr="007B3D8D">
              <w:rPr>
                <w:rStyle w:val="Hyperlink"/>
                <w:sz w:val="24"/>
                <w:szCs w:val="24"/>
              </w:rPr>
              <w:t>Phylogenetic analysis with 18S Sequence</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8 \h </w:instrText>
            </w:r>
            <w:r w:rsidR="00BD03EC" w:rsidRPr="007B3D8D">
              <w:rPr>
                <w:webHidden/>
                <w:sz w:val="24"/>
                <w:szCs w:val="24"/>
              </w:rPr>
            </w:r>
            <w:r w:rsidR="00BD03EC" w:rsidRPr="007B3D8D">
              <w:rPr>
                <w:webHidden/>
                <w:sz w:val="24"/>
                <w:szCs w:val="24"/>
              </w:rPr>
              <w:fldChar w:fldCharType="separate"/>
            </w:r>
            <w:r w:rsidR="00777791">
              <w:rPr>
                <w:webHidden/>
                <w:sz w:val="24"/>
                <w:szCs w:val="24"/>
              </w:rPr>
              <w:t>102</w:t>
            </w:r>
            <w:r w:rsidR="00BD03EC" w:rsidRPr="007B3D8D">
              <w:rPr>
                <w:webHidden/>
                <w:sz w:val="24"/>
                <w:szCs w:val="24"/>
              </w:rPr>
              <w:fldChar w:fldCharType="end"/>
            </w:r>
          </w:hyperlink>
        </w:p>
        <w:p w14:paraId="7FD4312E" w14:textId="77777777" w:rsidR="007B3D8D" w:rsidRPr="007B3D8D" w:rsidRDefault="0081741E">
          <w:pPr>
            <w:pStyle w:val="TOC3"/>
            <w:rPr>
              <w:sz w:val="24"/>
              <w:szCs w:val="24"/>
              <w:lang w:val="en-GB" w:eastAsia="en-GB"/>
            </w:rPr>
          </w:pPr>
          <w:hyperlink w:anchor="_Toc462059769" w:history="1">
            <w:r w:rsidR="007B3D8D" w:rsidRPr="007B3D8D">
              <w:rPr>
                <w:rStyle w:val="Hyperlink"/>
                <w:sz w:val="24"/>
                <w:szCs w:val="24"/>
              </w:rPr>
              <w:t>3.3.4</w:t>
            </w:r>
            <w:r w:rsidR="007B3D8D" w:rsidRPr="007B3D8D">
              <w:rPr>
                <w:sz w:val="24"/>
                <w:szCs w:val="24"/>
                <w:lang w:val="en-GB" w:eastAsia="en-GB"/>
              </w:rPr>
              <w:tab/>
            </w:r>
            <w:r w:rsidR="007B3D8D" w:rsidRPr="007B3D8D">
              <w:rPr>
                <w:rStyle w:val="Hyperlink"/>
                <w:sz w:val="24"/>
                <w:szCs w:val="24"/>
              </w:rPr>
              <w:t>ITS region amplification and phylogenetic analysi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69 \h </w:instrText>
            </w:r>
            <w:r w:rsidR="00BD03EC" w:rsidRPr="007B3D8D">
              <w:rPr>
                <w:webHidden/>
                <w:sz w:val="24"/>
                <w:szCs w:val="24"/>
              </w:rPr>
            </w:r>
            <w:r w:rsidR="00BD03EC" w:rsidRPr="007B3D8D">
              <w:rPr>
                <w:webHidden/>
                <w:sz w:val="24"/>
                <w:szCs w:val="24"/>
              </w:rPr>
              <w:fldChar w:fldCharType="separate"/>
            </w:r>
            <w:r w:rsidR="00777791">
              <w:rPr>
                <w:webHidden/>
                <w:sz w:val="24"/>
                <w:szCs w:val="24"/>
              </w:rPr>
              <w:t>103</w:t>
            </w:r>
            <w:r w:rsidR="00BD03EC" w:rsidRPr="007B3D8D">
              <w:rPr>
                <w:webHidden/>
                <w:sz w:val="24"/>
                <w:szCs w:val="24"/>
              </w:rPr>
              <w:fldChar w:fldCharType="end"/>
            </w:r>
          </w:hyperlink>
        </w:p>
        <w:p w14:paraId="0A6FA255" w14:textId="77777777" w:rsidR="007B3D8D" w:rsidRPr="007B3D8D" w:rsidRDefault="0081741E">
          <w:pPr>
            <w:pStyle w:val="TOC3"/>
            <w:rPr>
              <w:sz w:val="24"/>
              <w:szCs w:val="24"/>
              <w:lang w:val="en-GB" w:eastAsia="en-GB"/>
            </w:rPr>
          </w:pPr>
          <w:hyperlink w:anchor="_Toc462059770" w:history="1">
            <w:r w:rsidR="007B3D8D" w:rsidRPr="007B3D8D">
              <w:rPr>
                <w:rStyle w:val="Hyperlink"/>
                <w:sz w:val="24"/>
                <w:szCs w:val="24"/>
              </w:rPr>
              <w:t>3.3.5</w:t>
            </w:r>
            <w:r w:rsidR="007B3D8D" w:rsidRPr="007B3D8D">
              <w:rPr>
                <w:sz w:val="24"/>
                <w:szCs w:val="24"/>
                <w:lang w:val="en-GB" w:eastAsia="en-GB"/>
              </w:rPr>
              <w:tab/>
            </w:r>
            <w:r w:rsidR="007B3D8D" w:rsidRPr="007B3D8D">
              <w:rPr>
                <w:rStyle w:val="Hyperlink"/>
                <w:sz w:val="24"/>
                <w:szCs w:val="24"/>
              </w:rPr>
              <w:t>Phylogenetic tree and ITS2 secondary structure</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70 \h </w:instrText>
            </w:r>
            <w:r w:rsidR="00BD03EC" w:rsidRPr="007B3D8D">
              <w:rPr>
                <w:webHidden/>
                <w:sz w:val="24"/>
                <w:szCs w:val="24"/>
              </w:rPr>
            </w:r>
            <w:r w:rsidR="00BD03EC" w:rsidRPr="007B3D8D">
              <w:rPr>
                <w:webHidden/>
                <w:sz w:val="24"/>
                <w:szCs w:val="24"/>
              </w:rPr>
              <w:fldChar w:fldCharType="separate"/>
            </w:r>
            <w:r w:rsidR="00777791">
              <w:rPr>
                <w:webHidden/>
                <w:sz w:val="24"/>
                <w:szCs w:val="24"/>
              </w:rPr>
              <w:t>104</w:t>
            </w:r>
            <w:r w:rsidR="00BD03EC" w:rsidRPr="007B3D8D">
              <w:rPr>
                <w:webHidden/>
                <w:sz w:val="24"/>
                <w:szCs w:val="24"/>
              </w:rPr>
              <w:fldChar w:fldCharType="end"/>
            </w:r>
          </w:hyperlink>
        </w:p>
        <w:p w14:paraId="77B34AA7" w14:textId="77777777" w:rsidR="007B3D8D" w:rsidRPr="007B3D8D" w:rsidRDefault="0081741E">
          <w:pPr>
            <w:pStyle w:val="TOC2"/>
            <w:rPr>
              <w:sz w:val="24"/>
              <w:szCs w:val="24"/>
              <w:lang w:val="en-GB" w:eastAsia="en-GB"/>
            </w:rPr>
          </w:pPr>
          <w:hyperlink w:anchor="_Toc462059771" w:history="1">
            <w:r w:rsidR="007B3D8D" w:rsidRPr="007B3D8D">
              <w:rPr>
                <w:rStyle w:val="Hyperlink"/>
                <w:sz w:val="24"/>
                <w:szCs w:val="24"/>
              </w:rPr>
              <w:t>3.4</w:t>
            </w:r>
            <w:r w:rsidR="007B3D8D" w:rsidRPr="007B3D8D">
              <w:rPr>
                <w:sz w:val="24"/>
                <w:szCs w:val="24"/>
                <w:lang w:val="en-GB" w:eastAsia="en-GB"/>
              </w:rPr>
              <w:tab/>
            </w:r>
            <w:r w:rsidR="007B3D8D" w:rsidRPr="007B3D8D">
              <w:rPr>
                <w:rStyle w:val="Hyperlink"/>
                <w:sz w:val="24"/>
                <w:szCs w:val="24"/>
              </w:rPr>
              <w:t>Discuss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71 \h </w:instrText>
            </w:r>
            <w:r w:rsidR="00BD03EC" w:rsidRPr="007B3D8D">
              <w:rPr>
                <w:webHidden/>
                <w:sz w:val="24"/>
                <w:szCs w:val="24"/>
              </w:rPr>
            </w:r>
            <w:r w:rsidR="00BD03EC" w:rsidRPr="007B3D8D">
              <w:rPr>
                <w:webHidden/>
                <w:sz w:val="24"/>
                <w:szCs w:val="24"/>
              </w:rPr>
              <w:fldChar w:fldCharType="separate"/>
            </w:r>
            <w:r w:rsidR="00777791">
              <w:rPr>
                <w:webHidden/>
                <w:sz w:val="24"/>
                <w:szCs w:val="24"/>
              </w:rPr>
              <w:t>107</w:t>
            </w:r>
            <w:r w:rsidR="00BD03EC" w:rsidRPr="007B3D8D">
              <w:rPr>
                <w:webHidden/>
                <w:sz w:val="24"/>
                <w:szCs w:val="24"/>
              </w:rPr>
              <w:fldChar w:fldCharType="end"/>
            </w:r>
          </w:hyperlink>
        </w:p>
        <w:p w14:paraId="3443D637" w14:textId="77777777" w:rsidR="007B3D8D" w:rsidRPr="007B3D8D" w:rsidRDefault="0081741E">
          <w:pPr>
            <w:pStyle w:val="TOC2"/>
            <w:rPr>
              <w:sz w:val="24"/>
              <w:szCs w:val="24"/>
              <w:lang w:val="en-GB" w:eastAsia="en-GB"/>
            </w:rPr>
          </w:pPr>
          <w:hyperlink w:anchor="_Toc462059772" w:history="1">
            <w:r w:rsidR="007B3D8D" w:rsidRPr="007B3D8D">
              <w:rPr>
                <w:rStyle w:val="Hyperlink"/>
                <w:sz w:val="24"/>
                <w:szCs w:val="24"/>
              </w:rPr>
              <w:t>3.5</w:t>
            </w:r>
            <w:r w:rsidR="007B3D8D" w:rsidRPr="007B3D8D">
              <w:rPr>
                <w:sz w:val="24"/>
                <w:szCs w:val="24"/>
                <w:lang w:val="en-GB" w:eastAsia="en-GB"/>
              </w:rPr>
              <w:tab/>
            </w:r>
            <w:r w:rsidR="007B3D8D" w:rsidRPr="007B3D8D">
              <w:rPr>
                <w:rStyle w:val="Hyperlink"/>
                <w:sz w:val="24"/>
                <w:szCs w:val="24"/>
              </w:rPr>
              <w:t>Conclus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72 \h </w:instrText>
            </w:r>
            <w:r w:rsidR="00BD03EC" w:rsidRPr="007B3D8D">
              <w:rPr>
                <w:webHidden/>
                <w:sz w:val="24"/>
                <w:szCs w:val="24"/>
              </w:rPr>
            </w:r>
            <w:r w:rsidR="00BD03EC" w:rsidRPr="007B3D8D">
              <w:rPr>
                <w:webHidden/>
                <w:sz w:val="24"/>
                <w:szCs w:val="24"/>
              </w:rPr>
              <w:fldChar w:fldCharType="separate"/>
            </w:r>
            <w:r w:rsidR="00777791">
              <w:rPr>
                <w:webHidden/>
                <w:sz w:val="24"/>
                <w:szCs w:val="24"/>
              </w:rPr>
              <w:t>112</w:t>
            </w:r>
            <w:r w:rsidR="00BD03EC" w:rsidRPr="007B3D8D">
              <w:rPr>
                <w:webHidden/>
                <w:sz w:val="24"/>
                <w:szCs w:val="24"/>
              </w:rPr>
              <w:fldChar w:fldCharType="end"/>
            </w:r>
          </w:hyperlink>
        </w:p>
        <w:p w14:paraId="297DC50A" w14:textId="77777777" w:rsidR="007B3D8D" w:rsidRPr="007B3D8D" w:rsidRDefault="0081741E">
          <w:pPr>
            <w:pStyle w:val="TOC1"/>
            <w:rPr>
              <w:szCs w:val="24"/>
              <w:lang w:val="en-GB" w:eastAsia="en-GB"/>
            </w:rPr>
          </w:pPr>
          <w:hyperlink w:anchor="_Toc462059773" w:history="1">
            <w:r w:rsidR="007B3D8D" w:rsidRPr="007B3D8D">
              <w:rPr>
                <w:rStyle w:val="Hyperlink"/>
                <w:szCs w:val="24"/>
              </w:rPr>
              <w:t>Chapter 4</w:t>
            </w:r>
            <w:r w:rsidR="007B3D8D" w:rsidRPr="007B3D8D">
              <w:rPr>
                <w:szCs w:val="24"/>
                <w:lang w:val="en-GB" w:eastAsia="en-GB"/>
              </w:rPr>
              <w:tab/>
            </w:r>
            <w:r w:rsidR="007B3D8D" w:rsidRPr="007B3D8D">
              <w:rPr>
                <w:rStyle w:val="Hyperlink"/>
                <w:szCs w:val="24"/>
              </w:rPr>
              <w:t xml:space="preserve">The influence of exogenous organic carbon assimilation on the growth and metabolism of </w:t>
            </w:r>
            <w:r w:rsidR="007B3D8D" w:rsidRPr="007B3D8D">
              <w:rPr>
                <w:rStyle w:val="Hyperlink"/>
                <w:i/>
                <w:szCs w:val="24"/>
              </w:rPr>
              <w:t>Micractinium inermum</w:t>
            </w:r>
            <w:r w:rsidR="007B3D8D" w:rsidRPr="007B3D8D">
              <w:rPr>
                <w:webHidden/>
                <w:szCs w:val="24"/>
              </w:rPr>
              <w:tab/>
            </w:r>
            <w:r w:rsidR="00BD03EC" w:rsidRPr="007B3D8D">
              <w:rPr>
                <w:webHidden/>
                <w:szCs w:val="24"/>
              </w:rPr>
              <w:fldChar w:fldCharType="begin"/>
            </w:r>
            <w:r w:rsidR="007B3D8D" w:rsidRPr="007B3D8D">
              <w:rPr>
                <w:webHidden/>
                <w:szCs w:val="24"/>
              </w:rPr>
              <w:instrText xml:space="preserve"> PAGEREF _Toc462059773 \h </w:instrText>
            </w:r>
            <w:r w:rsidR="00BD03EC" w:rsidRPr="007B3D8D">
              <w:rPr>
                <w:webHidden/>
                <w:szCs w:val="24"/>
              </w:rPr>
            </w:r>
            <w:r w:rsidR="00BD03EC" w:rsidRPr="007B3D8D">
              <w:rPr>
                <w:webHidden/>
                <w:szCs w:val="24"/>
              </w:rPr>
              <w:fldChar w:fldCharType="separate"/>
            </w:r>
            <w:r w:rsidR="00777791">
              <w:rPr>
                <w:webHidden/>
                <w:szCs w:val="24"/>
              </w:rPr>
              <w:t>115</w:t>
            </w:r>
            <w:r w:rsidR="00BD03EC" w:rsidRPr="007B3D8D">
              <w:rPr>
                <w:webHidden/>
                <w:szCs w:val="24"/>
              </w:rPr>
              <w:fldChar w:fldCharType="end"/>
            </w:r>
          </w:hyperlink>
        </w:p>
        <w:p w14:paraId="58FCC7EE" w14:textId="77777777" w:rsidR="007B3D8D" w:rsidRPr="005B2330" w:rsidRDefault="0081741E">
          <w:pPr>
            <w:pStyle w:val="TOC2"/>
            <w:rPr>
              <w:sz w:val="24"/>
              <w:szCs w:val="24"/>
              <w:lang w:val="en-GB" w:eastAsia="en-GB"/>
            </w:rPr>
          </w:pPr>
          <w:hyperlink w:anchor="_Toc462059774" w:history="1">
            <w:r w:rsidR="007B3D8D" w:rsidRPr="005B2330">
              <w:rPr>
                <w:rStyle w:val="Hyperlink"/>
                <w:sz w:val="24"/>
                <w:szCs w:val="24"/>
              </w:rPr>
              <w:t>4.1</w:t>
            </w:r>
            <w:r w:rsidR="007B3D8D" w:rsidRPr="005B2330">
              <w:rPr>
                <w:sz w:val="24"/>
                <w:szCs w:val="24"/>
                <w:lang w:val="en-GB" w:eastAsia="en-GB"/>
              </w:rPr>
              <w:tab/>
            </w:r>
            <w:r w:rsidR="007B3D8D" w:rsidRPr="005B2330">
              <w:rPr>
                <w:rStyle w:val="Hyperlink"/>
                <w:sz w:val="24"/>
                <w:szCs w:val="24"/>
              </w:rPr>
              <w:t>Introduction</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74 \h </w:instrText>
            </w:r>
            <w:r w:rsidR="00BD03EC" w:rsidRPr="005B2330">
              <w:rPr>
                <w:webHidden/>
                <w:sz w:val="24"/>
                <w:szCs w:val="24"/>
              </w:rPr>
            </w:r>
            <w:r w:rsidR="00BD03EC" w:rsidRPr="005B2330">
              <w:rPr>
                <w:webHidden/>
                <w:sz w:val="24"/>
                <w:szCs w:val="24"/>
              </w:rPr>
              <w:fldChar w:fldCharType="separate"/>
            </w:r>
            <w:r w:rsidR="00777791">
              <w:rPr>
                <w:webHidden/>
                <w:sz w:val="24"/>
                <w:szCs w:val="24"/>
              </w:rPr>
              <w:t>116</w:t>
            </w:r>
            <w:r w:rsidR="00BD03EC" w:rsidRPr="005B2330">
              <w:rPr>
                <w:webHidden/>
                <w:sz w:val="24"/>
                <w:szCs w:val="24"/>
              </w:rPr>
              <w:fldChar w:fldCharType="end"/>
            </w:r>
          </w:hyperlink>
        </w:p>
        <w:p w14:paraId="748ED13F" w14:textId="77777777" w:rsidR="007B3D8D" w:rsidRPr="005B2330" w:rsidRDefault="0081741E">
          <w:pPr>
            <w:pStyle w:val="TOC2"/>
            <w:rPr>
              <w:sz w:val="24"/>
              <w:szCs w:val="24"/>
              <w:lang w:val="en-GB" w:eastAsia="en-GB"/>
            </w:rPr>
          </w:pPr>
          <w:hyperlink w:anchor="_Toc462059775" w:history="1">
            <w:r w:rsidR="007B3D8D" w:rsidRPr="005B2330">
              <w:rPr>
                <w:rStyle w:val="Hyperlink"/>
                <w:sz w:val="24"/>
                <w:szCs w:val="24"/>
              </w:rPr>
              <w:t>4.2</w:t>
            </w:r>
            <w:r w:rsidR="007B3D8D" w:rsidRPr="005B2330">
              <w:rPr>
                <w:sz w:val="24"/>
                <w:szCs w:val="24"/>
                <w:lang w:val="en-GB" w:eastAsia="en-GB"/>
              </w:rPr>
              <w:tab/>
            </w:r>
            <w:r w:rsidR="007B3D8D" w:rsidRPr="005B2330">
              <w:rPr>
                <w:rStyle w:val="Hyperlink"/>
                <w:sz w:val="24"/>
                <w:szCs w:val="24"/>
              </w:rPr>
              <w:t>Materials and Methods</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75 \h </w:instrText>
            </w:r>
            <w:r w:rsidR="00BD03EC" w:rsidRPr="005B2330">
              <w:rPr>
                <w:webHidden/>
                <w:sz w:val="24"/>
                <w:szCs w:val="24"/>
              </w:rPr>
            </w:r>
            <w:r w:rsidR="00BD03EC" w:rsidRPr="005B2330">
              <w:rPr>
                <w:webHidden/>
                <w:sz w:val="24"/>
                <w:szCs w:val="24"/>
              </w:rPr>
              <w:fldChar w:fldCharType="separate"/>
            </w:r>
            <w:r w:rsidR="00777791">
              <w:rPr>
                <w:webHidden/>
                <w:sz w:val="24"/>
                <w:szCs w:val="24"/>
              </w:rPr>
              <w:t>118</w:t>
            </w:r>
            <w:r w:rsidR="00BD03EC" w:rsidRPr="005B2330">
              <w:rPr>
                <w:webHidden/>
                <w:sz w:val="24"/>
                <w:szCs w:val="24"/>
              </w:rPr>
              <w:fldChar w:fldCharType="end"/>
            </w:r>
          </w:hyperlink>
        </w:p>
        <w:p w14:paraId="25FE4B49" w14:textId="77777777" w:rsidR="007B3D8D" w:rsidRPr="005B2330" w:rsidRDefault="0081741E">
          <w:pPr>
            <w:pStyle w:val="TOC3"/>
            <w:rPr>
              <w:sz w:val="24"/>
              <w:szCs w:val="24"/>
              <w:lang w:val="en-GB" w:eastAsia="en-GB"/>
            </w:rPr>
          </w:pPr>
          <w:hyperlink w:anchor="_Toc462059776" w:history="1">
            <w:r w:rsidR="007B3D8D" w:rsidRPr="005B2330">
              <w:rPr>
                <w:rStyle w:val="Hyperlink"/>
                <w:sz w:val="24"/>
                <w:szCs w:val="24"/>
              </w:rPr>
              <w:t>4.2.1</w:t>
            </w:r>
            <w:r w:rsidR="007B3D8D" w:rsidRPr="005B2330">
              <w:rPr>
                <w:sz w:val="24"/>
                <w:szCs w:val="24"/>
                <w:lang w:val="en-GB" w:eastAsia="en-GB"/>
              </w:rPr>
              <w:tab/>
            </w:r>
            <w:r w:rsidR="007B3D8D" w:rsidRPr="005B2330">
              <w:rPr>
                <w:rStyle w:val="Hyperlink"/>
                <w:sz w:val="24"/>
                <w:szCs w:val="24"/>
              </w:rPr>
              <w:t>Organism</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76 \h </w:instrText>
            </w:r>
            <w:r w:rsidR="00BD03EC" w:rsidRPr="005B2330">
              <w:rPr>
                <w:webHidden/>
                <w:sz w:val="24"/>
                <w:szCs w:val="24"/>
              </w:rPr>
            </w:r>
            <w:r w:rsidR="00BD03EC" w:rsidRPr="005B2330">
              <w:rPr>
                <w:webHidden/>
                <w:sz w:val="24"/>
                <w:szCs w:val="24"/>
              </w:rPr>
              <w:fldChar w:fldCharType="separate"/>
            </w:r>
            <w:r w:rsidR="00777791">
              <w:rPr>
                <w:webHidden/>
                <w:sz w:val="24"/>
                <w:szCs w:val="24"/>
              </w:rPr>
              <w:t>118</w:t>
            </w:r>
            <w:r w:rsidR="00BD03EC" w:rsidRPr="005B2330">
              <w:rPr>
                <w:webHidden/>
                <w:sz w:val="24"/>
                <w:szCs w:val="24"/>
              </w:rPr>
              <w:fldChar w:fldCharType="end"/>
            </w:r>
          </w:hyperlink>
        </w:p>
        <w:p w14:paraId="279AEA7D" w14:textId="77777777" w:rsidR="007B3D8D" w:rsidRPr="005B2330" w:rsidRDefault="0081741E">
          <w:pPr>
            <w:pStyle w:val="TOC3"/>
            <w:rPr>
              <w:sz w:val="24"/>
              <w:szCs w:val="24"/>
              <w:lang w:val="en-GB" w:eastAsia="en-GB"/>
            </w:rPr>
          </w:pPr>
          <w:hyperlink w:anchor="_Toc462059777" w:history="1">
            <w:r w:rsidR="007B3D8D" w:rsidRPr="005B2330">
              <w:rPr>
                <w:rStyle w:val="Hyperlink"/>
                <w:sz w:val="24"/>
                <w:szCs w:val="24"/>
              </w:rPr>
              <w:t>4.2.2</w:t>
            </w:r>
            <w:r w:rsidR="007B3D8D" w:rsidRPr="005B2330">
              <w:rPr>
                <w:sz w:val="24"/>
                <w:szCs w:val="24"/>
                <w:lang w:val="en-GB" w:eastAsia="en-GB"/>
              </w:rPr>
              <w:tab/>
            </w:r>
            <w:r w:rsidR="007B3D8D" w:rsidRPr="005B2330">
              <w:rPr>
                <w:rStyle w:val="Hyperlink"/>
                <w:sz w:val="24"/>
                <w:szCs w:val="24"/>
              </w:rPr>
              <w:t>Growth conditions</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77 \h </w:instrText>
            </w:r>
            <w:r w:rsidR="00BD03EC" w:rsidRPr="005B2330">
              <w:rPr>
                <w:webHidden/>
                <w:sz w:val="24"/>
                <w:szCs w:val="24"/>
              </w:rPr>
            </w:r>
            <w:r w:rsidR="00BD03EC" w:rsidRPr="005B2330">
              <w:rPr>
                <w:webHidden/>
                <w:sz w:val="24"/>
                <w:szCs w:val="24"/>
              </w:rPr>
              <w:fldChar w:fldCharType="separate"/>
            </w:r>
            <w:r w:rsidR="00777791">
              <w:rPr>
                <w:webHidden/>
                <w:sz w:val="24"/>
                <w:szCs w:val="24"/>
              </w:rPr>
              <w:t>119</w:t>
            </w:r>
            <w:r w:rsidR="00BD03EC" w:rsidRPr="005B2330">
              <w:rPr>
                <w:webHidden/>
                <w:sz w:val="24"/>
                <w:szCs w:val="24"/>
              </w:rPr>
              <w:fldChar w:fldCharType="end"/>
            </w:r>
          </w:hyperlink>
        </w:p>
        <w:p w14:paraId="7D22955F" w14:textId="77777777" w:rsidR="007B3D8D" w:rsidRPr="005B2330" w:rsidRDefault="0081741E">
          <w:pPr>
            <w:pStyle w:val="TOC3"/>
            <w:rPr>
              <w:sz w:val="24"/>
              <w:szCs w:val="24"/>
              <w:lang w:val="en-GB" w:eastAsia="en-GB"/>
            </w:rPr>
          </w:pPr>
          <w:hyperlink w:anchor="_Toc462059778" w:history="1">
            <w:r w:rsidR="007B3D8D" w:rsidRPr="005B2330">
              <w:rPr>
                <w:rStyle w:val="Hyperlink"/>
                <w:sz w:val="24"/>
                <w:szCs w:val="24"/>
              </w:rPr>
              <w:t>4.2.3</w:t>
            </w:r>
            <w:r w:rsidR="007B3D8D" w:rsidRPr="005B2330">
              <w:rPr>
                <w:sz w:val="24"/>
                <w:szCs w:val="24"/>
                <w:lang w:val="en-GB" w:eastAsia="en-GB"/>
              </w:rPr>
              <w:tab/>
            </w:r>
            <w:r w:rsidR="007B3D8D" w:rsidRPr="005B2330">
              <w:rPr>
                <w:rStyle w:val="Hyperlink"/>
                <w:sz w:val="24"/>
                <w:szCs w:val="24"/>
              </w:rPr>
              <w:t>Reactor design and set up</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78 \h </w:instrText>
            </w:r>
            <w:r w:rsidR="00BD03EC" w:rsidRPr="005B2330">
              <w:rPr>
                <w:webHidden/>
                <w:sz w:val="24"/>
                <w:szCs w:val="24"/>
              </w:rPr>
            </w:r>
            <w:r w:rsidR="00BD03EC" w:rsidRPr="005B2330">
              <w:rPr>
                <w:webHidden/>
                <w:sz w:val="24"/>
                <w:szCs w:val="24"/>
              </w:rPr>
              <w:fldChar w:fldCharType="separate"/>
            </w:r>
            <w:r w:rsidR="00777791">
              <w:rPr>
                <w:webHidden/>
                <w:sz w:val="24"/>
                <w:szCs w:val="24"/>
              </w:rPr>
              <w:t>120</w:t>
            </w:r>
            <w:r w:rsidR="00BD03EC" w:rsidRPr="005B2330">
              <w:rPr>
                <w:webHidden/>
                <w:sz w:val="24"/>
                <w:szCs w:val="24"/>
              </w:rPr>
              <w:fldChar w:fldCharType="end"/>
            </w:r>
          </w:hyperlink>
        </w:p>
        <w:p w14:paraId="32C96728" w14:textId="77777777" w:rsidR="007B3D8D" w:rsidRPr="005B2330" w:rsidRDefault="0081741E">
          <w:pPr>
            <w:pStyle w:val="TOC3"/>
            <w:rPr>
              <w:sz w:val="24"/>
              <w:szCs w:val="24"/>
              <w:lang w:val="en-GB" w:eastAsia="en-GB"/>
            </w:rPr>
          </w:pPr>
          <w:hyperlink w:anchor="_Toc462059779" w:history="1">
            <w:r w:rsidR="007B3D8D" w:rsidRPr="005B2330">
              <w:rPr>
                <w:rStyle w:val="Hyperlink"/>
                <w:sz w:val="24"/>
                <w:szCs w:val="24"/>
              </w:rPr>
              <w:t>4.2.4</w:t>
            </w:r>
            <w:r w:rsidR="007B3D8D" w:rsidRPr="005B2330">
              <w:rPr>
                <w:sz w:val="24"/>
                <w:szCs w:val="24"/>
                <w:lang w:val="en-GB" w:eastAsia="en-GB"/>
              </w:rPr>
              <w:tab/>
            </w:r>
            <w:r w:rsidR="007B3D8D" w:rsidRPr="005B2330">
              <w:rPr>
                <w:rStyle w:val="Hyperlink"/>
                <w:sz w:val="24"/>
                <w:szCs w:val="24"/>
              </w:rPr>
              <w:t>Biochemical analysis</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79 \h </w:instrText>
            </w:r>
            <w:r w:rsidR="00BD03EC" w:rsidRPr="005B2330">
              <w:rPr>
                <w:webHidden/>
                <w:sz w:val="24"/>
                <w:szCs w:val="24"/>
              </w:rPr>
            </w:r>
            <w:r w:rsidR="00BD03EC" w:rsidRPr="005B2330">
              <w:rPr>
                <w:webHidden/>
                <w:sz w:val="24"/>
                <w:szCs w:val="24"/>
              </w:rPr>
              <w:fldChar w:fldCharType="separate"/>
            </w:r>
            <w:r w:rsidR="00777791">
              <w:rPr>
                <w:webHidden/>
                <w:sz w:val="24"/>
                <w:szCs w:val="24"/>
              </w:rPr>
              <w:t>124</w:t>
            </w:r>
            <w:r w:rsidR="00BD03EC" w:rsidRPr="005B2330">
              <w:rPr>
                <w:webHidden/>
                <w:sz w:val="24"/>
                <w:szCs w:val="24"/>
              </w:rPr>
              <w:fldChar w:fldCharType="end"/>
            </w:r>
          </w:hyperlink>
        </w:p>
        <w:p w14:paraId="738736EE" w14:textId="77777777" w:rsidR="007B3D8D" w:rsidRPr="005B2330" w:rsidRDefault="0081741E">
          <w:pPr>
            <w:pStyle w:val="TOC3"/>
            <w:rPr>
              <w:sz w:val="24"/>
              <w:szCs w:val="24"/>
              <w:lang w:val="en-GB" w:eastAsia="en-GB"/>
            </w:rPr>
          </w:pPr>
          <w:hyperlink w:anchor="_Toc462059780" w:history="1">
            <w:r w:rsidR="007B3D8D" w:rsidRPr="005B2330">
              <w:rPr>
                <w:rStyle w:val="Hyperlink"/>
                <w:sz w:val="24"/>
                <w:szCs w:val="24"/>
              </w:rPr>
              <w:t>4.2.5</w:t>
            </w:r>
            <w:r w:rsidR="007B3D8D" w:rsidRPr="005B2330">
              <w:rPr>
                <w:sz w:val="24"/>
                <w:szCs w:val="24"/>
                <w:lang w:val="en-GB" w:eastAsia="en-GB"/>
              </w:rPr>
              <w:tab/>
            </w:r>
            <w:r w:rsidR="007B3D8D" w:rsidRPr="005B2330">
              <w:rPr>
                <w:rStyle w:val="Hyperlink"/>
                <w:sz w:val="24"/>
                <w:szCs w:val="24"/>
              </w:rPr>
              <w:t>Dissolved inorganic carbon</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80 \h </w:instrText>
            </w:r>
            <w:r w:rsidR="00BD03EC" w:rsidRPr="005B2330">
              <w:rPr>
                <w:webHidden/>
                <w:sz w:val="24"/>
                <w:szCs w:val="24"/>
              </w:rPr>
            </w:r>
            <w:r w:rsidR="00BD03EC" w:rsidRPr="005B2330">
              <w:rPr>
                <w:webHidden/>
                <w:sz w:val="24"/>
                <w:szCs w:val="24"/>
              </w:rPr>
              <w:fldChar w:fldCharType="separate"/>
            </w:r>
            <w:r w:rsidR="00777791">
              <w:rPr>
                <w:webHidden/>
                <w:sz w:val="24"/>
                <w:szCs w:val="24"/>
              </w:rPr>
              <w:t>126</w:t>
            </w:r>
            <w:r w:rsidR="00BD03EC" w:rsidRPr="005B2330">
              <w:rPr>
                <w:webHidden/>
                <w:sz w:val="24"/>
                <w:szCs w:val="24"/>
              </w:rPr>
              <w:fldChar w:fldCharType="end"/>
            </w:r>
          </w:hyperlink>
        </w:p>
        <w:p w14:paraId="25533AA7" w14:textId="77777777" w:rsidR="007B3D8D" w:rsidRPr="005B2330" w:rsidRDefault="0081741E">
          <w:pPr>
            <w:pStyle w:val="TOC3"/>
            <w:rPr>
              <w:sz w:val="24"/>
              <w:szCs w:val="24"/>
              <w:lang w:val="en-GB" w:eastAsia="en-GB"/>
            </w:rPr>
          </w:pPr>
          <w:hyperlink w:anchor="_Toc462059781" w:history="1">
            <w:r w:rsidR="007B3D8D" w:rsidRPr="005B2330">
              <w:rPr>
                <w:rStyle w:val="Hyperlink"/>
                <w:sz w:val="24"/>
                <w:szCs w:val="24"/>
              </w:rPr>
              <w:t>4.2.6</w:t>
            </w:r>
            <w:r w:rsidR="007B3D8D" w:rsidRPr="005B2330">
              <w:rPr>
                <w:sz w:val="24"/>
                <w:szCs w:val="24"/>
                <w:lang w:val="en-GB" w:eastAsia="en-GB"/>
              </w:rPr>
              <w:tab/>
            </w:r>
            <w:r w:rsidR="007B3D8D" w:rsidRPr="005B2330">
              <w:rPr>
                <w:rStyle w:val="Hyperlink"/>
                <w:sz w:val="24"/>
                <w:szCs w:val="24"/>
              </w:rPr>
              <w:t>Dissolved oxygen measurements</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81 \h </w:instrText>
            </w:r>
            <w:r w:rsidR="00BD03EC" w:rsidRPr="005B2330">
              <w:rPr>
                <w:webHidden/>
                <w:sz w:val="24"/>
                <w:szCs w:val="24"/>
              </w:rPr>
            </w:r>
            <w:r w:rsidR="00BD03EC" w:rsidRPr="005B2330">
              <w:rPr>
                <w:webHidden/>
                <w:sz w:val="24"/>
                <w:szCs w:val="24"/>
              </w:rPr>
              <w:fldChar w:fldCharType="separate"/>
            </w:r>
            <w:r w:rsidR="00777791">
              <w:rPr>
                <w:webHidden/>
                <w:sz w:val="24"/>
                <w:szCs w:val="24"/>
              </w:rPr>
              <w:t>127</w:t>
            </w:r>
            <w:r w:rsidR="00BD03EC" w:rsidRPr="005B2330">
              <w:rPr>
                <w:webHidden/>
                <w:sz w:val="24"/>
                <w:szCs w:val="24"/>
              </w:rPr>
              <w:fldChar w:fldCharType="end"/>
            </w:r>
          </w:hyperlink>
        </w:p>
        <w:p w14:paraId="04FDEB9E" w14:textId="77777777" w:rsidR="007B3D8D" w:rsidRPr="005B2330" w:rsidRDefault="0081741E">
          <w:pPr>
            <w:pStyle w:val="TOC3"/>
            <w:rPr>
              <w:sz w:val="24"/>
              <w:szCs w:val="24"/>
              <w:lang w:val="en-GB" w:eastAsia="en-GB"/>
            </w:rPr>
          </w:pPr>
          <w:hyperlink w:anchor="_Toc462059782" w:history="1">
            <w:r w:rsidR="007B3D8D" w:rsidRPr="005B2330">
              <w:rPr>
                <w:rStyle w:val="Hyperlink"/>
                <w:sz w:val="24"/>
                <w:szCs w:val="24"/>
              </w:rPr>
              <w:t>4.2.7</w:t>
            </w:r>
            <w:r w:rsidR="007B3D8D" w:rsidRPr="005B2330">
              <w:rPr>
                <w:sz w:val="24"/>
                <w:szCs w:val="24"/>
                <w:lang w:val="en-GB" w:eastAsia="en-GB"/>
              </w:rPr>
              <w:tab/>
            </w:r>
            <w:r w:rsidR="007B3D8D" w:rsidRPr="005B2330">
              <w:rPr>
                <w:rStyle w:val="Hyperlink"/>
                <w:sz w:val="24"/>
                <w:szCs w:val="24"/>
              </w:rPr>
              <w:t>Oxygen evolution measurements</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82 \h </w:instrText>
            </w:r>
            <w:r w:rsidR="00BD03EC" w:rsidRPr="005B2330">
              <w:rPr>
                <w:webHidden/>
                <w:sz w:val="24"/>
                <w:szCs w:val="24"/>
              </w:rPr>
            </w:r>
            <w:r w:rsidR="00BD03EC" w:rsidRPr="005B2330">
              <w:rPr>
                <w:webHidden/>
                <w:sz w:val="24"/>
                <w:szCs w:val="24"/>
              </w:rPr>
              <w:fldChar w:fldCharType="separate"/>
            </w:r>
            <w:r w:rsidR="00777791">
              <w:rPr>
                <w:webHidden/>
                <w:sz w:val="24"/>
                <w:szCs w:val="24"/>
              </w:rPr>
              <w:t>127</w:t>
            </w:r>
            <w:r w:rsidR="00BD03EC" w:rsidRPr="005B2330">
              <w:rPr>
                <w:webHidden/>
                <w:sz w:val="24"/>
                <w:szCs w:val="24"/>
              </w:rPr>
              <w:fldChar w:fldCharType="end"/>
            </w:r>
          </w:hyperlink>
        </w:p>
        <w:p w14:paraId="1C44C2CD" w14:textId="77777777" w:rsidR="007B3D8D" w:rsidRPr="005B2330" w:rsidRDefault="0081741E">
          <w:pPr>
            <w:pStyle w:val="TOC3"/>
            <w:rPr>
              <w:sz w:val="24"/>
              <w:szCs w:val="24"/>
              <w:lang w:val="en-GB" w:eastAsia="en-GB"/>
            </w:rPr>
          </w:pPr>
          <w:hyperlink w:anchor="_Toc462059783" w:history="1">
            <w:r w:rsidR="007B3D8D" w:rsidRPr="005B2330">
              <w:rPr>
                <w:rStyle w:val="Hyperlink"/>
                <w:sz w:val="24"/>
                <w:szCs w:val="24"/>
              </w:rPr>
              <w:t>4.2.8</w:t>
            </w:r>
            <w:r w:rsidR="007B3D8D" w:rsidRPr="005B2330">
              <w:rPr>
                <w:sz w:val="24"/>
                <w:szCs w:val="24"/>
                <w:lang w:val="en-GB" w:eastAsia="en-GB"/>
              </w:rPr>
              <w:tab/>
            </w:r>
            <w:r w:rsidR="007B3D8D" w:rsidRPr="005B2330">
              <w:rPr>
                <w:rStyle w:val="Hyperlink"/>
                <w:sz w:val="24"/>
                <w:szCs w:val="24"/>
              </w:rPr>
              <w:t>Statistical analysis</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83 \h </w:instrText>
            </w:r>
            <w:r w:rsidR="00BD03EC" w:rsidRPr="005B2330">
              <w:rPr>
                <w:webHidden/>
                <w:sz w:val="24"/>
                <w:szCs w:val="24"/>
              </w:rPr>
            </w:r>
            <w:r w:rsidR="00BD03EC" w:rsidRPr="005B2330">
              <w:rPr>
                <w:webHidden/>
                <w:sz w:val="24"/>
                <w:szCs w:val="24"/>
              </w:rPr>
              <w:fldChar w:fldCharType="separate"/>
            </w:r>
            <w:r w:rsidR="00777791">
              <w:rPr>
                <w:webHidden/>
                <w:sz w:val="24"/>
                <w:szCs w:val="24"/>
              </w:rPr>
              <w:t>127</w:t>
            </w:r>
            <w:r w:rsidR="00BD03EC" w:rsidRPr="005B2330">
              <w:rPr>
                <w:webHidden/>
                <w:sz w:val="24"/>
                <w:szCs w:val="24"/>
              </w:rPr>
              <w:fldChar w:fldCharType="end"/>
            </w:r>
          </w:hyperlink>
        </w:p>
        <w:p w14:paraId="14F1E102" w14:textId="77777777" w:rsidR="007B3D8D" w:rsidRPr="005B2330" w:rsidRDefault="0081741E">
          <w:pPr>
            <w:pStyle w:val="TOC2"/>
            <w:rPr>
              <w:sz w:val="24"/>
              <w:szCs w:val="24"/>
              <w:lang w:val="en-GB" w:eastAsia="en-GB"/>
            </w:rPr>
          </w:pPr>
          <w:hyperlink w:anchor="_Toc462059784" w:history="1">
            <w:r w:rsidR="007B3D8D" w:rsidRPr="005B2330">
              <w:rPr>
                <w:rStyle w:val="Hyperlink"/>
                <w:sz w:val="24"/>
                <w:szCs w:val="24"/>
              </w:rPr>
              <w:t>4.3</w:t>
            </w:r>
            <w:r w:rsidR="007B3D8D" w:rsidRPr="005B2330">
              <w:rPr>
                <w:sz w:val="24"/>
                <w:szCs w:val="24"/>
                <w:lang w:val="en-GB" w:eastAsia="en-GB"/>
              </w:rPr>
              <w:tab/>
            </w:r>
            <w:r w:rsidR="007B3D8D" w:rsidRPr="005B2330">
              <w:rPr>
                <w:rStyle w:val="Hyperlink"/>
                <w:sz w:val="24"/>
                <w:szCs w:val="24"/>
              </w:rPr>
              <w:t>Results</w:t>
            </w:r>
            <w:r w:rsidR="007B3D8D" w:rsidRPr="005B2330">
              <w:rPr>
                <w:webHidden/>
                <w:sz w:val="24"/>
                <w:szCs w:val="24"/>
              </w:rPr>
              <w:tab/>
            </w:r>
            <w:r w:rsidR="00BD03EC" w:rsidRPr="005B2330">
              <w:rPr>
                <w:webHidden/>
                <w:sz w:val="24"/>
                <w:szCs w:val="24"/>
              </w:rPr>
              <w:fldChar w:fldCharType="begin"/>
            </w:r>
            <w:r w:rsidR="007B3D8D" w:rsidRPr="005B2330">
              <w:rPr>
                <w:webHidden/>
                <w:sz w:val="24"/>
                <w:szCs w:val="24"/>
              </w:rPr>
              <w:instrText xml:space="preserve"> PAGEREF _Toc462059784 \h </w:instrText>
            </w:r>
            <w:r w:rsidR="00BD03EC" w:rsidRPr="005B2330">
              <w:rPr>
                <w:webHidden/>
                <w:sz w:val="24"/>
                <w:szCs w:val="24"/>
              </w:rPr>
            </w:r>
            <w:r w:rsidR="00BD03EC" w:rsidRPr="005B2330">
              <w:rPr>
                <w:webHidden/>
                <w:sz w:val="24"/>
                <w:szCs w:val="24"/>
              </w:rPr>
              <w:fldChar w:fldCharType="separate"/>
            </w:r>
            <w:r w:rsidR="00777791">
              <w:rPr>
                <w:webHidden/>
                <w:sz w:val="24"/>
                <w:szCs w:val="24"/>
              </w:rPr>
              <w:t>128</w:t>
            </w:r>
            <w:r w:rsidR="00BD03EC" w:rsidRPr="005B2330">
              <w:rPr>
                <w:webHidden/>
                <w:sz w:val="24"/>
                <w:szCs w:val="24"/>
              </w:rPr>
              <w:fldChar w:fldCharType="end"/>
            </w:r>
          </w:hyperlink>
        </w:p>
        <w:p w14:paraId="1E51B57D" w14:textId="77777777" w:rsidR="007B3D8D" w:rsidRPr="007B3D8D" w:rsidRDefault="0081741E">
          <w:pPr>
            <w:pStyle w:val="TOC3"/>
            <w:rPr>
              <w:sz w:val="24"/>
              <w:szCs w:val="24"/>
              <w:lang w:val="en-GB" w:eastAsia="en-GB"/>
            </w:rPr>
          </w:pPr>
          <w:hyperlink w:anchor="_Toc462059785" w:history="1">
            <w:r w:rsidR="007B3D8D" w:rsidRPr="007B3D8D">
              <w:rPr>
                <w:rStyle w:val="Hyperlink"/>
                <w:sz w:val="24"/>
                <w:szCs w:val="24"/>
              </w:rPr>
              <w:t>4.3.1</w:t>
            </w:r>
            <w:r w:rsidR="007B3D8D" w:rsidRPr="007B3D8D">
              <w:rPr>
                <w:sz w:val="24"/>
                <w:szCs w:val="24"/>
                <w:lang w:val="en-GB" w:eastAsia="en-GB"/>
              </w:rPr>
              <w:tab/>
            </w:r>
            <w:r w:rsidR="007B3D8D" w:rsidRPr="007B3D8D">
              <w:rPr>
                <w:rStyle w:val="Hyperlink"/>
                <w:sz w:val="24"/>
                <w:szCs w:val="24"/>
              </w:rPr>
              <w:t xml:space="preserve">Influence of organic carbon supplementation on the growth of </w:t>
            </w:r>
            <w:r w:rsidR="007B3D8D" w:rsidRPr="007B3D8D">
              <w:rPr>
                <w:rStyle w:val="Hyperlink"/>
                <w:i/>
                <w:sz w:val="24"/>
                <w:szCs w:val="24"/>
              </w:rPr>
              <w:t>M. inermum</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85 \h </w:instrText>
            </w:r>
            <w:r w:rsidR="00BD03EC" w:rsidRPr="007B3D8D">
              <w:rPr>
                <w:webHidden/>
                <w:sz w:val="24"/>
                <w:szCs w:val="24"/>
              </w:rPr>
            </w:r>
            <w:r w:rsidR="00BD03EC" w:rsidRPr="007B3D8D">
              <w:rPr>
                <w:webHidden/>
                <w:sz w:val="24"/>
                <w:szCs w:val="24"/>
              </w:rPr>
              <w:fldChar w:fldCharType="separate"/>
            </w:r>
            <w:r w:rsidR="00777791">
              <w:rPr>
                <w:webHidden/>
                <w:sz w:val="24"/>
                <w:szCs w:val="24"/>
              </w:rPr>
              <w:t>128</w:t>
            </w:r>
            <w:r w:rsidR="00BD03EC" w:rsidRPr="007B3D8D">
              <w:rPr>
                <w:webHidden/>
                <w:sz w:val="24"/>
                <w:szCs w:val="24"/>
              </w:rPr>
              <w:fldChar w:fldCharType="end"/>
            </w:r>
          </w:hyperlink>
        </w:p>
        <w:p w14:paraId="3FAC32E2" w14:textId="77777777" w:rsidR="007B3D8D" w:rsidRPr="007B3D8D" w:rsidRDefault="0081741E">
          <w:pPr>
            <w:pStyle w:val="TOC3"/>
            <w:rPr>
              <w:sz w:val="24"/>
              <w:szCs w:val="24"/>
              <w:lang w:val="en-GB" w:eastAsia="en-GB"/>
            </w:rPr>
          </w:pPr>
          <w:hyperlink w:anchor="_Toc462059786" w:history="1">
            <w:r w:rsidR="007B3D8D" w:rsidRPr="007B3D8D">
              <w:rPr>
                <w:rStyle w:val="Hyperlink"/>
                <w:sz w:val="24"/>
                <w:szCs w:val="24"/>
              </w:rPr>
              <w:t>4.3.2</w:t>
            </w:r>
            <w:r w:rsidR="007B3D8D" w:rsidRPr="007B3D8D">
              <w:rPr>
                <w:sz w:val="24"/>
                <w:szCs w:val="24"/>
                <w:lang w:val="en-GB" w:eastAsia="en-GB"/>
              </w:rPr>
              <w:tab/>
            </w:r>
            <w:r w:rsidR="007B3D8D" w:rsidRPr="007B3D8D">
              <w:rPr>
                <w:rStyle w:val="Hyperlink"/>
                <w:sz w:val="24"/>
                <w:szCs w:val="24"/>
              </w:rPr>
              <w:t xml:space="preserve">Influence of organic carbon supplementation on the biochemical composition of </w:t>
            </w:r>
            <w:r w:rsidR="007B3D8D" w:rsidRPr="007B3D8D">
              <w:rPr>
                <w:rStyle w:val="Hyperlink"/>
                <w:i/>
                <w:sz w:val="24"/>
                <w:szCs w:val="24"/>
              </w:rPr>
              <w:t>M. inermum</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86 \h </w:instrText>
            </w:r>
            <w:r w:rsidR="00BD03EC" w:rsidRPr="007B3D8D">
              <w:rPr>
                <w:webHidden/>
                <w:sz w:val="24"/>
                <w:szCs w:val="24"/>
              </w:rPr>
            </w:r>
            <w:r w:rsidR="00BD03EC" w:rsidRPr="007B3D8D">
              <w:rPr>
                <w:webHidden/>
                <w:sz w:val="24"/>
                <w:szCs w:val="24"/>
              </w:rPr>
              <w:fldChar w:fldCharType="separate"/>
            </w:r>
            <w:r w:rsidR="00777791">
              <w:rPr>
                <w:webHidden/>
                <w:sz w:val="24"/>
                <w:szCs w:val="24"/>
              </w:rPr>
              <w:t>132</w:t>
            </w:r>
            <w:r w:rsidR="00BD03EC" w:rsidRPr="007B3D8D">
              <w:rPr>
                <w:webHidden/>
                <w:sz w:val="24"/>
                <w:szCs w:val="24"/>
              </w:rPr>
              <w:fldChar w:fldCharType="end"/>
            </w:r>
          </w:hyperlink>
        </w:p>
        <w:p w14:paraId="4C28E3F7" w14:textId="77777777" w:rsidR="007B3D8D" w:rsidRPr="007B3D8D" w:rsidRDefault="0081741E">
          <w:pPr>
            <w:pStyle w:val="TOC3"/>
            <w:rPr>
              <w:sz w:val="24"/>
              <w:szCs w:val="24"/>
              <w:lang w:val="en-GB" w:eastAsia="en-GB"/>
            </w:rPr>
          </w:pPr>
          <w:hyperlink w:anchor="_Toc462059787" w:history="1">
            <w:r w:rsidR="007B3D8D" w:rsidRPr="007B3D8D">
              <w:rPr>
                <w:rStyle w:val="Hyperlink"/>
                <w:sz w:val="24"/>
                <w:szCs w:val="24"/>
              </w:rPr>
              <w:t>4.3.3</w:t>
            </w:r>
            <w:r w:rsidR="007B3D8D" w:rsidRPr="007B3D8D">
              <w:rPr>
                <w:sz w:val="24"/>
                <w:szCs w:val="24"/>
                <w:lang w:val="en-GB" w:eastAsia="en-GB"/>
              </w:rPr>
              <w:tab/>
            </w:r>
            <w:r w:rsidR="007B3D8D" w:rsidRPr="007B3D8D">
              <w:rPr>
                <w:rStyle w:val="Hyperlink"/>
                <w:sz w:val="24"/>
                <w:szCs w:val="24"/>
              </w:rPr>
              <w:t>Gaseous limitation under autotrophic and heterotrophic growth</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87 \h </w:instrText>
            </w:r>
            <w:r w:rsidR="00BD03EC" w:rsidRPr="007B3D8D">
              <w:rPr>
                <w:webHidden/>
                <w:sz w:val="24"/>
                <w:szCs w:val="24"/>
              </w:rPr>
            </w:r>
            <w:r w:rsidR="00BD03EC" w:rsidRPr="007B3D8D">
              <w:rPr>
                <w:webHidden/>
                <w:sz w:val="24"/>
                <w:szCs w:val="24"/>
              </w:rPr>
              <w:fldChar w:fldCharType="separate"/>
            </w:r>
            <w:r w:rsidR="00777791">
              <w:rPr>
                <w:webHidden/>
                <w:sz w:val="24"/>
                <w:szCs w:val="24"/>
              </w:rPr>
              <w:t>134</w:t>
            </w:r>
            <w:r w:rsidR="00BD03EC" w:rsidRPr="007B3D8D">
              <w:rPr>
                <w:webHidden/>
                <w:sz w:val="24"/>
                <w:szCs w:val="24"/>
              </w:rPr>
              <w:fldChar w:fldCharType="end"/>
            </w:r>
          </w:hyperlink>
        </w:p>
        <w:p w14:paraId="57BE48BB" w14:textId="77777777" w:rsidR="007B3D8D" w:rsidRPr="007B3D8D" w:rsidRDefault="0081741E">
          <w:pPr>
            <w:pStyle w:val="TOC3"/>
            <w:rPr>
              <w:sz w:val="24"/>
              <w:szCs w:val="24"/>
              <w:lang w:val="en-GB" w:eastAsia="en-GB"/>
            </w:rPr>
          </w:pPr>
          <w:hyperlink w:anchor="_Toc462059788" w:history="1">
            <w:r w:rsidR="007B3D8D" w:rsidRPr="007B3D8D">
              <w:rPr>
                <w:rStyle w:val="Hyperlink"/>
                <w:sz w:val="24"/>
                <w:szCs w:val="24"/>
              </w:rPr>
              <w:t>4.3.4</w:t>
            </w:r>
            <w:r w:rsidR="007B3D8D" w:rsidRPr="007B3D8D">
              <w:rPr>
                <w:sz w:val="24"/>
                <w:szCs w:val="24"/>
                <w:lang w:val="en-GB" w:eastAsia="en-GB"/>
              </w:rPr>
              <w:tab/>
            </w:r>
            <w:r w:rsidR="007B3D8D" w:rsidRPr="007B3D8D">
              <w:rPr>
                <w:rStyle w:val="Hyperlink"/>
                <w:sz w:val="24"/>
                <w:szCs w:val="24"/>
              </w:rPr>
              <w:t xml:space="preserve">Effect of trophic mode on dissolved gas concentration, photosynthesis, and respiration of </w:t>
            </w:r>
            <w:r w:rsidR="007B3D8D" w:rsidRPr="007B3D8D">
              <w:rPr>
                <w:rStyle w:val="Hyperlink"/>
                <w:i/>
                <w:sz w:val="24"/>
                <w:szCs w:val="24"/>
              </w:rPr>
              <w:t>M. inermum</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88 \h </w:instrText>
            </w:r>
            <w:r w:rsidR="00BD03EC" w:rsidRPr="007B3D8D">
              <w:rPr>
                <w:webHidden/>
                <w:sz w:val="24"/>
                <w:szCs w:val="24"/>
              </w:rPr>
            </w:r>
            <w:r w:rsidR="00BD03EC" w:rsidRPr="007B3D8D">
              <w:rPr>
                <w:webHidden/>
                <w:sz w:val="24"/>
                <w:szCs w:val="24"/>
              </w:rPr>
              <w:fldChar w:fldCharType="separate"/>
            </w:r>
            <w:r w:rsidR="00777791">
              <w:rPr>
                <w:webHidden/>
                <w:sz w:val="24"/>
                <w:szCs w:val="24"/>
              </w:rPr>
              <w:t>136</w:t>
            </w:r>
            <w:r w:rsidR="00BD03EC" w:rsidRPr="007B3D8D">
              <w:rPr>
                <w:webHidden/>
                <w:sz w:val="24"/>
                <w:szCs w:val="24"/>
              </w:rPr>
              <w:fldChar w:fldCharType="end"/>
            </w:r>
          </w:hyperlink>
        </w:p>
        <w:p w14:paraId="39F90B25" w14:textId="77777777" w:rsidR="007B3D8D" w:rsidRPr="007B3D8D" w:rsidRDefault="0081741E">
          <w:pPr>
            <w:pStyle w:val="TOC2"/>
            <w:rPr>
              <w:sz w:val="24"/>
              <w:szCs w:val="24"/>
              <w:lang w:val="en-GB" w:eastAsia="en-GB"/>
            </w:rPr>
          </w:pPr>
          <w:hyperlink w:anchor="_Toc462059789" w:history="1">
            <w:r w:rsidR="007B3D8D" w:rsidRPr="007B3D8D">
              <w:rPr>
                <w:rStyle w:val="Hyperlink"/>
                <w:sz w:val="24"/>
                <w:szCs w:val="24"/>
              </w:rPr>
              <w:t>4.4</w:t>
            </w:r>
            <w:r w:rsidR="007B3D8D" w:rsidRPr="007B3D8D">
              <w:rPr>
                <w:sz w:val="24"/>
                <w:szCs w:val="24"/>
                <w:lang w:val="en-GB" w:eastAsia="en-GB"/>
              </w:rPr>
              <w:tab/>
            </w:r>
            <w:r w:rsidR="007B3D8D" w:rsidRPr="007B3D8D">
              <w:rPr>
                <w:rStyle w:val="Hyperlink"/>
                <w:sz w:val="24"/>
                <w:szCs w:val="24"/>
              </w:rPr>
              <w:t>Discuss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89 \h </w:instrText>
            </w:r>
            <w:r w:rsidR="00BD03EC" w:rsidRPr="007B3D8D">
              <w:rPr>
                <w:webHidden/>
                <w:sz w:val="24"/>
                <w:szCs w:val="24"/>
              </w:rPr>
            </w:r>
            <w:r w:rsidR="00BD03EC" w:rsidRPr="007B3D8D">
              <w:rPr>
                <w:webHidden/>
                <w:sz w:val="24"/>
                <w:szCs w:val="24"/>
              </w:rPr>
              <w:fldChar w:fldCharType="separate"/>
            </w:r>
            <w:r w:rsidR="00777791">
              <w:rPr>
                <w:webHidden/>
                <w:sz w:val="24"/>
                <w:szCs w:val="24"/>
              </w:rPr>
              <w:t>144</w:t>
            </w:r>
            <w:r w:rsidR="00BD03EC" w:rsidRPr="007B3D8D">
              <w:rPr>
                <w:webHidden/>
                <w:sz w:val="24"/>
                <w:szCs w:val="24"/>
              </w:rPr>
              <w:fldChar w:fldCharType="end"/>
            </w:r>
          </w:hyperlink>
        </w:p>
        <w:p w14:paraId="222D62C9" w14:textId="77777777" w:rsidR="007B3D8D" w:rsidRPr="007B3D8D" w:rsidRDefault="0081741E">
          <w:pPr>
            <w:pStyle w:val="TOC2"/>
            <w:rPr>
              <w:sz w:val="24"/>
              <w:szCs w:val="24"/>
              <w:lang w:val="en-GB" w:eastAsia="en-GB"/>
            </w:rPr>
          </w:pPr>
          <w:hyperlink w:anchor="_Toc462059790" w:history="1">
            <w:r w:rsidR="007B3D8D" w:rsidRPr="007B3D8D">
              <w:rPr>
                <w:rStyle w:val="Hyperlink"/>
                <w:sz w:val="24"/>
                <w:szCs w:val="24"/>
              </w:rPr>
              <w:t>4.5</w:t>
            </w:r>
            <w:r w:rsidR="007B3D8D" w:rsidRPr="007B3D8D">
              <w:rPr>
                <w:sz w:val="24"/>
                <w:szCs w:val="24"/>
                <w:lang w:val="en-GB" w:eastAsia="en-GB"/>
              </w:rPr>
              <w:tab/>
            </w:r>
            <w:r w:rsidR="007B3D8D" w:rsidRPr="007B3D8D">
              <w:rPr>
                <w:rStyle w:val="Hyperlink"/>
                <w:sz w:val="24"/>
                <w:szCs w:val="24"/>
              </w:rPr>
              <w:t>Conclus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90 \h </w:instrText>
            </w:r>
            <w:r w:rsidR="00BD03EC" w:rsidRPr="007B3D8D">
              <w:rPr>
                <w:webHidden/>
                <w:sz w:val="24"/>
                <w:szCs w:val="24"/>
              </w:rPr>
            </w:r>
            <w:r w:rsidR="00BD03EC" w:rsidRPr="007B3D8D">
              <w:rPr>
                <w:webHidden/>
                <w:sz w:val="24"/>
                <w:szCs w:val="24"/>
              </w:rPr>
              <w:fldChar w:fldCharType="separate"/>
            </w:r>
            <w:r w:rsidR="00777791">
              <w:rPr>
                <w:webHidden/>
                <w:sz w:val="24"/>
                <w:szCs w:val="24"/>
              </w:rPr>
              <w:t>151</w:t>
            </w:r>
            <w:r w:rsidR="00BD03EC" w:rsidRPr="007B3D8D">
              <w:rPr>
                <w:webHidden/>
                <w:sz w:val="24"/>
                <w:szCs w:val="24"/>
              </w:rPr>
              <w:fldChar w:fldCharType="end"/>
            </w:r>
          </w:hyperlink>
        </w:p>
        <w:p w14:paraId="4233726A" w14:textId="77777777" w:rsidR="007B3D8D" w:rsidRPr="007B3D8D" w:rsidRDefault="0081741E">
          <w:pPr>
            <w:pStyle w:val="TOC1"/>
            <w:rPr>
              <w:szCs w:val="24"/>
              <w:lang w:val="en-GB" w:eastAsia="en-GB"/>
            </w:rPr>
          </w:pPr>
          <w:hyperlink w:anchor="_Toc462059791" w:history="1">
            <w:r w:rsidR="007B3D8D" w:rsidRPr="007B3D8D">
              <w:rPr>
                <w:rStyle w:val="Hyperlink"/>
                <w:szCs w:val="24"/>
              </w:rPr>
              <w:t>Chapter 5</w:t>
            </w:r>
            <w:r w:rsidR="007B3D8D" w:rsidRPr="007B3D8D">
              <w:rPr>
                <w:szCs w:val="24"/>
                <w:lang w:val="en-GB" w:eastAsia="en-GB"/>
              </w:rPr>
              <w:tab/>
            </w:r>
            <w:r w:rsidR="007B3D8D" w:rsidRPr="007B3D8D">
              <w:rPr>
                <w:rStyle w:val="Hyperlink"/>
                <w:szCs w:val="24"/>
              </w:rPr>
              <w:t xml:space="preserve">The influence of exogenous organic carbon assimilation and photoperiod on the carbon and lipid metabolism of </w:t>
            </w:r>
            <w:r w:rsidR="007B3D8D" w:rsidRPr="007B3D8D">
              <w:rPr>
                <w:rStyle w:val="Hyperlink"/>
                <w:i/>
                <w:szCs w:val="24"/>
              </w:rPr>
              <w:t>Chlamydomonas reinhardtii</w:t>
            </w:r>
            <w:r w:rsidR="007B3D8D" w:rsidRPr="007B3D8D">
              <w:rPr>
                <w:webHidden/>
                <w:szCs w:val="24"/>
              </w:rPr>
              <w:tab/>
            </w:r>
            <w:r w:rsidR="00BD03EC" w:rsidRPr="007B3D8D">
              <w:rPr>
                <w:webHidden/>
                <w:szCs w:val="24"/>
              </w:rPr>
              <w:fldChar w:fldCharType="begin"/>
            </w:r>
            <w:r w:rsidR="007B3D8D" w:rsidRPr="007B3D8D">
              <w:rPr>
                <w:webHidden/>
                <w:szCs w:val="24"/>
              </w:rPr>
              <w:instrText xml:space="preserve"> PAGEREF _Toc462059791 \h </w:instrText>
            </w:r>
            <w:r w:rsidR="00BD03EC" w:rsidRPr="007B3D8D">
              <w:rPr>
                <w:webHidden/>
                <w:szCs w:val="24"/>
              </w:rPr>
            </w:r>
            <w:r w:rsidR="00BD03EC" w:rsidRPr="007B3D8D">
              <w:rPr>
                <w:webHidden/>
                <w:szCs w:val="24"/>
              </w:rPr>
              <w:fldChar w:fldCharType="separate"/>
            </w:r>
            <w:r w:rsidR="00777791">
              <w:rPr>
                <w:webHidden/>
                <w:szCs w:val="24"/>
              </w:rPr>
              <w:t>153</w:t>
            </w:r>
            <w:r w:rsidR="00BD03EC" w:rsidRPr="007B3D8D">
              <w:rPr>
                <w:webHidden/>
                <w:szCs w:val="24"/>
              </w:rPr>
              <w:fldChar w:fldCharType="end"/>
            </w:r>
          </w:hyperlink>
        </w:p>
        <w:p w14:paraId="4AB92B97" w14:textId="77777777" w:rsidR="007B3D8D" w:rsidRPr="007B3D8D" w:rsidRDefault="0081741E">
          <w:pPr>
            <w:pStyle w:val="TOC2"/>
            <w:rPr>
              <w:sz w:val="24"/>
              <w:szCs w:val="24"/>
              <w:lang w:val="en-GB" w:eastAsia="en-GB"/>
            </w:rPr>
          </w:pPr>
          <w:hyperlink w:anchor="_Toc462059792" w:history="1">
            <w:r w:rsidR="007B3D8D" w:rsidRPr="007B3D8D">
              <w:rPr>
                <w:rStyle w:val="Hyperlink"/>
                <w:sz w:val="24"/>
                <w:szCs w:val="24"/>
              </w:rPr>
              <w:t>5.1</w:t>
            </w:r>
            <w:r w:rsidR="007B3D8D" w:rsidRPr="007B3D8D">
              <w:rPr>
                <w:sz w:val="24"/>
                <w:szCs w:val="24"/>
                <w:lang w:val="en-GB" w:eastAsia="en-GB"/>
              </w:rPr>
              <w:tab/>
            </w:r>
            <w:r w:rsidR="007B3D8D" w:rsidRPr="007B3D8D">
              <w:rPr>
                <w:rStyle w:val="Hyperlink"/>
                <w:sz w:val="24"/>
                <w:szCs w:val="24"/>
              </w:rPr>
              <w:t>Introduc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92 \h </w:instrText>
            </w:r>
            <w:r w:rsidR="00BD03EC" w:rsidRPr="007B3D8D">
              <w:rPr>
                <w:webHidden/>
                <w:sz w:val="24"/>
                <w:szCs w:val="24"/>
              </w:rPr>
            </w:r>
            <w:r w:rsidR="00BD03EC" w:rsidRPr="007B3D8D">
              <w:rPr>
                <w:webHidden/>
                <w:sz w:val="24"/>
                <w:szCs w:val="24"/>
              </w:rPr>
              <w:fldChar w:fldCharType="separate"/>
            </w:r>
            <w:r w:rsidR="00777791">
              <w:rPr>
                <w:webHidden/>
                <w:sz w:val="24"/>
                <w:szCs w:val="24"/>
              </w:rPr>
              <w:t>154</w:t>
            </w:r>
            <w:r w:rsidR="00BD03EC" w:rsidRPr="007B3D8D">
              <w:rPr>
                <w:webHidden/>
                <w:sz w:val="24"/>
                <w:szCs w:val="24"/>
              </w:rPr>
              <w:fldChar w:fldCharType="end"/>
            </w:r>
          </w:hyperlink>
        </w:p>
        <w:p w14:paraId="3CCA2CF4" w14:textId="77777777" w:rsidR="007B3D8D" w:rsidRPr="007B3D8D" w:rsidRDefault="0081741E">
          <w:pPr>
            <w:pStyle w:val="TOC2"/>
            <w:rPr>
              <w:sz w:val="24"/>
              <w:szCs w:val="24"/>
              <w:lang w:val="en-GB" w:eastAsia="en-GB"/>
            </w:rPr>
          </w:pPr>
          <w:hyperlink w:anchor="_Toc462059793" w:history="1">
            <w:r w:rsidR="007B3D8D" w:rsidRPr="007B3D8D">
              <w:rPr>
                <w:rStyle w:val="Hyperlink"/>
                <w:sz w:val="24"/>
                <w:szCs w:val="24"/>
              </w:rPr>
              <w:t>5.2</w:t>
            </w:r>
            <w:r w:rsidR="007B3D8D" w:rsidRPr="007B3D8D">
              <w:rPr>
                <w:sz w:val="24"/>
                <w:szCs w:val="24"/>
                <w:lang w:val="en-GB" w:eastAsia="en-GB"/>
              </w:rPr>
              <w:tab/>
            </w:r>
            <w:r w:rsidR="007B3D8D" w:rsidRPr="007B3D8D">
              <w:rPr>
                <w:rStyle w:val="Hyperlink"/>
                <w:sz w:val="24"/>
                <w:szCs w:val="24"/>
              </w:rPr>
              <w:t>Materials and Method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93 \h </w:instrText>
            </w:r>
            <w:r w:rsidR="00BD03EC" w:rsidRPr="007B3D8D">
              <w:rPr>
                <w:webHidden/>
                <w:sz w:val="24"/>
                <w:szCs w:val="24"/>
              </w:rPr>
            </w:r>
            <w:r w:rsidR="00BD03EC" w:rsidRPr="007B3D8D">
              <w:rPr>
                <w:webHidden/>
                <w:sz w:val="24"/>
                <w:szCs w:val="24"/>
              </w:rPr>
              <w:fldChar w:fldCharType="separate"/>
            </w:r>
            <w:r w:rsidR="00777791">
              <w:rPr>
                <w:webHidden/>
                <w:sz w:val="24"/>
                <w:szCs w:val="24"/>
              </w:rPr>
              <w:t>158</w:t>
            </w:r>
            <w:r w:rsidR="00BD03EC" w:rsidRPr="007B3D8D">
              <w:rPr>
                <w:webHidden/>
                <w:sz w:val="24"/>
                <w:szCs w:val="24"/>
              </w:rPr>
              <w:fldChar w:fldCharType="end"/>
            </w:r>
          </w:hyperlink>
        </w:p>
        <w:p w14:paraId="332B521A" w14:textId="77777777" w:rsidR="007B3D8D" w:rsidRPr="007B3D8D" w:rsidRDefault="0081741E">
          <w:pPr>
            <w:pStyle w:val="TOC3"/>
            <w:rPr>
              <w:sz w:val="24"/>
              <w:szCs w:val="24"/>
              <w:lang w:val="en-GB" w:eastAsia="en-GB"/>
            </w:rPr>
          </w:pPr>
          <w:hyperlink w:anchor="_Toc462059794" w:history="1">
            <w:r w:rsidR="007B3D8D" w:rsidRPr="007B3D8D">
              <w:rPr>
                <w:rStyle w:val="Hyperlink"/>
                <w:sz w:val="24"/>
                <w:szCs w:val="24"/>
              </w:rPr>
              <w:t>5.2.1</w:t>
            </w:r>
            <w:r w:rsidR="007B3D8D" w:rsidRPr="007B3D8D">
              <w:rPr>
                <w:sz w:val="24"/>
                <w:szCs w:val="24"/>
                <w:lang w:val="en-GB" w:eastAsia="en-GB"/>
              </w:rPr>
              <w:tab/>
            </w:r>
            <w:r w:rsidR="007B3D8D" w:rsidRPr="007B3D8D">
              <w:rPr>
                <w:rStyle w:val="Hyperlink"/>
                <w:sz w:val="24"/>
                <w:szCs w:val="24"/>
              </w:rPr>
              <w:t>Organism</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94 \h </w:instrText>
            </w:r>
            <w:r w:rsidR="00BD03EC" w:rsidRPr="007B3D8D">
              <w:rPr>
                <w:webHidden/>
                <w:sz w:val="24"/>
                <w:szCs w:val="24"/>
              </w:rPr>
            </w:r>
            <w:r w:rsidR="00BD03EC" w:rsidRPr="007B3D8D">
              <w:rPr>
                <w:webHidden/>
                <w:sz w:val="24"/>
                <w:szCs w:val="24"/>
              </w:rPr>
              <w:fldChar w:fldCharType="separate"/>
            </w:r>
            <w:r w:rsidR="00777791">
              <w:rPr>
                <w:webHidden/>
                <w:sz w:val="24"/>
                <w:szCs w:val="24"/>
              </w:rPr>
              <w:t>158</w:t>
            </w:r>
            <w:r w:rsidR="00BD03EC" w:rsidRPr="007B3D8D">
              <w:rPr>
                <w:webHidden/>
                <w:sz w:val="24"/>
                <w:szCs w:val="24"/>
              </w:rPr>
              <w:fldChar w:fldCharType="end"/>
            </w:r>
          </w:hyperlink>
        </w:p>
        <w:p w14:paraId="1FF97189" w14:textId="77777777" w:rsidR="007B3D8D" w:rsidRPr="007B3D8D" w:rsidRDefault="0081741E">
          <w:pPr>
            <w:pStyle w:val="TOC3"/>
            <w:rPr>
              <w:sz w:val="24"/>
              <w:szCs w:val="24"/>
              <w:lang w:val="en-GB" w:eastAsia="en-GB"/>
            </w:rPr>
          </w:pPr>
          <w:hyperlink w:anchor="_Toc462059795" w:history="1">
            <w:r w:rsidR="007B3D8D" w:rsidRPr="007B3D8D">
              <w:rPr>
                <w:rStyle w:val="Hyperlink"/>
                <w:sz w:val="24"/>
                <w:szCs w:val="24"/>
              </w:rPr>
              <w:t>5.2.2</w:t>
            </w:r>
            <w:r w:rsidR="007B3D8D" w:rsidRPr="007B3D8D">
              <w:rPr>
                <w:sz w:val="24"/>
                <w:szCs w:val="24"/>
                <w:lang w:val="en-GB" w:eastAsia="en-GB"/>
              </w:rPr>
              <w:tab/>
            </w:r>
            <w:r w:rsidR="007B3D8D" w:rsidRPr="007B3D8D">
              <w:rPr>
                <w:rStyle w:val="Hyperlink"/>
                <w:sz w:val="24"/>
                <w:szCs w:val="24"/>
              </w:rPr>
              <w:t>Growth condition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95 \h </w:instrText>
            </w:r>
            <w:r w:rsidR="00BD03EC" w:rsidRPr="007B3D8D">
              <w:rPr>
                <w:webHidden/>
                <w:sz w:val="24"/>
                <w:szCs w:val="24"/>
              </w:rPr>
            </w:r>
            <w:r w:rsidR="00BD03EC" w:rsidRPr="007B3D8D">
              <w:rPr>
                <w:webHidden/>
                <w:sz w:val="24"/>
                <w:szCs w:val="24"/>
              </w:rPr>
              <w:fldChar w:fldCharType="separate"/>
            </w:r>
            <w:r w:rsidR="00777791">
              <w:rPr>
                <w:webHidden/>
                <w:sz w:val="24"/>
                <w:szCs w:val="24"/>
              </w:rPr>
              <w:t>158</w:t>
            </w:r>
            <w:r w:rsidR="00BD03EC" w:rsidRPr="007B3D8D">
              <w:rPr>
                <w:webHidden/>
                <w:sz w:val="24"/>
                <w:szCs w:val="24"/>
              </w:rPr>
              <w:fldChar w:fldCharType="end"/>
            </w:r>
          </w:hyperlink>
        </w:p>
        <w:p w14:paraId="3F855030" w14:textId="77777777" w:rsidR="007B3D8D" w:rsidRPr="007B3D8D" w:rsidRDefault="0081741E">
          <w:pPr>
            <w:pStyle w:val="TOC3"/>
            <w:rPr>
              <w:sz w:val="24"/>
              <w:szCs w:val="24"/>
              <w:lang w:val="en-GB" w:eastAsia="en-GB"/>
            </w:rPr>
          </w:pPr>
          <w:hyperlink w:anchor="_Toc462059796" w:history="1">
            <w:r w:rsidR="007B3D8D" w:rsidRPr="007B3D8D">
              <w:rPr>
                <w:rStyle w:val="Hyperlink"/>
                <w:sz w:val="24"/>
                <w:szCs w:val="24"/>
              </w:rPr>
              <w:t>5.2.3</w:t>
            </w:r>
            <w:r w:rsidR="007B3D8D" w:rsidRPr="007B3D8D">
              <w:rPr>
                <w:sz w:val="24"/>
                <w:szCs w:val="24"/>
                <w:lang w:val="en-GB" w:eastAsia="en-GB"/>
              </w:rPr>
              <w:tab/>
            </w:r>
            <w:r w:rsidR="007B3D8D" w:rsidRPr="007B3D8D">
              <w:rPr>
                <w:rStyle w:val="Hyperlink"/>
                <w:sz w:val="24"/>
                <w:szCs w:val="24"/>
              </w:rPr>
              <w:t>Triglyceride assa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96 \h </w:instrText>
            </w:r>
            <w:r w:rsidR="00BD03EC" w:rsidRPr="007B3D8D">
              <w:rPr>
                <w:webHidden/>
                <w:sz w:val="24"/>
                <w:szCs w:val="24"/>
              </w:rPr>
            </w:r>
            <w:r w:rsidR="00BD03EC" w:rsidRPr="007B3D8D">
              <w:rPr>
                <w:webHidden/>
                <w:sz w:val="24"/>
                <w:szCs w:val="24"/>
              </w:rPr>
              <w:fldChar w:fldCharType="separate"/>
            </w:r>
            <w:r w:rsidR="00777791">
              <w:rPr>
                <w:webHidden/>
                <w:sz w:val="24"/>
                <w:szCs w:val="24"/>
              </w:rPr>
              <w:t>160</w:t>
            </w:r>
            <w:r w:rsidR="00BD03EC" w:rsidRPr="007B3D8D">
              <w:rPr>
                <w:webHidden/>
                <w:sz w:val="24"/>
                <w:szCs w:val="24"/>
              </w:rPr>
              <w:fldChar w:fldCharType="end"/>
            </w:r>
          </w:hyperlink>
        </w:p>
        <w:p w14:paraId="78621CD9" w14:textId="77777777" w:rsidR="007B3D8D" w:rsidRPr="007B3D8D" w:rsidRDefault="0081741E">
          <w:pPr>
            <w:pStyle w:val="TOC3"/>
            <w:rPr>
              <w:sz w:val="24"/>
              <w:szCs w:val="24"/>
              <w:lang w:val="en-GB" w:eastAsia="en-GB"/>
            </w:rPr>
          </w:pPr>
          <w:hyperlink w:anchor="_Toc462059797" w:history="1">
            <w:r w:rsidR="007B3D8D" w:rsidRPr="007B3D8D">
              <w:rPr>
                <w:rStyle w:val="Hyperlink"/>
                <w:sz w:val="24"/>
                <w:szCs w:val="24"/>
              </w:rPr>
              <w:t>5.2.4</w:t>
            </w:r>
            <w:r w:rsidR="007B3D8D" w:rsidRPr="007B3D8D">
              <w:rPr>
                <w:sz w:val="24"/>
                <w:szCs w:val="24"/>
                <w:lang w:val="en-GB" w:eastAsia="en-GB"/>
              </w:rPr>
              <w:tab/>
            </w:r>
            <w:r w:rsidR="007B3D8D" w:rsidRPr="007B3D8D">
              <w:rPr>
                <w:rStyle w:val="Hyperlink"/>
                <w:sz w:val="24"/>
                <w:szCs w:val="24"/>
              </w:rPr>
              <w:t>Fatty acid profile and quantific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97 \h </w:instrText>
            </w:r>
            <w:r w:rsidR="00BD03EC" w:rsidRPr="007B3D8D">
              <w:rPr>
                <w:webHidden/>
                <w:sz w:val="24"/>
                <w:szCs w:val="24"/>
              </w:rPr>
            </w:r>
            <w:r w:rsidR="00BD03EC" w:rsidRPr="007B3D8D">
              <w:rPr>
                <w:webHidden/>
                <w:sz w:val="24"/>
                <w:szCs w:val="24"/>
              </w:rPr>
              <w:fldChar w:fldCharType="separate"/>
            </w:r>
            <w:r w:rsidR="00777791">
              <w:rPr>
                <w:webHidden/>
                <w:sz w:val="24"/>
                <w:szCs w:val="24"/>
              </w:rPr>
              <w:t>162</w:t>
            </w:r>
            <w:r w:rsidR="00BD03EC" w:rsidRPr="007B3D8D">
              <w:rPr>
                <w:webHidden/>
                <w:sz w:val="24"/>
                <w:szCs w:val="24"/>
              </w:rPr>
              <w:fldChar w:fldCharType="end"/>
            </w:r>
          </w:hyperlink>
        </w:p>
        <w:p w14:paraId="66F9A1BF" w14:textId="77777777" w:rsidR="007B3D8D" w:rsidRPr="007B3D8D" w:rsidRDefault="0081741E">
          <w:pPr>
            <w:pStyle w:val="TOC3"/>
            <w:rPr>
              <w:sz w:val="24"/>
              <w:szCs w:val="24"/>
              <w:lang w:val="en-GB" w:eastAsia="en-GB"/>
            </w:rPr>
          </w:pPr>
          <w:hyperlink w:anchor="_Toc462059798" w:history="1">
            <w:r w:rsidR="007B3D8D" w:rsidRPr="007B3D8D">
              <w:rPr>
                <w:rStyle w:val="Hyperlink"/>
                <w:sz w:val="24"/>
                <w:szCs w:val="24"/>
              </w:rPr>
              <w:t>5.2.5</w:t>
            </w:r>
            <w:r w:rsidR="007B3D8D" w:rsidRPr="007B3D8D">
              <w:rPr>
                <w:sz w:val="24"/>
                <w:szCs w:val="24"/>
                <w:lang w:val="en-GB" w:eastAsia="en-GB"/>
              </w:rPr>
              <w:tab/>
            </w:r>
            <w:r w:rsidR="007B3D8D" w:rsidRPr="007B3D8D">
              <w:rPr>
                <w:rStyle w:val="Hyperlink"/>
                <w:sz w:val="24"/>
                <w:szCs w:val="24"/>
              </w:rPr>
              <w:t>Fluorescence microscop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98 \h </w:instrText>
            </w:r>
            <w:r w:rsidR="00BD03EC" w:rsidRPr="007B3D8D">
              <w:rPr>
                <w:webHidden/>
                <w:sz w:val="24"/>
                <w:szCs w:val="24"/>
              </w:rPr>
            </w:r>
            <w:r w:rsidR="00BD03EC" w:rsidRPr="007B3D8D">
              <w:rPr>
                <w:webHidden/>
                <w:sz w:val="24"/>
                <w:szCs w:val="24"/>
              </w:rPr>
              <w:fldChar w:fldCharType="separate"/>
            </w:r>
            <w:r w:rsidR="00777791">
              <w:rPr>
                <w:webHidden/>
                <w:sz w:val="24"/>
                <w:szCs w:val="24"/>
              </w:rPr>
              <w:t>167</w:t>
            </w:r>
            <w:r w:rsidR="00BD03EC" w:rsidRPr="007B3D8D">
              <w:rPr>
                <w:webHidden/>
                <w:sz w:val="24"/>
                <w:szCs w:val="24"/>
              </w:rPr>
              <w:fldChar w:fldCharType="end"/>
            </w:r>
          </w:hyperlink>
        </w:p>
        <w:p w14:paraId="11BF1267" w14:textId="77777777" w:rsidR="007B3D8D" w:rsidRPr="007B3D8D" w:rsidRDefault="0081741E">
          <w:pPr>
            <w:pStyle w:val="TOC3"/>
            <w:rPr>
              <w:sz w:val="24"/>
              <w:szCs w:val="24"/>
              <w:lang w:val="en-GB" w:eastAsia="en-GB"/>
            </w:rPr>
          </w:pPr>
          <w:hyperlink w:anchor="_Toc462059799" w:history="1">
            <w:r w:rsidR="007B3D8D" w:rsidRPr="007B3D8D">
              <w:rPr>
                <w:rStyle w:val="Hyperlink"/>
                <w:sz w:val="24"/>
                <w:szCs w:val="24"/>
              </w:rPr>
              <w:t>5.2.6</w:t>
            </w:r>
            <w:r w:rsidR="007B3D8D" w:rsidRPr="007B3D8D">
              <w:rPr>
                <w:sz w:val="24"/>
                <w:szCs w:val="24"/>
                <w:lang w:val="en-GB" w:eastAsia="en-GB"/>
              </w:rPr>
              <w:tab/>
            </w:r>
            <w:r w:rsidR="007B3D8D" w:rsidRPr="007B3D8D">
              <w:rPr>
                <w:rStyle w:val="Hyperlink"/>
                <w:sz w:val="24"/>
                <w:szCs w:val="24"/>
              </w:rPr>
              <w:t>Starch assa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799 \h </w:instrText>
            </w:r>
            <w:r w:rsidR="00BD03EC" w:rsidRPr="007B3D8D">
              <w:rPr>
                <w:webHidden/>
                <w:sz w:val="24"/>
                <w:szCs w:val="24"/>
              </w:rPr>
            </w:r>
            <w:r w:rsidR="00BD03EC" w:rsidRPr="007B3D8D">
              <w:rPr>
                <w:webHidden/>
                <w:sz w:val="24"/>
                <w:szCs w:val="24"/>
              </w:rPr>
              <w:fldChar w:fldCharType="separate"/>
            </w:r>
            <w:r w:rsidR="00777791">
              <w:rPr>
                <w:webHidden/>
                <w:sz w:val="24"/>
                <w:szCs w:val="24"/>
              </w:rPr>
              <w:t>167</w:t>
            </w:r>
            <w:r w:rsidR="00BD03EC" w:rsidRPr="007B3D8D">
              <w:rPr>
                <w:webHidden/>
                <w:sz w:val="24"/>
                <w:szCs w:val="24"/>
              </w:rPr>
              <w:fldChar w:fldCharType="end"/>
            </w:r>
          </w:hyperlink>
        </w:p>
        <w:p w14:paraId="6A31B01D" w14:textId="77777777" w:rsidR="007B3D8D" w:rsidRPr="007B3D8D" w:rsidRDefault="0081741E">
          <w:pPr>
            <w:pStyle w:val="TOC3"/>
            <w:rPr>
              <w:sz w:val="24"/>
              <w:szCs w:val="24"/>
              <w:lang w:val="en-GB" w:eastAsia="en-GB"/>
            </w:rPr>
          </w:pPr>
          <w:hyperlink w:anchor="_Toc462059800" w:history="1">
            <w:r w:rsidR="007B3D8D" w:rsidRPr="007B3D8D">
              <w:rPr>
                <w:rStyle w:val="Hyperlink"/>
                <w:sz w:val="24"/>
                <w:szCs w:val="24"/>
              </w:rPr>
              <w:t>5.2.7</w:t>
            </w:r>
            <w:r w:rsidR="007B3D8D" w:rsidRPr="007B3D8D">
              <w:rPr>
                <w:sz w:val="24"/>
                <w:szCs w:val="24"/>
                <w:lang w:val="en-GB" w:eastAsia="en-GB"/>
              </w:rPr>
              <w:tab/>
            </w:r>
            <w:r w:rsidR="007B3D8D" w:rsidRPr="007B3D8D">
              <w:rPr>
                <w:rStyle w:val="Hyperlink"/>
                <w:sz w:val="24"/>
                <w:szCs w:val="24"/>
              </w:rPr>
              <w:t>Acetate assa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0 \h </w:instrText>
            </w:r>
            <w:r w:rsidR="00BD03EC" w:rsidRPr="007B3D8D">
              <w:rPr>
                <w:webHidden/>
                <w:sz w:val="24"/>
                <w:szCs w:val="24"/>
              </w:rPr>
            </w:r>
            <w:r w:rsidR="00BD03EC" w:rsidRPr="007B3D8D">
              <w:rPr>
                <w:webHidden/>
                <w:sz w:val="24"/>
                <w:szCs w:val="24"/>
              </w:rPr>
              <w:fldChar w:fldCharType="separate"/>
            </w:r>
            <w:r w:rsidR="00777791">
              <w:rPr>
                <w:webHidden/>
                <w:sz w:val="24"/>
                <w:szCs w:val="24"/>
              </w:rPr>
              <w:t>169</w:t>
            </w:r>
            <w:r w:rsidR="00BD03EC" w:rsidRPr="007B3D8D">
              <w:rPr>
                <w:webHidden/>
                <w:sz w:val="24"/>
                <w:szCs w:val="24"/>
              </w:rPr>
              <w:fldChar w:fldCharType="end"/>
            </w:r>
          </w:hyperlink>
        </w:p>
        <w:p w14:paraId="0F3E394E" w14:textId="77777777" w:rsidR="007B3D8D" w:rsidRPr="007B3D8D" w:rsidRDefault="0081741E">
          <w:pPr>
            <w:pStyle w:val="TOC3"/>
            <w:rPr>
              <w:sz w:val="24"/>
              <w:szCs w:val="24"/>
              <w:lang w:val="en-GB" w:eastAsia="en-GB"/>
            </w:rPr>
          </w:pPr>
          <w:hyperlink w:anchor="_Toc462059801" w:history="1">
            <w:r w:rsidR="007B3D8D" w:rsidRPr="007B3D8D">
              <w:rPr>
                <w:rStyle w:val="Hyperlink"/>
                <w:sz w:val="24"/>
                <w:szCs w:val="24"/>
              </w:rPr>
              <w:t>5.2.8</w:t>
            </w:r>
            <w:r w:rsidR="007B3D8D" w:rsidRPr="007B3D8D">
              <w:rPr>
                <w:sz w:val="24"/>
                <w:szCs w:val="24"/>
                <w:lang w:val="en-GB" w:eastAsia="en-GB"/>
              </w:rPr>
              <w:tab/>
            </w:r>
            <w:r w:rsidR="007B3D8D" w:rsidRPr="007B3D8D">
              <w:rPr>
                <w:rStyle w:val="Hyperlink"/>
                <w:sz w:val="24"/>
                <w:szCs w:val="24"/>
              </w:rPr>
              <w:t>Chlorophyll assay</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1 \h </w:instrText>
            </w:r>
            <w:r w:rsidR="00BD03EC" w:rsidRPr="007B3D8D">
              <w:rPr>
                <w:webHidden/>
                <w:sz w:val="24"/>
                <w:szCs w:val="24"/>
              </w:rPr>
            </w:r>
            <w:r w:rsidR="00BD03EC" w:rsidRPr="007B3D8D">
              <w:rPr>
                <w:webHidden/>
                <w:sz w:val="24"/>
                <w:szCs w:val="24"/>
              </w:rPr>
              <w:fldChar w:fldCharType="separate"/>
            </w:r>
            <w:r w:rsidR="00777791">
              <w:rPr>
                <w:webHidden/>
                <w:sz w:val="24"/>
                <w:szCs w:val="24"/>
              </w:rPr>
              <w:t>171</w:t>
            </w:r>
            <w:r w:rsidR="00BD03EC" w:rsidRPr="007B3D8D">
              <w:rPr>
                <w:webHidden/>
                <w:sz w:val="24"/>
                <w:szCs w:val="24"/>
              </w:rPr>
              <w:fldChar w:fldCharType="end"/>
            </w:r>
          </w:hyperlink>
        </w:p>
        <w:p w14:paraId="612926F9" w14:textId="77777777" w:rsidR="007B3D8D" w:rsidRPr="007B3D8D" w:rsidRDefault="0081741E">
          <w:pPr>
            <w:pStyle w:val="TOC3"/>
            <w:rPr>
              <w:sz w:val="24"/>
              <w:szCs w:val="24"/>
              <w:lang w:val="en-GB" w:eastAsia="en-GB"/>
            </w:rPr>
          </w:pPr>
          <w:hyperlink w:anchor="_Toc462059802" w:history="1">
            <w:r w:rsidR="007B3D8D" w:rsidRPr="007B3D8D">
              <w:rPr>
                <w:rStyle w:val="Hyperlink"/>
                <w:sz w:val="24"/>
                <w:szCs w:val="24"/>
              </w:rPr>
              <w:t>5.2.9</w:t>
            </w:r>
            <w:r w:rsidR="007B3D8D" w:rsidRPr="007B3D8D">
              <w:rPr>
                <w:sz w:val="24"/>
                <w:szCs w:val="24"/>
                <w:lang w:val="en-GB" w:eastAsia="en-GB"/>
              </w:rPr>
              <w:tab/>
            </w:r>
            <w:r w:rsidR="007B3D8D" w:rsidRPr="007B3D8D">
              <w:rPr>
                <w:rStyle w:val="Hyperlink"/>
                <w:sz w:val="24"/>
                <w:szCs w:val="24"/>
              </w:rPr>
              <w:t>Maximum quantum efficiency of PSII (F</w:t>
            </w:r>
            <w:r w:rsidR="007B3D8D" w:rsidRPr="007B3D8D">
              <w:rPr>
                <w:rStyle w:val="Hyperlink"/>
                <w:sz w:val="24"/>
                <w:szCs w:val="24"/>
                <w:vertAlign w:val="subscript"/>
              </w:rPr>
              <w:t>v</w:t>
            </w:r>
            <w:r w:rsidR="007B3D8D" w:rsidRPr="007B3D8D">
              <w:rPr>
                <w:rStyle w:val="Hyperlink"/>
                <w:sz w:val="24"/>
                <w:szCs w:val="24"/>
              </w:rPr>
              <w:t>/F</w:t>
            </w:r>
            <w:r w:rsidR="007B3D8D" w:rsidRPr="007B3D8D">
              <w:rPr>
                <w:rStyle w:val="Hyperlink"/>
                <w:sz w:val="24"/>
                <w:szCs w:val="24"/>
                <w:vertAlign w:val="subscript"/>
              </w:rPr>
              <w:t>m</w:t>
            </w:r>
            <w:r w:rsidR="007B3D8D" w:rsidRPr="007B3D8D">
              <w:rPr>
                <w:rStyle w:val="Hyperlink"/>
                <w:sz w:val="24"/>
                <w:szCs w:val="24"/>
              </w:rPr>
              <w:t>)</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2 \h </w:instrText>
            </w:r>
            <w:r w:rsidR="00BD03EC" w:rsidRPr="007B3D8D">
              <w:rPr>
                <w:webHidden/>
                <w:sz w:val="24"/>
                <w:szCs w:val="24"/>
              </w:rPr>
            </w:r>
            <w:r w:rsidR="00BD03EC" w:rsidRPr="007B3D8D">
              <w:rPr>
                <w:webHidden/>
                <w:sz w:val="24"/>
                <w:szCs w:val="24"/>
              </w:rPr>
              <w:fldChar w:fldCharType="separate"/>
            </w:r>
            <w:r w:rsidR="00777791">
              <w:rPr>
                <w:webHidden/>
                <w:sz w:val="24"/>
                <w:szCs w:val="24"/>
              </w:rPr>
              <w:t>172</w:t>
            </w:r>
            <w:r w:rsidR="00BD03EC" w:rsidRPr="007B3D8D">
              <w:rPr>
                <w:webHidden/>
                <w:sz w:val="24"/>
                <w:szCs w:val="24"/>
              </w:rPr>
              <w:fldChar w:fldCharType="end"/>
            </w:r>
          </w:hyperlink>
        </w:p>
        <w:p w14:paraId="02C8FCCC" w14:textId="77777777" w:rsidR="007B3D8D" w:rsidRPr="007B3D8D" w:rsidRDefault="0081741E">
          <w:pPr>
            <w:pStyle w:val="TOC3"/>
            <w:rPr>
              <w:sz w:val="24"/>
              <w:szCs w:val="24"/>
              <w:lang w:val="en-GB" w:eastAsia="en-GB"/>
            </w:rPr>
          </w:pPr>
          <w:hyperlink w:anchor="_Toc462059803" w:history="1">
            <w:r w:rsidR="007B3D8D" w:rsidRPr="007B3D8D">
              <w:rPr>
                <w:rStyle w:val="Hyperlink"/>
                <w:sz w:val="24"/>
                <w:szCs w:val="24"/>
              </w:rPr>
              <w:t>5.2.10</w:t>
            </w:r>
            <w:r w:rsidR="007B3D8D" w:rsidRPr="007B3D8D">
              <w:rPr>
                <w:sz w:val="24"/>
                <w:szCs w:val="24"/>
                <w:lang w:val="en-GB" w:eastAsia="en-GB"/>
              </w:rPr>
              <w:tab/>
            </w:r>
            <w:r w:rsidR="007B3D8D" w:rsidRPr="007B3D8D">
              <w:rPr>
                <w:rStyle w:val="Hyperlink"/>
                <w:sz w:val="24"/>
                <w:szCs w:val="24"/>
              </w:rPr>
              <w:t>RNA extrac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3 \h </w:instrText>
            </w:r>
            <w:r w:rsidR="00BD03EC" w:rsidRPr="007B3D8D">
              <w:rPr>
                <w:webHidden/>
                <w:sz w:val="24"/>
                <w:szCs w:val="24"/>
              </w:rPr>
            </w:r>
            <w:r w:rsidR="00BD03EC" w:rsidRPr="007B3D8D">
              <w:rPr>
                <w:webHidden/>
                <w:sz w:val="24"/>
                <w:szCs w:val="24"/>
              </w:rPr>
              <w:fldChar w:fldCharType="separate"/>
            </w:r>
            <w:r w:rsidR="00777791">
              <w:rPr>
                <w:webHidden/>
                <w:sz w:val="24"/>
                <w:szCs w:val="24"/>
              </w:rPr>
              <w:t>173</w:t>
            </w:r>
            <w:r w:rsidR="00BD03EC" w:rsidRPr="007B3D8D">
              <w:rPr>
                <w:webHidden/>
                <w:sz w:val="24"/>
                <w:szCs w:val="24"/>
              </w:rPr>
              <w:fldChar w:fldCharType="end"/>
            </w:r>
          </w:hyperlink>
        </w:p>
        <w:p w14:paraId="7396C585" w14:textId="77777777" w:rsidR="007B3D8D" w:rsidRPr="007B3D8D" w:rsidRDefault="0081741E">
          <w:pPr>
            <w:pStyle w:val="TOC3"/>
            <w:rPr>
              <w:sz w:val="24"/>
              <w:szCs w:val="24"/>
              <w:lang w:val="en-GB" w:eastAsia="en-GB"/>
            </w:rPr>
          </w:pPr>
          <w:hyperlink w:anchor="_Toc462059804" w:history="1">
            <w:r w:rsidR="007B3D8D" w:rsidRPr="007B3D8D">
              <w:rPr>
                <w:rStyle w:val="Hyperlink"/>
                <w:sz w:val="24"/>
                <w:szCs w:val="24"/>
              </w:rPr>
              <w:t>5.2.11</w:t>
            </w:r>
            <w:r w:rsidR="007B3D8D" w:rsidRPr="007B3D8D">
              <w:rPr>
                <w:sz w:val="24"/>
                <w:szCs w:val="24"/>
                <w:lang w:val="en-GB" w:eastAsia="en-GB"/>
              </w:rPr>
              <w:tab/>
            </w:r>
            <w:r w:rsidR="007B3D8D" w:rsidRPr="007B3D8D">
              <w:rPr>
                <w:rStyle w:val="Hyperlink"/>
                <w:sz w:val="24"/>
                <w:szCs w:val="24"/>
              </w:rPr>
              <w:t>RNA quantification and purity determin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4 \h </w:instrText>
            </w:r>
            <w:r w:rsidR="00BD03EC" w:rsidRPr="007B3D8D">
              <w:rPr>
                <w:webHidden/>
                <w:sz w:val="24"/>
                <w:szCs w:val="24"/>
              </w:rPr>
            </w:r>
            <w:r w:rsidR="00BD03EC" w:rsidRPr="007B3D8D">
              <w:rPr>
                <w:webHidden/>
                <w:sz w:val="24"/>
                <w:szCs w:val="24"/>
              </w:rPr>
              <w:fldChar w:fldCharType="separate"/>
            </w:r>
            <w:r w:rsidR="00777791">
              <w:rPr>
                <w:webHidden/>
                <w:sz w:val="24"/>
                <w:szCs w:val="24"/>
              </w:rPr>
              <w:t>175</w:t>
            </w:r>
            <w:r w:rsidR="00BD03EC" w:rsidRPr="007B3D8D">
              <w:rPr>
                <w:webHidden/>
                <w:sz w:val="24"/>
                <w:szCs w:val="24"/>
              </w:rPr>
              <w:fldChar w:fldCharType="end"/>
            </w:r>
          </w:hyperlink>
        </w:p>
        <w:p w14:paraId="7A246DFC" w14:textId="77777777" w:rsidR="007B3D8D" w:rsidRPr="007B3D8D" w:rsidRDefault="0081741E">
          <w:pPr>
            <w:pStyle w:val="TOC3"/>
            <w:rPr>
              <w:sz w:val="24"/>
              <w:szCs w:val="24"/>
              <w:lang w:val="en-GB" w:eastAsia="en-GB"/>
            </w:rPr>
          </w:pPr>
          <w:hyperlink w:anchor="_Toc462059805" w:history="1">
            <w:r w:rsidR="007B3D8D" w:rsidRPr="007B3D8D">
              <w:rPr>
                <w:rStyle w:val="Hyperlink"/>
                <w:sz w:val="24"/>
                <w:szCs w:val="24"/>
              </w:rPr>
              <w:t>5.2.12</w:t>
            </w:r>
            <w:r w:rsidR="007B3D8D" w:rsidRPr="007B3D8D">
              <w:rPr>
                <w:sz w:val="24"/>
                <w:szCs w:val="24"/>
                <w:lang w:val="en-GB" w:eastAsia="en-GB"/>
              </w:rPr>
              <w:tab/>
            </w:r>
            <w:r w:rsidR="007B3D8D" w:rsidRPr="007B3D8D">
              <w:rPr>
                <w:rStyle w:val="Hyperlink"/>
                <w:sz w:val="24"/>
                <w:szCs w:val="24"/>
              </w:rPr>
              <w:t>Further RNA purific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5 \h </w:instrText>
            </w:r>
            <w:r w:rsidR="00BD03EC" w:rsidRPr="007B3D8D">
              <w:rPr>
                <w:webHidden/>
                <w:sz w:val="24"/>
                <w:szCs w:val="24"/>
              </w:rPr>
            </w:r>
            <w:r w:rsidR="00BD03EC" w:rsidRPr="007B3D8D">
              <w:rPr>
                <w:webHidden/>
                <w:sz w:val="24"/>
                <w:szCs w:val="24"/>
              </w:rPr>
              <w:fldChar w:fldCharType="separate"/>
            </w:r>
            <w:r w:rsidR="00777791">
              <w:rPr>
                <w:webHidden/>
                <w:sz w:val="24"/>
                <w:szCs w:val="24"/>
              </w:rPr>
              <w:t>175</w:t>
            </w:r>
            <w:r w:rsidR="00BD03EC" w:rsidRPr="007B3D8D">
              <w:rPr>
                <w:webHidden/>
                <w:sz w:val="24"/>
                <w:szCs w:val="24"/>
              </w:rPr>
              <w:fldChar w:fldCharType="end"/>
            </w:r>
          </w:hyperlink>
        </w:p>
        <w:p w14:paraId="629C5840" w14:textId="77777777" w:rsidR="007B3D8D" w:rsidRPr="007B3D8D" w:rsidRDefault="0081741E">
          <w:pPr>
            <w:pStyle w:val="TOC3"/>
            <w:rPr>
              <w:sz w:val="24"/>
              <w:szCs w:val="24"/>
              <w:lang w:val="en-GB" w:eastAsia="en-GB"/>
            </w:rPr>
          </w:pPr>
          <w:hyperlink w:anchor="_Toc462059806" w:history="1">
            <w:r w:rsidR="007B3D8D" w:rsidRPr="007B3D8D">
              <w:rPr>
                <w:rStyle w:val="Hyperlink"/>
                <w:sz w:val="24"/>
                <w:szCs w:val="24"/>
              </w:rPr>
              <w:t>5.2.13</w:t>
            </w:r>
            <w:r w:rsidR="007B3D8D" w:rsidRPr="007B3D8D">
              <w:rPr>
                <w:sz w:val="24"/>
                <w:szCs w:val="24"/>
                <w:lang w:val="en-GB" w:eastAsia="en-GB"/>
              </w:rPr>
              <w:tab/>
            </w:r>
            <w:r w:rsidR="007B3D8D" w:rsidRPr="007B3D8D">
              <w:rPr>
                <w:rStyle w:val="Hyperlink"/>
                <w:sz w:val="24"/>
                <w:szCs w:val="24"/>
              </w:rPr>
              <w:t>RNA quality determin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6 \h </w:instrText>
            </w:r>
            <w:r w:rsidR="00BD03EC" w:rsidRPr="007B3D8D">
              <w:rPr>
                <w:webHidden/>
                <w:sz w:val="24"/>
                <w:szCs w:val="24"/>
              </w:rPr>
            </w:r>
            <w:r w:rsidR="00BD03EC" w:rsidRPr="007B3D8D">
              <w:rPr>
                <w:webHidden/>
                <w:sz w:val="24"/>
                <w:szCs w:val="24"/>
              </w:rPr>
              <w:fldChar w:fldCharType="separate"/>
            </w:r>
            <w:r w:rsidR="00777791">
              <w:rPr>
                <w:webHidden/>
                <w:sz w:val="24"/>
                <w:szCs w:val="24"/>
              </w:rPr>
              <w:t>176</w:t>
            </w:r>
            <w:r w:rsidR="00BD03EC" w:rsidRPr="007B3D8D">
              <w:rPr>
                <w:webHidden/>
                <w:sz w:val="24"/>
                <w:szCs w:val="24"/>
              </w:rPr>
              <w:fldChar w:fldCharType="end"/>
            </w:r>
          </w:hyperlink>
        </w:p>
        <w:p w14:paraId="22F28B42" w14:textId="77777777" w:rsidR="007B3D8D" w:rsidRPr="007B3D8D" w:rsidRDefault="0081741E">
          <w:pPr>
            <w:pStyle w:val="TOC3"/>
            <w:rPr>
              <w:sz w:val="24"/>
              <w:szCs w:val="24"/>
              <w:lang w:val="en-GB" w:eastAsia="en-GB"/>
            </w:rPr>
          </w:pPr>
          <w:hyperlink w:anchor="_Toc462059807" w:history="1">
            <w:r w:rsidR="007B3D8D" w:rsidRPr="007B3D8D">
              <w:rPr>
                <w:rStyle w:val="Hyperlink"/>
                <w:sz w:val="24"/>
                <w:szCs w:val="24"/>
              </w:rPr>
              <w:t>5.2.14</w:t>
            </w:r>
            <w:r w:rsidR="007B3D8D" w:rsidRPr="007B3D8D">
              <w:rPr>
                <w:sz w:val="24"/>
                <w:szCs w:val="24"/>
                <w:lang w:val="en-GB" w:eastAsia="en-GB"/>
              </w:rPr>
              <w:tab/>
            </w:r>
            <w:r w:rsidR="007B3D8D" w:rsidRPr="007B3D8D">
              <w:rPr>
                <w:rStyle w:val="Hyperlink"/>
                <w:sz w:val="24"/>
                <w:szCs w:val="24"/>
              </w:rPr>
              <w:t>Quantitative Reverse Transcription PCR (qRT-PCR)</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7 \h </w:instrText>
            </w:r>
            <w:r w:rsidR="00BD03EC" w:rsidRPr="007B3D8D">
              <w:rPr>
                <w:webHidden/>
                <w:sz w:val="24"/>
                <w:szCs w:val="24"/>
              </w:rPr>
            </w:r>
            <w:r w:rsidR="00BD03EC" w:rsidRPr="007B3D8D">
              <w:rPr>
                <w:webHidden/>
                <w:sz w:val="24"/>
                <w:szCs w:val="24"/>
              </w:rPr>
              <w:fldChar w:fldCharType="separate"/>
            </w:r>
            <w:r w:rsidR="00777791">
              <w:rPr>
                <w:webHidden/>
                <w:sz w:val="24"/>
                <w:szCs w:val="24"/>
              </w:rPr>
              <w:t>177</w:t>
            </w:r>
            <w:r w:rsidR="00BD03EC" w:rsidRPr="007B3D8D">
              <w:rPr>
                <w:webHidden/>
                <w:sz w:val="24"/>
                <w:szCs w:val="24"/>
              </w:rPr>
              <w:fldChar w:fldCharType="end"/>
            </w:r>
          </w:hyperlink>
        </w:p>
        <w:p w14:paraId="4DD52E0E" w14:textId="77777777" w:rsidR="007B3D8D" w:rsidRPr="007B3D8D" w:rsidRDefault="0081741E">
          <w:pPr>
            <w:pStyle w:val="TOC3"/>
            <w:rPr>
              <w:sz w:val="24"/>
              <w:szCs w:val="24"/>
              <w:lang w:val="en-GB" w:eastAsia="en-GB"/>
            </w:rPr>
          </w:pPr>
          <w:hyperlink w:anchor="_Toc462059808" w:history="1">
            <w:r w:rsidR="007B3D8D" w:rsidRPr="007B3D8D">
              <w:rPr>
                <w:rStyle w:val="Hyperlink"/>
                <w:sz w:val="24"/>
                <w:szCs w:val="24"/>
              </w:rPr>
              <w:t>5.2.15</w:t>
            </w:r>
            <w:r w:rsidR="007B3D8D" w:rsidRPr="007B3D8D">
              <w:rPr>
                <w:sz w:val="24"/>
                <w:szCs w:val="24"/>
                <w:lang w:val="en-GB" w:eastAsia="en-GB"/>
              </w:rPr>
              <w:tab/>
            </w:r>
            <w:r w:rsidR="007B3D8D" w:rsidRPr="007B3D8D">
              <w:rPr>
                <w:rStyle w:val="Hyperlink"/>
                <w:sz w:val="24"/>
                <w:szCs w:val="24"/>
              </w:rPr>
              <w:t>Statistic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8 \h </w:instrText>
            </w:r>
            <w:r w:rsidR="00BD03EC" w:rsidRPr="007B3D8D">
              <w:rPr>
                <w:webHidden/>
                <w:sz w:val="24"/>
                <w:szCs w:val="24"/>
              </w:rPr>
            </w:r>
            <w:r w:rsidR="00BD03EC" w:rsidRPr="007B3D8D">
              <w:rPr>
                <w:webHidden/>
                <w:sz w:val="24"/>
                <w:szCs w:val="24"/>
              </w:rPr>
              <w:fldChar w:fldCharType="separate"/>
            </w:r>
            <w:r w:rsidR="00777791">
              <w:rPr>
                <w:webHidden/>
                <w:sz w:val="24"/>
                <w:szCs w:val="24"/>
              </w:rPr>
              <w:t>187</w:t>
            </w:r>
            <w:r w:rsidR="00BD03EC" w:rsidRPr="007B3D8D">
              <w:rPr>
                <w:webHidden/>
                <w:sz w:val="24"/>
                <w:szCs w:val="24"/>
              </w:rPr>
              <w:fldChar w:fldCharType="end"/>
            </w:r>
          </w:hyperlink>
        </w:p>
        <w:p w14:paraId="0654A914" w14:textId="77777777" w:rsidR="007B3D8D" w:rsidRPr="007B3D8D" w:rsidRDefault="0081741E">
          <w:pPr>
            <w:pStyle w:val="TOC2"/>
            <w:rPr>
              <w:sz w:val="24"/>
              <w:szCs w:val="24"/>
              <w:lang w:val="en-GB" w:eastAsia="en-GB"/>
            </w:rPr>
          </w:pPr>
          <w:hyperlink w:anchor="_Toc462059809" w:history="1">
            <w:r w:rsidR="007B3D8D" w:rsidRPr="007B3D8D">
              <w:rPr>
                <w:rStyle w:val="Hyperlink"/>
                <w:sz w:val="24"/>
                <w:szCs w:val="24"/>
              </w:rPr>
              <w:t>5.3</w:t>
            </w:r>
            <w:r w:rsidR="007B3D8D" w:rsidRPr="007B3D8D">
              <w:rPr>
                <w:sz w:val="24"/>
                <w:szCs w:val="24"/>
                <w:lang w:val="en-GB" w:eastAsia="en-GB"/>
              </w:rPr>
              <w:tab/>
            </w:r>
            <w:r w:rsidR="007B3D8D" w:rsidRPr="007B3D8D">
              <w:rPr>
                <w:rStyle w:val="Hyperlink"/>
                <w:sz w:val="24"/>
                <w:szCs w:val="24"/>
              </w:rPr>
              <w:t>Result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09 \h </w:instrText>
            </w:r>
            <w:r w:rsidR="00BD03EC" w:rsidRPr="007B3D8D">
              <w:rPr>
                <w:webHidden/>
                <w:sz w:val="24"/>
                <w:szCs w:val="24"/>
              </w:rPr>
            </w:r>
            <w:r w:rsidR="00BD03EC" w:rsidRPr="007B3D8D">
              <w:rPr>
                <w:webHidden/>
                <w:sz w:val="24"/>
                <w:szCs w:val="24"/>
              </w:rPr>
              <w:fldChar w:fldCharType="separate"/>
            </w:r>
            <w:r w:rsidR="00777791">
              <w:rPr>
                <w:webHidden/>
                <w:sz w:val="24"/>
                <w:szCs w:val="24"/>
              </w:rPr>
              <w:t>188</w:t>
            </w:r>
            <w:r w:rsidR="00BD03EC" w:rsidRPr="007B3D8D">
              <w:rPr>
                <w:webHidden/>
                <w:sz w:val="24"/>
                <w:szCs w:val="24"/>
              </w:rPr>
              <w:fldChar w:fldCharType="end"/>
            </w:r>
          </w:hyperlink>
        </w:p>
        <w:p w14:paraId="78E71D82" w14:textId="77777777" w:rsidR="007B3D8D" w:rsidRPr="007B3D8D" w:rsidRDefault="0081741E">
          <w:pPr>
            <w:pStyle w:val="TOC3"/>
            <w:rPr>
              <w:sz w:val="24"/>
              <w:szCs w:val="24"/>
              <w:lang w:val="en-GB" w:eastAsia="en-GB"/>
            </w:rPr>
          </w:pPr>
          <w:hyperlink w:anchor="_Toc462059810" w:history="1">
            <w:r w:rsidR="007B3D8D" w:rsidRPr="007B3D8D">
              <w:rPr>
                <w:rStyle w:val="Hyperlink"/>
                <w:sz w:val="24"/>
                <w:szCs w:val="24"/>
              </w:rPr>
              <w:t>5.3.1</w:t>
            </w:r>
            <w:r w:rsidR="007B3D8D" w:rsidRPr="007B3D8D">
              <w:rPr>
                <w:sz w:val="24"/>
                <w:szCs w:val="24"/>
                <w:lang w:val="en-GB" w:eastAsia="en-GB"/>
              </w:rPr>
              <w:tab/>
            </w:r>
            <w:r w:rsidR="007B3D8D" w:rsidRPr="007B3D8D">
              <w:rPr>
                <w:rStyle w:val="Hyperlink"/>
                <w:sz w:val="24"/>
                <w:szCs w:val="24"/>
              </w:rPr>
              <w:t>Cell growth and photosynthetic degrad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10 \h </w:instrText>
            </w:r>
            <w:r w:rsidR="00BD03EC" w:rsidRPr="007B3D8D">
              <w:rPr>
                <w:webHidden/>
                <w:sz w:val="24"/>
                <w:szCs w:val="24"/>
              </w:rPr>
            </w:r>
            <w:r w:rsidR="00BD03EC" w:rsidRPr="007B3D8D">
              <w:rPr>
                <w:webHidden/>
                <w:sz w:val="24"/>
                <w:szCs w:val="24"/>
              </w:rPr>
              <w:fldChar w:fldCharType="separate"/>
            </w:r>
            <w:r w:rsidR="00777791">
              <w:rPr>
                <w:webHidden/>
                <w:sz w:val="24"/>
                <w:szCs w:val="24"/>
              </w:rPr>
              <w:t>188</w:t>
            </w:r>
            <w:r w:rsidR="00BD03EC" w:rsidRPr="007B3D8D">
              <w:rPr>
                <w:webHidden/>
                <w:sz w:val="24"/>
                <w:szCs w:val="24"/>
              </w:rPr>
              <w:fldChar w:fldCharType="end"/>
            </w:r>
          </w:hyperlink>
        </w:p>
        <w:p w14:paraId="5563FBBC" w14:textId="77777777" w:rsidR="007B3D8D" w:rsidRPr="007B3D8D" w:rsidRDefault="0081741E">
          <w:pPr>
            <w:pStyle w:val="TOC3"/>
            <w:rPr>
              <w:sz w:val="24"/>
              <w:szCs w:val="24"/>
              <w:lang w:val="en-GB" w:eastAsia="en-GB"/>
            </w:rPr>
          </w:pPr>
          <w:hyperlink w:anchor="_Toc462059811" w:history="1">
            <w:r w:rsidR="007B3D8D" w:rsidRPr="007B3D8D">
              <w:rPr>
                <w:rStyle w:val="Hyperlink"/>
                <w:sz w:val="24"/>
                <w:szCs w:val="24"/>
              </w:rPr>
              <w:t>5.3.2</w:t>
            </w:r>
            <w:r w:rsidR="007B3D8D" w:rsidRPr="007B3D8D">
              <w:rPr>
                <w:sz w:val="24"/>
                <w:szCs w:val="24"/>
                <w:lang w:val="en-GB" w:eastAsia="en-GB"/>
              </w:rPr>
              <w:tab/>
            </w:r>
            <w:r w:rsidR="007B3D8D" w:rsidRPr="007B3D8D">
              <w:rPr>
                <w:rStyle w:val="Hyperlink"/>
                <w:sz w:val="24"/>
                <w:szCs w:val="24"/>
              </w:rPr>
              <w:t>Central carbon metabolism</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11 \h </w:instrText>
            </w:r>
            <w:r w:rsidR="00BD03EC" w:rsidRPr="007B3D8D">
              <w:rPr>
                <w:webHidden/>
                <w:sz w:val="24"/>
                <w:szCs w:val="24"/>
              </w:rPr>
            </w:r>
            <w:r w:rsidR="00BD03EC" w:rsidRPr="007B3D8D">
              <w:rPr>
                <w:webHidden/>
                <w:sz w:val="24"/>
                <w:szCs w:val="24"/>
              </w:rPr>
              <w:fldChar w:fldCharType="separate"/>
            </w:r>
            <w:r w:rsidR="00777791">
              <w:rPr>
                <w:webHidden/>
                <w:sz w:val="24"/>
                <w:szCs w:val="24"/>
              </w:rPr>
              <w:t>191</w:t>
            </w:r>
            <w:r w:rsidR="00BD03EC" w:rsidRPr="007B3D8D">
              <w:rPr>
                <w:webHidden/>
                <w:sz w:val="24"/>
                <w:szCs w:val="24"/>
              </w:rPr>
              <w:fldChar w:fldCharType="end"/>
            </w:r>
          </w:hyperlink>
        </w:p>
        <w:p w14:paraId="77BD50B5" w14:textId="77777777" w:rsidR="007B3D8D" w:rsidRPr="007B3D8D" w:rsidRDefault="0081741E">
          <w:pPr>
            <w:pStyle w:val="TOC3"/>
            <w:rPr>
              <w:sz w:val="24"/>
              <w:szCs w:val="24"/>
              <w:lang w:val="en-GB" w:eastAsia="en-GB"/>
            </w:rPr>
          </w:pPr>
          <w:hyperlink w:anchor="_Toc462059812" w:history="1">
            <w:r w:rsidR="007B3D8D" w:rsidRPr="007B3D8D">
              <w:rPr>
                <w:rStyle w:val="Hyperlink"/>
                <w:sz w:val="24"/>
                <w:szCs w:val="24"/>
              </w:rPr>
              <w:t>5.3.3</w:t>
            </w:r>
            <w:r w:rsidR="007B3D8D" w:rsidRPr="007B3D8D">
              <w:rPr>
                <w:sz w:val="24"/>
                <w:szCs w:val="24"/>
                <w:lang w:val="en-GB" w:eastAsia="en-GB"/>
              </w:rPr>
              <w:tab/>
            </w:r>
            <w:r w:rsidR="007B3D8D" w:rsidRPr="007B3D8D">
              <w:rPr>
                <w:rStyle w:val="Hyperlink"/>
                <w:sz w:val="24"/>
                <w:szCs w:val="24"/>
              </w:rPr>
              <w:t>Starch accumulation under nitrogen depriv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12 \h </w:instrText>
            </w:r>
            <w:r w:rsidR="00BD03EC" w:rsidRPr="007B3D8D">
              <w:rPr>
                <w:webHidden/>
                <w:sz w:val="24"/>
                <w:szCs w:val="24"/>
              </w:rPr>
            </w:r>
            <w:r w:rsidR="00BD03EC" w:rsidRPr="007B3D8D">
              <w:rPr>
                <w:webHidden/>
                <w:sz w:val="24"/>
                <w:szCs w:val="24"/>
              </w:rPr>
              <w:fldChar w:fldCharType="separate"/>
            </w:r>
            <w:r w:rsidR="00777791">
              <w:rPr>
                <w:webHidden/>
                <w:sz w:val="24"/>
                <w:szCs w:val="24"/>
              </w:rPr>
              <w:t>198</w:t>
            </w:r>
            <w:r w:rsidR="00BD03EC" w:rsidRPr="007B3D8D">
              <w:rPr>
                <w:webHidden/>
                <w:sz w:val="24"/>
                <w:szCs w:val="24"/>
              </w:rPr>
              <w:fldChar w:fldCharType="end"/>
            </w:r>
          </w:hyperlink>
        </w:p>
        <w:p w14:paraId="34CE21CC" w14:textId="77777777" w:rsidR="007B3D8D" w:rsidRPr="007B3D8D" w:rsidRDefault="0081741E">
          <w:pPr>
            <w:pStyle w:val="TOC3"/>
            <w:rPr>
              <w:sz w:val="24"/>
              <w:szCs w:val="24"/>
              <w:lang w:val="en-GB" w:eastAsia="en-GB"/>
            </w:rPr>
          </w:pPr>
          <w:hyperlink w:anchor="_Toc462059813" w:history="1">
            <w:r w:rsidR="007B3D8D" w:rsidRPr="007B3D8D">
              <w:rPr>
                <w:rStyle w:val="Hyperlink"/>
                <w:sz w:val="24"/>
                <w:szCs w:val="24"/>
              </w:rPr>
              <w:t>5.3.4</w:t>
            </w:r>
            <w:r w:rsidR="007B3D8D" w:rsidRPr="007B3D8D">
              <w:rPr>
                <w:sz w:val="24"/>
                <w:szCs w:val="24"/>
                <w:lang w:val="en-GB" w:eastAsia="en-GB"/>
              </w:rPr>
              <w:tab/>
            </w:r>
            <w:r w:rsidR="007B3D8D" w:rsidRPr="007B3D8D">
              <w:rPr>
                <w:rStyle w:val="Hyperlink"/>
                <w:sz w:val="24"/>
                <w:szCs w:val="24"/>
              </w:rPr>
              <w:t>TAG accumulation under nitrogen depriv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13 \h </w:instrText>
            </w:r>
            <w:r w:rsidR="00BD03EC" w:rsidRPr="007B3D8D">
              <w:rPr>
                <w:webHidden/>
                <w:sz w:val="24"/>
                <w:szCs w:val="24"/>
              </w:rPr>
            </w:r>
            <w:r w:rsidR="00BD03EC" w:rsidRPr="007B3D8D">
              <w:rPr>
                <w:webHidden/>
                <w:sz w:val="24"/>
                <w:szCs w:val="24"/>
              </w:rPr>
              <w:fldChar w:fldCharType="separate"/>
            </w:r>
            <w:r w:rsidR="00777791">
              <w:rPr>
                <w:webHidden/>
                <w:sz w:val="24"/>
                <w:szCs w:val="24"/>
              </w:rPr>
              <w:t>201</w:t>
            </w:r>
            <w:r w:rsidR="00BD03EC" w:rsidRPr="007B3D8D">
              <w:rPr>
                <w:webHidden/>
                <w:sz w:val="24"/>
                <w:szCs w:val="24"/>
              </w:rPr>
              <w:fldChar w:fldCharType="end"/>
            </w:r>
          </w:hyperlink>
        </w:p>
        <w:p w14:paraId="62F35444" w14:textId="77777777" w:rsidR="007B3D8D" w:rsidRPr="007B3D8D" w:rsidRDefault="0081741E">
          <w:pPr>
            <w:pStyle w:val="TOC2"/>
            <w:rPr>
              <w:sz w:val="24"/>
              <w:szCs w:val="24"/>
              <w:lang w:val="en-GB" w:eastAsia="en-GB"/>
            </w:rPr>
          </w:pPr>
          <w:hyperlink w:anchor="_Toc462059814" w:history="1">
            <w:r w:rsidR="007B3D8D" w:rsidRPr="007B3D8D">
              <w:rPr>
                <w:rStyle w:val="Hyperlink"/>
                <w:sz w:val="24"/>
                <w:szCs w:val="24"/>
              </w:rPr>
              <w:t>5.4</w:t>
            </w:r>
            <w:r w:rsidR="007B3D8D" w:rsidRPr="007B3D8D">
              <w:rPr>
                <w:sz w:val="24"/>
                <w:szCs w:val="24"/>
                <w:lang w:val="en-GB" w:eastAsia="en-GB"/>
              </w:rPr>
              <w:tab/>
            </w:r>
            <w:r w:rsidR="007B3D8D" w:rsidRPr="007B3D8D">
              <w:rPr>
                <w:rStyle w:val="Hyperlink"/>
                <w:sz w:val="24"/>
                <w:szCs w:val="24"/>
              </w:rPr>
              <w:t>Discuss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14 \h </w:instrText>
            </w:r>
            <w:r w:rsidR="00BD03EC" w:rsidRPr="007B3D8D">
              <w:rPr>
                <w:webHidden/>
                <w:sz w:val="24"/>
                <w:szCs w:val="24"/>
              </w:rPr>
            </w:r>
            <w:r w:rsidR="00BD03EC" w:rsidRPr="007B3D8D">
              <w:rPr>
                <w:webHidden/>
                <w:sz w:val="24"/>
                <w:szCs w:val="24"/>
              </w:rPr>
              <w:fldChar w:fldCharType="separate"/>
            </w:r>
            <w:r w:rsidR="00777791">
              <w:rPr>
                <w:webHidden/>
                <w:sz w:val="24"/>
                <w:szCs w:val="24"/>
              </w:rPr>
              <w:t>210</w:t>
            </w:r>
            <w:r w:rsidR="00BD03EC" w:rsidRPr="007B3D8D">
              <w:rPr>
                <w:webHidden/>
                <w:sz w:val="24"/>
                <w:szCs w:val="24"/>
              </w:rPr>
              <w:fldChar w:fldCharType="end"/>
            </w:r>
          </w:hyperlink>
        </w:p>
        <w:p w14:paraId="2BF4A7A5" w14:textId="77777777" w:rsidR="007B3D8D" w:rsidRPr="007B3D8D" w:rsidRDefault="0081741E">
          <w:pPr>
            <w:pStyle w:val="TOC3"/>
            <w:rPr>
              <w:sz w:val="24"/>
              <w:szCs w:val="24"/>
              <w:lang w:val="en-GB" w:eastAsia="en-GB"/>
            </w:rPr>
          </w:pPr>
          <w:hyperlink w:anchor="_Toc462059815" w:history="1">
            <w:r w:rsidR="007B3D8D" w:rsidRPr="007B3D8D">
              <w:rPr>
                <w:rStyle w:val="Hyperlink"/>
                <w:sz w:val="24"/>
                <w:szCs w:val="24"/>
              </w:rPr>
              <w:t>5.4.1</w:t>
            </w:r>
            <w:r w:rsidR="007B3D8D" w:rsidRPr="007B3D8D">
              <w:rPr>
                <w:sz w:val="24"/>
                <w:szCs w:val="24"/>
                <w:lang w:val="en-GB" w:eastAsia="en-GB"/>
              </w:rPr>
              <w:tab/>
            </w:r>
            <w:r w:rsidR="007B3D8D" w:rsidRPr="007B3D8D">
              <w:rPr>
                <w:rStyle w:val="Hyperlink"/>
                <w:sz w:val="24"/>
                <w:szCs w:val="24"/>
              </w:rPr>
              <w:t>Route to starch and TAG accumulation under optimal condition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15 \h </w:instrText>
            </w:r>
            <w:r w:rsidR="00BD03EC" w:rsidRPr="007B3D8D">
              <w:rPr>
                <w:webHidden/>
                <w:sz w:val="24"/>
                <w:szCs w:val="24"/>
              </w:rPr>
            </w:r>
            <w:r w:rsidR="00BD03EC" w:rsidRPr="007B3D8D">
              <w:rPr>
                <w:webHidden/>
                <w:sz w:val="24"/>
                <w:szCs w:val="24"/>
              </w:rPr>
              <w:fldChar w:fldCharType="separate"/>
            </w:r>
            <w:r w:rsidR="00777791">
              <w:rPr>
                <w:webHidden/>
                <w:sz w:val="24"/>
                <w:szCs w:val="24"/>
              </w:rPr>
              <w:t>210</w:t>
            </w:r>
            <w:r w:rsidR="00BD03EC" w:rsidRPr="007B3D8D">
              <w:rPr>
                <w:webHidden/>
                <w:sz w:val="24"/>
                <w:szCs w:val="24"/>
              </w:rPr>
              <w:fldChar w:fldCharType="end"/>
            </w:r>
          </w:hyperlink>
        </w:p>
        <w:p w14:paraId="63D030D8" w14:textId="77777777" w:rsidR="007B3D8D" w:rsidRPr="007B3D8D" w:rsidRDefault="0081741E">
          <w:pPr>
            <w:pStyle w:val="TOC3"/>
            <w:rPr>
              <w:sz w:val="24"/>
              <w:szCs w:val="24"/>
              <w:lang w:val="en-GB" w:eastAsia="en-GB"/>
            </w:rPr>
          </w:pPr>
          <w:hyperlink w:anchor="_Toc462059816" w:history="1">
            <w:r w:rsidR="007B3D8D" w:rsidRPr="007B3D8D">
              <w:rPr>
                <w:rStyle w:val="Hyperlink"/>
                <w:sz w:val="24"/>
                <w:szCs w:val="24"/>
              </w:rPr>
              <w:t>5.4.2</w:t>
            </w:r>
            <w:r w:rsidR="007B3D8D" w:rsidRPr="007B3D8D">
              <w:rPr>
                <w:sz w:val="24"/>
                <w:szCs w:val="24"/>
                <w:lang w:val="en-GB" w:eastAsia="en-GB"/>
              </w:rPr>
              <w:tab/>
            </w:r>
            <w:r w:rsidR="007B3D8D" w:rsidRPr="007B3D8D">
              <w:rPr>
                <w:rStyle w:val="Hyperlink"/>
                <w:sz w:val="24"/>
                <w:szCs w:val="24"/>
              </w:rPr>
              <w:t>Effect of organic carbon source</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16 \h </w:instrText>
            </w:r>
            <w:r w:rsidR="00BD03EC" w:rsidRPr="007B3D8D">
              <w:rPr>
                <w:webHidden/>
                <w:sz w:val="24"/>
                <w:szCs w:val="24"/>
              </w:rPr>
            </w:r>
            <w:r w:rsidR="00BD03EC" w:rsidRPr="007B3D8D">
              <w:rPr>
                <w:webHidden/>
                <w:sz w:val="24"/>
                <w:szCs w:val="24"/>
              </w:rPr>
              <w:fldChar w:fldCharType="separate"/>
            </w:r>
            <w:r w:rsidR="00777791">
              <w:rPr>
                <w:webHidden/>
                <w:sz w:val="24"/>
                <w:szCs w:val="24"/>
              </w:rPr>
              <w:t>211</w:t>
            </w:r>
            <w:r w:rsidR="00BD03EC" w:rsidRPr="007B3D8D">
              <w:rPr>
                <w:webHidden/>
                <w:sz w:val="24"/>
                <w:szCs w:val="24"/>
              </w:rPr>
              <w:fldChar w:fldCharType="end"/>
            </w:r>
          </w:hyperlink>
        </w:p>
        <w:p w14:paraId="44EEA862" w14:textId="77777777" w:rsidR="007B3D8D" w:rsidRPr="007B3D8D" w:rsidRDefault="0081741E">
          <w:pPr>
            <w:pStyle w:val="TOC3"/>
            <w:rPr>
              <w:sz w:val="24"/>
              <w:szCs w:val="24"/>
              <w:lang w:val="en-GB" w:eastAsia="en-GB"/>
            </w:rPr>
          </w:pPr>
          <w:hyperlink w:anchor="_Toc462059817" w:history="1">
            <w:r w:rsidR="007B3D8D" w:rsidRPr="007B3D8D">
              <w:rPr>
                <w:rStyle w:val="Hyperlink"/>
                <w:sz w:val="24"/>
                <w:szCs w:val="24"/>
              </w:rPr>
              <w:t>5.4.3</w:t>
            </w:r>
            <w:r w:rsidR="007B3D8D" w:rsidRPr="007B3D8D">
              <w:rPr>
                <w:sz w:val="24"/>
                <w:szCs w:val="24"/>
                <w:lang w:val="en-GB" w:eastAsia="en-GB"/>
              </w:rPr>
              <w:tab/>
            </w:r>
            <w:r w:rsidR="007B3D8D" w:rsidRPr="007B3D8D">
              <w:rPr>
                <w:rStyle w:val="Hyperlink"/>
                <w:sz w:val="24"/>
                <w:szCs w:val="24"/>
              </w:rPr>
              <w:t>Effect of diurnal light and dark cycle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17 \h </w:instrText>
            </w:r>
            <w:r w:rsidR="00BD03EC" w:rsidRPr="007B3D8D">
              <w:rPr>
                <w:webHidden/>
                <w:sz w:val="24"/>
                <w:szCs w:val="24"/>
              </w:rPr>
            </w:r>
            <w:r w:rsidR="00BD03EC" w:rsidRPr="007B3D8D">
              <w:rPr>
                <w:webHidden/>
                <w:sz w:val="24"/>
                <w:szCs w:val="24"/>
              </w:rPr>
              <w:fldChar w:fldCharType="separate"/>
            </w:r>
            <w:r w:rsidR="00777791">
              <w:rPr>
                <w:webHidden/>
                <w:sz w:val="24"/>
                <w:szCs w:val="24"/>
              </w:rPr>
              <w:t>213</w:t>
            </w:r>
            <w:r w:rsidR="00BD03EC" w:rsidRPr="007B3D8D">
              <w:rPr>
                <w:webHidden/>
                <w:sz w:val="24"/>
                <w:szCs w:val="24"/>
              </w:rPr>
              <w:fldChar w:fldCharType="end"/>
            </w:r>
          </w:hyperlink>
        </w:p>
        <w:p w14:paraId="12BE903F" w14:textId="77777777" w:rsidR="007B3D8D" w:rsidRPr="007B3D8D" w:rsidRDefault="0081741E">
          <w:pPr>
            <w:pStyle w:val="TOC2"/>
            <w:rPr>
              <w:sz w:val="24"/>
              <w:szCs w:val="24"/>
              <w:lang w:val="en-GB" w:eastAsia="en-GB"/>
            </w:rPr>
          </w:pPr>
          <w:hyperlink w:anchor="_Toc462059818" w:history="1">
            <w:r w:rsidR="007B3D8D" w:rsidRPr="007B3D8D">
              <w:rPr>
                <w:rStyle w:val="Hyperlink"/>
                <w:sz w:val="24"/>
                <w:szCs w:val="24"/>
              </w:rPr>
              <w:t>5.5</w:t>
            </w:r>
            <w:r w:rsidR="007B3D8D" w:rsidRPr="007B3D8D">
              <w:rPr>
                <w:sz w:val="24"/>
                <w:szCs w:val="24"/>
                <w:lang w:val="en-GB" w:eastAsia="en-GB"/>
              </w:rPr>
              <w:tab/>
            </w:r>
            <w:r w:rsidR="007B3D8D" w:rsidRPr="007B3D8D">
              <w:rPr>
                <w:rStyle w:val="Hyperlink"/>
                <w:sz w:val="24"/>
                <w:szCs w:val="24"/>
              </w:rPr>
              <w:t>Conclus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18 \h </w:instrText>
            </w:r>
            <w:r w:rsidR="00BD03EC" w:rsidRPr="007B3D8D">
              <w:rPr>
                <w:webHidden/>
                <w:sz w:val="24"/>
                <w:szCs w:val="24"/>
              </w:rPr>
            </w:r>
            <w:r w:rsidR="00BD03EC" w:rsidRPr="007B3D8D">
              <w:rPr>
                <w:webHidden/>
                <w:sz w:val="24"/>
                <w:szCs w:val="24"/>
              </w:rPr>
              <w:fldChar w:fldCharType="separate"/>
            </w:r>
            <w:r w:rsidR="00777791">
              <w:rPr>
                <w:webHidden/>
                <w:sz w:val="24"/>
                <w:szCs w:val="24"/>
              </w:rPr>
              <w:t>216</w:t>
            </w:r>
            <w:r w:rsidR="00BD03EC" w:rsidRPr="007B3D8D">
              <w:rPr>
                <w:webHidden/>
                <w:sz w:val="24"/>
                <w:szCs w:val="24"/>
              </w:rPr>
              <w:fldChar w:fldCharType="end"/>
            </w:r>
          </w:hyperlink>
        </w:p>
        <w:p w14:paraId="33B06FCB" w14:textId="77777777" w:rsidR="007B3D8D" w:rsidRPr="007B3D8D" w:rsidRDefault="0081741E">
          <w:pPr>
            <w:pStyle w:val="TOC1"/>
            <w:rPr>
              <w:szCs w:val="24"/>
              <w:lang w:val="en-GB" w:eastAsia="en-GB"/>
            </w:rPr>
          </w:pPr>
          <w:hyperlink w:anchor="_Toc462059819" w:history="1">
            <w:r w:rsidR="007B3D8D" w:rsidRPr="007B3D8D">
              <w:rPr>
                <w:rStyle w:val="Hyperlink"/>
                <w:szCs w:val="24"/>
              </w:rPr>
              <w:t>Chapter 6</w:t>
            </w:r>
            <w:r w:rsidR="007B3D8D" w:rsidRPr="007B3D8D">
              <w:rPr>
                <w:szCs w:val="24"/>
                <w:lang w:val="en-GB" w:eastAsia="en-GB"/>
              </w:rPr>
              <w:tab/>
            </w:r>
            <w:r w:rsidR="007B3D8D" w:rsidRPr="007B3D8D">
              <w:rPr>
                <w:rStyle w:val="Hyperlink"/>
                <w:szCs w:val="24"/>
              </w:rPr>
              <w:t xml:space="preserve">The role of photosynthesis on lipid metabolism of the green algae </w:t>
            </w:r>
            <w:r w:rsidR="007B3D8D" w:rsidRPr="007B3D8D">
              <w:rPr>
                <w:rStyle w:val="Hyperlink"/>
                <w:i/>
                <w:szCs w:val="24"/>
              </w:rPr>
              <w:t>Chlamydomonas reinhardtii and Micractinium inermum.</w:t>
            </w:r>
            <w:r w:rsidR="007B3D8D" w:rsidRPr="007B3D8D">
              <w:rPr>
                <w:webHidden/>
                <w:szCs w:val="24"/>
              </w:rPr>
              <w:tab/>
            </w:r>
            <w:r w:rsidR="00BD03EC" w:rsidRPr="007B3D8D">
              <w:rPr>
                <w:webHidden/>
                <w:szCs w:val="24"/>
              </w:rPr>
              <w:fldChar w:fldCharType="begin"/>
            </w:r>
            <w:r w:rsidR="007B3D8D" w:rsidRPr="007B3D8D">
              <w:rPr>
                <w:webHidden/>
                <w:szCs w:val="24"/>
              </w:rPr>
              <w:instrText xml:space="preserve"> PAGEREF _Toc462059819 \h </w:instrText>
            </w:r>
            <w:r w:rsidR="00BD03EC" w:rsidRPr="007B3D8D">
              <w:rPr>
                <w:webHidden/>
                <w:szCs w:val="24"/>
              </w:rPr>
            </w:r>
            <w:r w:rsidR="00BD03EC" w:rsidRPr="007B3D8D">
              <w:rPr>
                <w:webHidden/>
                <w:szCs w:val="24"/>
              </w:rPr>
              <w:fldChar w:fldCharType="separate"/>
            </w:r>
            <w:r w:rsidR="00777791">
              <w:rPr>
                <w:webHidden/>
                <w:szCs w:val="24"/>
              </w:rPr>
              <w:t>219</w:t>
            </w:r>
            <w:r w:rsidR="00BD03EC" w:rsidRPr="007B3D8D">
              <w:rPr>
                <w:webHidden/>
                <w:szCs w:val="24"/>
              </w:rPr>
              <w:fldChar w:fldCharType="end"/>
            </w:r>
          </w:hyperlink>
        </w:p>
        <w:p w14:paraId="12BD8D59" w14:textId="77777777" w:rsidR="007B3D8D" w:rsidRPr="007B3D8D" w:rsidRDefault="0081741E">
          <w:pPr>
            <w:pStyle w:val="TOC2"/>
            <w:rPr>
              <w:sz w:val="24"/>
              <w:szCs w:val="24"/>
              <w:lang w:val="en-GB" w:eastAsia="en-GB"/>
            </w:rPr>
          </w:pPr>
          <w:hyperlink w:anchor="_Toc462059820" w:history="1">
            <w:r w:rsidR="007B3D8D" w:rsidRPr="007B3D8D">
              <w:rPr>
                <w:rStyle w:val="Hyperlink"/>
                <w:sz w:val="24"/>
                <w:szCs w:val="24"/>
              </w:rPr>
              <w:t>6.1</w:t>
            </w:r>
            <w:r w:rsidR="007B3D8D" w:rsidRPr="007B3D8D">
              <w:rPr>
                <w:sz w:val="24"/>
                <w:szCs w:val="24"/>
                <w:lang w:val="en-GB" w:eastAsia="en-GB"/>
              </w:rPr>
              <w:tab/>
            </w:r>
            <w:r w:rsidR="007B3D8D" w:rsidRPr="007B3D8D">
              <w:rPr>
                <w:rStyle w:val="Hyperlink"/>
                <w:sz w:val="24"/>
                <w:szCs w:val="24"/>
              </w:rPr>
              <w:t>Introduc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0 \h </w:instrText>
            </w:r>
            <w:r w:rsidR="00BD03EC" w:rsidRPr="007B3D8D">
              <w:rPr>
                <w:webHidden/>
                <w:sz w:val="24"/>
                <w:szCs w:val="24"/>
              </w:rPr>
            </w:r>
            <w:r w:rsidR="00BD03EC" w:rsidRPr="007B3D8D">
              <w:rPr>
                <w:webHidden/>
                <w:sz w:val="24"/>
                <w:szCs w:val="24"/>
              </w:rPr>
              <w:fldChar w:fldCharType="separate"/>
            </w:r>
            <w:r w:rsidR="00777791">
              <w:rPr>
                <w:webHidden/>
                <w:sz w:val="24"/>
                <w:szCs w:val="24"/>
              </w:rPr>
              <w:t>220</w:t>
            </w:r>
            <w:r w:rsidR="00BD03EC" w:rsidRPr="007B3D8D">
              <w:rPr>
                <w:webHidden/>
                <w:sz w:val="24"/>
                <w:szCs w:val="24"/>
              </w:rPr>
              <w:fldChar w:fldCharType="end"/>
            </w:r>
          </w:hyperlink>
        </w:p>
        <w:p w14:paraId="0CE45791" w14:textId="77777777" w:rsidR="007B3D8D" w:rsidRPr="007B3D8D" w:rsidRDefault="0081741E">
          <w:pPr>
            <w:pStyle w:val="TOC2"/>
            <w:rPr>
              <w:sz w:val="24"/>
              <w:szCs w:val="24"/>
              <w:lang w:val="en-GB" w:eastAsia="en-GB"/>
            </w:rPr>
          </w:pPr>
          <w:hyperlink w:anchor="_Toc462059821" w:history="1">
            <w:r w:rsidR="007B3D8D" w:rsidRPr="007B3D8D">
              <w:rPr>
                <w:rStyle w:val="Hyperlink"/>
                <w:sz w:val="24"/>
                <w:szCs w:val="24"/>
              </w:rPr>
              <w:t>6.2</w:t>
            </w:r>
            <w:r w:rsidR="007B3D8D" w:rsidRPr="007B3D8D">
              <w:rPr>
                <w:sz w:val="24"/>
                <w:szCs w:val="24"/>
                <w:lang w:val="en-GB" w:eastAsia="en-GB"/>
              </w:rPr>
              <w:tab/>
            </w:r>
            <w:r w:rsidR="007B3D8D" w:rsidRPr="007B3D8D">
              <w:rPr>
                <w:rStyle w:val="Hyperlink"/>
                <w:sz w:val="24"/>
                <w:szCs w:val="24"/>
              </w:rPr>
              <w:t>Materials and Method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1 \h </w:instrText>
            </w:r>
            <w:r w:rsidR="00BD03EC" w:rsidRPr="007B3D8D">
              <w:rPr>
                <w:webHidden/>
                <w:sz w:val="24"/>
                <w:szCs w:val="24"/>
              </w:rPr>
            </w:r>
            <w:r w:rsidR="00BD03EC" w:rsidRPr="007B3D8D">
              <w:rPr>
                <w:webHidden/>
                <w:sz w:val="24"/>
                <w:szCs w:val="24"/>
              </w:rPr>
              <w:fldChar w:fldCharType="separate"/>
            </w:r>
            <w:r w:rsidR="00777791">
              <w:rPr>
                <w:webHidden/>
                <w:sz w:val="24"/>
                <w:szCs w:val="24"/>
              </w:rPr>
              <w:t>225</w:t>
            </w:r>
            <w:r w:rsidR="00BD03EC" w:rsidRPr="007B3D8D">
              <w:rPr>
                <w:webHidden/>
                <w:sz w:val="24"/>
                <w:szCs w:val="24"/>
              </w:rPr>
              <w:fldChar w:fldCharType="end"/>
            </w:r>
          </w:hyperlink>
        </w:p>
        <w:p w14:paraId="2F000D0D" w14:textId="77777777" w:rsidR="007B3D8D" w:rsidRPr="007B3D8D" w:rsidRDefault="0081741E">
          <w:pPr>
            <w:pStyle w:val="TOC3"/>
            <w:rPr>
              <w:sz w:val="24"/>
              <w:szCs w:val="24"/>
              <w:lang w:val="en-GB" w:eastAsia="en-GB"/>
            </w:rPr>
          </w:pPr>
          <w:hyperlink w:anchor="_Toc462059822" w:history="1">
            <w:r w:rsidR="007B3D8D" w:rsidRPr="007B3D8D">
              <w:rPr>
                <w:rStyle w:val="Hyperlink"/>
                <w:sz w:val="24"/>
                <w:szCs w:val="24"/>
              </w:rPr>
              <w:t>6.2.1</w:t>
            </w:r>
            <w:r w:rsidR="007B3D8D" w:rsidRPr="007B3D8D">
              <w:rPr>
                <w:sz w:val="24"/>
                <w:szCs w:val="24"/>
                <w:lang w:val="en-GB" w:eastAsia="en-GB"/>
              </w:rPr>
              <w:tab/>
            </w:r>
            <w:r w:rsidR="007B3D8D" w:rsidRPr="007B3D8D">
              <w:rPr>
                <w:rStyle w:val="Hyperlink"/>
                <w:sz w:val="24"/>
                <w:szCs w:val="24"/>
              </w:rPr>
              <w:t>Organisms and growth condition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2 \h </w:instrText>
            </w:r>
            <w:r w:rsidR="00BD03EC" w:rsidRPr="007B3D8D">
              <w:rPr>
                <w:webHidden/>
                <w:sz w:val="24"/>
                <w:szCs w:val="24"/>
              </w:rPr>
            </w:r>
            <w:r w:rsidR="00BD03EC" w:rsidRPr="007B3D8D">
              <w:rPr>
                <w:webHidden/>
                <w:sz w:val="24"/>
                <w:szCs w:val="24"/>
              </w:rPr>
              <w:fldChar w:fldCharType="separate"/>
            </w:r>
            <w:r w:rsidR="00777791">
              <w:rPr>
                <w:webHidden/>
                <w:sz w:val="24"/>
                <w:szCs w:val="24"/>
              </w:rPr>
              <w:t>225</w:t>
            </w:r>
            <w:r w:rsidR="00BD03EC" w:rsidRPr="007B3D8D">
              <w:rPr>
                <w:webHidden/>
                <w:sz w:val="24"/>
                <w:szCs w:val="24"/>
              </w:rPr>
              <w:fldChar w:fldCharType="end"/>
            </w:r>
          </w:hyperlink>
        </w:p>
        <w:p w14:paraId="3001681E" w14:textId="77777777" w:rsidR="007B3D8D" w:rsidRPr="007B3D8D" w:rsidRDefault="0081741E">
          <w:pPr>
            <w:pStyle w:val="TOC3"/>
            <w:rPr>
              <w:sz w:val="24"/>
              <w:szCs w:val="24"/>
              <w:lang w:val="en-GB" w:eastAsia="en-GB"/>
            </w:rPr>
          </w:pPr>
          <w:hyperlink w:anchor="_Toc462059823" w:history="1">
            <w:r w:rsidR="007B3D8D" w:rsidRPr="007B3D8D">
              <w:rPr>
                <w:rStyle w:val="Hyperlink"/>
                <w:sz w:val="24"/>
                <w:szCs w:val="24"/>
              </w:rPr>
              <w:t>6.2.2</w:t>
            </w:r>
            <w:r w:rsidR="007B3D8D" w:rsidRPr="007B3D8D">
              <w:rPr>
                <w:sz w:val="24"/>
                <w:szCs w:val="24"/>
                <w:lang w:val="en-GB" w:eastAsia="en-GB"/>
              </w:rPr>
              <w:tab/>
            </w:r>
            <w:r w:rsidR="007B3D8D" w:rsidRPr="007B3D8D">
              <w:rPr>
                <w:rStyle w:val="Hyperlink"/>
                <w:sz w:val="24"/>
                <w:szCs w:val="24"/>
              </w:rPr>
              <w:t>Oxygen evolution measurement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3 \h </w:instrText>
            </w:r>
            <w:r w:rsidR="00BD03EC" w:rsidRPr="007B3D8D">
              <w:rPr>
                <w:webHidden/>
                <w:sz w:val="24"/>
                <w:szCs w:val="24"/>
              </w:rPr>
            </w:r>
            <w:r w:rsidR="00BD03EC" w:rsidRPr="007B3D8D">
              <w:rPr>
                <w:webHidden/>
                <w:sz w:val="24"/>
                <w:szCs w:val="24"/>
              </w:rPr>
              <w:fldChar w:fldCharType="separate"/>
            </w:r>
            <w:r w:rsidR="00777791">
              <w:rPr>
                <w:webHidden/>
                <w:sz w:val="24"/>
                <w:szCs w:val="24"/>
              </w:rPr>
              <w:t>229</w:t>
            </w:r>
            <w:r w:rsidR="00BD03EC" w:rsidRPr="007B3D8D">
              <w:rPr>
                <w:webHidden/>
                <w:sz w:val="24"/>
                <w:szCs w:val="24"/>
              </w:rPr>
              <w:fldChar w:fldCharType="end"/>
            </w:r>
          </w:hyperlink>
        </w:p>
        <w:p w14:paraId="410409CF" w14:textId="77777777" w:rsidR="007B3D8D" w:rsidRPr="007B3D8D" w:rsidRDefault="0081741E">
          <w:pPr>
            <w:pStyle w:val="TOC3"/>
            <w:rPr>
              <w:sz w:val="24"/>
              <w:szCs w:val="24"/>
              <w:lang w:val="en-GB" w:eastAsia="en-GB"/>
            </w:rPr>
          </w:pPr>
          <w:hyperlink w:anchor="_Toc462059824" w:history="1">
            <w:r w:rsidR="007B3D8D" w:rsidRPr="007B3D8D">
              <w:rPr>
                <w:rStyle w:val="Hyperlink"/>
                <w:sz w:val="24"/>
                <w:szCs w:val="24"/>
              </w:rPr>
              <w:t>6.2.3</w:t>
            </w:r>
            <w:r w:rsidR="007B3D8D" w:rsidRPr="007B3D8D">
              <w:rPr>
                <w:sz w:val="24"/>
                <w:szCs w:val="24"/>
                <w:lang w:val="en-GB" w:eastAsia="en-GB"/>
              </w:rPr>
              <w:tab/>
            </w:r>
            <w:r w:rsidR="007B3D8D" w:rsidRPr="007B3D8D">
              <w:rPr>
                <w:rStyle w:val="Hyperlink"/>
                <w:sz w:val="24"/>
                <w:szCs w:val="24"/>
              </w:rPr>
              <w:t>Biochemical analysi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4 \h </w:instrText>
            </w:r>
            <w:r w:rsidR="00BD03EC" w:rsidRPr="007B3D8D">
              <w:rPr>
                <w:webHidden/>
                <w:sz w:val="24"/>
                <w:szCs w:val="24"/>
              </w:rPr>
            </w:r>
            <w:r w:rsidR="00BD03EC" w:rsidRPr="007B3D8D">
              <w:rPr>
                <w:webHidden/>
                <w:sz w:val="24"/>
                <w:szCs w:val="24"/>
              </w:rPr>
              <w:fldChar w:fldCharType="separate"/>
            </w:r>
            <w:r w:rsidR="00777791">
              <w:rPr>
                <w:webHidden/>
                <w:sz w:val="24"/>
                <w:szCs w:val="24"/>
              </w:rPr>
              <w:t>229</w:t>
            </w:r>
            <w:r w:rsidR="00BD03EC" w:rsidRPr="007B3D8D">
              <w:rPr>
                <w:webHidden/>
                <w:sz w:val="24"/>
                <w:szCs w:val="24"/>
              </w:rPr>
              <w:fldChar w:fldCharType="end"/>
            </w:r>
          </w:hyperlink>
        </w:p>
        <w:p w14:paraId="52F92BE8" w14:textId="77777777" w:rsidR="007B3D8D" w:rsidRPr="007B3D8D" w:rsidRDefault="0081741E">
          <w:pPr>
            <w:pStyle w:val="TOC3"/>
            <w:rPr>
              <w:sz w:val="24"/>
              <w:szCs w:val="24"/>
              <w:lang w:val="en-GB" w:eastAsia="en-GB"/>
            </w:rPr>
          </w:pPr>
          <w:hyperlink w:anchor="_Toc462059825" w:history="1">
            <w:r w:rsidR="007B3D8D" w:rsidRPr="007B3D8D">
              <w:rPr>
                <w:rStyle w:val="Hyperlink"/>
                <w:sz w:val="24"/>
                <w:szCs w:val="24"/>
              </w:rPr>
              <w:t>6.2.4</w:t>
            </w:r>
            <w:r w:rsidR="007B3D8D" w:rsidRPr="007B3D8D">
              <w:rPr>
                <w:sz w:val="24"/>
                <w:szCs w:val="24"/>
                <w:lang w:val="en-GB" w:eastAsia="en-GB"/>
              </w:rPr>
              <w:tab/>
            </w:r>
            <w:r w:rsidR="007B3D8D" w:rsidRPr="007B3D8D">
              <w:rPr>
                <w:rStyle w:val="Hyperlink"/>
                <w:sz w:val="24"/>
                <w:szCs w:val="24"/>
              </w:rPr>
              <w:t>RNA extraction and qRT-PCR</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5 \h </w:instrText>
            </w:r>
            <w:r w:rsidR="00BD03EC" w:rsidRPr="007B3D8D">
              <w:rPr>
                <w:webHidden/>
                <w:sz w:val="24"/>
                <w:szCs w:val="24"/>
              </w:rPr>
            </w:r>
            <w:r w:rsidR="00BD03EC" w:rsidRPr="007B3D8D">
              <w:rPr>
                <w:webHidden/>
                <w:sz w:val="24"/>
                <w:szCs w:val="24"/>
              </w:rPr>
              <w:fldChar w:fldCharType="separate"/>
            </w:r>
            <w:r w:rsidR="00777791">
              <w:rPr>
                <w:webHidden/>
                <w:sz w:val="24"/>
                <w:szCs w:val="24"/>
              </w:rPr>
              <w:t>230</w:t>
            </w:r>
            <w:r w:rsidR="00BD03EC" w:rsidRPr="007B3D8D">
              <w:rPr>
                <w:webHidden/>
                <w:sz w:val="24"/>
                <w:szCs w:val="24"/>
              </w:rPr>
              <w:fldChar w:fldCharType="end"/>
            </w:r>
          </w:hyperlink>
        </w:p>
        <w:p w14:paraId="3C1637BA" w14:textId="77777777" w:rsidR="007B3D8D" w:rsidRPr="007B3D8D" w:rsidRDefault="0081741E">
          <w:pPr>
            <w:pStyle w:val="TOC3"/>
            <w:rPr>
              <w:sz w:val="24"/>
              <w:szCs w:val="24"/>
              <w:lang w:val="en-GB" w:eastAsia="en-GB"/>
            </w:rPr>
          </w:pPr>
          <w:hyperlink w:anchor="_Toc462059826" w:history="1">
            <w:r w:rsidR="007B3D8D" w:rsidRPr="007B3D8D">
              <w:rPr>
                <w:rStyle w:val="Hyperlink"/>
                <w:sz w:val="24"/>
                <w:szCs w:val="24"/>
              </w:rPr>
              <w:t>6.2.5</w:t>
            </w:r>
            <w:r w:rsidR="007B3D8D" w:rsidRPr="007B3D8D">
              <w:rPr>
                <w:sz w:val="24"/>
                <w:szCs w:val="24"/>
                <w:lang w:val="en-GB" w:eastAsia="en-GB"/>
              </w:rPr>
              <w:tab/>
            </w:r>
            <w:r w:rsidR="007B3D8D" w:rsidRPr="007B3D8D">
              <w:rPr>
                <w:rStyle w:val="Hyperlink"/>
                <w:sz w:val="24"/>
                <w:szCs w:val="24"/>
              </w:rPr>
              <w:t>Statistical analysi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6 \h </w:instrText>
            </w:r>
            <w:r w:rsidR="00BD03EC" w:rsidRPr="007B3D8D">
              <w:rPr>
                <w:webHidden/>
                <w:sz w:val="24"/>
                <w:szCs w:val="24"/>
              </w:rPr>
            </w:r>
            <w:r w:rsidR="00BD03EC" w:rsidRPr="007B3D8D">
              <w:rPr>
                <w:webHidden/>
                <w:sz w:val="24"/>
                <w:szCs w:val="24"/>
              </w:rPr>
              <w:fldChar w:fldCharType="separate"/>
            </w:r>
            <w:r w:rsidR="00777791">
              <w:rPr>
                <w:webHidden/>
                <w:sz w:val="24"/>
                <w:szCs w:val="24"/>
              </w:rPr>
              <w:t>230</w:t>
            </w:r>
            <w:r w:rsidR="00BD03EC" w:rsidRPr="007B3D8D">
              <w:rPr>
                <w:webHidden/>
                <w:sz w:val="24"/>
                <w:szCs w:val="24"/>
              </w:rPr>
              <w:fldChar w:fldCharType="end"/>
            </w:r>
          </w:hyperlink>
        </w:p>
        <w:p w14:paraId="3B64A93F" w14:textId="77777777" w:rsidR="007B3D8D" w:rsidRPr="007B3D8D" w:rsidRDefault="0081741E">
          <w:pPr>
            <w:pStyle w:val="TOC2"/>
            <w:rPr>
              <w:sz w:val="24"/>
              <w:szCs w:val="24"/>
              <w:lang w:val="en-GB" w:eastAsia="en-GB"/>
            </w:rPr>
          </w:pPr>
          <w:hyperlink w:anchor="_Toc462059827" w:history="1">
            <w:r w:rsidR="007B3D8D" w:rsidRPr="007B3D8D">
              <w:rPr>
                <w:rStyle w:val="Hyperlink"/>
                <w:sz w:val="24"/>
                <w:szCs w:val="24"/>
              </w:rPr>
              <w:t>6.3</w:t>
            </w:r>
            <w:r w:rsidR="007B3D8D" w:rsidRPr="007B3D8D">
              <w:rPr>
                <w:sz w:val="24"/>
                <w:szCs w:val="24"/>
                <w:lang w:val="en-GB" w:eastAsia="en-GB"/>
              </w:rPr>
              <w:tab/>
            </w:r>
            <w:r w:rsidR="007B3D8D" w:rsidRPr="007B3D8D">
              <w:rPr>
                <w:rStyle w:val="Hyperlink"/>
                <w:sz w:val="24"/>
                <w:szCs w:val="24"/>
              </w:rPr>
              <w:t>Result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7 \h </w:instrText>
            </w:r>
            <w:r w:rsidR="00BD03EC" w:rsidRPr="007B3D8D">
              <w:rPr>
                <w:webHidden/>
                <w:sz w:val="24"/>
                <w:szCs w:val="24"/>
              </w:rPr>
            </w:r>
            <w:r w:rsidR="00BD03EC" w:rsidRPr="007B3D8D">
              <w:rPr>
                <w:webHidden/>
                <w:sz w:val="24"/>
                <w:szCs w:val="24"/>
              </w:rPr>
              <w:fldChar w:fldCharType="separate"/>
            </w:r>
            <w:r w:rsidR="00777791">
              <w:rPr>
                <w:webHidden/>
                <w:sz w:val="24"/>
                <w:szCs w:val="24"/>
              </w:rPr>
              <w:t>231</w:t>
            </w:r>
            <w:r w:rsidR="00BD03EC" w:rsidRPr="007B3D8D">
              <w:rPr>
                <w:webHidden/>
                <w:sz w:val="24"/>
                <w:szCs w:val="24"/>
              </w:rPr>
              <w:fldChar w:fldCharType="end"/>
            </w:r>
          </w:hyperlink>
        </w:p>
        <w:p w14:paraId="1FBDA517" w14:textId="77777777" w:rsidR="007B3D8D" w:rsidRPr="007B3D8D" w:rsidRDefault="0081741E">
          <w:pPr>
            <w:pStyle w:val="TOC3"/>
            <w:rPr>
              <w:sz w:val="24"/>
              <w:szCs w:val="24"/>
              <w:lang w:val="en-GB" w:eastAsia="en-GB"/>
            </w:rPr>
          </w:pPr>
          <w:hyperlink w:anchor="_Toc462059828" w:history="1">
            <w:r w:rsidR="007B3D8D" w:rsidRPr="007B3D8D">
              <w:rPr>
                <w:rStyle w:val="Hyperlink"/>
                <w:sz w:val="24"/>
                <w:szCs w:val="24"/>
              </w:rPr>
              <w:t>6.3.1</w:t>
            </w:r>
            <w:r w:rsidR="007B3D8D" w:rsidRPr="007B3D8D">
              <w:rPr>
                <w:sz w:val="24"/>
                <w:szCs w:val="24"/>
                <w:lang w:val="en-GB" w:eastAsia="en-GB"/>
              </w:rPr>
              <w:tab/>
            </w:r>
            <w:r w:rsidR="007B3D8D" w:rsidRPr="007B3D8D">
              <w:rPr>
                <w:rStyle w:val="Hyperlink"/>
                <w:sz w:val="24"/>
                <w:szCs w:val="24"/>
              </w:rPr>
              <w:t xml:space="preserve">Preliminary experiments using </w:t>
            </w:r>
            <w:r w:rsidR="007B3D8D" w:rsidRPr="007B3D8D">
              <w:rPr>
                <w:rStyle w:val="Hyperlink"/>
                <w:i/>
                <w:sz w:val="24"/>
                <w:szCs w:val="24"/>
              </w:rPr>
              <w:t>C. reinhardtii</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8 \h </w:instrText>
            </w:r>
            <w:r w:rsidR="00BD03EC" w:rsidRPr="007B3D8D">
              <w:rPr>
                <w:webHidden/>
                <w:sz w:val="24"/>
                <w:szCs w:val="24"/>
              </w:rPr>
            </w:r>
            <w:r w:rsidR="00BD03EC" w:rsidRPr="007B3D8D">
              <w:rPr>
                <w:webHidden/>
                <w:sz w:val="24"/>
                <w:szCs w:val="24"/>
              </w:rPr>
              <w:fldChar w:fldCharType="separate"/>
            </w:r>
            <w:r w:rsidR="00777791">
              <w:rPr>
                <w:webHidden/>
                <w:sz w:val="24"/>
                <w:szCs w:val="24"/>
              </w:rPr>
              <w:t>231</w:t>
            </w:r>
            <w:r w:rsidR="00BD03EC" w:rsidRPr="007B3D8D">
              <w:rPr>
                <w:webHidden/>
                <w:sz w:val="24"/>
                <w:szCs w:val="24"/>
              </w:rPr>
              <w:fldChar w:fldCharType="end"/>
            </w:r>
          </w:hyperlink>
        </w:p>
        <w:p w14:paraId="4973169B" w14:textId="77777777" w:rsidR="007B3D8D" w:rsidRPr="007B3D8D" w:rsidRDefault="0081741E">
          <w:pPr>
            <w:pStyle w:val="TOC3"/>
            <w:rPr>
              <w:sz w:val="24"/>
              <w:szCs w:val="24"/>
              <w:lang w:val="en-GB" w:eastAsia="en-GB"/>
            </w:rPr>
          </w:pPr>
          <w:hyperlink w:anchor="_Toc462059829" w:history="1">
            <w:r w:rsidR="007B3D8D" w:rsidRPr="007B3D8D">
              <w:rPr>
                <w:rStyle w:val="Hyperlink"/>
                <w:sz w:val="24"/>
                <w:szCs w:val="24"/>
              </w:rPr>
              <w:t>6.3.2</w:t>
            </w:r>
            <w:r w:rsidR="007B3D8D" w:rsidRPr="007B3D8D">
              <w:rPr>
                <w:sz w:val="24"/>
                <w:szCs w:val="24"/>
                <w:lang w:val="en-GB" w:eastAsia="en-GB"/>
              </w:rPr>
              <w:tab/>
            </w:r>
            <w:r w:rsidR="007B3D8D" w:rsidRPr="007B3D8D">
              <w:rPr>
                <w:rStyle w:val="Hyperlink"/>
                <w:sz w:val="24"/>
                <w:szCs w:val="24"/>
              </w:rPr>
              <w:t xml:space="preserve">Nitrogen deprivation experiments using </w:t>
            </w:r>
            <w:r w:rsidR="007B3D8D" w:rsidRPr="007B3D8D">
              <w:rPr>
                <w:rStyle w:val="Hyperlink"/>
                <w:i/>
                <w:sz w:val="24"/>
                <w:szCs w:val="24"/>
              </w:rPr>
              <w:t>C. reinhardtii</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29 \h </w:instrText>
            </w:r>
            <w:r w:rsidR="00BD03EC" w:rsidRPr="007B3D8D">
              <w:rPr>
                <w:webHidden/>
                <w:sz w:val="24"/>
                <w:szCs w:val="24"/>
              </w:rPr>
            </w:r>
            <w:r w:rsidR="00BD03EC" w:rsidRPr="007B3D8D">
              <w:rPr>
                <w:webHidden/>
                <w:sz w:val="24"/>
                <w:szCs w:val="24"/>
              </w:rPr>
              <w:fldChar w:fldCharType="separate"/>
            </w:r>
            <w:r w:rsidR="00777791">
              <w:rPr>
                <w:webHidden/>
                <w:sz w:val="24"/>
                <w:szCs w:val="24"/>
              </w:rPr>
              <w:t>235</w:t>
            </w:r>
            <w:r w:rsidR="00BD03EC" w:rsidRPr="007B3D8D">
              <w:rPr>
                <w:webHidden/>
                <w:sz w:val="24"/>
                <w:szCs w:val="24"/>
              </w:rPr>
              <w:fldChar w:fldCharType="end"/>
            </w:r>
          </w:hyperlink>
        </w:p>
        <w:p w14:paraId="5F371B70" w14:textId="77777777" w:rsidR="007B3D8D" w:rsidRPr="007B3D8D" w:rsidRDefault="0081741E">
          <w:pPr>
            <w:pStyle w:val="TOC3"/>
            <w:rPr>
              <w:sz w:val="24"/>
              <w:szCs w:val="24"/>
              <w:lang w:val="en-GB" w:eastAsia="en-GB"/>
            </w:rPr>
          </w:pPr>
          <w:hyperlink w:anchor="_Toc462059830" w:history="1">
            <w:r w:rsidR="007B3D8D" w:rsidRPr="007B3D8D">
              <w:rPr>
                <w:rStyle w:val="Hyperlink"/>
                <w:sz w:val="24"/>
                <w:szCs w:val="24"/>
              </w:rPr>
              <w:t>6.3.3</w:t>
            </w:r>
            <w:r w:rsidR="007B3D8D" w:rsidRPr="007B3D8D">
              <w:rPr>
                <w:sz w:val="24"/>
                <w:szCs w:val="24"/>
                <w:lang w:val="en-GB" w:eastAsia="en-GB"/>
              </w:rPr>
              <w:tab/>
            </w:r>
            <w:r w:rsidR="007B3D8D" w:rsidRPr="007B3D8D">
              <w:rPr>
                <w:rStyle w:val="Hyperlink"/>
                <w:sz w:val="24"/>
                <w:szCs w:val="24"/>
              </w:rPr>
              <w:t xml:space="preserve">Influence of cyclic electron flow (CEF) on growth and lipid accumulation in </w:t>
            </w:r>
            <w:r w:rsidR="007B3D8D" w:rsidRPr="007B3D8D">
              <w:rPr>
                <w:rStyle w:val="Hyperlink"/>
                <w:i/>
                <w:sz w:val="24"/>
                <w:szCs w:val="24"/>
              </w:rPr>
              <w:t>M. inermum</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30 \h </w:instrText>
            </w:r>
            <w:r w:rsidR="00BD03EC" w:rsidRPr="007B3D8D">
              <w:rPr>
                <w:webHidden/>
                <w:sz w:val="24"/>
                <w:szCs w:val="24"/>
              </w:rPr>
            </w:r>
            <w:r w:rsidR="00BD03EC" w:rsidRPr="007B3D8D">
              <w:rPr>
                <w:webHidden/>
                <w:sz w:val="24"/>
                <w:szCs w:val="24"/>
              </w:rPr>
              <w:fldChar w:fldCharType="separate"/>
            </w:r>
            <w:r w:rsidR="00777791">
              <w:rPr>
                <w:webHidden/>
                <w:sz w:val="24"/>
                <w:szCs w:val="24"/>
              </w:rPr>
              <w:t>248</w:t>
            </w:r>
            <w:r w:rsidR="00BD03EC" w:rsidRPr="007B3D8D">
              <w:rPr>
                <w:webHidden/>
                <w:sz w:val="24"/>
                <w:szCs w:val="24"/>
              </w:rPr>
              <w:fldChar w:fldCharType="end"/>
            </w:r>
          </w:hyperlink>
        </w:p>
        <w:p w14:paraId="60247D70" w14:textId="77777777" w:rsidR="007B3D8D" w:rsidRPr="007B3D8D" w:rsidRDefault="0081741E">
          <w:pPr>
            <w:pStyle w:val="TOC2"/>
            <w:rPr>
              <w:sz w:val="24"/>
              <w:szCs w:val="24"/>
              <w:lang w:val="en-GB" w:eastAsia="en-GB"/>
            </w:rPr>
          </w:pPr>
          <w:hyperlink w:anchor="_Toc462059831" w:history="1">
            <w:r w:rsidR="007B3D8D" w:rsidRPr="007B3D8D">
              <w:rPr>
                <w:rStyle w:val="Hyperlink"/>
                <w:sz w:val="24"/>
                <w:szCs w:val="24"/>
              </w:rPr>
              <w:t>6.4</w:t>
            </w:r>
            <w:r w:rsidR="007B3D8D" w:rsidRPr="007B3D8D">
              <w:rPr>
                <w:sz w:val="24"/>
                <w:szCs w:val="24"/>
                <w:lang w:val="en-GB" w:eastAsia="en-GB"/>
              </w:rPr>
              <w:tab/>
            </w:r>
            <w:r w:rsidR="007B3D8D" w:rsidRPr="007B3D8D">
              <w:rPr>
                <w:rStyle w:val="Hyperlink"/>
                <w:sz w:val="24"/>
                <w:szCs w:val="24"/>
              </w:rPr>
              <w:t>Discuss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31 \h </w:instrText>
            </w:r>
            <w:r w:rsidR="00BD03EC" w:rsidRPr="007B3D8D">
              <w:rPr>
                <w:webHidden/>
                <w:sz w:val="24"/>
                <w:szCs w:val="24"/>
              </w:rPr>
            </w:r>
            <w:r w:rsidR="00BD03EC" w:rsidRPr="007B3D8D">
              <w:rPr>
                <w:webHidden/>
                <w:sz w:val="24"/>
                <w:szCs w:val="24"/>
              </w:rPr>
              <w:fldChar w:fldCharType="separate"/>
            </w:r>
            <w:r w:rsidR="00777791">
              <w:rPr>
                <w:webHidden/>
                <w:sz w:val="24"/>
                <w:szCs w:val="24"/>
              </w:rPr>
              <w:t>250</w:t>
            </w:r>
            <w:r w:rsidR="00BD03EC" w:rsidRPr="007B3D8D">
              <w:rPr>
                <w:webHidden/>
                <w:sz w:val="24"/>
                <w:szCs w:val="24"/>
              </w:rPr>
              <w:fldChar w:fldCharType="end"/>
            </w:r>
          </w:hyperlink>
        </w:p>
        <w:p w14:paraId="72ED2526" w14:textId="77777777" w:rsidR="007B3D8D" w:rsidRPr="007B3D8D" w:rsidRDefault="0081741E">
          <w:pPr>
            <w:pStyle w:val="TOC3"/>
            <w:rPr>
              <w:sz w:val="24"/>
              <w:szCs w:val="24"/>
              <w:lang w:val="en-GB" w:eastAsia="en-GB"/>
            </w:rPr>
          </w:pPr>
          <w:hyperlink w:anchor="_Toc462059832" w:history="1">
            <w:r w:rsidR="007B3D8D" w:rsidRPr="007B3D8D">
              <w:rPr>
                <w:rStyle w:val="Hyperlink"/>
                <w:sz w:val="24"/>
                <w:szCs w:val="24"/>
              </w:rPr>
              <w:t>6.4.1</w:t>
            </w:r>
            <w:r w:rsidR="007B3D8D" w:rsidRPr="007B3D8D">
              <w:rPr>
                <w:sz w:val="24"/>
                <w:szCs w:val="24"/>
                <w:lang w:val="en-GB" w:eastAsia="en-GB"/>
              </w:rPr>
              <w:tab/>
            </w:r>
            <w:r w:rsidR="007B3D8D" w:rsidRPr="007B3D8D">
              <w:rPr>
                <w:rStyle w:val="Hyperlink"/>
                <w:sz w:val="24"/>
                <w:szCs w:val="24"/>
              </w:rPr>
              <w:t>DCMU as a tool for long term LEF inhibi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32 \h </w:instrText>
            </w:r>
            <w:r w:rsidR="00BD03EC" w:rsidRPr="007B3D8D">
              <w:rPr>
                <w:webHidden/>
                <w:sz w:val="24"/>
                <w:szCs w:val="24"/>
              </w:rPr>
            </w:r>
            <w:r w:rsidR="00BD03EC" w:rsidRPr="007B3D8D">
              <w:rPr>
                <w:webHidden/>
                <w:sz w:val="24"/>
                <w:szCs w:val="24"/>
              </w:rPr>
              <w:fldChar w:fldCharType="separate"/>
            </w:r>
            <w:r w:rsidR="00777791">
              <w:rPr>
                <w:webHidden/>
                <w:sz w:val="24"/>
                <w:szCs w:val="24"/>
              </w:rPr>
              <w:t>250</w:t>
            </w:r>
            <w:r w:rsidR="00BD03EC" w:rsidRPr="007B3D8D">
              <w:rPr>
                <w:webHidden/>
                <w:sz w:val="24"/>
                <w:szCs w:val="24"/>
              </w:rPr>
              <w:fldChar w:fldCharType="end"/>
            </w:r>
          </w:hyperlink>
        </w:p>
        <w:p w14:paraId="0EB71F7D" w14:textId="77777777" w:rsidR="007B3D8D" w:rsidRPr="007B3D8D" w:rsidRDefault="0081741E">
          <w:pPr>
            <w:pStyle w:val="TOC3"/>
            <w:rPr>
              <w:sz w:val="24"/>
              <w:szCs w:val="24"/>
              <w:lang w:val="en-GB" w:eastAsia="en-GB"/>
            </w:rPr>
          </w:pPr>
          <w:hyperlink w:anchor="_Toc462059833" w:history="1">
            <w:r w:rsidR="007B3D8D" w:rsidRPr="007B3D8D">
              <w:rPr>
                <w:rStyle w:val="Hyperlink"/>
                <w:sz w:val="24"/>
                <w:szCs w:val="24"/>
              </w:rPr>
              <w:t>6.4.2</w:t>
            </w:r>
            <w:r w:rsidR="007B3D8D" w:rsidRPr="007B3D8D">
              <w:rPr>
                <w:sz w:val="24"/>
                <w:szCs w:val="24"/>
                <w:lang w:val="en-GB" w:eastAsia="en-GB"/>
              </w:rPr>
              <w:tab/>
            </w:r>
            <w:r w:rsidR="007B3D8D" w:rsidRPr="007B3D8D">
              <w:rPr>
                <w:rStyle w:val="Hyperlink"/>
                <w:sz w:val="24"/>
                <w:szCs w:val="24"/>
              </w:rPr>
              <w:t>CEF activity promotes starch and TAG accumul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33 \h </w:instrText>
            </w:r>
            <w:r w:rsidR="00BD03EC" w:rsidRPr="007B3D8D">
              <w:rPr>
                <w:webHidden/>
                <w:sz w:val="24"/>
                <w:szCs w:val="24"/>
              </w:rPr>
            </w:r>
            <w:r w:rsidR="00BD03EC" w:rsidRPr="007B3D8D">
              <w:rPr>
                <w:webHidden/>
                <w:sz w:val="24"/>
                <w:szCs w:val="24"/>
              </w:rPr>
              <w:fldChar w:fldCharType="separate"/>
            </w:r>
            <w:r w:rsidR="00777791">
              <w:rPr>
                <w:webHidden/>
                <w:sz w:val="24"/>
                <w:szCs w:val="24"/>
              </w:rPr>
              <w:t>251</w:t>
            </w:r>
            <w:r w:rsidR="00BD03EC" w:rsidRPr="007B3D8D">
              <w:rPr>
                <w:webHidden/>
                <w:sz w:val="24"/>
                <w:szCs w:val="24"/>
              </w:rPr>
              <w:fldChar w:fldCharType="end"/>
            </w:r>
          </w:hyperlink>
        </w:p>
        <w:p w14:paraId="223FBB7B" w14:textId="77777777" w:rsidR="007B3D8D" w:rsidRPr="007B3D8D" w:rsidRDefault="0081741E">
          <w:pPr>
            <w:pStyle w:val="TOC3"/>
            <w:rPr>
              <w:sz w:val="24"/>
              <w:szCs w:val="24"/>
              <w:lang w:val="en-GB" w:eastAsia="en-GB"/>
            </w:rPr>
          </w:pPr>
          <w:hyperlink w:anchor="_Toc462059834" w:history="1">
            <w:r w:rsidR="007B3D8D" w:rsidRPr="007B3D8D">
              <w:rPr>
                <w:rStyle w:val="Hyperlink"/>
                <w:sz w:val="24"/>
                <w:szCs w:val="24"/>
              </w:rPr>
              <w:t>6.4.3</w:t>
            </w:r>
            <w:r w:rsidR="007B3D8D" w:rsidRPr="007B3D8D">
              <w:rPr>
                <w:sz w:val="24"/>
                <w:szCs w:val="24"/>
                <w:lang w:val="en-GB" w:eastAsia="en-GB"/>
              </w:rPr>
              <w:tab/>
            </w:r>
            <w:r w:rsidR="007B3D8D" w:rsidRPr="007B3D8D">
              <w:rPr>
                <w:rStyle w:val="Hyperlink"/>
                <w:sz w:val="24"/>
                <w:szCs w:val="24"/>
              </w:rPr>
              <w:t>Role of CEF and LEF activity in starch and TAG accumula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34 \h </w:instrText>
            </w:r>
            <w:r w:rsidR="00BD03EC" w:rsidRPr="007B3D8D">
              <w:rPr>
                <w:webHidden/>
                <w:sz w:val="24"/>
                <w:szCs w:val="24"/>
              </w:rPr>
            </w:r>
            <w:r w:rsidR="00BD03EC" w:rsidRPr="007B3D8D">
              <w:rPr>
                <w:webHidden/>
                <w:sz w:val="24"/>
                <w:szCs w:val="24"/>
              </w:rPr>
              <w:fldChar w:fldCharType="separate"/>
            </w:r>
            <w:r w:rsidR="00777791">
              <w:rPr>
                <w:webHidden/>
                <w:sz w:val="24"/>
                <w:szCs w:val="24"/>
              </w:rPr>
              <w:t>253</w:t>
            </w:r>
            <w:r w:rsidR="00BD03EC" w:rsidRPr="007B3D8D">
              <w:rPr>
                <w:webHidden/>
                <w:sz w:val="24"/>
                <w:szCs w:val="24"/>
              </w:rPr>
              <w:fldChar w:fldCharType="end"/>
            </w:r>
          </w:hyperlink>
        </w:p>
        <w:p w14:paraId="02081296" w14:textId="77777777" w:rsidR="007B3D8D" w:rsidRPr="007B3D8D" w:rsidRDefault="0081741E">
          <w:pPr>
            <w:pStyle w:val="TOC2"/>
            <w:rPr>
              <w:sz w:val="24"/>
              <w:szCs w:val="24"/>
              <w:lang w:val="en-GB" w:eastAsia="en-GB"/>
            </w:rPr>
          </w:pPr>
          <w:hyperlink w:anchor="_Toc462059835" w:history="1">
            <w:r w:rsidR="007B3D8D" w:rsidRPr="007B3D8D">
              <w:rPr>
                <w:rStyle w:val="Hyperlink"/>
                <w:sz w:val="24"/>
                <w:szCs w:val="24"/>
              </w:rPr>
              <w:t>6.5</w:t>
            </w:r>
            <w:r w:rsidR="007B3D8D" w:rsidRPr="007B3D8D">
              <w:rPr>
                <w:sz w:val="24"/>
                <w:szCs w:val="24"/>
                <w:lang w:val="en-GB" w:eastAsia="en-GB"/>
              </w:rPr>
              <w:tab/>
            </w:r>
            <w:r w:rsidR="007B3D8D" w:rsidRPr="007B3D8D">
              <w:rPr>
                <w:rStyle w:val="Hyperlink"/>
                <w:sz w:val="24"/>
                <w:szCs w:val="24"/>
              </w:rPr>
              <w:t>Conclus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35 \h </w:instrText>
            </w:r>
            <w:r w:rsidR="00BD03EC" w:rsidRPr="007B3D8D">
              <w:rPr>
                <w:webHidden/>
                <w:sz w:val="24"/>
                <w:szCs w:val="24"/>
              </w:rPr>
            </w:r>
            <w:r w:rsidR="00BD03EC" w:rsidRPr="007B3D8D">
              <w:rPr>
                <w:webHidden/>
                <w:sz w:val="24"/>
                <w:szCs w:val="24"/>
              </w:rPr>
              <w:fldChar w:fldCharType="separate"/>
            </w:r>
            <w:r w:rsidR="00777791">
              <w:rPr>
                <w:webHidden/>
                <w:sz w:val="24"/>
                <w:szCs w:val="24"/>
              </w:rPr>
              <w:t>257</w:t>
            </w:r>
            <w:r w:rsidR="00BD03EC" w:rsidRPr="007B3D8D">
              <w:rPr>
                <w:webHidden/>
                <w:sz w:val="24"/>
                <w:szCs w:val="24"/>
              </w:rPr>
              <w:fldChar w:fldCharType="end"/>
            </w:r>
          </w:hyperlink>
        </w:p>
        <w:p w14:paraId="0ABDC11D" w14:textId="77777777" w:rsidR="007B3D8D" w:rsidRPr="007B3D8D" w:rsidRDefault="0081741E">
          <w:pPr>
            <w:pStyle w:val="TOC1"/>
            <w:rPr>
              <w:szCs w:val="24"/>
              <w:lang w:val="en-GB" w:eastAsia="en-GB"/>
            </w:rPr>
          </w:pPr>
          <w:hyperlink w:anchor="_Toc462059836" w:history="1">
            <w:r w:rsidR="007B3D8D" w:rsidRPr="007B3D8D">
              <w:rPr>
                <w:rStyle w:val="Hyperlink"/>
                <w:szCs w:val="24"/>
              </w:rPr>
              <w:t>Chapter 7</w:t>
            </w:r>
            <w:r w:rsidR="007B3D8D" w:rsidRPr="007B3D8D">
              <w:rPr>
                <w:szCs w:val="24"/>
                <w:lang w:val="en-GB" w:eastAsia="en-GB"/>
              </w:rPr>
              <w:tab/>
            </w:r>
            <w:r w:rsidR="007B3D8D" w:rsidRPr="007B3D8D">
              <w:rPr>
                <w:rStyle w:val="Hyperlink"/>
                <w:szCs w:val="24"/>
              </w:rPr>
              <w:t>Discussion and further work</w:t>
            </w:r>
            <w:r w:rsidR="007B3D8D" w:rsidRPr="007B3D8D">
              <w:rPr>
                <w:webHidden/>
                <w:szCs w:val="24"/>
              </w:rPr>
              <w:tab/>
            </w:r>
            <w:r w:rsidR="00BD03EC" w:rsidRPr="007B3D8D">
              <w:rPr>
                <w:webHidden/>
                <w:szCs w:val="24"/>
              </w:rPr>
              <w:fldChar w:fldCharType="begin"/>
            </w:r>
            <w:r w:rsidR="007B3D8D" w:rsidRPr="007B3D8D">
              <w:rPr>
                <w:webHidden/>
                <w:szCs w:val="24"/>
              </w:rPr>
              <w:instrText xml:space="preserve"> PAGEREF _Toc462059836 \h </w:instrText>
            </w:r>
            <w:r w:rsidR="00BD03EC" w:rsidRPr="007B3D8D">
              <w:rPr>
                <w:webHidden/>
                <w:szCs w:val="24"/>
              </w:rPr>
            </w:r>
            <w:r w:rsidR="00BD03EC" w:rsidRPr="007B3D8D">
              <w:rPr>
                <w:webHidden/>
                <w:szCs w:val="24"/>
              </w:rPr>
              <w:fldChar w:fldCharType="separate"/>
            </w:r>
            <w:r w:rsidR="00777791">
              <w:rPr>
                <w:webHidden/>
                <w:szCs w:val="24"/>
              </w:rPr>
              <w:t>261</w:t>
            </w:r>
            <w:r w:rsidR="00BD03EC" w:rsidRPr="007B3D8D">
              <w:rPr>
                <w:webHidden/>
                <w:szCs w:val="24"/>
              </w:rPr>
              <w:fldChar w:fldCharType="end"/>
            </w:r>
          </w:hyperlink>
        </w:p>
        <w:p w14:paraId="2CA626FE" w14:textId="77777777" w:rsidR="007B3D8D" w:rsidRPr="007B3D8D" w:rsidRDefault="0081741E">
          <w:pPr>
            <w:pStyle w:val="TOC2"/>
            <w:rPr>
              <w:sz w:val="24"/>
              <w:szCs w:val="24"/>
              <w:lang w:val="en-GB" w:eastAsia="en-GB"/>
            </w:rPr>
          </w:pPr>
          <w:hyperlink w:anchor="_Toc462059837" w:history="1">
            <w:r w:rsidR="007B3D8D" w:rsidRPr="007B3D8D">
              <w:rPr>
                <w:rStyle w:val="Hyperlink"/>
                <w:sz w:val="24"/>
                <w:szCs w:val="24"/>
              </w:rPr>
              <w:t>7.1</w:t>
            </w:r>
            <w:r w:rsidR="007B3D8D" w:rsidRPr="007B3D8D">
              <w:rPr>
                <w:sz w:val="24"/>
                <w:szCs w:val="24"/>
                <w:lang w:val="en-GB" w:eastAsia="en-GB"/>
              </w:rPr>
              <w:tab/>
            </w:r>
            <w:r w:rsidR="007B3D8D" w:rsidRPr="007B3D8D">
              <w:rPr>
                <w:rStyle w:val="Hyperlink"/>
                <w:sz w:val="24"/>
                <w:szCs w:val="24"/>
              </w:rPr>
              <w:t>Introduction</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37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2</w:t>
            </w:r>
            <w:r w:rsidR="00BD03EC" w:rsidRPr="007B3D8D">
              <w:rPr>
                <w:webHidden/>
                <w:sz w:val="24"/>
                <w:szCs w:val="24"/>
              </w:rPr>
              <w:fldChar w:fldCharType="end"/>
            </w:r>
          </w:hyperlink>
        </w:p>
        <w:p w14:paraId="7D32A43E" w14:textId="77777777" w:rsidR="007B3D8D" w:rsidRPr="007B3D8D" w:rsidRDefault="0081741E">
          <w:pPr>
            <w:pStyle w:val="TOC2"/>
            <w:rPr>
              <w:sz w:val="24"/>
              <w:szCs w:val="24"/>
              <w:lang w:val="en-GB" w:eastAsia="en-GB"/>
            </w:rPr>
          </w:pPr>
          <w:hyperlink w:anchor="_Toc462059838" w:history="1">
            <w:r w:rsidR="007B3D8D" w:rsidRPr="007B3D8D">
              <w:rPr>
                <w:rStyle w:val="Hyperlink"/>
                <w:sz w:val="24"/>
                <w:szCs w:val="24"/>
              </w:rPr>
              <w:t>7.2</w:t>
            </w:r>
            <w:r w:rsidR="007B3D8D" w:rsidRPr="007B3D8D">
              <w:rPr>
                <w:sz w:val="24"/>
                <w:szCs w:val="24"/>
                <w:lang w:val="en-GB" w:eastAsia="en-GB"/>
              </w:rPr>
              <w:tab/>
            </w:r>
            <w:r w:rsidR="007B3D8D" w:rsidRPr="007B3D8D">
              <w:rPr>
                <w:rStyle w:val="Hyperlink"/>
                <w:sz w:val="24"/>
                <w:szCs w:val="24"/>
              </w:rPr>
              <w:t xml:space="preserve">Characterisation and identification of </w:t>
            </w:r>
            <w:r w:rsidR="007B3D8D" w:rsidRPr="007B3D8D">
              <w:rPr>
                <w:rStyle w:val="Hyperlink"/>
                <w:i/>
                <w:sz w:val="24"/>
                <w:szCs w:val="24"/>
              </w:rPr>
              <w:t>Micractinium inermum</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38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2</w:t>
            </w:r>
            <w:r w:rsidR="00BD03EC" w:rsidRPr="007B3D8D">
              <w:rPr>
                <w:webHidden/>
                <w:sz w:val="24"/>
                <w:szCs w:val="24"/>
              </w:rPr>
              <w:fldChar w:fldCharType="end"/>
            </w:r>
          </w:hyperlink>
        </w:p>
        <w:p w14:paraId="1AD3E882" w14:textId="77777777" w:rsidR="007B3D8D" w:rsidRPr="007B3D8D" w:rsidRDefault="0081741E">
          <w:pPr>
            <w:pStyle w:val="TOC3"/>
            <w:rPr>
              <w:sz w:val="24"/>
              <w:szCs w:val="24"/>
              <w:lang w:val="en-GB" w:eastAsia="en-GB"/>
            </w:rPr>
          </w:pPr>
          <w:hyperlink w:anchor="_Toc462059839" w:history="1">
            <w:r w:rsidR="007B3D8D" w:rsidRPr="007B3D8D">
              <w:rPr>
                <w:rStyle w:val="Hyperlink"/>
                <w:sz w:val="24"/>
                <w:szCs w:val="24"/>
              </w:rPr>
              <w:t>7.2.1</w:t>
            </w:r>
            <w:r w:rsidR="007B3D8D" w:rsidRPr="007B3D8D">
              <w:rPr>
                <w:sz w:val="24"/>
                <w:szCs w:val="24"/>
                <w:lang w:val="en-GB" w:eastAsia="en-GB"/>
              </w:rPr>
              <w:tab/>
            </w:r>
            <w:r w:rsidR="007B3D8D" w:rsidRPr="007B3D8D">
              <w:rPr>
                <w:rStyle w:val="Hyperlink"/>
                <w:sz w:val="24"/>
                <w:szCs w:val="24"/>
              </w:rPr>
              <w:t>Research presented</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39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2</w:t>
            </w:r>
            <w:r w:rsidR="00BD03EC" w:rsidRPr="007B3D8D">
              <w:rPr>
                <w:webHidden/>
                <w:sz w:val="24"/>
                <w:szCs w:val="24"/>
              </w:rPr>
              <w:fldChar w:fldCharType="end"/>
            </w:r>
          </w:hyperlink>
        </w:p>
        <w:p w14:paraId="4E8B7667" w14:textId="77777777" w:rsidR="007B3D8D" w:rsidRPr="007B3D8D" w:rsidRDefault="0081741E">
          <w:pPr>
            <w:pStyle w:val="TOC3"/>
            <w:rPr>
              <w:sz w:val="24"/>
              <w:szCs w:val="24"/>
              <w:lang w:val="en-GB" w:eastAsia="en-GB"/>
            </w:rPr>
          </w:pPr>
          <w:hyperlink w:anchor="_Toc462059840" w:history="1">
            <w:r w:rsidR="007B3D8D" w:rsidRPr="007B3D8D">
              <w:rPr>
                <w:rStyle w:val="Hyperlink"/>
                <w:sz w:val="24"/>
                <w:szCs w:val="24"/>
              </w:rPr>
              <w:t>7.2.2</w:t>
            </w:r>
            <w:r w:rsidR="007B3D8D" w:rsidRPr="007B3D8D">
              <w:rPr>
                <w:sz w:val="24"/>
                <w:szCs w:val="24"/>
                <w:lang w:val="en-GB" w:eastAsia="en-GB"/>
              </w:rPr>
              <w:tab/>
            </w:r>
            <w:r w:rsidR="007B3D8D" w:rsidRPr="007B3D8D">
              <w:rPr>
                <w:rStyle w:val="Hyperlink"/>
                <w:sz w:val="24"/>
                <w:szCs w:val="24"/>
              </w:rPr>
              <w:t>Further work</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0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3</w:t>
            </w:r>
            <w:r w:rsidR="00BD03EC" w:rsidRPr="007B3D8D">
              <w:rPr>
                <w:webHidden/>
                <w:sz w:val="24"/>
                <w:szCs w:val="24"/>
              </w:rPr>
              <w:fldChar w:fldCharType="end"/>
            </w:r>
          </w:hyperlink>
        </w:p>
        <w:p w14:paraId="574A2994" w14:textId="77777777" w:rsidR="007B3D8D" w:rsidRPr="007B3D8D" w:rsidRDefault="0081741E">
          <w:pPr>
            <w:pStyle w:val="TOC2"/>
            <w:rPr>
              <w:sz w:val="24"/>
              <w:szCs w:val="24"/>
              <w:lang w:val="en-GB" w:eastAsia="en-GB"/>
            </w:rPr>
          </w:pPr>
          <w:hyperlink w:anchor="_Toc462059841" w:history="1">
            <w:r w:rsidR="007B3D8D" w:rsidRPr="007B3D8D">
              <w:rPr>
                <w:rStyle w:val="Hyperlink"/>
                <w:sz w:val="24"/>
                <w:szCs w:val="24"/>
              </w:rPr>
              <w:t>7.3</w:t>
            </w:r>
            <w:r w:rsidR="007B3D8D" w:rsidRPr="007B3D8D">
              <w:rPr>
                <w:sz w:val="24"/>
                <w:szCs w:val="24"/>
                <w:lang w:val="en-GB" w:eastAsia="en-GB"/>
              </w:rPr>
              <w:tab/>
            </w:r>
            <w:r w:rsidR="007B3D8D" w:rsidRPr="007B3D8D">
              <w:rPr>
                <w:rStyle w:val="Hyperlink"/>
                <w:sz w:val="24"/>
                <w:szCs w:val="24"/>
              </w:rPr>
              <w:t xml:space="preserve">Investigation of synergy between photosynthesis and metabolism organic carbon in </w:t>
            </w:r>
            <w:r w:rsidR="007B3D8D" w:rsidRPr="007B3D8D">
              <w:rPr>
                <w:rStyle w:val="Hyperlink"/>
                <w:i/>
                <w:sz w:val="24"/>
                <w:szCs w:val="24"/>
              </w:rPr>
              <w:t>Micractinium inermum</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1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3</w:t>
            </w:r>
            <w:r w:rsidR="00BD03EC" w:rsidRPr="007B3D8D">
              <w:rPr>
                <w:webHidden/>
                <w:sz w:val="24"/>
                <w:szCs w:val="24"/>
              </w:rPr>
              <w:fldChar w:fldCharType="end"/>
            </w:r>
          </w:hyperlink>
        </w:p>
        <w:p w14:paraId="5329FCA3" w14:textId="77777777" w:rsidR="007B3D8D" w:rsidRPr="007B3D8D" w:rsidRDefault="0081741E">
          <w:pPr>
            <w:pStyle w:val="TOC3"/>
            <w:rPr>
              <w:sz w:val="24"/>
              <w:szCs w:val="24"/>
              <w:lang w:val="en-GB" w:eastAsia="en-GB"/>
            </w:rPr>
          </w:pPr>
          <w:hyperlink w:anchor="_Toc462059842" w:history="1">
            <w:r w:rsidR="007B3D8D" w:rsidRPr="007B3D8D">
              <w:rPr>
                <w:rStyle w:val="Hyperlink"/>
                <w:sz w:val="24"/>
                <w:szCs w:val="24"/>
              </w:rPr>
              <w:t>7.3.1</w:t>
            </w:r>
            <w:r w:rsidR="007B3D8D" w:rsidRPr="007B3D8D">
              <w:rPr>
                <w:sz w:val="24"/>
                <w:szCs w:val="24"/>
                <w:lang w:val="en-GB" w:eastAsia="en-GB"/>
              </w:rPr>
              <w:tab/>
            </w:r>
            <w:r w:rsidR="007B3D8D" w:rsidRPr="007B3D8D">
              <w:rPr>
                <w:rStyle w:val="Hyperlink"/>
                <w:sz w:val="24"/>
                <w:szCs w:val="24"/>
              </w:rPr>
              <w:t>Research presented</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2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3</w:t>
            </w:r>
            <w:r w:rsidR="00BD03EC" w:rsidRPr="007B3D8D">
              <w:rPr>
                <w:webHidden/>
                <w:sz w:val="24"/>
                <w:szCs w:val="24"/>
              </w:rPr>
              <w:fldChar w:fldCharType="end"/>
            </w:r>
          </w:hyperlink>
        </w:p>
        <w:p w14:paraId="0CCDEC4F" w14:textId="77777777" w:rsidR="007B3D8D" w:rsidRPr="007B3D8D" w:rsidRDefault="0081741E">
          <w:pPr>
            <w:pStyle w:val="TOC3"/>
            <w:rPr>
              <w:sz w:val="24"/>
              <w:szCs w:val="24"/>
              <w:lang w:val="en-GB" w:eastAsia="en-GB"/>
            </w:rPr>
          </w:pPr>
          <w:hyperlink w:anchor="_Toc462059843" w:history="1">
            <w:r w:rsidR="007B3D8D" w:rsidRPr="007B3D8D">
              <w:rPr>
                <w:rStyle w:val="Hyperlink"/>
                <w:sz w:val="24"/>
                <w:szCs w:val="24"/>
              </w:rPr>
              <w:t>7.3.2</w:t>
            </w:r>
            <w:r w:rsidR="007B3D8D" w:rsidRPr="007B3D8D">
              <w:rPr>
                <w:sz w:val="24"/>
                <w:szCs w:val="24"/>
                <w:lang w:val="en-GB" w:eastAsia="en-GB"/>
              </w:rPr>
              <w:tab/>
            </w:r>
            <w:r w:rsidR="007B3D8D" w:rsidRPr="007B3D8D">
              <w:rPr>
                <w:rStyle w:val="Hyperlink"/>
                <w:sz w:val="24"/>
                <w:szCs w:val="24"/>
              </w:rPr>
              <w:t>Further work</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3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5</w:t>
            </w:r>
            <w:r w:rsidR="00BD03EC" w:rsidRPr="007B3D8D">
              <w:rPr>
                <w:webHidden/>
                <w:sz w:val="24"/>
                <w:szCs w:val="24"/>
              </w:rPr>
              <w:fldChar w:fldCharType="end"/>
            </w:r>
          </w:hyperlink>
        </w:p>
        <w:p w14:paraId="52EF462D" w14:textId="77777777" w:rsidR="007B3D8D" w:rsidRPr="007B3D8D" w:rsidRDefault="0081741E">
          <w:pPr>
            <w:pStyle w:val="TOC2"/>
            <w:rPr>
              <w:sz w:val="24"/>
              <w:szCs w:val="24"/>
              <w:lang w:val="en-GB" w:eastAsia="en-GB"/>
            </w:rPr>
          </w:pPr>
          <w:hyperlink w:anchor="_Toc462059844" w:history="1">
            <w:r w:rsidR="007B3D8D" w:rsidRPr="007B3D8D">
              <w:rPr>
                <w:rStyle w:val="Hyperlink"/>
                <w:sz w:val="24"/>
                <w:szCs w:val="24"/>
              </w:rPr>
              <w:t>7.4</w:t>
            </w:r>
            <w:r w:rsidR="007B3D8D" w:rsidRPr="007B3D8D">
              <w:rPr>
                <w:sz w:val="24"/>
                <w:szCs w:val="24"/>
                <w:lang w:val="en-GB" w:eastAsia="en-GB"/>
              </w:rPr>
              <w:tab/>
            </w:r>
            <w:r w:rsidR="007B3D8D" w:rsidRPr="007B3D8D">
              <w:rPr>
                <w:rStyle w:val="Hyperlink"/>
                <w:sz w:val="24"/>
                <w:szCs w:val="24"/>
              </w:rPr>
              <w:t xml:space="preserve">Influence of organic carbon and photoperiod on metabolic response to N stress in </w:t>
            </w:r>
            <w:r w:rsidR="007B3D8D" w:rsidRPr="007B3D8D">
              <w:rPr>
                <w:rStyle w:val="Hyperlink"/>
                <w:i/>
                <w:sz w:val="24"/>
                <w:szCs w:val="24"/>
              </w:rPr>
              <w:t>Chlamydomonas reinhardtii</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4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6</w:t>
            </w:r>
            <w:r w:rsidR="00BD03EC" w:rsidRPr="007B3D8D">
              <w:rPr>
                <w:webHidden/>
                <w:sz w:val="24"/>
                <w:szCs w:val="24"/>
              </w:rPr>
              <w:fldChar w:fldCharType="end"/>
            </w:r>
          </w:hyperlink>
        </w:p>
        <w:p w14:paraId="4063FE05" w14:textId="77777777" w:rsidR="007B3D8D" w:rsidRPr="007B3D8D" w:rsidRDefault="0081741E">
          <w:pPr>
            <w:pStyle w:val="TOC3"/>
            <w:rPr>
              <w:sz w:val="24"/>
              <w:szCs w:val="24"/>
              <w:lang w:val="en-GB" w:eastAsia="en-GB"/>
            </w:rPr>
          </w:pPr>
          <w:hyperlink w:anchor="_Toc462059845" w:history="1">
            <w:r w:rsidR="007B3D8D" w:rsidRPr="007B3D8D">
              <w:rPr>
                <w:rStyle w:val="Hyperlink"/>
                <w:sz w:val="24"/>
                <w:szCs w:val="24"/>
              </w:rPr>
              <w:t>7.4.1</w:t>
            </w:r>
            <w:r w:rsidR="007B3D8D" w:rsidRPr="007B3D8D">
              <w:rPr>
                <w:sz w:val="24"/>
                <w:szCs w:val="24"/>
                <w:lang w:val="en-GB" w:eastAsia="en-GB"/>
              </w:rPr>
              <w:tab/>
            </w:r>
            <w:r w:rsidR="007B3D8D" w:rsidRPr="007B3D8D">
              <w:rPr>
                <w:rStyle w:val="Hyperlink"/>
                <w:sz w:val="24"/>
                <w:szCs w:val="24"/>
              </w:rPr>
              <w:t>Research presented</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5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6</w:t>
            </w:r>
            <w:r w:rsidR="00BD03EC" w:rsidRPr="007B3D8D">
              <w:rPr>
                <w:webHidden/>
                <w:sz w:val="24"/>
                <w:szCs w:val="24"/>
              </w:rPr>
              <w:fldChar w:fldCharType="end"/>
            </w:r>
          </w:hyperlink>
        </w:p>
        <w:p w14:paraId="5714DF34" w14:textId="77777777" w:rsidR="007B3D8D" w:rsidRPr="007B3D8D" w:rsidRDefault="0081741E">
          <w:pPr>
            <w:pStyle w:val="TOC3"/>
            <w:rPr>
              <w:sz w:val="24"/>
              <w:szCs w:val="24"/>
              <w:lang w:val="en-GB" w:eastAsia="en-GB"/>
            </w:rPr>
          </w:pPr>
          <w:hyperlink w:anchor="_Toc462059846" w:history="1">
            <w:r w:rsidR="007B3D8D" w:rsidRPr="007B3D8D">
              <w:rPr>
                <w:rStyle w:val="Hyperlink"/>
                <w:sz w:val="24"/>
                <w:szCs w:val="24"/>
              </w:rPr>
              <w:t>7.4.2</w:t>
            </w:r>
            <w:r w:rsidR="007B3D8D" w:rsidRPr="007B3D8D">
              <w:rPr>
                <w:sz w:val="24"/>
                <w:szCs w:val="24"/>
                <w:lang w:val="en-GB" w:eastAsia="en-GB"/>
              </w:rPr>
              <w:tab/>
            </w:r>
            <w:r w:rsidR="007B3D8D" w:rsidRPr="007B3D8D">
              <w:rPr>
                <w:rStyle w:val="Hyperlink"/>
                <w:sz w:val="24"/>
                <w:szCs w:val="24"/>
              </w:rPr>
              <w:t>Further work</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6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7</w:t>
            </w:r>
            <w:r w:rsidR="00BD03EC" w:rsidRPr="007B3D8D">
              <w:rPr>
                <w:webHidden/>
                <w:sz w:val="24"/>
                <w:szCs w:val="24"/>
              </w:rPr>
              <w:fldChar w:fldCharType="end"/>
            </w:r>
          </w:hyperlink>
        </w:p>
        <w:p w14:paraId="56C3C27A" w14:textId="77777777" w:rsidR="007B3D8D" w:rsidRPr="007B3D8D" w:rsidRDefault="0081741E">
          <w:pPr>
            <w:pStyle w:val="TOC2"/>
            <w:rPr>
              <w:sz w:val="24"/>
              <w:szCs w:val="24"/>
              <w:lang w:val="en-GB" w:eastAsia="en-GB"/>
            </w:rPr>
          </w:pPr>
          <w:hyperlink w:anchor="_Toc462059847" w:history="1">
            <w:r w:rsidR="007B3D8D" w:rsidRPr="007B3D8D">
              <w:rPr>
                <w:rStyle w:val="Hyperlink"/>
                <w:sz w:val="24"/>
                <w:szCs w:val="24"/>
              </w:rPr>
              <w:t>7.5</w:t>
            </w:r>
            <w:r w:rsidR="007B3D8D" w:rsidRPr="007B3D8D">
              <w:rPr>
                <w:sz w:val="24"/>
                <w:szCs w:val="24"/>
                <w:lang w:val="en-GB" w:eastAsia="en-GB"/>
              </w:rPr>
              <w:tab/>
            </w:r>
            <w:r w:rsidR="007B3D8D" w:rsidRPr="007B3D8D">
              <w:rPr>
                <w:rStyle w:val="Hyperlink"/>
                <w:sz w:val="24"/>
                <w:szCs w:val="24"/>
              </w:rPr>
              <w:t>Investigating the role of photosynthesis on lipid metabolism of the green algae</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7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9</w:t>
            </w:r>
            <w:r w:rsidR="00BD03EC" w:rsidRPr="007B3D8D">
              <w:rPr>
                <w:webHidden/>
                <w:sz w:val="24"/>
                <w:szCs w:val="24"/>
              </w:rPr>
              <w:fldChar w:fldCharType="end"/>
            </w:r>
          </w:hyperlink>
        </w:p>
        <w:p w14:paraId="2F08B470" w14:textId="77777777" w:rsidR="007B3D8D" w:rsidRPr="007B3D8D" w:rsidRDefault="0081741E">
          <w:pPr>
            <w:pStyle w:val="TOC3"/>
            <w:rPr>
              <w:sz w:val="24"/>
              <w:szCs w:val="24"/>
              <w:lang w:val="en-GB" w:eastAsia="en-GB"/>
            </w:rPr>
          </w:pPr>
          <w:hyperlink w:anchor="_Toc462059848" w:history="1">
            <w:r w:rsidR="007B3D8D" w:rsidRPr="007B3D8D">
              <w:rPr>
                <w:rStyle w:val="Hyperlink"/>
                <w:sz w:val="24"/>
                <w:szCs w:val="24"/>
              </w:rPr>
              <w:t>7.5.1</w:t>
            </w:r>
            <w:r w:rsidR="007B3D8D" w:rsidRPr="007B3D8D">
              <w:rPr>
                <w:sz w:val="24"/>
                <w:szCs w:val="24"/>
                <w:lang w:val="en-GB" w:eastAsia="en-GB"/>
              </w:rPr>
              <w:tab/>
            </w:r>
            <w:r w:rsidR="007B3D8D" w:rsidRPr="007B3D8D">
              <w:rPr>
                <w:rStyle w:val="Hyperlink"/>
                <w:sz w:val="24"/>
                <w:szCs w:val="24"/>
              </w:rPr>
              <w:t>Research presented</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8 \h </w:instrText>
            </w:r>
            <w:r w:rsidR="00BD03EC" w:rsidRPr="007B3D8D">
              <w:rPr>
                <w:webHidden/>
                <w:sz w:val="24"/>
                <w:szCs w:val="24"/>
              </w:rPr>
            </w:r>
            <w:r w:rsidR="00BD03EC" w:rsidRPr="007B3D8D">
              <w:rPr>
                <w:webHidden/>
                <w:sz w:val="24"/>
                <w:szCs w:val="24"/>
              </w:rPr>
              <w:fldChar w:fldCharType="separate"/>
            </w:r>
            <w:r w:rsidR="00777791">
              <w:rPr>
                <w:webHidden/>
                <w:sz w:val="24"/>
                <w:szCs w:val="24"/>
              </w:rPr>
              <w:t>269</w:t>
            </w:r>
            <w:r w:rsidR="00BD03EC" w:rsidRPr="007B3D8D">
              <w:rPr>
                <w:webHidden/>
                <w:sz w:val="24"/>
                <w:szCs w:val="24"/>
              </w:rPr>
              <w:fldChar w:fldCharType="end"/>
            </w:r>
          </w:hyperlink>
        </w:p>
        <w:p w14:paraId="7BFEF8A9" w14:textId="77777777" w:rsidR="007B3D8D" w:rsidRPr="007B3D8D" w:rsidRDefault="0081741E">
          <w:pPr>
            <w:pStyle w:val="TOC3"/>
            <w:rPr>
              <w:sz w:val="24"/>
              <w:szCs w:val="24"/>
              <w:lang w:val="en-GB" w:eastAsia="en-GB"/>
            </w:rPr>
          </w:pPr>
          <w:hyperlink w:anchor="_Toc462059849" w:history="1">
            <w:r w:rsidR="007B3D8D" w:rsidRPr="007B3D8D">
              <w:rPr>
                <w:rStyle w:val="Hyperlink"/>
                <w:sz w:val="24"/>
                <w:szCs w:val="24"/>
              </w:rPr>
              <w:t>7.5.2</w:t>
            </w:r>
            <w:r w:rsidR="007B3D8D" w:rsidRPr="007B3D8D">
              <w:rPr>
                <w:sz w:val="24"/>
                <w:szCs w:val="24"/>
                <w:lang w:val="en-GB" w:eastAsia="en-GB"/>
              </w:rPr>
              <w:tab/>
            </w:r>
            <w:r w:rsidR="007B3D8D" w:rsidRPr="007B3D8D">
              <w:rPr>
                <w:rStyle w:val="Hyperlink"/>
                <w:sz w:val="24"/>
                <w:szCs w:val="24"/>
              </w:rPr>
              <w:t>Further work</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49 \h </w:instrText>
            </w:r>
            <w:r w:rsidR="00BD03EC" w:rsidRPr="007B3D8D">
              <w:rPr>
                <w:webHidden/>
                <w:sz w:val="24"/>
                <w:szCs w:val="24"/>
              </w:rPr>
            </w:r>
            <w:r w:rsidR="00BD03EC" w:rsidRPr="007B3D8D">
              <w:rPr>
                <w:webHidden/>
                <w:sz w:val="24"/>
                <w:szCs w:val="24"/>
              </w:rPr>
              <w:fldChar w:fldCharType="separate"/>
            </w:r>
            <w:r w:rsidR="00777791">
              <w:rPr>
                <w:webHidden/>
                <w:sz w:val="24"/>
                <w:szCs w:val="24"/>
              </w:rPr>
              <w:t>270</w:t>
            </w:r>
            <w:r w:rsidR="00BD03EC" w:rsidRPr="007B3D8D">
              <w:rPr>
                <w:webHidden/>
                <w:sz w:val="24"/>
                <w:szCs w:val="24"/>
              </w:rPr>
              <w:fldChar w:fldCharType="end"/>
            </w:r>
          </w:hyperlink>
        </w:p>
        <w:p w14:paraId="7F9672A3" w14:textId="77777777" w:rsidR="007B3D8D" w:rsidRPr="007B3D8D" w:rsidRDefault="0081741E">
          <w:pPr>
            <w:pStyle w:val="TOC2"/>
            <w:rPr>
              <w:sz w:val="24"/>
              <w:szCs w:val="24"/>
              <w:lang w:val="en-GB" w:eastAsia="en-GB"/>
            </w:rPr>
          </w:pPr>
          <w:hyperlink w:anchor="_Toc462059850" w:history="1">
            <w:r w:rsidR="007B3D8D" w:rsidRPr="007B3D8D">
              <w:rPr>
                <w:rStyle w:val="Hyperlink"/>
                <w:sz w:val="24"/>
                <w:szCs w:val="24"/>
              </w:rPr>
              <w:t>7.6</w:t>
            </w:r>
            <w:r w:rsidR="007B3D8D" w:rsidRPr="007B3D8D">
              <w:rPr>
                <w:sz w:val="24"/>
                <w:szCs w:val="24"/>
                <w:lang w:val="en-GB" w:eastAsia="en-GB"/>
              </w:rPr>
              <w:tab/>
            </w:r>
            <w:r w:rsidR="007B3D8D" w:rsidRPr="007B3D8D">
              <w:rPr>
                <w:rStyle w:val="Hyperlink"/>
                <w:sz w:val="24"/>
                <w:szCs w:val="24"/>
              </w:rPr>
              <w:t xml:space="preserve">The case of </w:t>
            </w:r>
            <w:r w:rsidR="000B69E8">
              <w:rPr>
                <w:rStyle w:val="Hyperlink"/>
                <w:i/>
                <w:sz w:val="24"/>
                <w:szCs w:val="24"/>
              </w:rPr>
              <w:t>pgd1</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50 \h </w:instrText>
            </w:r>
            <w:r w:rsidR="00BD03EC" w:rsidRPr="007B3D8D">
              <w:rPr>
                <w:webHidden/>
                <w:sz w:val="24"/>
                <w:szCs w:val="24"/>
              </w:rPr>
            </w:r>
            <w:r w:rsidR="00BD03EC" w:rsidRPr="007B3D8D">
              <w:rPr>
                <w:webHidden/>
                <w:sz w:val="24"/>
                <w:szCs w:val="24"/>
              </w:rPr>
              <w:fldChar w:fldCharType="separate"/>
            </w:r>
            <w:r w:rsidR="00777791">
              <w:rPr>
                <w:webHidden/>
                <w:sz w:val="24"/>
                <w:szCs w:val="24"/>
              </w:rPr>
              <w:t>271</w:t>
            </w:r>
            <w:r w:rsidR="00BD03EC" w:rsidRPr="007B3D8D">
              <w:rPr>
                <w:webHidden/>
                <w:sz w:val="24"/>
                <w:szCs w:val="24"/>
              </w:rPr>
              <w:fldChar w:fldCharType="end"/>
            </w:r>
          </w:hyperlink>
        </w:p>
        <w:p w14:paraId="49B8D22C" w14:textId="77777777" w:rsidR="007B3D8D" w:rsidRPr="007B3D8D" w:rsidRDefault="0081741E">
          <w:pPr>
            <w:pStyle w:val="TOC3"/>
            <w:rPr>
              <w:sz w:val="24"/>
              <w:szCs w:val="24"/>
              <w:lang w:val="en-GB" w:eastAsia="en-GB"/>
            </w:rPr>
          </w:pPr>
          <w:hyperlink w:anchor="_Toc462059851" w:history="1">
            <w:r w:rsidR="007B3D8D" w:rsidRPr="007B3D8D">
              <w:rPr>
                <w:rStyle w:val="Hyperlink"/>
                <w:sz w:val="24"/>
                <w:szCs w:val="24"/>
              </w:rPr>
              <w:t>7.6.1</w:t>
            </w:r>
            <w:r w:rsidR="007B3D8D" w:rsidRPr="007B3D8D">
              <w:rPr>
                <w:sz w:val="24"/>
                <w:szCs w:val="24"/>
                <w:lang w:val="en-GB" w:eastAsia="en-GB"/>
              </w:rPr>
              <w:tab/>
            </w:r>
            <w:r w:rsidR="007B3D8D" w:rsidRPr="007B3D8D">
              <w:rPr>
                <w:rStyle w:val="Hyperlink"/>
                <w:sz w:val="24"/>
                <w:szCs w:val="24"/>
              </w:rPr>
              <w:t>Research presented</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51 \h </w:instrText>
            </w:r>
            <w:r w:rsidR="00BD03EC" w:rsidRPr="007B3D8D">
              <w:rPr>
                <w:webHidden/>
                <w:sz w:val="24"/>
                <w:szCs w:val="24"/>
              </w:rPr>
            </w:r>
            <w:r w:rsidR="00BD03EC" w:rsidRPr="007B3D8D">
              <w:rPr>
                <w:webHidden/>
                <w:sz w:val="24"/>
                <w:szCs w:val="24"/>
              </w:rPr>
              <w:fldChar w:fldCharType="separate"/>
            </w:r>
            <w:r w:rsidR="00777791">
              <w:rPr>
                <w:webHidden/>
                <w:sz w:val="24"/>
                <w:szCs w:val="24"/>
              </w:rPr>
              <w:t>271</w:t>
            </w:r>
            <w:r w:rsidR="00BD03EC" w:rsidRPr="007B3D8D">
              <w:rPr>
                <w:webHidden/>
                <w:sz w:val="24"/>
                <w:szCs w:val="24"/>
              </w:rPr>
              <w:fldChar w:fldCharType="end"/>
            </w:r>
          </w:hyperlink>
        </w:p>
        <w:p w14:paraId="5263BEAB" w14:textId="77777777" w:rsidR="007B3D8D" w:rsidRPr="007B3D8D" w:rsidRDefault="0081741E">
          <w:pPr>
            <w:pStyle w:val="TOC3"/>
            <w:rPr>
              <w:sz w:val="24"/>
              <w:szCs w:val="24"/>
              <w:lang w:val="en-GB" w:eastAsia="en-GB"/>
            </w:rPr>
          </w:pPr>
          <w:hyperlink w:anchor="_Toc462059852" w:history="1">
            <w:r w:rsidR="007B3D8D" w:rsidRPr="007B3D8D">
              <w:rPr>
                <w:rStyle w:val="Hyperlink"/>
                <w:sz w:val="24"/>
                <w:szCs w:val="24"/>
              </w:rPr>
              <w:t>7.6.2</w:t>
            </w:r>
            <w:r w:rsidR="007B3D8D" w:rsidRPr="007B3D8D">
              <w:rPr>
                <w:sz w:val="24"/>
                <w:szCs w:val="24"/>
                <w:lang w:val="en-GB" w:eastAsia="en-GB"/>
              </w:rPr>
              <w:tab/>
            </w:r>
            <w:r w:rsidR="007B3D8D" w:rsidRPr="007B3D8D">
              <w:rPr>
                <w:rStyle w:val="Hyperlink"/>
                <w:sz w:val="24"/>
                <w:szCs w:val="24"/>
              </w:rPr>
              <w:t>Further work</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52 \h </w:instrText>
            </w:r>
            <w:r w:rsidR="00BD03EC" w:rsidRPr="007B3D8D">
              <w:rPr>
                <w:webHidden/>
                <w:sz w:val="24"/>
                <w:szCs w:val="24"/>
              </w:rPr>
            </w:r>
            <w:r w:rsidR="00BD03EC" w:rsidRPr="007B3D8D">
              <w:rPr>
                <w:webHidden/>
                <w:sz w:val="24"/>
                <w:szCs w:val="24"/>
              </w:rPr>
              <w:fldChar w:fldCharType="separate"/>
            </w:r>
            <w:r w:rsidR="00777791">
              <w:rPr>
                <w:webHidden/>
                <w:sz w:val="24"/>
                <w:szCs w:val="24"/>
              </w:rPr>
              <w:t>271</w:t>
            </w:r>
            <w:r w:rsidR="00BD03EC" w:rsidRPr="007B3D8D">
              <w:rPr>
                <w:webHidden/>
                <w:sz w:val="24"/>
                <w:szCs w:val="24"/>
              </w:rPr>
              <w:fldChar w:fldCharType="end"/>
            </w:r>
          </w:hyperlink>
        </w:p>
        <w:p w14:paraId="57969A69" w14:textId="77777777" w:rsidR="007B3D8D" w:rsidRPr="007B3D8D" w:rsidRDefault="0081741E">
          <w:pPr>
            <w:pStyle w:val="TOC2"/>
            <w:rPr>
              <w:sz w:val="24"/>
              <w:szCs w:val="24"/>
              <w:lang w:val="en-GB" w:eastAsia="en-GB"/>
            </w:rPr>
          </w:pPr>
          <w:hyperlink w:anchor="_Toc462059853" w:history="1">
            <w:r w:rsidR="007B3D8D" w:rsidRPr="007B3D8D">
              <w:rPr>
                <w:rStyle w:val="Hyperlink"/>
                <w:sz w:val="24"/>
                <w:szCs w:val="24"/>
              </w:rPr>
              <w:t>7.7</w:t>
            </w:r>
            <w:r w:rsidR="007B3D8D" w:rsidRPr="007B3D8D">
              <w:rPr>
                <w:sz w:val="24"/>
                <w:szCs w:val="24"/>
                <w:lang w:val="en-GB" w:eastAsia="en-GB"/>
              </w:rPr>
              <w:tab/>
            </w:r>
            <w:r w:rsidR="007B3D8D" w:rsidRPr="007B3D8D">
              <w:rPr>
                <w:rStyle w:val="Hyperlink"/>
                <w:sz w:val="24"/>
                <w:szCs w:val="24"/>
              </w:rPr>
              <w:t>Concluding remarks</w:t>
            </w:r>
            <w:r w:rsidR="007B3D8D" w:rsidRPr="007B3D8D">
              <w:rPr>
                <w:webHidden/>
                <w:sz w:val="24"/>
                <w:szCs w:val="24"/>
              </w:rPr>
              <w:tab/>
            </w:r>
            <w:r w:rsidR="00BD03EC" w:rsidRPr="007B3D8D">
              <w:rPr>
                <w:webHidden/>
                <w:sz w:val="24"/>
                <w:szCs w:val="24"/>
              </w:rPr>
              <w:fldChar w:fldCharType="begin"/>
            </w:r>
            <w:r w:rsidR="007B3D8D" w:rsidRPr="007B3D8D">
              <w:rPr>
                <w:webHidden/>
                <w:sz w:val="24"/>
                <w:szCs w:val="24"/>
              </w:rPr>
              <w:instrText xml:space="preserve"> PAGEREF _Toc462059853 \h </w:instrText>
            </w:r>
            <w:r w:rsidR="00BD03EC" w:rsidRPr="007B3D8D">
              <w:rPr>
                <w:webHidden/>
                <w:sz w:val="24"/>
                <w:szCs w:val="24"/>
              </w:rPr>
            </w:r>
            <w:r w:rsidR="00BD03EC" w:rsidRPr="007B3D8D">
              <w:rPr>
                <w:webHidden/>
                <w:sz w:val="24"/>
                <w:szCs w:val="24"/>
              </w:rPr>
              <w:fldChar w:fldCharType="separate"/>
            </w:r>
            <w:r w:rsidR="00777791">
              <w:rPr>
                <w:webHidden/>
                <w:sz w:val="24"/>
                <w:szCs w:val="24"/>
              </w:rPr>
              <w:t>271</w:t>
            </w:r>
            <w:r w:rsidR="00BD03EC" w:rsidRPr="007B3D8D">
              <w:rPr>
                <w:webHidden/>
                <w:sz w:val="24"/>
                <w:szCs w:val="24"/>
              </w:rPr>
              <w:fldChar w:fldCharType="end"/>
            </w:r>
          </w:hyperlink>
        </w:p>
        <w:p w14:paraId="47AE8463" w14:textId="77777777" w:rsidR="007B3D8D" w:rsidRDefault="0081741E">
          <w:pPr>
            <w:pStyle w:val="TOC1"/>
            <w:rPr>
              <w:rStyle w:val="Hyperlink"/>
              <w:szCs w:val="24"/>
            </w:rPr>
          </w:pPr>
          <w:hyperlink w:anchor="_Toc462059854" w:history="1">
            <w:r w:rsidR="007B3D8D" w:rsidRPr="007B3D8D">
              <w:rPr>
                <w:rStyle w:val="Hyperlink"/>
                <w:szCs w:val="24"/>
              </w:rPr>
              <w:t>References</w:t>
            </w:r>
            <w:r w:rsidR="007B3D8D" w:rsidRPr="007B3D8D">
              <w:rPr>
                <w:webHidden/>
                <w:szCs w:val="24"/>
              </w:rPr>
              <w:tab/>
            </w:r>
            <w:r w:rsidR="007B3D8D">
              <w:rPr>
                <w:webHidden/>
                <w:szCs w:val="24"/>
              </w:rPr>
              <w:t xml:space="preserve">………………………………………………. </w:t>
            </w:r>
            <w:r w:rsidR="007B3D8D" w:rsidRPr="007B3D8D">
              <w:rPr>
                <w:webHidden/>
                <w:szCs w:val="24"/>
              </w:rPr>
              <w:t>…………………………………………………………….</w:t>
            </w:r>
            <w:r w:rsidR="00BD03EC" w:rsidRPr="007B3D8D">
              <w:rPr>
                <w:webHidden/>
                <w:szCs w:val="24"/>
              </w:rPr>
              <w:fldChar w:fldCharType="begin"/>
            </w:r>
            <w:r w:rsidR="007B3D8D" w:rsidRPr="007B3D8D">
              <w:rPr>
                <w:webHidden/>
                <w:szCs w:val="24"/>
              </w:rPr>
              <w:instrText xml:space="preserve"> PAGEREF _Toc462059854 \h </w:instrText>
            </w:r>
            <w:r w:rsidR="00BD03EC" w:rsidRPr="007B3D8D">
              <w:rPr>
                <w:webHidden/>
                <w:szCs w:val="24"/>
              </w:rPr>
            </w:r>
            <w:r w:rsidR="00BD03EC" w:rsidRPr="007B3D8D">
              <w:rPr>
                <w:webHidden/>
                <w:szCs w:val="24"/>
              </w:rPr>
              <w:fldChar w:fldCharType="separate"/>
            </w:r>
            <w:r w:rsidR="00777791">
              <w:rPr>
                <w:webHidden/>
                <w:szCs w:val="24"/>
              </w:rPr>
              <w:t>275</w:t>
            </w:r>
            <w:r w:rsidR="00BD03EC" w:rsidRPr="007B3D8D">
              <w:rPr>
                <w:webHidden/>
                <w:szCs w:val="24"/>
              </w:rPr>
              <w:fldChar w:fldCharType="end"/>
            </w:r>
          </w:hyperlink>
        </w:p>
        <w:p w14:paraId="0D19A66E" w14:textId="77777777" w:rsidR="007B3D8D" w:rsidRDefault="007B3D8D" w:rsidP="007B3D8D">
          <w:pPr>
            <w:rPr>
              <w:noProof/>
              <w:lang w:val="en-US" w:eastAsia="ja-JP"/>
            </w:rPr>
          </w:pPr>
          <w:r>
            <w:rPr>
              <w:noProof/>
              <w:lang w:val="en-US" w:eastAsia="ja-JP"/>
            </w:rPr>
            <w:t>Appendix …………………………………………………………………………………………………………………31</w:t>
          </w:r>
          <w:r w:rsidR="00513525">
            <w:rPr>
              <w:noProof/>
              <w:lang w:val="en-US" w:eastAsia="ja-JP"/>
            </w:rPr>
            <w:t>7</w:t>
          </w:r>
        </w:p>
        <w:p w14:paraId="2C1282FC" w14:textId="77777777" w:rsidR="007B3D8D" w:rsidRDefault="007B3D8D" w:rsidP="007B3D8D">
          <w:pPr>
            <w:contextualSpacing/>
            <w:rPr>
              <w:noProof/>
              <w:lang w:val="en-US" w:eastAsia="ja-JP"/>
            </w:rPr>
          </w:pPr>
          <w:r>
            <w:rPr>
              <w:noProof/>
              <w:lang w:val="en-US" w:eastAsia="ja-JP"/>
            </w:rPr>
            <w:t xml:space="preserve">        Appendix A………………………………………………………………………………………………………..31</w:t>
          </w:r>
          <w:r w:rsidR="00513525">
            <w:rPr>
              <w:noProof/>
              <w:lang w:val="en-US" w:eastAsia="ja-JP"/>
            </w:rPr>
            <w:t>8</w:t>
          </w:r>
        </w:p>
        <w:p w14:paraId="5D37B9CA" w14:textId="77777777" w:rsidR="007B3D8D" w:rsidRDefault="007B3D8D" w:rsidP="007B3D8D">
          <w:pPr>
            <w:contextualSpacing/>
            <w:rPr>
              <w:noProof/>
              <w:lang w:val="en-US" w:eastAsia="ja-JP"/>
            </w:rPr>
          </w:pPr>
          <w:r>
            <w:rPr>
              <w:noProof/>
              <w:lang w:val="en-US" w:eastAsia="ja-JP"/>
            </w:rPr>
            <w:t xml:space="preserve">        Appendix B………………………………………………………………………………………………………</w:t>
          </w:r>
          <w:r w:rsidR="005B2330">
            <w:rPr>
              <w:noProof/>
              <w:lang w:val="en-US" w:eastAsia="ja-JP"/>
            </w:rPr>
            <w:t>..31</w:t>
          </w:r>
          <w:r w:rsidR="00513525">
            <w:rPr>
              <w:noProof/>
              <w:lang w:val="en-US" w:eastAsia="ja-JP"/>
            </w:rPr>
            <w:t>9</w:t>
          </w:r>
        </w:p>
        <w:p w14:paraId="3DDF55B9" w14:textId="77777777" w:rsidR="007B3D8D" w:rsidRDefault="007B3D8D" w:rsidP="007B3D8D">
          <w:pPr>
            <w:contextualSpacing/>
            <w:rPr>
              <w:noProof/>
              <w:lang w:val="en-US" w:eastAsia="ja-JP"/>
            </w:rPr>
          </w:pPr>
          <w:r>
            <w:rPr>
              <w:noProof/>
              <w:lang w:val="en-US" w:eastAsia="ja-JP"/>
            </w:rPr>
            <w:t xml:space="preserve">        Appendix C………………………………………………………………………………………………………</w:t>
          </w:r>
          <w:r w:rsidR="00BA71EE">
            <w:rPr>
              <w:noProof/>
              <w:lang w:val="en-US" w:eastAsia="ja-JP"/>
            </w:rPr>
            <w:t>..</w:t>
          </w:r>
          <w:r w:rsidR="00513525">
            <w:rPr>
              <w:noProof/>
              <w:lang w:val="en-US" w:eastAsia="ja-JP"/>
            </w:rPr>
            <w:t>320</w:t>
          </w:r>
        </w:p>
        <w:p w14:paraId="3BE85DCB" w14:textId="77777777" w:rsidR="007B3D8D" w:rsidRDefault="007B3D8D" w:rsidP="007B3D8D">
          <w:pPr>
            <w:contextualSpacing/>
            <w:rPr>
              <w:noProof/>
              <w:lang w:val="en-US" w:eastAsia="ja-JP"/>
            </w:rPr>
          </w:pPr>
          <w:r>
            <w:rPr>
              <w:noProof/>
              <w:lang w:val="en-US" w:eastAsia="ja-JP"/>
            </w:rPr>
            <w:t xml:space="preserve">        Appendix D………………………………………………………………………………………………………</w:t>
          </w:r>
          <w:r w:rsidR="005B2330">
            <w:rPr>
              <w:noProof/>
              <w:lang w:val="en-US" w:eastAsia="ja-JP"/>
            </w:rPr>
            <w:t>.3</w:t>
          </w:r>
          <w:r w:rsidR="00513525">
            <w:rPr>
              <w:noProof/>
              <w:lang w:val="en-US" w:eastAsia="ja-JP"/>
            </w:rPr>
            <w:t>21</w:t>
          </w:r>
        </w:p>
        <w:p w14:paraId="5C630871" w14:textId="77777777" w:rsidR="007B3D8D" w:rsidRDefault="007B3D8D" w:rsidP="007B3D8D">
          <w:pPr>
            <w:contextualSpacing/>
            <w:rPr>
              <w:noProof/>
              <w:lang w:val="en-US" w:eastAsia="ja-JP"/>
            </w:rPr>
          </w:pPr>
          <w:r>
            <w:rPr>
              <w:noProof/>
              <w:lang w:val="en-US" w:eastAsia="ja-JP"/>
            </w:rPr>
            <w:t xml:space="preserve">        Appendix E………………………………………………………………………………………………………</w:t>
          </w:r>
          <w:r w:rsidR="005B2330">
            <w:rPr>
              <w:noProof/>
              <w:lang w:val="en-US" w:eastAsia="ja-JP"/>
            </w:rPr>
            <w:t>..3</w:t>
          </w:r>
          <w:r w:rsidR="00BA71EE">
            <w:rPr>
              <w:noProof/>
              <w:lang w:val="en-US" w:eastAsia="ja-JP"/>
            </w:rPr>
            <w:t>2</w:t>
          </w:r>
          <w:r w:rsidR="00513525">
            <w:rPr>
              <w:noProof/>
              <w:lang w:val="en-US" w:eastAsia="ja-JP"/>
            </w:rPr>
            <w:t>6</w:t>
          </w:r>
        </w:p>
        <w:p w14:paraId="5E47ACC4" w14:textId="77777777" w:rsidR="007B3D8D" w:rsidRDefault="007B3D8D" w:rsidP="007B3D8D">
          <w:pPr>
            <w:contextualSpacing/>
            <w:rPr>
              <w:noProof/>
              <w:lang w:val="en-US" w:eastAsia="ja-JP"/>
            </w:rPr>
          </w:pPr>
          <w:r>
            <w:rPr>
              <w:noProof/>
              <w:lang w:val="en-US" w:eastAsia="ja-JP"/>
            </w:rPr>
            <w:t xml:space="preserve">        Appendix F………………………………………………………………………………………………………</w:t>
          </w:r>
          <w:r w:rsidR="005B2330">
            <w:rPr>
              <w:noProof/>
              <w:lang w:val="en-US" w:eastAsia="ja-JP"/>
            </w:rPr>
            <w:t>..3</w:t>
          </w:r>
          <w:r w:rsidR="00BA71EE">
            <w:rPr>
              <w:noProof/>
              <w:lang w:val="en-US" w:eastAsia="ja-JP"/>
            </w:rPr>
            <w:t>2</w:t>
          </w:r>
          <w:r w:rsidR="00513525">
            <w:rPr>
              <w:noProof/>
              <w:lang w:val="en-US" w:eastAsia="ja-JP"/>
            </w:rPr>
            <w:t>7</w:t>
          </w:r>
        </w:p>
        <w:p w14:paraId="7EBBD39C" w14:textId="77777777" w:rsidR="005B2330" w:rsidRDefault="007B3D8D" w:rsidP="005B2330">
          <w:pPr>
            <w:contextualSpacing/>
            <w:rPr>
              <w:noProof/>
              <w:lang w:val="en-US" w:eastAsia="ja-JP"/>
            </w:rPr>
          </w:pPr>
          <w:r>
            <w:rPr>
              <w:noProof/>
              <w:lang w:val="en-US" w:eastAsia="ja-JP"/>
            </w:rPr>
            <w:t xml:space="preserve">        Appendix G………………………………………………………………………………………………………</w:t>
          </w:r>
          <w:r w:rsidR="005B2330">
            <w:rPr>
              <w:noProof/>
              <w:lang w:val="en-US" w:eastAsia="ja-JP"/>
            </w:rPr>
            <w:t>.3</w:t>
          </w:r>
          <w:r w:rsidR="00513525">
            <w:rPr>
              <w:noProof/>
              <w:lang w:val="en-US" w:eastAsia="ja-JP"/>
            </w:rPr>
            <w:t>28</w:t>
          </w:r>
          <w:r w:rsidR="005B2330">
            <w:rPr>
              <w:noProof/>
              <w:lang w:val="en-US" w:eastAsia="ja-JP"/>
            </w:rPr>
            <w:t xml:space="preserve">     </w:t>
          </w:r>
        </w:p>
        <w:p w14:paraId="06B203E8" w14:textId="77777777" w:rsidR="005B2330" w:rsidRDefault="005B2330" w:rsidP="005B2330">
          <w:pPr>
            <w:rPr>
              <w:noProof/>
              <w:lang w:val="en-US" w:eastAsia="ja-JP"/>
            </w:rPr>
          </w:pPr>
          <w:r>
            <w:rPr>
              <w:noProof/>
              <w:lang w:val="en-US" w:eastAsia="ja-JP"/>
            </w:rPr>
            <w:t xml:space="preserve">        Appendix H……………………………………………………………………………………………………….3</w:t>
          </w:r>
          <w:r w:rsidR="00BA71EE">
            <w:rPr>
              <w:noProof/>
              <w:lang w:val="en-US" w:eastAsia="ja-JP"/>
            </w:rPr>
            <w:t>2</w:t>
          </w:r>
          <w:r w:rsidR="00513525">
            <w:rPr>
              <w:noProof/>
              <w:lang w:val="en-US" w:eastAsia="ja-JP"/>
            </w:rPr>
            <w:t>9</w:t>
          </w:r>
        </w:p>
        <w:p w14:paraId="764C950C" w14:textId="77777777" w:rsidR="007B3D8D" w:rsidRDefault="007B3D8D" w:rsidP="007B3D8D">
          <w:pPr>
            <w:rPr>
              <w:noProof/>
              <w:lang w:val="en-US" w:eastAsia="ja-JP"/>
            </w:rPr>
          </w:pPr>
        </w:p>
        <w:p w14:paraId="72FEEF48" w14:textId="77777777" w:rsidR="007B3D8D" w:rsidRPr="007B3D8D" w:rsidRDefault="007B3D8D" w:rsidP="007B3D8D">
          <w:pPr>
            <w:rPr>
              <w:noProof/>
              <w:lang w:val="en-US" w:eastAsia="ja-JP"/>
            </w:rPr>
          </w:pPr>
        </w:p>
        <w:p w14:paraId="392E9C29" w14:textId="77777777" w:rsidR="007B3D8D" w:rsidRPr="007B3D8D" w:rsidRDefault="007B3D8D" w:rsidP="007B3D8D">
          <w:pPr>
            <w:rPr>
              <w:noProof/>
              <w:lang w:val="en-US" w:eastAsia="ja-JP"/>
            </w:rPr>
          </w:pPr>
        </w:p>
        <w:p w14:paraId="4C29A63D" w14:textId="77777777" w:rsidR="00411B42" w:rsidRDefault="00BD03EC" w:rsidP="00BE32B5">
          <w:pPr>
            <w:pStyle w:val="TOC1"/>
            <w:rPr>
              <w:rFonts w:eastAsiaTheme="majorEastAsia" w:cstheme="majorBidi"/>
              <w:b/>
              <w:bCs/>
              <w:spacing w:val="20"/>
              <w:sz w:val="48"/>
              <w:szCs w:val="48"/>
            </w:rPr>
          </w:pPr>
          <w:r>
            <w:rPr>
              <w:rFonts w:eastAsiaTheme="majorEastAsia" w:cstheme="majorBidi"/>
              <w:b/>
              <w:bCs/>
              <w:spacing w:val="20"/>
              <w:sz w:val="48"/>
              <w:szCs w:val="48"/>
            </w:rPr>
            <w:fldChar w:fldCharType="end"/>
          </w:r>
        </w:p>
      </w:sdtContent>
    </w:sdt>
    <w:p w14:paraId="74DB47BA" w14:textId="77777777" w:rsidR="00AA304C" w:rsidRDefault="00AA304C" w:rsidP="00411B42">
      <w:pPr>
        <w:jc w:val="right"/>
        <w:rPr>
          <w:lang w:val="en-US" w:eastAsia="ja-JP"/>
        </w:rPr>
      </w:pPr>
    </w:p>
    <w:p w14:paraId="1B5B950C" w14:textId="77777777" w:rsidR="00B11E76" w:rsidRDefault="00B11E76" w:rsidP="00411B42">
      <w:pPr>
        <w:jc w:val="right"/>
        <w:rPr>
          <w:lang w:val="en-US" w:eastAsia="ja-JP"/>
        </w:rPr>
      </w:pPr>
    </w:p>
    <w:p w14:paraId="2371A52F" w14:textId="77777777" w:rsidR="00B11E76" w:rsidRDefault="00B11E76" w:rsidP="00411B42">
      <w:pPr>
        <w:jc w:val="right"/>
        <w:rPr>
          <w:lang w:val="en-US" w:eastAsia="ja-JP"/>
        </w:rPr>
      </w:pPr>
    </w:p>
    <w:p w14:paraId="59DABBE9" w14:textId="77777777" w:rsidR="005B2330" w:rsidRDefault="005B2330" w:rsidP="00411B42">
      <w:pPr>
        <w:jc w:val="right"/>
        <w:rPr>
          <w:lang w:val="en-US" w:eastAsia="ja-JP"/>
        </w:rPr>
      </w:pPr>
    </w:p>
    <w:p w14:paraId="3767D08E" w14:textId="77777777" w:rsidR="005B3C0C" w:rsidRPr="005B3C0C" w:rsidRDefault="005B3C0C" w:rsidP="005B3C0C">
      <w:pPr>
        <w:pStyle w:val="Heading1"/>
        <w:tabs>
          <w:tab w:val="left" w:pos="1701"/>
        </w:tabs>
        <w:spacing w:after="120" w:line="360" w:lineRule="auto"/>
        <w:jc w:val="right"/>
        <w:rPr>
          <w:color w:val="auto"/>
          <w:sz w:val="48"/>
          <w:szCs w:val="48"/>
        </w:rPr>
      </w:pPr>
      <w:r>
        <w:rPr>
          <w:color w:val="auto"/>
          <w:sz w:val="48"/>
          <w:szCs w:val="48"/>
        </w:rPr>
        <w:lastRenderedPageBreak/>
        <w:t xml:space="preserve">                                                                                                                                 </w:t>
      </w:r>
      <w:bookmarkStart w:id="0" w:name="_Toc462059729"/>
      <w:r w:rsidR="002A6500" w:rsidRPr="002A6500">
        <w:rPr>
          <w:color w:val="FFFFFF" w:themeColor="background1"/>
          <w:sz w:val="48"/>
          <w:szCs w:val="48"/>
        </w:rPr>
        <w:t>_______________________________</w:t>
      </w:r>
      <w:r w:rsidRPr="005B3C0C">
        <w:rPr>
          <w:color w:val="auto"/>
          <w:sz w:val="48"/>
          <w:szCs w:val="48"/>
        </w:rPr>
        <w:t>Literature Review</w:t>
      </w:r>
      <w:bookmarkEnd w:id="0"/>
    </w:p>
    <w:p w14:paraId="24B8BB8B" w14:textId="77777777" w:rsidR="005B3C0C" w:rsidRDefault="005B3C0C" w:rsidP="005B3C0C"/>
    <w:p w14:paraId="5DFF82CF" w14:textId="77777777" w:rsidR="005B3C0C" w:rsidRDefault="005B3C0C" w:rsidP="005B3C0C"/>
    <w:p w14:paraId="2E4A2BB2" w14:textId="77777777" w:rsidR="005B3C0C" w:rsidRDefault="005B3C0C" w:rsidP="005B3C0C"/>
    <w:p w14:paraId="6E7B261A" w14:textId="77777777" w:rsidR="005B3C0C" w:rsidRDefault="005B3C0C" w:rsidP="005B3C0C"/>
    <w:p w14:paraId="05719681" w14:textId="77777777" w:rsidR="005B3C0C" w:rsidRDefault="005B3C0C" w:rsidP="005B3C0C"/>
    <w:p w14:paraId="71A78B6E" w14:textId="77777777" w:rsidR="005B3C0C" w:rsidRDefault="005B3C0C" w:rsidP="005B3C0C"/>
    <w:p w14:paraId="439D007C" w14:textId="77777777" w:rsidR="005B3C0C" w:rsidRDefault="005B3C0C" w:rsidP="005B3C0C"/>
    <w:p w14:paraId="792862E5" w14:textId="77777777" w:rsidR="005B3C0C" w:rsidRDefault="005B3C0C" w:rsidP="005B3C0C"/>
    <w:p w14:paraId="1D66E0D5" w14:textId="77777777" w:rsidR="005B3C0C" w:rsidRDefault="005B3C0C" w:rsidP="005B3C0C"/>
    <w:p w14:paraId="0ECC05C0" w14:textId="77777777" w:rsidR="005B3C0C" w:rsidRDefault="005B3C0C" w:rsidP="005B3C0C"/>
    <w:p w14:paraId="44055D55" w14:textId="77777777" w:rsidR="005B3C0C" w:rsidRDefault="005B3C0C" w:rsidP="005B3C0C"/>
    <w:p w14:paraId="1CDA63C4" w14:textId="77777777" w:rsidR="005B3C0C" w:rsidRDefault="005B3C0C" w:rsidP="005B3C0C"/>
    <w:p w14:paraId="01322089" w14:textId="77777777" w:rsidR="005B3C0C" w:rsidRDefault="005B3C0C" w:rsidP="005B3C0C"/>
    <w:p w14:paraId="7B16E26F" w14:textId="77777777" w:rsidR="005B3C0C" w:rsidRDefault="005B3C0C" w:rsidP="005B3C0C"/>
    <w:p w14:paraId="37F9C525" w14:textId="77777777" w:rsidR="005B3C0C" w:rsidRDefault="005B3C0C" w:rsidP="005B3C0C"/>
    <w:p w14:paraId="040CF563" w14:textId="77777777" w:rsidR="005B3C0C" w:rsidRDefault="005B3C0C" w:rsidP="005B3C0C"/>
    <w:p w14:paraId="002E7B62" w14:textId="77777777" w:rsidR="005B3C0C" w:rsidRDefault="005B3C0C" w:rsidP="005B3C0C"/>
    <w:p w14:paraId="12401CB8" w14:textId="77777777" w:rsidR="005B3C0C" w:rsidRDefault="005B3C0C" w:rsidP="005B3C0C"/>
    <w:p w14:paraId="409A8893" w14:textId="77777777" w:rsidR="005B3C0C" w:rsidRDefault="005B3C0C" w:rsidP="005B3C0C"/>
    <w:p w14:paraId="03764D6C" w14:textId="77777777" w:rsidR="005B3C0C" w:rsidRDefault="005B3C0C" w:rsidP="005B3C0C"/>
    <w:p w14:paraId="6C84E200" w14:textId="77777777" w:rsidR="005B3C0C" w:rsidRDefault="005B3C0C" w:rsidP="005B3C0C"/>
    <w:p w14:paraId="40DF1BED" w14:textId="77777777" w:rsidR="005B3C0C" w:rsidRPr="005B3C0C" w:rsidRDefault="005B3C0C" w:rsidP="005B3C0C">
      <w:pPr>
        <w:pStyle w:val="Heading2"/>
        <w:spacing w:after="120" w:line="360" w:lineRule="auto"/>
        <w:rPr>
          <w:color w:val="auto"/>
        </w:rPr>
      </w:pPr>
      <w:bookmarkStart w:id="1" w:name="_Toc462059730"/>
      <w:r w:rsidRPr="005B3C0C">
        <w:rPr>
          <w:color w:val="auto"/>
        </w:rPr>
        <w:lastRenderedPageBreak/>
        <w:t>Introduction</w:t>
      </w:r>
      <w:bookmarkEnd w:id="1"/>
    </w:p>
    <w:p w14:paraId="4A3F2BBD" w14:textId="77777777" w:rsidR="005B3C0C" w:rsidRPr="005B3C0C" w:rsidRDefault="005B3C0C" w:rsidP="005B3C0C">
      <w:pPr>
        <w:spacing w:line="360" w:lineRule="auto"/>
        <w:rPr>
          <w:szCs w:val="24"/>
        </w:rPr>
      </w:pPr>
      <w:r w:rsidRPr="005B3C0C">
        <w:rPr>
          <w:szCs w:val="24"/>
        </w:rPr>
        <w:t>Since the beginning of the 20</w:t>
      </w:r>
      <w:r w:rsidRPr="005B3C0C">
        <w:rPr>
          <w:szCs w:val="24"/>
          <w:vertAlign w:val="superscript"/>
        </w:rPr>
        <w:t>th</w:t>
      </w:r>
      <w:r w:rsidRPr="005B3C0C">
        <w:rPr>
          <w:szCs w:val="24"/>
        </w:rPr>
        <w:t xml:space="preserve"> century the world has experienced unprecedented economic growth which has been underpinned by the availability of cheap and plentiful energy </w:t>
      </w:r>
      <w:r w:rsidR="00BD03EC" w:rsidRPr="005B3C0C">
        <w:rPr>
          <w:szCs w:val="24"/>
        </w:rPr>
        <w:fldChar w:fldCharType="begin"/>
      </w:r>
      <w:r w:rsidR="00790A49">
        <w:rPr>
          <w:szCs w:val="24"/>
        </w:rPr>
        <w:instrText xml:space="preserve"> ADDIN ZOTERO_ITEM CSL_CITATION {"citationID":"k76cfvnoc","properties":{"formattedCitation":"(Smil, 2000)","plainCitation":"(Smil, 2000)"},"citationItems":[{"id":630,"uris":["http://zotero.org/users/1204444/items/T83I5PXM","http://zotero.org/users/1204444/items/PZ23QTFV"],"uri":["http://zotero.org/users/1204444/items/T83I5PXM","http://zotero.org/users/1204444/items/PZ23QTFV"],"itemData":{"id":630,"type":"article-journal","title":"Energy in the Twentieth Century: Resources, Conversion, Costs, Uses, and Consequences","container-title":"Annal Review of Energy and Environment","page":"21-51","volume":"25","source":"Google Scholar","author":[{"family":"Smil","given":"D. A."}],"issued":{"date-parts":[["2000"]]}}}],"schema":"https://github.com/citation-style-language/schema/raw/master/csl-citation.json"} </w:instrText>
      </w:r>
      <w:r w:rsidR="00BD03EC" w:rsidRPr="005B3C0C">
        <w:rPr>
          <w:szCs w:val="24"/>
        </w:rPr>
        <w:fldChar w:fldCharType="separate"/>
      </w:r>
      <w:r w:rsidRPr="005B3C0C">
        <w:rPr>
          <w:szCs w:val="24"/>
        </w:rPr>
        <w:t>(Smil, 2000)</w:t>
      </w:r>
      <w:r w:rsidR="00BD03EC" w:rsidRPr="005B3C0C">
        <w:rPr>
          <w:szCs w:val="24"/>
        </w:rPr>
        <w:fldChar w:fldCharType="end"/>
      </w:r>
      <w:r w:rsidRPr="005B3C0C">
        <w:rPr>
          <w:szCs w:val="24"/>
        </w:rPr>
        <w:t>. In this period, the world’s population has quadrupled while total primary energy consumption has increased by a facto</w:t>
      </w:r>
      <w:r w:rsidR="00A77762">
        <w:rPr>
          <w:szCs w:val="24"/>
        </w:rPr>
        <w:t xml:space="preserve">r of 23, despite huge advances of </w:t>
      </w:r>
      <w:r w:rsidRPr="005B3C0C">
        <w:rPr>
          <w:szCs w:val="24"/>
        </w:rPr>
        <w:t xml:space="preserve">efficiency </w:t>
      </w:r>
      <w:r w:rsidR="00BD03EC" w:rsidRPr="005B3C0C">
        <w:rPr>
          <w:szCs w:val="24"/>
        </w:rPr>
        <w:fldChar w:fldCharType="begin"/>
      </w:r>
      <w:r w:rsidR="00790A49">
        <w:rPr>
          <w:szCs w:val="24"/>
        </w:rPr>
        <w:instrText xml:space="preserve"> ADDIN ZOTERO_ITEM CSL_CITATION {"citationID":"syrnoAiM","properties":{"formattedCitation":"(BP plc., 2012; Dorman and Smith, 2011; Smil, 2000)","plainCitation":"(BP plc., 2012; Dorman and Smith, 2011; Smil, 2000)"},"citationItems":[{"id":630,"uris":["http://zotero.org/users/1204444/items/T83I5PXM","http://zotero.org/users/1204444/items/PZ23QTFV"],"uri":["http://zotero.org/users/1204444/items/T83I5PXM","http://zotero.org/users/1204444/items/PZ23QTFV"],"itemData":{"id":630,"type":"article-journal","title":"Energy in the Twentieth Century: Resources, Conversion, Costs, Uses, and Consequences","container-title":"Annal Review of Energy and Environment","page":"21-51","volume":"25","source":"Google Scholar","author":[{"family":"Smil","given":"D. A."}],"issued":{"date-parts":[["2000"]]}}},{"id":1156,"uris":["http://zotero.org/users/1204444/items/T2RS9VGI"],"uri":["http://zotero.org/users/1204444/items/T2RS9VGI"],"itemData":{"id":1156,"type":"chapter","title":"Chapter 1: World energy demand and economic outlook","container-title":"International Energy Outlook 2011","publisher":"U.S. Energy Information Administration","publisher-place":"Washington, D.C.","page":"9-24","event-place":"Washington, D.C.","author":[{"family":"Dorman","given":"L"},{"family":"Smith","given":"K"}],"issued":{"date-parts":[["2011"]]}}},{"id":364,"uris":["http://zotero.org/users/1204444/items/8XZEHV7M"],"uri":["http://zotero.org/users/1204444/items/8XZEHV7M"],"itemData":{"id":364,"type":"report","title":"BP Statistical Review of World Energy June 2012","publisher-place":"London","event-place":"London","URL":"bp.com/statisticalreview","author":[{"family":"BP plc.","given":""}],"issued":{"date-parts":[["2012"]]}}}],"schema":"https://github.com/citation-style-language/schema/raw/master/csl-citation.json"} </w:instrText>
      </w:r>
      <w:r w:rsidR="00BD03EC" w:rsidRPr="005B3C0C">
        <w:rPr>
          <w:szCs w:val="24"/>
        </w:rPr>
        <w:fldChar w:fldCharType="separate"/>
      </w:r>
      <w:r w:rsidR="00355DDA" w:rsidRPr="00355DDA">
        <w:rPr>
          <w:rFonts w:ascii="Calibri" w:hAnsi="Calibri"/>
        </w:rPr>
        <w:t>(BP plc., 2012; Dorman and Smith, 2011; Smil, 2000)</w:t>
      </w:r>
      <w:r w:rsidR="00BD03EC" w:rsidRPr="005B3C0C">
        <w:rPr>
          <w:szCs w:val="24"/>
        </w:rPr>
        <w:fldChar w:fldCharType="end"/>
      </w:r>
      <w:r w:rsidRPr="005B3C0C">
        <w:rPr>
          <w:szCs w:val="24"/>
        </w:rPr>
        <w:t xml:space="preserve">. The amount of energy consumed by human activity is enormous. The current annual world energy consumption is approximately 500 exajoules </w:t>
      </w:r>
      <w:r w:rsidR="00BD03EC" w:rsidRPr="005B3C0C">
        <w:rPr>
          <w:szCs w:val="24"/>
        </w:rPr>
        <w:fldChar w:fldCharType="begin"/>
      </w:r>
      <w:r w:rsidR="00670425">
        <w:rPr>
          <w:szCs w:val="24"/>
        </w:rPr>
        <w:instrText xml:space="preserve"> ADDIN ZOTERO_ITEM CSL_CITATION {"citationID":"8llqm2u4k","properties":{"formattedCitation":"(IEA, 2014)","plainCitation":"(IEA, 2014)"},"citationItems":[{"id":1158,"uris":["http://zotero.org/users/1204444/items/HXT7V2CE"],"uri":["http://zotero.org/users/1204444/items/HXT7V2CE"],"itemData":{"id":1158,"type":"report","title":"World Energy Outlook 2014","publisher":"International Energy Agency","author":[{"family":"IEA","given":""}],"issued":{"date-parts":[["2014"]]}}}],"schema":"https://github.com/citation-style-language/schema/raw/master/csl-citation.json"} </w:instrText>
      </w:r>
      <w:r w:rsidR="00BD03EC" w:rsidRPr="005B3C0C">
        <w:rPr>
          <w:szCs w:val="24"/>
        </w:rPr>
        <w:fldChar w:fldCharType="separate"/>
      </w:r>
      <w:r w:rsidRPr="005B3C0C">
        <w:rPr>
          <w:szCs w:val="24"/>
        </w:rPr>
        <w:t>(IEA, 2014)</w:t>
      </w:r>
      <w:r w:rsidR="00BD03EC" w:rsidRPr="005B3C0C">
        <w:rPr>
          <w:szCs w:val="24"/>
        </w:rPr>
        <w:fldChar w:fldCharType="end"/>
      </w:r>
      <w:r w:rsidRPr="005B3C0C">
        <w:rPr>
          <w:szCs w:val="24"/>
        </w:rPr>
        <w:t xml:space="preserve">. Contextualised, this is enough energy to power a 20W light bulb for 0.9 trillion years, 64 times the age of the universe. Almost the entirety (81%) of the world’s enormous demand for energy has been, and continues to be, met through the combustion of fossil fuels </w:t>
      </w:r>
      <w:r w:rsidR="00BD03EC" w:rsidRPr="005B3C0C">
        <w:rPr>
          <w:szCs w:val="24"/>
        </w:rPr>
        <w:fldChar w:fldCharType="begin"/>
      </w:r>
      <w:r w:rsidR="00790A49">
        <w:rPr>
          <w:szCs w:val="24"/>
        </w:rPr>
        <w:instrText xml:space="preserve"> ADDIN ZOTERO_ITEM CSL_CITATION {"citationID":"sndq8ad55","properties":{"formattedCitation":"(IEA, 2014; Smil, 2000)","plainCitation":"(IEA, 2014; Smil, 2000)"},"citationItems":[{"id":630,"uris":["http://zotero.org/users/1204444/items/T83I5PXM","http://zotero.org/users/1204444/items/PZ23QTFV"],"uri":["http://zotero.org/users/1204444/items/T83I5PXM","http://zotero.org/users/1204444/items/PZ23QTFV"],"itemData":{"id":630,"type":"article-journal","title":"Energy in the Twentieth Century: Resources, Conversion, Costs, Uses, and Consequences","container-title":"Annal Review of Energy and Environment","page":"21-51","volume":"25","source":"Google Scholar","author":[{"family":"Smil","given":"D. A."}],"issued":{"date-parts":[["2000"]]}}},{"id":1158,"uris":["http://zotero.org/users/1204444/items/HXT7V2CE"],"uri":["http://zotero.org/users/1204444/items/HXT7V2CE"],"itemData":{"id":1158,"type":"report","title":"World Energy Outlook 2014","publisher":"International Energy Agency","author":[{"family":"IEA","given":""}],"issued":{"date-parts":[["2014"]]}}}],"schema":"https://github.com/citation-style-language/schema/raw/master/csl-citation.json"} </w:instrText>
      </w:r>
      <w:r w:rsidR="00BD03EC" w:rsidRPr="005B3C0C">
        <w:rPr>
          <w:szCs w:val="24"/>
        </w:rPr>
        <w:fldChar w:fldCharType="separate"/>
      </w:r>
      <w:r w:rsidR="00355DDA" w:rsidRPr="00355DDA">
        <w:rPr>
          <w:rFonts w:ascii="Calibri" w:hAnsi="Calibri"/>
        </w:rPr>
        <w:t>(IEA, 2014; Smil, 2000)</w:t>
      </w:r>
      <w:r w:rsidR="00BD03EC" w:rsidRPr="005B3C0C">
        <w:rPr>
          <w:szCs w:val="24"/>
        </w:rPr>
        <w:fldChar w:fldCharType="end"/>
      </w:r>
      <w:r w:rsidRPr="005B3C0C">
        <w:rPr>
          <w:szCs w:val="24"/>
        </w:rPr>
        <w:t xml:space="preserve">.  </w:t>
      </w:r>
    </w:p>
    <w:p w14:paraId="747DC6ED" w14:textId="77777777" w:rsidR="005B3C0C" w:rsidRPr="005B3C0C" w:rsidRDefault="00A77762" w:rsidP="005B3C0C">
      <w:pPr>
        <w:spacing w:line="360" w:lineRule="auto"/>
        <w:rPr>
          <w:szCs w:val="24"/>
        </w:rPr>
      </w:pPr>
      <w:r w:rsidRPr="005B3C0C">
        <w:rPr>
          <w:szCs w:val="24"/>
        </w:rPr>
        <w:t>Unfortunately,</w:t>
      </w:r>
      <w:r w:rsidR="005B3C0C" w:rsidRPr="005B3C0C">
        <w:rPr>
          <w:szCs w:val="24"/>
        </w:rPr>
        <w:t xml:space="preserve"> modern society’s near total reliance on fossil fuels is unsustainable for two main reasons. Firstly, fossil fuels are a finite resource which are being consumed at a considerably faster rate than new reserves are discovered </w:t>
      </w:r>
      <w:r w:rsidR="00BD03EC" w:rsidRPr="005B3C0C">
        <w:rPr>
          <w:szCs w:val="24"/>
        </w:rPr>
        <w:fldChar w:fldCharType="begin"/>
      </w:r>
      <w:r w:rsidR="00790A49">
        <w:rPr>
          <w:szCs w:val="24"/>
        </w:rPr>
        <w:instrText xml:space="preserve"> ADDIN ZOTERO_ITEM CSL_CITATION {"citationID":"25usrkt45h","properties":{"formattedCitation":"(Shafiee and Topal, 2009)","plainCitation":"(Shafiee and Topal, 2009)"},"citationItems":[{"id":354,"uris":["http://zotero.org/users/1204444/items/8DNTTBJX","http://zotero.org/users/1204444/items/9F378CGV"],"uri":["http://zotero.org/users/1204444/items/8DNTTBJX","http://zotero.org/users/1204444/items/9F378CGV"],"itemData":{"id":354,"type":"article-journal","title":"When will fossil fuel reserves be diminished?","container-title":"Energy Policy","page":"181-189","volume":"37","issue":"1","source":"CrossRef","DOI":"10.1016/j.enpol.2008.08.016","ISSN":"03014215","author":[{"family":"Shafiee","given":"Shahriar"},{"family":"Topal","given":"Erkan"}],"issued":{"date-parts":[["2009",1]]}}}],"schema":"https://github.com/citation-style-language/schema/raw/master/csl-citation.json"} </w:instrText>
      </w:r>
      <w:r w:rsidR="00BD03EC" w:rsidRPr="005B3C0C">
        <w:rPr>
          <w:szCs w:val="24"/>
        </w:rPr>
        <w:fldChar w:fldCharType="separate"/>
      </w:r>
      <w:r w:rsidR="00355DDA" w:rsidRPr="00355DDA">
        <w:rPr>
          <w:rFonts w:ascii="Calibri" w:hAnsi="Calibri"/>
        </w:rPr>
        <w:t>(Shafiee and Topal, 2009)</w:t>
      </w:r>
      <w:r w:rsidR="00BD03EC" w:rsidRPr="005B3C0C">
        <w:rPr>
          <w:szCs w:val="24"/>
        </w:rPr>
        <w:fldChar w:fldCharType="end"/>
      </w:r>
      <w:r w:rsidR="005B3C0C" w:rsidRPr="005B3C0C">
        <w:rPr>
          <w:szCs w:val="24"/>
        </w:rPr>
        <w:t>. There is a general consensus that, if current trends of consumption continue, oil and gas will be exhausted within the 21</w:t>
      </w:r>
      <w:r w:rsidR="005B3C0C" w:rsidRPr="005B3C0C">
        <w:rPr>
          <w:szCs w:val="24"/>
          <w:vertAlign w:val="superscript"/>
        </w:rPr>
        <w:t>st</w:t>
      </w:r>
      <w:r w:rsidR="005B3C0C" w:rsidRPr="005B3C0C">
        <w:rPr>
          <w:szCs w:val="24"/>
        </w:rPr>
        <w:t xml:space="preserve"> century </w:t>
      </w:r>
      <w:r w:rsidR="00BD03EC" w:rsidRPr="005B3C0C">
        <w:rPr>
          <w:szCs w:val="24"/>
        </w:rPr>
        <w:fldChar w:fldCharType="begin"/>
      </w:r>
      <w:r w:rsidR="00790A49">
        <w:rPr>
          <w:szCs w:val="24"/>
        </w:rPr>
        <w:instrText xml:space="preserve"> ADDIN ZOTERO_ITEM CSL_CITATION {"citationID":"25fa859er4","properties":{"formattedCitation":"(Sims et al., 2007)","plainCitation":"(Sims et al., 2007)"},"citationItems":[{"id":651,"uris":["http://zotero.org/users/1204444/items/TTQZXGWP","http://zotero.org/users/1204444/items/VW5IMT69"],"uri":["http://zotero.org/users/1204444/items/TTQZXGWP","http://zotero.org/users/1204444/items/VW5IMT69"],"itemData":{"id":651,"type":"chapter","title":"Energy supply","container-title":"Climate Change 2007: Mitigation. Contribution of Working Group III to the Fourth Assessment Report of the Intergovernmental Panel on Climate Change","publisher":"Cambridge University Press","publisher-place":"Cambridge, United Kingdom and New York, NY, USA.","volume":"14","event-place":"Cambridge, United Kingdom and New York, NY, USA.","author":[{"family":"Sims","given":"R"},{"family":"Schock","given":"A"},{"family":"Adegbululgbe","given":"A"},{"family":"Fenhann","given":"J"},{"family":"Konstantinaviciute","given":"I"},{"family":"Moomaw","given":"W"},{"family":"Nimir,","given":"H"},{"family":"Schlamadinger","given":"B"},{"family":"Torres-Martínez","given":"J"},{"family":"Turner,","given":"C"},{"family":"Uchiyama","given":"S"},{"family":"Vuori","given":"S"},{"family":"Wamukonya","given":"N"},{"family":"Zhang","given":""}],"editor":[{"family":"Metz","given":"O"},{"family":"Davidson","given":"P"},{"family":"Bosch","given":"P"},{"family":"Dave","given":"R"},{"family":"Meyer","given":"L"}],"issued":{"date-parts":[["2007"]]},"accessed":{"date-parts":[["2012",11,7]]}}}],"schema":"https://github.com/citation-style-language/schema/raw/master/csl-citation.json"} </w:instrText>
      </w:r>
      <w:r w:rsidR="00BD03EC" w:rsidRPr="005B3C0C">
        <w:rPr>
          <w:szCs w:val="24"/>
        </w:rPr>
        <w:fldChar w:fldCharType="separate"/>
      </w:r>
      <w:r w:rsidR="00355DDA" w:rsidRPr="00355DDA">
        <w:rPr>
          <w:rFonts w:ascii="Calibri" w:hAnsi="Calibri"/>
        </w:rPr>
        <w:t xml:space="preserve">(Sims </w:t>
      </w:r>
      <w:r w:rsidR="00490409" w:rsidRPr="00490409">
        <w:rPr>
          <w:rFonts w:ascii="Calibri" w:hAnsi="Calibri"/>
          <w:i/>
        </w:rPr>
        <w:t>et al</w:t>
      </w:r>
      <w:r w:rsidR="00355DDA" w:rsidRPr="00355DDA">
        <w:rPr>
          <w:rFonts w:ascii="Calibri" w:hAnsi="Calibri"/>
        </w:rPr>
        <w:t>., 2007)</w:t>
      </w:r>
      <w:r w:rsidR="00BD03EC" w:rsidRPr="005B3C0C">
        <w:rPr>
          <w:szCs w:val="24"/>
        </w:rPr>
        <w:fldChar w:fldCharType="end"/>
      </w:r>
      <w:r w:rsidR="005B3C0C" w:rsidRPr="005B3C0C">
        <w:rPr>
          <w:szCs w:val="24"/>
        </w:rPr>
        <w:t xml:space="preserve">. According to one recent estimate commercially viable oil, gas and coal will be exhausted within 35, 37 and 107 years respectively (Shafiee and Topal 2009). Consequently, there needs to be a rapid transition to alternative energy technologies in the coming decades. Moreover, as fossil fuels have extremely important industrial applications, ranging from mechanical lubrication to the production of fertilizers, it is vital that we conserve our remaining fossil fuel resources rather than simply burning them to exhaustion </w:t>
      </w:r>
      <w:r w:rsidR="00BD03EC" w:rsidRPr="005B3C0C">
        <w:rPr>
          <w:szCs w:val="24"/>
        </w:rPr>
        <w:fldChar w:fldCharType="begin"/>
      </w:r>
      <w:r w:rsidR="00790A49">
        <w:rPr>
          <w:szCs w:val="24"/>
        </w:rPr>
        <w:instrText xml:space="preserve"> ADDIN ZOTERO_ITEM CSL_CITATION {"citationID":"2cc5phvleo","properties":{"formattedCitation":"(Abbott, 2010)","plainCitation":"(Abbott, 2010)"},"citationItems":[{"id":621,"uris":["http://zotero.org/users/1204444/items/SSAKXTGF","http://zotero.org/users/1204444/items/SA8ZUHTS"],"uri":["http://zotero.org/users/1204444/items/SSAKXTGF","http://zotero.org/users/1204444/items/SA8ZUHTS"],"itemData":{"id":621,"type":"article-journal","title":"Keeping the Energy Debate Clean: How Do We Supply the World's Energy Needs?","container-title":"Proceedings of the IEEE","page":"42-66","volume":"98","issue":"1","source":"CrossRef","DOI":"10.1109/JPROC.2009.2035162","ISSN":"0018-9219, 1558-2256","shortTitle":"Keeping the Energy Debate Clean","author":[{"family":"Abbott","given":"D."}],"issued":{"date-parts":[["2010",1]]}}}],"schema":"https://github.com/citation-style-language/schema/raw/master/csl-citation.json"} </w:instrText>
      </w:r>
      <w:r w:rsidR="00BD03EC" w:rsidRPr="005B3C0C">
        <w:rPr>
          <w:szCs w:val="24"/>
        </w:rPr>
        <w:fldChar w:fldCharType="separate"/>
      </w:r>
      <w:r w:rsidR="005B3C0C" w:rsidRPr="005B3C0C">
        <w:rPr>
          <w:szCs w:val="24"/>
        </w:rPr>
        <w:t>(Abbott, 2010)</w:t>
      </w:r>
      <w:r w:rsidR="00BD03EC" w:rsidRPr="005B3C0C">
        <w:rPr>
          <w:szCs w:val="24"/>
        </w:rPr>
        <w:fldChar w:fldCharType="end"/>
      </w:r>
      <w:r w:rsidR="005B3C0C" w:rsidRPr="005B3C0C">
        <w:rPr>
          <w:szCs w:val="24"/>
        </w:rPr>
        <w:t>.</w:t>
      </w:r>
    </w:p>
    <w:p w14:paraId="18456710" w14:textId="77777777" w:rsidR="005B3C0C" w:rsidRPr="005B3C0C" w:rsidRDefault="005B3C0C" w:rsidP="005B3C0C">
      <w:pPr>
        <w:spacing w:line="360" w:lineRule="auto"/>
        <w:rPr>
          <w:szCs w:val="24"/>
        </w:rPr>
      </w:pPr>
      <w:r w:rsidRPr="005B3C0C">
        <w:rPr>
          <w:szCs w:val="24"/>
        </w:rPr>
        <w:t xml:space="preserve">Secondly, fossil fuel combustion is the primary driver of climate change </w:t>
      </w:r>
      <w:r w:rsidR="00BD03EC" w:rsidRPr="005B3C0C">
        <w:rPr>
          <w:szCs w:val="24"/>
        </w:rPr>
        <w:fldChar w:fldCharType="begin"/>
      </w:r>
      <w:r w:rsidR="00790A49">
        <w:rPr>
          <w:szCs w:val="24"/>
        </w:rPr>
        <w:instrText xml:space="preserve"> ADDIN ZOTERO_ITEM CSL_CITATION {"citationID":"lgfj9rok8","properties":{"formattedCitation":"(Hegerl et al., 2007)","plainCitation":"(Hegerl et al., 2007)"},"citationItems":[{"id":347,"uris":["http://zotero.org/users/1204444/items/84QHW6ZZ","http://zotero.org/users/1204444/items/5B7J68MP"],"uri":["http://zotero.org/users/1204444/items/84QHW6ZZ","http://zotero.org/users/1204444/items/5B7J68MP"],"itemData":{"id":347,"type":"chapter","title":"Understanding and Attributing Climate Change","container-title":"Climate Change 2007: The Physical Science Basis. Contribution of Working Group I to the Fourth Assessment Report of the Intergovernmental Panel on Climate Change","publisher":"Cambridge University Press","publisher-place":"Cambridge, United Kingdom and New York, NY, USA","source":"Google Scholar","event-place":"Cambridge, United Kingdom and New York, NY, USA","URL":"http://www.ak-geomorphologie.de/data/Ipccreport_text_9.pdf","author":[{"family":"Hegerl","given":"G"},{"family":"Zwiers","given":"F"},{"family":"Braconnot","given":"P"},{"family":"Gillett","given":"N"},{"family":"Luo","given":"J"},{"family":"Marengo Orsini","given":"J"},{"family":"Nicholls","given":"N"},{"family":"Penner","given":"J"},{"family":"Stott","given":"P"}],"editor":[{"family":"Solomon","given":"S"},{"family":"Qin","given":"M"},{"family":"Manning","given":"M"},{"family":"Chen","given":"Z"},{"family":"Marquis","given":"M"},{"family":"Averyt","given":"K"},{"family":"Tigor","given":"M"},{"family":"Miller","given":"H"}],"issued":{"date-parts":[["2007"]]},"accessed":{"date-parts":[["2012",11,7]]}}}],"schema":"https://github.com/citation-style-language/schema/raw/master/csl-citation.json"} </w:instrText>
      </w:r>
      <w:r w:rsidR="00BD03EC" w:rsidRPr="005B3C0C">
        <w:rPr>
          <w:szCs w:val="24"/>
        </w:rPr>
        <w:fldChar w:fldCharType="separate"/>
      </w:r>
      <w:r w:rsidR="00355DDA" w:rsidRPr="00355DDA">
        <w:rPr>
          <w:rFonts w:ascii="Calibri" w:hAnsi="Calibri"/>
        </w:rPr>
        <w:t xml:space="preserve">(Hegerl </w:t>
      </w:r>
      <w:r w:rsidR="00490409" w:rsidRPr="00490409">
        <w:rPr>
          <w:rFonts w:ascii="Calibri" w:hAnsi="Calibri"/>
          <w:i/>
        </w:rPr>
        <w:t>et al</w:t>
      </w:r>
      <w:r w:rsidR="00355DDA" w:rsidRPr="00355DDA">
        <w:rPr>
          <w:rFonts w:ascii="Calibri" w:hAnsi="Calibri"/>
        </w:rPr>
        <w:t>., 2007)</w:t>
      </w:r>
      <w:r w:rsidR="00BD03EC" w:rsidRPr="005B3C0C">
        <w:rPr>
          <w:szCs w:val="24"/>
        </w:rPr>
        <w:fldChar w:fldCharType="end"/>
      </w:r>
      <w:r w:rsidRPr="005B3C0C">
        <w:rPr>
          <w:szCs w:val="24"/>
        </w:rPr>
        <w:t xml:space="preserve">. Carbon dioxide’s role in the greenhouse effect has been known for over a century </w:t>
      </w:r>
      <w:r w:rsidR="00BD03EC" w:rsidRPr="005B3C0C">
        <w:rPr>
          <w:szCs w:val="24"/>
        </w:rPr>
        <w:fldChar w:fldCharType="begin"/>
      </w:r>
      <w:r w:rsidR="00790A49">
        <w:rPr>
          <w:szCs w:val="24"/>
        </w:rPr>
        <w:instrText xml:space="preserve"> ADDIN ZOTERO_ITEM CSL_CITATION {"citationID":"27ljneh3dh","properties":{"formattedCitation":"(Arrhenius, 1896)","plainCitation":"(Arrhenius, 1896)"},"citationItems":[{"id":477,"uris":["http://zotero.org/users/1204444/items/H6BB2NBZ","http://zotero.org/users/1204444/items/ZTKQ5TUI"],"uri":["http://zotero.org/users/1204444/items/H6BB2NBZ","http://zotero.org/users/1204444/items/ZTKQ5TUI"],"itemData":{"id":477,"type":"article-journal","title":"On the Influence of Carbonic Acid in the Air upon the Temperature of the Ground","container-title":"Philosphical Magazine and Journal of Science","page":"237-276","volume":"41","author":[{"family":"Arrhenius","given":"S"}],"issued":{"date-parts":[["1896"]]}}}],"schema":"https://github.com/citation-style-language/schema/raw/master/csl-citation.json"} </w:instrText>
      </w:r>
      <w:r w:rsidR="00BD03EC" w:rsidRPr="005B3C0C">
        <w:rPr>
          <w:szCs w:val="24"/>
        </w:rPr>
        <w:fldChar w:fldCharType="separate"/>
      </w:r>
      <w:r w:rsidRPr="005B3C0C">
        <w:rPr>
          <w:szCs w:val="24"/>
        </w:rPr>
        <w:t>(Arrhenius, 1896)</w:t>
      </w:r>
      <w:r w:rsidR="00BD03EC" w:rsidRPr="005B3C0C">
        <w:rPr>
          <w:szCs w:val="24"/>
        </w:rPr>
        <w:fldChar w:fldCharType="end"/>
      </w:r>
      <w:r w:rsidRPr="005B3C0C">
        <w:rPr>
          <w:szCs w:val="24"/>
        </w:rPr>
        <w:t>. However, the knowledge that; a) the concentration of atmospheric CO</w:t>
      </w:r>
      <w:r w:rsidRPr="005B3C0C">
        <w:rPr>
          <w:szCs w:val="24"/>
          <w:vertAlign w:val="subscript"/>
        </w:rPr>
        <w:t>2</w:t>
      </w:r>
      <w:r w:rsidRPr="005B3C0C">
        <w:rPr>
          <w:szCs w:val="24"/>
        </w:rPr>
        <w:t xml:space="preserve"> has been increasing annually since the industrial revolution </w:t>
      </w:r>
      <w:r w:rsidR="00BD03EC" w:rsidRPr="005B3C0C">
        <w:rPr>
          <w:szCs w:val="24"/>
        </w:rPr>
        <w:fldChar w:fldCharType="begin"/>
      </w:r>
      <w:r w:rsidR="00790A49">
        <w:rPr>
          <w:szCs w:val="24"/>
        </w:rPr>
        <w:instrText xml:space="preserve"> ADDIN ZOTERO_ITEM CSL_CITATION {"citationID":"pN5JaNkt","properties":{"formattedCitation":"(Hartmann et al., 2013; Keeling, 1961)","plainCitation":"(Hartmann et al., 2013; Keeling, 1961)"},"citationItems":[{"id":4000,"uris":["http://zotero.org/users/1204444/items/RKZ23RAK"],"uri":["http://zotero.org/users/1204444/items/RKZ23RAK"],"itemData":{"id":4000,"type":"chapter","title":"Observations: Atmosphere and Surface","container-title":"Climate Change 2013: The Physical Science Basis. Contribution of Working Group I to the Fifth Assessment Report of the Intergovernmental Panel on Climate Change","publisher":"Cambridge University Press","publisher-place":"Cambridge, United Kingdom and New York, NY, USA","page":"159–254","event-place":"Cambridge, United Kingdom and New York, NY, USA","URL":"www.climatechange2013.org","ISBN":"ISBN 978-1-107-66182-0","shortTitle":"Observations: Atmosphere and Surface","editor":[{"family":"Stocker","given":"T.F."},{"family":"Qin","given":"D."},{"family":"Plattner","given":"G.-K."},{"family":"Tignor","given":"M."},{"family":"Allen","given":"S.K."},{"family":"Boschung","given":"J."},{"family":"Nauels","given":"A."},{"family":"Xia","given":"Y."},{"family":"Bex","given":"V."},{"family":"Midgley","given":"P.M."}],"author":[{"family":"Hartmann","given":"D.L."},{"family":"Klein Tank","given":"A.M.G."},{"family":"Rusticucci","given":"M."},{"family":"Alexander","given":"L.V."},{"family":"Brönnimann","given":"S."},{"family":"Charabi","given":"Y."},{"family":"Dentener","given":"F.J."},{"family":"Dlugokencky","given":"E.J."},{"family":"Easterling","given":"D.R."},{"family":"Kaplan","given":"A."},{"family":"Soden","given":"B.J."},{"family":"Thorne","given":"P.W."},{"family":"Wild","given":"M."},{"family":"Zhai","given":"P.M."}],"issued":{"date-parts":[["2013"]]}}},{"id":89,"uris":["http://zotero.org/users/1204444/items/EUXWTUM6"],"uri":["http://zotero.org/users/1204444/items/EUXWTUM6"],"itemData":{"id":89,"type":"article-journal","title":"The concentration and isotopic abundances of carbon dioxide in the atmosphere","container-title":"Tellus","page":"200–203","volume":"12","issue":"2","source":"Google Scholar","author":[{"family":"Keeling","given":"C. D."}],"issued":{"date-parts":[["1961"]]}}}],"schema":"https://github.com/citation-style-language/schema/raw/master/csl-citation.json"} </w:instrText>
      </w:r>
      <w:r w:rsidR="00BD03EC" w:rsidRPr="005B3C0C">
        <w:rPr>
          <w:szCs w:val="24"/>
        </w:rPr>
        <w:fldChar w:fldCharType="separate"/>
      </w:r>
      <w:r w:rsidR="00355DDA" w:rsidRPr="00355DDA">
        <w:rPr>
          <w:rFonts w:ascii="Calibri" w:hAnsi="Calibri"/>
        </w:rPr>
        <w:t xml:space="preserve">(Hartmann </w:t>
      </w:r>
      <w:r w:rsidR="00490409" w:rsidRPr="00490409">
        <w:rPr>
          <w:rFonts w:ascii="Calibri" w:hAnsi="Calibri"/>
          <w:i/>
        </w:rPr>
        <w:t>et al</w:t>
      </w:r>
      <w:r w:rsidR="00355DDA" w:rsidRPr="00355DDA">
        <w:rPr>
          <w:rFonts w:ascii="Calibri" w:hAnsi="Calibri"/>
        </w:rPr>
        <w:t>., 2013; Keeling, 1961)</w:t>
      </w:r>
      <w:r w:rsidR="00BD03EC" w:rsidRPr="005B3C0C">
        <w:rPr>
          <w:szCs w:val="24"/>
        </w:rPr>
        <w:fldChar w:fldCharType="end"/>
      </w:r>
      <w:r w:rsidRPr="005B3C0C">
        <w:rPr>
          <w:szCs w:val="24"/>
        </w:rPr>
        <w:t xml:space="preserve">; b) the increase is largely due to the combustion of fossil fuels </w:t>
      </w:r>
      <w:r w:rsidR="00BD03EC" w:rsidRPr="005B3C0C">
        <w:rPr>
          <w:szCs w:val="24"/>
        </w:rPr>
        <w:fldChar w:fldCharType="begin"/>
      </w:r>
      <w:r w:rsidR="00790A49">
        <w:rPr>
          <w:szCs w:val="24"/>
        </w:rPr>
        <w:instrText xml:space="preserve"> ADDIN ZOTERO_ITEM CSL_CITATION {"citationID":"395k7eirr","properties":{"formattedCitation":"(Bender et al., 1996; Francey and Farquhar, 1982; Keeling and Shertz, 1992)","plainCitation":"(Bender et al., 1996; Francey and Farquhar, 1982; Keeling and Shertz, 1992)"},"citationItems":[{"id":566,"uris":["http://zotero.org/users/1204444/items/P44892ZE","http://zotero.org/users/1204444/items/VTE4VDSC"],"uri":["http://zotero.org/users/1204444/items/P44892ZE","http://zotero.org/users/1204444/items/VTE4VDSC"],"itemData":{"id":566,"type":"article-journal","title":"An explanation of 13C/12C variations in tree rings","container-title":", Published online: 06 May 1982; | doi:10.1038/297028a0","page":"28-31","volume":"297","issue":"5861","source":"www.nature.com","DOI":"10.1038/297028a0","ISSN":"${footerJournalISSN}","language":"en","author":[{"family":"Francey","given":"R. J."},{"family":"Farquhar","given":"G. D."}],"issued":{"date-parts":[["1982",5,6]]}}},{"id":476,"uris":["http://zotero.org/users/1204444/items/H5SJET23","http://zotero.org/users/1204444/items/SPZ6MNRK"],"uri":["http://zotero.org/users/1204444/items/H5SJET23","http://zotero.org/users/1204444/items/SPZ6MNRK"],"itemData":{"id":476,"type":"article-journal","title":"Seasonal and interannual variations in atmospheric oxygen and implications for the global carbon cycle","container-title":", Published online: 27 August 1992; | doi:10.1038/358723a0","page":"723-727","volume":"358","issue":"6389","source":"www.nature.com","DOI":"10.1038/358723a0","ISSN":"${footerJournalISSN}","language":"en","author":[{"family":"Keeling","given":"Ralph F."},{"family":"Shertz","given":"Stephen R."}],"issued":{"date-parts":[["1992",8,27]]}}},{"id":496,"uris":["http://zotero.org/users/1204444/items/IMU72T22","http://zotero.org/users/1204444/items/VUTSZPCZ"],"uri":["http://zotero.org/users/1204444/items/IMU72T22","http://zotero.org/users/1204444/items/VUTSZPCZ"],"itemData":{"id":496,"type":"article-journal","title":"Variability in the O2/N2 ratio of southern hemisphere air, 1991–1994: Implications for the carbon cycle","container-title":"Global Biogeochemical Cycles","page":"9-21","volume":"10","issue":"1","source":"www.agu.org","abstract":"We present a record of variations in the O2/N2 ratio of air at 41°S latitude from 1991–1994 based on the mass spectrometric analysis of flask samples from Cape Grim, Tasmania, and Baring Head, New Zealand. Results for Cape Grim for the period from June 1991 to February 1992 are in good agreement with previously published data of Keeling and Shertz [1992]. Plotted versus time, O2/N2 ratios show the expected annual cycles. O2/N2 increases in austral spring and summer (caused mainly by net oceanic production) and decreases in fall and winter (caused by ventilation of the seasonal and main thermoclines). The average amplitude of the seasonal cycle implies net oceanic production of about 5 mol C m−2 yr−1 with considerable interannual variability. The O2/N2 ratio of air decreased at the rate of 12±4 per meg/yr (0.012 ‰/yr) between winter 1991 and winter 1993. This value is considerably less than the O2 consumption rate associated with fossil fuel burning (about 20 per meg/yr), suggesting that the land biosphere was an O2 source and an important CO2 sink during this period. Alternatively, the oceans may have been a transient O2 sink during 1991–1993, most likely caused by an enhanced rate of thermocline ventilation with respect to the steady-state value.","DOI":"10.1029/95GB03295","ISSN":"0886-6236","shortTitle":"Variability in the O2/N2 ratio of southern hemisphere air, 1991–1994","language":"English","author":[{"family":"Bender","given":"Michael"},{"family":"Ellis","given":"Taylor"},{"family":"Tans","given":"Pieter"},{"family":"Francey","given":"Roger"},{"family":"Lowe","given":"David"}],"issued":{"date-parts":[["1996"]]}}}],"schema":"https://github.com/citation-style-language/schema/raw/master/csl-citation.json"} </w:instrText>
      </w:r>
      <w:r w:rsidR="00BD03EC" w:rsidRPr="005B3C0C">
        <w:rPr>
          <w:szCs w:val="24"/>
        </w:rPr>
        <w:fldChar w:fldCharType="separate"/>
      </w:r>
      <w:r w:rsidR="00355DDA" w:rsidRPr="00355DDA">
        <w:rPr>
          <w:rFonts w:ascii="Calibri" w:hAnsi="Calibri"/>
        </w:rPr>
        <w:t xml:space="preserve">(Bender </w:t>
      </w:r>
      <w:r w:rsidR="00490409" w:rsidRPr="00490409">
        <w:rPr>
          <w:rFonts w:ascii="Calibri" w:hAnsi="Calibri"/>
          <w:i/>
        </w:rPr>
        <w:t>et al</w:t>
      </w:r>
      <w:r w:rsidR="00355DDA" w:rsidRPr="00355DDA">
        <w:rPr>
          <w:rFonts w:ascii="Calibri" w:hAnsi="Calibri"/>
        </w:rPr>
        <w:t>., 1996; Francey and Farquhar, 1982; Keeling and Shertz, 1992)</w:t>
      </w:r>
      <w:r w:rsidR="00BD03EC" w:rsidRPr="005B3C0C">
        <w:rPr>
          <w:szCs w:val="24"/>
        </w:rPr>
        <w:fldChar w:fldCharType="end"/>
      </w:r>
      <w:r w:rsidRPr="005B3C0C">
        <w:rPr>
          <w:szCs w:val="24"/>
        </w:rPr>
        <w:t xml:space="preserve">; and c) the increase is at a rate incompatible with natural climate cycles </w:t>
      </w:r>
      <w:r w:rsidR="00BD03EC" w:rsidRPr="005B3C0C">
        <w:rPr>
          <w:szCs w:val="24"/>
        </w:rPr>
        <w:fldChar w:fldCharType="begin"/>
      </w:r>
      <w:r w:rsidR="00790A49">
        <w:rPr>
          <w:szCs w:val="24"/>
        </w:rPr>
        <w:instrText xml:space="preserve"> ADDIN ZOTERO_ITEM CSL_CITATION {"citationID":"q1fbsin0t","properties":{"formattedCitation":"(Berner et al., 1980; Petit et al., 1999)","plainCitation":"(Berner et al., 1980; Petit et al., 1999)"},"citationItems":[{"id":350,"uris":["http://zotero.org/users/1204444/items/88TJA9FG","http://zotero.org/users/1204444/items/KN78F2MZ"],"uri":["http://zotero.org/users/1204444/items/88TJA9FG","http://zotero.org/users/1204444/items/KN78F2MZ"],"itemData":{"id":350,"type":"article-journal","title":"Information on the Co2 cycle from ice core studies","container-title":"Radiocarbon","page":"222-235","volume":"22","issue":"2","author":[{"family":"Berner","given":"W"},{"family":"Oeschger","given":"H"},{"family":"Stauffer","given":"B"}],"issued":{"date-parts":[["1980"]]}}},{"id":403,"uris":["http://zotero.org/users/1204444/items/BWKMAK69","http://zotero.org/users/1204444/items/2VWFFNDB"],"uri":["http://zotero.org/users/1204444/items/BWKMAK69","http://zotero.org/users/1204444/items/2VWFFNDB"],"itemData":{"id":403,"type":"article-journal","title":"Climate and atmospheric history of the past 420,000 years from the Vostok ice core, Antarctica","container-title":"Nature","page":"429–436","volume":"399","issue":"6735","source":"Google Scholar","author":[{"family":"Petit","given":"J. R."},{"family":"Jouzel","given":"J."},{"family":"Raynaud","given":"D."},{"family":"Barkov","given":"N. I."},{"family":"Barnola","given":"J. M."},{"family":"Basile","given":"I."},{"family":"Bender","given":"M."},{"family":"Chappellaz","given":"J."},{"family":"Davis","given":"M."},{"family":"Delaygue","given":"G."}],"issued":{"date-parts":[["1999"]]}}}],"schema":"https://github.com/citation-style-language/schema/raw/master/csl-citation.json"} </w:instrText>
      </w:r>
      <w:r w:rsidR="00BD03EC" w:rsidRPr="005B3C0C">
        <w:rPr>
          <w:szCs w:val="24"/>
        </w:rPr>
        <w:fldChar w:fldCharType="separate"/>
      </w:r>
      <w:r w:rsidR="00355DDA" w:rsidRPr="00355DDA">
        <w:rPr>
          <w:rFonts w:ascii="Calibri" w:hAnsi="Calibri"/>
        </w:rPr>
        <w:t xml:space="preserve">(Berner </w:t>
      </w:r>
      <w:r w:rsidR="00490409" w:rsidRPr="00490409">
        <w:rPr>
          <w:rFonts w:ascii="Calibri" w:hAnsi="Calibri"/>
          <w:i/>
        </w:rPr>
        <w:t>et al</w:t>
      </w:r>
      <w:r w:rsidR="00355DDA" w:rsidRPr="00355DDA">
        <w:rPr>
          <w:rFonts w:ascii="Calibri" w:hAnsi="Calibri"/>
        </w:rPr>
        <w:t xml:space="preserve">., 1980; Petit </w:t>
      </w:r>
      <w:r w:rsidR="00490409" w:rsidRPr="00490409">
        <w:rPr>
          <w:rFonts w:ascii="Calibri" w:hAnsi="Calibri"/>
          <w:i/>
        </w:rPr>
        <w:t>et al</w:t>
      </w:r>
      <w:r w:rsidR="00355DDA" w:rsidRPr="00355DDA">
        <w:rPr>
          <w:rFonts w:ascii="Calibri" w:hAnsi="Calibri"/>
        </w:rPr>
        <w:t>., 1999)</w:t>
      </w:r>
      <w:r w:rsidR="00BD03EC" w:rsidRPr="005B3C0C">
        <w:rPr>
          <w:szCs w:val="24"/>
        </w:rPr>
        <w:fldChar w:fldCharType="end"/>
      </w:r>
      <w:r w:rsidRPr="005B3C0C">
        <w:rPr>
          <w:szCs w:val="24"/>
        </w:rPr>
        <w:t xml:space="preserve">, has accumulated gradually over the last 50 years </w:t>
      </w:r>
      <w:r w:rsidR="00BD03EC" w:rsidRPr="005B3C0C">
        <w:rPr>
          <w:szCs w:val="24"/>
        </w:rPr>
        <w:fldChar w:fldCharType="begin"/>
      </w:r>
      <w:r w:rsidR="00790A49">
        <w:rPr>
          <w:szCs w:val="24"/>
        </w:rPr>
        <w:instrText xml:space="preserve"> ADDIN ZOTERO_ITEM CSL_CITATION {"citationID":"kpvWsHiW","properties":{"formattedCitation":"(Cubasch et al., 2013)","plainCitation":"(Cubasch et al., 2013)"},"citationItems":[{"id":3998,"uris":["http://zotero.org/users/1204444/items/MIDTBA7E"],"uri":["http://zotero.org/users/1204444/items/MIDTBA7E"],"itemData":{"id":3998,"type":"chapter","title":"Introduction","container-title":"Climate Change 2013: The Physical Science Basis. Contribution of Working Group I to the Fifth Assessment Report of the Intergovernmental Panel on Climate Change","publisher":"Cambridge University Press","publisher-place":"Cambridge, United Kingdom and New York, NY, USA","page":"119–158","event-place":"Cambridge, United Kingdom and New York, NY, USA","URL":"www.climatechange2013.org","ISBN":"ISBN 978-1-107-66182-0","shortTitle":"Introduction","editor":[{"family":"Stocker","given":"T.F."},{"family":"Qin","given":"D."},{"family":"Plattner","given":"G.-K."},{"family":"Tignor","given":"M."},{"family":"Allen","given":"S.K."},{"family":"Boschung","given":"J."},{"family":"Nauels","given":"A."},{"family":"Xia","given":"Y."},{"family":"Bex","given":"V."},{"family":"Midgley","given":"P.M."}],"author":[{"family":"Cubasch","given":"U."},{"family":"Wuebbles","given":"D."},{"family":"Chen","given":"D."},{"family":"Facchini","given":"M.C."},{"family":"Frame","given":"D."},{"family":"Mahowald","given":"N."},{"family":"Winther","given":"J.-G."}],"issued":{"date-parts":[["2013"]]}}}],"schema":"https://github.com/citation-style-language/schema/raw/master/csl-citation.json"} </w:instrText>
      </w:r>
      <w:r w:rsidR="00BD03EC" w:rsidRPr="005B3C0C">
        <w:rPr>
          <w:szCs w:val="24"/>
        </w:rPr>
        <w:fldChar w:fldCharType="separate"/>
      </w:r>
      <w:r w:rsidR="00355DDA" w:rsidRPr="00355DDA">
        <w:rPr>
          <w:rFonts w:ascii="Calibri" w:hAnsi="Calibri"/>
        </w:rPr>
        <w:t xml:space="preserve">(Cubasch </w:t>
      </w:r>
      <w:r w:rsidR="00490409" w:rsidRPr="00490409">
        <w:rPr>
          <w:rFonts w:ascii="Calibri" w:hAnsi="Calibri"/>
          <w:i/>
        </w:rPr>
        <w:t>et al</w:t>
      </w:r>
      <w:r w:rsidR="00355DDA" w:rsidRPr="00355DDA">
        <w:rPr>
          <w:rFonts w:ascii="Calibri" w:hAnsi="Calibri"/>
        </w:rPr>
        <w:t>., 2013)</w:t>
      </w:r>
      <w:r w:rsidR="00BD03EC" w:rsidRPr="005B3C0C">
        <w:rPr>
          <w:szCs w:val="24"/>
        </w:rPr>
        <w:fldChar w:fldCharType="end"/>
      </w:r>
      <w:r w:rsidRPr="005B3C0C">
        <w:rPr>
          <w:szCs w:val="24"/>
        </w:rPr>
        <w:t xml:space="preserve">. </w:t>
      </w:r>
    </w:p>
    <w:p w14:paraId="398F991E" w14:textId="1167D24C" w:rsidR="005B3C0C" w:rsidRPr="005B3C0C" w:rsidRDefault="0081741E" w:rsidP="005B3C0C">
      <w:pPr>
        <w:spacing w:line="360" w:lineRule="auto"/>
        <w:rPr>
          <w:szCs w:val="24"/>
        </w:rPr>
      </w:pPr>
      <w:r>
        <w:rPr>
          <w:noProof/>
          <w:lang w:eastAsia="en-GB"/>
        </w:rPr>
        <w:lastRenderedPageBreak/>
        <w:drawing>
          <wp:anchor distT="0" distB="0" distL="114300" distR="114300" simplePos="0" relativeHeight="252005888" behindDoc="0" locked="0" layoutInCell="1" allowOverlap="1" wp14:anchorId="2B346257" wp14:editId="3EADD0AC">
            <wp:simplePos x="0" y="0"/>
            <wp:positionH relativeFrom="column">
              <wp:posOffset>-120171</wp:posOffset>
            </wp:positionH>
            <wp:positionV relativeFrom="paragraph">
              <wp:posOffset>3075733</wp:posOffset>
            </wp:positionV>
            <wp:extent cx="5346768" cy="3932976"/>
            <wp:effectExtent l="0" t="0" r="6350" b="0"/>
            <wp:wrapNone/>
            <wp:docPr id="865" name="Picture 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206" cy="3941390"/>
                    </a:xfrm>
                    <a:prstGeom prst="rect">
                      <a:avLst/>
                    </a:prstGeom>
                  </pic:spPr>
                </pic:pic>
              </a:graphicData>
            </a:graphic>
            <wp14:sizeRelH relativeFrom="page">
              <wp14:pctWidth>0</wp14:pctWidth>
            </wp14:sizeRelH>
            <wp14:sizeRelV relativeFrom="page">
              <wp14:pctHeight>0</wp14:pctHeight>
            </wp14:sizeRelV>
          </wp:anchor>
        </w:drawing>
      </w:r>
      <w:r w:rsidR="005B3C0C" w:rsidRPr="005B3C0C">
        <w:rPr>
          <w:szCs w:val="24"/>
        </w:rPr>
        <w:t>The concentration of CO</w:t>
      </w:r>
      <w:r w:rsidR="005B3C0C" w:rsidRPr="005B3C0C">
        <w:rPr>
          <w:szCs w:val="24"/>
          <w:vertAlign w:val="subscript"/>
        </w:rPr>
        <w:t xml:space="preserve">2 </w:t>
      </w:r>
      <w:r w:rsidR="005B3C0C" w:rsidRPr="005B3C0C">
        <w:rPr>
          <w:szCs w:val="24"/>
        </w:rPr>
        <w:t xml:space="preserve">remained relatively stable at 280 ppm (±20) from 10,000 BP to 1750. Since the industrial revolution this concentration has increased by more than 40%, with nearly 50% of this growth occurring in the last 30 years </w:t>
      </w:r>
      <w:r w:rsidR="00BD03EC" w:rsidRPr="005B3C0C">
        <w:rPr>
          <w:szCs w:val="24"/>
        </w:rPr>
        <w:fldChar w:fldCharType="begin"/>
      </w:r>
      <w:r w:rsidR="00790A49">
        <w:rPr>
          <w:szCs w:val="24"/>
        </w:rPr>
        <w:instrText xml:space="preserve"> ADDIN ZOTERO_ITEM CSL_CITATION {"citationID":"VRwZyWUb","properties":{"formattedCitation":"(Hartmann et al., 2013; Stocker et al., 2013; Tans and Keeling, 2015)","plainCitation":"(Hartmann et al., 2013; Stocker et al., 2013; Tans and Keeling, 2015)","dontUpdate":true},"citationItems":[{"id":4000,"uris":["http://zotero.org/users/1204444/items/RKZ23RAK"],"uri":["http://zotero.org/users/1204444/items/RKZ23RAK"],"itemData":{"id":4000,"type":"chapter","title":"Observations: Atmosphere and Surface","container-title":"Climate Change 2013: The Physical Science Basis. Contribution of Working Group I to the Fifth Assessment Report of the Intergovernmental Panel on Climate Change","publisher":"Cambridge University Press","publisher-place":"Cambridge, United Kingdom and New York, NY, USA","page":"159–254","event-place":"Cambridge, United Kingdom and New York, NY, USA","URL":"www.climatechange2013.org","ISBN":"ISBN 978-1-107-66182-0","shortTitle":"Observations: Atmosphere and Surface","editor":[{"family":"Stocker","given":"T.F."},{"family":"Qin","given":"D."},{"family":"Plattner","given":"G.-K."},{"family":"Tignor","given":"M."},{"family":"Allen","given":"S.K."},{"family":"Boschung","given":"J."},{"family":"Nauels","given":"A."},{"family":"Xia","given":"Y."},{"family":"Bex","given":"V."},{"family":"Midgley","given":"P.M."}],"author":[{"family":"Hartmann","given":"D.L."},{"family":"Klein Tank","given":"A.M.G."},{"family":"Rusticucci","given":"M."},{"family":"Alexander","given":"L.V."},{"family":"Brönnimann","given":"S."},{"family":"Charabi","given":"Y."},{"family":"Dentener","given":"F.J."},{"family":"Dlugokencky","given":"E.J."},{"family":"Easterling","given":"D.R."},{"family":"Kaplan","given":"A."},{"family":"Soden","given":"B.J."},{"family":"Thorne","given":"P.W."},{"family":"Wild","given":"M."},{"family":"Zhai","given":"P.M."}],"issued":{"date-parts":[["2013"]]}}},{"id":4014,"uris":["http://zotero.org/users/1204444/items/JBH6UT8I"],"uri":["http://zotero.org/users/1204444/items/JBH6UT8I"],"itemData":{"id":4014,"type":"chapter","title":"Technical Summary","container-title":"Climate Change 2013: The Physical Science Basis. Contribution of Working Group I to the Fifth Assessment Report of the Intergovernmental Panel on Climate Change","publisher":"Cambridge University Press","publisher-place":"Cambridge, United Kingdom and New York, NY, USA","page":"33–115","event-place":"Cambridge, United Kingdom and New York, NY, USA","URL":"www.climatechange2013.org","ISBN":"ISBN 978-1-107-66182-0","shortTitle":"Technical Summary","editor":[{"family":"Stocker","given":"T.F."},{"family":"Qin","given":"D."},{"family":"Plattner","given":"G.-K."},{"family":"Tignor","given":"M."},{"family":"Allen","given":"S.K."},{"family":"Boschung","given":"J."},{"family":"Nauels","given":"A."},{"family":"Xia","given":"Y."},{"family":"Bex","given":"V."},{"family":"Midgley","given":"P.M."}],"author":[{"family":"Stocker","given":"T.F."},{"family":"Qin","given":"D."},{"family":"Plattner","given":"G.-K."},{"family":"Alexander","given":"L.V."},{"family":"Allen","given":"S.K."},{"family":"Bindoff","given":"N.L."},{"family":"Bréon","given":"F.-M."},{"family":"Church","given":"J.A."},{"family":"Cubasch","given":"U."},{"family":"Emori","given":"S."},{"family":"Forster","given":"P."},{"family":"Friedlingstein","given":"P."},{"family":"Gillett","given":"N."},{"family":"Gregory","given":"J.M."},{"family":"Hartmann","given":"D.L."},{"family":"Jansen","given":"E."},{"family":"Kirtman","given":"B."},{"family":"Knutti","given":"R."},{"family":"Krishna Kumar","given":"K."},{"family":"Lemke","given":"P."},{"family":"Marotzke","given":"J."},{"family":"Masson-Delmotte","given":"V."},{"family":"Meehl","given":"G.A."},{"family":"Mokhov","given":"I.I."},{"family":"Piao","given":"S."},{"family":"Ramaswamy","given":"V."},{"family":"Randall","given":"D."},{"family":"Rhein","given":"M."},{"family":"Rojas","given":"M."},{"family":"Sabine","given":"C."},{"family":"Shindell","given":"D."},{"family":"Talley","given":"L.D."},{"family":"Vaughan","given":"D.G."},{"family":"Xie","given":"S.-P."}],"issued":{"date-parts":[["2013"]]}}},{"id":620,"uris":["http://zotero.org/users/1204444/items/SNFBTATA","http://zotero.org/users/1204444/items/4JTT4K7T"],"uri":["http://zotero.org/users/1204444/items/SNFBTATA","http://zotero.org/users/1204444/items/4JTT4K7T"],"itemData":{"id":620,"type":"webpage","title":"Trends in Carbon Dioxide NOAA","abstract":"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URL":"http://www.esrl.noaa.gov/gmd/ccgg/trends/","note":"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language":"EN-US","author":[{"family":"Tans","given":"Pieter"},{"family":"Keeling","given":"Ralph F."}],"issued":{"date-parts":[["2015"]]},"accessed":{"date-parts":[["2015",2,7]]}}}],"schema":"https://github.com/citation-style-language/schema/raw/master/csl-citation.json"} </w:instrText>
      </w:r>
      <w:r w:rsidR="00BD03EC" w:rsidRPr="005B3C0C">
        <w:rPr>
          <w:szCs w:val="24"/>
        </w:rPr>
        <w:fldChar w:fldCharType="separate"/>
      </w:r>
      <w:r w:rsidR="005B3C0C" w:rsidRPr="005B3C0C">
        <w:t xml:space="preserve">(Hartmann </w:t>
      </w:r>
      <w:r w:rsidR="00490409" w:rsidRPr="00490409">
        <w:rPr>
          <w:i/>
        </w:rPr>
        <w:t>et al</w:t>
      </w:r>
      <w:r w:rsidR="005B3C0C" w:rsidRPr="005B3C0C">
        <w:t xml:space="preserve">., 2013; Stocker </w:t>
      </w:r>
      <w:r w:rsidR="00490409" w:rsidRPr="00490409">
        <w:rPr>
          <w:i/>
        </w:rPr>
        <w:t>et al</w:t>
      </w:r>
      <w:r w:rsidR="005B3C0C" w:rsidRPr="005B3C0C">
        <w:t xml:space="preserve">., 2013; Tans and Keeling, 2015, Figure </w:t>
      </w:r>
      <w:r w:rsidR="006635D3">
        <w:t>1</w:t>
      </w:r>
      <w:r w:rsidR="005B3C0C" w:rsidRPr="005B3C0C">
        <w:t>)</w:t>
      </w:r>
      <w:r w:rsidR="00BD03EC" w:rsidRPr="005B3C0C">
        <w:rPr>
          <w:szCs w:val="24"/>
        </w:rPr>
        <w:fldChar w:fldCharType="end"/>
      </w:r>
      <w:r w:rsidR="005B3C0C" w:rsidRPr="005B3C0C">
        <w:rPr>
          <w:szCs w:val="24"/>
        </w:rPr>
        <w:t>. As of 2014 the annual mean atmospheric CO</w:t>
      </w:r>
      <w:r w:rsidR="005B3C0C" w:rsidRPr="005B3C0C">
        <w:rPr>
          <w:szCs w:val="24"/>
          <w:vertAlign w:val="subscript"/>
        </w:rPr>
        <w:t>2</w:t>
      </w:r>
      <w:r w:rsidR="005B3C0C" w:rsidRPr="005B3C0C">
        <w:rPr>
          <w:szCs w:val="24"/>
        </w:rPr>
        <w:t xml:space="preserve"> concentration stood at 398.55 ppm  </w:t>
      </w:r>
      <w:r w:rsidR="00BD03EC" w:rsidRPr="005B3C0C">
        <w:rPr>
          <w:szCs w:val="24"/>
        </w:rPr>
        <w:fldChar w:fldCharType="begin"/>
      </w:r>
      <w:r w:rsidR="00790A49">
        <w:rPr>
          <w:szCs w:val="24"/>
        </w:rPr>
        <w:instrText xml:space="preserve"> ADDIN ZOTERO_ITEM CSL_CITATION {"citationID":"se1mC6xv","properties":{"formattedCitation":"(Tans and Keeling, 2015)","plainCitation":"(Tans and Keeling, 2015)"},"citationItems":[{"id":620,"uris":["http://zotero.org/users/1204444/items/SNFBTATA","http://zotero.org/users/1204444/items/4JTT4K7T"],"uri":["http://zotero.org/users/1204444/items/SNFBTATA","http://zotero.org/users/1204444/items/4JTT4K7T"],"itemData":{"id":620,"type":"webpage","title":"Trends in Carbon Dioxide NOAA","abstract":"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URL":"http://www.esrl.noaa.gov/gmd/ccgg/trends/","note":"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language":"EN-US","author":[{"family":"Tans","given":"Pieter"},{"family":"Keeling","given":"Ralph F."}],"issued":{"date-parts":[["2015"]]},"accessed":{"date-parts":[["2015",2,7]]}}}],"schema":"https://github.com/citation-style-language/schema/raw/master/csl-citation.json"} </w:instrText>
      </w:r>
      <w:r w:rsidR="00BD03EC" w:rsidRPr="005B3C0C">
        <w:rPr>
          <w:szCs w:val="24"/>
        </w:rPr>
        <w:fldChar w:fldCharType="separate"/>
      </w:r>
      <w:r w:rsidR="00355DDA" w:rsidRPr="00355DDA">
        <w:rPr>
          <w:rFonts w:ascii="Calibri" w:hAnsi="Calibri"/>
        </w:rPr>
        <w:t>(Tans and Keeling, 2015)</w:t>
      </w:r>
      <w:r w:rsidR="00BD03EC" w:rsidRPr="005B3C0C">
        <w:rPr>
          <w:szCs w:val="24"/>
        </w:rPr>
        <w:fldChar w:fldCharType="end"/>
      </w:r>
      <w:r w:rsidR="005B3C0C" w:rsidRPr="005B3C0C">
        <w:rPr>
          <w:szCs w:val="24"/>
        </w:rPr>
        <w:t>. With the rise in CO</w:t>
      </w:r>
      <w:r w:rsidR="005B3C0C" w:rsidRPr="005B3C0C">
        <w:rPr>
          <w:szCs w:val="24"/>
          <w:vertAlign w:val="subscript"/>
        </w:rPr>
        <w:t>2</w:t>
      </w:r>
      <w:r w:rsidR="005B3C0C" w:rsidRPr="005B3C0C">
        <w:rPr>
          <w:szCs w:val="24"/>
        </w:rPr>
        <w:t xml:space="preserve"> and other anthropogenically derived greenhouse gases (GHGs) over the last one hundred years, the average global temperature has increased by 0.8°C, 0.6°C of which has occurred in the last 30 years </w:t>
      </w:r>
      <w:r w:rsidR="00BD03EC" w:rsidRPr="005B3C0C">
        <w:rPr>
          <w:szCs w:val="24"/>
        </w:rPr>
        <w:fldChar w:fldCharType="begin"/>
      </w:r>
      <w:r w:rsidR="00790A49">
        <w:rPr>
          <w:szCs w:val="24"/>
        </w:rPr>
        <w:instrText xml:space="preserve"> ADDIN ZOTERO_ITEM CSL_CITATION {"citationID":"k8rCAK91","properties":{"formattedCitation":"(Hansen et al., 2006; Trenberth et al., 2007)","plainCitation":"(Hansen et al., 2006; Trenberth et al., 2007)"},"citationItems":[{"id":639,"uris":["http://zotero.org/users/1204444/items/TG7HZJHG","http://zotero.org/users/1204444/items/DPI2G8HM"],"uri":["http://zotero.org/users/1204444/items/TG7HZJHG","http://zotero.org/users/1204444/items/DPI2G8HM"],"itemData":{"id":639,"type":"article-journal","title":"Global temperature change","container-title":"Proceedings of the National Academy of Sciences","page":"14288-14293","volume":"103","issue":"39","source":"www.pnas.org","DOI":"10.1073/pnas.0606291103","ISSN":"0027-8424, 1091-6490","journalAbbreviation":"PNAS","language":"en","author":[{"family":"Hansen","given":"James"},{"family":"Sato","given":"Makiko"},{"family":"Ruedy","given":"Reto"},{"family":"Lo","given":"Ken"},{"family":"Lea","given":"David W."},{"family":"Medina-Elizade","given":"Martin"}],"issued":{"date-parts":[["2006",9,26]]}}},{"id":708,"uris":["http://zotero.org/users/1204444/items/WJVES3G8","http://zotero.org/users/local/noMIrvCa/items/ES9DHG9T","http://zotero.org/users/1204444/items/EN4K5RMV"],"uri":["http://zotero.org/users/1204444/items/WJVES3G8","http://zotero.org/users/local/noMIrvCa/items/ES9DHG9T","http://zotero.org/users/1204444/items/EN4K5RMV"],"itemData":{"id":708,"type":"chapter","title":"Obervations: Surface and Atmospheric Climate Change","container-title":"Climate Change 2007: The Physical Science Basis. Contribution of Working Group I to the Fourth Assessment Report of the Intergovernmental Panel on Climate Change","publisher":"Cambridge University Press","publisher-place":"Cambridge, United Kingdom and New York, NY, USA","source":"Google Scholar","event-place":"Cambridge, United Kingdom and New York, NY, USA","URL":"http://www.ak-geomorphologie.de/data/Ipccreport_text_9.pdf","author":[{"family":"Trenberth","given":"K"},{"family":"Jones","given":"P"},{"family":"Ambenje","given":"P"},{"family":"Bonjariu","given":"R"},{"family":"Easterling","given":"D"},{"family":"Klien Tank","given":"A"},{"family":"Parker","given":"D"},{"family":"Rahimzadeh","given":"F"},{"family":"Renwick","given":"J"},{"family":"Rusticucci","given":"M"},{"family":"Soden","given":"B"},{"family":"Zhai","given":"P"}],"editor":[{"family":"Solomon","given":"S"},{"family":"Qin","given":"M"},{"family":"Manning","given":"M"},{"family":"Chen","given":"Z"},{"family":"Marquis","given":"M"},{"family":"Averyt","given":"K"},{"family":"Tigor","given":"M"},{"family":"Miller","given":"H"}],"issued":{"date-parts":[["2007"]]},"accessed":{"date-parts":[["2012",11,7]]}}}],"schema":"https://github.com/citation-style-language/schema/raw/master/csl-citation.json"} </w:instrText>
      </w:r>
      <w:r w:rsidR="00BD03EC" w:rsidRPr="005B3C0C">
        <w:rPr>
          <w:szCs w:val="24"/>
        </w:rPr>
        <w:fldChar w:fldCharType="separate"/>
      </w:r>
      <w:r w:rsidR="00355DDA" w:rsidRPr="00355DDA">
        <w:rPr>
          <w:rFonts w:ascii="Calibri" w:hAnsi="Calibri"/>
        </w:rPr>
        <w:t xml:space="preserve">(Hansen </w:t>
      </w:r>
      <w:r w:rsidR="00490409" w:rsidRPr="00490409">
        <w:rPr>
          <w:rFonts w:ascii="Calibri" w:hAnsi="Calibri"/>
          <w:i/>
        </w:rPr>
        <w:t>et al</w:t>
      </w:r>
      <w:r w:rsidR="00355DDA" w:rsidRPr="00355DDA">
        <w:rPr>
          <w:rFonts w:ascii="Calibri" w:hAnsi="Calibri"/>
        </w:rPr>
        <w:t xml:space="preserve">., 2006; Trenberth </w:t>
      </w:r>
      <w:r w:rsidR="00490409" w:rsidRPr="00490409">
        <w:rPr>
          <w:rFonts w:ascii="Calibri" w:hAnsi="Calibri"/>
          <w:i/>
        </w:rPr>
        <w:t>et al</w:t>
      </w:r>
      <w:r w:rsidR="00355DDA" w:rsidRPr="00355DDA">
        <w:rPr>
          <w:rFonts w:ascii="Calibri" w:hAnsi="Calibri"/>
        </w:rPr>
        <w:t>., 2007)</w:t>
      </w:r>
      <w:r w:rsidR="00BD03EC" w:rsidRPr="005B3C0C">
        <w:rPr>
          <w:szCs w:val="24"/>
        </w:rPr>
        <w:fldChar w:fldCharType="end"/>
      </w:r>
      <w:r w:rsidR="005B3C0C" w:rsidRPr="005B3C0C">
        <w:rPr>
          <w:szCs w:val="24"/>
        </w:rPr>
        <w:t xml:space="preserve">. Such a rise in temperature cannot be explained by natural forcing alone, and is almost certainly driven by anthropogenic activities, primarily fossil fuel combustion </w:t>
      </w:r>
      <w:r w:rsidR="00BD03EC" w:rsidRPr="005B3C0C">
        <w:rPr>
          <w:szCs w:val="24"/>
        </w:rPr>
        <w:fldChar w:fldCharType="begin"/>
      </w:r>
      <w:r w:rsidR="00790A49">
        <w:rPr>
          <w:szCs w:val="24"/>
        </w:rPr>
        <w:instrText xml:space="preserve"> ADDIN ZOTERO_ITEM CSL_CITATION {"citationID":"M5eHrsSc","properties":{"formattedCitation":"(Bindoff et al., 2013; Mann et al., 1998; Stott et al., 2000)","plainCitation":"(Bindoff et al., 2013; Mann et al., 1998; Stott et al., 2000)"},"citationItems":[{"id":3992,"uris":["http://zotero.org/users/1204444/items/PC2E22D4"],"uri":["http://zotero.org/users/1204444/items/PC2E22D4"],"itemData":{"id":3992,"type":"chapter","title":"Detection and Attribution of Climate Change: from Global to Regional","container-title":"Climate Change 2013: The Physical Science Basis. Contribution of Working Group I to the Fifth Assessment Report of the Intergovernmental Panel on Climate Change","publisher":"Cambridge University Press","publisher-place":"Cambridge, United Kingdom and New York, NY, USA","page":"867–952","event-place":"Cambridge, United Kingdom and New York, NY, USA","URL":"www.climatechange2013.org","ISBN":"ISBN 978-1-107-66182-0","shortTitle":"Detection and Attribution of Climate Change: from Global to Regional","editor":[{"family":"Stocker","given":"T.F."},{"family":"Qin","given":"D."},{"family":"Plattner","given":"G.-K."},{"family":"Tignor","given":"M."},{"family":"Allen","given":"S.K."},{"family":"Boschung","given":"J."},{"family":"Nauels","given":"A."},{"family":"Xia","given":"Y."},{"family":"Bex","given":"V."},{"family":"Midgley","given":"P.M."}],"author":[{"family":"Bindoff","given":"N.L."},{"family":"Stott","given":"P.A."},{"family":"AchutaRao","given":"K.M."},{"family":"Allen","given":"M.R."},{"family":"Gillett","given":"N."},{"family":"Gutzler","given":"D."},{"family":"Hansingo","given":"K."},{"family":"Hegerl","given":"G."},{"family":"Hu","given":"Y."},{"family":"Jain","given":"S."},{"family":"Mokhov","given":"I.I."},{"family":"Overland","given":"J."},{"family":"Perlwitz","given":"J."},{"family":"Sebbari","given":"R."},{"family":"Zhang","given":"X."}],"issued":{"date-parts":[["2013"]]}}},{"id":555,"uris":["http://zotero.org/users/1204444/items/NHT39VKC","http://zotero.org/users/1204444/items/XWNC44SK"],"uri":["http://zotero.org/users/1204444/items/NHT39VKC","http://zotero.org/users/1204444/items/XWNC44SK"],"itemData":{"id":555,"type":"article-journal","title":"Global-scale temperature patterns and climate forcing over the past six centuries","container-title":"Nature","page":"779-787","volume":"392","issue":"6678","source":"www.nature.com","abstract":"Spatially resolved global reconstructions of annual surface temperature patterns over the past six centuries are based on the multivariate calibration of widely distributed high-resolution proxy climate indicators. Time-dependent correlations of the reconstructions with time-series records representing changes in greenhouse-gas concentrations, solar irradiance, and volcanic aerosols suggest that each of these factors has contributed to the climate variability of the past 400 years, with greenhouse gases emerging as the dominant forcing during the twentieth century. Northern Hemisphere mean annual temperatures for three of the past eight years are warmer than any other year since (at least) ad 1400.","DOI":"10.1038/33859","ISSN":"0028-0836","language":"en","author":[{"family":"Mann","given":"Michael E."},{"family":"Bradley","given":"Raymond S."},{"family":"Hughes","given":"Malcolm K."}],"issued":{"date-parts":[["1998",4,23]]}}},{"id":344,"uris":["http://zotero.org/users/1204444/items/82A6EBR4","http://zotero.org/users/1204444/items/XHQU2P6J"],"uri":["http://zotero.org/users/1204444/items/82A6EBR4","http://zotero.org/users/1204444/items/XHQU2P6J"],"itemData":{"id":344,"type":"article-journal","title":"External Control of 20th Century Temperature by Natural and Anthropogenic Forcings","container-title":"Science","page":"2133-2137","volume":"290","issue":"5499","source":"www.sciencemag.org","abstract":"A comparison of observations with simulations of a coupled ocean-atmosphere general circulation model shows that both natural and anthropogenic factors have contributed significantly to 20th century temperature changes. The model successfully simulates global mean and large-scale land temperature variations, indicating that the climate response on these scales is strongly influenced by external factors. More than 80% of observed multidecadal-scale global mean temperature variations and more than 60% of 10- to 50-year land temperature variations are due to changes in external forcings. Anthropogenic global warming under a standard emissions scenario is predicted to continue at a rate similar to that observed in recent decades.","DOI":"10.1126/science.290.5499.2133","ISSN":"0036-8075, 1095-9203","journalAbbreviation":"Science","language":"en","author":[{"family":"Stott","given":"Peter A."},{"family":"Tett","given":"S. F. B."},{"family":"Jones","given":"G. S."},{"family":"Allen","given":"M. R."},{"family":"Mitchell","given":"J. F. B."},{"family":"Jenkins","given":"G. J."}],"issued":{"date-parts":[["2000",12,15]]}}}],"schema":"https://github.com/citation-style-language/schema/raw/master/csl-citation.json"} </w:instrText>
      </w:r>
      <w:r w:rsidR="00BD03EC" w:rsidRPr="005B3C0C">
        <w:rPr>
          <w:szCs w:val="24"/>
        </w:rPr>
        <w:fldChar w:fldCharType="separate"/>
      </w:r>
      <w:r w:rsidR="00355DDA" w:rsidRPr="00355DDA">
        <w:rPr>
          <w:rFonts w:ascii="Calibri" w:hAnsi="Calibri"/>
        </w:rPr>
        <w:t xml:space="preserve">(Bindoff </w:t>
      </w:r>
      <w:r w:rsidR="00490409" w:rsidRPr="00490409">
        <w:rPr>
          <w:rFonts w:ascii="Calibri" w:hAnsi="Calibri"/>
          <w:i/>
        </w:rPr>
        <w:t>et al</w:t>
      </w:r>
      <w:r w:rsidR="00355DDA" w:rsidRPr="00355DDA">
        <w:rPr>
          <w:rFonts w:ascii="Calibri" w:hAnsi="Calibri"/>
        </w:rPr>
        <w:t xml:space="preserve">., 2013; Mann </w:t>
      </w:r>
      <w:r w:rsidR="00490409" w:rsidRPr="00490409">
        <w:rPr>
          <w:rFonts w:ascii="Calibri" w:hAnsi="Calibri"/>
          <w:i/>
        </w:rPr>
        <w:t>et al</w:t>
      </w:r>
      <w:r w:rsidR="00355DDA" w:rsidRPr="00355DDA">
        <w:rPr>
          <w:rFonts w:ascii="Calibri" w:hAnsi="Calibri"/>
        </w:rPr>
        <w:t xml:space="preserve">., 1998; Stott </w:t>
      </w:r>
      <w:r w:rsidR="00490409" w:rsidRPr="00490409">
        <w:rPr>
          <w:rFonts w:ascii="Calibri" w:hAnsi="Calibri"/>
          <w:i/>
        </w:rPr>
        <w:t>et al</w:t>
      </w:r>
      <w:r w:rsidR="00355DDA" w:rsidRPr="00355DDA">
        <w:rPr>
          <w:rFonts w:ascii="Calibri" w:hAnsi="Calibri"/>
        </w:rPr>
        <w:t>., 2000)</w:t>
      </w:r>
      <w:r w:rsidR="00BD03EC" w:rsidRPr="005B3C0C">
        <w:rPr>
          <w:szCs w:val="24"/>
        </w:rPr>
        <w:fldChar w:fldCharType="end"/>
      </w:r>
      <w:r w:rsidR="005B3C0C" w:rsidRPr="005B3C0C">
        <w:rPr>
          <w:szCs w:val="24"/>
        </w:rPr>
        <w:t xml:space="preserve">. </w:t>
      </w:r>
    </w:p>
    <w:p w14:paraId="54F1F89A" w14:textId="56FB667B" w:rsidR="003F00F8" w:rsidRDefault="0081741E" w:rsidP="005B3C0C">
      <w:pPr>
        <w:spacing w:line="360" w:lineRule="auto"/>
        <w:rPr>
          <w:szCs w:val="24"/>
        </w:rPr>
      </w:pPr>
      <w:r>
        <w:rPr>
          <w:noProof/>
          <w:szCs w:val="24"/>
          <w:lang w:eastAsia="en-GB"/>
        </w:rPr>
        <mc:AlternateContent>
          <mc:Choice Requires="wpg">
            <w:drawing>
              <wp:anchor distT="0" distB="0" distL="114300" distR="114300" simplePos="0" relativeHeight="251800064" behindDoc="0" locked="0" layoutInCell="1" allowOverlap="1" wp14:anchorId="250ADCF4" wp14:editId="2D2B2576">
                <wp:simplePos x="0" y="0"/>
                <wp:positionH relativeFrom="column">
                  <wp:posOffset>539528</wp:posOffset>
                </wp:positionH>
                <wp:positionV relativeFrom="paragraph">
                  <wp:posOffset>7812</wp:posOffset>
                </wp:positionV>
                <wp:extent cx="4144010" cy="4445635"/>
                <wp:effectExtent l="0" t="0" r="8890" b="0"/>
                <wp:wrapNone/>
                <wp:docPr id="882" name="Group 8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44010" cy="4445635"/>
                          <a:chOff x="537959" y="246617"/>
                          <a:chExt cx="3810634" cy="3762582"/>
                        </a:xfrm>
                      </wpg:grpSpPr>
                      <wps:wsp>
                        <wps:cNvPr id="883" name="Text Box 2"/>
                        <wps:cNvSpPr txBox="1">
                          <a:spLocks noChangeArrowheads="1"/>
                        </wps:cNvSpPr>
                        <wps:spPr bwMode="auto">
                          <a:xfrm>
                            <a:off x="537959" y="3444685"/>
                            <a:ext cx="3810634" cy="564514"/>
                          </a:xfrm>
                          <a:prstGeom prst="rect">
                            <a:avLst/>
                          </a:prstGeom>
                          <a:solidFill>
                            <a:srgbClr val="FFFFFF"/>
                          </a:solidFill>
                          <a:ln w="9525">
                            <a:noFill/>
                            <a:miter lim="800000"/>
                            <a:headEnd/>
                            <a:tailEnd/>
                          </a:ln>
                        </wps:spPr>
                        <wps:txbx>
                          <w:txbxContent>
                            <w:p w14:paraId="1D317911" w14:textId="77777777" w:rsidR="003B14DC" w:rsidRPr="00ED2B03" w:rsidRDefault="003B14DC" w:rsidP="005B3C0C">
                              <w:pPr>
                                <w:rPr>
                                  <w:b/>
                                  <w:sz w:val="20"/>
                                  <w:szCs w:val="20"/>
                                </w:rPr>
                              </w:pPr>
                              <w:r>
                                <w:rPr>
                                  <w:b/>
                                  <w:sz w:val="20"/>
                                  <w:szCs w:val="20"/>
                                </w:rPr>
                                <w:t xml:space="preserve">Figure 1. </w:t>
                              </w:r>
                              <w:r w:rsidRPr="00ED2B03">
                                <w:rPr>
                                  <w:sz w:val="20"/>
                                  <w:szCs w:val="20"/>
                                </w:rPr>
                                <w:t>Sources and sinks of anthropogenic CO</w:t>
                              </w:r>
                              <w:r w:rsidRPr="00ED2B03">
                                <w:rPr>
                                  <w:sz w:val="20"/>
                                  <w:szCs w:val="20"/>
                                  <w:vertAlign w:val="subscript"/>
                                </w:rPr>
                                <w:t>2</w:t>
                              </w:r>
                              <w:r w:rsidRPr="00ED2B03">
                                <w:rPr>
                                  <w:sz w:val="20"/>
                                  <w:szCs w:val="20"/>
                                </w:rPr>
                                <w:t xml:space="preserve"> emissions since 1750 (</w:t>
                              </w:r>
                              <w:r w:rsidRPr="00ED2B03">
                                <w:rPr>
                                  <w:rFonts w:ascii="Calibri" w:hAnsi="Calibri"/>
                                  <w:sz w:val="20"/>
                                  <w:szCs w:val="20"/>
                                </w:rPr>
                                <w:t xml:space="preserve">Stocker </w:t>
                              </w:r>
                              <w:r w:rsidRPr="00490409">
                                <w:rPr>
                                  <w:rFonts w:ascii="Calibri" w:hAnsi="Calibri"/>
                                  <w:i/>
                                  <w:sz w:val="20"/>
                                  <w:szCs w:val="20"/>
                                </w:rPr>
                                <w:t>et al</w:t>
                              </w:r>
                              <w:r w:rsidRPr="00ED2B03">
                                <w:rPr>
                                  <w:rFonts w:ascii="Calibri" w:hAnsi="Calibri"/>
                                  <w:sz w:val="20"/>
                                  <w:szCs w:val="20"/>
                                </w:rPr>
                                <w:t>., 2013)</w:t>
                              </w:r>
                            </w:p>
                          </w:txbxContent>
                        </wps:txbx>
                        <wps:bodyPr rot="0" vert="horz" wrap="square" lIns="91440" tIns="45720" rIns="91440" bIns="45720" anchor="t" anchorCtr="0">
                          <a:noAutofit/>
                        </wps:bodyPr>
                      </wps:wsp>
                      <pic:pic xmlns:pic="http://schemas.openxmlformats.org/drawingml/2006/picture">
                        <pic:nvPicPr>
                          <pic:cNvPr id="884" name="Picture 15"/>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40983" y="246617"/>
                            <a:ext cx="3384645" cy="3184708"/>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50ADCF4" id="Group 815" o:spid="_x0000_s1026" style="position:absolute;left:0;text-align:left;margin-left:42.5pt;margin-top:.6pt;width:326.3pt;height:350.05pt;z-index:251800064;mso-width-relative:margin;mso-height-relative:margin" coordorigin="5379,2466" coordsize="38106,37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">
                <v:shapetype id="_x0000_t202" coordsize="21600,21600" o:spt="202" path="m,l,21600r21600,l21600,xe">
                  <v:stroke joinstyle="miter"/>
                  <v:path gradientshapeok="t" o:connecttype="rect"/>
                </v:shapetype>
                <v:shape id="_x0000_s1027" type="#_x0000_t202" style="position:absolute;left:5379;top:34446;width:38106;height:5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" stroked="f">
                  <v:textbox>
                    <w:txbxContent>
                      <w:p w14:paraId="1D317911" w14:textId="77777777" w:rsidR="003B14DC" w:rsidRPr="00ED2B03" w:rsidRDefault="003B14DC" w:rsidP="005B3C0C">
                        <w:pPr>
                          <w:rPr>
                            <w:b/>
                            <w:sz w:val="20"/>
                            <w:szCs w:val="20"/>
                          </w:rPr>
                        </w:pPr>
                        <w:r>
                          <w:rPr>
                            <w:b/>
                            <w:sz w:val="20"/>
                            <w:szCs w:val="20"/>
                          </w:rPr>
                          <w:t xml:space="preserve">Figure 1. </w:t>
                        </w:r>
                        <w:r w:rsidRPr="00ED2B03">
                          <w:rPr>
                            <w:sz w:val="20"/>
                            <w:szCs w:val="20"/>
                          </w:rPr>
                          <w:t>Sources and sinks of anthropogenic CO</w:t>
                        </w:r>
                        <w:r w:rsidRPr="00ED2B03">
                          <w:rPr>
                            <w:sz w:val="20"/>
                            <w:szCs w:val="20"/>
                            <w:vertAlign w:val="subscript"/>
                          </w:rPr>
                          <w:t>2</w:t>
                        </w:r>
                        <w:r w:rsidRPr="00ED2B03">
                          <w:rPr>
                            <w:sz w:val="20"/>
                            <w:szCs w:val="20"/>
                          </w:rPr>
                          <w:t xml:space="preserve"> emissions since 1750 (</w:t>
                        </w:r>
                        <w:r w:rsidRPr="00ED2B03">
                          <w:rPr>
                            <w:rFonts w:ascii="Calibri" w:hAnsi="Calibri"/>
                            <w:sz w:val="20"/>
                            <w:szCs w:val="20"/>
                          </w:rPr>
                          <w:t xml:space="preserve">Stocker </w:t>
                        </w:r>
                        <w:r w:rsidRPr="00490409">
                          <w:rPr>
                            <w:rFonts w:ascii="Calibri" w:hAnsi="Calibri"/>
                            <w:i/>
                            <w:sz w:val="20"/>
                            <w:szCs w:val="20"/>
                          </w:rPr>
                          <w:t>et al</w:t>
                        </w:r>
                        <w:r w:rsidRPr="00ED2B03">
                          <w:rPr>
                            <w:rFonts w:ascii="Calibri" w:hAnsi="Calibri"/>
                            <w:sz w:val="20"/>
                            <w:szCs w:val="20"/>
                          </w:rPr>
                          <w:t>., 2013)</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8" type="#_x0000_t75" style="position:absolute;left:6409;top:2466;width:33847;height:318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">
                  <v:imagedata r:id="rId11" o:title=""/>
                  <v:path arrowok="t"/>
                </v:shape>
              </v:group>
            </w:pict>
          </mc:Fallback>
        </mc:AlternateContent>
      </w:r>
    </w:p>
    <w:p w14:paraId="61DB0A94" w14:textId="454DFB61" w:rsidR="003F00F8" w:rsidRDefault="003F00F8" w:rsidP="005B3C0C">
      <w:pPr>
        <w:spacing w:line="360" w:lineRule="auto"/>
        <w:rPr>
          <w:szCs w:val="24"/>
        </w:rPr>
      </w:pPr>
    </w:p>
    <w:p w14:paraId="2B31B96B" w14:textId="34D7BBF5" w:rsidR="003F00F8" w:rsidRDefault="003F00F8" w:rsidP="005B3C0C">
      <w:pPr>
        <w:spacing w:line="360" w:lineRule="auto"/>
        <w:rPr>
          <w:szCs w:val="24"/>
        </w:rPr>
      </w:pPr>
    </w:p>
    <w:p w14:paraId="2DA2F5B2" w14:textId="77777777" w:rsidR="003F00F8" w:rsidRDefault="003F00F8" w:rsidP="005B3C0C">
      <w:pPr>
        <w:spacing w:line="360" w:lineRule="auto"/>
        <w:rPr>
          <w:szCs w:val="24"/>
        </w:rPr>
      </w:pPr>
    </w:p>
    <w:p w14:paraId="5FB86D80" w14:textId="77777777" w:rsidR="003F00F8" w:rsidRDefault="003F00F8" w:rsidP="005B3C0C">
      <w:pPr>
        <w:spacing w:line="360" w:lineRule="auto"/>
        <w:rPr>
          <w:szCs w:val="24"/>
        </w:rPr>
      </w:pPr>
    </w:p>
    <w:p w14:paraId="414DBE69" w14:textId="77777777" w:rsidR="003F00F8" w:rsidRDefault="003F00F8" w:rsidP="005B3C0C">
      <w:pPr>
        <w:spacing w:line="360" w:lineRule="auto"/>
        <w:rPr>
          <w:szCs w:val="24"/>
        </w:rPr>
      </w:pPr>
    </w:p>
    <w:p w14:paraId="5E8EA619" w14:textId="77777777" w:rsidR="003F00F8" w:rsidRDefault="003F00F8" w:rsidP="005B3C0C">
      <w:pPr>
        <w:spacing w:line="360" w:lineRule="auto"/>
        <w:rPr>
          <w:szCs w:val="24"/>
        </w:rPr>
      </w:pPr>
    </w:p>
    <w:p w14:paraId="2186F2C3" w14:textId="77777777" w:rsidR="003F00F8" w:rsidRDefault="003F00F8" w:rsidP="005B3C0C">
      <w:pPr>
        <w:spacing w:line="360" w:lineRule="auto"/>
        <w:rPr>
          <w:szCs w:val="24"/>
        </w:rPr>
      </w:pPr>
    </w:p>
    <w:p w14:paraId="511BE8F9" w14:textId="77777777" w:rsidR="003F00F8" w:rsidRDefault="003F00F8" w:rsidP="005B3C0C">
      <w:pPr>
        <w:spacing w:line="360" w:lineRule="auto"/>
        <w:rPr>
          <w:szCs w:val="24"/>
        </w:rPr>
      </w:pPr>
    </w:p>
    <w:p w14:paraId="36C572E5" w14:textId="77777777" w:rsidR="003F00F8" w:rsidRDefault="003F00F8" w:rsidP="005B3C0C">
      <w:pPr>
        <w:spacing w:line="360" w:lineRule="auto"/>
        <w:rPr>
          <w:szCs w:val="24"/>
        </w:rPr>
      </w:pPr>
    </w:p>
    <w:p w14:paraId="4FD59E3F" w14:textId="77777777" w:rsidR="003F00F8" w:rsidRDefault="003F00F8" w:rsidP="005B3C0C">
      <w:pPr>
        <w:spacing w:line="360" w:lineRule="auto"/>
        <w:rPr>
          <w:szCs w:val="24"/>
        </w:rPr>
      </w:pPr>
    </w:p>
    <w:p w14:paraId="5124B5AC" w14:textId="77777777" w:rsidR="003F00F8" w:rsidRDefault="003F00F8" w:rsidP="005B3C0C">
      <w:pPr>
        <w:spacing w:line="360" w:lineRule="auto"/>
        <w:rPr>
          <w:szCs w:val="24"/>
        </w:rPr>
      </w:pPr>
    </w:p>
    <w:p w14:paraId="085A58B6" w14:textId="77777777" w:rsidR="003F00F8" w:rsidRDefault="003F00F8" w:rsidP="005B3C0C">
      <w:pPr>
        <w:spacing w:line="360" w:lineRule="auto"/>
        <w:rPr>
          <w:szCs w:val="24"/>
        </w:rPr>
      </w:pPr>
    </w:p>
    <w:p w14:paraId="0D09EDB3" w14:textId="77777777" w:rsidR="003F00F8" w:rsidRDefault="003F00F8" w:rsidP="005B3C0C">
      <w:pPr>
        <w:spacing w:line="360" w:lineRule="auto"/>
        <w:rPr>
          <w:szCs w:val="24"/>
        </w:rPr>
      </w:pPr>
    </w:p>
    <w:p w14:paraId="50F0AC9D" w14:textId="77777777" w:rsidR="005B3C0C" w:rsidRPr="005B3C0C" w:rsidRDefault="005B3C0C" w:rsidP="005B3C0C">
      <w:pPr>
        <w:spacing w:line="360" w:lineRule="auto"/>
        <w:rPr>
          <w:szCs w:val="24"/>
        </w:rPr>
      </w:pPr>
      <w:r w:rsidRPr="005B3C0C">
        <w:rPr>
          <w:szCs w:val="24"/>
        </w:rPr>
        <w:t xml:space="preserve">A moderate projection of future warming, based on continuing fossil fuelled economic growth, estimates that the average surface temperature could increase by 2.6-4.8°C by 2100 </w:t>
      </w:r>
      <w:r w:rsidR="00BD03EC" w:rsidRPr="005B3C0C">
        <w:rPr>
          <w:szCs w:val="24"/>
        </w:rPr>
        <w:fldChar w:fldCharType="begin"/>
      </w:r>
      <w:r w:rsidR="00790A49">
        <w:rPr>
          <w:szCs w:val="24"/>
        </w:rPr>
        <w:instrText xml:space="preserve"> ADDIN ZOTERO_ITEM CSL_CITATION {"citationID":"mvLhgNRp","properties":{"formattedCitation":"(Collins et al., 2013)","plainCitation":"(Collins et al., 2013)"},"citationItems":[{"id":3997,"uris":["http://zotero.org/users/1204444/items/9GNT26HN"],"uri":["http://zotero.org/users/1204444/items/9GNT26HN"],"itemData":{"id":3997,"type":"chapter","title":"Long-term Climate Change: Projections, Commitments and Irreversibility","container-title":"Climate Change 2013: The Physical Science Basis. Contribution of Working Group I to the Fifth Assessment Report of the Intergovernmental Panel on Climate Change","publisher":"Cambridge University Press","publisher-place":"Cambridge, United Kingdom and New York, NY, USA","page":"1029–1136","event-place":"Cambridge, United Kingdom and New York, NY, USA","URL":"www.climatechange2013.org","ISBN":"ISBN 978-1-107-66182-0","shortTitle":"Long-term Climate Change: Projections, Commitments and Irreversibility","editor":[{"family":"Stocker","given":"T.F."},{"family":"Qin","given":"D."},{"family":"Plattner","given":"G.-K."},{"family":"Tignor","given":"M."},{"family":"Allen","given":"S.K."},{"family":"Boschung","given":"J."},{"family":"Nauels","given":"A."},{"family":"Xia","given":"Y."},{"family":"Bex","given":"V."},{"family":"Midgley","given":"P.M."}],"author":[{"family":"Collins","given":"M."},{"family":"Knutti","given":"R."},{"family":"Arblaster","given":"J."},{"family":"Dufresne","given":"J.-L."},{"family":"Fichefet","given":"T."},{"family":"Friedlingstein","given":"P."},{"family":"Gao","given":"X."},{"family":"Gutowski","given":"W.J."},{"family":"Johns","given":"T."},{"family":"Krinner","given":"G."},{"family":"Shongwe","given":"M."},{"family":"Tebaldi","given":"C."},{"family":"Weaver","given":"A.J."},{"family":"Wehner","given":"M."}],"issued":{"date-parts":[["2013"]]}}}],"schema":"https://github.com/citation-style-language/schema/raw/master/csl-citation.json"} </w:instrText>
      </w:r>
      <w:r w:rsidR="00BD03EC" w:rsidRPr="005B3C0C">
        <w:rPr>
          <w:szCs w:val="24"/>
        </w:rPr>
        <w:fldChar w:fldCharType="separate"/>
      </w:r>
      <w:r w:rsidR="00355DDA" w:rsidRPr="00355DDA">
        <w:rPr>
          <w:rFonts w:ascii="Calibri" w:hAnsi="Calibri"/>
        </w:rPr>
        <w:t xml:space="preserve">(Collins </w:t>
      </w:r>
      <w:r w:rsidR="00490409" w:rsidRPr="00490409">
        <w:rPr>
          <w:rFonts w:ascii="Calibri" w:hAnsi="Calibri"/>
          <w:i/>
        </w:rPr>
        <w:t>et al</w:t>
      </w:r>
      <w:r w:rsidR="00355DDA" w:rsidRPr="00355DDA">
        <w:rPr>
          <w:rFonts w:ascii="Calibri" w:hAnsi="Calibri"/>
        </w:rPr>
        <w:t>., 2013)</w:t>
      </w:r>
      <w:r w:rsidR="00BD03EC" w:rsidRPr="005B3C0C">
        <w:rPr>
          <w:szCs w:val="24"/>
        </w:rPr>
        <w:fldChar w:fldCharType="end"/>
      </w:r>
      <w:r w:rsidRPr="005B3C0C">
        <w:rPr>
          <w:szCs w:val="24"/>
        </w:rPr>
        <w:t xml:space="preserve">. Such a rise in temperature is likely to lead to many changes </w:t>
      </w:r>
      <w:r w:rsidRPr="005B3C0C">
        <w:rPr>
          <w:szCs w:val="24"/>
        </w:rPr>
        <w:lastRenderedPageBreak/>
        <w:t xml:space="preserve">to the global climate system, ranging from: increased severity and frequency of drought, flooding and tropical storms to irreversible melting of the polar ice sheets </w:t>
      </w:r>
      <w:r w:rsidR="00BD03EC" w:rsidRPr="005B3C0C">
        <w:rPr>
          <w:szCs w:val="24"/>
        </w:rPr>
        <w:fldChar w:fldCharType="begin"/>
      </w:r>
      <w:r w:rsidR="00790A49">
        <w:rPr>
          <w:szCs w:val="24"/>
        </w:rPr>
        <w:instrText xml:space="preserve"> ADDIN ZOTERO_ITEM CSL_CITATION {"citationID":"2eRhFb7h","properties":{"formattedCitation":"(Collins et al., 2013)","plainCitation":"(Collins et al., 2013)"},"citationItems":[{"id":3997,"uris":["http://zotero.org/users/1204444/items/9GNT26HN"],"uri":["http://zotero.org/users/1204444/items/9GNT26HN"],"itemData":{"id":3997,"type":"chapter","title":"Long-term Climate Change: Projections, Commitments and Irreversibility","container-title":"Climate Change 2013: The Physical Science Basis. Contribution of Working Group I to the Fifth Assessment Report of the Intergovernmental Panel on Climate Change","publisher":"Cambridge University Press","publisher-place":"Cambridge, United Kingdom and New York, NY, USA","page":"1029–1136","event-place":"Cambridge, United Kingdom and New York, NY, USA","URL":"www.climatechange2013.org","ISBN":"ISBN 978-1-107-66182-0","shortTitle":"Long-term Climate Change: Projections, Commitments and Irreversibility","editor":[{"family":"Stocker","given":"T.F."},{"family":"Qin","given":"D."},{"family":"Plattner","given":"G.-K."},{"family":"Tignor","given":"M."},{"family":"Allen","given":"S.K."},{"family":"Boschung","given":"J."},{"family":"Nauels","given":"A."},{"family":"Xia","given":"Y."},{"family":"Bex","given":"V."},{"family":"Midgley","given":"P.M."}],"author":[{"family":"Collins","given":"M."},{"family":"Knutti","given":"R."},{"family":"Arblaster","given":"J."},{"family":"Dufresne","given":"J.-L."},{"family":"Fichefet","given":"T."},{"family":"Friedlingstein","given":"P."},{"family":"Gao","given":"X."},{"family":"Gutowski","given":"W.J."},{"family":"Johns","given":"T."},{"family":"Krinner","given":"G."},{"family":"Shongwe","given":"M."},{"family":"Tebaldi","given":"C."},{"family":"Weaver","given":"A.J."},{"family":"Wehner","given":"M."}],"issued":{"date-parts":[["2013"]]}}}],"schema":"https://github.com/citation-style-language/schema/raw/master/csl-citation.json"} </w:instrText>
      </w:r>
      <w:r w:rsidR="00BD03EC" w:rsidRPr="005B3C0C">
        <w:rPr>
          <w:szCs w:val="24"/>
        </w:rPr>
        <w:fldChar w:fldCharType="separate"/>
      </w:r>
      <w:r w:rsidR="00355DDA" w:rsidRPr="00355DDA">
        <w:rPr>
          <w:rFonts w:ascii="Calibri" w:hAnsi="Calibri"/>
        </w:rPr>
        <w:t xml:space="preserve">(Collins </w:t>
      </w:r>
      <w:r w:rsidR="00490409" w:rsidRPr="00490409">
        <w:rPr>
          <w:rFonts w:ascii="Calibri" w:hAnsi="Calibri"/>
          <w:i/>
        </w:rPr>
        <w:t>et al</w:t>
      </w:r>
      <w:r w:rsidR="00355DDA" w:rsidRPr="00355DDA">
        <w:rPr>
          <w:rFonts w:ascii="Calibri" w:hAnsi="Calibri"/>
        </w:rPr>
        <w:t>., 2013)</w:t>
      </w:r>
      <w:r w:rsidR="00BD03EC" w:rsidRPr="005B3C0C">
        <w:rPr>
          <w:szCs w:val="24"/>
        </w:rPr>
        <w:fldChar w:fldCharType="end"/>
      </w:r>
      <w:r w:rsidRPr="005B3C0C">
        <w:rPr>
          <w:szCs w:val="24"/>
        </w:rPr>
        <w:t>. Sea level projections, although more uncertain, predict a rise of 0.52-0.98 m during the 21</w:t>
      </w:r>
      <w:r w:rsidRPr="005B3C0C">
        <w:rPr>
          <w:szCs w:val="24"/>
          <w:vertAlign w:val="superscript"/>
        </w:rPr>
        <w:t>st</w:t>
      </w:r>
      <w:r w:rsidRPr="005B3C0C">
        <w:rPr>
          <w:szCs w:val="24"/>
        </w:rPr>
        <w:t xml:space="preserve"> century, potentially causing displacement of up 2.4% of the world’s population </w:t>
      </w:r>
      <w:r w:rsidR="00BD03EC" w:rsidRPr="005B3C0C">
        <w:rPr>
          <w:szCs w:val="24"/>
        </w:rPr>
        <w:fldChar w:fldCharType="begin"/>
      </w:r>
      <w:r w:rsidR="00790A49">
        <w:rPr>
          <w:szCs w:val="24"/>
        </w:rPr>
        <w:instrText xml:space="preserve"> ADDIN ZOTERO_ITEM CSL_CITATION {"citationID":"fJvDm1IU","properties":{"formattedCitation":"(Church et al., 2013; Nicholls et al., 2011; Nicholls and Cazenave, 2010; Rahmstorf et al., 2012)","plainCitation":"(Church et al., 2013; Nicholls et al., 2011; Nicholls and Cazenave, 2010; Rahmstorf et al., 2012)"},"citationItems":[{"id":3995,"uris":["http://zotero.org/users/1204444/items/PMUDUMJT"],"uri":["http://zotero.org/users/1204444/items/PMUDUMJT"],"itemData":{"id":3995,"type":"chapter","title":"Sea Level Change","container-title":"Climate Change 2013: The Physical Science Basis. Contribution of Working Group I to the Fifth Assessment Report of the Intergovernmental Panel on Climate Change","publisher":"Cambridge University Press","publisher-place":"Cambridge, United Kingdom and New York, NY, USA","page":"1137–1216","event-place":"Cambridge, United Kingdom and New York, NY, USA","URL":"www.climatechange2013.org","ISBN":"ISBN 978-1-107-66182-0","shortTitle":"Sea Level Change","editor":[{"family":"Stocker","given":"T.F."},{"family":"Qin","given":"D."},{"family":"Plattner","given":"G.-K."},{"family":"Tignor","given":"M."},{"family":"Allen","given":"S.K."},{"family":"Boschung","given":"J."},{"family":"Nauels","given":"A."},{"family":"Xia","given":"Y."},{"family":"Bex","given":"V."},{"family":"Midgley","given":"P.M."}],"author":[{"family":"Church","given":"J.A."},{"family":"Clark","given":"P.U."},{"family":"Cazenave","given":"A."},{"family":"Gregory","given":"J.M."},{"family":"Jevrejeva","given":"S."},{"family":"Levermann","given":"A."},{"family":"Merrifield","given":"M.A."},{"family":"Milne","given":"G.A."},{"family":"Nerem","given":"R.S."},{"family":"Nunn","given":"P.D."},{"family":"Payne","given":"A.J."},{"family":"Pfeffer","given":"W.T."},{"family":"Stammer","given":"D."},{"family":"Unnikrishnan","given":"A.S."}],"issued":{"date-parts":[["2013"]]}}},{"id":292,"uris":["http://zotero.org/users/1204444/items/4I8MZPPN","http://zotero.org/users/1204444/items/E6VRCM2U"],"uri":["http://zotero.org/users/1204444/items/4I8MZPPN","http://zotero.org/users/1204444/items/E6VRCM2U"],"itemData":{"id":292,"type":"article-journal","title":"Sea-level rise and its possible impacts given a ‘beyond 4°C world’ in the twenty-first century","container-title":"Philosophical Transactions of the Royal Society A: Mathematical, Physical and Engineering Sciences","page":"161-181","volume":"369","issue":"1934","source":"rsta.royalsocietypublishing.org","abstract":"The range of future climate-induced sea-level rise remains highly uncertain with continued concern that large increases in the twenty-first century cannot be ruled out. The biggest source of uncertainty is the response of the large ice sheets of Greenland and west Antarctica. Based on our analysis, a pragmatic estimate of sea-level rise by 2100, for a temperature rise of 4°C or more over the same time frame, is between 0.5 m and 2 m—the probability of rises at the high end is judged to be very low, but of unquantifiable probability. However, if realized, an indicative analysis shows that the impact potential is severe, with the real risk of the forced displacement of up to 187 million people over the century (up to 2.4% of global population). This is potentially avoidable by widespread upgrade of protection, albeit rather costly with up to 0.02 per cent of global domestic product needed, and much higher in certain nations. The likelihood of protection being successfully implemented varies between regions, and is lowest in small islands, Africa and parts of Asia, and hence these regions are the most likely to see coastal abandonment. To respond to these challenges, a multi-track approach is required, which would also be appropriate if a temperature rise of less than 4°C was expected. Firstly, we should monitor sea level to detect any significant accelerations in the rate of rise in a timely manner. Secondly, we need to improve our understanding of the climate-induced processes that could contribute to rapid sea-level rise, especially the role of the two major ice sheets, to produce better models that quantify the likely future rise more precisely. Finally, responses need to be carefully considered via a combination of climate mitigation to reduce the rise and adaptation for the residual rise in sea level. In particular, long-term strategic adaptation plans for the full range of possible sea-level rise (and other change) need to be widely developed.","DOI":"10.1098/rsta.2010.0291","ISSN":"1364-503X, 1471-2962","journalAbbreviation":"Phil. Trans. R. Soc. A","language":"en","author":[{"family":"Nicholls","given":"Robert J."},{"family":"Marinova","given":"Natasha"},{"family":"Lowe","given":"Jason A."},{"family":"Brown","given":"Sally"},{"family":"Vellinga","given":"Pier"},{"family":"Gusmão","given":"Diogo","dropping-particle":"de"},{"family":"Hinkel","given":"Jochen"},{"family":"Tol","given":"Richard S. J."}],"issued":{"date-parts":[["2011",1,13]]}}},{"id":288,"uris":["http://zotero.org/users/1204444/items/3XUHQWME","http://zotero.org/users/1204444/items/6BMX24SM"],"uri":["http://zotero.org/users/1204444/items/3XUHQWME","http://zotero.org/users/1204444/items/6BMX24SM"],"itemData":{"id":288,"type":"article-journal","title":"Sea-Level Rise and Its Impact on Coastal Zones","container-title":"Science","page":"1517-1520","volume":"328","issue":"5985","source":"www.sciencemag.org","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DOI":"10.1126/science.1185782","ISSN":"0036-8075, 1095-9203","journalAbbreviation":"Science","language":"en","author":[{"family":"Nicholls","given":"Robert J."},{"family":"Cazenave","given":"Anny"}],"issued":{"date-parts":[["2010",6,18]]}}},{"id":990,"uris":["http://zotero.org/users/1204444/items/WJPFNJ92"],"uri":["http://zotero.org/users/1204444/items/WJPFNJ92"],"itemData":{"id":990,"type":"article-journal","title":"Comparing climate projections to observations up to 2011","container-title":"Environmental Research Letters","page":"044035","volume":"7","issue":"4","source":"CrossRef","DOI":"10.1088/1748-9326/7/4/044035","ISSN":"1748-9326","author":[{"family":"Rahmstorf","given":"Stefan"},{"family":"Foster","given":"Grant"},{"family":"Cazenave","given":"Anny"}],"issued":{"date-parts":[["2012",12,1]]}}}],"schema":"https://github.com/citation-style-language/schema/raw/master/csl-citation.json"} </w:instrText>
      </w:r>
      <w:r w:rsidR="00BD03EC" w:rsidRPr="005B3C0C">
        <w:rPr>
          <w:szCs w:val="24"/>
        </w:rPr>
        <w:fldChar w:fldCharType="separate"/>
      </w:r>
      <w:r w:rsidR="00355DDA" w:rsidRPr="00355DDA">
        <w:rPr>
          <w:rFonts w:ascii="Calibri" w:hAnsi="Calibri"/>
        </w:rPr>
        <w:t xml:space="preserve">(Church </w:t>
      </w:r>
      <w:r w:rsidR="00490409" w:rsidRPr="00490409">
        <w:rPr>
          <w:rFonts w:ascii="Calibri" w:hAnsi="Calibri"/>
          <w:i/>
        </w:rPr>
        <w:t>et al</w:t>
      </w:r>
      <w:r w:rsidR="00355DDA" w:rsidRPr="00355DDA">
        <w:rPr>
          <w:rFonts w:ascii="Calibri" w:hAnsi="Calibri"/>
        </w:rPr>
        <w:t xml:space="preserve">., 2013; Nicholls </w:t>
      </w:r>
      <w:r w:rsidR="00490409" w:rsidRPr="00490409">
        <w:rPr>
          <w:rFonts w:ascii="Calibri" w:hAnsi="Calibri"/>
          <w:i/>
        </w:rPr>
        <w:t>et al</w:t>
      </w:r>
      <w:r w:rsidR="00355DDA" w:rsidRPr="00355DDA">
        <w:rPr>
          <w:rFonts w:ascii="Calibri" w:hAnsi="Calibri"/>
        </w:rPr>
        <w:t xml:space="preserve">., 2011; Nicholls and Cazenave, 2010; Rahmstorf </w:t>
      </w:r>
      <w:r w:rsidR="00490409" w:rsidRPr="00490409">
        <w:rPr>
          <w:rFonts w:ascii="Calibri" w:hAnsi="Calibri"/>
          <w:i/>
        </w:rPr>
        <w:t>et al</w:t>
      </w:r>
      <w:r w:rsidR="00355DDA" w:rsidRPr="00355DDA">
        <w:rPr>
          <w:rFonts w:ascii="Calibri" w:hAnsi="Calibri"/>
        </w:rPr>
        <w:t>., 2012)</w:t>
      </w:r>
      <w:r w:rsidR="00BD03EC" w:rsidRPr="005B3C0C">
        <w:rPr>
          <w:szCs w:val="24"/>
        </w:rPr>
        <w:fldChar w:fldCharType="end"/>
      </w:r>
      <w:r w:rsidRPr="005B3C0C">
        <w:rPr>
          <w:szCs w:val="24"/>
        </w:rPr>
        <w:t xml:space="preserve">. In addition, the combination of rapid climate change and ecosystem fragmentation will overwhelm the ability of flora and fauna to naturally adapt, leading 20-30% of species to be at high risk of extinction </w:t>
      </w:r>
      <w:r w:rsidR="00BD03EC" w:rsidRPr="005B3C0C">
        <w:rPr>
          <w:szCs w:val="24"/>
        </w:rPr>
        <w:fldChar w:fldCharType="begin"/>
      </w:r>
      <w:r w:rsidR="00790A49">
        <w:rPr>
          <w:szCs w:val="24"/>
        </w:rPr>
        <w:instrText xml:space="preserve"> ADDIN ZOTERO_ITEM CSL_CITATION {"citationID":"nnnv3bkeb","properties":{"formattedCitation":"(Fischlin et al., 2007)","plainCitation":"(Fischlin et al., 2007)"},"citationItems":[{"id":584,"uris":["http://zotero.org/users/1204444/items/PZAK7BCD","http://zotero.org/users/1204444/items/HFMDKQMB"],"uri":["http://zotero.org/users/1204444/items/PZAK7BCD","http://zotero.org/users/1204444/items/HFMDKQMB"],"itemData":{"id":584,"type":"chapter","title":"Ecosystems, their properties, goods and services","container-title":"Climate Change 2007: Impacts, Adaption and Vulnerability. Contribution of Working Group II to the Fourth Assessment Report of the Intergovernmental Panel on Climate Change","publisher":"Cambridge University Press","publisher-place":"Cambridge, United Kingdom and New York, NY, USA","volume":"3","source":"Google Scholar","event-place":"Cambridge, United Kingdom and New York, NY, USA","URL":"http://www.eoearth.org/article/IPCC_Fourth_Assessment_Report,_Working_Group_I:_Chapter_2","shortTitle":"IPCC Fourth Assessment Report, Working Group I","author":[{"family":"Fischlin","given":"A"},{"family":"Midgley","given":"G"},{"family":"Price","given":"J"},{"family":"Leemans","given":"R"},{"family":"Gopal","given":"B"},{"family":"Turley","given":"C"},{"family":"Rounsevell","given":"M"},{"family":"Dube","given":"O"},{"family":"Tarazona","given":"J"},{"family":"A","given":"Velichko"}],"editor":[{"family":"Parry","given":"M"},{"family":"Canziani","given":"O"},{"family":"Palutikof","given":"J"},{"family":"Linden","given":"P","non-dropping-particle":"van der"},{"family":"Hanson","given":"C"}],"issued":{"date-parts":[["2007"]]},"accessed":{"date-parts":[["2012",11,9]]}}}],"schema":"https://github.com/citation-style-language/schema/raw/master/csl-citation.json"} </w:instrText>
      </w:r>
      <w:r w:rsidR="00BD03EC" w:rsidRPr="005B3C0C">
        <w:rPr>
          <w:szCs w:val="24"/>
        </w:rPr>
        <w:fldChar w:fldCharType="separate"/>
      </w:r>
      <w:r w:rsidR="00355DDA" w:rsidRPr="00355DDA">
        <w:rPr>
          <w:rFonts w:ascii="Calibri" w:hAnsi="Calibri"/>
        </w:rPr>
        <w:t xml:space="preserve">(Fischlin </w:t>
      </w:r>
      <w:r w:rsidR="00490409" w:rsidRPr="00490409">
        <w:rPr>
          <w:rFonts w:ascii="Calibri" w:hAnsi="Calibri"/>
          <w:i/>
        </w:rPr>
        <w:t>et al</w:t>
      </w:r>
      <w:r w:rsidR="00355DDA" w:rsidRPr="00355DDA">
        <w:rPr>
          <w:rFonts w:ascii="Calibri" w:hAnsi="Calibri"/>
        </w:rPr>
        <w:t>., 2007)</w:t>
      </w:r>
      <w:r w:rsidR="00BD03EC" w:rsidRPr="005B3C0C">
        <w:rPr>
          <w:szCs w:val="24"/>
        </w:rPr>
        <w:fldChar w:fldCharType="end"/>
      </w:r>
      <w:r w:rsidRPr="005B3C0C">
        <w:rPr>
          <w:szCs w:val="24"/>
        </w:rPr>
        <w:t xml:space="preserve">. Such change in the structure and functioning of ecosystems will threaten natural goods and services humans rely on </w:t>
      </w:r>
      <w:r w:rsidR="00BD03EC" w:rsidRPr="005B3C0C">
        <w:rPr>
          <w:szCs w:val="24"/>
        </w:rPr>
        <w:fldChar w:fldCharType="begin"/>
      </w:r>
      <w:r w:rsidR="00790A49">
        <w:rPr>
          <w:szCs w:val="24"/>
        </w:rPr>
        <w:instrText xml:space="preserve"> ADDIN ZOTERO_ITEM CSL_CITATION {"citationID":"26ckq2mkl6","properties":{"formattedCitation":"(Fischlin et al., 2007)","plainCitation":"(Fischlin et al., 2007)"},"citationItems":[{"id":584,"uris":["http://zotero.org/users/1204444/items/PZAK7BCD","http://zotero.org/users/1204444/items/HFMDKQMB"],"uri":["http://zotero.org/users/1204444/items/PZAK7BCD","http://zotero.org/users/1204444/items/HFMDKQMB"],"itemData":{"id":584,"type":"chapter","title":"Ecosystems, their properties, goods and services","container-title":"Climate Change 2007: Impacts, Adaption and Vulnerability. Contribution of Working Group II to the Fourth Assessment Report of the Intergovernmental Panel on Climate Change","publisher":"Cambridge University Press","publisher-place":"Cambridge, United Kingdom and New York, NY, USA","volume":"3","source":"Google Scholar","event-place":"Cambridge, United Kingdom and New York, NY, USA","URL":"http://www.eoearth.org/article/IPCC_Fourth_Assessment_Report,_Working_Group_I:_Chapter_2","shortTitle":"IPCC Fourth Assessment Report, Working Group I","author":[{"family":"Fischlin","given":"A"},{"family":"Midgley","given":"G"},{"family":"Price","given":"J"},{"family":"Leemans","given":"R"},{"family":"Gopal","given":"B"},{"family":"Turley","given":"C"},{"family":"Rounsevell","given":"M"},{"family":"Dube","given":"O"},{"family":"Tarazona","given":"J"},{"family":"A","given":"Velichko"}],"editor":[{"family":"Parry","given":"M"},{"family":"Canziani","given":"O"},{"family":"Palutikof","given":"J"},{"family":"Linden","given":"P","non-dropping-particle":"van der"},{"family":"Hanson","given":"C"}],"issued":{"date-parts":[["2007"]]},"accessed":{"date-parts":[["2012",11,9]]}}}],"schema":"https://github.com/citation-style-language/schema/raw/master/csl-citation.json"} </w:instrText>
      </w:r>
      <w:r w:rsidR="00BD03EC" w:rsidRPr="005B3C0C">
        <w:rPr>
          <w:szCs w:val="24"/>
        </w:rPr>
        <w:fldChar w:fldCharType="separate"/>
      </w:r>
      <w:r w:rsidR="00355DDA" w:rsidRPr="00355DDA">
        <w:rPr>
          <w:rFonts w:ascii="Calibri" w:hAnsi="Calibri"/>
        </w:rPr>
        <w:t xml:space="preserve">(Fischlin </w:t>
      </w:r>
      <w:r w:rsidR="00490409" w:rsidRPr="00490409">
        <w:rPr>
          <w:rFonts w:ascii="Calibri" w:hAnsi="Calibri"/>
          <w:i/>
        </w:rPr>
        <w:t>et al</w:t>
      </w:r>
      <w:r w:rsidR="00355DDA" w:rsidRPr="00355DDA">
        <w:rPr>
          <w:rFonts w:ascii="Calibri" w:hAnsi="Calibri"/>
        </w:rPr>
        <w:t>., 2007)</w:t>
      </w:r>
      <w:r w:rsidR="00BD03EC" w:rsidRPr="005B3C0C">
        <w:rPr>
          <w:szCs w:val="24"/>
        </w:rPr>
        <w:fldChar w:fldCharType="end"/>
      </w:r>
      <w:r w:rsidRPr="005B3C0C">
        <w:rPr>
          <w:szCs w:val="24"/>
        </w:rPr>
        <w:t xml:space="preserve">. </w:t>
      </w:r>
    </w:p>
    <w:p w14:paraId="3C1AF2E7" w14:textId="77777777" w:rsidR="005B3C0C" w:rsidRPr="005B3C0C" w:rsidRDefault="005B3C0C" w:rsidP="005B3C0C">
      <w:pPr>
        <w:spacing w:line="360" w:lineRule="auto"/>
        <w:rPr>
          <w:szCs w:val="24"/>
        </w:rPr>
      </w:pPr>
      <w:r w:rsidRPr="005B3C0C">
        <w:rPr>
          <w:szCs w:val="24"/>
        </w:rPr>
        <w:t xml:space="preserve">The potentially devastating impacts of climatic change have prompted an international effort of mitigation, primarily by reducing GHG emissions. For a rapid transition away from fossil fuels a diverse mixture of renewable energy technologies, nuclear power and carbon capture and storage is needed </w:t>
      </w:r>
      <w:r w:rsidR="00BD03EC" w:rsidRPr="005B3C0C">
        <w:rPr>
          <w:szCs w:val="24"/>
        </w:rPr>
        <w:fldChar w:fldCharType="begin"/>
      </w:r>
      <w:r w:rsidR="00790A49">
        <w:rPr>
          <w:szCs w:val="24"/>
        </w:rPr>
        <w:instrText xml:space="preserve"> ADDIN ZOTERO_ITEM CSL_CITATION {"citationID":"ej6uqotpq","properties":{"formattedCitation":"(Hoffert, 2002; Jean-Baptiste and Ducroux, 2003; Pacala and Socolow, 2004; Sims et al., 2007)","plainCitation":"(Hoffert, 2002; Jean-Baptiste and Ducroux, 2003; Pacala and Socolow, 2004; Sims et al., 2007)","dontUpdate":true},"citationItems":[{"id":641,"uris":["http://zotero.org/users/1204444/items/TKJXPN29","http://zotero.org/users/1204444/items/X5TUG8UE"],"uri":["http://zotero.org/users/1204444/items/TKJXPN29","http://zotero.org/users/1204444/items/X5TUG8UE"],"itemData":{"id":641,"type":"article-journal","title":"Advanced Technology Paths to Global Climate Stability: Energy for a Greenhouse Planet","container-title":"Science","page":"981-987","volume":"298","issue":"5595","source":"CrossRef","DOI":"10.1126/science.1072357","ISSN":"00368075, 10959203","shortTitle":"Advanced Technology Paths to Global Climate Stability","author":[{"family":"Hoffert","given":"M. I."}],"issued":{"date-parts":[["2002",11,1]]}}},{"id":582,"uris":["http://zotero.org/users/1204444/items/PT6SXE2N","http://zotero.org/users/1204444/items/C2KZVR42"],"uri":["http://zotero.org/users/1204444/items/PT6SXE2N","http://zotero.org/users/1204444/items/C2KZVR42"],"itemData":{"id":582,"type":"article-journal","title":"Energy policy and climate change","container-title":"Energy Policy","page":"155–166","volume":"31","issue":"2","source":"Google Scholar","author":[{"family":"Jean-Baptiste","given":"P."},{"family":"Ducroux","given":"R."}],"issued":{"date-parts":[["2003"]]}}},{"id":407,"uris":["http://zotero.org/users/1204444/items/CJDSXUFD","http://zotero.org/users/1204444/items/EQMMU5IT"],"uri":["http://zotero.org/users/1204444/items/CJDSXUFD","http://zotero.org/users/1204444/items/EQMMU5IT"],"itemData":{"id":407,"type":"article-journal","title":"Stabilization Wedges: Solving the Climate Problem for the Next 50 Years with Current Technologies","container-title":"Science","page":"968-972","volume":"305","issue":"5686","source":"www.sciencemag.org","abstract":"Humanity already possesses the fundamental scientific, technical, and industrial know-how to solve the carbon and climate problem for the next half-century. A portfolio of technologies now exists to meet the world's energy needs over the next 50 years and limit atmospheric CO2 to a trajectory that avoids a doubling of the preindustrial concentration. Every element in this portfolio has passed beyond the laboratory bench and demonstration project; many are already implemented somewhere at full industrial scale. Although no element is a credible candidate for doing the entire job (or even half the job) by itself, the portfolio as a whole is large enough that not every element has to be used.","DOI":"10.1126/science.1100103","ISSN":"0036-8075, 1095-9203","shortTitle":"Stabilization Wedges","journalAbbreviation":"Science","language":"en","author":[{"family":"Pacala","given":"S."},{"family":"Socolow","given":"R."}],"issued":{"date-parts":[["2004",8,13]]}}},{"id":651,"uris":["http://zotero.org/users/1204444/items/TTQZXGWP","http://zotero.org/users/1204444/items/VW5IMT69"],"uri":["http://zotero.org/users/1204444/items/TTQZXGWP","http://zotero.org/users/1204444/items/VW5IMT69"],"itemData":{"id":651,"type":"chapter","title":"Energy supply","container-title":"Climate Change 2007: Mitigation. Contribution of Working Group III to the Fourth Assessment Report of the Intergovernmental Panel on Climate Change","publisher":"Cambridge University Press","publisher-place":"Cambridge, United Kingdom and New York, NY, USA.","volume":"14","event-place":"Cambridge, United Kingdom and New York, NY, USA.","author":[{"family":"Sims","given":"R"},{"family":"Schock","given":"A"},{"family":"Adegbululgbe","given":"A"},{"family":"Fenhann","given":"J"},{"family":"Konstantinaviciute","given":"I"},{"family":"Moomaw","given":"W"},{"family":"Nimir,","given":"H"},{"family":"Schlamadinger","given":"B"},{"family":"Torres-Martínez","given":"J"},{"family":"Turner,","given":"C"},{"family":"Uchiyama","given":"S"},{"family":"Vuori","given":"S"},{"family":"Wamukonya","given":"N"},{"family":"Zhang","given":""}],"editor":[{"family":"Metz","given":"O"},{"family":"Davidson","given":"P"},{"family":"Bosch","given":"P"},{"family":"Dave","given":"R"},{"family":"Meyer","given":"L"}],"issued":{"date-parts":[["2007"]]},"accessed":{"date-parts":[["2012",11,7]]}}}],"schema":"https://github.com/citation-style-language/schema/raw/master/csl-citation.json"} </w:instrText>
      </w:r>
      <w:r w:rsidR="00BD03EC" w:rsidRPr="005B3C0C">
        <w:rPr>
          <w:szCs w:val="24"/>
        </w:rPr>
        <w:fldChar w:fldCharType="separate"/>
      </w:r>
      <w:r w:rsidRPr="005B3C0C">
        <w:t xml:space="preserve">(Bruckner </w:t>
      </w:r>
      <w:r w:rsidR="00490409" w:rsidRPr="00490409">
        <w:rPr>
          <w:i/>
        </w:rPr>
        <w:t>et al</w:t>
      </w:r>
      <w:r w:rsidRPr="005B3C0C">
        <w:t>., 2014; Hoffert, 2002; Jean-Baptiste and Ducroux, 2003; Pacala and Socolow, 2004)</w:t>
      </w:r>
      <w:r w:rsidR="00BD03EC" w:rsidRPr="005B3C0C">
        <w:rPr>
          <w:szCs w:val="24"/>
        </w:rPr>
        <w:fldChar w:fldCharType="end"/>
      </w:r>
      <w:r w:rsidRPr="005B3C0C">
        <w:rPr>
          <w:szCs w:val="24"/>
        </w:rPr>
        <w:t xml:space="preserve">. Most renewable energy technologies produce electricity, which accounts for only 35% of total primary energy consumption </w:t>
      </w:r>
      <w:r w:rsidR="00BD03EC" w:rsidRPr="005B3C0C">
        <w:rPr>
          <w:szCs w:val="24"/>
        </w:rPr>
        <w:fldChar w:fldCharType="begin"/>
      </w:r>
      <w:r w:rsidR="00670425">
        <w:rPr>
          <w:szCs w:val="24"/>
        </w:rPr>
        <w:instrText xml:space="preserve"> ADDIN ZOTERO_ITEM CSL_CITATION {"citationID":"of4ppjltt","properties":{"formattedCitation":"(BP plc., 2012)","plainCitation":"(BP plc., 2012)"},"citationItems":[{"id":364,"uris":["http://zotero.org/users/1204444/items/8XZEHV7M"],"uri":["http://zotero.org/users/1204444/items/8XZEHV7M"],"itemData":{"id":364,"type":"report","title":"BP Statistical Review of World Energy June 2012","publisher-place":"London","event-place":"London","URL":"bp.com/statisticalreview","author":[{"family":"BP plc.","given":""}],"issued":{"date-parts":[["2012"]]}}}],"schema":"https://github.com/citation-style-language/schema/raw/master/csl-citation.json"} </w:instrText>
      </w:r>
      <w:r w:rsidR="00BD03EC" w:rsidRPr="005B3C0C">
        <w:rPr>
          <w:szCs w:val="24"/>
        </w:rPr>
        <w:fldChar w:fldCharType="separate"/>
      </w:r>
      <w:r w:rsidRPr="005B3C0C">
        <w:rPr>
          <w:szCs w:val="24"/>
        </w:rPr>
        <w:t>(BP plc., 2012)</w:t>
      </w:r>
      <w:r w:rsidR="00BD03EC" w:rsidRPr="005B3C0C">
        <w:rPr>
          <w:szCs w:val="24"/>
        </w:rPr>
        <w:fldChar w:fldCharType="end"/>
      </w:r>
      <w:r w:rsidRPr="005B3C0C">
        <w:rPr>
          <w:szCs w:val="24"/>
        </w:rPr>
        <w:t xml:space="preserve">. As the electrical grid has decarbonised, other elements of energy consumption such as transport and heating can become electrified to reduce GHG emissions </w:t>
      </w:r>
      <w:r w:rsidR="00BD03EC" w:rsidRPr="005B3C0C">
        <w:rPr>
          <w:szCs w:val="24"/>
        </w:rPr>
        <w:fldChar w:fldCharType="begin"/>
      </w:r>
      <w:r w:rsidR="00790A49">
        <w:rPr>
          <w:szCs w:val="24"/>
        </w:rPr>
        <w:instrText xml:space="preserve"> ADDIN ZOTERO_ITEM CSL_CITATION {"citationID":"cv77lvvfa","properties":{"formattedCitation":"(Hawkins et al., 2012)","plainCitation":"(Hawkins et al., 2012)"},"citationItems":[{"id":611,"uris":["http://zotero.org/users/1204444/items/S8NXE5JM"],"uri":["http://zotero.org/users/1204444/items/S8NXE5JM"],"itemData":{"id":611,"type":"article-journal","title":"Comparative Environmental Life Cycle Assessment of Conventional and Electric Vehicles","container-title":"Journal of Industrial Ecology","page":"no–no","source":"Wiley Online Library","abstract":"Electric vehicles (EVs) coupled with low-carbon electricity sources offer the potential for reducing greenhouse gas emissions and exposure to tailpipe emissions from personal transportation. In considering these benefits, it is important to address concerns of problem-shifting. In addition, while many studies have focused on the use phase in comparing transportation options, vehicle production is also significant when comparing conventional and EVs. We develop and provide a transparent life cycle inventory of conventional and electric vehicles and apply our inventory to assess conventional and EVs over a range of impact categories. We find that EVs powered by the present European electricity mix offer a 10% to 24% decrease in global warming potential (GWP) relative to conventional diesel or gasoline vehicles assuming lifetimes of 150,000 km. However, EVs exhibit the potential for signifi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ficant for EVs than conventional vehicles, assuming a vehicle lifetime of 200,000 km exaggerates the GWP benefits of EVs to 27% to 29% relative to gasoline vehicles or 17% to 20% relative to diesel. An assumption of 100,000 km decreases the benefit of EVs to 9% to 14% with respect to gasoline vehicles and results in impacts indistinguishable from those of a diesel vehicle. Improving the environmental profile of EVs requires engagement around reducing vehicle production supply chain impacts and promoting clean electricity sources in decision making regarding electricity infrastructure.","DOI":"10.1111/j.1530-9290.2012.00532.x","ISSN":"1530-9290","language":"en","author":[{"family":"Hawkins","given":"Troy R."},{"family":"Singh","given":"Bhawna"},{"family":"Majeau-Bettez","given":"Guillaume"},{"family":"Strømman","given":"Anders Hammer"}],"issued":{"date-parts":[["2012"]]}}}],"schema":"https://github.com/citation-style-language/schema/raw/master/csl-citation.json"} </w:instrText>
      </w:r>
      <w:r w:rsidR="00BD03EC" w:rsidRPr="005B3C0C">
        <w:rPr>
          <w:szCs w:val="24"/>
        </w:rPr>
        <w:fldChar w:fldCharType="separate"/>
      </w:r>
      <w:r w:rsidR="00355DDA" w:rsidRPr="00355DDA">
        <w:rPr>
          <w:rFonts w:ascii="Calibri" w:hAnsi="Calibri"/>
        </w:rPr>
        <w:t xml:space="preserve">(Hawkins </w:t>
      </w:r>
      <w:r w:rsidR="00490409" w:rsidRPr="00490409">
        <w:rPr>
          <w:rFonts w:ascii="Calibri" w:hAnsi="Calibri"/>
          <w:i/>
        </w:rPr>
        <w:t>et al</w:t>
      </w:r>
      <w:r w:rsidR="00355DDA" w:rsidRPr="00355DDA">
        <w:rPr>
          <w:rFonts w:ascii="Calibri" w:hAnsi="Calibri"/>
        </w:rPr>
        <w:t>., 2012)</w:t>
      </w:r>
      <w:r w:rsidR="00BD03EC" w:rsidRPr="005B3C0C">
        <w:rPr>
          <w:szCs w:val="24"/>
        </w:rPr>
        <w:fldChar w:fldCharType="end"/>
      </w:r>
      <w:r w:rsidRPr="005B3C0C">
        <w:rPr>
          <w:szCs w:val="24"/>
        </w:rPr>
        <w:t xml:space="preserve">. As an example, the potential of electric vehicles (EVs) to reduce GHG emissions is largely dependent on the energy mix of the grid used for charging. Using coal based power, GHG emissions, not including EV production associated emissions, can be 5% higher to 20% lower than conventional petrol vehicles </w:t>
      </w:r>
      <w:r w:rsidR="00BD03EC" w:rsidRPr="005B3C0C">
        <w:rPr>
          <w:szCs w:val="24"/>
        </w:rPr>
        <w:fldChar w:fldCharType="begin"/>
      </w:r>
      <w:r w:rsidR="00790A49">
        <w:rPr>
          <w:szCs w:val="24"/>
        </w:rPr>
        <w:instrText xml:space="preserve"> ADDIN ZOTERO_ITEM CSL_CITATION {"citationID":"1ocj2ra2gi","properties":{"formattedCitation":"(Delucchi et al., 2014)","plainCitation":"(Delucchi et al., 2014)"},"citationItems":[{"id":3989,"uris":["http://zotero.org/users/1204444/items/ZPMRPR6K"],"uri":["http://zotero.org/users/1204444/items/ZPMRPR6K"],"itemData":{"id":3989,"type":"article-journal","title":"An assessment of electric vehicles: technology, infrastructure requirements, greenhouse-gas emissions, petroleum use, material use, lifetime cost, consumer acceptance and policy initiatives","container-title":"Philosophical Transactions of the Royal Society of London A: Mathematical, Physical and Engineering Sciences","page":"20120325","volume":"372","issue":"2006","source":"rsta.royalsocietypublishing.org","abstract":"Concerns about climate change, urban air pollution and dependence on unstable and expensive supplies of foreign oil have led policy-makers and researchers to investigate alternatives to conventional petroleum-fuelled internal-combustion-engine vehicles in transportation. Because vehicles that get some or all of their power from an electric drivetrain can have low or even zero emissions of greenhouse gases (GHGs) and urban air pollutants, and can consume little or no petroleum, there is considerable interest in developing and evaluating advanced electric vehicles (EVs), including pure battery-electric vehicles, plug-in hybrid electric vehicles and hydrogen fuel-cell electric vehicles. To help researchers and policy-makers assess the potential of EVs to mitigate climate change and reduce petroleum use, this paper discusses the technology of EVs, the infrastructure needed for their development, impacts on emissions of GHGs, petroleum use, materials use, lifetime costs, consumer acceptance and policy considerations.","DOI":"10.1098/rsta.2012.0325","ISSN":"1364-503X, 1471-2962","note":"PMID: 24298079","shortTitle":"An assessment of electric vehicles","language":"en","author":[{"family":"Delucchi","given":"M. A."},{"family":"Yang","given":"C."},{"family":"Burke","given":"A. F."},{"family":"Ogden","given":"J. M."},{"family":"Kurani","given":"K."},{"family":"Kessler","given":"J."},{"family":"Sperling","given":"D."}],"issued":{"date-parts":[["2014",1,13]]},"PMID":"24298079"}}],"schema":"https://github.com/citation-style-language/schema/raw/master/csl-citation.json"} </w:instrText>
      </w:r>
      <w:r w:rsidR="00BD03EC" w:rsidRPr="005B3C0C">
        <w:rPr>
          <w:szCs w:val="24"/>
        </w:rPr>
        <w:fldChar w:fldCharType="separate"/>
      </w:r>
      <w:r w:rsidR="00355DDA" w:rsidRPr="00355DDA">
        <w:rPr>
          <w:rFonts w:ascii="Calibri" w:hAnsi="Calibri"/>
        </w:rPr>
        <w:t xml:space="preserve">(Delucchi </w:t>
      </w:r>
      <w:r w:rsidR="00490409" w:rsidRPr="00490409">
        <w:rPr>
          <w:rFonts w:ascii="Calibri" w:hAnsi="Calibri"/>
          <w:i/>
        </w:rPr>
        <w:t>et al</w:t>
      </w:r>
      <w:r w:rsidR="00355DDA" w:rsidRPr="00355DDA">
        <w:rPr>
          <w:rFonts w:ascii="Calibri" w:hAnsi="Calibri"/>
        </w:rPr>
        <w:t>., 2014)</w:t>
      </w:r>
      <w:r w:rsidR="00BD03EC" w:rsidRPr="005B3C0C">
        <w:rPr>
          <w:szCs w:val="24"/>
        </w:rPr>
        <w:fldChar w:fldCharType="end"/>
      </w:r>
      <w:r w:rsidRPr="005B3C0C">
        <w:rPr>
          <w:szCs w:val="24"/>
        </w:rPr>
        <w:t xml:space="preserve">. In comparison, using natural gas power, GHG emission can be reduced by 55-60%  </w:t>
      </w:r>
      <w:r w:rsidR="00BD03EC" w:rsidRPr="005B3C0C">
        <w:rPr>
          <w:szCs w:val="24"/>
        </w:rPr>
        <w:fldChar w:fldCharType="begin"/>
      </w:r>
      <w:r w:rsidR="00790A49">
        <w:rPr>
          <w:szCs w:val="24"/>
        </w:rPr>
        <w:instrText xml:space="preserve"> ADDIN ZOTERO_ITEM CSL_CITATION {"citationID":"paeRtr0x","properties":{"formattedCitation":"(Delucchi et al., 2014)","plainCitation":"(Delucchi et al., 2014)"},"citationItems":[{"id":3989,"uris":["http://zotero.org/users/1204444/items/ZPMRPR6K"],"uri":["http://zotero.org/users/1204444/items/ZPMRPR6K"],"itemData":{"id":3989,"type":"article-journal","title":"An assessment of electric vehicles: technology, infrastructure requirements, greenhouse-gas emissions, petroleum use, material use, lifetime cost, consumer acceptance and policy initiatives","container-title":"Philosophical Transactions of the Royal Society of London A: Mathematical, Physical and Engineering Sciences","page":"20120325","volume":"372","issue":"2006","source":"rsta.royalsocietypublishing.org","abstract":"Concerns about climate change, urban air pollution and dependence on unstable and expensive supplies of foreign oil have led policy-makers and researchers to investigate alternatives to conventional petroleum-fuelled internal-combustion-engine vehicles in transportation. Because vehicles that get some or all of their power from an electric drivetrain can have low or even zero emissions of greenhouse gases (GHGs) and urban air pollutants, and can consume little or no petroleum, there is considerable interest in developing and evaluating advanced electric vehicles (EVs), including pure battery-electric vehicles, plug-in hybrid electric vehicles and hydrogen fuel-cell electric vehicles. To help researchers and policy-makers assess the potential of EVs to mitigate climate change and reduce petroleum use, this paper discusses the technology of EVs, the infrastructure needed for their development, impacts on emissions of GHGs, petroleum use, materials use, lifetime costs, consumer acceptance and policy considerations.","DOI":"10.1098/rsta.2012.0325","ISSN":"1364-503X, 1471-2962","note":"PMID: 24298079","shortTitle":"An assessment of electric vehicles","language":"en","author":[{"family":"Delucchi","given":"M. A."},{"family":"Yang","given":"C."},{"family":"Burke","given":"A. F."},{"family":"Ogden","given":"J. M."},{"family":"Kurani","given":"K."},{"family":"Kessler","given":"J."},{"family":"Sperling","given":"D."}],"issued":{"date-parts":[["2014",1,13]]},"PMID":"24298079"}}],"schema":"https://github.com/citation-style-language/schema/raw/master/csl-citation.json"} </w:instrText>
      </w:r>
      <w:r w:rsidR="00BD03EC" w:rsidRPr="005B3C0C">
        <w:rPr>
          <w:szCs w:val="24"/>
        </w:rPr>
        <w:fldChar w:fldCharType="separate"/>
      </w:r>
      <w:r w:rsidR="00355DDA" w:rsidRPr="00355DDA">
        <w:rPr>
          <w:rFonts w:ascii="Calibri" w:hAnsi="Calibri"/>
        </w:rPr>
        <w:t xml:space="preserve">(Delucchi </w:t>
      </w:r>
      <w:r w:rsidR="00490409" w:rsidRPr="00490409">
        <w:rPr>
          <w:rFonts w:ascii="Calibri" w:hAnsi="Calibri"/>
          <w:i/>
        </w:rPr>
        <w:t>et al</w:t>
      </w:r>
      <w:r w:rsidR="00355DDA" w:rsidRPr="00355DDA">
        <w:rPr>
          <w:rFonts w:ascii="Calibri" w:hAnsi="Calibri"/>
        </w:rPr>
        <w:t>., 2014)</w:t>
      </w:r>
      <w:r w:rsidR="00BD03EC" w:rsidRPr="005B3C0C">
        <w:rPr>
          <w:szCs w:val="24"/>
        </w:rPr>
        <w:fldChar w:fldCharType="end"/>
      </w:r>
      <w:r w:rsidRPr="005B3C0C">
        <w:rPr>
          <w:szCs w:val="24"/>
        </w:rPr>
        <w:t xml:space="preserve">. </w:t>
      </w:r>
      <w:r w:rsidR="00561CB2" w:rsidRPr="005B3C0C">
        <w:rPr>
          <w:szCs w:val="24"/>
        </w:rPr>
        <w:t>Consequently,</w:t>
      </w:r>
      <w:r w:rsidRPr="005B3C0C">
        <w:rPr>
          <w:szCs w:val="24"/>
        </w:rPr>
        <w:t xml:space="preserve"> the full potential of electric vehicles will only be realised once the grid is fully decarbonised. Full or even partial decarbonisation of electricity generation is a long-term goal; large increases in electricity demand from electrification will add further strain to this grid decarbonisation. In the short-term, as with most energy systems, a mixed strategy which includes the use of low carbon fuels, such as biofuels, can act as a bridging technology to reduce GHG emissions from non-electric energy consumption, specifically transportation using existing infrastructure </w:t>
      </w:r>
      <w:r w:rsidR="00BD03EC" w:rsidRPr="005B3C0C">
        <w:rPr>
          <w:szCs w:val="24"/>
        </w:rPr>
        <w:fldChar w:fldCharType="begin"/>
      </w:r>
      <w:r w:rsidR="00790A49">
        <w:rPr>
          <w:szCs w:val="24"/>
        </w:rPr>
        <w:instrText xml:space="preserve"> ADDIN ZOTERO_ITEM CSL_CITATION {"citationID":"1gsf7ptv48","properties":{"formattedCitation":"(Ribeiro et al., 2007)","plainCitation":"(Ribeiro et al., 2007)"},"citationItems":[{"id":251,"uris":["http://zotero.org/users/1204444/items/7FPJE7MW"],"uri":["http://zotero.org/users/1204444/items/7FPJE7MW"],"itemData":{"id":251,"type":"chapter","title":"Transport and its infrastructure","container-title":"Climate Change 2007: Mitigation. Contribution of Working Group III to the Fourth Assessment Report of the Intergovernmental Panel on Climate Change","publisher":"Cambridge University Press","publisher-place":"Cambridge, United Kingdom and New York, NY, USA","event-place":"Cambridge, United Kingdom and New York, NY, USA","author":[{"family":"Ribeiro","given":"K"},{"family":"Kobayashi","given":"S"},{"family":"Beuthe","given":"M"},{"family":"Gasca","given":"J"},{"family":"Greene","given":"D"},{"family":"Lee","given":"D"},{"family":"Muromachi","given":"Y"},{"family":"Newton","given":"P"},{"family":"Plotkin","given":"S"},{"family":"Sperling","given":"D"},{"family":"Wit","given":"R"},{"family":"Zhou","given":"P"}],"editor":[{"family":"Metz","given":"B"},{"family":"Davidson","given":"O"},{"family":"Bosch","given":"P"},{"family":"Dave","given":"R"},{"family":"Meyer","given":"L"}],"issued":{"date-parts":[["2007"]]}}}],"schema":"https://github.com/citation-style-language/schema/raw/master/csl-citation.json"} </w:instrText>
      </w:r>
      <w:r w:rsidR="00BD03EC" w:rsidRPr="005B3C0C">
        <w:rPr>
          <w:szCs w:val="24"/>
        </w:rPr>
        <w:fldChar w:fldCharType="separate"/>
      </w:r>
      <w:r w:rsidR="00355DDA" w:rsidRPr="00355DDA">
        <w:rPr>
          <w:rFonts w:ascii="Calibri" w:hAnsi="Calibri"/>
        </w:rPr>
        <w:t xml:space="preserve">(Ribeiro </w:t>
      </w:r>
      <w:r w:rsidR="00490409" w:rsidRPr="00490409">
        <w:rPr>
          <w:rFonts w:ascii="Calibri" w:hAnsi="Calibri"/>
          <w:i/>
        </w:rPr>
        <w:t>et al</w:t>
      </w:r>
      <w:r w:rsidR="00355DDA" w:rsidRPr="00355DDA">
        <w:rPr>
          <w:rFonts w:ascii="Calibri" w:hAnsi="Calibri"/>
        </w:rPr>
        <w:t>., 2007)</w:t>
      </w:r>
      <w:r w:rsidR="00BD03EC" w:rsidRPr="005B3C0C">
        <w:rPr>
          <w:szCs w:val="24"/>
        </w:rPr>
        <w:fldChar w:fldCharType="end"/>
      </w:r>
      <w:r w:rsidR="00BD03EC" w:rsidRPr="005B3C0C">
        <w:rPr>
          <w:szCs w:val="24"/>
        </w:rPr>
        <w:fldChar w:fldCharType="begin"/>
      </w:r>
      <w:r w:rsidRPr="005B3C0C">
        <w:rPr>
          <w:szCs w:val="24"/>
        </w:rPr>
        <w:instrText xml:space="preserve"> ADDIN ZOTERO_TEMP </w:instrText>
      </w:r>
      <w:r w:rsidR="00BD03EC" w:rsidRPr="005B3C0C">
        <w:rPr>
          <w:szCs w:val="24"/>
        </w:rPr>
        <w:fldChar w:fldCharType="end"/>
      </w:r>
      <w:r w:rsidRPr="005B3C0C">
        <w:rPr>
          <w:szCs w:val="24"/>
        </w:rPr>
        <w:t xml:space="preserve">. In addition certain large and rapidly growing industries such as shipping and aviation, which contribute significantly to global GHG </w:t>
      </w:r>
      <w:r w:rsidRPr="005B3C0C">
        <w:rPr>
          <w:szCs w:val="24"/>
        </w:rPr>
        <w:lastRenderedPageBreak/>
        <w:t xml:space="preserve">emissions, are likely to continue to use energy dense liquid fuels in the future due to inadequacies of battery and fuel cell technology </w:t>
      </w:r>
      <w:r w:rsidR="00BD03EC" w:rsidRPr="005B3C0C">
        <w:rPr>
          <w:szCs w:val="24"/>
        </w:rPr>
        <w:fldChar w:fldCharType="begin"/>
      </w:r>
      <w:r w:rsidR="00790A49">
        <w:rPr>
          <w:szCs w:val="24"/>
        </w:rPr>
        <w:instrText xml:space="preserve"> ADDIN ZOTERO_ITEM CSL_CITATION {"citationID":"1acvbosspb","properties":{"formattedCitation":"{\\rtf (Anderson et al., 2008; Chang, 2012; Fern\\uc0\\u225{}ndez Soto et al., 2010; Lee et al., 2009; Stephens et al., 2010; Strachan and Usher, 2012)}","plainCitation":"(Anderson et al., 2008; Chang, 2012; Fernández Soto et al., 2010; Lee et al., 2009; Stephens et al., 2010; Strachan and Usher, 2012)"},"citationItems":[{"id":967,"uris":["http://zotero.org/users/1204444/items/AIMB5DAI"],"uri":["http://zotero.org/users/1204444/items/AIMB5DAI"],"itemData":{"id":967,"type":"article-journal","title":"The Tyndall decarbonisation scenarios—Part II: Scenarios for a 60% CO2 reduction in the UK","container-title":"Energy Policy","page":"3764-3773","volume":"36","issue":"10","source":"ScienceDirect","abstract":"This paper describes the Tyndall decarbonisation scenarios, the first to take account of CO2 emissions from the whole of the UK's energy system, including emissions from international shipping and aviation. It builds on Part I, which outlined the backcasting methodology developed to generate the scenarios. The five scenarios produced through this process articulate alternative vision of a substantially decarbonised society in 2050, ranging from a halving of energy consumption from current levels to a near doubling. This work demonstrates that a 60% reduction in the UK's CO2 emissions is achievable, even when all CO2 sources are taken into account. The impacts and consequences of the scenarios were assessed by means of a multi-criteria framework which cautions us that the high energy demand scenarios will have a large impact on broader sustainability criteria.","DOI":"10.1016/j.enpol.2008.06.002","ISSN":"0301-4215","shortTitle":"The Tyndall decarbonisation scenarios—Part II","journalAbbreviation":"Energy Policy","author":[{"family":"Anderson","given":"Kevin L."},{"family":"Mander","given":"Sarah L."},{"family":"Bows","given":"Alice"},{"family":"Shackley","given":"Simon"},{"family":"Agnolucci","given":"Paolo"},{"family":"Ekins","given":"Paul"}],"issued":{"date-parts":[["2008",10]]}}},{"id":139,"uris":["http://zotero.org/users/1204444/items/X9RWW6NS"],"uri":["http://zotero.org/users/1204444/items/X9RWW6NS"],"itemData":{"id":139,"type":"article-journal","title":"Aviation and global climate change in the 21st century","container-title":"Atmospheric Environment","page":"3520-3537","volume":"43","issue":"22-23","source":"CrossRef","DOI":"10.1016/j.atmosenv.2009.04.024","ISSN":"13522310","author":[{"family":"Lee","given":"David S."},{"family":"Fahey","given":"David W."},{"family":"Forster","given":"Piers M."},{"family":"Newton","given":"Peter J."},{"family":"Wit","given":"Ron C.N."},{"family":"Lim","given":"Ling L."},{"family":"Owen","given":"Bethan"},{"family":"Sausen","given":"Robert"}],"issued":{"date-parts":[["2009",7]]}}},{"id":590,"uris":["http://zotero.org/users/1204444/items/QHEMC9UE"],"uri":["http://zotero.org/users/1204444/items/QHEMC9UE"],"itemData":{"id":590,"type":"article-journal","title":"Alternative Sources of Energy in Shipping","container-title":"The Journal of Navigation","page":"435-448","volume":"63","issue":"03","source":"Cambridge Journals Online","abstract":"In recent years, there have been strategy changes in international and European policies and procedures about the environment and sustainable development. The focus has been on the agents and activities that exhaust natural resources and harm the environment. The International Maritime Organization (IMO) and shipping companies' international organisations are trying to reduce the polluting emissions and greenhouse gases generated by vessels. This article looks at various alternative energy sources that can be used to power vessels and their auxiliary equipment, as well as at their economic and environmental repercussions on the transport of goods by sea.","DOI":"10.1017/S0373463310000111","author":[{"family":"Fernández Soto","given":"J.l."},{"family":"Garay Seijo","given":"R."},{"family":"Fraguela Formoso","given":"J.a."},{"family":"Gregorio Iglesias","given":"G."},{"family":"Carral Couce","given":"L."}],"issued":{"date-parts":[["2010"]]}}},{"id":66,"uris":["http://zotero.org/users/1204444/items/AIU54NRC"],"uri":["http://zotero.org/users/1204444/items/AIU54NRC"],"itemData":{"id":66,"type":"article-journal","title":"Future prospects of microalgal biofuel production systems","container-title":"Trends in Plant Science","page":"554-564","volume":"15","issue":"10","source":"ScienceDirect","abstract":"Climate change mitigation, economic growth and stability, and the ongoing depletion of oil reserves are all major drivers for the development of economically rational, renewable energy technology platforms. Microalgae have re-emerged as a popular feedstock for the production of biofuels and other more valuable products. Even though integrated microalgal production systems have some clear advantages and present a promising alternative to highly controversial first generation biofuel systems, the associated hype has often exceeded the boundaries of reality. With a growing number of recent analyses demonstrating that despite the hype, these systems are conceptually sound and potentially sustainable given the available inputs, we review the research areas that are key to attaining economic reality and the future development of the industry.","DOI":"10.1016/j.tplants.2010.06.003","ISSN":"1360-1385","journalAbbreviation":"Trends in Plant Science","author":[{"family":"Stephens","given":"Evan"},{"family":"Ross","given":"Ian L."},{"family":"Mussgnug","given":"Jan H."},{"family":"Wagner","given":"Liam D."},{"family":"Borowitzka","given":"Michael A."},{"family":"Posten","given":"Clemens"},{"family":"Kruse","given":"Olaf"},{"family":"Hankamer","given":"Ben"}],"issued":{"date-parts":[["2010",10]]}}},{"id":199,"uris":["http://zotero.org/users/1204444/items/39TE3NWT"],"uri":["http://zotero.org/users/1204444/items/39TE3NWT"],"itemData":{"id":199,"type":"article-journal","title":"Marine energy consumption, national economic activity, and greenhouse gas emissions from international shipping","container-title":"Energy Policy","page":"843-848","volume":"41","source":"ScienceDirect","abstract":"The causal relationships among marine energy consumption, greenhouse gas emissions from international shipping, and economic growth for Kyoto Protocol Annex I countries for the period of 1990 to 2006 are discussed. The real gross domestic product is used as a proxy for economic activity. The United States is also discussed because it was the main global polluter before 2006. The co-integration methodology and an error-correction model are used to examine the causal relationships. The empirical results show that marine energy consumption and GDP are the main factors of increased GHG emissions in the short-run, and that economic activity significantly increased emissions in the long-run. Emissions from shipping are more closely related to marine energy consumption than to economic activity. Hence, policies for mitigating greenhouse gas emissions from marine shipping need to focus on greater energy efficiency in the design of ship engines and hulls.","DOI":"10.1016/j.enpol.2011.11.066","ISSN":"0301-4215","shortTitle":"Modeling Transport (Energy) Demand and Policies","journalAbbreviation":"Energy Policy","author":[{"family":"Chang","given":"Ching"}],"issued":{"date-parts":[["2012",2]]}}},{"id":964,"uris":["http://zotero.org/users/1204444/items/QZH2K5RF"],"uri":["http://zotero.org/users/1204444/items/QZH2K5RF"],"itemData":{"id":964,"type":"article-journal","title":"Failure to achieve stringent carbon reduction targets in a second-best policy world","container-title":"Climatic Change","page":"121-139","volume":"113","issue":"2","source":"Springer Link (old)","abstract":"Legislation to decarbonise energy systems within overall greenhouse gas reduction targets represents an immense and unprecedented energy policy challenge. However there is a dichotomy between this level of policy ambition and prior modelling studies that find such targets economically, technologically and socially feasible under idealised ― first-best policies. This paper makes a significant contribution to current analytical efforts to account for realistic ― second-best climate mitigation policy implementation. This is achieved via a technical classification of secondbest common mode issues at a detailed national level: both internal (behavioural change, infrastructure implementation) and external (new technologies, resource availability). Under a combinatory second-best scenario, meeting targets greater than a 70% reduction in CO 2 by 2050 entail costs above a subjective barrier of 1% of GDP, while extreme mitigation scenarios (&amp;gt;90% CO 2 reduction) are infeasible. These high costs are equally due to disappointing progress in behavioural and technological mitigation efforts. Expensive second-best mitigation scenarios can still rely on extreme assumptions including the full deployment of the UK‘s offshore wind resource or the complete diffusion of energy efficiency measures in end-use sectors. By demonstrating the fragilities of a low carbon energy system pathway, policy makers can explore protective and proactive strategies to ensure targets can actually be met. Additionally, systematic analysis of failure in stringent long term decarbonisation scenarios teaches energy analysts about the trade-offs in model efficacy vs. confidence.","DOI":"10.1007/s10584-011-0267-6","ISSN":"0165-0009","author":[{"family":"Strachan","given":"Neil"},{"family":"Usher","given":"Will"}],"issued":{"date-parts":[["2012"]]}}}],"schema":"https://github.com/citation-style-language/schema/raw/master/csl-citation.json"} </w:instrText>
      </w:r>
      <w:r w:rsidR="00BD03EC" w:rsidRPr="005B3C0C">
        <w:rPr>
          <w:szCs w:val="24"/>
        </w:rPr>
        <w:fldChar w:fldCharType="separate"/>
      </w:r>
      <w:r w:rsidR="00355DDA" w:rsidRPr="00355DDA">
        <w:rPr>
          <w:rFonts w:ascii="Calibri" w:hAnsi="Calibri" w:cs="Times New Roman"/>
          <w:szCs w:val="24"/>
        </w:rPr>
        <w:t xml:space="preserve">(Anderson </w:t>
      </w:r>
      <w:r w:rsidR="00490409" w:rsidRPr="00490409">
        <w:rPr>
          <w:rFonts w:ascii="Calibri" w:hAnsi="Calibri" w:cs="Times New Roman"/>
          <w:i/>
          <w:szCs w:val="24"/>
        </w:rPr>
        <w:t>et al</w:t>
      </w:r>
      <w:r w:rsidR="00355DDA" w:rsidRPr="00355DDA">
        <w:rPr>
          <w:rFonts w:ascii="Calibri" w:hAnsi="Calibri" w:cs="Times New Roman"/>
          <w:szCs w:val="24"/>
        </w:rPr>
        <w:t xml:space="preserve">., 2008; Chang, 2012; Fernández Soto </w:t>
      </w:r>
      <w:r w:rsidR="00490409" w:rsidRPr="00490409">
        <w:rPr>
          <w:rFonts w:ascii="Calibri" w:hAnsi="Calibri" w:cs="Times New Roman"/>
          <w:i/>
          <w:szCs w:val="24"/>
        </w:rPr>
        <w:t>et al</w:t>
      </w:r>
      <w:r w:rsidR="00355DDA" w:rsidRPr="00355DDA">
        <w:rPr>
          <w:rFonts w:ascii="Calibri" w:hAnsi="Calibri" w:cs="Times New Roman"/>
          <w:szCs w:val="24"/>
        </w:rPr>
        <w:t xml:space="preserve">., 2010; Lee </w:t>
      </w:r>
      <w:r w:rsidR="00490409" w:rsidRPr="00490409">
        <w:rPr>
          <w:rFonts w:ascii="Calibri" w:hAnsi="Calibri" w:cs="Times New Roman"/>
          <w:i/>
          <w:szCs w:val="24"/>
        </w:rPr>
        <w:t>et al</w:t>
      </w:r>
      <w:r w:rsidR="00355DDA" w:rsidRPr="00355DDA">
        <w:rPr>
          <w:rFonts w:ascii="Calibri" w:hAnsi="Calibri" w:cs="Times New Roman"/>
          <w:szCs w:val="24"/>
        </w:rPr>
        <w:t xml:space="preserve">., 2009; Stephens </w:t>
      </w:r>
      <w:r w:rsidR="00490409" w:rsidRPr="00490409">
        <w:rPr>
          <w:rFonts w:ascii="Calibri" w:hAnsi="Calibri" w:cs="Times New Roman"/>
          <w:i/>
          <w:szCs w:val="24"/>
        </w:rPr>
        <w:t>et al</w:t>
      </w:r>
      <w:r w:rsidR="00355DDA" w:rsidRPr="00355DDA">
        <w:rPr>
          <w:rFonts w:ascii="Calibri" w:hAnsi="Calibri" w:cs="Times New Roman"/>
          <w:szCs w:val="24"/>
        </w:rPr>
        <w:t>., 2010; Strachan and Usher, 2012)</w:t>
      </w:r>
      <w:r w:rsidR="00BD03EC" w:rsidRPr="005B3C0C">
        <w:rPr>
          <w:szCs w:val="24"/>
        </w:rPr>
        <w:fldChar w:fldCharType="end"/>
      </w:r>
      <w:r w:rsidRPr="005B3C0C">
        <w:rPr>
          <w:szCs w:val="24"/>
        </w:rPr>
        <w:t xml:space="preserve">. In the long-term, it is a realistic goal that these specific energy demands can be completely met by the production of biofuels. </w:t>
      </w:r>
    </w:p>
    <w:p w14:paraId="70E56906" w14:textId="77777777" w:rsidR="003F00F8" w:rsidRDefault="005B3C0C" w:rsidP="005B3C0C">
      <w:pPr>
        <w:spacing w:line="360" w:lineRule="auto"/>
        <w:rPr>
          <w:szCs w:val="24"/>
        </w:rPr>
      </w:pPr>
      <w:r w:rsidRPr="005B3C0C">
        <w:rPr>
          <w:szCs w:val="24"/>
        </w:rPr>
        <w:t xml:space="preserve">Biofuel is a term used to describe a variety of different fuels which are produced from a renewable biomass feedstock </w:t>
      </w:r>
      <w:r w:rsidR="00BD03EC" w:rsidRPr="005B3C0C">
        <w:rPr>
          <w:szCs w:val="24"/>
        </w:rPr>
        <w:fldChar w:fldCharType="begin"/>
      </w:r>
      <w:r w:rsidR="00790A49">
        <w:rPr>
          <w:szCs w:val="24"/>
        </w:rPr>
        <w:instrText xml:space="preserve"> ADDIN ZOTERO_ITEM CSL_CITATION {"citationID":"VVOruiBT","properties":{"formattedCitation":"(Bessou et al., 2011)","plainCitation":"(Bessou et al., 2011)"},"citationItems":[{"id":243,"uris":["http://zotero.org/users/1204444/items/F6269DU6"],"uri":["http://zotero.org/users/1204444/items/F6269DU6"],"itemData":{"id":243,"type":"article-journal","title":"Biofuels, greenhouse gases and climate change. A review","container-title":"Agronomy for Sustainable Development","page":"1-79","volume":"31","issue":"1","source":"CrossRef","DOI":"10.1051/agro/2009039","ISSN":"1774-0746, 1773-0155","author":[{"family":"Bessou","given":"Cécile"},{"family":"Ferchaud","given":"Fabien"},{"family":"Gabrielle","given":"Benoît"},{"family":"Mary","given":"Bruno"}],"issued":{"date-parts":[["2011",4,1]]}}}],"schema":"https://github.com/citation-style-language/schema/raw/master/csl-citation.json"} </w:instrText>
      </w:r>
      <w:r w:rsidR="00BD03EC" w:rsidRPr="005B3C0C">
        <w:rPr>
          <w:szCs w:val="24"/>
        </w:rPr>
        <w:fldChar w:fldCharType="separate"/>
      </w:r>
      <w:r w:rsidR="00355DDA" w:rsidRPr="00355DDA">
        <w:rPr>
          <w:rFonts w:ascii="Calibri" w:hAnsi="Calibri"/>
        </w:rPr>
        <w:t xml:space="preserve">(Bessou </w:t>
      </w:r>
      <w:r w:rsidR="00490409" w:rsidRPr="00490409">
        <w:rPr>
          <w:rFonts w:ascii="Calibri" w:hAnsi="Calibri"/>
          <w:i/>
        </w:rPr>
        <w:t>et al</w:t>
      </w:r>
      <w:r w:rsidR="00355DDA" w:rsidRPr="00355DDA">
        <w:rPr>
          <w:rFonts w:ascii="Calibri" w:hAnsi="Calibri"/>
        </w:rPr>
        <w:t>., 2011)</w:t>
      </w:r>
      <w:r w:rsidR="00BD03EC" w:rsidRPr="005B3C0C">
        <w:rPr>
          <w:szCs w:val="24"/>
        </w:rPr>
        <w:fldChar w:fldCharType="end"/>
      </w:r>
      <w:r w:rsidRPr="005B3C0C">
        <w:rPr>
          <w:szCs w:val="24"/>
        </w:rPr>
        <w:t>.  Biofuels are often considered carbon neutral (zero net emissions) because the CO</w:t>
      </w:r>
      <w:r w:rsidRPr="005B3C0C">
        <w:rPr>
          <w:szCs w:val="24"/>
          <w:vertAlign w:val="subscript"/>
        </w:rPr>
        <w:t>2</w:t>
      </w:r>
      <w:r w:rsidRPr="005B3C0C">
        <w:rPr>
          <w:szCs w:val="24"/>
        </w:rPr>
        <w:t xml:space="preserve"> released during combustion has been sequestered from the atmosphere during the biofuel feedstock’s growth. Over the last decade there has been a boom in the production of biofuels, particularly in the US, Brazil and Europe, driven by government initiatives to increase energy security and reduce GHG emissions. For example, in the US, the Energy Policy Act 2005 and its amendment the Energy Independence and Security Act of 2007 set an ambitious subsidised mandate for biofuel production leading to a near 4-fold increase in production over the course of 5 years </w:t>
      </w:r>
      <w:r w:rsidR="00BD03EC" w:rsidRPr="005B3C0C">
        <w:rPr>
          <w:szCs w:val="24"/>
        </w:rPr>
        <w:fldChar w:fldCharType="begin"/>
      </w:r>
      <w:r w:rsidR="00790A49">
        <w:rPr>
          <w:szCs w:val="24"/>
        </w:rPr>
        <w:instrText xml:space="preserve"> ADDIN ZOTERO_ITEM CSL_CITATION {"citationID":"0cRKkcv5","properties":{"formattedCitation":"(Renewable Fuels Association, 2012; Tyner, 2008)","plainCitation":"(Renewable Fuels Association, 2012; Tyner, 2008)","dontUpdate":true},"citationItems":[{"id":184,"uris":["http://zotero.org/users/1204444/items/FHQMTEZ2"],"uri":["http://zotero.org/users/1204444/items/FHQMTEZ2"],"itemData":{"id":184,"type":"article-journal","title":"The US ethanol and biofuels boom: Its origins, current status, and future prospects","container-title":"BioScience","page":"646–653","volume":"58","issue":"7","source":"Google Scholar","shortTitle":"The US ethanol and biofuels boom","author":[{"family":"Tyner","given":"W. E."}],"issued":{"date-parts":[["2008"]]}}},{"id":252,"uris":["http://zotero.org/users/1204444/items/6J7PXVXG"],"uri":["http://zotero.org/users/1204444/items/6J7PXVXG"],"itemData":{"id":252,"type":"webpage","title":"Historic U.S. fuel Ethanol Production","URL":"http://www.ethanolrfa.org/pages/statistics","author":[{"family":"Renewable Fuels Association","given":""}],"issued":{"date-parts":[["2012"]]},"accessed":{"date-parts":[["2012",11,14]]}}}],"schema":"https://github.com/citation-style-language/schema/raw/master/csl-citation.json"} </w:instrText>
      </w:r>
      <w:r w:rsidR="00BD03EC" w:rsidRPr="005B3C0C">
        <w:rPr>
          <w:szCs w:val="24"/>
        </w:rPr>
        <w:fldChar w:fldCharType="separate"/>
      </w:r>
      <w:r w:rsidRPr="005B3C0C">
        <w:rPr>
          <w:szCs w:val="24"/>
        </w:rPr>
        <w:t xml:space="preserve">(Renewable Fuels Association, 2012; Tyner, 2008, Figure </w:t>
      </w:r>
      <w:r w:rsidR="006635D3">
        <w:rPr>
          <w:szCs w:val="24"/>
        </w:rPr>
        <w:t>2</w:t>
      </w:r>
      <w:r w:rsidRPr="005B3C0C">
        <w:rPr>
          <w:szCs w:val="24"/>
        </w:rPr>
        <w:t>)</w:t>
      </w:r>
      <w:r w:rsidR="00BD03EC" w:rsidRPr="005B3C0C">
        <w:rPr>
          <w:szCs w:val="24"/>
        </w:rPr>
        <w:fldChar w:fldCharType="end"/>
      </w:r>
      <w:r w:rsidRPr="005B3C0C">
        <w:rPr>
          <w:szCs w:val="24"/>
        </w:rPr>
        <w:t xml:space="preserve">. </w:t>
      </w:r>
    </w:p>
    <w:p w14:paraId="2BFAF49B" w14:textId="77777777" w:rsidR="005B3C0C" w:rsidRPr="005B3C0C" w:rsidRDefault="005B3C0C" w:rsidP="005B3C0C">
      <w:pPr>
        <w:spacing w:line="360" w:lineRule="auto"/>
        <w:rPr>
          <w:szCs w:val="24"/>
        </w:rPr>
      </w:pPr>
      <w:r w:rsidRPr="005B3C0C">
        <w:rPr>
          <w:szCs w:val="24"/>
        </w:rPr>
        <w:t xml:space="preserve">The rapid growth of biofuels has led some to question their sustainability and, in particular,  their effectiveness in reducing GHG emission and providing energy security </w:t>
      </w:r>
      <w:r w:rsidR="00BD03EC" w:rsidRPr="005B3C0C">
        <w:rPr>
          <w:szCs w:val="24"/>
        </w:rPr>
        <w:fldChar w:fldCharType="begin"/>
      </w:r>
      <w:r w:rsidR="00790A49">
        <w:rPr>
          <w:szCs w:val="24"/>
        </w:rPr>
        <w:instrText xml:space="preserve"> ADDIN ZOTERO_ITEM CSL_CITATION {"citationID":"24lhv853ov","properties":{"formattedCitation":"(Tilman et al., 2009)","plainCitation":"(Tilman et al., 2009)"},"citationItems":[{"id":239,"uris":["http://zotero.org/users/1204444/items/SMBRKMRT"],"uri":["http://zotero.org/users/1204444/items/SMBRKMRT"],"itemData":{"id":239,"type":"article-journal","title":"Beneficial Biofuels--The Food, Energy, and Environment Trilemma","container-title":"Science","page":"270-271","volume":"325","issue":"5938","source":"CrossRef","DOI":"10.1126/science.1177970","ISSN":"0036-8075, 1095-9203","author":[{"family":"Tilman","given":"D."},{"family":"Socolow","given":"R."},{"family":"Foley","given":"J. A."},{"family":"Hill","given":"J."},{"family":"Larson","given":"E."},{"family":"Lynd","given":"L."},{"family":"Pacala","given":"S."},{"family":"Reilly","given":"J."},{"family":"Searchinger","given":"T."},{"family":"Somerville","given":"C."},{"family":"Williams","given":"R."}],"issued":{"date-parts":[["2009",7,16]]}}}],"schema":"https://github.com/citation-style-language/schema/raw/master/csl-citation.json"} </w:instrText>
      </w:r>
      <w:r w:rsidR="00BD03EC" w:rsidRPr="005B3C0C">
        <w:rPr>
          <w:szCs w:val="24"/>
        </w:rPr>
        <w:fldChar w:fldCharType="separate"/>
      </w:r>
      <w:r w:rsidR="00355DDA" w:rsidRPr="00355DDA">
        <w:rPr>
          <w:rFonts w:ascii="Calibri" w:hAnsi="Calibri"/>
        </w:rPr>
        <w:t xml:space="preserve">(Tilman </w:t>
      </w:r>
      <w:r w:rsidR="00490409" w:rsidRPr="00490409">
        <w:rPr>
          <w:rFonts w:ascii="Calibri" w:hAnsi="Calibri"/>
          <w:i/>
        </w:rPr>
        <w:t>et al</w:t>
      </w:r>
      <w:r w:rsidR="00355DDA" w:rsidRPr="00355DDA">
        <w:rPr>
          <w:rFonts w:ascii="Calibri" w:hAnsi="Calibri"/>
        </w:rPr>
        <w:t>., 2009)</w:t>
      </w:r>
      <w:r w:rsidR="00BD03EC" w:rsidRPr="005B3C0C">
        <w:rPr>
          <w:szCs w:val="24"/>
        </w:rPr>
        <w:fldChar w:fldCharType="end"/>
      </w:r>
      <w:r w:rsidRPr="005B3C0C">
        <w:rPr>
          <w:szCs w:val="24"/>
        </w:rPr>
        <w:t xml:space="preserve">. Perhaps the most well-known issue is the effect of biofuel production on food prices. The majority of the growth in biofuel production has been due to first generation biofuels, which are produced from food based feedstock such as corn and sugarcane </w:t>
      </w:r>
      <w:r w:rsidR="00BD03EC" w:rsidRPr="005B3C0C">
        <w:rPr>
          <w:szCs w:val="24"/>
        </w:rPr>
        <w:fldChar w:fldCharType="begin"/>
      </w:r>
      <w:r w:rsidR="00790A49">
        <w:rPr>
          <w:szCs w:val="24"/>
        </w:rPr>
        <w:instrText xml:space="preserve"> ADDIN ZOTERO_ITEM CSL_CITATION {"citationID":"1719cjsf48","properties":{"formattedCitation":"(Hill, 2007)","plainCitation":"(Hill, 2007)"},"citationItems":[{"id":233,"uris":["http://zotero.org/users/1204444/items/RTQU6K8N"],"uri":["http://zotero.org/users/1204444/items/RTQU6K8N"],"itemData":{"id":233,"type":"article-journal","title":"Environmental costs and benefits of transportation biofuel production from food- and lignocellulose-based energy crops. A review","container-title":"Agronomy for Sustainable Development","page":"1-12","volume":"27","issue":"1","source":"CrossRef","DOI":"10.1051/agro:2007006","ISSN":"1774-0746, 1773-0155","author":[{"family":"Hill","given":"Jason"}],"issued":{"date-parts":[["2007",3]]}}}],"schema":"https://github.com/citation-style-language/schema/raw/master/csl-citation.json"} </w:instrText>
      </w:r>
      <w:r w:rsidR="00BD03EC" w:rsidRPr="005B3C0C">
        <w:rPr>
          <w:szCs w:val="24"/>
        </w:rPr>
        <w:fldChar w:fldCharType="separate"/>
      </w:r>
      <w:r w:rsidRPr="005B3C0C">
        <w:rPr>
          <w:szCs w:val="24"/>
        </w:rPr>
        <w:t>(Hill, 2007)</w:t>
      </w:r>
      <w:r w:rsidR="00BD03EC" w:rsidRPr="005B3C0C">
        <w:rPr>
          <w:szCs w:val="24"/>
        </w:rPr>
        <w:fldChar w:fldCharType="end"/>
      </w:r>
      <w:r w:rsidRPr="005B3C0C">
        <w:rPr>
          <w:szCs w:val="24"/>
        </w:rPr>
        <w:t xml:space="preserve">. During the 2007-2008 world food crisis many researchers argued that biofuels were the primary cause of the rise in prices due to the diversion of food crops to biofuel production </w:t>
      </w:r>
      <w:r w:rsidR="00BD03EC" w:rsidRPr="005B3C0C">
        <w:rPr>
          <w:szCs w:val="24"/>
        </w:rPr>
        <w:fldChar w:fldCharType="begin"/>
      </w:r>
      <w:r w:rsidR="00790A49">
        <w:rPr>
          <w:szCs w:val="24"/>
        </w:rPr>
        <w:instrText xml:space="preserve"> ADDIN ZOTERO_ITEM CSL_CITATION {"citationID":"6lrkftpd","properties":{"formattedCitation":"(Mitchell, 2008; Pimentel et al., 2009)","plainCitation":"(Mitchell, 2008; Pimentel et al., 2009)"},"citationItems":[{"id":977,"uris":["http://zotero.org/users/1204444/items/37NCN3VM"],"uri":["http://zotero.org/users/1204444/items/37NCN3VM"],"itemData":{"id":977,"type":"report","title":"A Note on Rising Food Priceces","publisher":"World Bank","publisher-place":"Washington, D.C.","genre":"Policy Research Working Paper","source":"Google Scholar","event-place":"Washington, D.C.","URL":"http://papers.ssrn.com/sol3/papers.cfm?abstract-id=1424591","number":"WPS4682","author":[{"family":"Mitchell","given":"D."}],"issued":{"date-parts":[["2008"]]},"accessed":{"date-parts":[["2012",11,23]]}}},{"id":1059,"uris":["http://zotero.org/users/1204444/items/SRG8KHBT"],"uri":["http://zotero.org/users/1204444/items/SRG8KHBT"],"itemData":{"id":1059,"type":"article-journal","title":"Food Versus Biofuels: Environmental and Economic Costs","container-title":"Human Ecology","page":"1-12","volume":"37","issue":"1","source":"CrossRef","DOI":"10.1007/s10745-009-9215-8","ISSN":"0300-7839, 1572-9915","shortTitle":"Food Versus Biofuels","author":[{"family":"Pimentel","given":"David"},{"family":"Marklein","given":"Alison"},{"family":"Toth","given":"Megan A."},{"family":"Karpoff","given":"Marissa N."},{"family":"Paul","given":"Gillian S."},{"family":"McCormack","given":"Robert"},{"family":"Kyriazis","given":"Joanna"},{"family":"Krueger","given":"Tim"}],"issued":{"date-parts":[["2009",1,29]]}}}],"schema":"https://github.com/citation-style-language/schema/raw/master/csl-citation.json"} </w:instrText>
      </w:r>
      <w:r w:rsidR="00BD03EC" w:rsidRPr="005B3C0C">
        <w:rPr>
          <w:szCs w:val="24"/>
        </w:rPr>
        <w:fldChar w:fldCharType="separate"/>
      </w:r>
      <w:r w:rsidR="00355DDA" w:rsidRPr="00355DDA">
        <w:rPr>
          <w:rFonts w:ascii="Calibri" w:hAnsi="Calibri"/>
        </w:rPr>
        <w:t xml:space="preserve">(Mitchell, 2008; Pimentel </w:t>
      </w:r>
      <w:r w:rsidR="00490409" w:rsidRPr="00490409">
        <w:rPr>
          <w:rFonts w:ascii="Calibri" w:hAnsi="Calibri"/>
          <w:i/>
        </w:rPr>
        <w:t>et al</w:t>
      </w:r>
      <w:r w:rsidR="00355DDA" w:rsidRPr="00355DDA">
        <w:rPr>
          <w:rFonts w:ascii="Calibri" w:hAnsi="Calibri"/>
        </w:rPr>
        <w:t>., 2009)</w:t>
      </w:r>
      <w:r w:rsidR="00BD03EC" w:rsidRPr="005B3C0C">
        <w:rPr>
          <w:szCs w:val="24"/>
        </w:rPr>
        <w:fldChar w:fldCharType="end"/>
      </w:r>
      <w:r w:rsidRPr="005B3C0C">
        <w:rPr>
          <w:szCs w:val="24"/>
        </w:rPr>
        <w:t xml:space="preserve">. Later studies attribute the food price rises to reasons such as rapid growth in demand for grain in developing countries and increasing oil prices </w:t>
      </w:r>
      <w:r w:rsidR="00BD03EC" w:rsidRPr="005B3C0C">
        <w:rPr>
          <w:szCs w:val="24"/>
        </w:rPr>
        <w:fldChar w:fldCharType="begin"/>
      </w:r>
      <w:r w:rsidR="00790A49">
        <w:rPr>
          <w:szCs w:val="24"/>
        </w:rPr>
        <w:instrText xml:space="preserve"> ADDIN ZOTERO_ITEM CSL_CITATION {"citationID":"kp9n217e1","properties":{"formattedCitation":"(Baffes and Haniotis, 2010; Zhang et al., 2010)","plainCitation":"(Baffes and Haniotis, 2010; Zhang et al., 2010)"},"citationItems":[{"id":976,"uris":["http://zotero.org/users/1204444/items/S8NCE4JI"],"uri":["http://zotero.org/users/1204444/items/S8NCE4JI"],"itemData":{"id":976,"type":"report","title":"Placing the 2006/08 commodity price boom into perspective","publisher":"World Bank","publisher-place":"Washington, D.C.","genre":"Policy Research Working Paper","source":"Google Scholar","event-place":"Washington, D.C.","URL":"http://papers.ssrn.com/sol3/papers.cfm?abstract_id=1646794","number":"WPS5371","author":[{"family":"Baffes","given":"J."},{"family":"Haniotis","given":"T."}],"issued":{"date-parts":[["2010"]]},"accessed":{"date-parts":[["2012",11,23]]}}},{"id":979,"uris":["http://zotero.org/users/1204444/items/CKTERBE3"],"uri":["http://zotero.org/users/1204444/items/CKTERBE3"],"itemData":{"id":979,"type":"article-journal","title":"Food versus fuel: What do prices tell us?","container-title":"Energy Policy","page":"445-451","volume":"38","issue":"1","source":"ScienceDirect","abstract":"Sorting out the impacts of biofuels on global agricultural commodity prices is impossible without turning to data and distinguishing between the short-run versus the long-run impacts. Using time-series prices on fuels and agricultural commodities, the aim is to investigate the long-run cointegration of these prices simultaneously with their multivariate short-run interactions. Results indicate no direct long-run price relations between fuel and agricultural commodity prices, and limited if any direct short-run relationships. In terms of short-run price movements, sugar prices are influencing all the other agricultural commodity prices except rice. With sugar the number one world input for ethanol, results indicate increased ethanol production is potentially influencing short-run agricultural commodity prices. Overall, results support the effect of agricultural commodity prices as market signals which restore commodity markets to their equilibria after a demand or supply event (shock).","DOI":"10.1016/j.enpol.2009.09.034","ISSN":"0301-4215","shortTitle":"Food versus fuel","journalAbbreviation":"Energy Policy","author":[{"family":"Zhang","given":"Zibin"},{"family":"Lohr","given":"Luanne"},{"family":"Escalante","given":"Cesar"},{"family":"Wetzstein","given":"Michael"}],"issued":{"date-parts":[["2010",1]]}}}],"schema":"https://github.com/citation-style-language/schema/raw/master/csl-citation.json"} </w:instrText>
      </w:r>
      <w:r w:rsidR="00BD03EC" w:rsidRPr="005B3C0C">
        <w:rPr>
          <w:szCs w:val="24"/>
        </w:rPr>
        <w:fldChar w:fldCharType="separate"/>
      </w:r>
      <w:r w:rsidR="00355DDA" w:rsidRPr="00355DDA">
        <w:rPr>
          <w:rFonts w:ascii="Calibri" w:hAnsi="Calibri"/>
        </w:rPr>
        <w:t xml:space="preserve">(Baffes and Haniotis, 2010; Zhang </w:t>
      </w:r>
      <w:r w:rsidR="00490409" w:rsidRPr="00490409">
        <w:rPr>
          <w:rFonts w:ascii="Calibri" w:hAnsi="Calibri"/>
          <w:i/>
        </w:rPr>
        <w:t>et al</w:t>
      </w:r>
      <w:r w:rsidR="00355DDA" w:rsidRPr="00355DDA">
        <w:rPr>
          <w:rFonts w:ascii="Calibri" w:hAnsi="Calibri"/>
        </w:rPr>
        <w:t>., 2010)</w:t>
      </w:r>
      <w:r w:rsidR="00BD03EC" w:rsidRPr="005B3C0C">
        <w:rPr>
          <w:szCs w:val="24"/>
        </w:rPr>
        <w:fldChar w:fldCharType="end"/>
      </w:r>
      <w:r w:rsidRPr="005B3C0C">
        <w:rPr>
          <w:szCs w:val="24"/>
        </w:rPr>
        <w:t xml:space="preserve">. Despite continued debate over the current impact of first generation biofuel production on food prices, it is generally agreed that rapid growth in demand for food and first generation biofuels will ultimately lead to increased competition for resources </w:t>
      </w:r>
      <w:r w:rsidR="00BD03EC" w:rsidRPr="005B3C0C">
        <w:rPr>
          <w:szCs w:val="24"/>
        </w:rPr>
        <w:fldChar w:fldCharType="begin"/>
      </w:r>
      <w:r w:rsidR="00790A49">
        <w:rPr>
          <w:szCs w:val="24"/>
        </w:rPr>
        <w:instrText xml:space="preserve"> ADDIN ZOTERO_ITEM CSL_CITATION {"citationID":"dTA5RuSW","properties":{"formattedCitation":"(Baffes and Haniotis, 2010; Gallagher, 2008; Mitchell, 2008; Pimentel et al., 2009; Zhang et al., 2010)","plainCitation":"(Baffes and Haniotis, 2010; Gallagher, 2008; Mitchell, 2008; Pimentel et al., 2009; Zhang et al., 2010)"},"citationItems":[{"id":978,"uris":["http://zotero.org/users/1204444/items/HCTRV7U3"],"uri":["http://zotero.org/users/1204444/items/HCTRV7U3"],"itemData":{"id":978,"type":"report","title":"The Gallagher Review of indirect effects of biofuel production","publisher":"Renewable Fuels Agency","publisher-place":"St Leonards-on-Sea","event-place":"St Leonards-on-Sea","author":[{"family":"Gallagher","given":"Ed"}],"issued":{"date-parts":[["2008"]]}}},{"id":977,"uris":["http://zotero.org/users/1204444/items/37NCN3VM"],"uri":["http://zotero.org/users/1204444/items/37NCN3VM"],"itemData":{"id":977,"type":"report","title":"A Note on Rising Food Priceces","publisher":"World Bank","publisher-place":"Washington, D.C.","genre":"Policy Research Working Paper","source":"Google Scholar","event-place":"Washington, D.C.","URL":"http://papers.ssrn.com/sol3/papers.cfm?abstract-id=1424591","number":"WPS4682","author":[{"family":"Mitchell","given":"D."}],"issued":{"date-parts":[["2008"]]},"accessed":{"date-parts":[["2012",11,23]]}}},{"id":1059,"uris":["http://zotero.org/users/1204444/items/SRG8KHBT"],"uri":["http://zotero.org/users/1204444/items/SRG8KHBT"],"itemData":{"id":1059,"type":"article-journal","title":"Food Versus Biofuels: Environmental and Economic Costs","container-title":"Human Ecology","page":"1-12","volume":"37","issue":"1","source":"CrossRef","DOI":"10.1007/s10745-009-9215-8","ISSN":"0300-7839, 1572-9915","shortTitle":"Food Versus Biofuels","author":[{"family":"Pimentel","given":"David"},{"family":"Marklein","given":"Alison"},{"family":"Toth","given":"Megan A."},{"family":"Karpoff","given":"Marissa N."},{"family":"Paul","given":"Gillian S."},{"family":"McCormack","given":"Robert"},{"family":"Kyriazis","given":"Joanna"},{"family":"Krueger","given":"Tim"}],"issued":{"date-parts":[["2009",1,29]]}}},{"id":976,"uris":["http://zotero.org/users/1204444/items/S8NCE4JI"],"uri":["http://zotero.org/users/1204444/items/S8NCE4JI"],"itemData":{"id":976,"type":"report","title":"Placing the 2006/08 commodity price boom into perspective","publisher":"World Bank","publisher-place":"Washington, D.C.","genre":"Policy Research Working Paper","source":"Google Scholar","event-place":"Washington, D.C.","URL":"http://papers.ssrn.com/sol3/papers.cfm?abstract_id=1646794","number":"WPS5371","author":[{"family":"Baffes","given":"J."},{"family":"Haniotis","given":"T."}],"issued":{"date-parts":[["2010"]]},"accessed":{"date-parts":[["2012",11,23]]}}},{"id":979,"uris":["http://zotero.org/users/1204444/items/CKTERBE3"],"uri":["http://zotero.org/users/1204444/items/CKTERBE3"],"itemData":{"id":979,"type":"article-journal","title":"Food versus fuel: What do prices tell us?","container-title":"Energy Policy","page":"445-451","volume":"38","issue":"1","source":"ScienceDirect","abstract":"Sorting out the impacts of biofuels on global agricultural commodity prices is impossible without turning to data and distinguishing between the short-run versus the long-run impacts. Using time-series prices on fuels and agricultural commodities, the aim is to investigate the long-run cointegration of these prices simultaneously with their multivariate short-run interactions. Results indicate no direct long-run price relations between fuel and agricultural commodity prices, and limited if any direct short-run relationships. In terms of short-run price movements, sugar prices are influencing all the other agricultural commodity prices except rice. With sugar the number one world input for ethanol, results indicate increased ethanol production is potentially influencing short-run agricultural commodity prices. Overall, results support the effect of agricultural commodity prices as market signals which restore commodity markets to their equilibria after a demand or supply event (shock).","DOI":"10.1016/j.enpol.2009.09.034","ISSN":"0301-4215","shortTitle":"Food versus fuel","journalAbbreviation":"Energy Policy","author":[{"family":"Zhang","given":"Zibin"},{"family":"Lohr","given":"Luanne"},{"family":"Escalante","given":"Cesar"},{"family":"Wetzstein","given":"Michael"}],"issued":{"date-parts":[["2010",1]]}}}],"schema":"https://github.com/citation-style-language/schema/raw/master/csl-citation.json"} </w:instrText>
      </w:r>
      <w:r w:rsidR="00BD03EC" w:rsidRPr="005B3C0C">
        <w:rPr>
          <w:szCs w:val="24"/>
        </w:rPr>
        <w:fldChar w:fldCharType="separate"/>
      </w:r>
      <w:r w:rsidR="00355DDA" w:rsidRPr="00355DDA">
        <w:rPr>
          <w:rFonts w:ascii="Calibri" w:hAnsi="Calibri"/>
        </w:rPr>
        <w:t xml:space="preserve">(Baffes and Haniotis, 2010; Gallagher, 2008; Mitchell, 2008; Pimentel </w:t>
      </w:r>
      <w:r w:rsidR="00490409" w:rsidRPr="00490409">
        <w:rPr>
          <w:rFonts w:ascii="Calibri" w:hAnsi="Calibri"/>
          <w:i/>
        </w:rPr>
        <w:t>et al</w:t>
      </w:r>
      <w:r w:rsidR="00355DDA" w:rsidRPr="00355DDA">
        <w:rPr>
          <w:rFonts w:ascii="Calibri" w:hAnsi="Calibri"/>
        </w:rPr>
        <w:t xml:space="preserve">., 2009; Zhang </w:t>
      </w:r>
      <w:r w:rsidR="00490409" w:rsidRPr="00490409">
        <w:rPr>
          <w:rFonts w:ascii="Calibri" w:hAnsi="Calibri"/>
          <w:i/>
        </w:rPr>
        <w:t>et al</w:t>
      </w:r>
      <w:r w:rsidR="00355DDA" w:rsidRPr="00355DDA">
        <w:rPr>
          <w:rFonts w:ascii="Calibri" w:hAnsi="Calibri"/>
        </w:rPr>
        <w:t>., 2010)</w:t>
      </w:r>
      <w:r w:rsidR="00BD03EC" w:rsidRPr="005B3C0C">
        <w:rPr>
          <w:szCs w:val="24"/>
        </w:rPr>
        <w:fldChar w:fldCharType="end"/>
      </w:r>
      <w:r w:rsidRPr="005B3C0C">
        <w:rPr>
          <w:szCs w:val="24"/>
        </w:rPr>
        <w:t xml:space="preserve">. </w:t>
      </w:r>
    </w:p>
    <w:p w14:paraId="5586A7AA" w14:textId="2B2F55FD" w:rsidR="005B3C0C" w:rsidRPr="005B3C0C" w:rsidRDefault="005128F7" w:rsidP="005B3C0C">
      <w:pPr>
        <w:spacing w:line="360" w:lineRule="auto"/>
        <w:rPr>
          <w:szCs w:val="24"/>
        </w:rPr>
      </w:pPr>
      <w:r>
        <w:rPr>
          <w:noProof/>
          <w:szCs w:val="24"/>
          <w:lang w:eastAsia="en-GB"/>
        </w:rPr>
        <w:lastRenderedPageBreak/>
        <mc:AlternateContent>
          <mc:Choice Requires="wpg">
            <w:drawing>
              <wp:anchor distT="0" distB="0" distL="114300" distR="114300" simplePos="0" relativeHeight="251809280" behindDoc="1" locked="0" layoutInCell="1" allowOverlap="1" wp14:anchorId="0A078051" wp14:editId="6B48E493">
                <wp:simplePos x="0" y="0"/>
                <wp:positionH relativeFrom="column">
                  <wp:posOffset>451485</wp:posOffset>
                </wp:positionH>
                <wp:positionV relativeFrom="paragraph">
                  <wp:posOffset>-1192530</wp:posOffset>
                </wp:positionV>
                <wp:extent cx="4692015" cy="3369945"/>
                <wp:effectExtent l="0" t="0" r="0" b="1905"/>
                <wp:wrapTopAndBottom/>
                <wp:docPr id="879" name="Group 8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92015" cy="3369945"/>
                          <a:chOff x="2700" y="6033"/>
                          <a:chExt cx="7389" cy="5307"/>
                        </a:xfrm>
                      </wpg:grpSpPr>
                      <pic:pic xmlns:pic="http://schemas.openxmlformats.org/drawingml/2006/picture">
                        <pic:nvPicPr>
                          <pic:cNvPr id="880" name="Picture 31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2700" y="6033"/>
                            <a:ext cx="7389" cy="471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881" name="Text Box 7"/>
                        <wps:cNvSpPr txBox="1">
                          <a:spLocks noChangeArrowheads="1"/>
                        </wps:cNvSpPr>
                        <wps:spPr bwMode="auto">
                          <a:xfrm>
                            <a:off x="3069" y="10746"/>
                            <a:ext cx="6582" cy="5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D02D328" w14:textId="77777777" w:rsidR="003B14DC" w:rsidRPr="006D5991" w:rsidRDefault="003B14DC" w:rsidP="005B3C0C">
                              <w:pPr>
                                <w:rPr>
                                  <w:bCs/>
                                  <w:sz w:val="20"/>
                                  <w:szCs w:val="20"/>
                                </w:rPr>
                              </w:pPr>
                              <w:r>
                                <w:rPr>
                                  <w:b/>
                                  <w:sz w:val="20"/>
                                  <w:szCs w:val="20"/>
                                </w:rPr>
                                <w:t xml:space="preserve">     </w:t>
                              </w:r>
                              <w:r w:rsidRPr="006D5991">
                                <w:rPr>
                                  <w:b/>
                                  <w:sz w:val="20"/>
                                  <w:szCs w:val="20"/>
                                </w:rPr>
                                <w:t xml:space="preserve">Figure </w:t>
                              </w:r>
                              <w:r>
                                <w:rPr>
                                  <w:b/>
                                  <w:sz w:val="20"/>
                                  <w:szCs w:val="20"/>
                                </w:rPr>
                                <w:t>2</w:t>
                              </w:r>
                              <w:r w:rsidRPr="006D5991">
                                <w:rPr>
                                  <w:sz w:val="20"/>
                                  <w:szCs w:val="20"/>
                                </w:rPr>
                                <w:t xml:space="preserve">. US </w:t>
                              </w:r>
                              <w:r>
                                <w:rPr>
                                  <w:sz w:val="20"/>
                                  <w:szCs w:val="20"/>
                                </w:rPr>
                                <w:t xml:space="preserve">bioethanol production </w:t>
                              </w:r>
                              <w:r w:rsidRPr="006D5991">
                                <w:rPr>
                                  <w:bCs/>
                                  <w:sz w:val="20"/>
                                  <w:szCs w:val="20"/>
                                </w:rPr>
                                <w:fldChar w:fldCharType="begin"/>
                              </w:r>
                              <w:r w:rsidRPr="006D5991">
                                <w:rPr>
                                  <w:bCs/>
                                  <w:sz w:val="20"/>
                                  <w:szCs w:val="20"/>
                                </w:rPr>
                                <w:instrText xml:space="preserve"> ADDIN ZOTERO_ITEM CSL_CITATION {"citationID":"2qjef3mrqd","properties":{"formattedCitation":"(Renewable Fuels Association, 2012)","plainCitation":"(Renewable Fuels Association, 2012)"},"citationItems":[{"id":252,"uris":["http://zotero.org/users/1204444/items/6J7PXVXG"],"uri":["http://zotero.org/users/1204444/items/6J7PXVXG"],"itemData":{"id":252,"type":"webpage","title":"Historic U.S. fuel Ethanol Production","URL":"http://www.ethanolrfa.org/pages/statistics","author":[{"family":"Renewable Fuels Association","given":""}],"issued":{"year":2012},"accessed":{"year":2012,"month":11,"day":14}}}],"schema":"https://github.com/citation-style-language/schema/raw/master/csl-citation.json"} </w:instrText>
                              </w:r>
                              <w:r w:rsidRPr="006D5991">
                                <w:rPr>
                                  <w:bCs/>
                                  <w:sz w:val="20"/>
                                  <w:szCs w:val="20"/>
                                </w:rPr>
                                <w:fldChar w:fldCharType="separate"/>
                              </w:r>
                              <w:r w:rsidRPr="006D5991">
                                <w:rPr>
                                  <w:bCs/>
                                  <w:sz w:val="20"/>
                                  <w:szCs w:val="20"/>
                                </w:rPr>
                                <w:t>(</w:t>
                              </w:r>
                              <w:r>
                                <w:rPr>
                                  <w:bCs/>
                                  <w:sz w:val="20"/>
                                  <w:szCs w:val="20"/>
                                </w:rPr>
                                <w:t>R</w:t>
                              </w:r>
                              <w:r w:rsidRPr="006D5991">
                                <w:rPr>
                                  <w:bCs/>
                                  <w:sz w:val="20"/>
                                  <w:szCs w:val="20"/>
                                </w:rPr>
                                <w:t xml:space="preserve">enewable </w:t>
                              </w:r>
                              <w:r>
                                <w:rPr>
                                  <w:bCs/>
                                  <w:sz w:val="20"/>
                                  <w:szCs w:val="20"/>
                                </w:rPr>
                                <w:t>F</w:t>
                              </w:r>
                              <w:r w:rsidRPr="006D5991">
                                <w:rPr>
                                  <w:bCs/>
                                  <w:sz w:val="20"/>
                                  <w:szCs w:val="20"/>
                                </w:rPr>
                                <w:t xml:space="preserve">uels </w:t>
                              </w:r>
                              <w:r>
                                <w:rPr>
                                  <w:bCs/>
                                  <w:sz w:val="20"/>
                                  <w:szCs w:val="20"/>
                                </w:rPr>
                                <w:t>A</w:t>
                              </w:r>
                              <w:r w:rsidRPr="006D5991">
                                <w:rPr>
                                  <w:bCs/>
                                  <w:sz w:val="20"/>
                                  <w:szCs w:val="20"/>
                                </w:rPr>
                                <w:t>ssociation, 2012)</w:t>
                              </w:r>
                              <w:r w:rsidRPr="006D5991">
                                <w:rPr>
                                  <w:sz w:val="20"/>
                                  <w:szCs w:val="20"/>
                                </w:rPr>
                                <w:fldChar w:fldCharType="end"/>
                              </w:r>
                            </w:p>
                            <w:p w14:paraId="206B8D3C" w14:textId="77777777" w:rsidR="003B14DC" w:rsidRPr="006D5991" w:rsidRDefault="003B14DC" w:rsidP="005B3C0C">
                              <w:pPr>
                                <w:rPr>
                                  <w:sz w:val="20"/>
                                  <w:szCs w:val="20"/>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078051" id="Group 812" o:spid="_x0000_s1029" style="position:absolute;left:0;text-align:left;margin-left:35.55pt;margin-top:-93.9pt;width:369.45pt;height:265.35pt;z-index:-251507200" coordorigin="2700,6033" coordsize="7389,53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wf7VH/JsPxH/AOxX1P8A&#10;9JJa7yuD/ao/5Nh+I/8A2K+p/wDpJLQB3l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cH+1R/ybD8R/8AsV9T/wDSSWu8rg/2qP8Ak2H4j/8AYr6n/wCkktAH&#10;e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wf7VH/ACbD&#10;8R/+xX1P/wBJJa7yuD/ao/5Nh+I//Yr6n/6SS0Ad5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">
                <v:shape id="Picture 313" o:spid="_x0000_s1030" type="#_x0000_t75" style="position:absolute;left:2700;top:6033;width:7389;height:4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">
                  <v:imagedata r:id="rId13" o:title=""/>
                  <v:path arrowok="t"/>
                </v:shape>
                <v:shape id="Text Box 7" o:spid="_x0000_s1031" type="#_x0000_t202" style="position:absolute;left:3069;top:10746;width:6582;height: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" filled="f" stroked="f">
                  <v:textbox>
                    <w:txbxContent>
                      <w:p w14:paraId="6D02D328" w14:textId="77777777" w:rsidR="003B14DC" w:rsidRPr="006D5991" w:rsidRDefault="003B14DC" w:rsidP="005B3C0C">
                        <w:pPr>
                          <w:rPr>
                            <w:bCs/>
                            <w:sz w:val="20"/>
                            <w:szCs w:val="20"/>
                          </w:rPr>
                        </w:pPr>
                        <w:r>
                          <w:rPr>
                            <w:b/>
                            <w:sz w:val="20"/>
                            <w:szCs w:val="20"/>
                          </w:rPr>
                          <w:t xml:space="preserve">     </w:t>
                        </w:r>
                        <w:r w:rsidRPr="006D5991">
                          <w:rPr>
                            <w:b/>
                            <w:sz w:val="20"/>
                            <w:szCs w:val="20"/>
                          </w:rPr>
                          <w:t xml:space="preserve">Figure </w:t>
                        </w:r>
                        <w:r>
                          <w:rPr>
                            <w:b/>
                            <w:sz w:val="20"/>
                            <w:szCs w:val="20"/>
                          </w:rPr>
                          <w:t>2</w:t>
                        </w:r>
                        <w:r w:rsidRPr="006D5991">
                          <w:rPr>
                            <w:sz w:val="20"/>
                            <w:szCs w:val="20"/>
                          </w:rPr>
                          <w:t xml:space="preserve">. US </w:t>
                        </w:r>
                        <w:r>
                          <w:rPr>
                            <w:sz w:val="20"/>
                            <w:szCs w:val="20"/>
                          </w:rPr>
                          <w:t xml:space="preserve">bioethanol production </w:t>
                        </w:r>
                        <w:r w:rsidRPr="006D5991">
                          <w:rPr>
                            <w:bCs/>
                            <w:sz w:val="20"/>
                            <w:szCs w:val="20"/>
                          </w:rPr>
                          <w:fldChar w:fldCharType="begin"/>
                        </w:r>
                        <w:r w:rsidRPr="006D5991">
                          <w:rPr>
                            <w:bCs/>
                            <w:sz w:val="20"/>
                            <w:szCs w:val="20"/>
                          </w:rPr>
                          <w:instrText xml:space="preserve"> ADDIN ZOTERO_ITEM CSL_CITATION {"citationID":"2qjef3mrqd","properties":{"formattedCitation":"(Renewable Fuels Association, 2012)","plainCitation":"(Renewable Fuels Association, 2012)"},"citationItems":[{"id":252,"uris":["http://zotero.org/users/1204444/items/6J7PXVXG"],"uri":["http://zotero.org/users/1204444/items/6J7PXVXG"],"itemData":{"id":252,"type":"webpage","title":"Historic U.S. fuel Ethanol Production","URL":"http://www.ethanolrfa.org/pages/statistics","author":[{"family":"Renewable Fuels Association","given":""}],"issued":{"year":2012},"accessed":{"year":2012,"month":11,"day":14}}}],"schema":"https://github.com/citation-style-language/schema/raw/master/csl-citation.json"} </w:instrText>
                        </w:r>
                        <w:r w:rsidRPr="006D5991">
                          <w:rPr>
                            <w:bCs/>
                            <w:sz w:val="20"/>
                            <w:szCs w:val="20"/>
                          </w:rPr>
                          <w:fldChar w:fldCharType="separate"/>
                        </w:r>
                        <w:r w:rsidRPr="006D5991">
                          <w:rPr>
                            <w:bCs/>
                            <w:sz w:val="20"/>
                            <w:szCs w:val="20"/>
                          </w:rPr>
                          <w:t>(</w:t>
                        </w:r>
                        <w:r>
                          <w:rPr>
                            <w:bCs/>
                            <w:sz w:val="20"/>
                            <w:szCs w:val="20"/>
                          </w:rPr>
                          <w:t>R</w:t>
                        </w:r>
                        <w:r w:rsidRPr="006D5991">
                          <w:rPr>
                            <w:bCs/>
                            <w:sz w:val="20"/>
                            <w:szCs w:val="20"/>
                          </w:rPr>
                          <w:t xml:space="preserve">enewable </w:t>
                        </w:r>
                        <w:r>
                          <w:rPr>
                            <w:bCs/>
                            <w:sz w:val="20"/>
                            <w:szCs w:val="20"/>
                          </w:rPr>
                          <w:t>F</w:t>
                        </w:r>
                        <w:r w:rsidRPr="006D5991">
                          <w:rPr>
                            <w:bCs/>
                            <w:sz w:val="20"/>
                            <w:szCs w:val="20"/>
                          </w:rPr>
                          <w:t xml:space="preserve">uels </w:t>
                        </w:r>
                        <w:r>
                          <w:rPr>
                            <w:bCs/>
                            <w:sz w:val="20"/>
                            <w:szCs w:val="20"/>
                          </w:rPr>
                          <w:t>A</w:t>
                        </w:r>
                        <w:r w:rsidRPr="006D5991">
                          <w:rPr>
                            <w:bCs/>
                            <w:sz w:val="20"/>
                            <w:szCs w:val="20"/>
                          </w:rPr>
                          <w:t>ssociation, 2012)</w:t>
                        </w:r>
                        <w:r w:rsidRPr="006D5991">
                          <w:rPr>
                            <w:sz w:val="20"/>
                            <w:szCs w:val="20"/>
                          </w:rPr>
                          <w:fldChar w:fldCharType="end"/>
                        </w:r>
                      </w:p>
                      <w:p w14:paraId="206B8D3C" w14:textId="77777777" w:rsidR="003B14DC" w:rsidRPr="006D5991" w:rsidRDefault="003B14DC" w:rsidP="005B3C0C">
                        <w:pPr>
                          <w:rPr>
                            <w:sz w:val="20"/>
                            <w:szCs w:val="20"/>
                          </w:rPr>
                        </w:pPr>
                      </w:p>
                    </w:txbxContent>
                  </v:textbox>
                </v:shape>
                <w10:wrap type="topAndBottom"/>
              </v:group>
            </w:pict>
          </mc:Fallback>
        </mc:AlternateContent>
      </w:r>
      <w:r w:rsidR="005B3C0C" w:rsidRPr="005B3C0C">
        <w:rPr>
          <w:szCs w:val="24"/>
        </w:rPr>
        <w:t xml:space="preserve">Directly relevant to the issue of energy security is the net energy balance (NEB) of biofuels. NEB is the gross energy produced from biofuels minus the energy used during production and transportation (expressed as a ratio or %), including upstream and downstream energy consumption (such as the production of fertilizers) </w:t>
      </w:r>
      <w:r w:rsidR="00BD03EC" w:rsidRPr="005B3C0C">
        <w:rPr>
          <w:szCs w:val="24"/>
        </w:rPr>
        <w:fldChar w:fldCharType="begin"/>
      </w:r>
      <w:r w:rsidR="00355DDA">
        <w:rPr>
          <w:szCs w:val="24"/>
        </w:rPr>
        <w:instrText xml:space="preserve"> ADDIN ZOTERO_ITEM CSL_CITATION {"citationID":"2d5db3umc","properties":{"formattedCitation":"(Hill et al., 2006)","plainCitation":"(Hill et al., 2006)"},"citationItems":[{"id":"kbfKBPFC/e47dwmLq","uris":["http://zotero.org/users/1204444/items/2SVHTWEU"],"uri":["http://zotero.org/users/1204444/items/2SVHTWEU"],"itemData":{"id":"kbfKBPFC/e47dwmLq","type":"article-journal","title":"Environmental, economic, and energetic costs and benefits of biodiesel and ethanol biofuels","container-title":"Proceedings of the National Academy of Sciences","page":"11206–11210","volume":"103","issue":"30","author":[{"family":"Hill","given":"J."},{"family":"Nelson","given":"E."},{"family":"Tilman","given":"D."},{"family":"Polasky","given":"S."},{"family":"Tiffany","given":"D."}],"issued":{"year":2006},"accessed":{"year":2012,"month":11,"day":7},"page-first":"11206–11210"}}],"schema":"https://github.com/citation-style-language/schema/raw/master/csl-citation.json"} </w:instrText>
      </w:r>
      <w:r w:rsidR="00BD03EC" w:rsidRPr="005B3C0C">
        <w:rPr>
          <w:szCs w:val="24"/>
        </w:rPr>
        <w:fldChar w:fldCharType="separate"/>
      </w:r>
      <w:r w:rsidR="00355DDA" w:rsidRPr="00355DDA">
        <w:rPr>
          <w:rFonts w:ascii="Calibri" w:hAnsi="Calibri"/>
        </w:rPr>
        <w:t xml:space="preserve">(Hill </w:t>
      </w:r>
      <w:r w:rsidR="00490409" w:rsidRPr="00490409">
        <w:rPr>
          <w:rFonts w:ascii="Calibri" w:hAnsi="Calibri"/>
          <w:i/>
        </w:rPr>
        <w:t>et al</w:t>
      </w:r>
      <w:r w:rsidR="00355DDA" w:rsidRPr="00355DDA">
        <w:rPr>
          <w:rFonts w:ascii="Calibri" w:hAnsi="Calibri"/>
        </w:rPr>
        <w:t>., 2006)</w:t>
      </w:r>
      <w:r w:rsidR="00BD03EC" w:rsidRPr="005B3C0C">
        <w:rPr>
          <w:szCs w:val="24"/>
        </w:rPr>
        <w:fldChar w:fldCharType="end"/>
      </w:r>
      <w:r w:rsidR="005B3C0C" w:rsidRPr="005B3C0C">
        <w:rPr>
          <w:szCs w:val="24"/>
        </w:rPr>
        <w:t xml:space="preserve">. Biofuel production requires a considerable amount of energy to grow crops and convert them into fuel, and this energy is ultimately derived from fossil fuels. If biofuels are to be a sustainable replacement to fossil fuels it is vital to ascertain whether production reduces or increases overall demand on fossil fuels. </w:t>
      </w:r>
    </w:p>
    <w:p w14:paraId="29DAF7EE" w14:textId="6BA8AD0A" w:rsidR="005B3C0C" w:rsidRPr="005B3C0C" w:rsidRDefault="005B3C0C" w:rsidP="005B3C0C">
      <w:pPr>
        <w:spacing w:line="360" w:lineRule="auto"/>
        <w:rPr>
          <w:szCs w:val="24"/>
        </w:rPr>
      </w:pPr>
      <w:r w:rsidRPr="005B3C0C">
        <w:rPr>
          <w:szCs w:val="24"/>
        </w:rPr>
        <w:t xml:space="preserve">Numerous life-cycle analysis studies have modelled the energy return of various biofuels, reporting a wide range of results </w:t>
      </w:r>
      <w:r w:rsidR="00BD03EC" w:rsidRPr="005B3C0C">
        <w:rPr>
          <w:szCs w:val="24"/>
        </w:rPr>
        <w:fldChar w:fldCharType="begin"/>
      </w:r>
      <w:r w:rsidR="00790A49">
        <w:rPr>
          <w:szCs w:val="24"/>
        </w:rPr>
        <w:instrText xml:space="preserve"> ADDIN ZOTERO_ITEM CSL_CITATION {"citationID":"FJxyddlp","properties":{"formattedCitation":"(Farrell et al., 2006; Hill et al., 2006; Patzek, 2007; Pimentel et al., 2009; Pimentel and Patzek, 2007, 2005; Sheehan et al., 1998a)","plainCitation":"(Farrell et al., 2006; Hill et al., 2006; Patzek, 2007; Pimentel et al., 2009; Pimentel and Patzek, 2007, 2005; Sheehan et al., 1998a)"},"citationItems":[{"id":1083,"uris":["http://zotero.org/users/1204444/items/IF373N9D"],"uri":["http://zotero.org/users/1204444/items/IF373N9D"],"itemData":{"id":1083,"type":"report","title":"Life Cycle Inventory of Biodiesel and Petroleum Diesel for Use in a n Urban Bus..","publisher":"National Renewable Energy Laboratory","publisher-place":"Coloado, US","event-place":"Coloado, US","number":"NREL/SR-580-24089","author":[{"family":"Sheehan","given":"J"},{"family":"Camobreco","given":"V"},{"family":"Duffield","given":"J"},{"family":"Graboski","given":"M"},{"family":"Shapouri","given":"H"}],"issued":{"date-parts":[["1998"]]}}},{"id":1063,"uris":["http://zotero.org/users/1204444/items/8PIABPRT"],"uri":["http://zotero.org/users/1204444/items/8PIABPRT"],"itemData":{"id":1063,"type":"article-journal","title":"Ethanol production using corn, switchgrass, and wood; biodiesel production using soybean and sunflower","container-title":"Natural resources research","page":"65–76","volume":"14","issue":"1","source":"Google Scholar","author":[{"family":"Pimentel","given":"D."},{"family":"Patzek","given":"T. W."}],"issued":{"date-parts":[["2005"]]}}},{"id":1065,"uris":["http://zotero.org/users/1204444/items/8C3H2BJ6"],"uri":["http://zotero.org/users/1204444/items/8C3H2BJ6"],"itemData":{"id":1065,"type":"article-journal","title":"Ethanol Production: Energy and Economic Issues Related to U.S. and Brazilian Sugarcane","container-title":"Natural Resources Research","page":"235-242","volume":"16","issue":"3","source":"CrossRef","DOI":"10.1007/s11053-007-9049-2","ISSN":"1520-7439, 1573-8981","shortTitle":"Ethanol Production","author":[{"family":"Pimentel","given":"David"},{"family":"Patzek","given":"Tad"}],"issued":{"date-parts":[["2007",8,21]]}}},{"id":1067,"uris":["http://zotero.org/users/1204444/items/654RW5TW"],"uri":["http://zotero.org/users/1204444/items/654RW5TW"],"itemData":{"id":1067,"type":"article-journal","title":"Ethanol Can Contribute to Energy and Environmental Goals","container-title":"Science","page":"506-508","volume":"311","issue":"5760","source":"www.sciencemag.org","abstract":"To study the potential effects of increased biofuel use, we evaluated six representative analyses of fuel ethanol. Studies that reported negative net energy incorrectly ignored coproducts and used some obsolete data. All studies indicated that current corn ethanol technologies are much less petroleum-intensive than gasoline but have greenhouse gas emissions similar to those of gasoline. However, many important environmental effects of biofuel production are poorly understood. New metrics that measure specific resource inputs are developed, but further research into environmental metrics is needed. Nonetheless, it is already clear that large-scale use of ethanol for fuel will almost certainly require cellulosic technology.","DOI":"10.1126/science.1121416","ISSN":"0036-8075, 1095-9203","journalAbbreviation":"Science","language":"en","author":[{"family":"Farrell","given":"Alexander E."},{"family":"Plevin","given":"Richard J."},{"family":"Turner","given":"Brian T."},{"family":"Jones","given":"Andrew D."},{"family":"O'Hare","given":"Michael"},{"family":"Kammen","given":"Daniel M."}],"issued":{"date-parts":[["2006",1,27]]}}},{"id":"kbfKBPFC/e47dwmLq","uris":["http://zotero.org/users/1204444/items/2SVHTWEU"],"uri":["http://zotero.org/users/1204444/items/2SVHTWEU"],"itemData":{"id":"kbfKBPFC/e47dwmLq","type":"article-journal","title":"Environmental, economic, and energetic costs and benefits of biodiesel and ethanol biofuels","container-title":"Proceedings of the National Academy of Sciences","page":"11206–11210","volume":"103","issue":"30","author":[{"family":"Hill","given":"J."},{"family":"Nelson","given":"E."},{"family":"Tilman","given":"D."},{"family":"Polasky","given":"S."},{"family":"Tiffany","given":"D."}],"issued":{"year":2006},"accessed":{"year":2012,"month":11,"day":7},"page-first":"11206–11210"}},{"id":1061,"uris":["http://zotero.org/users/1204444/items/RDPQICHQ"],"uri":["http://zotero.org/users/1204444/items/RDPQICHQ"],"itemData":{"id":1061,"type":"article-journal","title":"A First-Law Thermodynamic Analysis of the Corn-Ethanol Cycle","container-title":"Natural Resources Research","page":"255-270","volume":"15","issue":"4","source":"CrossRef","DOI":"10.1007/s11053-007-9026-9","ISSN":"1520-7439, 1573-8981","author":[{"family":"Patzek","given":"Tad W."}],"issued":{"date-parts":[["2007",2,22]]}}},{"id":1059,"uris":["http://zotero.org/users/1204444/items/SRG8KHBT"],"uri":["http://zotero.org/users/1204444/items/SRG8KHBT"],"itemData":{"id":1059,"type":"article-journal","title":"Food Versus Biofuels: Environmental and Economic Costs","container-title":"Human Ecology","page":"1-12","volume":"37","issue":"1","source":"CrossRef","DOI":"10.1007/s10745-009-9215-8","ISSN":"0300-7839, 1572-9915","shortTitle":"Food Versus Biofuels","author":[{"family":"Pimentel","given":"David"},{"family":"Marklein","given":"Alison"},{"family":"Toth","given":"Megan A."},{"family":"Karpoff","given":"Marissa N."},{"family":"Paul","given":"Gillian S."},{"family":"McCormack","given":"Robert"},{"family":"Kyriazis","given":"Joanna"},{"family":"Krueger","given":"Tim"}],"issued":{"date-parts":[["2009",1,29]]}}}],"schema":"https://github.com/citation-style-language/schema/raw/master/csl-citation.json"} </w:instrText>
      </w:r>
      <w:r w:rsidR="00BD03EC" w:rsidRPr="005B3C0C">
        <w:rPr>
          <w:szCs w:val="24"/>
        </w:rPr>
        <w:fldChar w:fldCharType="separate"/>
      </w:r>
      <w:r w:rsidR="00355DDA" w:rsidRPr="00355DDA">
        <w:rPr>
          <w:rFonts w:ascii="Calibri" w:hAnsi="Calibri"/>
        </w:rPr>
        <w:t xml:space="preserve">(Farrell </w:t>
      </w:r>
      <w:r w:rsidR="00490409" w:rsidRPr="00490409">
        <w:rPr>
          <w:rFonts w:ascii="Calibri" w:hAnsi="Calibri"/>
          <w:i/>
        </w:rPr>
        <w:t>et al</w:t>
      </w:r>
      <w:r w:rsidR="00355DDA" w:rsidRPr="00355DDA">
        <w:rPr>
          <w:rFonts w:ascii="Calibri" w:hAnsi="Calibri"/>
        </w:rPr>
        <w:t xml:space="preserve">., 2006; Hill </w:t>
      </w:r>
      <w:r w:rsidR="00490409" w:rsidRPr="00490409">
        <w:rPr>
          <w:rFonts w:ascii="Calibri" w:hAnsi="Calibri"/>
          <w:i/>
        </w:rPr>
        <w:t>et al</w:t>
      </w:r>
      <w:r w:rsidR="00355DDA" w:rsidRPr="00355DDA">
        <w:rPr>
          <w:rFonts w:ascii="Calibri" w:hAnsi="Calibri"/>
        </w:rPr>
        <w:t xml:space="preserve">., 2006; Patzek, 2007; Pimentel </w:t>
      </w:r>
      <w:r w:rsidR="00490409" w:rsidRPr="00490409">
        <w:rPr>
          <w:rFonts w:ascii="Calibri" w:hAnsi="Calibri"/>
          <w:i/>
        </w:rPr>
        <w:t>et al</w:t>
      </w:r>
      <w:r w:rsidR="00355DDA" w:rsidRPr="00355DDA">
        <w:rPr>
          <w:rFonts w:ascii="Calibri" w:hAnsi="Calibri"/>
        </w:rPr>
        <w:t xml:space="preserve">., 2009; Pimentel and Patzek, 2007, 2005; Sheehan </w:t>
      </w:r>
      <w:r w:rsidR="00490409" w:rsidRPr="00490409">
        <w:rPr>
          <w:rFonts w:ascii="Calibri" w:hAnsi="Calibri"/>
          <w:i/>
        </w:rPr>
        <w:t>et al</w:t>
      </w:r>
      <w:r w:rsidR="00355DDA" w:rsidRPr="00355DDA">
        <w:rPr>
          <w:rFonts w:ascii="Calibri" w:hAnsi="Calibri"/>
        </w:rPr>
        <w:t>., 1998a)</w:t>
      </w:r>
      <w:r w:rsidR="00BD03EC" w:rsidRPr="005B3C0C">
        <w:rPr>
          <w:szCs w:val="24"/>
        </w:rPr>
        <w:fldChar w:fldCharType="end"/>
      </w:r>
      <w:r w:rsidRPr="005B3C0C">
        <w:rPr>
          <w:szCs w:val="24"/>
        </w:rPr>
        <w:t xml:space="preserve">. </w:t>
      </w:r>
      <w:r w:rsidR="00BD03EC" w:rsidRPr="005B3C0C">
        <w:rPr>
          <w:szCs w:val="24"/>
        </w:rPr>
        <w:fldChar w:fldCharType="begin"/>
      </w:r>
      <w:r w:rsidR="00790A49">
        <w:rPr>
          <w:szCs w:val="24"/>
        </w:rPr>
        <w:instrText xml:space="preserve"> ADDIN ZOTERO_ITEM CSL_CITATION {"citationID":"3f02824ko","properties":{"formattedCitation":"(Pimentel et al., 2009)","plainCitation":"(Pimentel et al., 2009)","dontUpdate":true},"citationItems":[{"id":1059,"uris":["http://zotero.org/users/1204444/items/SRG8KHBT"],"uri":["http://zotero.org/users/1204444/items/SRG8KHBT"],"itemData":{"id":1059,"type":"article-journal","title":"Food Versus Biofuels: Environmental and Economic Costs","container-title":"Human Ecology","page":"1-12","volume":"37","issue":"1","source":"CrossRef","DOI":"10.1007/s10745-009-9215-8","ISSN":"0300-7839, 1572-9915","shortTitle":"Food Versus Biofuels","author":[{"family":"Pimentel","given":"David"},{"family":"Marklein","given":"Alison"},{"family":"Toth","given":"Megan A."},{"family":"Karpoff","given":"Marissa N."},{"family":"Paul","given":"Gillian S."},{"family":"McCormack","given":"Robert"},{"family":"Kyriazis","given":"Joanna"},{"family":"Krueger","given":"Tim"}],"issued":{"date-parts":[["2009",1,29]]}}}],"schema":"https://github.com/citation-style-language/schema/raw/master/csl-citation.json"} </w:instrText>
      </w:r>
      <w:r w:rsidR="00BD03EC" w:rsidRPr="005B3C0C">
        <w:rPr>
          <w:szCs w:val="24"/>
        </w:rPr>
        <w:fldChar w:fldCharType="separate"/>
      </w:r>
      <w:r w:rsidRPr="005B3C0C">
        <w:rPr>
          <w:szCs w:val="24"/>
        </w:rPr>
        <w:t xml:space="preserve">Pimentel </w:t>
      </w:r>
      <w:r w:rsidR="00490409" w:rsidRPr="00490409">
        <w:rPr>
          <w:i/>
          <w:szCs w:val="24"/>
        </w:rPr>
        <w:t>et al</w:t>
      </w:r>
      <w:r w:rsidRPr="005B3C0C">
        <w:rPr>
          <w:szCs w:val="24"/>
        </w:rPr>
        <w:t>. (2009)</w:t>
      </w:r>
      <w:r w:rsidR="00BD03EC" w:rsidRPr="005B3C0C">
        <w:rPr>
          <w:szCs w:val="24"/>
        </w:rPr>
        <w:fldChar w:fldCharType="end"/>
      </w:r>
      <w:r w:rsidRPr="005B3C0C">
        <w:rPr>
          <w:szCs w:val="24"/>
        </w:rPr>
        <w:t xml:space="preserve">, for example, calculated a negative energy return of -46% and -68% for corn bioethanol and soybean biodiesel respectively. In contrast </w:t>
      </w:r>
      <w:r w:rsidR="00BD03EC" w:rsidRPr="005B3C0C">
        <w:rPr>
          <w:szCs w:val="24"/>
        </w:rPr>
        <w:fldChar w:fldCharType="begin"/>
      </w:r>
      <w:r w:rsidR="00355DDA">
        <w:rPr>
          <w:szCs w:val="24"/>
        </w:rPr>
        <w:instrText xml:space="preserve"> ADDIN ZOTERO_ITEM CSL_CITATION {"citationID":"1n9l0ambvr","properties":{"formattedCitation":"(Hill et al., 2006)","plainCitation":"(Hill et al., 2006)"},"citationItems":[{"id":265,"uris":["http://zotero.org/users/1204444/items/2SVHTWEU"],"uri":["http://zotero.org/users/1204444/items/2SVHTWEU"],"itemData":{"id":265,"type":"article-journal","title":"Environmental, economic, and energetic costs and benefits of biodiesel and ethanol biofuels","container-title":"Proceedings of the National Academy of Sciences","page":"11206–11210","volume":"103","issue":"30","author":[{"family":"Hill","given":"J."},{"family":"Nelson","given":"E."},{"family":"Tilman","given":"D."},{"family":"Polasky","given":"S."},{"family":"Tiffany","given":"D."}],"issued":{"year":2006},"accessed":{"year":2012,"month":11,"day":7},"page-first":"11206–11210"}}],"schema":"https://github.com/citation-style-language/schema/raw/master/csl-citation.json"} </w:instrText>
      </w:r>
      <w:r w:rsidR="00BD03EC" w:rsidRPr="005B3C0C">
        <w:rPr>
          <w:szCs w:val="24"/>
        </w:rPr>
        <w:fldChar w:fldCharType="separate"/>
      </w:r>
      <w:r w:rsidR="00355DDA" w:rsidRPr="00355DDA">
        <w:rPr>
          <w:rFonts w:ascii="Calibri" w:hAnsi="Calibri"/>
        </w:rPr>
        <w:t xml:space="preserve">(Hill </w:t>
      </w:r>
      <w:r w:rsidR="00490409" w:rsidRPr="00490409">
        <w:rPr>
          <w:rFonts w:ascii="Calibri" w:hAnsi="Calibri"/>
          <w:i/>
        </w:rPr>
        <w:t>et al</w:t>
      </w:r>
      <w:r w:rsidR="00355DDA" w:rsidRPr="00355DDA">
        <w:rPr>
          <w:rFonts w:ascii="Calibri" w:hAnsi="Calibri"/>
        </w:rPr>
        <w:t>., 2006)</w:t>
      </w:r>
      <w:r w:rsidR="00BD03EC" w:rsidRPr="005B3C0C">
        <w:rPr>
          <w:szCs w:val="24"/>
        </w:rPr>
        <w:fldChar w:fldCharType="end"/>
      </w:r>
      <w:r w:rsidRPr="005B3C0C">
        <w:rPr>
          <w:szCs w:val="24"/>
        </w:rPr>
        <w:t xml:space="preserve"> reported a positive return of 25% and 93% for the same fuels. The first difference between the two studies is the varied energy inputs; in </w:t>
      </w:r>
      <w:r w:rsidR="00561CB2" w:rsidRPr="005B3C0C">
        <w:rPr>
          <w:szCs w:val="24"/>
        </w:rPr>
        <w:t>particular,</w:t>
      </w:r>
      <w:r w:rsidRPr="005B3C0C">
        <w:rPr>
          <w:szCs w:val="24"/>
        </w:rPr>
        <w:t xml:space="preserve"> the energy expenditures associated with production of farm equipment and biofuel conversion plants. A second difference is the inclusion of attribution of energy inputs and outputs related to the co-products of the biofuel production process, such as distillers dry grain with solubles (DDGS) </w:t>
      </w:r>
      <w:r w:rsidR="00BD03EC" w:rsidRPr="005B3C0C">
        <w:rPr>
          <w:szCs w:val="24"/>
        </w:rPr>
        <w:fldChar w:fldCharType="begin"/>
      </w:r>
      <w:r w:rsidR="00790A49">
        <w:rPr>
          <w:szCs w:val="24"/>
        </w:rPr>
        <w:instrText xml:space="preserve"> ADDIN ZOTERO_ITEM CSL_CITATION {"citationID":"oairnqd8k","properties":{"formattedCitation":"(Farrell et al., 2006)","plainCitation":"(Farrell et al., 2006)"},"citationItems":[{"id":1067,"uris":["http://zotero.org/users/1204444/items/654RW5TW"],"uri":["http://zotero.org/users/1204444/items/654RW5TW"],"itemData":{"id":1067,"type":"article-journal","title":"Ethanol Can Contribute to Energy and Environmental Goals","container-title":"Science","page":"506-508","volume":"311","issue":"5760","source":"www.sciencemag.org","abstract":"To study the potential effects of increased biofuel use, we evaluated six representative analyses of fuel ethanol. Studies that reported negative net energy incorrectly ignored coproducts and used some obsolete data. All studies indicated that current corn ethanol technologies are much less petroleum-intensive than gasoline but have greenhouse gas emissions similar to those of gasoline. However, many important environmental effects of biofuel production are poorly understood. New metrics that measure specific resource inputs are developed, but further research into environmental metrics is needed. Nonetheless, it is already clear that large-scale use of ethanol for fuel will almost certainly require cellulosic technology.","DOI":"10.1126/science.1121416","ISSN":"0036-8075, 1095-9203","journalAbbreviation":"Science","language":"en","author":[{"family":"Farrell","given":"Alexander E."},{"family":"Plevin","given":"Richard J."},{"family":"Turner","given":"Brian T."},{"family":"Jones","given":"Andrew D."},{"family":"O'Hare","given":"Michael"},{"family":"Kammen","given":"Daniel M."}],"issued":{"date-parts":[["2006",1,27]]}}}],"schema":"https://github.com/citation-style-language/schema/raw/master/csl-citation.json"} </w:instrText>
      </w:r>
      <w:r w:rsidR="00BD03EC" w:rsidRPr="005B3C0C">
        <w:rPr>
          <w:szCs w:val="24"/>
        </w:rPr>
        <w:fldChar w:fldCharType="separate"/>
      </w:r>
      <w:r w:rsidR="00355DDA" w:rsidRPr="00355DDA">
        <w:rPr>
          <w:rFonts w:ascii="Calibri" w:hAnsi="Calibri"/>
        </w:rPr>
        <w:t xml:space="preserve">(Farrell </w:t>
      </w:r>
      <w:r w:rsidR="00490409" w:rsidRPr="00490409">
        <w:rPr>
          <w:rFonts w:ascii="Calibri" w:hAnsi="Calibri"/>
          <w:i/>
        </w:rPr>
        <w:t>et al</w:t>
      </w:r>
      <w:r w:rsidR="00355DDA" w:rsidRPr="00355DDA">
        <w:rPr>
          <w:rFonts w:ascii="Calibri" w:hAnsi="Calibri"/>
        </w:rPr>
        <w:t>., 2006)</w:t>
      </w:r>
      <w:r w:rsidR="00BD03EC" w:rsidRPr="005B3C0C">
        <w:rPr>
          <w:szCs w:val="24"/>
        </w:rPr>
        <w:fldChar w:fldCharType="end"/>
      </w:r>
      <w:r w:rsidRPr="005B3C0C">
        <w:rPr>
          <w:szCs w:val="24"/>
        </w:rPr>
        <w:t xml:space="preserve">.  Models which use up-to-date public data on energy inputs and include the co-products generally lead to a positive NEB, even with </w:t>
      </w:r>
      <w:r w:rsidRPr="005B3C0C">
        <w:rPr>
          <w:szCs w:val="24"/>
        </w:rPr>
        <w:lastRenderedPageBreak/>
        <w:t xml:space="preserve">energy intensive biofuels such as corn ethanol, albeit marginally </w:t>
      </w:r>
      <w:r w:rsidR="00BD03EC" w:rsidRPr="005B3C0C">
        <w:rPr>
          <w:szCs w:val="24"/>
        </w:rPr>
        <w:fldChar w:fldCharType="begin"/>
      </w:r>
      <w:r w:rsidR="00790A49">
        <w:rPr>
          <w:szCs w:val="24"/>
        </w:rPr>
        <w:instrText xml:space="preserve"> ADDIN ZOTERO_ITEM CSL_CITATION {"citationID":"yKoaSDcf","properties":{"formattedCitation":"(Bessou et al., 2011; Farrell et al., 2006; Hill et al., 2006)","plainCitation":"(Bessou et al., 2011; Farrell et al., 2006; Hill et al., 2006)"},"citationItems":[{"id":1067,"uris":["http://zotero.org/users/1204444/items/654RW5TW"],"uri":["http://zotero.org/users/1204444/items/654RW5TW"],"itemData":{"id":1067,"type":"article-journal","title":"Ethanol Can Contribute to Energy and Environmental Goals","container-title":"Science","page":"506-508","volume":"311","issue":"5760","source":"www.sciencemag.org","abstract":"To study the potential effects of increased biofuel use, we evaluated six representative analyses of fuel ethanol. Studies that reported negative net energy incorrectly ignored coproducts and used some obsolete data. All studies indicated that current corn ethanol technologies are much less petroleum-intensive than gasoline but have greenhouse gas emissions similar to those of gasoline. However, many important environmental effects of biofuel production are poorly understood. New metrics that measure specific resource inputs are developed, but further research into environmental metrics is needed. Nonetheless, it is already clear that large-scale use of ethanol for fuel will almost certainly require cellulosic technology.","DOI":"10.1126/science.1121416","ISSN":"0036-8075, 1095-9203","journalAbbreviation":"Science","language":"en","author":[{"family":"Farrell","given":"Alexander E."},{"family":"Plevin","given":"Richard J."},{"family":"Turner","given":"Brian T."},{"family":"Jones","given":"Andrew D."},{"family":"O'Hare","given":"Michael"},{"family":"Kammen","given":"Daniel M."}],"issued":{"date-parts":[["2006",1,27]]}}},{"id":265,"uris":["http://zotero.org/users/1204444/items/2SVHTWEU"],"uri":["http://zotero.org/users/1204444/items/2SVHTWEU"],"itemData":{"id":265,"type":"article-journal","title":"Environmental, economic, and energetic costs and benefits of biodiesel and ethanol biofuels","container-title":"Proceedings of the National Academy of Sciences","page":"11206–11210","volume":"103","issue":"30","author":[{"family":"Hill","given":"J."},{"family":"Nelson","given":"E."},{"family":"Tilman","given":"D."},{"family":"Polasky","given":"S."},{"family":"Tiffany","given":"D."}],"issued":{"year":2006},"accessed":{"year":2012,"month":11,"day":7},"page-first":"11206–11210"}},{"id":243,"uris":["http://zotero.org/users/1204444/items/F6269DU6"],"uri":["http://zotero.org/users/1204444/items/F6269DU6"],"itemData":{"id":243,"type":"article-journal","title":"Biofuels, greenhouse gases and climate change. A review","container-title":"Agronomy for Sustainable Development","page":"1-79","volume":"31","issue":"1","source":"CrossRef","DOI":"10.1051/agro/2009039","ISSN":"1774-0746, 1773-0155","author":[{"family":"Bessou","given":"Cécile"},{"family":"Ferchaud","given":"Fabien"},{"family":"Gabrielle","given":"Benoît"},{"family":"Mary","given":"Bruno"}],"issued":{"date-parts":[["2011",4,1]]}}}],"schema":"https://github.com/citation-style-language/schema/raw/master/csl-citation.json"} </w:instrText>
      </w:r>
      <w:r w:rsidR="00BD03EC" w:rsidRPr="005B3C0C">
        <w:rPr>
          <w:szCs w:val="24"/>
        </w:rPr>
        <w:fldChar w:fldCharType="separate"/>
      </w:r>
      <w:r w:rsidR="00355DDA" w:rsidRPr="00355DDA">
        <w:rPr>
          <w:rFonts w:ascii="Calibri" w:hAnsi="Calibri"/>
        </w:rPr>
        <w:t xml:space="preserve">(Bessou </w:t>
      </w:r>
      <w:r w:rsidR="00490409" w:rsidRPr="00490409">
        <w:rPr>
          <w:rFonts w:ascii="Calibri" w:hAnsi="Calibri"/>
          <w:i/>
        </w:rPr>
        <w:t>et al</w:t>
      </w:r>
      <w:r w:rsidR="00355DDA" w:rsidRPr="00355DDA">
        <w:rPr>
          <w:rFonts w:ascii="Calibri" w:hAnsi="Calibri"/>
        </w:rPr>
        <w:t xml:space="preserve">., 2011; Farrell </w:t>
      </w:r>
      <w:r w:rsidR="00490409" w:rsidRPr="00490409">
        <w:rPr>
          <w:rFonts w:ascii="Calibri" w:hAnsi="Calibri"/>
          <w:i/>
        </w:rPr>
        <w:t>et al</w:t>
      </w:r>
      <w:r w:rsidR="00355DDA" w:rsidRPr="00355DDA">
        <w:rPr>
          <w:rFonts w:ascii="Calibri" w:hAnsi="Calibri"/>
        </w:rPr>
        <w:t xml:space="preserve">., 2006; Hill </w:t>
      </w:r>
      <w:r w:rsidR="00490409" w:rsidRPr="00490409">
        <w:rPr>
          <w:rFonts w:ascii="Calibri" w:hAnsi="Calibri"/>
          <w:i/>
        </w:rPr>
        <w:t>et al</w:t>
      </w:r>
      <w:r w:rsidR="00355DDA" w:rsidRPr="00355DDA">
        <w:rPr>
          <w:rFonts w:ascii="Calibri" w:hAnsi="Calibri"/>
        </w:rPr>
        <w:t>., 2006)</w:t>
      </w:r>
      <w:r w:rsidR="00BD03EC" w:rsidRPr="005B3C0C">
        <w:rPr>
          <w:szCs w:val="24"/>
        </w:rPr>
        <w:fldChar w:fldCharType="end"/>
      </w:r>
      <w:r w:rsidRPr="005B3C0C">
        <w:rPr>
          <w:szCs w:val="24"/>
        </w:rPr>
        <w:t xml:space="preserve">. Although there is no absolute agreement on the energy balance of biofuels, it is important to note that different biofuels have different energy inputs leading to large differences in energy return </w:t>
      </w:r>
      <w:r w:rsidR="00BD03EC" w:rsidRPr="005B3C0C">
        <w:rPr>
          <w:szCs w:val="24"/>
        </w:rPr>
        <w:fldChar w:fldCharType="begin"/>
      </w:r>
      <w:r w:rsidR="00790A49">
        <w:rPr>
          <w:szCs w:val="24"/>
        </w:rPr>
        <w:instrText xml:space="preserve"> ADDIN ZOTERO_ITEM CSL_CITATION {"citationID":"2jhcfgejs7","properties":{"formattedCitation":"(Bessou et al., 2011)","plainCitation":"(Bessou et al., 2011)"},"citationItems":[{"id":243,"uris":["http://zotero.org/users/1204444/items/F6269DU6"],"uri":["http://zotero.org/users/1204444/items/F6269DU6"],"itemData":{"id":243,"type":"article-journal","title":"Biofuels, greenhouse gases and climate change. A review","container-title":"Agronomy for Sustainable Development","page":"1-79","volume":"31","issue":"1","source":"CrossRef","DOI":"10.1051/agro/2009039","ISSN":"1774-0746, 1773-0155","author":[{"family":"Bessou","given":"Cécile"},{"family":"Ferchaud","given":"Fabien"},{"family":"Gabrielle","given":"Benoît"},{"family":"Mary","given":"Bruno"}],"issued":{"date-parts":[["2011",4,1]]}}}],"schema":"https://github.com/citation-style-language/schema/raw/master/csl-citation.json"} </w:instrText>
      </w:r>
      <w:r w:rsidR="00BD03EC" w:rsidRPr="005B3C0C">
        <w:rPr>
          <w:szCs w:val="24"/>
        </w:rPr>
        <w:fldChar w:fldCharType="separate"/>
      </w:r>
      <w:r w:rsidR="00355DDA" w:rsidRPr="00355DDA">
        <w:rPr>
          <w:rFonts w:ascii="Calibri" w:hAnsi="Calibri"/>
        </w:rPr>
        <w:t xml:space="preserve">(Bessou </w:t>
      </w:r>
      <w:r w:rsidR="00490409" w:rsidRPr="00490409">
        <w:rPr>
          <w:rFonts w:ascii="Calibri" w:hAnsi="Calibri"/>
          <w:i/>
        </w:rPr>
        <w:t>et al</w:t>
      </w:r>
      <w:r w:rsidR="00355DDA" w:rsidRPr="00355DDA">
        <w:rPr>
          <w:rFonts w:ascii="Calibri" w:hAnsi="Calibri"/>
        </w:rPr>
        <w:t>., 2011)</w:t>
      </w:r>
      <w:r w:rsidR="00BD03EC" w:rsidRPr="005B3C0C">
        <w:rPr>
          <w:szCs w:val="24"/>
        </w:rPr>
        <w:fldChar w:fldCharType="end"/>
      </w:r>
      <w:r w:rsidRPr="005B3C0C">
        <w:rPr>
          <w:szCs w:val="24"/>
        </w:rPr>
        <w:t>.</w:t>
      </w:r>
    </w:p>
    <w:p w14:paraId="506630C3" w14:textId="0657366F" w:rsidR="005B3C0C" w:rsidRPr="005B3C0C" w:rsidRDefault="005B3C0C" w:rsidP="005B3C0C">
      <w:pPr>
        <w:spacing w:line="360" w:lineRule="auto"/>
        <w:rPr>
          <w:szCs w:val="24"/>
        </w:rPr>
      </w:pPr>
      <w:r w:rsidRPr="005B3C0C">
        <w:rPr>
          <w:szCs w:val="24"/>
        </w:rPr>
        <w:t xml:space="preserve">Greenhouse gas emissions of biofuels are an equally important sustainability issue. In order to be an effective tool for climate change mitigation, it is important that biofuels reduce emissions of greenhouse gases compared to the fossil fuels that they are replacing. In simplest terms, the NEB and GHG emissions should be linearly correlated. For </w:t>
      </w:r>
      <w:r w:rsidR="00561CB2" w:rsidRPr="005B3C0C">
        <w:rPr>
          <w:szCs w:val="24"/>
        </w:rPr>
        <w:t>example,</w:t>
      </w:r>
      <w:r w:rsidRPr="005B3C0C">
        <w:rPr>
          <w:szCs w:val="24"/>
        </w:rPr>
        <w:t xml:space="preserve"> if the NEB is +20%, 1</w:t>
      </w:r>
      <w:r w:rsidR="006635D3">
        <w:rPr>
          <w:szCs w:val="24"/>
        </w:rPr>
        <w:t xml:space="preserve"> </w:t>
      </w:r>
      <w:r w:rsidRPr="005B3C0C">
        <w:rPr>
          <w:szCs w:val="24"/>
        </w:rPr>
        <w:t>MJ of fossil fuel energy is invested for every 1.2</w:t>
      </w:r>
      <w:r w:rsidR="006635D3">
        <w:rPr>
          <w:szCs w:val="24"/>
        </w:rPr>
        <w:t xml:space="preserve"> </w:t>
      </w:r>
      <w:r w:rsidRPr="005B3C0C">
        <w:rPr>
          <w:szCs w:val="24"/>
        </w:rPr>
        <w:t xml:space="preserve">MJ of biofuel produced. This hypothetical biofuel should reduce carbon dioxide emissions by 20% relative to the fossil fuel it replaces as the carbon contained in the biofuel is sequestered from the atmosphere during plant growth </w:t>
      </w:r>
      <w:r w:rsidR="00BD03EC" w:rsidRPr="005B3C0C">
        <w:rPr>
          <w:szCs w:val="24"/>
        </w:rPr>
        <w:fldChar w:fldCharType="begin"/>
      </w:r>
      <w:r w:rsidR="00790A49">
        <w:rPr>
          <w:szCs w:val="24"/>
        </w:rPr>
        <w:instrText xml:space="preserve"> ADDIN ZOTERO_ITEM CSL_CITATION {"citationID":"29farpq9n6","properties":{"formattedCitation":"(Agarwal, 2007)","plainCitation":"(Agarwal, 2007)"},"citationItems":[{"id":111,"uris":["http://zotero.org/users/1204444/items/QJSG5DNA"],"uri":["http://zotero.org/users/1204444/items/QJSG5DNA"],"itemData":{"id":111,"type":"article-journal","title":"Biofuels (alcohols and biodiesel) applications as fuels for internal combustion engines","container-title":"Progress in Energy and Combustion Science","page":"233-271","volume":"33","issue":"3","source":"CrossRef","DOI":"10.1016/j.pecs.2006.08.003","ISSN":"03601285","author":[{"family":"Agarwal","given":"Avinash Kumar"}],"issued":{"date-parts":[["2007",6]]}}}],"schema":"https://github.com/citation-style-language/schema/raw/master/csl-citation.json"} </w:instrText>
      </w:r>
      <w:r w:rsidR="00BD03EC" w:rsidRPr="005B3C0C">
        <w:rPr>
          <w:szCs w:val="24"/>
        </w:rPr>
        <w:fldChar w:fldCharType="separate"/>
      </w:r>
      <w:r w:rsidRPr="005B3C0C">
        <w:rPr>
          <w:szCs w:val="24"/>
        </w:rPr>
        <w:t>(Agarwal, 2007)</w:t>
      </w:r>
      <w:r w:rsidR="00BD03EC" w:rsidRPr="005B3C0C">
        <w:rPr>
          <w:szCs w:val="24"/>
        </w:rPr>
        <w:fldChar w:fldCharType="end"/>
      </w:r>
      <w:r w:rsidRPr="005B3C0C">
        <w:rPr>
          <w:szCs w:val="24"/>
        </w:rPr>
        <w:t>. However, the simplistic assumption that GHG emission are directly proportional to the NEB is incorrect, as the type of fossil fuels used in production (e.g. coal vs gas), N</w:t>
      </w:r>
      <w:r w:rsidRPr="005B3C0C">
        <w:rPr>
          <w:szCs w:val="24"/>
          <w:vertAlign w:val="subscript"/>
        </w:rPr>
        <w:t>2</w:t>
      </w:r>
      <w:r w:rsidRPr="005B3C0C">
        <w:rPr>
          <w:szCs w:val="24"/>
        </w:rPr>
        <w:t xml:space="preserve">O field emissions (from soil nitrification) and indirect emission from land-use change add large uncertainties </w:t>
      </w:r>
      <w:r w:rsidR="00BD03EC" w:rsidRPr="005B3C0C">
        <w:rPr>
          <w:szCs w:val="24"/>
        </w:rPr>
        <w:fldChar w:fldCharType="begin"/>
      </w:r>
      <w:r w:rsidR="00790A49">
        <w:rPr>
          <w:szCs w:val="24"/>
        </w:rPr>
        <w:instrText xml:space="preserve"> ADDIN ZOTERO_ITEM CSL_CITATION {"citationID":"VPKk9P3L","properties":{"formattedCitation":"(Bessou et al., 2011; Farrell et al., 2006; Hill et al., 2009, 2006)","plainCitation":"(Bessou et al., 2011; Farrell et al., 2006; Hill et al., 2009, 2006)"},"citationItems":[{"id":1067,"uris":["http://zotero.org/users/1204444/items/654RW5TW"],"uri":["http://zotero.org/users/1204444/items/654RW5TW"],"itemData":{"id":1067,"type":"article-journal","title":"Ethanol Can Contribute to Energy and Environmental Goals","container-title":"Science","page":"506-508","volume":"311","issue":"5760","source":"www.sciencemag.org","abstract":"To study the potential effects of increased biofuel use, we evaluated six representative analyses of fuel ethanol. Studies that reported negative net energy incorrectly ignored coproducts and used some obsolete data. All studies indicated that current corn ethanol technologies are much less petroleum-intensive than gasoline but have greenhouse gas emissions similar to those of gasoline. However, many important environmental effects of biofuel production are poorly understood. New metrics that measure specific resource inputs are developed, but further research into environmental metrics is needed. Nonetheless, it is already clear that large-scale use of ethanol for fuel will almost certainly require cellulosic technology.","DOI":"10.1126/science.1121416","ISSN":"0036-8075, 1095-9203","journalAbbreviation":"Science","language":"en","author":[{"family":"Farrell","given":"Alexander E."},{"family":"Plevin","given":"Richard J."},{"family":"Turner","given":"Brian T."},{"family":"Jones","given":"Andrew D."},{"family":"O'Hare","given":"Michael"},{"family":"Kammen","given":"Daniel M."}],"issued":{"date-parts":[["2006",1,27]]}}},{"id":"xP4yDeoT/afWOc4ST","uris":["http://zotero.org/users/1204444/items/2SVHTWEU"],"uri":["http://zotero.org/users/1204444/items/2SVHTWEU"],"itemData":{"id":"xP4yDeoT/afWOc4ST","type":"article-journal","title":"Environmental, economic, and energetic costs and benefits of biodiesel and ethanol biofuels","container-title":"Proceedings of the National Academy of Sciences","page":"11206–11210","volume":"103","issue":"30","author":[{"family":"Hill","given":"J."},{"family":"Nelson","given":"E."},{"family":"Tilman","given":"D."},{"family":"Polasky","given":"S."},{"family":"Tiffany","given":"D."}],"issued":{"year":2006},"accessed":{"year":2012,"month":11,"day":7},"page-first":"11206–11210"}},{"id":1074,"uris":["http://zotero.org/users/1204444/items/TJU527KM"],"uri":["http://zotero.org/users/1204444/items/TJU527KM"],"itemData":{"id":1074,"type":"article-journal","title":"Climate change and health costs of air emissions from biofuels and gasoline","container-title":"Proceedings of the National Academy of Sciences","page":"2077–2082","volume":"106","issue":"6","source":"Google Scholar","author":[{"family":"Hill","given":"J."},{"family":"Polasky","given":"S."},{"family":"Nelson","given":"E."},{"family":"Tilman","given":"D."},{"family":"Huo","given":"H."},{"family":"Ludwig","given":"L."},{"family":"Neumann","given":"J."},{"family":"Zheng","given":"H."},{"family":"Bonta","given":"D."}],"issued":{"date-parts":[["2009"]]}}},{"id":243,"uris":["http://zotero.org/users/1204444/items/F6269DU6"],"uri":["http://zotero.org/users/1204444/items/F6269DU6"],"itemData":{"id":243,"type":"article-journal","title":"Biofuels, greenhouse gases and climate change. A review","container-title":"Agronomy for Sustainable Development","page":"1-79","volume":"31","issue":"1","source":"CrossRef","DOI":"10.1051/agro/2009039","ISSN":"1774-0746, 1773-0155","author":[{"family":"Bessou","given":"Cécile"},{"family":"Ferchaud","given":"Fabien"},{"family":"Gabrielle","given":"Benoît"},{"family":"Mary","given":"Bruno"}],"issued":{"date-parts":[["2011",4,1]]}}}],"schema":"https://github.com/citation-style-language/schema/raw/master/csl-citation.json"} </w:instrText>
      </w:r>
      <w:r w:rsidR="00BD03EC" w:rsidRPr="005B3C0C">
        <w:rPr>
          <w:szCs w:val="24"/>
        </w:rPr>
        <w:fldChar w:fldCharType="separate"/>
      </w:r>
      <w:r w:rsidR="00355DDA" w:rsidRPr="00355DDA">
        <w:rPr>
          <w:rFonts w:ascii="Calibri" w:hAnsi="Calibri"/>
        </w:rPr>
        <w:t xml:space="preserve">(Bessou </w:t>
      </w:r>
      <w:r w:rsidR="00490409" w:rsidRPr="00490409">
        <w:rPr>
          <w:rFonts w:ascii="Calibri" w:hAnsi="Calibri"/>
          <w:i/>
        </w:rPr>
        <w:t>et al</w:t>
      </w:r>
      <w:r w:rsidR="00355DDA" w:rsidRPr="00355DDA">
        <w:rPr>
          <w:rFonts w:ascii="Calibri" w:hAnsi="Calibri"/>
        </w:rPr>
        <w:t xml:space="preserve">., 2011; Farrell </w:t>
      </w:r>
      <w:r w:rsidR="00490409" w:rsidRPr="00490409">
        <w:rPr>
          <w:rFonts w:ascii="Calibri" w:hAnsi="Calibri"/>
          <w:i/>
        </w:rPr>
        <w:t>et al</w:t>
      </w:r>
      <w:r w:rsidR="00355DDA" w:rsidRPr="00355DDA">
        <w:rPr>
          <w:rFonts w:ascii="Calibri" w:hAnsi="Calibri"/>
        </w:rPr>
        <w:t xml:space="preserve">., 2006; Hill </w:t>
      </w:r>
      <w:r w:rsidR="00490409" w:rsidRPr="00490409">
        <w:rPr>
          <w:rFonts w:ascii="Calibri" w:hAnsi="Calibri"/>
          <w:i/>
        </w:rPr>
        <w:t>et al</w:t>
      </w:r>
      <w:r w:rsidR="00355DDA" w:rsidRPr="00355DDA">
        <w:rPr>
          <w:rFonts w:ascii="Calibri" w:hAnsi="Calibri"/>
        </w:rPr>
        <w:t>., 2009, 2006)</w:t>
      </w:r>
      <w:r w:rsidR="00BD03EC" w:rsidRPr="005B3C0C">
        <w:rPr>
          <w:szCs w:val="24"/>
        </w:rPr>
        <w:fldChar w:fldCharType="end"/>
      </w:r>
      <w:r w:rsidRPr="005B3C0C">
        <w:rPr>
          <w:szCs w:val="24"/>
        </w:rPr>
        <w:t>.</w:t>
      </w:r>
    </w:p>
    <w:p w14:paraId="7B6997BB" w14:textId="7DA7EFB4" w:rsidR="005B3C0C" w:rsidRPr="005B3C0C" w:rsidRDefault="005B3C0C" w:rsidP="005B3C0C">
      <w:pPr>
        <w:spacing w:line="360" w:lineRule="auto"/>
        <w:rPr>
          <w:szCs w:val="24"/>
        </w:rPr>
      </w:pPr>
      <w:r w:rsidRPr="005B3C0C">
        <w:rPr>
          <w:szCs w:val="24"/>
        </w:rPr>
        <w:t xml:space="preserve">The effects of indirect land-use emissions (iLUE) on biofuels life-cycle emissions are hotly debated. </w:t>
      </w:r>
      <w:r w:rsidR="00BD03EC" w:rsidRPr="005B3C0C">
        <w:rPr>
          <w:szCs w:val="24"/>
        </w:rPr>
        <w:fldChar w:fldCharType="begin"/>
      </w:r>
      <w:r w:rsidR="00790A49">
        <w:rPr>
          <w:szCs w:val="24"/>
        </w:rPr>
        <w:instrText xml:space="preserve"> ADDIN ZOTERO_ITEM CSL_CITATION {"citationID":"2bpj2ne9fo","properties":{"formattedCitation":"(Fargione et al., 2008)","plainCitation":"(Fargione et al., 2008)","dontUpdate":true},"citationItems":[{"id":74,"uris":["http://zotero.org/users/1204444/items/PSMB7JII"],"uri":["http://zotero.org/users/1204444/items/PSMB7JII"],"itemData":{"id":74,"type":"article-journal","title":"Land Clearing and the Biofuel Carbon Debt","container-title":"Science","page":"1235-1238","volume":"319","issue":"5867","source":"CrossRef","DOI":"10.1126/science.1152747","ISSN":"0036-8075, 1095-9203","author":[{"family":"Fargione","given":"J."},{"family":"Hill","given":"J."},{"family":"Tilman","given":"D."},{"family":"Polasky","given":"S."},{"family":"Hawthorne","given":"P."}],"issued":{"date-parts":[["2008",2,29]]}}}],"schema":"https://github.com/citation-style-language/schema/raw/master/csl-citation.json"} </w:instrText>
      </w:r>
      <w:r w:rsidR="00BD03EC" w:rsidRPr="005B3C0C">
        <w:rPr>
          <w:szCs w:val="24"/>
        </w:rPr>
        <w:fldChar w:fldCharType="separate"/>
      </w:r>
      <w:r w:rsidRPr="005B3C0C">
        <w:rPr>
          <w:szCs w:val="24"/>
        </w:rPr>
        <w:t xml:space="preserve">Fargione </w:t>
      </w:r>
      <w:r w:rsidR="00490409" w:rsidRPr="00490409">
        <w:rPr>
          <w:i/>
          <w:szCs w:val="24"/>
        </w:rPr>
        <w:t>et al</w:t>
      </w:r>
      <w:r w:rsidRPr="005B3C0C">
        <w:rPr>
          <w:szCs w:val="24"/>
        </w:rPr>
        <w:t>. (2008)</w:t>
      </w:r>
      <w:r w:rsidR="00BD03EC" w:rsidRPr="005B3C0C">
        <w:rPr>
          <w:szCs w:val="24"/>
        </w:rPr>
        <w:fldChar w:fldCharType="end"/>
      </w:r>
      <w:r w:rsidRPr="005B3C0C">
        <w:rPr>
          <w:szCs w:val="24"/>
        </w:rPr>
        <w:t xml:space="preserve"> argue that when natural habitats are converted into cropland for biofuel production, there is a large short-term and long-term release of CO</w:t>
      </w:r>
      <w:r w:rsidRPr="005B3C0C">
        <w:rPr>
          <w:szCs w:val="24"/>
          <w:vertAlign w:val="subscript"/>
        </w:rPr>
        <w:t>2</w:t>
      </w:r>
      <w:r w:rsidRPr="005B3C0C">
        <w:rPr>
          <w:szCs w:val="24"/>
        </w:rPr>
        <w:t xml:space="preserve"> related to the combustion or decomposition of vegetation. This land-use change emission is called the “carbon debt”. The authors argue that biofuels will remain net GHG emitters over time until this debt is paid with savings in CO</w:t>
      </w:r>
      <w:r w:rsidRPr="005B3C0C">
        <w:rPr>
          <w:szCs w:val="24"/>
          <w:vertAlign w:val="subscript"/>
        </w:rPr>
        <w:t>2</w:t>
      </w:r>
      <w:r w:rsidRPr="005B3C0C">
        <w:rPr>
          <w:szCs w:val="24"/>
        </w:rPr>
        <w:t xml:space="preserve"> emissions from replacing fossil fuels </w:t>
      </w:r>
      <w:r w:rsidR="00BD03EC" w:rsidRPr="005B3C0C">
        <w:rPr>
          <w:szCs w:val="24"/>
        </w:rPr>
        <w:fldChar w:fldCharType="begin"/>
      </w:r>
      <w:r w:rsidR="00790A49">
        <w:rPr>
          <w:szCs w:val="24"/>
        </w:rPr>
        <w:instrText xml:space="preserve"> ADDIN ZOTERO_ITEM CSL_CITATION {"citationID":"dxjRGrSj","properties":{"formattedCitation":"(Fargione et al., 2008)","plainCitation":"(Fargione et al., 2008)"},"citationItems":[{"id":74,"uris":["http://zotero.org/users/1204444/items/PSMB7JII"],"uri":["http://zotero.org/users/1204444/items/PSMB7JII"],"itemData":{"id":74,"type":"article-journal","title":"Land Clearing and the Biofuel Carbon Debt","container-title":"Science","page":"1235-1238","volume":"319","issue":"5867","source":"CrossRef","DOI":"10.1126/science.1152747","ISSN":"0036-8075, 1095-9203","author":[{"family":"Fargione","given":"J."},{"family":"Hill","given":"J."},{"family":"Tilman","given":"D."},{"family":"Polasky","given":"S."},{"family":"Hawthorne","given":"P."}],"issued":{"date-parts":[["2008",2,29]]}}}],"schema":"https://github.com/citation-style-language/schema/raw/master/csl-citation.json"} </w:instrText>
      </w:r>
      <w:r w:rsidR="00BD03EC" w:rsidRPr="005B3C0C">
        <w:rPr>
          <w:szCs w:val="24"/>
        </w:rPr>
        <w:fldChar w:fldCharType="separate"/>
      </w:r>
      <w:r w:rsidR="00355DDA" w:rsidRPr="00355DDA">
        <w:rPr>
          <w:rFonts w:ascii="Calibri" w:hAnsi="Calibri"/>
        </w:rPr>
        <w:t xml:space="preserve">(Fargione </w:t>
      </w:r>
      <w:r w:rsidR="00490409" w:rsidRPr="00490409">
        <w:rPr>
          <w:rFonts w:ascii="Calibri" w:hAnsi="Calibri"/>
          <w:i/>
        </w:rPr>
        <w:t>et al</w:t>
      </w:r>
      <w:r w:rsidR="00355DDA" w:rsidRPr="00355DDA">
        <w:rPr>
          <w:rFonts w:ascii="Calibri" w:hAnsi="Calibri"/>
        </w:rPr>
        <w:t>., 2008)</w:t>
      </w:r>
      <w:r w:rsidR="00BD03EC" w:rsidRPr="005B3C0C">
        <w:rPr>
          <w:szCs w:val="24"/>
        </w:rPr>
        <w:fldChar w:fldCharType="end"/>
      </w:r>
      <w:r w:rsidRPr="005B3C0C">
        <w:rPr>
          <w:szCs w:val="24"/>
        </w:rPr>
        <w:t>. Based on this concept the authors calculated that corn bioethanol planted on central grassland and abandoned cropland would take 93 and 48 years respectively before the carbon debt was repaid</w:t>
      </w:r>
      <w:r w:rsidR="00A77762">
        <w:rPr>
          <w:szCs w:val="24"/>
        </w:rPr>
        <w:t xml:space="preserve"> (Figure 3)</w:t>
      </w:r>
      <w:r w:rsidRPr="005B3C0C">
        <w:rPr>
          <w:szCs w:val="24"/>
        </w:rPr>
        <w:t xml:space="preserve">. In the case of palm biodiesel planted on peatland rainforest (an increasing occurrence), the debt would take 423 years to repay </w:t>
      </w:r>
      <w:r w:rsidR="00BD03EC" w:rsidRPr="005B3C0C">
        <w:rPr>
          <w:szCs w:val="24"/>
        </w:rPr>
        <w:fldChar w:fldCharType="begin"/>
      </w:r>
      <w:r w:rsidR="00790A49">
        <w:rPr>
          <w:szCs w:val="24"/>
        </w:rPr>
        <w:instrText xml:space="preserve"> ADDIN ZOTERO_ITEM CSL_CITATION {"citationID":"pp00r4o47","properties":{"formattedCitation":"(Fargione et al., 2008)","plainCitation":"(Fargione et al., 2008)"},"citationItems":[{"id":74,"uris":["http://zotero.org/users/1204444/items/PSMB7JII"],"uri":["http://zotero.org/users/1204444/items/PSMB7JII"],"itemData":{"id":74,"type":"article-journal","title":"Land Clearing and the Biofuel Carbon Debt","container-title":"Science","page":"1235-1238","volume":"319","issue":"5867","source":"CrossRef","DOI":"10.1126/science.1152747","ISSN":"0036-8075, 1095-9203","author":[{"family":"Fargione","given":"J."},{"family":"Hill","given":"J."},{"family":"Tilman","given":"D."},{"family":"Polasky","given":"S."},{"family":"Hawthorne","given":"P."}],"issued":{"date-parts":[["2008",2,29]]}}}],"schema":"https://github.com/citation-style-language/schema/raw/master/csl-citation.json"} </w:instrText>
      </w:r>
      <w:r w:rsidR="00BD03EC" w:rsidRPr="005B3C0C">
        <w:rPr>
          <w:szCs w:val="24"/>
        </w:rPr>
        <w:fldChar w:fldCharType="separate"/>
      </w:r>
      <w:r w:rsidR="00355DDA" w:rsidRPr="00355DDA">
        <w:rPr>
          <w:rFonts w:ascii="Calibri" w:hAnsi="Calibri"/>
        </w:rPr>
        <w:t xml:space="preserve">(Fargione </w:t>
      </w:r>
      <w:r w:rsidR="00490409" w:rsidRPr="00490409">
        <w:rPr>
          <w:rFonts w:ascii="Calibri" w:hAnsi="Calibri"/>
          <w:i/>
        </w:rPr>
        <w:t>et al</w:t>
      </w:r>
      <w:r w:rsidR="00355DDA" w:rsidRPr="00355DDA">
        <w:rPr>
          <w:rFonts w:ascii="Calibri" w:hAnsi="Calibri"/>
        </w:rPr>
        <w:t>., 2008)</w:t>
      </w:r>
      <w:r w:rsidR="00BD03EC" w:rsidRPr="005B3C0C">
        <w:rPr>
          <w:szCs w:val="24"/>
        </w:rPr>
        <w:fldChar w:fldCharType="end"/>
      </w:r>
      <w:r w:rsidRPr="005B3C0C">
        <w:rPr>
          <w:szCs w:val="24"/>
        </w:rPr>
        <w:t xml:space="preserve">.  </w:t>
      </w:r>
      <w:r w:rsidR="00BD03EC" w:rsidRPr="005B3C0C">
        <w:rPr>
          <w:szCs w:val="24"/>
        </w:rPr>
        <w:fldChar w:fldCharType="begin"/>
      </w:r>
      <w:r w:rsidR="00790A49">
        <w:rPr>
          <w:szCs w:val="24"/>
        </w:rPr>
        <w:instrText xml:space="preserve"> ADDIN ZOTERO_ITEM CSL_CITATION {"citationID":"ejtamtihf","properties":{"formattedCitation":"(Searchinger et al., 2008)","plainCitation":"(Searchinger et al., 2008)","dontUpdate":true},"citationItems":[{"id":100,"uris":["http://zotero.org/users/1204444/items/3W27RKT2"],"uri":["http://zotero.org/users/1204444/items/3W27RKT2"],"itemData":{"id":100,"type":"article-journal","title":"Use of U.S. Croplands for Biofuels Increases Greenhouse Gases Through Emissions from Land-Use Change","container-title":"Science","page":"1238-1240","volume":"319","source":"CrossRef","DOI":"10.1126/science.1152747","ISSN":"0036-8075, 1095-9203","author":[{"family":"Searchinger","given":"T"},{"family":"Heimlich","given":"R"},{"family":"Houghton","given":"R"},{"family":"Dong","given":"F"},{"family":"Elobeid","given":"A"},{"family":"Fabiosa","given":"J"},{"family":"Tokgoz","given":"S"},{"family":"Hayes","given":"D"},{"family":"Yu","given":"T"}],"issued":{"date-parts":[["2008",2,29]]}}}],"schema":"https://github.com/citation-style-language/schema/raw/master/csl-citation.json"} </w:instrText>
      </w:r>
      <w:r w:rsidR="00BD03EC" w:rsidRPr="005B3C0C">
        <w:rPr>
          <w:szCs w:val="24"/>
        </w:rPr>
        <w:fldChar w:fldCharType="separate"/>
      </w:r>
      <w:r w:rsidRPr="005B3C0C">
        <w:rPr>
          <w:szCs w:val="24"/>
        </w:rPr>
        <w:t xml:space="preserve">Searchinger </w:t>
      </w:r>
      <w:r w:rsidR="00490409" w:rsidRPr="00490409">
        <w:rPr>
          <w:i/>
          <w:szCs w:val="24"/>
        </w:rPr>
        <w:t>et al</w:t>
      </w:r>
      <w:r w:rsidRPr="005B3C0C">
        <w:rPr>
          <w:szCs w:val="24"/>
        </w:rPr>
        <w:t>. (2008)</w:t>
      </w:r>
      <w:r w:rsidR="00BD03EC" w:rsidRPr="005B3C0C">
        <w:rPr>
          <w:szCs w:val="24"/>
        </w:rPr>
        <w:fldChar w:fldCharType="end"/>
      </w:r>
      <w:r w:rsidRPr="005B3C0C">
        <w:rPr>
          <w:szCs w:val="24"/>
        </w:rPr>
        <w:t xml:space="preserve"> go further and argue that even biofuels grown on existing cropland have an indirect carbon debt. In this study the authors reason that by diverting cropland to biofuels, and thereby inflating crop prices (a debated assumption), other farmers across the world are encouraged to convert native ecosystems to cropland, leading to the same carbon </w:t>
      </w:r>
      <w:r w:rsidRPr="005B3C0C">
        <w:rPr>
          <w:szCs w:val="24"/>
        </w:rPr>
        <w:lastRenderedPageBreak/>
        <w:t xml:space="preserve">emissions described by </w:t>
      </w:r>
      <w:r w:rsidR="00BD03EC" w:rsidRPr="005B3C0C">
        <w:rPr>
          <w:szCs w:val="24"/>
        </w:rPr>
        <w:fldChar w:fldCharType="begin"/>
      </w:r>
      <w:r w:rsidR="00790A49">
        <w:rPr>
          <w:szCs w:val="24"/>
        </w:rPr>
        <w:instrText xml:space="preserve"> ADDIN ZOTERO_ITEM CSL_CITATION {"citationID":"dudsubfvp","properties":{"formattedCitation":"(Fargione et al., 2008)","plainCitation":"(Fargione et al., 2008)","dontUpdate":true},"citationItems":[{"id":74,"uris":["http://zotero.org/users/1204444/items/PSMB7JII"],"uri":["http://zotero.org/users/1204444/items/PSMB7JII"],"itemData":{"id":74,"type":"article-journal","title":"Land Clearing and the Biofuel Carbon Debt","container-title":"Science","page":"1235-1238","volume":"319","issue":"5867","source":"CrossRef","DOI":"10.1126/science.1152747","ISSN":"0036-8075, 1095-9203","author":[{"family":"Fargione","given":"J."},{"family":"Hill","given":"J."},{"family":"Tilman","given":"D."},{"family":"Polasky","given":"S."},{"family":"Hawthorne","given":"P."}],"issued":{"date-parts":[["2008",2,29]]}}}],"schema":"https://github.com/citation-style-language/schema/raw/master/csl-citation.json"} </w:instrText>
      </w:r>
      <w:r w:rsidR="00BD03EC" w:rsidRPr="005B3C0C">
        <w:rPr>
          <w:szCs w:val="24"/>
        </w:rPr>
        <w:fldChar w:fldCharType="separate"/>
      </w:r>
      <w:r w:rsidRPr="005B3C0C">
        <w:rPr>
          <w:szCs w:val="24"/>
        </w:rPr>
        <w:t xml:space="preserve">Fargione </w:t>
      </w:r>
      <w:r w:rsidR="00490409" w:rsidRPr="00490409">
        <w:rPr>
          <w:i/>
          <w:szCs w:val="24"/>
        </w:rPr>
        <w:t>et al</w:t>
      </w:r>
      <w:r w:rsidRPr="005B3C0C">
        <w:rPr>
          <w:szCs w:val="24"/>
        </w:rPr>
        <w:t>., (2008)</w:t>
      </w:r>
      <w:r w:rsidR="00BD03EC" w:rsidRPr="005B3C0C">
        <w:rPr>
          <w:szCs w:val="24"/>
        </w:rPr>
        <w:fldChar w:fldCharType="end"/>
      </w:r>
      <w:r w:rsidRPr="005B3C0C">
        <w:rPr>
          <w:szCs w:val="24"/>
        </w:rPr>
        <w:t xml:space="preserve">. Based on a model using these assumptions </w:t>
      </w:r>
      <w:r w:rsidR="00BD03EC" w:rsidRPr="005B3C0C">
        <w:rPr>
          <w:szCs w:val="24"/>
        </w:rPr>
        <w:fldChar w:fldCharType="begin"/>
      </w:r>
      <w:r w:rsidR="00790A49">
        <w:rPr>
          <w:szCs w:val="24"/>
        </w:rPr>
        <w:instrText xml:space="preserve"> ADDIN ZOTERO_ITEM CSL_CITATION {"citationID":"FAElTNFU","properties":{"formattedCitation":"(Searchinger et al., 2008)","plainCitation":"(Searchinger et al., 2008)","dontUpdate":true},"citationItems":[{"id":100,"uris":["http://zotero.org/users/1204444/items/3W27RKT2"],"uri":["http://zotero.org/users/1204444/items/3W27RKT2"],"itemData":{"id":100,"type":"article-journal","title":"Use of U.S. Croplands for Biofuels Increases Greenhouse Gases Through Emissions from Land-Use Change","container-title":"Science","page":"1238-1240","volume":"319","source":"CrossRef","DOI":"10.1126/science.1152747","ISSN":"0036-8075, 1095-9203","author":[{"family":"Searchinger","given":"T"},{"family":"Heimlich","given":"R"},{"family":"Houghton","given":"R"},{"family":"Dong","given":"F"},{"family":"Elobeid","given":"A"},{"family":"Fabiosa","given":"J"},{"family":"Tokgoz","given":"S"},{"family":"Hayes","given":"D"},{"family":"Yu","given":"T"}],"issued":{"date-parts":[["2008",2,29]]}}}],"schema":"https://github.com/citation-style-language/schema/raw/master/csl-citation.json"} </w:instrText>
      </w:r>
      <w:r w:rsidR="00BD03EC" w:rsidRPr="005B3C0C">
        <w:rPr>
          <w:szCs w:val="24"/>
        </w:rPr>
        <w:fldChar w:fldCharType="separate"/>
      </w:r>
      <w:r w:rsidRPr="005B3C0C">
        <w:rPr>
          <w:szCs w:val="24"/>
        </w:rPr>
        <w:t xml:space="preserve">Searchinger </w:t>
      </w:r>
      <w:r w:rsidR="00490409" w:rsidRPr="00490409">
        <w:rPr>
          <w:i/>
          <w:szCs w:val="24"/>
        </w:rPr>
        <w:t>et al</w:t>
      </w:r>
      <w:r w:rsidRPr="005B3C0C">
        <w:rPr>
          <w:szCs w:val="24"/>
        </w:rPr>
        <w:t>. (2008)</w:t>
      </w:r>
      <w:r w:rsidR="00BD03EC" w:rsidRPr="005B3C0C">
        <w:rPr>
          <w:szCs w:val="24"/>
        </w:rPr>
        <w:fldChar w:fldCharType="end"/>
      </w:r>
      <w:r w:rsidRPr="005B3C0C">
        <w:rPr>
          <w:szCs w:val="24"/>
        </w:rPr>
        <w:t xml:space="preserve"> calculated that GHG savings from corn-ethanol would equalise the carbon debt after 167 years. </w:t>
      </w:r>
      <w:r w:rsidR="00561CB2" w:rsidRPr="005B3C0C">
        <w:rPr>
          <w:szCs w:val="24"/>
        </w:rPr>
        <w:t>However,</w:t>
      </w:r>
      <w:r w:rsidRPr="005B3C0C">
        <w:rPr>
          <w:szCs w:val="24"/>
        </w:rPr>
        <w:t xml:space="preserve"> the more productive and less energy intensive Brazilian sugar cane, planted on grazing land rather than rainforest, would pa</w:t>
      </w:r>
      <w:r w:rsidR="00A77762">
        <w:rPr>
          <w:szCs w:val="24"/>
        </w:rPr>
        <w:t>y-back emission after 4 years</w:t>
      </w:r>
      <w:r w:rsidRPr="005B3C0C">
        <w:rPr>
          <w:szCs w:val="24"/>
        </w:rPr>
        <w:t xml:space="preserve">. After almost a decade, the issue of iLUE is still debated, with huge variations in model outcomes due to the inclusion of many uncertain assumptions; consequently the issue cannot be robustly included into current political and corporate decision making </w:t>
      </w:r>
      <w:r w:rsidR="00BD03EC" w:rsidRPr="005B3C0C">
        <w:rPr>
          <w:szCs w:val="24"/>
        </w:rPr>
        <w:fldChar w:fldCharType="begin"/>
      </w:r>
      <w:r w:rsidR="00790A49">
        <w:rPr>
          <w:szCs w:val="24"/>
        </w:rPr>
        <w:instrText xml:space="preserve"> ADDIN ZOTERO_ITEM CSL_CITATION {"citationID":"2gpqbkd8oc","properties":{"formattedCitation":"(Finkbeiner, 2014)","plainCitation":"(Finkbeiner, 2014)"},"citationItems":[{"id":3505,"uris":["http://zotero.org/users/1204444/items/6E7E2N2M"],"uri":["http://zotero.org/users/1204444/items/6E7E2N2M"],"itemData":{"id":3505,"type":"article-journal","title":"Indirect land use change – Help beyond the hype?","container-title":"Biomass and Bioenergy","page":"218-221","volume":"62","source":"ScienceDirect","abstract":"The ‘food vs. fuel’ debate inspired the concept of indirect land use change (iLUC). Greenhouse gas (GHG) emission factors for iLUC are proposed for inclusion into carbon footprints (CF) of biofuels. The range of published iLUC values is enormous: from about 200% below, up to 1700% above the CF values of fossil fuels. From the perspective of life cycle assessment (LCA) and CF science, single iLUC factors are currently more representative for the approach or model used than for the crop or biofuel assessed. The scientific robustness is not sufficient for political and corporate decision making. None of the relevant international standards of LCA or CF require the inclusion of iLUC. The iLUC concept deserves credit for raising awareness of a relevant problem but it is not the solution. Science and policy should focus on proactive real world mitigation of iLUC rather than reactive and theoretical iLUC factors.","DOI":"10.1016/j.biombioe.2014.01.024","ISSN":"0961-9534","journalAbbreviation":"Biomass and Bioenergy","author":[{"family":"Finkbeiner","given":"Matthias"}],"issued":{"date-parts":[["2014",3]]}}}],"schema":"https://github.com/citation-style-language/schema/raw/master/csl-citation.json"} </w:instrText>
      </w:r>
      <w:r w:rsidR="00BD03EC" w:rsidRPr="005B3C0C">
        <w:rPr>
          <w:szCs w:val="24"/>
        </w:rPr>
        <w:fldChar w:fldCharType="separate"/>
      </w:r>
      <w:r w:rsidRPr="005B3C0C">
        <w:t>(Finkbeiner, 2014)</w:t>
      </w:r>
      <w:r w:rsidR="00BD03EC" w:rsidRPr="005B3C0C">
        <w:rPr>
          <w:szCs w:val="24"/>
        </w:rPr>
        <w:fldChar w:fldCharType="end"/>
      </w:r>
      <w:r w:rsidRPr="005B3C0C">
        <w:rPr>
          <w:szCs w:val="24"/>
        </w:rPr>
        <w:t xml:space="preserve">. </w:t>
      </w:r>
    </w:p>
    <w:p w14:paraId="1CEEDA8B" w14:textId="2EA3BBCF" w:rsidR="005B3C0C" w:rsidRPr="005B3C0C" w:rsidRDefault="0081741E" w:rsidP="005B3C0C">
      <w:pPr>
        <w:spacing w:line="360" w:lineRule="auto"/>
        <w:rPr>
          <w:szCs w:val="24"/>
        </w:rPr>
      </w:pPr>
      <w:r>
        <w:rPr>
          <w:noProof/>
          <w:lang w:eastAsia="en-GB"/>
        </w:rPr>
        <w:drawing>
          <wp:anchor distT="0" distB="0" distL="114300" distR="114300" simplePos="0" relativeHeight="252007936" behindDoc="0" locked="0" layoutInCell="1" allowOverlap="1" wp14:anchorId="543369CF" wp14:editId="6675CAE5">
            <wp:simplePos x="0" y="0"/>
            <wp:positionH relativeFrom="column">
              <wp:posOffset>183677</wp:posOffset>
            </wp:positionH>
            <wp:positionV relativeFrom="paragraph">
              <wp:posOffset>1032687</wp:posOffset>
            </wp:positionV>
            <wp:extent cx="4957922" cy="3434070"/>
            <wp:effectExtent l="0" t="0" r="0" b="0"/>
            <wp:wrapNone/>
            <wp:docPr id="886" name="Picture 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69117" cy="3441824"/>
                    </a:xfrm>
                    <a:prstGeom prst="rect">
                      <a:avLst/>
                    </a:prstGeom>
                  </pic:spPr>
                </pic:pic>
              </a:graphicData>
            </a:graphic>
            <wp14:sizeRelH relativeFrom="page">
              <wp14:pctWidth>0</wp14:pctWidth>
            </wp14:sizeRelH>
            <wp14:sizeRelV relativeFrom="page">
              <wp14:pctHeight>0</wp14:pctHeight>
            </wp14:sizeRelV>
          </wp:anchor>
        </w:drawing>
      </w:r>
      <w:r w:rsidR="005128F7">
        <w:rPr>
          <w:noProof/>
          <w:szCs w:val="24"/>
          <w:lang w:eastAsia="en-GB"/>
        </w:rPr>
        <mc:AlternateContent>
          <mc:Choice Requires="wpg">
            <w:drawing>
              <wp:anchor distT="0" distB="0" distL="114300" distR="114300" simplePos="0" relativeHeight="251775488" behindDoc="0" locked="0" layoutInCell="1" allowOverlap="1" wp14:anchorId="0B0F3C98" wp14:editId="4FF597D2">
                <wp:simplePos x="0" y="0"/>
                <wp:positionH relativeFrom="column">
                  <wp:posOffset>183515</wp:posOffset>
                </wp:positionH>
                <wp:positionV relativeFrom="paragraph">
                  <wp:posOffset>1033145</wp:posOffset>
                </wp:positionV>
                <wp:extent cx="5060315" cy="4083050"/>
                <wp:effectExtent l="0" t="1905" r="0" b="1270"/>
                <wp:wrapTopAndBottom/>
                <wp:docPr id="876" name="Group 8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60315" cy="4083050"/>
                          <a:chOff x="0" y="0"/>
                          <a:chExt cx="49025" cy="38600"/>
                        </a:xfrm>
                      </wpg:grpSpPr>
                      <pic:pic xmlns:pic="http://schemas.openxmlformats.org/drawingml/2006/picture">
                        <pic:nvPicPr>
                          <pic:cNvPr id="877" name="Picture 314"/>
                          <pic:cNvPicPr>
                            <a:picLocks noChangeAspect="1"/>
                          </pic:cNvPicPr>
                        </pic:nvPicPr>
                        <pic:blipFill>
                          <a:blip r:embed="rId14" cstate="print">
                            <a:extLst>
                              <a:ext uri="{28A0092B-C50C-407E-A947-70E740481C1C}">
                                <a14:useLocalDpi xmlns:a14="http://schemas.microsoft.com/office/drawing/2010/main" val="0"/>
                              </a:ext>
                            </a:extLst>
                          </a:blip>
                          <a:srcRect l="3217"/>
                          <a:stretch>
                            <a:fillRect/>
                          </a:stretch>
                        </pic:blipFill>
                        <pic:spPr bwMode="auto">
                          <a:xfrm>
                            <a:off x="0" y="0"/>
                            <a:ext cx="48033" cy="33050"/>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878" name="Text Box 10"/>
                        <wps:cNvSpPr txBox="1">
                          <a:spLocks noChangeArrowheads="1"/>
                        </wps:cNvSpPr>
                        <wps:spPr bwMode="auto">
                          <a:xfrm>
                            <a:off x="0" y="33050"/>
                            <a:ext cx="49025" cy="555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linkedTxbx id="202" seq="1"/>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B0F3C98" id="Group 809" o:spid="_x0000_s1032" style="position:absolute;left:0;text-align:left;margin-left:14.45pt;margin-top:81.35pt;width:398.45pt;height:321.5pt;z-index:251775488;mso-width-relative:margin;mso-height-relative:margin" coordsize="49025,3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">
                <v:shape id="Picture 314" o:spid="_x0000_s1033" type="#_x0000_t75" style="position:absolute;width:48033;height:3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">
                  <v:imagedata r:id="rId15" o:title="" cropleft="2108f"/>
                  <v:path arrowok="t"/>
                </v:shape>
                <v:shape id="Text Box 10" o:spid="_x0000_s1034" type="#_x0000_t202" style="position:absolute;top:33050;width:49025;height:5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" filled="f" stroked="f">
                  <v:textbox>
                    <w:txbxContent/>
                  </v:textbox>
                </v:shape>
                <w10:wrap type="topAndBottom"/>
              </v:group>
            </w:pict>
          </mc:Fallback>
        </mc:AlternateContent>
      </w:r>
      <w:r w:rsidR="005B3C0C" w:rsidRPr="005B3C0C">
        <w:rPr>
          <w:szCs w:val="24"/>
        </w:rPr>
        <w:t>It is clear that many first-generation biofuels such as corn ethanol fail on a number of sustainability fronts. Many of the problems related to biofuels can be reduced by using the non-food cellulosic components of the plant biomass for feedstock, termed second generation biofuels. Perennial non-food energy crops such as crop residues, switch</w:t>
      </w:r>
      <w:r w:rsidR="006635D3">
        <w:rPr>
          <w:szCs w:val="24"/>
        </w:rPr>
        <w:t xml:space="preserve"> </w:t>
      </w:r>
      <w:r w:rsidR="005B3C0C" w:rsidRPr="005B3C0C">
        <w:rPr>
          <w:szCs w:val="24"/>
        </w:rPr>
        <w:t xml:space="preserve">grass, and forestry waste can be converted to biofuel with significantly lower energy inputs (NEB 4-5.4) and lifecycle GHG emissions (78-92% reduction compared to gasoline) </w:t>
      </w:r>
      <w:r w:rsidR="00BD03EC" w:rsidRPr="005B3C0C">
        <w:rPr>
          <w:szCs w:val="24"/>
        </w:rPr>
        <w:fldChar w:fldCharType="begin"/>
      </w:r>
      <w:r w:rsidR="00790A49">
        <w:rPr>
          <w:szCs w:val="24"/>
        </w:rPr>
        <w:instrText xml:space="preserve"> ADDIN ZOTERO_ITEM CSL_CITATION {"citationID":"1v926do2mr","properties":{"formattedCitation":"(Fargione et al., 2008; Farrell et al., 2006; Hill et al., 2009, 2006; Schmer et al., 2008)","plainCitation":"(Fargione et al., 2008; Farrell et al., 2006; Hill et al., 2009, 2006; Schmer et al., 2008)"},"citationItems":[{"id":1067,"uris":["http://zotero.org/users/1204444/items/654RW5TW"],"uri":["http://zotero.org/users/1204444/items/654RW5TW"],"itemData":{"id":1067,"type":"article-journal","title":"Ethanol Can Contribute to Energy and Environmental Goals","container-title":"Science","page":"506-508","volume":"311","issue":"5760","source":"www.sciencemag.org","abstract":"To study the potential effects of increased biofuel use, we evaluated six representative analyses of fuel ethanol. Studies that reported negative net energy incorrectly ignored coproducts and used some obsolete data. All studies indicated that current corn ethanol technologies are much less petroleum-intensive than gasoline but have greenhouse gas emissions similar to those of gasoline. However, many important environmental effects of biofuel production are poorly understood. New metrics that measure specific resource inputs are developed, but further research into environmental metrics is needed. Nonetheless, it is already clear that large-scale use of ethanol for fuel will almost certainly require cellulosic technology.","DOI":"10.1126/science.1121416","ISSN":"0036-8075, 1095-9203","journalAbbreviation":"Science","language":"en","author":[{"family":"Farrell","given":"Alexander E."},{"family":"Plevin","given":"Richard J."},{"family":"Turner","given":"Brian T."},{"family":"Jones","given":"Andrew D."},{"family":"O'Hare","given":"Michael"},{"family":"Kammen","given":"Daniel M."}],"issued":{"date-parts":[["2006",1,27]]}}},{"id":"8HRO4Vt8/BkoMLD5W","uris":["http://zotero.org/users/1204444/items/2SVHTWEU"],"uri":["http://zotero.org/users/1204444/items/2SVHTWEU"],"itemData":{"id":"8HRO4Vt8/BkoMLD5W","type":"article-journal","title":"Environmental, economic, and energetic costs and benefits of biodiesel and ethanol biofuels","container-title":"Proceedings of the National Academy of Sciences","page":"11206–11210","volume":"103","issue":"30","author":[{"family":"Hill","given":"J."},{"family":"Nelson","given":"E."},{"family":"Tilman","given":"D."},{"family":"Polasky","given":"S."},{"family":"Tiffany","given":"D."}],"issued":{"year":2006},"accessed":{"year":2012,"month":11,"day":7},"page-first":"11206–11210"}},{"id":1074,"uris":["http://zotero.org/users/1204444/items/TJU527KM"],"uri":["http://zotero.org/users/1204444/items/TJU527KM"],"itemData":{"id":1074,"type":"article-journal","title":"Climate change and health costs of air emissions from biofuels and gasoline","container-title":"Proceedings of the National Academy of Sciences","page":"2077–2082","volume":"106","issue":"6","source":"Google Scholar","author":[{"family":"Hill","given":"J."},{"family":"Polasky","given":"S."},{"family":"Nelson","given":"E."},{"family":"Tilman","given":"D."},{"family":"Huo","given":"H."},{"family":"Ludwig","given":"L."},{"family":"Neumann","given":"J."},{"family":"Zheng","given":"H."},{"family":"Bonta","given":"D."}],"issued":{"date-parts":[["2009"]]}}},{"id":74,"uris":["http://zotero.org/users/1204444/items/PSMB7JII"],"uri":["http://zotero.org/users/1204444/items/PSMB7JII"],"itemData":{"id":74,"type":"article-journal","title":"Land Clearing and the Biofuel Carbon Debt","container-title":"Science","page":"1235-1238","volume":"319","issue":"5867","source":"CrossRef","DOI":"10.1126/science.1152747","ISSN":"0036-8075, 1095-9203","author":[{"family":"Fargione","given":"J."},{"family":"Hill","given":"J."},{"family":"Tilman","given":"D."},{"family":"Polasky","given":"S."},{"family":"Hawthorne","given":"P."}],"issued":{"date-parts":[["2008",2,29]]}}},{"id":458,"uris":["http://zotero.org/users/1204444/items/5F4V2XI9"],"uri":["http://zotero.org/users/1204444/items/5F4V2XI9"],"itemData":{"id":458,"type":"article-journal","title":"Net energy of cellulosic ethanol from switchgrass","container-title":"Proceedings of the National Academy of Sciences","page":"464-469","volume":"105","issue":"2","source":"www.pnas.org","DOI":"10.1073/pnas.0704767105","ISSN":"0027-8424, 1091-6490","journalAbbreviation":"PNAS","language":"en","author":[{"family":"Schmer","given":"M. R."},{"family":"Vogel","given":"K. P."},{"family":"Mitchell","given":"R. B."},{"family":"Perrin","given":"R. K."}],"issued":{"date-parts":[["2008",1,15]]}}}],"schema":"https://github.com/citation-style-language/schema/raw/master/csl-citation.json"} </w:instrText>
      </w:r>
      <w:r w:rsidR="00BD03EC" w:rsidRPr="005B3C0C">
        <w:rPr>
          <w:szCs w:val="24"/>
        </w:rPr>
        <w:fldChar w:fldCharType="separate"/>
      </w:r>
      <w:r w:rsidR="00355DDA" w:rsidRPr="00355DDA">
        <w:rPr>
          <w:rFonts w:ascii="Calibri" w:hAnsi="Calibri"/>
        </w:rPr>
        <w:t xml:space="preserve">(Fargione </w:t>
      </w:r>
      <w:r w:rsidR="00490409" w:rsidRPr="00490409">
        <w:rPr>
          <w:rFonts w:ascii="Calibri" w:hAnsi="Calibri"/>
          <w:i/>
        </w:rPr>
        <w:t>et al</w:t>
      </w:r>
      <w:r w:rsidR="00355DDA" w:rsidRPr="00355DDA">
        <w:rPr>
          <w:rFonts w:ascii="Calibri" w:hAnsi="Calibri"/>
        </w:rPr>
        <w:t xml:space="preserve">., 2008; Farrell </w:t>
      </w:r>
      <w:r w:rsidR="00490409" w:rsidRPr="00490409">
        <w:rPr>
          <w:rFonts w:ascii="Calibri" w:hAnsi="Calibri"/>
          <w:i/>
        </w:rPr>
        <w:t>et al</w:t>
      </w:r>
      <w:r w:rsidR="00355DDA" w:rsidRPr="00355DDA">
        <w:rPr>
          <w:rFonts w:ascii="Calibri" w:hAnsi="Calibri"/>
        </w:rPr>
        <w:t xml:space="preserve">., 2006; Hill </w:t>
      </w:r>
      <w:r w:rsidR="00490409" w:rsidRPr="00490409">
        <w:rPr>
          <w:rFonts w:ascii="Calibri" w:hAnsi="Calibri"/>
          <w:i/>
        </w:rPr>
        <w:t>et al</w:t>
      </w:r>
      <w:r w:rsidR="00355DDA" w:rsidRPr="00355DDA">
        <w:rPr>
          <w:rFonts w:ascii="Calibri" w:hAnsi="Calibri"/>
        </w:rPr>
        <w:t xml:space="preserve">., 2009, 2006; Schmer </w:t>
      </w:r>
      <w:r w:rsidR="00490409" w:rsidRPr="00490409">
        <w:rPr>
          <w:rFonts w:ascii="Calibri" w:hAnsi="Calibri"/>
          <w:i/>
        </w:rPr>
        <w:t>et al</w:t>
      </w:r>
      <w:r w:rsidR="00355DDA" w:rsidRPr="00355DDA">
        <w:rPr>
          <w:rFonts w:ascii="Calibri" w:hAnsi="Calibri"/>
        </w:rPr>
        <w:t>., 2008)</w:t>
      </w:r>
      <w:r w:rsidR="00BD03EC" w:rsidRPr="005B3C0C">
        <w:rPr>
          <w:szCs w:val="24"/>
        </w:rPr>
        <w:fldChar w:fldCharType="end"/>
      </w:r>
      <w:r w:rsidR="006635D3">
        <w:rPr>
          <w:szCs w:val="24"/>
        </w:rPr>
        <w:t xml:space="preserve">. </w:t>
      </w:r>
      <w:r w:rsidR="005B3C0C" w:rsidRPr="005B3C0C">
        <w:rPr>
          <w:szCs w:val="24"/>
        </w:rPr>
        <w:t xml:space="preserve">Because of these favourable energy returns second generation cellulosic biofuels are expected to play an increasingly larger role in biofuel production as the technology of </w:t>
      </w:r>
      <w:r w:rsidR="005B3C0C" w:rsidRPr="005B3C0C">
        <w:rPr>
          <w:szCs w:val="24"/>
        </w:rPr>
        <w:lastRenderedPageBreak/>
        <w:t xml:space="preserve">pre-treatment, enzymes and conversion factors improve </w:t>
      </w:r>
      <w:r w:rsidR="00BD03EC" w:rsidRPr="005B3C0C">
        <w:rPr>
          <w:szCs w:val="24"/>
        </w:rPr>
        <w:fldChar w:fldCharType="begin"/>
      </w:r>
      <w:r w:rsidR="00790A49">
        <w:rPr>
          <w:szCs w:val="24"/>
        </w:rPr>
        <w:instrText xml:space="preserve"> ADDIN ZOTERO_ITEM CSL_CITATION {"citationID":"s61g368mn","properties":{"formattedCitation":"(Hill et al., 2006; Wyman, 2007)","plainCitation":"(Hill et al., 2006; Wyman, 2007)"},"citationItems":[{"id":"8HRO4Vt8/BkoMLD5W","uris":["http://zotero.org/users/1204444/items/2SVHTWEU"],"uri":["http://zotero.org/users/1204444/items/2SVHTWEU"],"itemData":{"id":"8HRO4Vt8/BkoMLD5W","type":"article-journal","title":"Environmental, economic, and energetic costs and benefits of biodiesel and ethanol biofuels","container-title":"Proceedings of the National Academy of Sciences","page":"11206–11210","volume":"103","issue":"30","author":[{"family":"Hill","given":"J."},{"family":"Nelson","given":"E."},{"family":"Tilman","given":"D."},{"family":"Polasky","given":"S."},{"family":"Tiffany","given":"D."}],"issued":{"year":2006},"accessed":{"year":2012,"month":11,"day":7},"page-first":"11206–11210"}},{"id":569,"uris":["http://zotero.org/users/1204444/items/6SIGVIG5"],"uri":["http://zotero.org/users/1204444/items/6SIGVIG5"],"itemData":{"id":569,"type":"article-journal","title":"What is (and is not) vital to advancing cellulosic ethanol","container-title":"Trends in Biotechnology","page":"153-157","volume":"25","issue":"4","source":"ScienceDirect","abstract":"Ethanol made biologically from cellulosic biomass, including agricultural and forestry residues, portions of municipal waste, and herbaceous and woody crops, is finally being widely recognized as a unique transportation fuel with powerful economic, environmental and strategic attributes. Although underfunded, it has been advanced to be competitive with corn ethanol; however, government policies are needed to overcome the perceived risk of first applications if we are to realize its societal benefits soon. Costs below those for fossil sources are foreseeable, with advances in pretreatment, enzyme production, and enzymatic hydrolysis – the steps that overcome the natural resistance of plants to biological breakdown – offering, by far, the greatest economic leverage. We must also build on the wisdom gained from past experience to avoid directing limited funds to projects that offer little new insight, could have marginal impact on commercial outcomes, or could be better improved through the power and wisdom of the learning curve.","DOI":"10.1016/j.tibtech.2007.02.009","ISSN":"0167-7799","journalAbbreviation":"Trends in Biotechnology","author":[{"family":"Wyman","given":"Charles E."}],"issued":{"date-parts":[["2007",4]]}}}],"schema":"https://github.com/citation-style-language/schema/raw/master/csl-citation.json"} </w:instrText>
      </w:r>
      <w:r w:rsidR="00BD03EC" w:rsidRPr="005B3C0C">
        <w:rPr>
          <w:szCs w:val="24"/>
        </w:rPr>
        <w:fldChar w:fldCharType="separate"/>
      </w:r>
      <w:r w:rsidR="00355DDA" w:rsidRPr="00355DDA">
        <w:rPr>
          <w:rFonts w:ascii="Calibri" w:hAnsi="Calibri"/>
        </w:rPr>
        <w:t xml:space="preserve">(Hill </w:t>
      </w:r>
      <w:r w:rsidR="00490409" w:rsidRPr="00490409">
        <w:rPr>
          <w:rFonts w:ascii="Calibri" w:hAnsi="Calibri"/>
          <w:i/>
        </w:rPr>
        <w:t>et al</w:t>
      </w:r>
      <w:r w:rsidR="00355DDA" w:rsidRPr="00355DDA">
        <w:rPr>
          <w:rFonts w:ascii="Calibri" w:hAnsi="Calibri"/>
        </w:rPr>
        <w:t>., 2006; Wyman, 2007)</w:t>
      </w:r>
      <w:r w:rsidR="00BD03EC" w:rsidRPr="005B3C0C">
        <w:rPr>
          <w:szCs w:val="24"/>
        </w:rPr>
        <w:fldChar w:fldCharType="end"/>
      </w:r>
      <w:r w:rsidR="005B3C0C" w:rsidRPr="005B3C0C">
        <w:rPr>
          <w:szCs w:val="24"/>
        </w:rPr>
        <w:t xml:space="preserve">. Despite the environmental benefits of cellulosic biofuels, removal of crop residues can lead to deleterious impacts on several ecosystem services such as carbon sequestration, soil conservation and nutrient use efficiency  </w:t>
      </w:r>
      <w:r w:rsidR="00BD03EC" w:rsidRPr="005B3C0C">
        <w:rPr>
          <w:szCs w:val="24"/>
        </w:rPr>
        <w:fldChar w:fldCharType="begin"/>
      </w:r>
      <w:r w:rsidR="00790A49">
        <w:rPr>
          <w:szCs w:val="24"/>
        </w:rPr>
        <w:instrText xml:space="preserve"> ADDIN ZOTERO_ITEM CSL_CITATION {"citationID":"ul57VQ0w","properties":{"formattedCitation":"(Lal and Pimentel, 2009; Palmer et al., 2007)","plainCitation":"(Lal and Pimentel, 2009; Palmer et al., 2007)"},"citationItems":[{"id":1226,"uris":["http://zotero.org/users/1204444/items/HE9MWJUB"],"uri":["http://zotero.org/users/1204444/items/HE9MWJUB"],"itemData":{"id":1226,"type":"article-journal","title":"Biofuels and the Environment","container-title":"Science","page":"897-898","volume":"317","issue":"5840","source":"www.sciencemag.org","DOI":"10.1126/science.317.5840.897b","ISSN":"0036-8075, 1095-9203","journalAbbreviation":"Science","language":"en","author":[{"family":"Palmer","given":"Michael W."},{"family":"Pimentel","given":"D"},{"family":"Lal","given":"R"}],"issued":{"date-parts":[["2007",8,17]]}}},{"id":1137,"uris":["http://zotero.org/users/1204444/items/P6JASS5Q"],"uri":["http://zotero.org/users/1204444/items/P6JASS5Q"],"itemData":{"id":1137,"type":"article-journal","title":"Biofuels: Beware Crop Residues","container-title":"Science","page":"1345-1346","volume":"326","issue":"5958","source":"www.sciencemag.org","DOI":"10.1126/science.326.5958.1345-c","ISSN":"0036-8075, 1095-9203","shortTitle":"Biofuels","journalAbbreviation":"Science","language":"en","author":[{"family":"Lal","given":"Rattan"},{"family":"Pimentel","given":"David"}],"issued":{"date-parts":[["2009",12,4]]}}}],"schema":"https://github.com/citation-style-language/schema/raw/master/csl-citation.json"} </w:instrText>
      </w:r>
      <w:r w:rsidR="00BD03EC" w:rsidRPr="005B3C0C">
        <w:rPr>
          <w:szCs w:val="24"/>
        </w:rPr>
        <w:fldChar w:fldCharType="separate"/>
      </w:r>
      <w:r w:rsidR="00355DDA" w:rsidRPr="00355DDA">
        <w:rPr>
          <w:rFonts w:ascii="Calibri" w:hAnsi="Calibri"/>
        </w:rPr>
        <w:t xml:space="preserve">(Lal and Pimentel, 2009; Palmer </w:t>
      </w:r>
      <w:r w:rsidR="00490409" w:rsidRPr="00490409">
        <w:rPr>
          <w:rFonts w:ascii="Calibri" w:hAnsi="Calibri"/>
          <w:i/>
        </w:rPr>
        <w:t>et al</w:t>
      </w:r>
      <w:r w:rsidR="00355DDA" w:rsidRPr="00355DDA">
        <w:rPr>
          <w:rFonts w:ascii="Calibri" w:hAnsi="Calibri"/>
        </w:rPr>
        <w:t>., 2007)</w:t>
      </w:r>
      <w:r w:rsidR="00BD03EC" w:rsidRPr="005B3C0C">
        <w:rPr>
          <w:szCs w:val="24"/>
        </w:rPr>
        <w:fldChar w:fldCharType="end"/>
      </w:r>
      <w:r w:rsidR="005B3C0C" w:rsidRPr="005B3C0C">
        <w:rPr>
          <w:szCs w:val="24"/>
        </w:rPr>
        <w:t xml:space="preserve">. Appropriate farming practices are therefore vital for the production of sustainable second generation biofuels </w:t>
      </w:r>
      <w:r w:rsidR="00BD03EC" w:rsidRPr="005B3C0C">
        <w:rPr>
          <w:szCs w:val="24"/>
        </w:rPr>
        <w:fldChar w:fldCharType="begin"/>
      </w:r>
      <w:r w:rsidR="00790A49">
        <w:rPr>
          <w:szCs w:val="24"/>
        </w:rPr>
        <w:instrText xml:space="preserve"> ADDIN ZOTERO_ITEM CSL_CITATION {"citationID":"nGzmwVGH","properties":{"formattedCitation":"(Carroll and Somerville, 2009)","plainCitation":"(Carroll and Somerville, 2009)"},"citationItems":[{"id":1131,"uris":["http://zotero.org/users/1204444/items/A96HH5ZT"],"uri":["http://zotero.org/users/1204444/items/A96HH5ZT"],"itemData":{"id":1131,"type":"article-journal","title":"Cellulosic Biofuels","container-title":"Annual Review of Plant Biology","page":"165-182","volume":"60","issue":"1","source":"Annual Reviews","abstract":"The development of sustainable, low-carbon, liquid fuels from cellulosic biomass will require advances in many areas of science and engineering. This review describes the major topics of enquiry concerning cellulosic biofuels with an emphasis on those areas of research and development that include research problems of interest to plant biologists.","DOI":"10.1146/annurev.arplant.043008.092125","note":"PMID: 19014348","author":[{"family":"Carroll","given":"Andrew"},{"family":"Somerville","given":"Chris"}],"issued":{"date-parts":[["2009"]]},"PMID":"19014348"}}],"schema":"https://github.com/citation-style-language/schema/raw/master/csl-citation.json"} </w:instrText>
      </w:r>
      <w:r w:rsidR="00BD03EC" w:rsidRPr="005B3C0C">
        <w:rPr>
          <w:szCs w:val="24"/>
        </w:rPr>
        <w:fldChar w:fldCharType="separate"/>
      </w:r>
      <w:r w:rsidR="00355DDA" w:rsidRPr="00355DDA">
        <w:rPr>
          <w:rFonts w:ascii="Calibri" w:hAnsi="Calibri"/>
        </w:rPr>
        <w:t>(Carroll and Somerville, 2009)</w:t>
      </w:r>
      <w:r w:rsidR="00BD03EC" w:rsidRPr="005B3C0C">
        <w:rPr>
          <w:szCs w:val="24"/>
        </w:rPr>
        <w:fldChar w:fldCharType="end"/>
      </w:r>
      <w:r w:rsidR="005B3C0C" w:rsidRPr="005B3C0C">
        <w:rPr>
          <w:szCs w:val="24"/>
        </w:rPr>
        <w:t xml:space="preserve">. </w:t>
      </w:r>
    </w:p>
    <w:p w14:paraId="1242D8D8" w14:textId="77777777" w:rsidR="005B3C0C" w:rsidRPr="005B3C0C" w:rsidRDefault="005B3C0C" w:rsidP="005B3C0C">
      <w:pPr>
        <w:spacing w:line="360" w:lineRule="auto"/>
        <w:rPr>
          <w:szCs w:val="24"/>
        </w:rPr>
      </w:pPr>
      <w:r w:rsidRPr="005B3C0C">
        <w:rPr>
          <w:szCs w:val="24"/>
        </w:rPr>
        <w:t>A significant pitfall of many biofuels is their low productivity. The most productive biofuel is considered to be Brazilian sugarcane, which has a yield of 7.5 m</w:t>
      </w:r>
      <w:r w:rsidRPr="005B3C0C">
        <w:rPr>
          <w:szCs w:val="24"/>
          <w:vertAlign w:val="superscript"/>
        </w:rPr>
        <w:t>3</w:t>
      </w:r>
      <w:r w:rsidRPr="005B3C0C">
        <w:rPr>
          <w:szCs w:val="24"/>
        </w:rPr>
        <w:t xml:space="preserve"> hectare</w:t>
      </w:r>
      <w:r w:rsidRPr="005B3C0C">
        <w:rPr>
          <w:szCs w:val="24"/>
          <w:vertAlign w:val="superscript"/>
        </w:rPr>
        <w:t>-1</w:t>
      </w:r>
      <w:r w:rsidRPr="005B3C0C">
        <w:rPr>
          <w:szCs w:val="24"/>
        </w:rPr>
        <w:t xml:space="preserve"> at best </w:t>
      </w:r>
      <w:r w:rsidR="00BD03EC" w:rsidRPr="005B3C0C">
        <w:rPr>
          <w:szCs w:val="24"/>
        </w:rPr>
        <w:fldChar w:fldCharType="begin"/>
      </w:r>
      <w:r w:rsidR="00790A49">
        <w:rPr>
          <w:szCs w:val="24"/>
        </w:rPr>
        <w:instrText xml:space="preserve"> ADDIN ZOTERO_ITEM CSL_CITATION {"citationID":"11r99eog97","properties":{"formattedCitation":"(Chisti, 2008)","plainCitation":"(Chisti, 2008)"},"citationItems":[{"id":1149,"uris":["http://zotero.org/users/1204444/items/DF4TJ44S"],"uri":["http://zotero.org/users/1204444/items/DF4TJ44S"],"itemData":{"id":1149,"type":"article-journal","title":"Biodiesel from microalgae beats bioethanol","container-title":"Trends in Biotechnology","page":"126-131","volume":"26","issue":"3","source":"ScienceDirect","abstract":"Renewable biofuels are needed to displace petroleum-derived transport fuels, which contribute to global warming and are of limited availability. Biodiesel and bioethanol are the two potential renewable fuels that have attracted the most attention. As demonstrated here, biodiesel and bioethanol produced from agricultural crops using existing methods cannot sustainably replace fossil-based transport fuels, but there is an alternative. Biodiesel from microalgae seems to be the only renewable biofuel that has the potential to completely displace petroleum-derived transport fuels without adversely affecting supply of food and other crop products. Most productive oil crops, such as oil palm, do not come close to microalgae in being able to sustainably provide the necessary amounts of biodiesel. Similarly, bioethanol from sugarcane is no match for microalgal biodiesel.","journalAbbreviation":"Trends in Biotechnology","author":[{"family":"Chisti","given":"Yusuf"}],"issued":{"date-parts":[["2008",3]]}}}],"schema":"https://github.com/citation-style-language/schema/raw/master/csl-citation.json"} </w:instrText>
      </w:r>
      <w:r w:rsidR="00BD03EC" w:rsidRPr="005B3C0C">
        <w:rPr>
          <w:szCs w:val="24"/>
        </w:rPr>
        <w:fldChar w:fldCharType="separate"/>
      </w:r>
      <w:r w:rsidRPr="005B3C0C">
        <w:rPr>
          <w:szCs w:val="24"/>
        </w:rPr>
        <w:t>(Chisti, 2008)</w:t>
      </w:r>
      <w:r w:rsidR="00BD03EC" w:rsidRPr="005B3C0C">
        <w:rPr>
          <w:szCs w:val="24"/>
        </w:rPr>
        <w:fldChar w:fldCharType="end"/>
      </w:r>
      <w:r w:rsidRPr="005B3C0C">
        <w:rPr>
          <w:szCs w:val="24"/>
        </w:rPr>
        <w:t>. In order to replace the entire petroleum based transport fuel demand of the United States (0.53 billion m</w:t>
      </w:r>
      <w:r w:rsidRPr="005B3C0C">
        <w:rPr>
          <w:szCs w:val="24"/>
          <w:vertAlign w:val="superscript"/>
        </w:rPr>
        <w:t xml:space="preserve">3 </w:t>
      </w:r>
      <w:r w:rsidRPr="005B3C0C">
        <w:rPr>
          <w:szCs w:val="24"/>
        </w:rPr>
        <w:t>a</w:t>
      </w:r>
      <w:r w:rsidRPr="005B3C0C">
        <w:rPr>
          <w:szCs w:val="24"/>
          <w:vertAlign w:val="superscript"/>
        </w:rPr>
        <w:t xml:space="preserve">-1 </w:t>
      </w:r>
      <w:r w:rsidRPr="005B3C0C">
        <w:rPr>
          <w:szCs w:val="24"/>
        </w:rPr>
        <w:t xml:space="preserve">of biodiesel) with sugarcane bioethanol, 111 million hectares, or 61% of US agricultural land would be needed </w:t>
      </w:r>
      <w:r w:rsidR="00BD03EC" w:rsidRPr="005B3C0C">
        <w:rPr>
          <w:szCs w:val="24"/>
        </w:rPr>
        <w:fldChar w:fldCharType="begin"/>
      </w:r>
      <w:r w:rsidR="00790A49">
        <w:rPr>
          <w:szCs w:val="24"/>
        </w:rPr>
        <w:instrText xml:space="preserve"> ADDIN ZOTERO_ITEM CSL_CITATION {"citationID":"2jqcd73349","properties":{"formattedCitation":"(Chisti, 2008)","plainCitation":"(Chisti, 2008)"},"citationItems":[{"id":1149,"uris":["http://zotero.org/users/1204444/items/DF4TJ44S"],"uri":["http://zotero.org/users/1204444/items/DF4TJ44S"],"itemData":{"id":1149,"type":"article-journal","title":"Biodiesel from microalgae beats bioethanol","container-title":"Trends in Biotechnology","page":"126-131","volume":"26","issue":"3","source":"ScienceDirect","abstract":"Renewable biofuels are needed to displace petroleum-derived transport fuels, which contribute to global warming and are of limited availability. Biodiesel and bioethanol are the two potential renewable fuels that have attracted the most attention. As demonstrated here, biodiesel and bioethanol produced from agricultural crops using existing methods cannot sustainably replace fossil-based transport fuels, but there is an alternative. Biodiesel from microalgae seems to be the only renewable biofuel that has the potential to completely displace petroleum-derived transport fuels without adversely affecting supply of food and other crop products. Most productive oil crops, such as oil palm, do not come close to microalgae in being able to sustainably provide the necessary amounts of biodiesel. Similarly, bioethanol from sugarcane is no match for microalgal biodiesel.","journalAbbreviation":"Trends in Biotechnology","author":[{"family":"Chisti","given":"Yusuf"}],"issued":{"date-parts":[["2008",3]]}}}],"schema":"https://github.com/citation-style-language/schema/raw/master/csl-citation.json"} </w:instrText>
      </w:r>
      <w:r w:rsidR="00BD03EC" w:rsidRPr="005B3C0C">
        <w:rPr>
          <w:szCs w:val="24"/>
        </w:rPr>
        <w:fldChar w:fldCharType="separate"/>
      </w:r>
      <w:r w:rsidRPr="005B3C0C">
        <w:rPr>
          <w:szCs w:val="24"/>
        </w:rPr>
        <w:t>(Chisti, 2008)</w:t>
      </w:r>
      <w:r w:rsidR="00BD03EC" w:rsidRPr="005B3C0C">
        <w:rPr>
          <w:szCs w:val="24"/>
        </w:rPr>
        <w:fldChar w:fldCharType="end"/>
      </w:r>
      <w:r w:rsidRPr="005B3C0C">
        <w:rPr>
          <w:szCs w:val="24"/>
        </w:rPr>
        <w:t xml:space="preserve">. </w:t>
      </w:r>
    </w:p>
    <w:p w14:paraId="2985A1D9" w14:textId="77777777" w:rsidR="005B3C0C" w:rsidRPr="005B3C0C" w:rsidRDefault="005B3C0C" w:rsidP="005B3C0C">
      <w:pPr>
        <w:spacing w:line="360" w:lineRule="auto"/>
        <w:rPr>
          <w:szCs w:val="24"/>
        </w:rPr>
      </w:pPr>
      <w:r w:rsidRPr="005B3C0C">
        <w:rPr>
          <w:szCs w:val="24"/>
        </w:rPr>
        <w:t xml:space="preserve">Biofuels derived from microalgae biomass offer a promising alternative, both in terms of productivity and sustainability. Microalgae are an ancient and diverse polyphyletic group of microscopic photosynthetic organisms which exist in freshwater, marine and terrestrial environments </w:t>
      </w:r>
      <w:r w:rsidR="00BD03EC" w:rsidRPr="005B3C0C">
        <w:rPr>
          <w:szCs w:val="24"/>
        </w:rPr>
        <w:fldChar w:fldCharType="begin"/>
      </w:r>
      <w:r w:rsidR="00790A49">
        <w:rPr>
          <w:szCs w:val="24"/>
        </w:rPr>
        <w:instrText xml:space="preserve"> ADDIN ZOTERO_ITEM CSL_CITATION {"citationID":"2hd3749hmu","properties":{"formattedCitation":"(Mata et al., 2010)","plainCitation":"(Mata et al., 2010)"},"citationItems":[{"id":102,"uris":["http://zotero.org/users/1204444/items/TT663X26"],"uri":["http://zotero.org/users/1204444/items/TT663X26"],"itemData":{"id":102,"type":"article-journal","title":"Microalgae for biodiesel production and other applications: A review","container-title":"Renewable and Sustainable Energy Reviews","page":"217-232","volume":"14","issue":"1","source":"CrossRef","DOI":"10.1016/j.rser.2009.07.020","ISSN":"13640321","shortTitle":"Microalgae for biodiesel production and other applications","author":[{"family":"Mata","given":"Teresa M."},{"family":"Martins","given":"António A."},{"family":"Caetano","given":"Nidia. S."}],"issued":{"date-parts":[["2010",1]]}}}],"schema":"https://github.com/citation-style-language/schema/raw/master/csl-citation.json"} </w:instrText>
      </w:r>
      <w:r w:rsidR="00BD03EC" w:rsidRPr="005B3C0C">
        <w:rPr>
          <w:szCs w:val="24"/>
        </w:rPr>
        <w:fldChar w:fldCharType="separate"/>
      </w:r>
      <w:r w:rsidR="00355DDA" w:rsidRPr="00355DDA">
        <w:rPr>
          <w:rFonts w:ascii="Calibri" w:hAnsi="Calibri"/>
        </w:rPr>
        <w:t xml:space="preserve">(Mata </w:t>
      </w:r>
      <w:r w:rsidR="00490409" w:rsidRPr="00490409">
        <w:rPr>
          <w:rFonts w:ascii="Calibri" w:hAnsi="Calibri"/>
          <w:i/>
        </w:rPr>
        <w:t>et al</w:t>
      </w:r>
      <w:r w:rsidR="00355DDA" w:rsidRPr="00355DDA">
        <w:rPr>
          <w:rFonts w:ascii="Calibri" w:hAnsi="Calibri"/>
        </w:rPr>
        <w:t>., 2010)</w:t>
      </w:r>
      <w:r w:rsidR="00BD03EC" w:rsidRPr="005B3C0C">
        <w:rPr>
          <w:szCs w:val="24"/>
        </w:rPr>
        <w:fldChar w:fldCharType="end"/>
      </w:r>
      <w:r w:rsidRPr="005B3C0C">
        <w:rPr>
          <w:szCs w:val="24"/>
        </w:rPr>
        <w:t xml:space="preserve">. The taxonomy of eukaryotes has been revised extensively in the last 10 to 15 years based on genomic information and eukaryotic algae are now spread throughout the eukaryotic phylogenetic tree emphasising the huge diversity within the algal group </w:t>
      </w:r>
      <w:r w:rsidR="00BD03EC" w:rsidRPr="005B3C0C">
        <w:rPr>
          <w:szCs w:val="24"/>
        </w:rPr>
        <w:fldChar w:fldCharType="begin"/>
      </w:r>
      <w:r w:rsidR="00790A49">
        <w:rPr>
          <w:szCs w:val="24"/>
        </w:rPr>
        <w:instrText xml:space="preserve"> ADDIN ZOTERO_ITEM CSL_CITATION {"citationID":"1seda1tj5h","properties":{"formattedCitation":"(Adl et al., 2012)","plainCitation":"(Adl et al., 2012)"},"citationItems":[{"id":3507,"uris":["http://zotero.org/users/1204444/items/U73ZNFKU"],"uri":["http://zotero.org/users/1204444/items/U73ZNFKU"],"itemData":{"id":3507,"type":"article-journal","title":"The Revised Classification of Eukaryotes","container-title":"Journal of Eukaryotic Microbiology","page":"429-514","volume":"59","issue":"5","source":"Wiley Online Library","abstract":"This revision of the classification of eukaryotes, which updates that of Adl et al. [J. Eukaryot. Microbiol. 52 (2005) 399], retains an emphasis on the protists and incorporates changes since 2005 that have resolved nodes and branches in phylogenetic trees. Whereas the previous revision was successful in re-introducing name stability to the classification, this revision provides a classification for lineages that were then still unresolved. The supergroups have withstood phylogenetic hypothesis testing with some modifications, but despite some progress, problematic nodes at the base of the eukaryotic tree still remain to be statistically resolved. Looking forward, subsequent transformations to our understanding of the diversity of life will be from the discovery of novel lineages in previously under-sampled areas and from environmental genomic information.","DOI":"10.1111/j.1550-7408.2012.00644.x","ISSN":"1550-7408","journalAbbreviation":"J. Eukaryot. Microbiol.","language":"en","author":[{"family":"Adl","given":"Sina M."},{"family":"Simpson","given":"Alastair G. B."},{"family":"Lane","given":"Christopher E."},{"family":"Lukeš","given":"Julius"},{"family":"Bass","given":"David"},{"family":"Bowser","given":"Samuel S."},{"family":"Brown","given":"Matthew W."},{"family":"Burki","given":"Fabien"},{"family":"Dunthorn","given":"Micah"},{"family":"Hampl","given":"Vladimir"},{"family":"Heiss","given":"Aaron"},{"family":"Hoppenrath","given":"Mona"},{"family":"Lara","given":"Enrique"},{"family":"Gall","given":"Line","non-dropping-particle":"le"},{"family":"Lynn","given":"Denis H."},{"family":"McManus","given":"Hilary"},{"family":"Mitchell","given":"Edward A. D."},{"family":"Mozley-Stanridge","given":"Sharon E."},{"family":"Parfrey","given":"Laura W."},{"family":"Pawlowski","given":"Jan"},{"family":"Rueckert","given":"Sonja"},{"family":"Shadwick","given":"Laura"},{"family":"Schoch","given":"Conrad L."},{"family":"Smirnov","given":"Alexey"},{"family":"Spiegel","given":"Frederick W."}],"issued":{"date-parts":[["2012",9,1]]}}}],"schema":"https://github.com/citation-style-language/schema/raw/master/csl-citation.json"} </w:instrText>
      </w:r>
      <w:r w:rsidR="00BD03EC" w:rsidRPr="005B3C0C">
        <w:rPr>
          <w:szCs w:val="24"/>
        </w:rPr>
        <w:fldChar w:fldCharType="separate"/>
      </w:r>
      <w:r w:rsidR="00355DDA" w:rsidRPr="00355DDA">
        <w:rPr>
          <w:rFonts w:ascii="Calibri" w:hAnsi="Calibri"/>
        </w:rPr>
        <w:t xml:space="preserve">(Adl </w:t>
      </w:r>
      <w:r w:rsidR="00490409" w:rsidRPr="00490409">
        <w:rPr>
          <w:rFonts w:ascii="Calibri" w:hAnsi="Calibri"/>
          <w:i/>
        </w:rPr>
        <w:t>et al</w:t>
      </w:r>
      <w:r w:rsidR="00355DDA" w:rsidRPr="00355DDA">
        <w:rPr>
          <w:rFonts w:ascii="Calibri" w:hAnsi="Calibri"/>
        </w:rPr>
        <w:t>., 2012)</w:t>
      </w:r>
      <w:r w:rsidR="00BD03EC" w:rsidRPr="005B3C0C">
        <w:rPr>
          <w:szCs w:val="24"/>
        </w:rPr>
        <w:fldChar w:fldCharType="end"/>
      </w:r>
      <w:r w:rsidRPr="005B3C0C">
        <w:rPr>
          <w:szCs w:val="24"/>
        </w:rPr>
        <w:t xml:space="preserve">. The main classical groups in terms of abundance are diatoms (Bacillariophyceae), golden algae (Chrysophyceae), green algae (Chlorophyceae) and the prokaryotic Cyanobacteria (Cyanophyceae) </w:t>
      </w:r>
      <w:r w:rsidR="00BD03EC" w:rsidRPr="005B3C0C">
        <w:rPr>
          <w:szCs w:val="24"/>
        </w:rPr>
        <w:fldChar w:fldCharType="begin"/>
      </w:r>
      <w:r w:rsidR="00790A49">
        <w:rPr>
          <w:szCs w:val="24"/>
        </w:rPr>
        <w:instrText xml:space="preserve"> ADDIN ZOTERO_ITEM CSL_CITATION {"citationID":"28sbscch7r","properties":{"formattedCitation":"(Sheehan et al., 1998a)","plainCitation":"(Sheehan et al., 1998a)"},"citationItems":[{"id":1083,"uris":["http://zotero.org/users/1204444/items/IF373N9D"],"uri":["http://zotero.org/users/1204444/items/IF373N9D"],"itemData":{"id":1083,"type":"report","title":"Life Cycle Inventory of Biodiesel and Petroleum Diesel for Use in a n Urban Bus..","publisher":"National Renewable Energy Laboratory","publisher-place":"Coloado, US","event-place":"Coloado, US","number":"NREL/SR-580-24089","author":[{"family":"Sheehan","given":"J"},{"family":"Camobreco","given":"V"},{"family":"Duffield","given":"J"},{"family":"Graboski","given":"M"},{"family":"Shapouri","given":"H"}],"issued":{"date-parts":[["1998"]]}}}],"schema":"https://github.com/citation-style-language/schema/raw/master/csl-citation.json"} </w:instrText>
      </w:r>
      <w:r w:rsidR="00BD03EC" w:rsidRPr="005B3C0C">
        <w:rPr>
          <w:szCs w:val="24"/>
        </w:rPr>
        <w:fldChar w:fldCharType="separate"/>
      </w:r>
      <w:r w:rsidR="00355DDA" w:rsidRPr="00355DDA">
        <w:rPr>
          <w:rFonts w:ascii="Calibri" w:hAnsi="Calibri"/>
        </w:rPr>
        <w:t xml:space="preserve">(Sheehan </w:t>
      </w:r>
      <w:r w:rsidR="00490409" w:rsidRPr="00490409">
        <w:rPr>
          <w:rFonts w:ascii="Calibri" w:hAnsi="Calibri"/>
          <w:i/>
        </w:rPr>
        <w:t>et al</w:t>
      </w:r>
      <w:r w:rsidR="00355DDA" w:rsidRPr="00355DDA">
        <w:rPr>
          <w:rFonts w:ascii="Calibri" w:hAnsi="Calibri"/>
        </w:rPr>
        <w:t>., 1998a)</w:t>
      </w:r>
      <w:r w:rsidR="00BD03EC" w:rsidRPr="005B3C0C">
        <w:rPr>
          <w:szCs w:val="24"/>
        </w:rPr>
        <w:fldChar w:fldCharType="end"/>
      </w:r>
      <w:r w:rsidRPr="005B3C0C">
        <w:rPr>
          <w:szCs w:val="24"/>
        </w:rPr>
        <w:t xml:space="preserve">. The latter group are a phylum of oxygenic photosynthetic bacteria, which are often grouped with eukaryotic algae despite their large taxonomical difference (Tamagnini </w:t>
      </w:r>
      <w:r w:rsidR="00490409" w:rsidRPr="00490409">
        <w:rPr>
          <w:i/>
          <w:szCs w:val="24"/>
        </w:rPr>
        <w:t>et al</w:t>
      </w:r>
      <w:r w:rsidRPr="005B3C0C">
        <w:rPr>
          <w:szCs w:val="24"/>
        </w:rPr>
        <w:t xml:space="preserve">., 2007). Cyanobacteria are one of the earliest forms of life (over 3.5 billion years old), and are thought to have had a key role in the formation oxygen in the early atmosphere and the evolution of the present day chloroplast of eukaryotic algae and green plants </w:t>
      </w:r>
      <w:r w:rsidR="00BD03EC" w:rsidRPr="005B3C0C">
        <w:rPr>
          <w:szCs w:val="24"/>
        </w:rPr>
        <w:fldChar w:fldCharType="begin"/>
      </w:r>
      <w:r w:rsidR="00790A49">
        <w:rPr>
          <w:szCs w:val="24"/>
        </w:rPr>
        <w:instrText xml:space="preserve"> ADDIN ZOTERO_ITEM CSL_CITATION {"citationID":"vu6n4CSN","properties":{"formattedCitation":"(Mulkidjanian et al., 2006; Schopf, 2000; Tamagnini et al., 2007)","plainCitation":"(Mulkidjanian et al., 2006; Schopf, 2000; Tamagnini et al., 2007)"},"citationItems":[{"id":1317,"uris":["http://zotero.org/users/1204444/items/234EP2TA"],"uri":["http://zotero.org/users/1204444/items/234EP2TA"],"itemData":{"id":1317,"type":"article-journal","title":"Solution to Darwin's dilemma: Discovery of the missing  Precambrian record of life","container-title":"Proceedings of the National Academy of Sciences of the United States of America","page":"6947-6953","volume":"97","issue":"13","source":"PubMed Central","abstract":"In 1859, in On the Origin of Species, Darwin\n broached what he regarded to be the most vexing problem facing his\n theory of evolution—the lack of a rich fossil record predating the\n rise of shelly invertebrates that marks the beginning of the Cambrian\n Period of geologic time (≈550 million years ago), an\n “inexplicable” absence that could be “truly urged as a valid\n argument” against his all embracing synthesis. For more than 100\n years, the “missing Precambrian history of life” stood out as one\n of the greatest unsolved mysteries in natural science. But in recent\n decades, understanding of life's history has changed markedly as the\n documented fossil record has been extended seven-fold to some 3,500\n million years ago, an age more than three-quarters that of the planet\n itself. This long-sought solution to Darwin's dilemma was set in\n motion by a small vanguard of workers who blazed the trail in the 1950s\n and 1960s, just as their course was charted by a few pioneering\n pathfinders of the previous century, a history of bold pronouncements,\n dashed dreams, search, and final discovery.","ISSN":"0027-8424","note":"PMID: 10860955\nPMCID: PMC34368","shortTitle":"Solution to Darwin's dilemma","journalAbbreviation":"Proc Natl Acad Sci U S A","author":[{"family":"Schopf","given":"J. William"}],"issued":{"date-parts":[["2000",6,20]]},"PMID":"10860955","PMCID":"PMC34368"}},{"id":1320,"uris":["http://zotero.org/users/1204444/items/QB2TNG86"],"uri":["http://zotero.org/users/1204444/items/QB2TNG86"],"itemData":{"id":1320,"type":"article-journal","title":"The cyanobacterial genome core and the origin of photosynthesis","container-title":"Proceedings of the National Academy of Sciences","page":"13126-13131","volume":"103","issue":"35","source":"www.pnas.org","abstract":"Comparative analysis of 15 complete cyanobacterial genome sequences, including “near minimal” genomes of five strains of Prochlorococcus spp., revealed 1,054 protein families [core cyanobacterial clusters of orthologous groups of proteins (core CyOGs)] encoded in at least 14 of them. The majority of the core CyOGs are involved in central cellular functions that are shared with other bacteria; 50 core CyOGs are specific for cyanobacteria, whereas 84 are exclusively shared by cyanobacteria and plants and/or other plastid-carrying eukaryotes, such as diatoms or apicomplexans. The latter group includes 35 families of uncharacterized proteins, which could also be involved in photosynthesis. Only a few components of cyanobacterial photosynthetic machinery are represented in the genomes of the anoxygenic phototrophic bacteria Chlorobium tepidum, Rhodopseudomonas palustris, Chloroflexus aurantiacus, or Heliobacillus mobilis. These observations, coupled with recent geological data on the properties of the ancient phototrophs, suggest that photosynthesis originated in the cyanobacterial lineage under the selective pressures of UV light and depletion of electron donors. We propose that the first phototrophs were anaerobic ancestors of cyanobacteria (“procyanobacteria”) that conducted anoxygenic photosynthesis using a photosystem I-like reaction center, somewhat similar to the heterocysts of modern filamentous cyanobacteria. From procyanobacteria, photosynthesis spread to other phyla by way of lateral gene transfer.","DOI":"10.1073/pnas.0605709103","ISSN":"0027-8424, 1091-6490","journalAbbreviation":"PNAS","language":"en","author":[{"family":"Mulkidjanian","given":"Armen Y."},{"family":"Koonin","given":"Eugene V."},{"family":"Makarova","given":"Kira S."},{"family":"Mekhedov","given":"Sergey L."},{"family":"Sorokin","given":"Alexander"},{"family":"Wolf","given":"Yuri I."},{"family":"Dufresne","given":"Alexis"},{"family":"Partensky","given":"Frédéric"},{"family":"Burd","given":"Henry"},{"family":"Kaznadzey","given":"Denis"},{"family":"Haselkorn","given":"Robert"},{"family":"Galperin","given":"Michael Y."}],"issued":{"date-parts":[["2006",8,29]]}}},{"id":1314,"uris":["http://zotero.org/users/1204444/items/IWT4ZK8B"],"uri":["http://zotero.org/users/1204444/items/IWT4ZK8B"],"itemData":{"id":1314,"type":"article-journal","title":"Cyanobacterial hydrogenases: diversity, regulation and applications","container-title":"FEMS Microbiology Reviews","page":"692–720","volume":"31","issue":"6","source":"Wiley Online Library","abstract":"Cyanobacteria may possess two distinct nickel-iron (NiFe)-hydrogenases: an uptake enzyme found in N2-fixing strains, and a bidirectional one present in both non-N2-fixing and N2-fixing strains. The uptake hydrogenase (encoded by hupSL) catalyzes the consumption of the H2 produced during N2 fixation, while the bidirectional enzyme (hoxEFUYH) probably plays a role in fermentation and/or acts as an electron valve during photosynthesis. hupSL constitute a transcriptional unit, and are essentially transcribed under N2-fixing conditions. The bidirectional hydrogenase consists of a hydrogenase and a diaphorase part, and the corresponding five hox genes are not always clustered or cotranscribed. The biosynthesis/maturation of NiFe-hydrogenases is highly complex, requiring several core proteins. In cyanobacteria, the genes that are thought to affect hydrogenases pleiotropically (hyp), as well as the genes presumably encoding the hydrogenase-specific endopeptidases (hupW and hoxW) have been identified and characterized. Furthermore, NtcA and LexA have been implicated in the transcriptional regulation of the uptake and the bidirectional enzyme respectively. Recently, the phylogenetic origin of cyanobacterial and algal hydrogenases was analyzed, and it was proposed that the current distribution in cyanobacteria reflects a differential loss of genes according to their ecological needs or constraints. In addition, the possibilities and challenges of cyanobacterial-based H2 production are addressed.","DOI":"10.1111/j.1574-6976.2007.00085.x","ISSN":"1574-6976","shortTitle":"Cyanobacterial hydrogenases","language":"en","author":[{"family":"Tamagnini","given":"Paula"},{"family":"Leitão","given":"Elsa"},{"family":"Oliveira","given":"Paulo"},{"family":"Ferreira","given":"Daniela"},{"family":"Pinto","given":"Filipe"},{"family":"Harris","given":"David James"},{"family":"Heidorn","given":"Thorsten"},{"family":"Lindblad","given":"Peter"}],"issued":{"date-parts":[["2007"]]}}}],"schema":"https://github.com/citation-style-language/schema/raw/master/csl-citation.json"} </w:instrText>
      </w:r>
      <w:r w:rsidR="00BD03EC" w:rsidRPr="005B3C0C">
        <w:rPr>
          <w:szCs w:val="24"/>
        </w:rPr>
        <w:fldChar w:fldCharType="separate"/>
      </w:r>
      <w:r w:rsidR="00355DDA" w:rsidRPr="00355DDA">
        <w:rPr>
          <w:rFonts w:ascii="Calibri" w:hAnsi="Calibri"/>
        </w:rPr>
        <w:t xml:space="preserve">(Mulkidjanian </w:t>
      </w:r>
      <w:r w:rsidR="00490409" w:rsidRPr="00490409">
        <w:rPr>
          <w:rFonts w:ascii="Calibri" w:hAnsi="Calibri"/>
          <w:i/>
        </w:rPr>
        <w:t>et al</w:t>
      </w:r>
      <w:r w:rsidR="00355DDA" w:rsidRPr="00355DDA">
        <w:rPr>
          <w:rFonts w:ascii="Calibri" w:hAnsi="Calibri"/>
        </w:rPr>
        <w:t xml:space="preserve">., 2006; Schopf, 2000; Tamagnini </w:t>
      </w:r>
      <w:r w:rsidR="00490409" w:rsidRPr="00490409">
        <w:rPr>
          <w:rFonts w:ascii="Calibri" w:hAnsi="Calibri"/>
          <w:i/>
        </w:rPr>
        <w:t>et al</w:t>
      </w:r>
      <w:r w:rsidR="00355DDA" w:rsidRPr="00355DDA">
        <w:rPr>
          <w:rFonts w:ascii="Calibri" w:hAnsi="Calibri"/>
        </w:rPr>
        <w:t>., 2007)</w:t>
      </w:r>
      <w:r w:rsidR="00BD03EC" w:rsidRPr="005B3C0C">
        <w:rPr>
          <w:szCs w:val="24"/>
        </w:rPr>
        <w:fldChar w:fldCharType="end"/>
      </w:r>
      <w:r w:rsidRPr="005B3C0C">
        <w:rPr>
          <w:szCs w:val="24"/>
        </w:rPr>
        <w:t xml:space="preserve">.  </w:t>
      </w:r>
    </w:p>
    <w:p w14:paraId="069ED156" w14:textId="77777777" w:rsidR="005B3C0C" w:rsidRPr="005B3C0C" w:rsidRDefault="005B3C0C" w:rsidP="005B3C0C">
      <w:pPr>
        <w:spacing w:line="360" w:lineRule="auto"/>
        <w:rPr>
          <w:szCs w:val="24"/>
        </w:rPr>
      </w:pPr>
      <w:r w:rsidRPr="005B3C0C">
        <w:rPr>
          <w:szCs w:val="24"/>
        </w:rPr>
        <w:t>Although microalgae have similar photosynthetic mechanisms to higher plants, because of their simpler cellular structure and aqueous suspension (allowing efficient access to H</w:t>
      </w:r>
      <w:r w:rsidRPr="005B3C0C">
        <w:rPr>
          <w:szCs w:val="24"/>
          <w:vertAlign w:val="subscript"/>
        </w:rPr>
        <w:t>2</w:t>
      </w:r>
      <w:r w:rsidRPr="005B3C0C">
        <w:rPr>
          <w:szCs w:val="24"/>
        </w:rPr>
        <w:t>O, CO</w:t>
      </w:r>
      <w:r w:rsidRPr="005B3C0C">
        <w:rPr>
          <w:szCs w:val="24"/>
          <w:vertAlign w:val="subscript"/>
        </w:rPr>
        <w:t>2</w:t>
      </w:r>
      <w:r w:rsidRPr="005B3C0C">
        <w:rPr>
          <w:szCs w:val="24"/>
        </w:rPr>
        <w:t xml:space="preserve"> and other nutrients) algae have far higher productivity rates. Microalgae productivity is augmented  further, from a biotechnological point-of-view, by the fact </w:t>
      </w:r>
      <w:r w:rsidRPr="005B3C0C">
        <w:rPr>
          <w:szCs w:val="24"/>
        </w:rPr>
        <w:lastRenderedPageBreak/>
        <w:t xml:space="preserve">the that nearly all the components of the organisms can be utilised </w:t>
      </w:r>
      <w:r w:rsidR="00BD03EC" w:rsidRPr="005B3C0C">
        <w:rPr>
          <w:szCs w:val="24"/>
        </w:rPr>
        <w:fldChar w:fldCharType="begin"/>
      </w:r>
      <w:r w:rsidR="00790A49">
        <w:rPr>
          <w:szCs w:val="24"/>
        </w:rPr>
        <w:instrText xml:space="preserve"> ADDIN ZOTERO_ITEM CSL_CITATION {"citationID":"272gchidd6","properties":{"formattedCitation":"(Gilmour and Zimmerman, 2012)","plainCitation":"(Gilmour and Zimmerman, 2012)"},"citationItems":[{"id":3,"uris":["http://zotero.org/users/1204444/items/Z9XKTX4S"],"uri":["http://zotero.org/users/1204444/items/Z9XKTX4S"],"itemData":{"id":3,"type":"article-journal","title":"Can algal biofuels play a major role in meeting future energy needs?","container-title":"Biofuels","page":"511-513","volume":"3","issue":"5","source":"CrossRef","DOI":"10.4155/bfs.12.49","ISSN":"1759-7269, 1759-7277","author":[{"family":"Gilmour","given":"D James"},{"family":"Zimmerman","given":"William B"}],"issued":{"date-parts":[["2012",9]]}}}],"schema":"https://github.com/citation-style-language/schema/raw/master/csl-citation.json"} </w:instrText>
      </w:r>
      <w:r w:rsidR="00BD03EC" w:rsidRPr="005B3C0C">
        <w:rPr>
          <w:szCs w:val="24"/>
        </w:rPr>
        <w:fldChar w:fldCharType="separate"/>
      </w:r>
      <w:r w:rsidR="00355DDA" w:rsidRPr="00355DDA">
        <w:rPr>
          <w:rFonts w:ascii="Calibri" w:hAnsi="Calibri"/>
        </w:rPr>
        <w:t>(Gilmour and Zimmerman, 2012)</w:t>
      </w:r>
      <w:r w:rsidR="00BD03EC" w:rsidRPr="005B3C0C">
        <w:rPr>
          <w:szCs w:val="24"/>
        </w:rPr>
        <w:fldChar w:fldCharType="end"/>
      </w:r>
      <w:r w:rsidRPr="005B3C0C">
        <w:rPr>
          <w:szCs w:val="24"/>
        </w:rPr>
        <w:t xml:space="preserve">. Simplistically, for biofuel production, the carbohydrate components in microalgae can be converted to ethanol or methane while the lipid fraction can be used in biodiesel production </w:t>
      </w:r>
      <w:r w:rsidR="00BD03EC" w:rsidRPr="005B3C0C">
        <w:rPr>
          <w:szCs w:val="24"/>
        </w:rPr>
        <w:fldChar w:fldCharType="begin"/>
      </w:r>
      <w:r w:rsidR="00790A49">
        <w:rPr>
          <w:szCs w:val="24"/>
        </w:rPr>
        <w:instrText xml:space="preserve"> ADDIN ZOTERO_ITEM CSL_CITATION {"citationID":"6nmbphR8","properties":{"formattedCitation":"(Gilmour and Zimmerman, 2012)","plainCitation":"(Gilmour and Zimmerman, 2012)"},"citationItems":[{"id":3,"uris":["http://zotero.org/users/1204444/items/Z9XKTX4S"],"uri":["http://zotero.org/users/1204444/items/Z9XKTX4S"],"itemData":{"id":3,"type":"article-journal","title":"Can algal biofuels play a major role in meeting future energy needs?","container-title":"Biofuels","page":"511-513","volume":"3","issue":"5","source":"CrossRef","DOI":"10.4155/bfs.12.49","ISSN":"1759-7269, 1759-7277","author":[{"family":"Gilmour","given":"D James"},{"family":"Zimmerman","given":"William B"}],"issued":{"date-parts":[["2012",9]]}}}],"schema":"https://github.com/citation-style-language/schema/raw/master/csl-citation.json"} </w:instrText>
      </w:r>
      <w:r w:rsidR="00BD03EC" w:rsidRPr="005B3C0C">
        <w:rPr>
          <w:szCs w:val="24"/>
        </w:rPr>
        <w:fldChar w:fldCharType="separate"/>
      </w:r>
      <w:r w:rsidR="00355DDA" w:rsidRPr="00355DDA">
        <w:rPr>
          <w:rFonts w:ascii="Calibri" w:hAnsi="Calibri"/>
        </w:rPr>
        <w:t>(Gilmour and Zimmerman, 2012)</w:t>
      </w:r>
      <w:r w:rsidR="00BD03EC" w:rsidRPr="005B3C0C">
        <w:rPr>
          <w:szCs w:val="24"/>
        </w:rPr>
        <w:fldChar w:fldCharType="end"/>
      </w:r>
      <w:r w:rsidRPr="005B3C0C">
        <w:rPr>
          <w:szCs w:val="24"/>
        </w:rPr>
        <w:t>.</w:t>
      </w:r>
    </w:p>
    <w:p w14:paraId="15D17902" w14:textId="77777777" w:rsidR="005B3C0C" w:rsidRPr="005B3C0C" w:rsidRDefault="005B3C0C" w:rsidP="005B3C0C">
      <w:pPr>
        <w:spacing w:line="360" w:lineRule="auto"/>
        <w:rPr>
          <w:b/>
          <w:szCs w:val="24"/>
        </w:rPr>
      </w:pPr>
      <w:r w:rsidRPr="005B3C0C">
        <w:rPr>
          <w:szCs w:val="24"/>
        </w:rPr>
        <w:t xml:space="preserve">Many species of algae can produce more than 50% of their dry weight as lipids, which compares favourably to &lt;5% found in oil crops such as soybeans and oil palm </w:t>
      </w:r>
      <w:r w:rsidR="00BD03EC" w:rsidRPr="005B3C0C">
        <w:rPr>
          <w:szCs w:val="24"/>
        </w:rPr>
        <w:fldChar w:fldCharType="begin"/>
      </w:r>
      <w:r w:rsidR="00790A49">
        <w:rPr>
          <w:szCs w:val="24"/>
        </w:rPr>
        <w:instrText xml:space="preserve"> ADDIN ZOTERO_ITEM CSL_CITATION {"citationID":"bian8o5ob","properties":{"formattedCitation":"(Chisti, 2008; Pienkos and Darzins, 2009)","plainCitation":"(Chisti, 2008; Pienkos and Darzins, 2009)"},"citationItems":[{"id":1149,"uris":["http://zotero.org/users/1204444/items/DF4TJ44S"],"uri":["http://zotero.org/users/1204444/items/DF4TJ44S"],"itemData":{"id":1149,"type":"article-journal","title":"Biodiesel from microalgae beats bioethanol","container-title":"Trends in Biotechnology","page":"126-131","volume":"26","issue":"3","source":"ScienceDirect","abstract":"Renewable biofuels are needed to displace petroleum-derived transport fuels, which contribute to global warming and are of limited availability. Biodiesel and bioethanol are the two potential renewable fuels that have attracted the most attention. As demonstrated here, biodiesel and bioethanol produced from agricultural crops using existing methods cannot sustainably replace fossil-based transport fuels, but there is an alternative. Biodiesel from microalgae seems to be the only renewable biofuel that has the potential to completely displace petroleum-derived transport fuels without adversely affecting supply of food and other crop products. Most productive oil crops, such as oil palm, do not come close to microalgae in being able to sustainably provide the necessary amounts of biodiesel. Similarly, bioethanol from sugarcane is no match for microalgal biodiesel.","journalAbbreviation":"Trends in Biotechnology","author":[{"family":"Chisti","given":"Yusuf"}],"issued":{"date-parts":[["2008",3]]}}},{"id":1146,"uris":["http://zotero.org/users/1204444/items/6EXFBVQ4"],"uri":["http://zotero.org/users/1204444/items/6EXFBVQ4"],"itemData":{"id":1146,"type":"article-journal","title":"The promise and challenges of microalgal-derived biofuels","container-title":"Biofuels, Bioproducts and Biorefining","page":"431–440","volume":"3","issue":"4","source":"Wiley Online Library","abstract":"Microalgae offer great promise to contribute a significant portion of the renewable fuels that will be required by the Renewable Fuels Standard described in the 2007 Energy Independence and Security Act of the United States. Algal biofuels would be based mainly on the high lipid content of the algal cell and thus would be an ideal feedstock for high energy density transportation fuels, such as biodiesel as well as green diesel, green jet fuel and green gasoline. A comprehensive research and development program for the development of algal biofuels was initiated by the US Department of Energy (DoE) more than 30 years ago, and although great progress was made, the program was discontinued in 1996, because of decreasing federal budgets and low petroleum costs. Interest in algal biofuels has been growing recently due to increased concern over peak oil, energy security, greenhouse gas emissions, and the potential for other biofuel feedstocks to compete for limited agricultural resources. The high productivity of algae suggests that much of the US transportation fuel needs can be met by algal biofuels at a production cost competitive with the cost of petroleum seen during the early part of 2008. Development of algal biomass production technology, however, remains in its infancy. This perspective provides a brief overview of past algal research sponsored by the DoE, the potential of microalgal biofuels and a discussion of the technical and economic barriers that need to be overcome before production of microalgal-derived diesel-fuel substitutes can become a large-scale commercial reality. Published in 2009 by John Wiley &amp; Sons, Ltd.","DOI":"10.1002/bbb.159","ISSN":"1932-1031","language":"en","author":[{"family":"Pienkos","given":"Philip T."},{"family":"Darzins","given":"Al"}],"issued":{"date-parts":[["2009"]]}}}],"schema":"https://github.com/citation-style-language/schema/raw/master/csl-citation.json"} </w:instrText>
      </w:r>
      <w:r w:rsidR="00BD03EC" w:rsidRPr="005B3C0C">
        <w:rPr>
          <w:szCs w:val="24"/>
        </w:rPr>
        <w:fldChar w:fldCharType="separate"/>
      </w:r>
      <w:r w:rsidR="00355DDA" w:rsidRPr="00355DDA">
        <w:rPr>
          <w:rFonts w:ascii="Calibri" w:hAnsi="Calibri"/>
        </w:rPr>
        <w:t>(Chisti, 2008; Pienkos and Darzins, 2009)</w:t>
      </w:r>
      <w:r w:rsidR="00BD03EC" w:rsidRPr="005B3C0C">
        <w:rPr>
          <w:szCs w:val="24"/>
        </w:rPr>
        <w:fldChar w:fldCharType="end"/>
      </w:r>
      <w:r w:rsidRPr="005B3C0C">
        <w:rPr>
          <w:szCs w:val="24"/>
        </w:rPr>
        <w:t>. According to Chisti (2008), microalgae biomass productivity can reach 1.535 kg m</w:t>
      </w:r>
      <w:r w:rsidRPr="005B3C0C">
        <w:rPr>
          <w:szCs w:val="24"/>
          <w:vertAlign w:val="superscript"/>
        </w:rPr>
        <w:t>-3</w:t>
      </w:r>
      <w:r w:rsidRPr="005B3C0C">
        <w:rPr>
          <w:szCs w:val="24"/>
        </w:rPr>
        <w:t xml:space="preserve"> d</w:t>
      </w:r>
      <w:r w:rsidRPr="005B3C0C">
        <w:rPr>
          <w:szCs w:val="24"/>
          <w:vertAlign w:val="superscript"/>
        </w:rPr>
        <w:t>-1</w:t>
      </w:r>
      <w:r w:rsidRPr="005B3C0C">
        <w:rPr>
          <w:szCs w:val="24"/>
        </w:rPr>
        <w:t xml:space="preserve"> in optimal conditions. With a lipid content of 30% dry weight, ~5.4 million hectares would be needed to meet the 0.53 billion m</w:t>
      </w:r>
      <w:r w:rsidRPr="005B3C0C">
        <w:rPr>
          <w:szCs w:val="24"/>
          <w:vertAlign w:val="superscript"/>
        </w:rPr>
        <w:t xml:space="preserve">3 </w:t>
      </w:r>
      <w:r w:rsidRPr="005B3C0C">
        <w:rPr>
          <w:szCs w:val="24"/>
        </w:rPr>
        <w:t>a</w:t>
      </w:r>
      <w:r w:rsidRPr="005B3C0C">
        <w:rPr>
          <w:szCs w:val="24"/>
          <w:vertAlign w:val="superscript"/>
        </w:rPr>
        <w:t xml:space="preserve">-1 </w:t>
      </w:r>
      <w:r w:rsidRPr="005B3C0C">
        <w:rPr>
          <w:szCs w:val="24"/>
        </w:rPr>
        <w:t xml:space="preserve">transport fuel demands of the US, equating to just 3% of the United States’ agricultural land </w:t>
      </w:r>
      <w:r w:rsidR="00BD03EC" w:rsidRPr="005B3C0C">
        <w:rPr>
          <w:szCs w:val="24"/>
        </w:rPr>
        <w:fldChar w:fldCharType="begin"/>
      </w:r>
      <w:r w:rsidR="00790A49">
        <w:rPr>
          <w:szCs w:val="24"/>
        </w:rPr>
        <w:instrText xml:space="preserve"> ADDIN ZOTERO_ITEM CSL_CITATION {"citationID":"1gfeknq2c7","properties":{"formattedCitation":"(Chisti, 2008)","plainCitation":"(Chisti, 2008)"},"citationItems":[{"id":1149,"uris":["http://zotero.org/users/1204444/items/DF4TJ44S"],"uri":["http://zotero.org/users/1204444/items/DF4TJ44S"],"itemData":{"id":1149,"type":"article-journal","title":"Biodiesel from microalgae beats bioethanol","container-title":"Trends in Biotechnology","page":"126-131","volume":"26","issue":"3","source":"ScienceDirect","abstract":"Renewable biofuels are needed to displace petroleum-derived transport fuels, which contribute to global warming and are of limited availability. Biodiesel and bioethanol are the two potential renewable fuels that have attracted the most attention. As demonstrated here, biodiesel and bioethanol produced from agricultural crops using existing methods cannot sustainably replace fossil-based transport fuels, but there is an alternative. Biodiesel from microalgae seems to be the only renewable biofuel that has the potential to completely displace petroleum-derived transport fuels without adversely affecting supply of food and other crop products. Most productive oil crops, such as oil palm, do not come close to microalgae in being able to sustainably provide the necessary amounts of biodiesel. Similarly, bioethanol from sugarcane is no match for microalgal biodiesel.","journalAbbreviation":"Trends in Biotechnology","author":[{"family":"Chisti","given":"Yusuf"}],"issued":{"date-parts":[["2008",3]]}}}],"schema":"https://github.com/citation-style-language/schema/raw/master/csl-citation.json"} </w:instrText>
      </w:r>
      <w:r w:rsidR="00BD03EC" w:rsidRPr="005B3C0C">
        <w:rPr>
          <w:szCs w:val="24"/>
        </w:rPr>
        <w:fldChar w:fldCharType="separate"/>
      </w:r>
      <w:r w:rsidRPr="005B3C0C">
        <w:rPr>
          <w:szCs w:val="24"/>
        </w:rPr>
        <w:t>(Chisti, 2008)</w:t>
      </w:r>
      <w:r w:rsidR="00BD03EC" w:rsidRPr="005B3C0C">
        <w:rPr>
          <w:szCs w:val="24"/>
        </w:rPr>
        <w:fldChar w:fldCharType="end"/>
      </w:r>
      <w:r w:rsidRPr="005B3C0C">
        <w:rPr>
          <w:szCs w:val="24"/>
        </w:rPr>
        <w:t xml:space="preserve">.  </w:t>
      </w:r>
    </w:p>
    <w:p w14:paraId="201BEE03" w14:textId="77777777" w:rsidR="005B3C0C" w:rsidRPr="005B3C0C" w:rsidRDefault="005B3C0C" w:rsidP="005B3C0C">
      <w:pPr>
        <w:spacing w:line="360" w:lineRule="auto"/>
        <w:rPr>
          <w:szCs w:val="24"/>
        </w:rPr>
      </w:pPr>
      <w:r w:rsidRPr="005B3C0C">
        <w:rPr>
          <w:szCs w:val="24"/>
        </w:rPr>
        <w:t xml:space="preserve">Microalgae have many other advantages over plant-based biofuels feedstocks including: </w:t>
      </w:r>
    </w:p>
    <w:p w14:paraId="6A86A9FA" w14:textId="77777777" w:rsidR="005B3C0C" w:rsidRPr="005B3C0C" w:rsidRDefault="005B3C0C" w:rsidP="00D95E6A">
      <w:pPr>
        <w:numPr>
          <w:ilvl w:val="0"/>
          <w:numId w:val="7"/>
        </w:numPr>
        <w:spacing w:line="360" w:lineRule="auto"/>
        <w:rPr>
          <w:szCs w:val="24"/>
        </w:rPr>
      </w:pPr>
      <w:r w:rsidRPr="005B3C0C">
        <w:rPr>
          <w:szCs w:val="24"/>
        </w:rPr>
        <w:t xml:space="preserve">The ability to grow year round on non-productive, non-arable land removes both the direct competition with food production and issues related to land-use change </w:t>
      </w:r>
      <w:r w:rsidR="00BD03EC" w:rsidRPr="005B3C0C">
        <w:rPr>
          <w:szCs w:val="24"/>
        </w:rPr>
        <w:fldChar w:fldCharType="begin"/>
      </w:r>
      <w:r w:rsidR="00790A49">
        <w:rPr>
          <w:szCs w:val="24"/>
        </w:rPr>
        <w:instrText xml:space="preserve"> ADDIN ZOTERO_ITEM CSL_CITATION {"citationID":"1ro8gdqf8q","properties":{"formattedCitation":"(Brennan and Owende, 2010)","plainCitation":"(Brennan and Owende, 2010)"},"citationItems":[{"id":157,"uris":["http://zotero.org/users/1204444/items/EPIFFNQA"],"uri":["http://zotero.org/users/1204444/items/EPIFFNQA"],"itemData":{"id":157,"type":"article-journal","title":"Biofuels from microalgae—A review of technologies for production, processing, and extractions of biofuels and co-products","container-title":"Renewable and Sustainable Energy Reviews","page":"557-577","volume":"14","issue":"2","source":"CrossRef","DOI":"10.1016/j.rser.2009.10.009","ISSN":"13640321","author":[{"family":"Brennan","given":"Liam"},{"family":"Owende","given":"Philip"}],"issued":{"date-parts":[["2010",2]]}}}],"schema":"https://github.com/citation-style-language/schema/raw/master/csl-citation.json"} </w:instrText>
      </w:r>
      <w:r w:rsidR="00BD03EC" w:rsidRPr="005B3C0C">
        <w:rPr>
          <w:szCs w:val="24"/>
        </w:rPr>
        <w:fldChar w:fldCharType="separate"/>
      </w:r>
      <w:r w:rsidR="00355DDA" w:rsidRPr="00355DDA">
        <w:rPr>
          <w:rFonts w:ascii="Calibri" w:hAnsi="Calibri"/>
        </w:rPr>
        <w:t>(Brennan and Owende, 2010)</w:t>
      </w:r>
      <w:r w:rsidR="00BD03EC" w:rsidRPr="005B3C0C">
        <w:rPr>
          <w:szCs w:val="24"/>
        </w:rPr>
        <w:fldChar w:fldCharType="end"/>
      </w:r>
      <w:r w:rsidRPr="005B3C0C">
        <w:rPr>
          <w:szCs w:val="24"/>
        </w:rPr>
        <w:t>.</w:t>
      </w:r>
    </w:p>
    <w:p w14:paraId="4B33C133" w14:textId="77777777" w:rsidR="005B3C0C" w:rsidRPr="005B3C0C" w:rsidRDefault="005B3C0C" w:rsidP="00D95E6A">
      <w:pPr>
        <w:numPr>
          <w:ilvl w:val="0"/>
          <w:numId w:val="7"/>
        </w:numPr>
        <w:spacing w:line="360" w:lineRule="auto"/>
        <w:rPr>
          <w:szCs w:val="24"/>
        </w:rPr>
      </w:pPr>
      <w:r w:rsidRPr="005B3C0C">
        <w:rPr>
          <w:szCs w:val="24"/>
        </w:rPr>
        <w:t xml:space="preserve">Depending on cultivation system used, microalgae require considerably less water than plant biofuels and can be cultivated in salt, brackish, and wastewater, reducing their impact on the local freshwater resource </w:t>
      </w:r>
      <w:r w:rsidR="00BD03EC" w:rsidRPr="005B3C0C">
        <w:rPr>
          <w:szCs w:val="24"/>
        </w:rPr>
        <w:fldChar w:fldCharType="begin"/>
      </w:r>
      <w:r w:rsidR="00790A49">
        <w:rPr>
          <w:szCs w:val="24"/>
        </w:rPr>
        <w:instrText xml:space="preserve"> ADDIN ZOTERO_ITEM CSL_CITATION {"citationID":"3fkyP6LS","properties":{"formattedCitation":"(Dismukes et al., 2008; Menetrez, 2012; Subhadra, 2011)","plainCitation":"(Dismukes et al., 2008; Menetrez, 2012; Subhadra, 2011)"},"citationItems":[{"id":1341,"uris":["http://zotero.org/users/1204444/items/CFKV3PZE"],"uri":["http://zotero.org/users/1204444/items/CFKV3PZE"],"itemData":{"id":1341,"type":"article-journal","title":"Aquatic phototrophs: efficient alternatives to land-based crops for biofuels","container-title":"Current Opinion in Biotechnology","page":"235-240","volume":"19","issue":"3","source":"ScienceDirect","abstract":"To mitigate some of the potentially deleterious environmental and agricultural consequences associated with current land-based-biofuel feedstocks, we propose the use of biofuels derived from aquatic microbial oxygenic photoautotrophs (AMOPs), more commonly known as cyanobacteria, algae, and diatoms. Herein we review their demonstrated productivity in mass culturing and aspects of their physiology that are particularly attractive for integration into renewable biofuel applications. Compared with terrestrial crops, AMOPs are inherently more efficient solar collectors, use less or no land, can be converted to liquid fuels using simpler technologies than cellulose, and offer secondary uses that fossil fuels do not provide. AMOPs pose a new set of technological challenges if they are to contribute as biofuel feedstocks.","DOI":"10.1016/j.copbio.2008.05.007","ISSN":"0958-1669","shortTitle":"Energy biotechnology / Environmental biotechnology","journalAbbreviation":"Current Opinion in Biotechnology","author":[{"family":"Dismukes","given":"G Charles"},{"family":"Carrieri","given":"Damian"},{"family":"Bennette","given":"Nicholas"},{"family":"Ananyev","given":"Gennady M"},{"family":"Posewitz","given":"Matthew C"}],"issued":{"date-parts":[["2008",6]]}}},{"id":1284,"uris":["http://zotero.org/users/1204444/items/D38W7NCT"],"uri":["http://zotero.org/users/1204444/items/D38W7NCT"],"itemData":{"id":1284,"type":"article-journal","title":"Water management policies for the algal biofuel sector in the Southwestern United States","container-title":"Applied Energy","page":"3492-3498","volume":"88","issue":"10","source":"ScienceDirect","abstract":"Algal biorefinery-based integrated industrial ecology has received increased attention as a sustainable way of producing biofuel, food, high value products and feed ingredients in the Southwestern United States (US). However, these regions already face serious freshwater supply issues. Hence, new policies and regulations for water management and use is a high priority for the sustainable development of an algal biofuel sector to meet liquid fuel needs in the US without hampering the regional hydrologic pattern.","DOI":"10.1016/j.apenergy.2010.10.024","ISSN":"0306-2619","shortTitle":"Special Issue of Energy from algae: Current status and future trends","journalAbbreviation":"Applied Energy","author":[{"family":"Subhadra","given":"Bobban G."}],"issued":{"date-parts":[["2011",10]]}}},{"id":144,"uris":["http://zotero.org/users/1204444/items/8PFGV3AT"],"uri":["http://zotero.org/users/1204444/items/8PFGV3AT"],"itemData":{"id":144,"type":"article-journal","title":"An Overview of Algae Biofuel Production and Potential Environmental Impact","container-title":"Environmental Science &amp; Technology","page":"7073-7085","volume":"46","issue":"13","source":"CrossRef","DOI":"10.1021/es300917r","ISSN":"0013-936X, 1520-5851","author":[{"family":"Menetrez","given":"Marc Y."}],"issued":{"date-parts":[["2012",7,3]]}}}],"schema":"https://github.com/citation-style-language/schema/raw/master/csl-citation.json"} </w:instrText>
      </w:r>
      <w:r w:rsidR="00BD03EC" w:rsidRPr="005B3C0C">
        <w:rPr>
          <w:szCs w:val="24"/>
        </w:rPr>
        <w:fldChar w:fldCharType="separate"/>
      </w:r>
      <w:r w:rsidR="00355DDA" w:rsidRPr="00355DDA">
        <w:rPr>
          <w:rFonts w:ascii="Calibri" w:hAnsi="Calibri"/>
        </w:rPr>
        <w:t xml:space="preserve">(Dismukes </w:t>
      </w:r>
      <w:r w:rsidR="00490409" w:rsidRPr="00490409">
        <w:rPr>
          <w:rFonts w:ascii="Calibri" w:hAnsi="Calibri"/>
          <w:i/>
        </w:rPr>
        <w:t>et al</w:t>
      </w:r>
      <w:r w:rsidR="00355DDA" w:rsidRPr="00355DDA">
        <w:rPr>
          <w:rFonts w:ascii="Calibri" w:hAnsi="Calibri"/>
        </w:rPr>
        <w:t>., 2008; Menetrez, 2012; Subhadra, 2011)</w:t>
      </w:r>
      <w:r w:rsidR="00BD03EC" w:rsidRPr="005B3C0C">
        <w:rPr>
          <w:szCs w:val="24"/>
        </w:rPr>
        <w:fldChar w:fldCharType="end"/>
      </w:r>
      <w:r w:rsidRPr="005B3C0C">
        <w:rPr>
          <w:szCs w:val="24"/>
        </w:rPr>
        <w:t>.</w:t>
      </w:r>
    </w:p>
    <w:p w14:paraId="1B879227" w14:textId="77777777" w:rsidR="005B3C0C" w:rsidRPr="005B3C0C" w:rsidRDefault="005B3C0C" w:rsidP="00D95E6A">
      <w:pPr>
        <w:numPr>
          <w:ilvl w:val="0"/>
          <w:numId w:val="7"/>
        </w:numPr>
        <w:spacing w:line="360" w:lineRule="auto"/>
        <w:rPr>
          <w:szCs w:val="24"/>
        </w:rPr>
      </w:pPr>
      <w:r w:rsidRPr="005B3C0C">
        <w:rPr>
          <w:szCs w:val="24"/>
        </w:rPr>
        <w:t>Microalgae production can be integrated with wastewater treatment to efficiently remove polluting nutrients (such as nitrogen and phosphorus) while reducing dependence on artificial fertilizers</w:t>
      </w:r>
      <w:r w:rsidR="00DF4328">
        <w:rPr>
          <w:szCs w:val="24"/>
        </w:rPr>
        <w:t xml:space="preserve"> (Pittman </w:t>
      </w:r>
      <w:r w:rsidR="00490409" w:rsidRPr="00490409">
        <w:rPr>
          <w:i/>
          <w:szCs w:val="24"/>
        </w:rPr>
        <w:t>et al</w:t>
      </w:r>
      <w:r w:rsidR="00DF4328">
        <w:rPr>
          <w:i/>
          <w:szCs w:val="24"/>
        </w:rPr>
        <w:t xml:space="preserve">. </w:t>
      </w:r>
      <w:r w:rsidR="00DF4328">
        <w:rPr>
          <w:szCs w:val="24"/>
        </w:rPr>
        <w:t>2011)</w:t>
      </w:r>
      <w:r w:rsidRPr="005B3C0C">
        <w:rPr>
          <w:szCs w:val="24"/>
        </w:rPr>
        <w:t>.</w:t>
      </w:r>
    </w:p>
    <w:p w14:paraId="3AFEA6BA" w14:textId="77777777" w:rsidR="005B3C0C" w:rsidRPr="005B3C0C" w:rsidRDefault="005B3C0C" w:rsidP="00D95E6A">
      <w:pPr>
        <w:numPr>
          <w:ilvl w:val="0"/>
          <w:numId w:val="7"/>
        </w:numPr>
        <w:spacing w:line="360" w:lineRule="auto"/>
        <w:rPr>
          <w:szCs w:val="24"/>
        </w:rPr>
      </w:pPr>
      <w:r w:rsidRPr="005B3C0C">
        <w:rPr>
          <w:szCs w:val="24"/>
        </w:rPr>
        <w:t xml:space="preserve">Unlike many terrestrial crops, microalgae do not require the use of  pesticides or herbicides </w:t>
      </w:r>
      <w:r w:rsidR="00BD03EC" w:rsidRPr="005B3C0C">
        <w:rPr>
          <w:szCs w:val="24"/>
        </w:rPr>
        <w:fldChar w:fldCharType="begin"/>
      </w:r>
      <w:r w:rsidR="00790A49">
        <w:rPr>
          <w:szCs w:val="24"/>
        </w:rPr>
        <w:instrText xml:space="preserve"> ADDIN ZOTERO_ITEM CSL_CITATION {"citationID":"1ab7ne797m","properties":{"formattedCitation":"(Rodolfi et al., 2009)","plainCitation":"(Rodolfi et al., 2009)"},"citationItems":[{"id":1042,"uris":["http://zotero.org/users/1204444/items/KG6USPNI"],"uri":["http://zotero.org/users/1204444/items/KG6USPNI"],"itemData":{"id":1042,"type":"article-journal","title":"Microalgae for oil: Strain selection, induction of lipid synthesis and outdoor mass cultivation in a low-cost photobioreactor","container-title":"Biotechnology and Bioengineering","page":"100–112","volume":"102","issue":"1","source":"Wiley Online Library","abstract":"Thirty microalgal strains were screened in the laboratory for their biomass productivity and lipid content. Four strains (two marine and two freshwater), selected because robust, highly productive and with a relatively high lipid content, were cultivated under nitrogen deprivation in 0.6-L bubbled tubes. Only the two marine microalgae accumulated lipid under such conditions. One of them, the eustigmatophyte Nannochloropsis sp. F&amp;M-M24, which attained 60% lipid content after nitrogen starvation, was grown in a 20-L Flat Alveolar Panel photobioreactor to study the influence of irradiance and nutrient (nitrogen or phosphorus) deprivation on fatty acid accumulation. Fatty acid content increased with high irradiances (up to 32.5% of dry biomass) and following both nitrogen and phosphorus deprivation (up to about 50%). To evaluate its lipid production potential under natural sunlight, the strain was grown outdoors in 110-L Green Wall Panel photobioreactors under nutrient sufficient and deficient conditions. Lipid productivity increased from 117 mg/L/day in nutrient sufficient media (with an average biomass productivity of 0.36 g/L/day and 32% lipid content) to 204 mg/L/day (with an average biomass productivity of 0.30 g/L/day and more than 60% final lipid content) in nitrogen deprived media. In a two-phase cultivation process (a nutrient sufficient phase to produce the inoculum followed by a nitrogen deprived phase to boost lipid synthesis) the oil production potential could be projected to be more than 90 kg per hectare per day. This is the first report of an increase of both lipid content and areal lipid productivity attained through nutrient deprivation in an outdoor algal culture. The experiments showed that this marine eustigmatophyte has the potential for an annual production of 20 tons of lipid per hectare in the Mediterranean climate and of more than 30 tons of lipid per hectare in sunny tropical areas. Biotechnol. Bioeng. 2009;102: 100–112. © 2008 Wiley Periodicals, Inc.","DOI":"10.1002/bit.22033","ISSN":"1097-0290","shortTitle":"Microalgae for oil","language":"en","author":[{"family":"Rodolfi","given":"Liliana"},{"family":"Chini Zittelli","given":"Graziella"},{"family":"Bassi","given":"Niccolò"},{"family":"Padovani","given":"Giulia"},{"family":"Biondi","given":"Natascia"},{"family":"Bonini","given":"Gimena"},{"family":"Tredici","given":"Mario R."}],"issued":{"date-parts":[["2009"]]}}}],"schema":"https://github.com/citation-style-language/schema/raw/master/csl-citation.json"} </w:instrText>
      </w:r>
      <w:r w:rsidR="00BD03EC" w:rsidRPr="005B3C0C">
        <w:rPr>
          <w:szCs w:val="24"/>
        </w:rPr>
        <w:fldChar w:fldCharType="separate"/>
      </w:r>
      <w:r w:rsidR="00355DDA" w:rsidRPr="00355DDA">
        <w:rPr>
          <w:rFonts w:ascii="Calibri" w:hAnsi="Calibri"/>
        </w:rPr>
        <w:t xml:space="preserve">(Rodolfi </w:t>
      </w:r>
      <w:r w:rsidR="00490409" w:rsidRPr="00490409">
        <w:rPr>
          <w:rFonts w:ascii="Calibri" w:hAnsi="Calibri"/>
          <w:i/>
        </w:rPr>
        <w:t>et al</w:t>
      </w:r>
      <w:r w:rsidR="00355DDA" w:rsidRPr="00355DDA">
        <w:rPr>
          <w:rFonts w:ascii="Calibri" w:hAnsi="Calibri"/>
        </w:rPr>
        <w:t>., 2009)</w:t>
      </w:r>
      <w:r w:rsidR="00BD03EC" w:rsidRPr="005B3C0C">
        <w:rPr>
          <w:szCs w:val="24"/>
        </w:rPr>
        <w:fldChar w:fldCharType="end"/>
      </w:r>
      <w:r w:rsidRPr="005B3C0C">
        <w:rPr>
          <w:szCs w:val="24"/>
        </w:rPr>
        <w:t>.</w:t>
      </w:r>
    </w:p>
    <w:p w14:paraId="564F0F20" w14:textId="77777777" w:rsidR="005B3C0C" w:rsidRPr="005B3C0C" w:rsidRDefault="005B3C0C" w:rsidP="00D95E6A">
      <w:pPr>
        <w:numPr>
          <w:ilvl w:val="0"/>
          <w:numId w:val="7"/>
        </w:numPr>
        <w:spacing w:line="360" w:lineRule="auto"/>
        <w:rPr>
          <w:szCs w:val="24"/>
        </w:rPr>
      </w:pPr>
      <w:r w:rsidRPr="005B3C0C">
        <w:rPr>
          <w:szCs w:val="24"/>
        </w:rPr>
        <w:t>Microalgae production can be simultaneously utilised for sequestration of CO</w:t>
      </w:r>
      <w:r w:rsidRPr="005B3C0C">
        <w:rPr>
          <w:szCs w:val="24"/>
          <w:vertAlign w:val="subscript"/>
        </w:rPr>
        <w:t>2</w:t>
      </w:r>
      <w:r w:rsidRPr="005B3C0C">
        <w:rPr>
          <w:szCs w:val="24"/>
        </w:rPr>
        <w:t xml:space="preserve"> from waste gas fumes </w:t>
      </w:r>
      <w:r w:rsidR="00BD03EC" w:rsidRPr="005B3C0C">
        <w:rPr>
          <w:szCs w:val="24"/>
        </w:rPr>
        <w:fldChar w:fldCharType="begin"/>
      </w:r>
      <w:r w:rsidR="00790A49">
        <w:rPr>
          <w:szCs w:val="24"/>
        </w:rPr>
        <w:instrText xml:space="preserve"> ADDIN ZOTERO_ITEM CSL_CITATION {"citationID":"2iovbAxa","properties":{"formattedCitation":"{\\rtf (Aci\\uc0\\u233{}n Fern\\uc0\\u225{}ndez et al., 2012; Wang et al., 2008; Zimmerman et al., 2011)}","plainCitation":"(Acién Fernández et al., 2012; Wang et al., 2008; Zimmerman et al., 2011)"},"citationItems":[{"id":1313,"uris":["http://zotero.org/users/1204444/items/CDKZKJNF"],"uri":["http://zotero.org/users/1204444/items/CDKZKJNF"],"itemData":{"id":1313,"type":"article-journal","title":"CO2 bio-mitigation using microalgae","container-title":"Applied Microbiology and Biotechnology","page":"707-718","volume":"79","issue":"5","source":"link.springer.com","abstract":"Microalgae are a group of unicellular or simple multicellular photosynthetic microorganisms that can fix CO2 efficiently from different sources, including the atmosphere, industrial exhaust gases, and soluble carbonate salts. Combination of CO2 fixation, biofuel production, and wastewater treatment may provide a very promising alternative to current CO2 mitigation strategies.","DOI":"10.1007/s00253-008-1518-y","ISSN":"0175-7598, 1432-0614","journalAbbreviation":"Appl Microbiol Biotechnol","language":"en","author":[{"family":"Wang","given":"Bei"},{"family":"Li","given":"Yanqun"},{"family":"Wu","given":"Nan"},{"family":"Lan","given":"Christopher Q."}],"issued":{"date-parts":[["2008",7,1]]}}},{"id":609,"uris":["http://zotero.org/users/1204444/items/S5R2XPFU"],"uri":["http://zotero.org/users/1204444/items/S5R2XPFU"],"itemData":{"id":609,"type":"article-journal","title":"Design of an airlift loop bioreactor and pilot scales studies with fluidic oscillator induced microbubbles for growth of a microalgae Dunaliella salina","container-title":"Applied Energy","page":"3357-3369","volume":"88","author":[{"family":"Zimmerman","given":"W"},{"family":"Zandi","given":"M"},{"family":"Bandulasena","given":"H"},{"family":"Vaclav","given":"T"},{"family":"Gilmour","given":"D.J"},{"family":"Ying","given":"K"}],"issued":{"date-parts":[["2011"]]}}},{"id":47,"uris":["http://zotero.org/users/1204444/items/XRUC92BC"],"uri":["http://zotero.org/users/1204444/items/XRUC92BC"],"itemData":{"id":47,"type":"article-journal","title":"Conversion of CO2 into biomass by microalgae: how realistic a contribution may it be to significant CO2 removal?","container-title":"Applied Microbiology and Biotechnology","page":"577-586","volume":"96","issue":"3","source":"CrossRef","DOI":"10.1007/s00253-012-4362-z","ISSN":"0175-7598, 1432-0614","shortTitle":"Conversion of CO2 into biomass by microalgae","author":[{"family":"Acién Fernández","given":"F. Gabriel"},{"family":"González-López","given":"C. V."},{"family":"Fernández Sevilla","given":"J. M."},{"family":"Molina Grima","given":"E."}],"issued":{"date-parts":[["2012",8,26]]}}}],"schema":"https://github.com/citation-style-language/schema/raw/master/csl-citation.json"} </w:instrText>
      </w:r>
      <w:r w:rsidR="00BD03EC" w:rsidRPr="005B3C0C">
        <w:rPr>
          <w:szCs w:val="24"/>
        </w:rPr>
        <w:fldChar w:fldCharType="separate"/>
      </w:r>
      <w:r w:rsidR="00355DDA" w:rsidRPr="00355DDA">
        <w:rPr>
          <w:rFonts w:ascii="Calibri" w:hAnsi="Calibri" w:cs="Times New Roman"/>
          <w:szCs w:val="24"/>
        </w:rPr>
        <w:t xml:space="preserve">(Acién Fernández </w:t>
      </w:r>
      <w:r w:rsidR="00490409" w:rsidRPr="00490409">
        <w:rPr>
          <w:rFonts w:ascii="Calibri" w:hAnsi="Calibri" w:cs="Times New Roman"/>
          <w:i/>
          <w:szCs w:val="24"/>
        </w:rPr>
        <w:t>et al</w:t>
      </w:r>
      <w:r w:rsidR="00355DDA" w:rsidRPr="00355DDA">
        <w:rPr>
          <w:rFonts w:ascii="Calibri" w:hAnsi="Calibri" w:cs="Times New Roman"/>
          <w:szCs w:val="24"/>
        </w:rPr>
        <w:t xml:space="preserve">., 2012; Wang </w:t>
      </w:r>
      <w:r w:rsidR="00490409" w:rsidRPr="00490409">
        <w:rPr>
          <w:rFonts w:ascii="Calibri" w:hAnsi="Calibri" w:cs="Times New Roman"/>
          <w:i/>
          <w:szCs w:val="24"/>
        </w:rPr>
        <w:t>et al</w:t>
      </w:r>
      <w:r w:rsidR="00355DDA" w:rsidRPr="00355DDA">
        <w:rPr>
          <w:rFonts w:ascii="Calibri" w:hAnsi="Calibri" w:cs="Times New Roman"/>
          <w:szCs w:val="24"/>
        </w:rPr>
        <w:t xml:space="preserve">., 2008; Zimmerman </w:t>
      </w:r>
      <w:r w:rsidR="00490409" w:rsidRPr="00490409">
        <w:rPr>
          <w:rFonts w:ascii="Calibri" w:hAnsi="Calibri" w:cs="Times New Roman"/>
          <w:i/>
          <w:szCs w:val="24"/>
        </w:rPr>
        <w:t>et al</w:t>
      </w:r>
      <w:r w:rsidR="00355DDA" w:rsidRPr="00355DDA">
        <w:rPr>
          <w:rFonts w:ascii="Calibri" w:hAnsi="Calibri" w:cs="Times New Roman"/>
          <w:szCs w:val="24"/>
        </w:rPr>
        <w:t>., 2011)</w:t>
      </w:r>
      <w:r w:rsidR="00BD03EC" w:rsidRPr="005B3C0C">
        <w:rPr>
          <w:szCs w:val="24"/>
        </w:rPr>
        <w:fldChar w:fldCharType="end"/>
      </w:r>
      <w:r w:rsidRPr="005B3C0C">
        <w:rPr>
          <w:szCs w:val="24"/>
        </w:rPr>
        <w:t>.</w:t>
      </w:r>
    </w:p>
    <w:p w14:paraId="32042B7F" w14:textId="77777777" w:rsidR="005B3C0C" w:rsidRPr="005B3C0C" w:rsidRDefault="005B3C0C" w:rsidP="00D95E6A">
      <w:pPr>
        <w:numPr>
          <w:ilvl w:val="0"/>
          <w:numId w:val="7"/>
        </w:numPr>
        <w:spacing w:line="360" w:lineRule="auto"/>
        <w:rPr>
          <w:szCs w:val="24"/>
        </w:rPr>
      </w:pPr>
      <w:r w:rsidRPr="005B3C0C">
        <w:rPr>
          <w:szCs w:val="24"/>
        </w:rPr>
        <w:t xml:space="preserve">Depending on the particular strain, microalgae can co-produce high value products for many industrial applications ranging from pharmaceuticals to aquaculture </w:t>
      </w:r>
      <w:r w:rsidR="00BD03EC" w:rsidRPr="005B3C0C">
        <w:rPr>
          <w:szCs w:val="24"/>
        </w:rPr>
        <w:fldChar w:fldCharType="begin"/>
      </w:r>
      <w:r w:rsidR="00790A49">
        <w:rPr>
          <w:szCs w:val="24"/>
        </w:rPr>
        <w:instrText xml:space="preserve"> ADDIN ZOTERO_ITEM CSL_CITATION {"citationID":"1hl9jpkj26","properties":{"formattedCitation":"(Spolaore et al., 2006; Tran et al., 2012; Wang and Peng, 2008)","plainCitation":"(Spolaore et al., 2006; Tran et al., 2012; Wang and Peng, 2008)"},"citationItems":[{"id":1243,"uris":["http://zotero.org/users/1204444/items/G2DNU34J"],"uri":["http://zotero.org/users/1204444/items/G2DNU34J"],"itemData":{"id":1243,"type":"article-journal","title":"Commercial applications of microalgae","container-title":"Journal of Bioscience and Bioengineering","page":"87-96","volume":"101","issue":"2","source":"ScienceDirect","abstract":"The first use of microalgae by humans dates back 2000 years to the Chinese, who used Nostoc to survive during famine. However, microalgal biotechnology only really began to develop in the middle of the last century. Nowadays, there are numerous commercial applications of microalgae. For example, (i) microalgae can be used to enhance the nutritional value of food and animal feed owing to their chemical composition, (ii) they play a crucial role in aquaculture and (iii) they can be incorporated into cosmetics. Moreover, they are cultivated as a source of highly valuable molecules. For example, polyunsaturated fatty acid oils are added to infant formulas and nutritional supplements and pigments are important as natural dyes. Stable isotope biochemicals help in structural determination and metabolic studies. Future research should focus on the improvement of production systems and the genetic modification of strains. Microalgal products would in that way become even more diversified and economically competitive.","DOI":"10.1263/jbb.101.87","ISSN":"1389-1723","journalAbbreviation":"Journal of Bioscience and Bioengineering","author":[{"family":"Spolaore","given":"Pauline"},{"family":"Joannis-Cassan","given":"Claire"},{"family":"Duran","given":"Elie"},{"family":"Isambert","given":"Arsène"}],"issued":{"date-parts":[["2006",2]]}}},{"id":1125,"uris":["http://zotero.org/users/1204444/items/B68SM9AJ"],"uri":["http://zotero.org/users/1204444/items/B68SM9AJ"],"itemData":{"id":1125,"type":"article-journal","title":"Growth-associated biosynthesis of astaxanthin in heterotrophic Chlorella zofingiensis (Chlorophyta)","container-title":"World Journal of Microbiology and Biotechnology","page":"1915-1922","volume":"24","issue":"9","source":"CrossRef","DOI":"10.1007/s11274-008-9692-8","ISSN":"0959-3993, 1573-0972","author":[{"family":"Wang","given":"Y."},{"family":"Peng","given":"J."}],"issued":{"date-parts":[["2008",2,22]]}}},{"id":294,"uris":["http://zotero.org/users/1204444/items/A3K4S4WB"],"uri":["http://zotero.org/users/1204444/items/A3K4S4WB"],"itemData":{"id":294,"type":"article-journal","title":"Production of unique immunotoxin cancer therapeutics in algal chloroplasts","container-title":"Proceedings of the National Academy of Sciences","source":"www.pnas.org","URL":"http://www.pnas.org/content/early/2012/12/05/1214638110","DOI":"10.1073/pnas.1214638110","ISSN":"0027-8424, 1091-6490","journalAbbreviation":"PNAS","language":"en","author":[{"family":"Tran","given":"Miller"},{"family":"Van","given":"Christina"},{"family":"Barrera","given":"Daniel J."},{"family":"Pettersson","given":"Pär L."},{"family":"Peinado","given":"Carlos D."},{"family":"Bui","given":"Jack"},{"family":"Mayfield","given":"Stephen P."}],"issued":{"date-parts":[["2012",12,10]]},"accessed":{"date-parts":[["2012",12,20]]}}}],"schema":"https://github.com/citation-style-language/schema/raw/master/csl-citation.json"} </w:instrText>
      </w:r>
      <w:r w:rsidR="00BD03EC" w:rsidRPr="005B3C0C">
        <w:rPr>
          <w:szCs w:val="24"/>
        </w:rPr>
        <w:fldChar w:fldCharType="separate"/>
      </w:r>
      <w:r w:rsidR="00355DDA" w:rsidRPr="00355DDA">
        <w:rPr>
          <w:rFonts w:ascii="Calibri" w:hAnsi="Calibri"/>
        </w:rPr>
        <w:t xml:space="preserve">(Spolaore </w:t>
      </w:r>
      <w:r w:rsidR="00490409" w:rsidRPr="00490409">
        <w:rPr>
          <w:rFonts w:ascii="Calibri" w:hAnsi="Calibri"/>
          <w:i/>
        </w:rPr>
        <w:t>et al</w:t>
      </w:r>
      <w:r w:rsidR="00355DDA" w:rsidRPr="00355DDA">
        <w:rPr>
          <w:rFonts w:ascii="Calibri" w:hAnsi="Calibri"/>
        </w:rPr>
        <w:t xml:space="preserve">., 2006; Tran </w:t>
      </w:r>
      <w:r w:rsidR="00490409" w:rsidRPr="00490409">
        <w:rPr>
          <w:rFonts w:ascii="Calibri" w:hAnsi="Calibri"/>
          <w:i/>
        </w:rPr>
        <w:t>et al</w:t>
      </w:r>
      <w:r w:rsidR="00355DDA" w:rsidRPr="00355DDA">
        <w:rPr>
          <w:rFonts w:ascii="Calibri" w:hAnsi="Calibri"/>
        </w:rPr>
        <w:t>., 2012; Wang and Peng, 2008)</w:t>
      </w:r>
      <w:r w:rsidR="00BD03EC" w:rsidRPr="005B3C0C">
        <w:rPr>
          <w:szCs w:val="24"/>
        </w:rPr>
        <w:fldChar w:fldCharType="end"/>
      </w:r>
      <w:r w:rsidRPr="005B3C0C">
        <w:rPr>
          <w:szCs w:val="24"/>
        </w:rPr>
        <w:t xml:space="preserve">. </w:t>
      </w:r>
    </w:p>
    <w:p w14:paraId="65057E0D" w14:textId="77777777" w:rsidR="005B3C0C" w:rsidRPr="005B3C0C" w:rsidRDefault="005B3C0C" w:rsidP="00D95E6A">
      <w:pPr>
        <w:numPr>
          <w:ilvl w:val="0"/>
          <w:numId w:val="7"/>
        </w:numPr>
        <w:spacing w:line="360" w:lineRule="auto"/>
        <w:rPr>
          <w:szCs w:val="24"/>
        </w:rPr>
      </w:pPr>
      <w:r w:rsidRPr="005B3C0C">
        <w:rPr>
          <w:szCs w:val="24"/>
        </w:rPr>
        <w:lastRenderedPageBreak/>
        <w:t xml:space="preserve">There are an estimated 300,000 species of algae, with a much greater diversity than land plants </w:t>
      </w:r>
      <w:r w:rsidR="00BD03EC" w:rsidRPr="005B3C0C">
        <w:rPr>
          <w:szCs w:val="24"/>
        </w:rPr>
        <w:fldChar w:fldCharType="begin"/>
      </w:r>
      <w:r w:rsidR="00790A49">
        <w:rPr>
          <w:szCs w:val="24"/>
        </w:rPr>
        <w:instrText xml:space="preserve"> ADDIN ZOTERO_ITEM CSL_CITATION {"citationID":"17138sjdvt","properties":{"formattedCitation":"(Scott et al., 2010)","plainCitation":"(Scott et al., 2010)"},"citationItems":[{"id":1390,"uris":["http://zotero.org/users/1204444/items/IV9WFA2I"],"uri":["http://zotero.org/users/1204444/items/IV9WFA2I"],"itemData":{"id":1390,"type":"article-journal","title":"Biodiesel from algae: challenges and prospects","container-title":"Current Opinion in Biotechnology","page":"277-286","volume":"21","issue":"3","source":"ScienceDirect","abstract":"Microalgae offer great potential for exploitation, including the production of biodiesel, but the process is still some way from being carbon neutral or commercially viable. Part of the problem is that there is little established background knowledge in the area. We should look both to achieve incremental steps and to increase our fundamental understanding of algae to identify potential paradigm shifts. In doing this, integration of biology and engineering will be essential. In this review we present an overview of a potential algal biofuel pipeline, and focus on recent work that tackles optimization of algal biomass production and the content of fuel molecules within the algal cell.","DOI":"10.1016/j.copbio.2010.03.005","ISSN":"0958-1669","shortTitle":"Energy biotechnology – Environmental biotechnology","journalAbbreviation":"Current Opinion in Biotechnology","author":[{"family":"Scott","given":"Stuart A"},{"family":"Davey","given":"Matthew P"},{"family":"Dennis","given":"John S"},{"family":"Horst","given":"Irmtraud"},{"family":"Howe","given":"Christopher J"},{"family":"Lea-Smith","given":"David J"},{"family":"Smith","given":"Alison G"}],"issued":{"date-parts":[["2010",6]]}}}],"schema":"https://github.com/citation-style-language/schema/raw/master/csl-citation.json"} </w:instrText>
      </w:r>
      <w:r w:rsidR="00BD03EC" w:rsidRPr="005B3C0C">
        <w:rPr>
          <w:szCs w:val="24"/>
        </w:rPr>
        <w:fldChar w:fldCharType="separate"/>
      </w:r>
      <w:r w:rsidR="00355DDA" w:rsidRPr="00355DDA">
        <w:rPr>
          <w:rFonts w:ascii="Calibri" w:hAnsi="Calibri"/>
        </w:rPr>
        <w:t xml:space="preserve">(Scott </w:t>
      </w:r>
      <w:r w:rsidR="00490409" w:rsidRPr="00490409">
        <w:rPr>
          <w:rFonts w:ascii="Calibri" w:hAnsi="Calibri"/>
          <w:i/>
        </w:rPr>
        <w:t>et al</w:t>
      </w:r>
      <w:r w:rsidR="00355DDA" w:rsidRPr="00355DDA">
        <w:rPr>
          <w:rFonts w:ascii="Calibri" w:hAnsi="Calibri"/>
        </w:rPr>
        <w:t>., 2010)</w:t>
      </w:r>
      <w:r w:rsidR="00BD03EC" w:rsidRPr="005B3C0C">
        <w:rPr>
          <w:szCs w:val="24"/>
        </w:rPr>
        <w:fldChar w:fldCharType="end"/>
      </w:r>
      <w:r w:rsidRPr="005B3C0C">
        <w:rPr>
          <w:szCs w:val="24"/>
        </w:rPr>
        <w:t xml:space="preserve">. The huge ecological, genetic, and metabolic diversity within microalgae allows cultivation of strains which are adapted to local conditions. The largely untapped genetic resource of algae also provides potential for genetic and metabolic manipulation to optimise production of both high value products and biofuels </w:t>
      </w:r>
      <w:r w:rsidR="00BD03EC" w:rsidRPr="005B3C0C">
        <w:rPr>
          <w:szCs w:val="24"/>
        </w:rPr>
        <w:fldChar w:fldCharType="begin"/>
      </w:r>
      <w:r w:rsidR="00790A49">
        <w:rPr>
          <w:szCs w:val="24"/>
        </w:rPr>
        <w:instrText xml:space="preserve"> ADDIN ZOTERO_ITEM CSL_CITATION {"citationID":"h5b5ffjg1","properties":{"formattedCitation":"(Chisti, 2008; Dismukes et al., 2008; Radakovits et al., 2010)","plainCitation":"(Chisti, 2008; Dismukes et al., 2008; Radakovits et al., 2010)"},"citationItems":[{"id":1149,"uris":["http://zotero.org/users/1204444/items/DF4TJ44S"],"uri":["http://zotero.org/users/1204444/items/DF4TJ44S"],"itemData":{"id":1149,"type":"article-journal","title":"Biodiesel from microalgae beats bioethanol","container-title":"Trends in Biotechnology","page":"126-131","volume":"26","issue":"3","source":"ScienceDirect","abstract":"Renewable biofuels are needed to displace petroleum-derived transport fuels, which contribute to global warming and are of limited availability. Biodiesel and bioethanol are the two potential renewable fuels that have attracted the most attention. As demonstrated here, biodiesel and bioethanol produced from agricultural crops using existing methods cannot sustainably replace fossil-based transport fuels, but there is an alternative. Biodiesel from microalgae seems to be the only renewable biofuel that has the potential to completely displace petroleum-derived transport fuels without adversely affecting supply of food and other crop products. Most productive oil crops, such as oil palm, do not come close to microalgae in being able to sustainably provide the necessary amounts of biodiesel. Similarly, bioethanol from sugarcane is no match for microalgal biodiesel.","journalAbbreviation":"Trends in Biotechnology","author":[{"family":"Chisti","given":"Yusuf"}],"issued":{"date-parts":[["2008",3]]}}},{"id":1341,"uris":["http://zotero.org/users/1204444/items/CFKV3PZE"],"uri":["http://zotero.org/users/1204444/items/CFKV3PZE"],"itemData":{"id":1341,"type":"article-journal","title":"Aquatic phototrophs: efficient alternatives to land-based crops for biofuels","container-title":"Current Opinion in Biotechnology","page":"235-240","volume":"19","issue":"3","source":"ScienceDirect","abstract":"To mitigate some of the potentially deleterious environmental and agricultural consequences associated with current land-based-biofuel feedstocks, we propose the use of biofuels derived from aquatic microbial oxygenic photoautotrophs (AMOPs), more commonly known as cyanobacteria, algae, and diatoms. Herein we review their demonstrated productivity in mass culturing and aspects of their physiology that are particularly attractive for integration into renewable biofuel applications. Compared with terrestrial crops, AMOPs are inherently more efficient solar collectors, use less or no land, can be converted to liquid fuels using simpler technologies than cellulose, and offer secondary uses that fossil fuels do not provide. AMOPs pose a new set of technological challenges if they are to contribute as biofuel feedstocks.","DOI":"10.1016/j.copbio.2008.05.007","ISSN":"0958-1669","shortTitle":"Energy biotechnology / Environmental biotechnology","journalAbbreviation":"Current Opinion in Biotechnology","author":[{"family":"Dismukes","given":"G Charles"},{"family":"Carrieri","given":"Damian"},{"family":"Bennette","given":"Nicholas"},{"family":"Ananyev","given":"Gennady M"},{"family":"Posewitz","given":"Matthew C"}],"issued":{"date-parts":[["2008",6]]}}},{"id":1354,"uris":["http://zotero.org/users/1204444/items/9CVXQVTE"],"uri":["http://zotero.org/users/1204444/items/9CVXQVTE"],"itemData":{"id":1354,"type":"article-journal","title":"Genetic Engineering of Algae for Enhanced Biofuel Production","container-title":"Eukaryotic Cell","page":"486-501","volume":"9","issue":"4","source":"ec.asm.org","abstract":"There are currently intensive global research efforts aimed at increasing and modifying the accumulation of lipids, alcohols, hydrocarbons, polysaccharides, and other energy storage compounds in photosynthetic organisms, yeast, and bacteria through genetic engineering. Many improvements have been realized, including increased lipid and carbohydrate production, improved H2 yields, and the diversion of central metabolic intermediates into fungible biofuels. Photosynthetic microorganisms are attracting considerable interest within these efforts due to their relatively high photosynthetic conversion efficiencies, diverse metabolic capabilities, superior growth rates, and ability to store or secrete energy-rich hydrocarbons. Relative to cyanobacteria, eukaryotic microalgae possess several unique metabolic attributes of relevance to biofuel production, including the accumulation of significant quantities of triacylglycerol; the synthesis of storage starch (amylopectin and amylose), which is similar to that found in higher plants; and the ability to efficiently couple photosynthetic electron transport to H2 production. Although the application of genetic engineering to improve energy production phenotypes in eukaryotic microalgae is in its infancy, significant advances in the development of genetic manipulation tools have recently been achieved with microalgal model systems and are being used to manipulate central carbon metabolism in these organisms. It is likely that many of these advances can be extended to industrially relevant organisms. This review is focused on potential avenues of genetic engineering that may be undertaken in order to improve microalgae as a biofuel platform for the production of biohydrogen, starch-derived alcohols, diesel fuel surrogates, and/or alkanes.","DOI":"10.1128/EC.00364-09","ISSN":"1535-9778, 1535-9786","journalAbbreviation":"Eukaryotic Cell","language":"en","author":[{"family":"Radakovits","given":"Randor"},{"family":"Jinkerson","given":"Robert E."},{"family":"Darzins","given":"Al"},{"family":"Posewitz","given":"Matthew C."}],"issued":{"date-parts":[["2010",4,1]]}}}],"schema":"https://github.com/citation-style-language/schema/raw/master/csl-citation.json"} </w:instrText>
      </w:r>
      <w:r w:rsidR="00BD03EC" w:rsidRPr="005B3C0C">
        <w:rPr>
          <w:szCs w:val="24"/>
        </w:rPr>
        <w:fldChar w:fldCharType="separate"/>
      </w:r>
      <w:r w:rsidR="00355DDA" w:rsidRPr="00355DDA">
        <w:rPr>
          <w:rFonts w:ascii="Calibri" w:hAnsi="Calibri"/>
        </w:rPr>
        <w:t xml:space="preserve">(Chisti, 2008; Dismukes </w:t>
      </w:r>
      <w:r w:rsidR="00490409" w:rsidRPr="00490409">
        <w:rPr>
          <w:rFonts w:ascii="Calibri" w:hAnsi="Calibri"/>
          <w:i/>
        </w:rPr>
        <w:t>et al</w:t>
      </w:r>
      <w:r w:rsidR="00355DDA" w:rsidRPr="00355DDA">
        <w:rPr>
          <w:rFonts w:ascii="Calibri" w:hAnsi="Calibri"/>
        </w:rPr>
        <w:t xml:space="preserve">., 2008; Radakovits </w:t>
      </w:r>
      <w:r w:rsidR="00490409" w:rsidRPr="00490409">
        <w:rPr>
          <w:rFonts w:ascii="Calibri" w:hAnsi="Calibri"/>
          <w:i/>
        </w:rPr>
        <w:t>et al</w:t>
      </w:r>
      <w:r w:rsidR="00355DDA" w:rsidRPr="00355DDA">
        <w:rPr>
          <w:rFonts w:ascii="Calibri" w:hAnsi="Calibri"/>
        </w:rPr>
        <w:t>., 2010)</w:t>
      </w:r>
      <w:r w:rsidR="00BD03EC" w:rsidRPr="005B3C0C">
        <w:rPr>
          <w:szCs w:val="24"/>
        </w:rPr>
        <w:fldChar w:fldCharType="end"/>
      </w:r>
      <w:r w:rsidRPr="005B3C0C">
        <w:rPr>
          <w:szCs w:val="24"/>
        </w:rPr>
        <w:t xml:space="preserve">. </w:t>
      </w:r>
    </w:p>
    <w:p w14:paraId="1EC1AD8A" w14:textId="77777777" w:rsidR="005B3C0C" w:rsidRPr="005B3C0C" w:rsidRDefault="005B3C0C" w:rsidP="005B3C0C">
      <w:pPr>
        <w:spacing w:line="360" w:lineRule="auto"/>
        <w:rPr>
          <w:szCs w:val="24"/>
        </w:rPr>
      </w:pPr>
      <w:r w:rsidRPr="005B3C0C">
        <w:rPr>
          <w:szCs w:val="24"/>
        </w:rPr>
        <w:t>The numerous advantages of microalgae biofuels are matched by the many challenges in reaching full commercialisation, especially ensuring sustainability. This literature review focuses on the progress and challenges of producing microalgae biofuels, with particular attention to sustainability. The second section provides an overview of the history and progress of algae biotechnology including the recent activities of a number of companies aiming for algal biofuel commercialisation and the future outlook of algal biotechnology. The third section will provide an overview of biofuel production pathways from microalgae. The fourth section reviews the sustainability challenges associated with algal biofuels, with particular attention to net energy balance. The final section highlights how the use of waste organic carbon sources could potentially mitigate important production challenges and outlines poorly understood areas which prompted the research goals of this project.</w:t>
      </w:r>
    </w:p>
    <w:p w14:paraId="072B416E" w14:textId="77777777" w:rsidR="005B3C0C" w:rsidRPr="005B3C0C" w:rsidRDefault="005B3C0C" w:rsidP="005B3C0C">
      <w:pPr>
        <w:pStyle w:val="Heading2"/>
        <w:spacing w:after="120" w:line="360" w:lineRule="auto"/>
        <w:rPr>
          <w:color w:val="auto"/>
        </w:rPr>
      </w:pPr>
      <w:bookmarkStart w:id="2" w:name="_Toc462059731"/>
      <w:bookmarkStart w:id="3" w:name="_Toc357174663"/>
      <w:bookmarkStart w:id="4" w:name="_Toc429054028"/>
      <w:r w:rsidRPr="005B3C0C">
        <w:rPr>
          <w:color w:val="auto"/>
        </w:rPr>
        <w:t>Historical progress and future direction of algal biotechnology</w:t>
      </w:r>
      <w:bookmarkEnd w:id="2"/>
    </w:p>
    <w:bookmarkEnd w:id="3"/>
    <w:bookmarkEnd w:id="4"/>
    <w:p w14:paraId="2179D894" w14:textId="77777777" w:rsidR="006635D3" w:rsidRDefault="005B3C0C" w:rsidP="005B3C0C">
      <w:pPr>
        <w:spacing w:line="360" w:lineRule="auto"/>
        <w:rPr>
          <w:szCs w:val="24"/>
        </w:rPr>
      </w:pPr>
      <w:r w:rsidRPr="005B3C0C">
        <w:rPr>
          <w:szCs w:val="24"/>
        </w:rPr>
        <w:t xml:space="preserve">Microalgae have been exploited by humans for millennia. Records exist of both ancient Chinese and Aztec civilisations harvesting </w:t>
      </w:r>
      <w:r w:rsidRPr="005B3C0C">
        <w:rPr>
          <w:i/>
          <w:szCs w:val="24"/>
        </w:rPr>
        <w:t>Nostoc</w:t>
      </w:r>
      <w:r w:rsidRPr="005B3C0C">
        <w:rPr>
          <w:szCs w:val="24"/>
        </w:rPr>
        <w:t xml:space="preserve"> and </w:t>
      </w:r>
      <w:r w:rsidRPr="005B3C0C">
        <w:rPr>
          <w:i/>
          <w:szCs w:val="24"/>
        </w:rPr>
        <w:t>Arthrospira</w:t>
      </w:r>
      <w:r w:rsidRPr="005B3C0C">
        <w:rPr>
          <w:szCs w:val="24"/>
        </w:rPr>
        <w:t xml:space="preserve"> cyanobacteria from lakes as a food source </w:t>
      </w:r>
      <w:r w:rsidR="00BD03EC" w:rsidRPr="005B3C0C">
        <w:rPr>
          <w:szCs w:val="24"/>
        </w:rPr>
        <w:fldChar w:fldCharType="begin"/>
      </w:r>
      <w:r w:rsidR="00790A49">
        <w:rPr>
          <w:szCs w:val="24"/>
        </w:rPr>
        <w:instrText xml:space="preserve"> ADDIN ZOTERO_ITEM CSL_CITATION {"citationID":"0db0ewdr","properties":{"formattedCitation":"(Farrar, 1966; Gao, 1998; Spolaore et al., 2006)","plainCitation":"(Farrar, 1966; Gao, 1998; Spolaore et al., 2006)"},"citationItems":[{"id":1312,"uris":["http://zotero.org/users/1204444/items/AA2GKDR9"],"uri":["http://zotero.org/users/1204444/items/AA2GKDR9"],"itemData":{"id":1312,"type":"article-journal","title":"Tecuitlatl; A Glimpse of Aztec Food Technology","container-title":", Published online: 23 July 1966; | doi:10.1038/211341a0","page":"341-342","volume":"211","issue":"5047","source":"www.nature.com","DOI":"10.1038/211341a0","ISSN":"${footerJournalISSN}","language":"en","author":[{"family":"Farrar","given":"W. V."}],"issued":{"date-parts":[["1966",7,23]]}}},{"id":1309,"uris":["http://zotero.org/users/1204444/items/I4DRUG55"],"uri":["http://zotero.org/users/1204444/items/I4DRUG55"],"itemData":{"id":1309,"type":"article-journal","title":"Chinese studies on the edible blue-green alga, Nostoc flagelliforme: a review","container-title":"Journal of Applied Phycology","page":"37-49","volume":"10","issue":"1","source":"link.springer.com","abstract":"Nostoc flagelliforme, which is distributed in arid or semiarid steppes of the west and west-northern parts of China, has been used by the Chinese as a food delicacy and for its herbal values for hundreds of years. However, the resource is being over-exploited and is diminishing, while the market demands are increasing with the economic growth. This review deals mainly with the Chinese studies on the ecology, physiology, reproduction, morphology and culture of this species in an attempt to promote research and development of its cultivation technology.","DOI":"10.1023/A:1008014424247","ISSN":"0921-8971, 1573-5176","shortTitle":"Chinese studies on the edible blue-green alga, Nostoc flagelliforme","journalAbbreviation":"Journal of Applied Phycology","language":"en","author":[{"family":"Gao","given":"Kunshan"}],"issued":{"date-parts":[["1998",2,1]]}}},{"id":1243,"uris":["http://zotero.org/users/1204444/items/G2DNU34J"],"uri":["http://zotero.org/users/1204444/items/G2DNU34J"],"itemData":{"id":1243,"type":"article-journal","title":"Commercial applications of microalgae","container-title":"Journal of Bioscience and Bioengineering","page":"87-96","volume":"101","issue":"2","source":"ScienceDirect","abstract":"The first use of microalgae by humans dates back 2000 years to the Chinese, who used Nostoc to survive during famine. However, microalgal biotechnology only really began to develop in the middle of the last century. Nowadays, there are numerous commercial applications of microalgae. For example, (i) microalgae can be used to enhance the nutritional value of food and animal feed owing to their chemical composition, (ii) they play a crucial role in aquaculture and (iii) they can be incorporated into cosmetics. Moreover, they are cultivated as a source of highly valuable molecules. For example, polyunsaturated fatty acid oils are added to infant formulas and nutritional supplements and pigments are important as natural dyes. Stable isotope biochemicals help in structural determination and metabolic studies. Future research should focus on the improvement of production systems and the genetic modification of strains. Microalgal products would in that way become even more diversified and economically competitive.","DOI":"10.1263/jbb.101.87","ISSN":"1389-1723","journalAbbreviation":"Journal of Bioscience and Bioengineering","author":[{"family":"Spolaore","given":"Pauline"},{"family":"Joannis-Cassan","given":"Claire"},{"family":"Duran","given":"Elie"},{"family":"Isambert","given":"Arsène"}],"issued":{"date-parts":[["2006",2]]}}}],"schema":"https://github.com/citation-style-language/schema/raw/master/csl-citation.json"} </w:instrText>
      </w:r>
      <w:r w:rsidR="00BD03EC" w:rsidRPr="005B3C0C">
        <w:rPr>
          <w:szCs w:val="24"/>
        </w:rPr>
        <w:fldChar w:fldCharType="separate"/>
      </w:r>
      <w:r w:rsidR="00355DDA" w:rsidRPr="00355DDA">
        <w:rPr>
          <w:rFonts w:ascii="Calibri" w:hAnsi="Calibri"/>
        </w:rPr>
        <w:t xml:space="preserve">(Farrar, 1966; Gao, 1998; Spolaore </w:t>
      </w:r>
      <w:r w:rsidR="00490409" w:rsidRPr="00490409">
        <w:rPr>
          <w:rFonts w:ascii="Calibri" w:hAnsi="Calibri"/>
          <w:i/>
        </w:rPr>
        <w:t>et al</w:t>
      </w:r>
      <w:r w:rsidR="00355DDA" w:rsidRPr="00355DDA">
        <w:rPr>
          <w:rFonts w:ascii="Calibri" w:hAnsi="Calibri"/>
        </w:rPr>
        <w:t>., 2006)</w:t>
      </w:r>
      <w:r w:rsidR="00BD03EC" w:rsidRPr="005B3C0C">
        <w:rPr>
          <w:szCs w:val="24"/>
        </w:rPr>
        <w:fldChar w:fldCharType="end"/>
      </w:r>
      <w:r w:rsidRPr="005B3C0C">
        <w:rPr>
          <w:szCs w:val="24"/>
        </w:rPr>
        <w:t>. Analogously, the first modern mass cultivation of algae in the 1950’s was spurred by predictions of a worldwide shortage of protein due to the planet</w:t>
      </w:r>
      <w:r w:rsidR="00A77762">
        <w:rPr>
          <w:szCs w:val="24"/>
        </w:rPr>
        <w:t>’</w:t>
      </w:r>
      <w:r w:rsidRPr="005B3C0C">
        <w:rPr>
          <w:szCs w:val="24"/>
        </w:rPr>
        <w:t xml:space="preserve">s growing population (Burlew, 1953). Groups of American, Japanese and German scientists carried out numerous preliminary experiments related to algae biochemistry, photosynthesis and mass cultivation </w:t>
      </w:r>
      <w:r w:rsidR="00BD03EC" w:rsidRPr="005B3C0C">
        <w:rPr>
          <w:szCs w:val="24"/>
        </w:rPr>
        <w:fldChar w:fldCharType="begin"/>
      </w:r>
      <w:r w:rsidR="00790A49">
        <w:rPr>
          <w:szCs w:val="24"/>
        </w:rPr>
        <w:instrText xml:space="preserve"> ADDIN ZOTERO_ITEM CSL_CITATION {"citationID":"4cf237bdu","properties":{"formattedCitation":"(Burlew, 1953; Spolaore et al., 2006)","plainCitation":"(Burlew, 1953; Spolaore et al., 2006)"},"citationItems":[{"id":1305,"uris":["http://zotero.org/users/1204444/items/GBBHZINE"],"uri":["http://zotero.org/users/1204444/items/GBBHZINE"],"itemData":{"id":1305,"type":"book","title":"Algae Culture from Laboratory to Pilot Plant","publisher":"Carnegie INstitute of Washington","publisher-place":"Washington, D.C.","event-place":"Washington, D.C.","author":[{"family":"Burlew","given":"JS"}],"issued":{"date-parts":[["1953"]]}}},{"id":1243,"uris":["http://zotero.org/users/1204444/items/G2DNU34J"],"uri":["http://zotero.org/users/1204444/items/G2DNU34J"],"itemData":{"id":1243,"type":"article-journal","title":"Commercial applications of microalgae","container-title":"Journal of Bioscience and Bioengineering","page":"87-96","volume":"101","issue":"2","source":"ScienceDirect","abstract":"The first use of microalgae by humans dates back 2000 years to the Chinese, who used Nostoc to survive during famine. However, microalgal biotechnology only really began to develop in the middle of the last century. Nowadays, there are numerous commercial applications of microalgae. For example, (i) microalgae can be used to enhance the nutritional value of food and animal feed owing to their chemical composition, (ii) they play a crucial role in aquaculture and (iii) they can be incorporated into cosmetics. Moreover, they are cultivated as a source of highly valuable molecules. For example, polyunsaturated fatty acid oils are added to infant formulas and nutritional supplements and pigments are important as natural dyes. Stable isotope biochemicals help in structural determination and metabolic studies. Future research should focus on the improvement of production systems and the genetic modification of strains. Microalgal products would in that way become even more diversified and economically competitive.","DOI":"10.1263/jbb.101.87","ISSN":"1389-1723","journalAbbreviation":"Journal of Bioscience and Bioengineering","author":[{"family":"Spolaore","given":"Pauline"},{"family":"Joannis-Cassan","given":"Claire"},{"family":"Duran","given":"Elie"},{"family":"Isambert","given":"Arsène"}],"issued":{"date-parts":[["2006",2]]}}}],"schema":"https://github.com/citation-style-language/schema/raw/master/csl-citation.json"} </w:instrText>
      </w:r>
      <w:r w:rsidR="00BD03EC" w:rsidRPr="005B3C0C">
        <w:rPr>
          <w:szCs w:val="24"/>
        </w:rPr>
        <w:fldChar w:fldCharType="separate"/>
      </w:r>
      <w:r w:rsidR="00355DDA" w:rsidRPr="00355DDA">
        <w:rPr>
          <w:rFonts w:ascii="Calibri" w:hAnsi="Calibri"/>
        </w:rPr>
        <w:t xml:space="preserve">(Burlew, 1953; Spolaore </w:t>
      </w:r>
      <w:r w:rsidR="00490409" w:rsidRPr="00490409">
        <w:rPr>
          <w:rFonts w:ascii="Calibri" w:hAnsi="Calibri"/>
          <w:i/>
        </w:rPr>
        <w:t>et al</w:t>
      </w:r>
      <w:r w:rsidR="00355DDA" w:rsidRPr="00355DDA">
        <w:rPr>
          <w:rFonts w:ascii="Calibri" w:hAnsi="Calibri"/>
        </w:rPr>
        <w:t>., 2006)</w:t>
      </w:r>
      <w:r w:rsidR="00BD03EC" w:rsidRPr="005B3C0C">
        <w:rPr>
          <w:szCs w:val="24"/>
        </w:rPr>
        <w:fldChar w:fldCharType="end"/>
      </w:r>
      <w:r w:rsidRPr="005B3C0C">
        <w:rPr>
          <w:szCs w:val="24"/>
        </w:rPr>
        <w:t>. This early research eventually led to the first commercial production of microalgae (</w:t>
      </w:r>
      <w:r w:rsidRPr="005B3C0C">
        <w:rPr>
          <w:i/>
          <w:szCs w:val="24"/>
        </w:rPr>
        <w:t>Chlorella)</w:t>
      </w:r>
      <w:r w:rsidRPr="005B3C0C">
        <w:rPr>
          <w:szCs w:val="24"/>
        </w:rPr>
        <w:t xml:space="preserve"> initially in Japan in the 1960’s, then spreading to Taiwan and Malaysia in the 1970’s. Despite being 10 times more expensive to produce as a protein source than soybean protein, large profits were made marketing </w:t>
      </w:r>
      <w:r w:rsidRPr="005B3C0C">
        <w:rPr>
          <w:szCs w:val="24"/>
        </w:rPr>
        <w:lastRenderedPageBreak/>
        <w:t xml:space="preserve">microalgae as a health food, which ultimately sustained the industry </w:t>
      </w:r>
      <w:r w:rsidR="00BD03EC" w:rsidRPr="005B3C0C">
        <w:rPr>
          <w:szCs w:val="24"/>
        </w:rPr>
        <w:fldChar w:fldCharType="begin"/>
      </w:r>
      <w:r w:rsidR="00790A49">
        <w:rPr>
          <w:szCs w:val="24"/>
        </w:rPr>
        <w:instrText xml:space="preserve"> ADDIN ZOTERO_ITEM CSL_CITATION {"citationID":"cazdT87v","properties":{"formattedCitation":"(Tsukada et al., 1977)","plainCitation":"(Tsukada et al., 1977)"},"citationItems":[{"id":1369,"uris":["http://zotero.org/users/1204444/items/7KXUPRC7"],"uri":["http://zotero.org/users/1204444/items/7KXUPRC7"],"itemData":{"id":1369,"type":"chapter","title":"Mass culture of Chlorella in Asian countries","container-title":"Biological Solar Energy Conversion","publisher":"Academic Press","publisher-place":"New York, USA","page":"363–365","event-place":"New York, USA","author":[{"family":"Tsukada","given":"O"},{"family":"Kawahara","given":"T"},{"family":"Miyachi","given":"S"}],"editor":[{"family":"Mitsui","given":"A"},{"family":"Miyachi","given":"S"},{"family":"San Pietro","given":"A"},{"family":"Tamura","given":"S"}],"issued":{"date-parts":[["1977"]]}}}],"schema":"https://github.com/citation-style-language/schema/raw/master/csl-citation.json"} </w:instrText>
      </w:r>
      <w:r w:rsidR="00BD03EC" w:rsidRPr="005B3C0C">
        <w:rPr>
          <w:szCs w:val="24"/>
        </w:rPr>
        <w:fldChar w:fldCharType="separate"/>
      </w:r>
      <w:r w:rsidR="00473EBC" w:rsidRPr="00473EBC">
        <w:rPr>
          <w:rFonts w:ascii="Calibri" w:hAnsi="Calibri"/>
        </w:rPr>
        <w:t xml:space="preserve">(Tsukada </w:t>
      </w:r>
      <w:r w:rsidR="00490409" w:rsidRPr="00490409">
        <w:rPr>
          <w:rFonts w:ascii="Calibri" w:hAnsi="Calibri"/>
          <w:i/>
        </w:rPr>
        <w:t>et al</w:t>
      </w:r>
      <w:r w:rsidR="00473EBC" w:rsidRPr="00473EBC">
        <w:rPr>
          <w:rFonts w:ascii="Calibri" w:hAnsi="Calibri"/>
        </w:rPr>
        <w:t>., 1977)</w:t>
      </w:r>
      <w:r w:rsidR="00BD03EC" w:rsidRPr="005B3C0C">
        <w:rPr>
          <w:szCs w:val="24"/>
        </w:rPr>
        <w:fldChar w:fldCharType="end"/>
      </w:r>
      <w:r w:rsidRPr="005B3C0C">
        <w:rPr>
          <w:szCs w:val="24"/>
        </w:rPr>
        <w:t xml:space="preserve">. The Asian industry remained relatively small, producing nearly 12,000 tonnes of microalgae annually by 1980, 2000 tonnes of which was consumed in Japan </w:t>
      </w:r>
      <w:r w:rsidR="00BD03EC" w:rsidRPr="005B3C0C">
        <w:rPr>
          <w:szCs w:val="24"/>
        </w:rPr>
        <w:fldChar w:fldCharType="begin"/>
      </w:r>
      <w:r w:rsidR="00790A49">
        <w:rPr>
          <w:szCs w:val="24"/>
        </w:rPr>
        <w:instrText xml:space="preserve"> ADDIN ZOTERO_ITEM CSL_CITATION {"citationID":"JQmoJiqH","properties":{"formattedCitation":"(Kawaguchi, 1980)","plainCitation":"(Kawaguchi, 1980)"},"citationItems":[{"id":1377,"uris":["http://zotero.org/users/1204444/items/7B4ZNGTX"],"uri":["http://zotero.org/users/1204444/items/7B4ZNGTX"],"itemData":{"id":1377,"type":"chapter","title":"Microalgae production systems in Asia","container-title":"Algae Biomass Production and Use","publisher":"Elsevier: North Holland Biomedical Press","page":"25-33","author":[{"family":"Kawaguchi","given":"K"}],"editor":[{"family":"Shelef","given":"G."},{"family":"Soeder","given":"C"}],"issued":{"date-parts":[["1980"]]}}}],"schema":"https://github.com/citation-style-language/schema/raw/master/csl-citation.json"} </w:instrText>
      </w:r>
      <w:r w:rsidR="00BD03EC" w:rsidRPr="005B3C0C">
        <w:rPr>
          <w:szCs w:val="24"/>
        </w:rPr>
        <w:fldChar w:fldCharType="separate"/>
      </w:r>
      <w:r w:rsidRPr="005B3C0C">
        <w:rPr>
          <w:szCs w:val="24"/>
        </w:rPr>
        <w:t>(Kawaguchi, 1980)</w:t>
      </w:r>
      <w:r w:rsidR="00BD03EC" w:rsidRPr="005B3C0C">
        <w:rPr>
          <w:szCs w:val="24"/>
        </w:rPr>
        <w:fldChar w:fldCharType="end"/>
      </w:r>
      <w:r w:rsidRPr="005B3C0C">
        <w:rPr>
          <w:szCs w:val="24"/>
        </w:rPr>
        <w:t xml:space="preserve">. </w:t>
      </w:r>
    </w:p>
    <w:p w14:paraId="5A766168" w14:textId="2D626359" w:rsidR="005B3C0C" w:rsidRDefault="005B3C0C" w:rsidP="005B3C0C">
      <w:pPr>
        <w:spacing w:line="360" w:lineRule="auto"/>
        <w:rPr>
          <w:szCs w:val="24"/>
        </w:rPr>
      </w:pPr>
      <w:r w:rsidRPr="005B3C0C">
        <w:rPr>
          <w:szCs w:val="24"/>
        </w:rPr>
        <w:t xml:space="preserve">The next large step in algal research came in response to the 1970’s oil crisis. The United States Department of Energy (DoE) launched the Aquatic Species Programme (ASP) as a small component of a major research initiative aimed at developing all forms of solar energy </w:t>
      </w:r>
      <w:r w:rsidR="00BD03EC" w:rsidRPr="005B3C0C">
        <w:rPr>
          <w:szCs w:val="24"/>
        </w:rPr>
        <w:fldChar w:fldCharType="begin"/>
      </w:r>
      <w:r w:rsidR="00790A49">
        <w:rPr>
          <w:szCs w:val="24"/>
        </w:rPr>
        <w:instrText xml:space="preserve"> ADDIN ZOTERO_ITEM CSL_CITATION {"citationID":"n1a20jph8","properties":{"formattedCitation":"(Sheehan et al., 1998a)","plainCitation":"(Sheehan et al., 1998a)"},"citationItems":[{"id":1083,"uris":["http://zotero.org/users/1204444/items/IF373N9D"],"uri":["http://zotero.org/users/1204444/items/IF373N9D"],"itemData":{"id":1083,"type":"report","title":"Life Cycle Inventory of Biodiesel and Petroleum Diesel for Use in a n Urban Bus..","publisher":"National Renewable Energy Laboratory","publisher-place":"Coloado, US","event-place":"Coloado, US","number":"NREL/SR-580-24089","author":[{"family":"Sheehan","given":"J"},{"family":"Camobreco","given":"V"},{"family":"Duffield","given":"J"},{"family":"Graboski","given":"M"},{"family":"Shapouri","given":"H"}],"issued":{"date-parts":[["1998"]]}}}],"schema":"https://github.com/citation-style-language/schema/raw/master/csl-citation.json"} </w:instrText>
      </w:r>
      <w:r w:rsidR="00BD03EC" w:rsidRPr="005B3C0C">
        <w:rPr>
          <w:szCs w:val="24"/>
        </w:rPr>
        <w:fldChar w:fldCharType="separate"/>
      </w:r>
      <w:r w:rsidR="00473EBC" w:rsidRPr="00473EBC">
        <w:rPr>
          <w:rFonts w:ascii="Calibri" w:hAnsi="Calibri"/>
        </w:rPr>
        <w:t xml:space="preserve">(Sheehan </w:t>
      </w:r>
      <w:r w:rsidR="00490409" w:rsidRPr="00490409">
        <w:rPr>
          <w:rFonts w:ascii="Calibri" w:hAnsi="Calibri"/>
          <w:i/>
        </w:rPr>
        <w:t>et al</w:t>
      </w:r>
      <w:r w:rsidR="00473EBC" w:rsidRPr="00473EBC">
        <w:rPr>
          <w:rFonts w:ascii="Calibri" w:hAnsi="Calibri"/>
        </w:rPr>
        <w:t>., 1998a)</w:t>
      </w:r>
      <w:r w:rsidR="00BD03EC" w:rsidRPr="005B3C0C">
        <w:rPr>
          <w:szCs w:val="24"/>
        </w:rPr>
        <w:fldChar w:fldCharType="end"/>
      </w:r>
      <w:r w:rsidRPr="005B3C0C">
        <w:rPr>
          <w:szCs w:val="24"/>
        </w:rPr>
        <w:t xml:space="preserve">. Originally formed to examine the bioenergy potential of a range of aquatic plant species, the ASP quickly narrowed its focus on technologies which could have large scale impact on national energy consumption. This shift ultimately led the research effort to focus exclusively on cultivating oleaginous microalgae for biodiesel production. Over an 18 year period (1978-1996) the programme made considerable advances in algal biotechnology, particularly relating to the isolation and screening of algae strains; manipulation of algal physiology and biochemistry; and molecular biology and genetic engineering </w:t>
      </w:r>
      <w:r w:rsidR="00BD03EC" w:rsidRPr="005B3C0C">
        <w:rPr>
          <w:szCs w:val="24"/>
        </w:rPr>
        <w:fldChar w:fldCharType="begin"/>
      </w:r>
      <w:r w:rsidR="00790A49">
        <w:rPr>
          <w:szCs w:val="24"/>
        </w:rPr>
        <w:instrText xml:space="preserve"> ADDIN ZOTERO_ITEM CSL_CITATION {"citationID":"Ma4sWUv0","properties":{"formattedCitation":"(Sheehan et al., 1998a)","plainCitation":"(Sheehan et al., 1998a)"},"citationItems":[{"id":1083,"uris":["http://zotero.org/users/1204444/items/IF373N9D"],"uri":["http://zotero.org/users/1204444/items/IF373N9D"],"itemData":{"id":1083,"type":"report","title":"Life Cycle Inventory of Biodiesel and Petroleum Diesel for Use in a n Urban Bus..","publisher":"National Renewable Energy Laboratory","publisher-place":"Coloado, US","event-place":"Coloado, US","number":"NREL/SR-580-24089","author":[{"family":"Sheehan","given":"J"},{"family":"Camobreco","given":"V"},{"family":"Duffield","given":"J"},{"family":"Graboski","given":"M"},{"family":"Shapouri","given":"H"}],"issued":{"date-parts":[["1998"]]}}}],"schema":"https://github.com/citation-style-language/schema/raw/master/csl-citation.json"} </w:instrText>
      </w:r>
      <w:r w:rsidR="00BD03EC" w:rsidRPr="005B3C0C">
        <w:rPr>
          <w:szCs w:val="24"/>
        </w:rPr>
        <w:fldChar w:fldCharType="separate"/>
      </w:r>
      <w:r w:rsidR="00473EBC" w:rsidRPr="00473EBC">
        <w:rPr>
          <w:rFonts w:ascii="Calibri" w:hAnsi="Calibri"/>
        </w:rPr>
        <w:t xml:space="preserve">(Sheehan </w:t>
      </w:r>
      <w:r w:rsidR="00490409" w:rsidRPr="00490409">
        <w:rPr>
          <w:rFonts w:ascii="Calibri" w:hAnsi="Calibri"/>
          <w:i/>
        </w:rPr>
        <w:t>et al</w:t>
      </w:r>
      <w:r w:rsidR="00473EBC" w:rsidRPr="00473EBC">
        <w:rPr>
          <w:rFonts w:ascii="Calibri" w:hAnsi="Calibri"/>
        </w:rPr>
        <w:t>., 1998a)</w:t>
      </w:r>
      <w:r w:rsidR="00BD03EC" w:rsidRPr="005B3C0C">
        <w:rPr>
          <w:szCs w:val="24"/>
        </w:rPr>
        <w:fldChar w:fldCharType="end"/>
      </w:r>
      <w:r w:rsidRPr="005B3C0C">
        <w:rPr>
          <w:szCs w:val="24"/>
        </w:rPr>
        <w:t xml:space="preserve">. The timeline of all the major ASP projects is shown in Figure </w:t>
      </w:r>
      <w:r w:rsidR="006635D3">
        <w:rPr>
          <w:szCs w:val="24"/>
        </w:rPr>
        <w:t>4</w:t>
      </w:r>
      <w:r w:rsidRPr="005B3C0C">
        <w:rPr>
          <w:szCs w:val="24"/>
        </w:rPr>
        <w:t xml:space="preserve">. The ASP also funded a number of proof-of-concept engineering projects related to algal wastewater treatment and large-scale mass culture systems </w:t>
      </w:r>
      <w:r w:rsidR="00BD03EC" w:rsidRPr="005B3C0C">
        <w:rPr>
          <w:szCs w:val="24"/>
        </w:rPr>
        <w:fldChar w:fldCharType="begin"/>
      </w:r>
      <w:r w:rsidR="00790A49">
        <w:rPr>
          <w:szCs w:val="24"/>
        </w:rPr>
        <w:instrText xml:space="preserve"> ADDIN ZOTERO_ITEM CSL_CITATION {"citationID":"FuNIMV5f","properties":{"formattedCitation":"(Sheehan et al., 1998a)","plainCitation":"(Sheehan et al., 1998a)"},"citationItems":[{"id":1083,"uris":["http://zotero.org/users/1204444/items/IF373N9D"],"uri":["http://zotero.org/users/1204444/items/IF373N9D"],"itemData":{"id":1083,"type":"report","title":"Life Cycle Inventory of Biodiesel and Petroleum Diesel for Use in a n Urban Bus..","publisher":"National Renewable Energy Laboratory","publisher-place":"Coloado, US","event-place":"Coloado, US","number":"NREL/SR-580-24089","author":[{"family":"Sheehan","given":"J"},{"family":"Camobreco","given":"V"},{"family":"Duffield","given":"J"},{"family":"Graboski","given":"M"},{"family":"Shapouri","given":"H"}],"issued":{"date-parts":[["1998"]]}}}],"schema":"https://github.com/citation-style-language/schema/raw/master/csl-citation.json"} </w:instrText>
      </w:r>
      <w:r w:rsidR="00BD03EC" w:rsidRPr="005B3C0C">
        <w:rPr>
          <w:szCs w:val="24"/>
        </w:rPr>
        <w:fldChar w:fldCharType="separate"/>
      </w:r>
      <w:r w:rsidR="00473EBC" w:rsidRPr="00473EBC">
        <w:rPr>
          <w:rFonts w:ascii="Calibri" w:hAnsi="Calibri"/>
        </w:rPr>
        <w:t xml:space="preserve">(Sheehan </w:t>
      </w:r>
      <w:r w:rsidR="00490409" w:rsidRPr="00490409">
        <w:rPr>
          <w:rFonts w:ascii="Calibri" w:hAnsi="Calibri"/>
          <w:i/>
        </w:rPr>
        <w:t>et al</w:t>
      </w:r>
      <w:r w:rsidR="00473EBC" w:rsidRPr="00473EBC">
        <w:rPr>
          <w:rFonts w:ascii="Calibri" w:hAnsi="Calibri"/>
        </w:rPr>
        <w:t>., 1998a)</w:t>
      </w:r>
      <w:r w:rsidR="00BD03EC" w:rsidRPr="005B3C0C">
        <w:rPr>
          <w:szCs w:val="24"/>
        </w:rPr>
        <w:fldChar w:fldCharType="end"/>
      </w:r>
      <w:r w:rsidRPr="005B3C0C">
        <w:rPr>
          <w:szCs w:val="24"/>
        </w:rPr>
        <w:t xml:space="preserve">. Despite the many advances made by the ASP, by 1995, optimistic estimates of algal biodiesel production costs were at least double the contemporary price of petroleum diesel (US$20 per barrel in 1995), an estimate which eventually led to the discontinuation of the programme when federal funding decreased </w:t>
      </w:r>
      <w:r w:rsidR="00BD03EC" w:rsidRPr="005B3C0C">
        <w:rPr>
          <w:szCs w:val="24"/>
        </w:rPr>
        <w:fldChar w:fldCharType="begin"/>
      </w:r>
      <w:r w:rsidR="00790A49">
        <w:rPr>
          <w:szCs w:val="24"/>
        </w:rPr>
        <w:instrText xml:space="preserve"> ADDIN ZOTERO_ITEM CSL_CITATION {"citationID":"2bvctt43ih","properties":{"formattedCitation":"(Pienkos and Darzins, 2009)","plainCitation":"(Pienkos and Darzins, 2009)"},"citationItems":[{"id":1146,"uris":["http://zotero.org/users/1204444/items/6EXFBVQ4"],"uri":["http://zotero.org/users/1204444/items/6EXFBVQ4"],"itemData":{"id":1146,"type":"article-journal","title":"The promise and challenges of microalgal-derived biofuels","container-title":"Biofuels, Bioproducts and Biorefining","page":"431–440","volume":"3","issue":"4","source":"Wiley Online Library","abstract":"Microalgae offer great promise to contribute a significant portion of the renewable fuels that will be required by the Renewable Fuels Standard described in the 2007 Energy Independence and Security Act of the United States. Algal biofuels would be based mainly on the high lipid content of the algal cell and thus would be an ideal feedstock for high energy density transportation fuels, such as biodiesel as well as green diesel, green jet fuel and green gasoline. A comprehensive research and development program for the development of algal biofuels was initiated by the US Department of Energy (DoE) more than 30 years ago, and although great progress was made, the program was discontinued in 1996, because of decreasing federal budgets and low petroleum costs. Interest in algal biofuels has been growing recently due to increased concern over peak oil, energy security, greenhouse gas emissions, and the potential for other biofuel feedstocks to compete for limited agricultural resources. The high productivity of algae suggests that much of the US transportation fuel needs can be met by algal biofuels at a production cost competitive with the cost of petroleum seen during the early part of 2008. Development of algal biomass production technology, however, remains in its infancy. This perspective provides a brief overview of past algal research sponsored by the DoE, the potential of microalgal biofuels and a discussion of the technical and economic barriers that need to be overcome before production of microalgal-derived diesel-fuel substitutes can become a large-scale commercial reality. Published in 2009 by John Wiley &amp; Sons, Ltd.","DOI":"10.1002/bbb.159","ISSN":"1932-1031","language":"en","author":[{"family":"Pienkos","given":"Philip T."},{"family":"Darzins","given":"Al"}],"issued":{"date-parts":[["2009"]]}}}],"schema":"https://github.com/citation-style-language/schema/raw/master/csl-citation.json"} </w:instrText>
      </w:r>
      <w:r w:rsidR="00BD03EC" w:rsidRPr="005B3C0C">
        <w:rPr>
          <w:szCs w:val="24"/>
        </w:rPr>
        <w:fldChar w:fldCharType="separate"/>
      </w:r>
      <w:r w:rsidR="00473EBC" w:rsidRPr="00473EBC">
        <w:rPr>
          <w:rFonts w:ascii="Calibri" w:hAnsi="Calibri"/>
        </w:rPr>
        <w:t>(Pienkos and Darzins, 2009)</w:t>
      </w:r>
      <w:r w:rsidR="00BD03EC" w:rsidRPr="005B3C0C">
        <w:rPr>
          <w:szCs w:val="24"/>
        </w:rPr>
        <w:fldChar w:fldCharType="end"/>
      </w:r>
      <w:r w:rsidRPr="005B3C0C">
        <w:rPr>
          <w:szCs w:val="24"/>
        </w:rPr>
        <w:t xml:space="preserve">. The accomplishments of the ASP highlighted both the need for further fundamental research to maximise algal lipid productivity and the need to find a near-term intermediate technology such as wastewater treatment to launch algal biotechnology industry and research </w:t>
      </w:r>
      <w:r w:rsidR="00BD03EC" w:rsidRPr="005B3C0C">
        <w:rPr>
          <w:szCs w:val="24"/>
        </w:rPr>
        <w:fldChar w:fldCharType="begin"/>
      </w:r>
      <w:r w:rsidR="00790A49">
        <w:rPr>
          <w:szCs w:val="24"/>
        </w:rPr>
        <w:instrText xml:space="preserve"> ADDIN ZOTERO_ITEM CSL_CITATION {"citationID":"2d6qcj0phg","properties":{"formattedCitation":"(Sheehan et al., 1998a)","plainCitation":"(Sheehan et al., 1998a)"},"citationItems":[{"id":1083,"uris":["http://zotero.org/users/1204444/items/IF373N9D"],"uri":["http://zotero.org/users/1204444/items/IF373N9D"],"itemData":{"id":1083,"type":"report","title":"Life Cycle Inventory of Biodiesel and Petroleum Diesel for Use in a n Urban Bus..","publisher":"National Renewable Energy Laboratory","publisher-place":"Coloado, US","event-place":"Coloado, US","number":"NREL/SR-580-24089","author":[{"family":"Sheehan","given":"J"},{"family":"Camobreco","given":"V"},{"family":"Duffield","given":"J"},{"family":"Graboski","given":"M"},{"family":"Shapouri","given":"H"}],"issued":{"date-parts":[["1998"]]}}}],"schema":"https://github.com/citation-style-language/schema/raw/master/csl-citation.json"} </w:instrText>
      </w:r>
      <w:r w:rsidR="00BD03EC" w:rsidRPr="005B3C0C">
        <w:rPr>
          <w:szCs w:val="24"/>
        </w:rPr>
        <w:fldChar w:fldCharType="separate"/>
      </w:r>
      <w:r w:rsidR="00473EBC" w:rsidRPr="00473EBC">
        <w:rPr>
          <w:rFonts w:ascii="Calibri" w:hAnsi="Calibri"/>
        </w:rPr>
        <w:t xml:space="preserve">(Sheehan </w:t>
      </w:r>
      <w:r w:rsidR="00490409" w:rsidRPr="00490409">
        <w:rPr>
          <w:rFonts w:ascii="Calibri" w:hAnsi="Calibri"/>
          <w:i/>
        </w:rPr>
        <w:t>et al</w:t>
      </w:r>
      <w:r w:rsidR="00473EBC" w:rsidRPr="00473EBC">
        <w:rPr>
          <w:rFonts w:ascii="Calibri" w:hAnsi="Calibri"/>
        </w:rPr>
        <w:t>., 1998a)</w:t>
      </w:r>
      <w:r w:rsidR="00BD03EC" w:rsidRPr="005B3C0C">
        <w:rPr>
          <w:szCs w:val="24"/>
        </w:rPr>
        <w:fldChar w:fldCharType="end"/>
      </w:r>
      <w:r w:rsidRPr="005B3C0C">
        <w:rPr>
          <w:szCs w:val="24"/>
        </w:rPr>
        <w:t>.</w:t>
      </w:r>
    </w:p>
    <w:p w14:paraId="0A83C31A" w14:textId="12F295F5" w:rsidR="005B3C0C" w:rsidRPr="005B3C0C" w:rsidRDefault="0081741E" w:rsidP="005B3C0C">
      <w:pPr>
        <w:spacing w:line="360" w:lineRule="auto"/>
        <w:rPr>
          <w:szCs w:val="24"/>
        </w:rPr>
      </w:pPr>
      <w:r>
        <w:rPr>
          <w:noProof/>
          <w:lang w:eastAsia="en-GB"/>
        </w:rPr>
        <w:lastRenderedPageBreak/>
        <w:drawing>
          <wp:anchor distT="0" distB="0" distL="114300" distR="114300" simplePos="0" relativeHeight="252009984" behindDoc="0" locked="0" layoutInCell="1" allowOverlap="1" wp14:anchorId="7F7C6A5D" wp14:editId="1BCE2AF5">
            <wp:simplePos x="0" y="0"/>
            <wp:positionH relativeFrom="column">
              <wp:posOffset>-15698</wp:posOffset>
            </wp:positionH>
            <wp:positionV relativeFrom="paragraph">
              <wp:posOffset>-103460</wp:posOffset>
            </wp:positionV>
            <wp:extent cx="5345327" cy="4010350"/>
            <wp:effectExtent l="0" t="0" r="8255" b="0"/>
            <wp:wrapNone/>
            <wp:docPr id="887" name="Picture 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8380" b="-10374"/>
                    <a:stretch/>
                  </pic:blipFill>
                  <pic:spPr bwMode="auto">
                    <a:xfrm>
                      <a:off x="0" y="0"/>
                      <a:ext cx="5345327" cy="401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Cs w:val="24"/>
          <w:lang w:eastAsia="en-GB"/>
        </w:rPr>
        <mc:AlternateContent>
          <mc:Choice Requires="wpg">
            <w:drawing>
              <wp:anchor distT="0" distB="0" distL="114300" distR="114300" simplePos="0" relativeHeight="251815424" behindDoc="0" locked="0" layoutInCell="1" allowOverlap="1" wp14:anchorId="6FFE0E97" wp14:editId="4F52C069">
                <wp:simplePos x="0" y="0"/>
                <wp:positionH relativeFrom="margin">
                  <wp:posOffset>-71253</wp:posOffset>
                </wp:positionH>
                <wp:positionV relativeFrom="margin">
                  <wp:posOffset>59380</wp:posOffset>
                </wp:positionV>
                <wp:extent cx="5497195" cy="3850005"/>
                <wp:effectExtent l="0" t="0" r="0" b="0"/>
                <wp:wrapSquare wrapText="bothSides"/>
                <wp:docPr id="771" name="Group 8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7195" cy="3850005"/>
                          <a:chOff x="1134" y="889"/>
                          <a:chExt cx="8657" cy="6063"/>
                        </a:xfrm>
                      </wpg:grpSpPr>
                      <pic:pic xmlns:pic="http://schemas.openxmlformats.org/drawingml/2006/picture">
                        <pic:nvPicPr>
                          <pic:cNvPr id="874" name="Picture 315"/>
                          <pic:cNvPicPr>
                            <a:picLocks noChangeAspect="1"/>
                          </pic:cNvPicPr>
                        </pic:nvPicPr>
                        <pic:blipFill>
                          <a:blip r:embed="rId16">
                            <a:extLst>
                              <a:ext uri="{28A0092B-C50C-407E-A947-70E740481C1C}">
                                <a14:useLocalDpi xmlns:a14="http://schemas.microsoft.com/office/drawing/2010/main" val="0"/>
                              </a:ext>
                            </a:extLst>
                          </a:blip>
                          <a:srcRect l="30093" t="11708" r="7143" b="8893"/>
                          <a:stretch>
                            <a:fillRect/>
                          </a:stretch>
                        </pic:blipFill>
                        <pic:spPr bwMode="auto">
                          <a:xfrm>
                            <a:off x="1307" y="889"/>
                            <a:ext cx="8177" cy="5276"/>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875" name="Text Box 13"/>
                        <wps:cNvSpPr txBox="1">
                          <a:spLocks noChangeArrowheads="1"/>
                        </wps:cNvSpPr>
                        <wps:spPr bwMode="auto">
                          <a:xfrm>
                            <a:off x="1134" y="6351"/>
                            <a:ext cx="8657" cy="60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B08373D" w14:textId="77777777" w:rsidR="003B14DC" w:rsidRDefault="003B14DC" w:rsidP="006635D3">
                              <w:pPr>
                                <w:rPr>
                                  <w:rFonts w:cstheme="minorHAnsi"/>
                                  <w:sz w:val="20"/>
                                  <w:szCs w:val="20"/>
                                </w:rPr>
                              </w:pPr>
                              <w:r w:rsidRPr="00A211B0">
                                <w:rPr>
                                  <w:b/>
                                  <w:sz w:val="20"/>
                                  <w:szCs w:val="20"/>
                                </w:rPr>
                                <w:t xml:space="preserve">Figure </w:t>
                              </w:r>
                              <w:r>
                                <w:rPr>
                                  <w:b/>
                                  <w:sz w:val="20"/>
                                  <w:szCs w:val="20"/>
                                </w:rPr>
                                <w:t>4</w:t>
                              </w:r>
                              <w:r w:rsidRPr="00A211B0">
                                <w:rPr>
                                  <w:b/>
                                  <w:sz w:val="20"/>
                                  <w:szCs w:val="20"/>
                                </w:rPr>
                                <w:t xml:space="preserve">. </w:t>
                              </w:r>
                              <w:r w:rsidRPr="00A211B0">
                                <w:rPr>
                                  <w:sz w:val="20"/>
                                  <w:szCs w:val="20"/>
                                </w:rPr>
                                <w:t xml:space="preserve">Timeline of the major research activities of the ASP </w:t>
                              </w:r>
                              <w:r w:rsidRPr="00A211B0">
                                <w:rPr>
                                  <w:rFonts w:cstheme="minorHAnsi"/>
                                  <w:sz w:val="20"/>
                                  <w:szCs w:val="20"/>
                                </w:rPr>
                                <w:fldChar w:fldCharType="begin"/>
                              </w:r>
                              <w:r w:rsidRPr="00A211B0">
                                <w:rPr>
                                  <w:rFonts w:cstheme="minorHAnsi"/>
                                  <w:sz w:val="20"/>
                                  <w:szCs w:val="20"/>
                                </w:rPr>
                                <w:instrText xml:space="preserve"> ADDIN ZOTERO_ITEM CSL_CITATION {"citationID":"2d6qcj0phg","properties":{"formattedCitation":"(Sheehan et al., 1998)","plainCitation":"(Sheehan et al., 1998)"},"citationItems":[{"id":1083,"uris":["http://zotero.org/users/1204444/items/IF373N9D"],"uri":["http://zotero.org/users/1204444/items/IF373N9D"],"itemData":{"id":1083,"type":"report","title":"Life Cycle Inventory of Biodiesel and Petroleum Diesel for Use in a n Urban Bus..","publisher":"National Renewable Energy Laboratory","publisher-place":"Coloado, US","event-place":"Coloado, US","number":"NREL/SR-580-24089","author":[{"family":"Sheehan","given":"J"},{"family":"Camobreco","given":"V"},{"family":"Duffield","given":"J"},{"family":"Graboski","given":"M"},{"family":"Shapouri","given":"H"}],"issued":{"date-parts":[[1998]]}}}],"schema":"https://github.com/citation-style-language/schema/raw/master/csl-citation.json"} </w:instrText>
                              </w:r>
                              <w:r w:rsidRPr="00A211B0">
                                <w:rPr>
                                  <w:rFonts w:cstheme="minorHAnsi"/>
                                  <w:sz w:val="20"/>
                                  <w:szCs w:val="20"/>
                                </w:rPr>
                                <w:fldChar w:fldCharType="separate"/>
                              </w:r>
                              <w:r w:rsidRPr="00A211B0">
                                <w:rPr>
                                  <w:sz w:val="20"/>
                                  <w:szCs w:val="20"/>
                                </w:rPr>
                                <w:t xml:space="preserve">(Sheehan </w:t>
                              </w:r>
                              <w:r w:rsidRPr="00490409">
                                <w:rPr>
                                  <w:i/>
                                  <w:sz w:val="20"/>
                                  <w:szCs w:val="20"/>
                                </w:rPr>
                                <w:t>et al</w:t>
                              </w:r>
                              <w:r w:rsidRPr="00A211B0">
                                <w:rPr>
                                  <w:sz w:val="20"/>
                                  <w:szCs w:val="20"/>
                                </w:rPr>
                                <w:t>., 1998)</w:t>
                              </w:r>
                              <w:r w:rsidRPr="00A211B0">
                                <w:rPr>
                                  <w:rFonts w:cstheme="minorHAnsi"/>
                                  <w:sz w:val="20"/>
                                  <w:szCs w:val="20"/>
                                </w:rPr>
                                <w:fldChar w:fldCharType="end"/>
                              </w:r>
                            </w:p>
                            <w:p w14:paraId="453BE5F8" w14:textId="77777777" w:rsidR="003B14DC" w:rsidRPr="00A211B0" w:rsidRDefault="003B14DC" w:rsidP="006635D3">
                              <w:pPr>
                                <w:rPr>
                                  <w:sz w:val="20"/>
                                  <w:szCs w:val="20"/>
                                </w:rPr>
                              </w:pPr>
                            </w:p>
                            <w:p w14:paraId="25F22786" w14:textId="77777777" w:rsidR="003B14DC" w:rsidRDefault="003B14DC" w:rsidP="006635D3"/>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FE0E97" id="Group 806" o:spid="_x0000_s1035" style="position:absolute;left:0;text-align:left;margin-left:-5.6pt;margin-top:4.7pt;width:432.85pt;height:303.15pt;z-index:251815424;mso-position-horizontal-relative:margin;mso-position-vertical-relative:margin" coordorigin="1134,889" coordsize="8657,60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">
                <v:shape id="Picture 315" o:spid="_x0000_s1036" type="#_x0000_t75" style="position:absolute;left:1307;top:889;width:8177;height:5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">
                  <v:imagedata r:id="rId17" o:title="" croptop="7673f" cropbottom="5828f" cropleft="19722f" cropright="4681f"/>
                  <v:path arrowok="t"/>
                </v:shape>
                <v:shape id="Text Box 13" o:spid="_x0000_s1037" type="#_x0000_t202" style="position:absolute;left:1134;top:6351;width:8657;height: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" filled="f" stroked="f">
                  <v:textbox>
                    <w:txbxContent>
                      <w:p w14:paraId="3B08373D" w14:textId="77777777" w:rsidR="003B14DC" w:rsidRDefault="003B14DC" w:rsidP="006635D3">
                        <w:pPr>
                          <w:rPr>
                            <w:rFonts w:cstheme="minorHAnsi"/>
                            <w:sz w:val="20"/>
                            <w:szCs w:val="20"/>
                          </w:rPr>
                        </w:pPr>
                        <w:r w:rsidRPr="00A211B0">
                          <w:rPr>
                            <w:b/>
                            <w:sz w:val="20"/>
                            <w:szCs w:val="20"/>
                          </w:rPr>
                          <w:t xml:space="preserve">Figure </w:t>
                        </w:r>
                        <w:r>
                          <w:rPr>
                            <w:b/>
                            <w:sz w:val="20"/>
                            <w:szCs w:val="20"/>
                          </w:rPr>
                          <w:t>4</w:t>
                        </w:r>
                        <w:r w:rsidRPr="00A211B0">
                          <w:rPr>
                            <w:b/>
                            <w:sz w:val="20"/>
                            <w:szCs w:val="20"/>
                          </w:rPr>
                          <w:t xml:space="preserve">. </w:t>
                        </w:r>
                        <w:r w:rsidRPr="00A211B0">
                          <w:rPr>
                            <w:sz w:val="20"/>
                            <w:szCs w:val="20"/>
                          </w:rPr>
                          <w:t xml:space="preserve">Timeline of the major research activities of the ASP </w:t>
                        </w:r>
                        <w:r w:rsidRPr="00A211B0">
                          <w:rPr>
                            <w:rFonts w:cstheme="minorHAnsi"/>
                            <w:sz w:val="20"/>
                            <w:szCs w:val="20"/>
                          </w:rPr>
                          <w:fldChar w:fldCharType="begin"/>
                        </w:r>
                        <w:r w:rsidRPr="00A211B0">
                          <w:rPr>
                            <w:rFonts w:cstheme="minorHAnsi"/>
                            <w:sz w:val="20"/>
                            <w:szCs w:val="20"/>
                          </w:rPr>
                          <w:instrText xml:space="preserve"> ADDIN ZOTERO_ITEM CSL_CITATION {"citationID":"2d6qcj0phg","properties":{"formattedCitation":"(Sheehan et al., 1998)","plainCitation":"(Sheehan et al., 1998)"},"citationItems":[{"id":1083,"uris":["http://zotero.org/users/1204444/items/IF373N9D"],"uri":["http://zotero.org/users/1204444/items/IF373N9D"],"itemData":{"id":1083,"type":"report","title":"Life Cycle Inventory of Biodiesel and Petroleum Diesel for Use in a n Urban Bus..","publisher":"National Renewable Energy Laboratory","publisher-place":"Coloado, US","event-place":"Coloado, US","number":"NREL/SR-580-24089","author":[{"family":"Sheehan","given":"J"},{"family":"Camobreco","given":"V"},{"family":"Duffield","given":"J"},{"family":"Graboski","given":"M"},{"family":"Shapouri","given":"H"}],"issued":{"date-parts":[[1998]]}}}],"schema":"https://github.com/citation-style-language/schema/raw/master/csl-citation.json"} </w:instrText>
                        </w:r>
                        <w:r w:rsidRPr="00A211B0">
                          <w:rPr>
                            <w:rFonts w:cstheme="minorHAnsi"/>
                            <w:sz w:val="20"/>
                            <w:szCs w:val="20"/>
                          </w:rPr>
                          <w:fldChar w:fldCharType="separate"/>
                        </w:r>
                        <w:r w:rsidRPr="00A211B0">
                          <w:rPr>
                            <w:sz w:val="20"/>
                            <w:szCs w:val="20"/>
                          </w:rPr>
                          <w:t xml:space="preserve">(Sheehan </w:t>
                        </w:r>
                        <w:r w:rsidRPr="00490409">
                          <w:rPr>
                            <w:i/>
                            <w:sz w:val="20"/>
                            <w:szCs w:val="20"/>
                          </w:rPr>
                          <w:t>et al</w:t>
                        </w:r>
                        <w:r w:rsidRPr="00A211B0">
                          <w:rPr>
                            <w:sz w:val="20"/>
                            <w:szCs w:val="20"/>
                          </w:rPr>
                          <w:t>., 1998)</w:t>
                        </w:r>
                        <w:r w:rsidRPr="00A211B0">
                          <w:rPr>
                            <w:rFonts w:cstheme="minorHAnsi"/>
                            <w:sz w:val="20"/>
                            <w:szCs w:val="20"/>
                          </w:rPr>
                          <w:fldChar w:fldCharType="end"/>
                        </w:r>
                      </w:p>
                      <w:p w14:paraId="453BE5F8" w14:textId="77777777" w:rsidR="003B14DC" w:rsidRPr="00A211B0" w:rsidRDefault="003B14DC" w:rsidP="006635D3">
                        <w:pPr>
                          <w:rPr>
                            <w:sz w:val="20"/>
                            <w:szCs w:val="20"/>
                          </w:rPr>
                        </w:pPr>
                      </w:p>
                      <w:p w14:paraId="25F22786" w14:textId="77777777" w:rsidR="003B14DC" w:rsidRDefault="003B14DC" w:rsidP="006635D3"/>
                    </w:txbxContent>
                  </v:textbox>
                </v:shape>
                <w10:wrap type="square" anchorx="margin" anchory="margin"/>
              </v:group>
            </w:pict>
          </mc:Fallback>
        </mc:AlternateContent>
      </w:r>
      <w:r w:rsidR="005B3C0C" w:rsidRPr="005B3C0C">
        <w:rPr>
          <w:szCs w:val="24"/>
        </w:rPr>
        <w:t xml:space="preserve">Since the pioneering work of the ASP, commercial microalgae production has slowly expanded by exploiting the ability of certain microalgae to produce a number of high-value products (HVP) such as food colourants (β-carotene from </w:t>
      </w:r>
      <w:r w:rsidR="005B3C0C" w:rsidRPr="005B3C0C">
        <w:rPr>
          <w:i/>
          <w:szCs w:val="24"/>
        </w:rPr>
        <w:t xml:space="preserve">Dunaliella </w:t>
      </w:r>
      <w:r w:rsidR="005B3C0C" w:rsidRPr="005B3C0C">
        <w:rPr>
          <w:szCs w:val="24"/>
        </w:rPr>
        <w:t xml:space="preserve">and astaxanthin from </w:t>
      </w:r>
      <w:r w:rsidR="005B3C0C" w:rsidRPr="005B3C0C">
        <w:rPr>
          <w:i/>
          <w:szCs w:val="24"/>
        </w:rPr>
        <w:t>Haematococcus</w:t>
      </w:r>
      <w:r w:rsidR="005B3C0C" w:rsidRPr="005B3C0C">
        <w:rPr>
          <w:szCs w:val="24"/>
        </w:rPr>
        <w:t>)</w:t>
      </w:r>
      <w:r w:rsidR="005B3C0C" w:rsidRPr="005B3C0C">
        <w:rPr>
          <w:i/>
          <w:szCs w:val="24"/>
        </w:rPr>
        <w:t>;</w:t>
      </w:r>
      <w:r w:rsidR="005B3C0C" w:rsidRPr="005B3C0C">
        <w:rPr>
          <w:szCs w:val="24"/>
        </w:rPr>
        <w:t xml:space="preserve"> fatty acids (Docosahexaenoic acid from </w:t>
      </w:r>
      <w:r w:rsidR="005B3C0C" w:rsidRPr="005B3C0C">
        <w:rPr>
          <w:i/>
          <w:szCs w:val="24"/>
        </w:rPr>
        <w:t>Crypthecodinium</w:t>
      </w:r>
      <w:r w:rsidR="005B3C0C" w:rsidRPr="00A77762">
        <w:rPr>
          <w:szCs w:val="24"/>
        </w:rPr>
        <w:t xml:space="preserve"> and</w:t>
      </w:r>
      <w:r w:rsidR="005B3C0C" w:rsidRPr="005B3C0C">
        <w:rPr>
          <w:i/>
          <w:szCs w:val="24"/>
        </w:rPr>
        <w:t xml:space="preserve"> Schizochytrium</w:t>
      </w:r>
      <w:r w:rsidR="005B3C0C" w:rsidRPr="005B3C0C">
        <w:rPr>
          <w:szCs w:val="24"/>
        </w:rPr>
        <w:t>); stable isotope biochemicals; health foods and aquaculture feed (</w:t>
      </w:r>
      <w:r w:rsidR="005B3C0C" w:rsidRPr="005B3C0C">
        <w:rPr>
          <w:i/>
          <w:szCs w:val="24"/>
        </w:rPr>
        <w:t xml:space="preserve">Chlorella, Arthrospira) </w:t>
      </w:r>
      <w:r w:rsidR="00BD03EC" w:rsidRPr="005B3C0C">
        <w:rPr>
          <w:i/>
          <w:szCs w:val="24"/>
        </w:rPr>
        <w:fldChar w:fldCharType="begin"/>
      </w:r>
      <w:r w:rsidR="00790A49">
        <w:rPr>
          <w:i/>
          <w:szCs w:val="24"/>
        </w:rPr>
        <w:instrText xml:space="preserve"> ADDIN ZOTERO_ITEM CSL_CITATION {"citationID":"29e6ceg2f4","properties":{"formattedCitation":"(Spolaore et al., 2006)","plainCitation":"(Spolaore et al., 2006)"},"citationItems":[{"id":1243,"uris":["http://zotero.org/users/1204444/items/G2DNU34J"],"uri":["http://zotero.org/users/1204444/items/G2DNU34J"],"itemData":{"id":1243,"type":"article-journal","title":"Commercial applications of microalgae","container-title":"Journal of Bioscience and Bioengineering","page":"87-96","volume":"101","issue":"2","source":"ScienceDirect","abstract":"The first use of microalgae by humans dates back 2000 years to the Chinese, who used Nostoc to survive during famine. However, microalgal biotechnology only really began to develop in the middle of the last century. Nowadays, there are numerous commercial applications of microalgae. For example, (i) microalgae can be used to enhance the nutritional value of food and animal feed owing to their chemical composition, (ii) they play a crucial role in aquaculture and (iii) they can be incorporated into cosmetics. Moreover, they are cultivated as a source of highly valuable molecules. For example, polyunsaturated fatty acid oils are added to infant formulas and nutritional supplements and pigments are important as natural dyes. Stable isotope biochemicals help in structural determination and metabolic studies. Future research should focus on the improvement of production systems and the genetic modification of strains. Microalgal products would in that way become even more diversified and economically competitive.","DOI":"10.1263/jbb.101.87","ISSN":"1389-1723","journalAbbreviation":"Journal of Bioscience and Bioengineering","author":[{"family":"Spolaore","given":"Pauline"},{"family":"Joannis-Cassan","given":"Claire"},{"family":"Duran","given":"Elie"},{"family":"Isambert","given":"Arsène"}],"issued":{"date-parts":[["2006",2]]}}}],"schema":"https://github.com/citation-style-language/schema/raw/master/csl-citation.json"} </w:instrText>
      </w:r>
      <w:r w:rsidR="00BD03EC" w:rsidRPr="005B3C0C">
        <w:rPr>
          <w:i/>
          <w:szCs w:val="24"/>
        </w:rPr>
        <w:fldChar w:fldCharType="separate"/>
      </w:r>
      <w:r w:rsidR="00473EBC" w:rsidRPr="00473EBC">
        <w:rPr>
          <w:rFonts w:ascii="Calibri" w:hAnsi="Calibri"/>
        </w:rPr>
        <w:t xml:space="preserve">(Spolaore </w:t>
      </w:r>
      <w:r w:rsidR="00490409" w:rsidRPr="00490409">
        <w:rPr>
          <w:rFonts w:ascii="Calibri" w:hAnsi="Calibri"/>
          <w:i/>
        </w:rPr>
        <w:t>et al</w:t>
      </w:r>
      <w:r w:rsidR="00473EBC" w:rsidRPr="00473EBC">
        <w:rPr>
          <w:rFonts w:ascii="Calibri" w:hAnsi="Calibri"/>
        </w:rPr>
        <w:t>., 2006)</w:t>
      </w:r>
      <w:r w:rsidR="00BD03EC" w:rsidRPr="005B3C0C">
        <w:rPr>
          <w:szCs w:val="24"/>
        </w:rPr>
        <w:fldChar w:fldCharType="end"/>
      </w:r>
      <w:r w:rsidR="005B3C0C" w:rsidRPr="005B3C0C">
        <w:rPr>
          <w:szCs w:val="24"/>
        </w:rPr>
        <w:t xml:space="preserve">. The health food market in particular provides the largest number of sales for commercial algae production </w:t>
      </w:r>
      <w:r w:rsidR="00BD03EC" w:rsidRPr="005B3C0C">
        <w:rPr>
          <w:szCs w:val="24"/>
        </w:rPr>
        <w:fldChar w:fldCharType="begin"/>
      </w:r>
      <w:r w:rsidR="00790A49">
        <w:rPr>
          <w:szCs w:val="24"/>
        </w:rPr>
        <w:instrText xml:space="preserve"> ADDIN ZOTERO_ITEM CSL_CITATION {"citationID":"2lc0maefoq","properties":{"formattedCitation":"(Milledge, 2010)","plainCitation":"(Milledge, 2010)"},"citationItems":[{"id":1378,"uris":["http://zotero.org/users/1204444/items/HQNBVSZT"],"uri":["http://zotero.org/users/1204444/items/HQNBVSZT"],"itemData":{"id":1378,"type":"article-journal","title":"Commercial application of microalgae other than as biofuels: a brief review","container-title":"Reviews in Environmental Science and Bio/Technology","page":"31-41","volume":"10","issue":"1","source":"CrossRef","DOI":"10.1007/s11157-010-9214-7","ISSN":"1569-1705, 1572-9826","shortTitle":"Commercial application of microalgae other than as biofuels","author":[{"family":"Milledge","given":"John J."}],"issued":{"date-parts":[["2010",8,19]]}}}],"schema":"https://github.com/citation-style-language/schema/raw/master/csl-citation.json"} </w:instrText>
      </w:r>
      <w:r w:rsidR="00BD03EC" w:rsidRPr="005B3C0C">
        <w:rPr>
          <w:szCs w:val="24"/>
        </w:rPr>
        <w:fldChar w:fldCharType="separate"/>
      </w:r>
      <w:r w:rsidR="005B3C0C" w:rsidRPr="005B3C0C">
        <w:rPr>
          <w:szCs w:val="24"/>
        </w:rPr>
        <w:t>(Milledge, 2010)</w:t>
      </w:r>
      <w:r w:rsidR="00BD03EC" w:rsidRPr="005B3C0C">
        <w:rPr>
          <w:szCs w:val="24"/>
        </w:rPr>
        <w:fldChar w:fldCharType="end"/>
      </w:r>
      <w:r w:rsidR="005B3C0C" w:rsidRPr="005B3C0C">
        <w:rPr>
          <w:szCs w:val="24"/>
        </w:rPr>
        <w:t xml:space="preserve">. Although there was commercial growth in the years following the ASP, niche HVP producers could afford to use well established but energy intensive production methods. Consequently, while these industries continued to grow, research investment to improve production efficiencies stalled, delaying the development of lower value algal products such as biofuel </w:t>
      </w:r>
      <w:r w:rsidR="00BD03EC" w:rsidRPr="005B3C0C">
        <w:rPr>
          <w:szCs w:val="24"/>
        </w:rPr>
        <w:fldChar w:fldCharType="begin"/>
      </w:r>
      <w:r w:rsidR="00790A49">
        <w:rPr>
          <w:szCs w:val="24"/>
        </w:rPr>
        <w:instrText xml:space="preserve"> ADDIN ZOTERO_ITEM CSL_CITATION {"citationID":"Yd9OoHte","properties":{"formattedCitation":"(Pienkos and Darzins, 2009; Scott et al., 2010; Spolaore et al., 2006)","plainCitation":"(Pienkos and Darzins, 2009; Scott et al., 2010; Spolaore et al., 2006)"},"citationItems":[{"id":1243,"uris":["http://zotero.org/users/1204444/items/G2DNU34J"],"uri":["http://zotero.org/users/1204444/items/G2DNU34J"],"itemData":{"id":1243,"type":"article-journal","title":"Commercial applications of microalgae","container-title":"Journal of Bioscience and Bioengineering","page":"87-96","volume":"101","issue":"2","source":"ScienceDirect","abstract":"The first use of microalgae by humans dates back 2000 years to the Chinese, who used Nostoc to survive during famine. However, microalgal biotechnology only really began to develop in the middle of the last century. Nowadays, there are numerous commercial applications of microalgae. For example, (i) microalgae can be used to enhance the nutritional value of food and animal feed owing to their chemical composition, (ii) they play a crucial role in aquaculture and (iii) they can be incorporated into cosmetics. Moreover, they are cultivated as a source of highly valuable molecules. For example, polyunsaturated fatty acid oils are added to infant formulas and nutritional supplements and pigments are important as natural dyes. Stable isotope biochemicals help in structural determination and metabolic studies. Future research should focus on the improvement of production systems and the genetic modification of strains. Microalgal products would in that way become even more diversified and economically competitive.","DOI":"10.1263/jbb.101.87","ISSN":"1389-1723","journalAbbreviation":"Journal of Bioscience and Bioengineering","author":[{"family":"Spolaore","given":"Pauline"},{"family":"Joannis-Cassan","given":"Claire"},{"family":"Duran","given":"Elie"},{"family":"Isambert","given":"Arsène"}],"issued":{"date-parts":[["2006",2]]}}},{"id":1146,"uris":["http://zotero.org/users/1204444/items/6EXFBVQ4"],"uri":["http://zotero.org/users/1204444/items/6EXFBVQ4"],"itemData":{"id":1146,"type":"article-journal","title":"The promise and challenges of microalgal-derived biofuels","container-title":"Biofuels, Bioproducts and Biorefining","page":"431–440","volume":"3","issue":"4","source":"Wiley Online Library","abstract":"Microalgae offer great promise to contribute a significant portion of the renewable fuels that will be required by the Renewable Fuels Standard described in the 2007 Energy Independence and Security Act of the United States. Algal biofuels would be based mainly on the high lipid content of the algal cell and thus would be an ideal feedstock for high energy density transportation fuels, such as biodiesel as well as green diesel, green jet fuel and green gasoline. A comprehensive research and development program for the development of algal biofuels was initiated by the US Department of Energy (DoE) more than 30 years ago, and although great progress was made, the program was discontinued in 1996, because of decreasing federal budgets and low petroleum costs. Interest in algal biofuels has been growing recently due to increased concern over peak oil, energy security, greenhouse gas emissions, and the potential for other biofuel feedstocks to compete for limited agricultural resources. The high productivity of algae suggests that much of the US transportation fuel needs can be met by algal biofuels at a production cost competitive with the cost of petroleum seen during the early part of 2008. Development of algal biomass production technology, however, remains in its infancy. This perspective provides a brief overview of past algal research sponsored by the DoE, the potential of microalgal biofuels and a discussion of the technical and economic barriers that need to be overcome before production of microalgal-derived diesel-fuel substitutes can become a large-scale commercial reality. Published in 2009 by John Wiley &amp; Sons, Ltd.","DOI":"10.1002/bbb.159","ISSN":"1932-1031","language":"en","author":[{"family":"Pienkos","given":"Philip T."},{"family":"Darzins","given":"Al"}],"issued":{"date-parts":[["2009"]]}}},{"id":1390,"uris":["http://zotero.org/users/1204444/items/IV9WFA2I"],"uri":["http://zotero.org/users/1204444/items/IV9WFA2I"],"itemData":{"id":1390,"type":"article-journal","title":"Biodiesel from algae: challenges and prospects","container-title":"Current Opinion in Biotechnology","page":"277-286","volume":"21","issue":"3","source":"ScienceDirect","abstract":"Microalgae offer great potential for exploitation, including the production of biodiesel, but the process is still some way from being carbon neutral or commercially viable. Part of the problem is that there is little established background knowledge in the area. We should look both to achieve incremental steps and to increase our fundamental understanding of algae to identify potential paradigm shifts. In doing this, integration of biology and engineering will be essential. In this review we present an overview of a potential algal biofuel pipeline, and focus on recent work that tackles optimization of algal biomass production and the content of fuel molecules within the algal cell.","DOI":"10.1016/j.copbio.2010.03.005","ISSN":"0958-1669","shortTitle":"Energy biotechnology – Environmental biotechnology","journalAbbreviation":"Current Opinion in Biotechnology","author":[{"family":"Scott","given":"Stuart A"},{"family":"Davey","given":"Matthew P"},{"family":"Dennis","given":"John S"},{"family":"Horst","given":"Irmtraud"},{"family":"Howe","given":"Christopher J"},{"family":"Lea-Smith","given":"David J"},{"family":"Smith","given":"Alison G"}],"issued":{"date-parts":[["2010",6]]}}}],"schema":"https://github.com/citation-style-language/schema/raw/master/csl-citation.json"} </w:instrText>
      </w:r>
      <w:r w:rsidR="00BD03EC" w:rsidRPr="005B3C0C">
        <w:rPr>
          <w:szCs w:val="24"/>
        </w:rPr>
        <w:fldChar w:fldCharType="separate"/>
      </w:r>
      <w:r w:rsidR="00473EBC" w:rsidRPr="00473EBC">
        <w:rPr>
          <w:rFonts w:ascii="Calibri" w:hAnsi="Calibri"/>
        </w:rPr>
        <w:t xml:space="preserve">(Pienkos and Darzins, 2009; Scott </w:t>
      </w:r>
      <w:r w:rsidR="00490409" w:rsidRPr="00490409">
        <w:rPr>
          <w:rFonts w:ascii="Calibri" w:hAnsi="Calibri"/>
          <w:i/>
        </w:rPr>
        <w:t>et al</w:t>
      </w:r>
      <w:r w:rsidR="00473EBC" w:rsidRPr="00473EBC">
        <w:rPr>
          <w:rFonts w:ascii="Calibri" w:hAnsi="Calibri"/>
        </w:rPr>
        <w:t xml:space="preserve">., 2010; Spolaore </w:t>
      </w:r>
      <w:r w:rsidR="00490409" w:rsidRPr="00490409">
        <w:rPr>
          <w:rFonts w:ascii="Calibri" w:hAnsi="Calibri"/>
          <w:i/>
        </w:rPr>
        <w:t>et al</w:t>
      </w:r>
      <w:r w:rsidR="00473EBC" w:rsidRPr="00473EBC">
        <w:rPr>
          <w:rFonts w:ascii="Calibri" w:hAnsi="Calibri"/>
        </w:rPr>
        <w:t>., 2006)</w:t>
      </w:r>
      <w:r w:rsidR="00BD03EC" w:rsidRPr="005B3C0C">
        <w:rPr>
          <w:szCs w:val="24"/>
        </w:rPr>
        <w:fldChar w:fldCharType="end"/>
      </w:r>
      <w:r w:rsidR="005B3C0C" w:rsidRPr="005B3C0C">
        <w:rPr>
          <w:szCs w:val="24"/>
        </w:rPr>
        <w:t>.</w:t>
      </w:r>
    </w:p>
    <w:p w14:paraId="7BE07AA2" w14:textId="77777777" w:rsidR="005B3C0C" w:rsidRPr="005B3C0C" w:rsidRDefault="005B3C0C" w:rsidP="005B3C0C">
      <w:pPr>
        <w:spacing w:line="360" w:lineRule="auto"/>
        <w:rPr>
          <w:szCs w:val="24"/>
        </w:rPr>
      </w:pPr>
      <w:r w:rsidRPr="005B3C0C">
        <w:rPr>
          <w:szCs w:val="24"/>
        </w:rPr>
        <w:t xml:space="preserve">Current commercial algae production remains dominated by high-value product production, however in the last decade there has been dramatic shift both in terms of research and commercial investment towards algae fuel production </w:t>
      </w:r>
      <w:r w:rsidR="00BD03EC" w:rsidRPr="005B3C0C">
        <w:rPr>
          <w:szCs w:val="24"/>
        </w:rPr>
        <w:fldChar w:fldCharType="begin"/>
      </w:r>
      <w:r w:rsidR="00790A49">
        <w:rPr>
          <w:szCs w:val="24"/>
        </w:rPr>
        <w:instrText xml:space="preserve"> ADDIN ZOTERO_ITEM CSL_CITATION {"citationID":"1p8qtbllgh","properties":{"formattedCitation":"(Menetrez, 2012)","plainCitation":"(Menetrez, 2012)"},"citationItems":[{"id":144,"uris":["http://zotero.org/users/1204444/items/8PFGV3AT"],"uri":["http://zotero.org/users/1204444/items/8PFGV3AT"],"itemData":{"id":144,"type":"article-journal","title":"An Overview of Algae Biofuel Production and Potential Environmental Impact","container-title":"Environmental Science &amp; Technology","page":"7073-7085","volume":"46","issue":"13","source":"CrossRef","DOI":"10.1021/es300917r","ISSN":"0013-936X, 1520-5851","author":[{"family":"Menetrez","given":"Marc Y."}],"issued":{"date-parts":[["2012",7,3]]}}}],"schema":"https://github.com/citation-style-language/schema/raw/master/csl-citation.json"} </w:instrText>
      </w:r>
      <w:r w:rsidR="00BD03EC" w:rsidRPr="005B3C0C">
        <w:rPr>
          <w:szCs w:val="24"/>
        </w:rPr>
        <w:fldChar w:fldCharType="separate"/>
      </w:r>
      <w:r w:rsidRPr="005B3C0C">
        <w:rPr>
          <w:szCs w:val="24"/>
        </w:rPr>
        <w:t>(Menetrez, 2012)</w:t>
      </w:r>
      <w:r w:rsidR="00BD03EC" w:rsidRPr="005B3C0C">
        <w:rPr>
          <w:szCs w:val="24"/>
        </w:rPr>
        <w:fldChar w:fldCharType="end"/>
      </w:r>
      <w:r w:rsidRPr="005B3C0C">
        <w:rPr>
          <w:szCs w:val="24"/>
        </w:rPr>
        <w:t xml:space="preserve">. In 2007 volatile oil prices and a drive to reduce GHG emission prompted a wave of new public funding to stimulate both private and public R&amp;D of algal biofuels </w:t>
      </w:r>
      <w:r w:rsidR="00BD03EC" w:rsidRPr="005B3C0C">
        <w:rPr>
          <w:szCs w:val="24"/>
        </w:rPr>
        <w:fldChar w:fldCharType="begin"/>
      </w:r>
      <w:r w:rsidR="00790A49">
        <w:rPr>
          <w:szCs w:val="24"/>
        </w:rPr>
        <w:instrText xml:space="preserve"> ADDIN ZOTERO_ITEM CSL_CITATION {"citationID":"2aci00idd9","properties":{"formattedCitation":"(Pienkos and Darzins, 2009)","plainCitation":"(Pienkos and Darzins, 2009)"},"citationItems":[{"id":1146,"uris":["http://zotero.org/users/1204444/items/6EXFBVQ4"],"uri":["http://zotero.org/users/1204444/items/6EXFBVQ4"],"itemData":{"id":1146,"type":"article-journal","title":"The promise and challenges of microalgal-derived biofuels","container-title":"Biofuels, Bioproducts and Biorefining","page":"431–440","volume":"3","issue":"4","source":"Wiley Online Library","abstract":"Microalgae offer great promise to contribute a significant portion of the renewable fuels that will be required by the Renewable Fuels Standard described in the 2007 Energy Independence and Security Act of the United States. Algal biofuels would be based mainly on the high lipid content of the algal cell and thus would be an ideal feedstock for high energy density transportation fuels, such as biodiesel as well as green diesel, green jet fuel and green gasoline. A comprehensive research and development program for the development of algal biofuels was initiated by the US Department of Energy (DoE) more than 30 years ago, and although great progress was made, the program was discontinued in 1996, because of decreasing federal budgets and low petroleum costs. Interest in algal biofuels has been growing recently due to increased concern over peak oil, energy security, greenhouse gas emissions, and the potential for other biofuel feedstocks to compete for limited agricultural resources. The high productivity of algae suggests that much of the US transportation fuel needs can be met by algal biofuels at a production cost competitive with the cost of petroleum seen during the early part of 2008. Development of algal biomass production technology, however, remains in its infancy. This perspective provides a brief overview of past algal research sponsored by the DoE, the potential of microalgal biofuels and a discussion of the technical and economic barriers that need to be overcome before production of microalgal-derived diesel-fuel substitutes can become a large-scale commercial reality. Published in 2009 by John Wiley &amp; Sons, Ltd.","DOI":"10.1002/bbb.159","ISSN":"1932-1031","language":"en","author":[{"family":"Pienkos","given":"Philip T."},{"family":"Darzins","given":"Al"}],"issued":{"date-parts":[["2009"]]}}}],"schema":"https://github.com/citation-style-language/schema/raw/master/csl-citation.json"} </w:instrText>
      </w:r>
      <w:r w:rsidR="00BD03EC" w:rsidRPr="005B3C0C">
        <w:rPr>
          <w:szCs w:val="24"/>
        </w:rPr>
        <w:fldChar w:fldCharType="separate"/>
      </w:r>
      <w:r w:rsidR="00473EBC" w:rsidRPr="00473EBC">
        <w:rPr>
          <w:rFonts w:ascii="Calibri" w:hAnsi="Calibri"/>
        </w:rPr>
        <w:t xml:space="preserve">(Pienkos and </w:t>
      </w:r>
      <w:r w:rsidR="00473EBC" w:rsidRPr="00473EBC">
        <w:rPr>
          <w:rFonts w:ascii="Calibri" w:hAnsi="Calibri"/>
        </w:rPr>
        <w:lastRenderedPageBreak/>
        <w:t>Darzins, 2009)</w:t>
      </w:r>
      <w:r w:rsidR="00BD03EC" w:rsidRPr="005B3C0C">
        <w:rPr>
          <w:szCs w:val="24"/>
        </w:rPr>
        <w:fldChar w:fldCharType="end"/>
      </w:r>
      <w:r w:rsidRPr="005B3C0C">
        <w:rPr>
          <w:szCs w:val="24"/>
        </w:rPr>
        <w:t xml:space="preserve">. This government support was matched by significant private investment via venture capitalists and strategic partnerships between petrochemical, agricultural processing and wastewater industries </w:t>
      </w:r>
      <w:r w:rsidR="00BD03EC" w:rsidRPr="005B3C0C">
        <w:rPr>
          <w:szCs w:val="24"/>
        </w:rPr>
        <w:fldChar w:fldCharType="begin"/>
      </w:r>
      <w:r w:rsidR="00670425">
        <w:rPr>
          <w:szCs w:val="24"/>
        </w:rPr>
        <w:instrText xml:space="preserve"> ADDIN ZOTERO_ITEM CSL_CITATION {"citationID":"jk9pugojn","properties":{"formattedCitation":"(SBI, 2012)","plainCitation":"(SBI, 2012)"},"citationItems":[{"id":1219,"uris":["http://zotero.org/users/1204444/items/XMNSJ7VV"],"uri":["http://zotero.org/users/1204444/items/XMNSJ7VV"],"itemData":{"id":1219,"type":"report","title":"SBI Bulletin: Algae Biofuels Technologies – Global Market and Product Trends 2010-2015","publisher":"SBI","publisher-place":"Rockville, USA","event-place":"Rockville, USA","URL":"http://www.sbireports.com/Algae-Biofuels-Technologies-7039727/","author":[{"family":"SBI","given":""}],"issued":{"date-parts":[["2012"]]}}}],"schema":"https://github.com/citation-style-language/schema/raw/master/csl-citation.json"} </w:instrText>
      </w:r>
      <w:r w:rsidR="00BD03EC" w:rsidRPr="005B3C0C">
        <w:rPr>
          <w:szCs w:val="24"/>
        </w:rPr>
        <w:fldChar w:fldCharType="separate"/>
      </w:r>
      <w:r w:rsidRPr="005B3C0C">
        <w:rPr>
          <w:szCs w:val="24"/>
        </w:rPr>
        <w:t>(SBI, 2012)</w:t>
      </w:r>
      <w:r w:rsidR="00BD03EC" w:rsidRPr="005B3C0C">
        <w:rPr>
          <w:szCs w:val="24"/>
        </w:rPr>
        <w:fldChar w:fldCharType="end"/>
      </w:r>
      <w:r w:rsidRPr="005B3C0C">
        <w:rPr>
          <w:szCs w:val="24"/>
        </w:rPr>
        <w:t xml:space="preserve">. With this financial backing hundreds of small companies and subsidiaries formed with the aim of algal biofuel commercialisation </w:t>
      </w:r>
      <w:r w:rsidR="00BD03EC" w:rsidRPr="005B3C0C">
        <w:rPr>
          <w:szCs w:val="24"/>
        </w:rPr>
        <w:fldChar w:fldCharType="begin"/>
      </w:r>
      <w:r w:rsidR="00790A49">
        <w:rPr>
          <w:szCs w:val="24"/>
        </w:rPr>
        <w:instrText xml:space="preserve"> ADDIN ZOTERO_ITEM CSL_CITATION {"citationID":"13h9ujefbm","properties":{"formattedCitation":"(Menetrez, 2012; Pienkos and Darzins, 2009)","plainCitation":"(Menetrez, 2012; Pienkos and Darzins, 2009)"},"citationItems":[{"id":1146,"uris":["http://zotero.org/users/1204444/items/6EXFBVQ4"],"uri":["http://zotero.org/users/1204444/items/6EXFBVQ4"],"itemData":{"id":1146,"type":"article-journal","title":"The promise and challenges of microalgal-derived biofuels","container-title":"Biofuels, Bioproducts and Biorefining","page":"431–440","volume":"3","issue":"4","source":"Wiley Online Library","abstract":"Microalgae offer great promise to contribute a significant portion of the renewable fuels that will be required by the Renewable Fuels Standard described in the 2007 Energy Independence and Security Act of the United States. Algal biofuels would be based mainly on the high lipid content of the algal cell and thus would be an ideal feedstock for high energy density transportation fuels, such as biodiesel as well as green diesel, green jet fuel and green gasoline. A comprehensive research and development program for the development of algal biofuels was initiated by the US Department of Energy (DoE) more than 30 years ago, and although great progress was made, the program was discontinued in 1996, because of decreasing federal budgets and low petroleum costs. Interest in algal biofuels has been growing recently due to increased concern over peak oil, energy security, greenhouse gas emissions, and the potential for other biofuel feedstocks to compete for limited agricultural resources. The high productivity of algae suggests that much of the US transportation fuel needs can be met by algal biofuels at a production cost competitive with the cost of petroleum seen during the early part of 2008. Development of algal biomass production technology, however, remains in its infancy. This perspective provides a brief overview of past algal research sponsored by the DoE, the potential of microalgal biofuels and a discussion of the technical and economic barriers that need to be overcome before production of microalgal-derived diesel-fuel substitutes can become a large-scale commercial reality. Published in 2009 by John Wiley &amp; Sons, Ltd.","DOI":"10.1002/bbb.159","ISSN":"1932-1031","language":"en","author":[{"family":"Pienkos","given":"Philip T."},{"family":"Darzins","given":"Al"}],"issued":{"date-parts":[["2009"]]}}},{"id":144,"uris":["http://zotero.org/users/1204444/items/8PFGV3AT"],"uri":["http://zotero.org/users/1204444/items/8PFGV3AT"],"itemData":{"id":144,"type":"article-journal","title":"An Overview of Algae Biofuel Production and Potential Environmental Impact","container-title":"Environmental Science &amp; Technology","page":"7073-7085","volume":"46","issue":"13","source":"CrossRef","DOI":"10.1021/es300917r","ISSN":"0013-936X, 1520-5851","author":[{"family":"Menetrez","given":"Marc Y."}],"issued":{"date-parts":[["2012",7,3]]}}}],"schema":"https://github.com/citation-style-language/schema/raw/master/csl-citation.json"} </w:instrText>
      </w:r>
      <w:r w:rsidR="00BD03EC" w:rsidRPr="005B3C0C">
        <w:rPr>
          <w:szCs w:val="24"/>
        </w:rPr>
        <w:fldChar w:fldCharType="separate"/>
      </w:r>
      <w:r w:rsidR="00473EBC" w:rsidRPr="00473EBC">
        <w:rPr>
          <w:rFonts w:ascii="Calibri" w:hAnsi="Calibri"/>
        </w:rPr>
        <w:t>(Menetrez, 2012; Pienkos and Darzins, 2009)</w:t>
      </w:r>
      <w:r w:rsidR="00BD03EC" w:rsidRPr="005B3C0C">
        <w:rPr>
          <w:szCs w:val="24"/>
        </w:rPr>
        <w:fldChar w:fldCharType="end"/>
      </w:r>
      <w:r w:rsidRPr="005B3C0C">
        <w:rPr>
          <w:szCs w:val="24"/>
        </w:rPr>
        <w:t xml:space="preserve">. By 2009, oil prices reached $100 per barrel, raising further concerns about national energy security. This concern drove the decision of the US DoE to award a $48.5 million grant, matched with $19.1 million from private funds, to the specially formed National Alliance for Advanced Biofuels and Bioproducts (NAABB) consortium, a group 39 institutions (national laboratories, universities and industrial partners) to develop low cost algal fuels </w:t>
      </w:r>
      <w:r w:rsidR="00BD03EC" w:rsidRPr="005B3C0C">
        <w:rPr>
          <w:szCs w:val="24"/>
        </w:rPr>
        <w:fldChar w:fldCharType="begin"/>
      </w:r>
      <w:r w:rsidR="00790A49">
        <w:rPr>
          <w:szCs w:val="24"/>
        </w:rPr>
        <w:instrText xml:space="preserve"> ADDIN ZOTERO_ITEM CSL_CITATION {"citationID":"m2BnGzBF","properties":{"formattedCitation":"(NAABB, 2014a)","plainCitation":"(NAABB, 2014a)"},"citationItems":[{"id":4223,"uris":["http://zotero.org/users/1204444/items/UFDR4KU7"],"uri":["http://zotero.org/users/1204444/items/UFDR4KU7"],"itemData":{"id":4223,"type":"report","title":"NAABB Full Final Report: Section 2","publisher":"National Alliance for Advance Biofuels and Bioproducts","URL":"http://energy.gov/sites/prod/files/2014/07/f18/naabb_full_final_report_section_II.pdf","author":[{"family":"NAABB","given":""}],"issued":{"date-parts":[["2014"]]}}}],"schema":"https://github.com/citation-style-language/schema/raw/master/csl-citation.json"} </w:instrText>
      </w:r>
      <w:r w:rsidR="00BD03EC" w:rsidRPr="005B3C0C">
        <w:rPr>
          <w:szCs w:val="24"/>
        </w:rPr>
        <w:fldChar w:fldCharType="separate"/>
      </w:r>
      <w:r w:rsidR="005D0ABB" w:rsidRPr="005D0ABB">
        <w:rPr>
          <w:rFonts w:ascii="Calibri" w:hAnsi="Calibri"/>
        </w:rPr>
        <w:t>(NAABB, 2014a)</w:t>
      </w:r>
      <w:r w:rsidR="00BD03EC" w:rsidRPr="005B3C0C">
        <w:rPr>
          <w:szCs w:val="24"/>
        </w:rPr>
        <w:fldChar w:fldCharType="end"/>
      </w:r>
      <w:r w:rsidRPr="005B3C0C">
        <w:rPr>
          <w:szCs w:val="24"/>
        </w:rPr>
        <w:t xml:space="preserve">. The scope of the NAABB ranged from genetic modification to cultivation testbeds, harvesting, and fuel conversion technologies. Similarly, in 2010 the UK government, through the Carbon Trust, launched an £8 million multidisciplinary algal research fund; </w:t>
      </w:r>
      <w:r w:rsidR="00561CB2" w:rsidRPr="005B3C0C">
        <w:rPr>
          <w:szCs w:val="24"/>
        </w:rPr>
        <w:t>unfortunately,</w:t>
      </w:r>
      <w:r w:rsidRPr="005B3C0C">
        <w:rPr>
          <w:szCs w:val="24"/>
        </w:rPr>
        <w:t xml:space="preserve"> this scheme was terminated by the newly elected government in 2011. Furthermore, in 2011 a 4 year €14.6 million EU-wide algae project, EnAlgae was launched focusing on both algal bioenergy and broader biotechnology. Meanwhile in the US, after 4 years the NAABB consortium reported a number of breakthroughs resulting in a cost reduction of algal based biocrude from $250 per gallon to $7.50. Improvements to cultivation systems and harvesting technology led to a 16% and 14% reduction in costs respectively. However, the two major cost reduction components came from development of fuel conversion technology (86%) and biological breakthroughs in strain isolation and genetic manipulation (85%) </w:t>
      </w:r>
      <w:r w:rsidR="00BD03EC" w:rsidRPr="005B3C0C">
        <w:rPr>
          <w:szCs w:val="24"/>
        </w:rPr>
        <w:fldChar w:fldCharType="begin"/>
      </w:r>
      <w:r w:rsidR="00790A49">
        <w:rPr>
          <w:szCs w:val="24"/>
        </w:rPr>
        <w:instrText xml:space="preserve"> ADDIN ZOTERO_ITEM CSL_CITATION {"citationID":"2h8iovcmoe","properties":{"formattedCitation":"(NAABB, 2014b)","plainCitation":"(NAABB, 2014b)"},"citationItems":[{"id":4232,"uris":["http://zotero.org/users/1204444/items/7BXQXI87"],"uri":["http://zotero.org/users/1204444/items/7BXQXI87"],"itemData":{"id":4232,"type":"report","title":"NAABB Full Final Report: Section 1","publisher":"National Alliance for Advance Biofuels and Bioproducts","URL":"http://energy.gov/sites/prod/files/2014/07/f18/naabb_full_final_report_section_I.pdf","author":[{"family":"NAABB","given":""}],"issued":{"date-parts":[["2014"]]}}}],"schema":"https://github.com/citation-style-language/schema/raw/master/csl-citation.json"} </w:instrText>
      </w:r>
      <w:r w:rsidR="00BD03EC" w:rsidRPr="005B3C0C">
        <w:rPr>
          <w:szCs w:val="24"/>
        </w:rPr>
        <w:fldChar w:fldCharType="separate"/>
      </w:r>
      <w:r w:rsidR="005D0ABB" w:rsidRPr="005D0ABB">
        <w:rPr>
          <w:rFonts w:ascii="Calibri" w:hAnsi="Calibri"/>
        </w:rPr>
        <w:t>(NAABB, 2014b)</w:t>
      </w:r>
      <w:r w:rsidR="00BD03EC" w:rsidRPr="005B3C0C">
        <w:rPr>
          <w:szCs w:val="24"/>
        </w:rPr>
        <w:fldChar w:fldCharType="end"/>
      </w:r>
      <w:r w:rsidRPr="005B3C0C">
        <w:rPr>
          <w:szCs w:val="24"/>
        </w:rPr>
        <w:t xml:space="preserve">. </w:t>
      </w:r>
    </w:p>
    <w:p w14:paraId="6DCD8FE9" w14:textId="77777777" w:rsidR="005B3C0C" w:rsidRPr="005B3C0C" w:rsidRDefault="005128F7" w:rsidP="005B3C0C">
      <w:pPr>
        <w:spacing w:line="360" w:lineRule="auto"/>
        <w:rPr>
          <w:szCs w:val="24"/>
        </w:rPr>
      </w:pPr>
      <w:r>
        <w:rPr>
          <w:noProof/>
          <w:szCs w:val="24"/>
          <w:lang w:eastAsia="en-GB"/>
        </w:rPr>
        <mc:AlternateContent>
          <mc:Choice Requires="wps">
            <w:drawing>
              <wp:anchor distT="0" distB="0" distL="114300" distR="114300" simplePos="0" relativeHeight="251761152" behindDoc="0" locked="0" layoutInCell="1" allowOverlap="1" wp14:anchorId="2D93BBCA" wp14:editId="34AC59F5">
                <wp:simplePos x="0" y="0"/>
                <wp:positionH relativeFrom="column">
                  <wp:posOffset>-3335655</wp:posOffset>
                </wp:positionH>
                <wp:positionV relativeFrom="paragraph">
                  <wp:posOffset>-55880</wp:posOffset>
                </wp:positionV>
                <wp:extent cx="342900" cy="342900"/>
                <wp:effectExtent l="0" t="0" r="0" b="0"/>
                <wp:wrapNone/>
                <wp:docPr id="770" name="Text Box 8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2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029851A" w14:textId="77777777" w:rsidR="003B14DC" w:rsidRPr="00D336A5" w:rsidRDefault="003B14DC" w:rsidP="005B3C0C">
                            <w:pPr>
                              <w:rPr>
                                <w:b/>
                                <w:color w:val="FFFFFF" w:themeColor="background1"/>
                              </w:rPr>
                            </w:pPr>
                            <w:r w:rsidRPr="00D336A5">
                              <w:rPr>
                                <w:b/>
                                <w:color w:val="FFFFFF" w:themeColor="background1"/>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93BBCA" id="Text Box 805" o:spid="_x0000_s1038" type="#_x0000_t202" style="position:absolute;left:0;text-align:left;margin-left:-262.65pt;margin-top:-4.4pt;width:27pt;height:27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" filled="f" stroked="f">
                <v:textbox>
                  <w:txbxContent>
                    <w:p w14:paraId="0029851A" w14:textId="77777777" w:rsidR="003B14DC" w:rsidRPr="00D336A5" w:rsidRDefault="003B14DC" w:rsidP="005B3C0C">
                      <w:pPr>
                        <w:rPr>
                          <w:b/>
                          <w:color w:val="FFFFFF" w:themeColor="background1"/>
                        </w:rPr>
                      </w:pPr>
                      <w:r w:rsidRPr="00D336A5">
                        <w:rPr>
                          <w:b/>
                          <w:color w:val="FFFFFF" w:themeColor="background1"/>
                        </w:rPr>
                        <w:t>a</w:t>
                      </w:r>
                    </w:p>
                  </w:txbxContent>
                </v:textbox>
              </v:shape>
            </w:pict>
          </mc:Fallback>
        </mc:AlternateContent>
      </w:r>
      <w:r>
        <w:rPr>
          <w:noProof/>
          <w:szCs w:val="24"/>
          <w:lang w:eastAsia="en-GB"/>
        </w:rPr>
        <mc:AlternateContent>
          <mc:Choice Requires="wps">
            <w:drawing>
              <wp:anchor distT="0" distB="0" distL="114300" distR="114300" simplePos="0" relativeHeight="251769344" behindDoc="0" locked="0" layoutInCell="1" allowOverlap="1" wp14:anchorId="3DAEB1AB" wp14:editId="5303CF5D">
                <wp:simplePos x="0" y="0"/>
                <wp:positionH relativeFrom="column">
                  <wp:posOffset>-3336290</wp:posOffset>
                </wp:positionH>
                <wp:positionV relativeFrom="paragraph">
                  <wp:posOffset>2162810</wp:posOffset>
                </wp:positionV>
                <wp:extent cx="342900" cy="342900"/>
                <wp:effectExtent l="0" t="0" r="0" b="0"/>
                <wp:wrapNone/>
                <wp:docPr id="769" name="Text Box 8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2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94717C5" w14:textId="77777777" w:rsidR="003B14DC" w:rsidRPr="00D336A5" w:rsidRDefault="003B14DC" w:rsidP="005B3C0C">
                            <w:pPr>
                              <w:rPr>
                                <w:b/>
                                <w:color w:val="FFFFFF" w:themeColor="background1"/>
                              </w:rPr>
                            </w:pPr>
                            <w:r>
                              <w:rPr>
                                <w:b/>
                                <w:color w:val="FFFFFF" w:themeColor="background1"/>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DAEB1AB" id="Text Box 804" o:spid="_x0000_s1039" type="#_x0000_t202" style="position:absolute;left:0;text-align:left;margin-left:-262.7pt;margin-top:170.3pt;width:27pt;height:27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" filled="f" stroked="f">
                <v:textbox>
                  <w:txbxContent>
                    <w:p w14:paraId="694717C5" w14:textId="77777777" w:rsidR="003B14DC" w:rsidRPr="00D336A5" w:rsidRDefault="003B14DC" w:rsidP="005B3C0C">
                      <w:pPr>
                        <w:rPr>
                          <w:b/>
                          <w:color w:val="FFFFFF" w:themeColor="background1"/>
                        </w:rPr>
                      </w:pPr>
                      <w:r>
                        <w:rPr>
                          <w:b/>
                          <w:color w:val="FFFFFF" w:themeColor="background1"/>
                        </w:rPr>
                        <w:t>b</w:t>
                      </w:r>
                    </w:p>
                  </w:txbxContent>
                </v:textbox>
              </v:shape>
            </w:pict>
          </mc:Fallback>
        </mc:AlternateContent>
      </w:r>
      <w:r w:rsidR="005B3C0C" w:rsidRPr="005B3C0C">
        <w:rPr>
          <w:szCs w:val="24"/>
        </w:rPr>
        <w:t xml:space="preserve">These advances highlight the huge developments in the field of algal genomics and genetic modification, which has enabled the development of novel solutions to production barriers and opened up huge possibilities to other areas of algae biotechnology. One area of significant potential is recombinant protein production. </w:t>
      </w:r>
      <w:r w:rsidR="00A77762">
        <w:rPr>
          <w:szCs w:val="24"/>
        </w:rPr>
        <w:t>Eukaryotic m</w:t>
      </w:r>
      <w:r w:rsidR="005B3C0C" w:rsidRPr="005B3C0C">
        <w:rPr>
          <w:szCs w:val="24"/>
        </w:rPr>
        <w:t xml:space="preserve">icroalgae have advanced </w:t>
      </w:r>
      <w:r w:rsidR="00A77762">
        <w:rPr>
          <w:szCs w:val="24"/>
        </w:rPr>
        <w:t>protein folding capabilities</w:t>
      </w:r>
      <w:r w:rsidR="005B3C0C" w:rsidRPr="005B3C0C">
        <w:rPr>
          <w:szCs w:val="24"/>
        </w:rPr>
        <w:t xml:space="preserve"> similar to</w:t>
      </w:r>
      <w:r w:rsidR="00A77762">
        <w:rPr>
          <w:szCs w:val="24"/>
        </w:rPr>
        <w:t xml:space="preserve"> that found in higher plants. Consequently microalgae </w:t>
      </w:r>
      <w:r w:rsidR="005B3C0C" w:rsidRPr="005B3C0C">
        <w:rPr>
          <w:szCs w:val="24"/>
        </w:rPr>
        <w:t xml:space="preserve">can produce complex proteins which are beyond the scope of other microorganisms, such as yeast and bacteria, traditionally used in bio-production systems </w:t>
      </w:r>
      <w:r w:rsidR="00BD03EC" w:rsidRPr="005B3C0C">
        <w:rPr>
          <w:szCs w:val="24"/>
        </w:rPr>
        <w:fldChar w:fldCharType="begin"/>
      </w:r>
      <w:r w:rsidR="00790A49">
        <w:rPr>
          <w:szCs w:val="24"/>
        </w:rPr>
        <w:instrText xml:space="preserve"> ADDIN ZOTERO_ITEM CSL_CITATION {"citationID":"edpxLqo3","properties":{"formattedCitation":"(Rosenberg et al., 2008; Specht et al., 2010)","plainCitation":"(Rosenberg et al., 2008; Specht et al., 2010)"},"citationItems":[{"id":1498,"uris":["http://zotero.org/users/1204444/items/CGRVR2BX"],"uri":["http://zotero.org/users/1204444/items/CGRVR2BX"],"itemData":{"id":1498,"type":"article-journal","title":"A green light for engineered algae: redirecting metabolism to fuel a biotechnology revolution","container-title":"Current Opinion in Biotechnology","page":"430-436","volume":"19","issue":"5","source":"ScienceDirect","abstract":"Microalgae have the potential to revolutionize biotechnology in a number of areas including nutrition, aquaculture, pharmaceuticals, and biofuels. Although algae have been commercially cultivated for over 50 years, metabolic engineering now seems necessary in order to achieve their full processing capabilities. Recently, the development of a number of transgenic algal strains boasting recombinant protein expression, engineered photosynthesis, and enhanced metabolism encourage the prospects of designer microalgae. Given the vast contributions that these solar-powered, carbon dioxide-sequestering organisms can provide to current global markets and the environment, an intensified focus on microalgal biotechnology is warranted. Ongoing advances in cultivation techniques coupled with genetic manipulation of crucial metabolic networks will further promote microalgae as an attractive platform for the production of numerous high-value compounds.","DOI":"10.1016/j.copbio.2008.07.008","ISSN":"0958-1669","shortTitle":"Tissue, cell and pathway engineering","journalAbbreviation":"Current Opinion in Biotechnology","author":[{"family":"Rosenberg","given":"Julian N"},{"family":"Oyler","given":"George A"},{"family":"Wilkinson","given":"Loy"},{"family":"Betenbaugh","given":"Michael J"}],"issued":{"date-parts":[["2008",10]]}}},{"id":1516,"uris":["http://zotero.org/users/1204444/items/KTTVZBPP"],"uri":["http://zotero.org/users/1204444/items/KTTVZBPP"],"itemData":{"id":1516,"type":"article-journal","title":"Micro-algae come of age as a platform for recombinant protein production","container-title":"Biotechnology Letters","page":"1373-1383","volume":"32","issue":"10","source":"link.springer.com","abstract":"A complete set of genetic tools is still being developed for the micro-alga Chlamydomonas reinhardtii. Yet even with this incomplete set, this photosynthetic single-celled plant has demonstrated significant promise as a platform for recombinant protein expression. In recent years, techniques have been developed that allow for robust expression of genes from both the nuclear and plastid genome. With these advances, many research groups have examined the pliability of this and other micro-algae as biological machines capable of producing recombinant peptides and proteins. This review describes recent successes in recombinant protein production in Chlamydomonas, including production of complex mammalian therapeutic proteins and monoclonal antibodies at levels sufficient for production at economic parity with existing production platforms. These advances have also shed light on the details of algal protein production at the molecular level, and provide insight into the next steps for optimizing micro-algae as a useful platform for the production of therapeutic and industrially relevant recombinant proteins.","DOI":"10.1007/s10529-010-0326-5","ISSN":"0141-5492, 1573-6776","journalAbbreviation":"Biotechnol Lett","language":"en","author":[{"family":"Specht","given":"Elizabeth"},{"family":"Miyake-Stoner","given":"Shigeki"},{"family":"Mayfield","given":"Stephen"}],"issued":{"date-parts":[["2010",10,1]]}}}],"schema":"https://github.com/citation-style-language/schema/raw/master/csl-citation.json"} </w:instrText>
      </w:r>
      <w:r w:rsidR="00BD03EC" w:rsidRPr="005B3C0C">
        <w:rPr>
          <w:szCs w:val="24"/>
        </w:rPr>
        <w:fldChar w:fldCharType="separate"/>
      </w:r>
      <w:r w:rsidR="00473EBC" w:rsidRPr="00473EBC">
        <w:rPr>
          <w:rFonts w:ascii="Calibri" w:hAnsi="Calibri"/>
        </w:rPr>
        <w:t xml:space="preserve">(Rosenberg </w:t>
      </w:r>
      <w:r w:rsidR="00490409" w:rsidRPr="00490409">
        <w:rPr>
          <w:rFonts w:ascii="Calibri" w:hAnsi="Calibri"/>
          <w:i/>
        </w:rPr>
        <w:t>et al</w:t>
      </w:r>
      <w:r w:rsidR="00473EBC" w:rsidRPr="00473EBC">
        <w:rPr>
          <w:rFonts w:ascii="Calibri" w:hAnsi="Calibri"/>
        </w:rPr>
        <w:t xml:space="preserve">., 2008; Specht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005B3C0C" w:rsidRPr="005B3C0C">
        <w:rPr>
          <w:szCs w:val="24"/>
        </w:rPr>
        <w:t xml:space="preserve">. This ability, coupled with rapid microbial growth rates, gives microalgae huge potential to produce </w:t>
      </w:r>
      <w:r w:rsidR="005B3C0C" w:rsidRPr="005B3C0C">
        <w:rPr>
          <w:szCs w:val="24"/>
        </w:rPr>
        <w:lastRenderedPageBreak/>
        <w:t xml:space="preserve">a variety of complex recombinant proteins at a large and cost effective scale </w:t>
      </w:r>
      <w:r w:rsidR="00BD03EC" w:rsidRPr="005B3C0C">
        <w:rPr>
          <w:szCs w:val="24"/>
        </w:rPr>
        <w:fldChar w:fldCharType="begin"/>
      </w:r>
      <w:r w:rsidR="00790A49">
        <w:rPr>
          <w:szCs w:val="24"/>
        </w:rPr>
        <w:instrText xml:space="preserve"> ADDIN ZOTERO_ITEM CSL_CITATION {"citationID":"5mo9b6nc0","properties":{"formattedCitation":"(Xu et al., 2012)","plainCitation":"(Xu et al., 2012)"},"citationItems":[{"id":1500,"uris":["http://zotero.org/users/1204444/items/MBBCQCMW"],"uri":["http://zotero.org/users/1204444/items/MBBCQCMW"],"itemData":{"id":1500,"type":"article-journal","title":"Green factory: Plants as bioproduction platforms for recombinant proteins","container-title":"Biotechnology Advances","page":"1171-1184","volume":"30","issue":"5","source":"ScienceDirect","abstract":"Molecular farming, long considered a promising strategy to produce valuable recombinant proteins not only for human and veterinary medicine, but also for agriculture and industry, now has some commercially available products. Various plant-based production platforms including whole-plants, aquatic plants, plant cell suspensions, and plant tissues (hairy roots) have been compared in terms of their advantages and limits. Effective recombinant strategies are summarized along with descriptions of scalable culture systems and examples of commercial progress and success.","DOI":"10.1016/j.biotechadv.2011.08.020","ISSN":"0734-9750","shortTitle":"Green factory","journalAbbreviation":"Biotechnology Advances","author":[{"family":"Xu","given":"Jianfeng"},{"family":"Dolan","given":"Maureen C."},{"family":"Medrano","given":"Giuliana"},{"family":"Cramer","given":"Carole L."},{"family":"Weathers","given":"Pamela J."}],"issued":{"date-parts":[["2012",9]]}}}],"schema":"https://github.com/citation-style-language/schema/raw/master/csl-citation.json"} </w:instrText>
      </w:r>
      <w:r w:rsidR="00BD03EC" w:rsidRPr="005B3C0C">
        <w:rPr>
          <w:szCs w:val="24"/>
        </w:rPr>
        <w:fldChar w:fldCharType="separate"/>
      </w:r>
      <w:r w:rsidR="00473EBC" w:rsidRPr="00473EBC">
        <w:rPr>
          <w:rFonts w:ascii="Calibri" w:hAnsi="Calibri"/>
        </w:rPr>
        <w:t xml:space="preserve">(Xu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005B3C0C" w:rsidRPr="005B3C0C">
        <w:rPr>
          <w:szCs w:val="24"/>
        </w:rPr>
        <w:t>. Many of these proteins are currently produced by expensive and energy intensive processes, therefore coproduction of these high value products with algal biofuels may make the process more economically feasible</w:t>
      </w:r>
      <w:r w:rsidR="00BD03EC" w:rsidRPr="005B3C0C">
        <w:rPr>
          <w:szCs w:val="24"/>
        </w:rPr>
        <w:fldChar w:fldCharType="begin"/>
      </w:r>
      <w:r w:rsidR="00790A49">
        <w:rPr>
          <w:szCs w:val="24"/>
        </w:rPr>
        <w:instrText xml:space="preserve"> ADDIN ZOTERO_ITEM CSL_CITATION {"citationID":"1i2np67rkh","properties":{"formattedCitation":"(Tran et al., 2012)","plainCitation":"(Tran et al., 2012)","dontUpdate":true},"citationItems":[{"id":294,"uris":["http://zotero.org/users/1204444/items/A3K4S4WB"],"uri":["http://zotero.org/users/1204444/items/A3K4S4WB"],"itemData":{"id":294,"type":"article-journal","title":"Production of unique immunotoxin cancer therapeutics in algal chloroplasts","container-title":"Proceedings of the National Academy of Sciences","source":"www.pnas.org","URL":"http://www.pnas.org/content/early/2012/12/05/1214638110","DOI":"10.1073/pnas.1214638110","ISSN":"0027-8424, 1091-6490","journalAbbreviation":"PNAS","language":"en","author":[{"family":"Tran","given":"Miller"},{"family":"Van","given":"Christina"},{"family":"Barrera","given":"Daniel J."},{"family":"Pettersson","given":"Pär L."},{"family":"Peinado","given":"Carlos D."},{"family":"Bui","given":"Jack"},{"family":"Mayfield","given":"Stephen P."}],"issued":{"date-parts":[["2012",12,10]]},"accessed":{"date-parts":[["2012",12,20]]}}}],"schema":"https://github.com/citation-style-language/schema/raw/master/csl-citation.json"} </w:instrText>
      </w:r>
      <w:r w:rsidR="00BD03EC" w:rsidRPr="005B3C0C">
        <w:rPr>
          <w:szCs w:val="24"/>
        </w:rPr>
        <w:fldChar w:fldCharType="end"/>
      </w:r>
      <w:r w:rsidR="005B3C0C" w:rsidRPr="005B3C0C">
        <w:rPr>
          <w:szCs w:val="24"/>
        </w:rPr>
        <w:t xml:space="preserve">. </w:t>
      </w:r>
    </w:p>
    <w:p w14:paraId="0216CF9D" w14:textId="77777777" w:rsidR="005B3C0C" w:rsidRPr="005B3C0C" w:rsidRDefault="005B3C0C" w:rsidP="005B3C0C">
      <w:pPr>
        <w:spacing w:line="360" w:lineRule="auto"/>
        <w:rPr>
          <w:szCs w:val="24"/>
        </w:rPr>
      </w:pPr>
      <w:r w:rsidRPr="005B3C0C">
        <w:rPr>
          <w:szCs w:val="24"/>
        </w:rPr>
        <w:t xml:space="preserve">To date most of the progress in algal transformation has been in manipulating the chloroplast genome. Chloroplast transformation occurs via homologous transformation (HR) which allows controlled, site directed recombination of constructs, which in turn results in high expression rates </w:t>
      </w:r>
      <w:r w:rsidR="00BD03EC" w:rsidRPr="005B3C0C">
        <w:rPr>
          <w:szCs w:val="24"/>
        </w:rPr>
        <w:fldChar w:fldCharType="begin"/>
      </w:r>
      <w:r w:rsidR="00790A49">
        <w:rPr>
          <w:szCs w:val="24"/>
        </w:rPr>
        <w:instrText xml:space="preserve"> ADDIN ZOTERO_ITEM CSL_CITATION {"citationID":"XDrcn1l3","properties":{"formattedCitation":"{\\rtf (Le\\uc0\\u243{}n-Ba\\uc0\\u241{}ares et al., 2004; Mayfield and Franklin, 2005)}","plainCitation":"(León-Bañares et al., 2004; Mayfield and Franklin, 2005)"},"citationItems":[{"id":1492,"uris":["http://zotero.org/users/1204444/items/EC8NBFFE"],"uri":["http://zotero.org/users/1204444/items/EC8NBFFE"],"itemData":{"id":1492,"type":"article-journal","title":"Transgenic microalgae as green cell-factories","container-title":"Trends in Biotechnology","page":"45-52","volume":"22","issue":"1","source":"ScienceDirect","abstract":"There is increasing interest in the use of microalgae for biotechnological applications and as plant model systems. Although biotechnological processes based on transgenic microalgae are still in their infancy, researchers and companies are considering the potential of microalgae as green cell-factories to produce value-added metabolites and heterologous proteins for pharmaceutical applications. New molecular biology tools are needed to standardize genetic modifications of microalgae. Here, we outline methods and strategies for efficient nuclear transformation of microalgae, and discuss the main difficulties associated with stable expression of transgenes. Most progress in the field has been made with Chlamydomonas reinhardtii, but other species have now been successfully transformed, and many others will be transformed in the near future.","DOI":"10.1016/j.tibtech.2003.11.003","ISSN":"0167-7799","journalAbbreviation":"Trends in Biotechnology","author":[{"family":"León-Bañares","given":"Rosa"},{"family":"González-Ballester","given":"David"},{"family":"Galván","given":"Aurora"},{"family":"Fernández","given":"Emilio"}],"issued":{"date-parts":[["2004",1]]}}},{"id":1521,"uris":["http://zotero.org/users/1204444/items/35P4MZTZ"],"uri":["http://zotero.org/users/1204444/items/35P4MZTZ"],"itemData":{"id":1521,"type":"article-journal","title":"Expression of human antibodies in eukaryotic micro-algae","container-title":"Vaccine","page":"1828-1832","volume":"23","issue":"15","source":"ScienceDirect","abstract":"Protein based therapeutics have enjoyed great success over the past decade. Unfortunately, with this clinical success comes a heavy price tag, owing to the inherently high costs of capitalization and production using mammalian cell fermentation. To address this problem, we have begun developing a system for the expression of recombinant proteins in the unicellular eukaryotic green algae, Chlamydomonas reinhardtii, leading to the production of human IgA single chain antibodies. The expression of human monoclonal antibodies in C. reinhardtii offers an attractive alternative to traditional mammalian based expression systems for several reasons, including an ability to rapidly obtain stable plastid and nuclear transformants, coupled with inherently low costs of capitalization and production.","DOI":"10.1016/j.vaccine.2004.11.013","ISSN":"0264-410X","shortTitle":"Plant-derived Vaccines and Antibodies: Potential and Limitations","journalAbbreviation":"Vaccine","author":[{"family":"Mayfield","given":"Stephen P."},{"family":"Franklin","given":"Scott E."}],"issued":{"date-parts":[["2005",3,7]]}}}],"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León-Bañares </w:t>
      </w:r>
      <w:r w:rsidR="00490409" w:rsidRPr="00490409">
        <w:rPr>
          <w:rFonts w:ascii="Calibri" w:hAnsi="Calibri" w:cs="Times New Roman"/>
          <w:i/>
          <w:szCs w:val="24"/>
        </w:rPr>
        <w:t>et al</w:t>
      </w:r>
      <w:r w:rsidR="00473EBC" w:rsidRPr="00473EBC">
        <w:rPr>
          <w:rFonts w:ascii="Calibri" w:hAnsi="Calibri" w:cs="Times New Roman"/>
          <w:szCs w:val="24"/>
        </w:rPr>
        <w:t>., 2004; Mayfield and Franklin, 2005)</w:t>
      </w:r>
      <w:r w:rsidR="00BD03EC" w:rsidRPr="005B3C0C">
        <w:rPr>
          <w:szCs w:val="24"/>
        </w:rPr>
        <w:fldChar w:fldCharType="end"/>
      </w:r>
      <w:r w:rsidRPr="005B3C0C">
        <w:rPr>
          <w:szCs w:val="24"/>
        </w:rPr>
        <w:t xml:space="preserve">. A variety of recombinant proteins have been successfully expressed in the chloroplast of green algae including antibodies </w:t>
      </w:r>
      <w:r w:rsidR="00BD03EC" w:rsidRPr="005B3C0C">
        <w:rPr>
          <w:szCs w:val="24"/>
        </w:rPr>
        <w:fldChar w:fldCharType="begin"/>
      </w:r>
      <w:r w:rsidR="00790A49">
        <w:rPr>
          <w:szCs w:val="24"/>
        </w:rPr>
        <w:instrText xml:space="preserve"> ADDIN ZOTERO_ITEM CSL_CITATION {"citationID":"2nbi1idtma","properties":{"formattedCitation":"(Mayfield and Franklin, 2005)","plainCitation":"(Mayfield and Franklin, 2005)"},"citationItems":[{"id":1521,"uris":["http://zotero.org/users/1204444/items/35P4MZTZ"],"uri":["http://zotero.org/users/1204444/items/35P4MZTZ"],"itemData":{"id":1521,"type":"article-journal","title":"Expression of human antibodies in eukaryotic micro-algae","container-title":"Vaccine","page":"1828-1832","volume":"23","issue":"15","source":"ScienceDirect","abstract":"Protein based therapeutics have enjoyed great success over the past decade. Unfortunately, with this clinical success comes a heavy price tag, owing to the inherently high costs of capitalization and production using mammalian cell fermentation. To address this problem, we have begun developing a system for the expression of recombinant proteins in the unicellular eukaryotic green algae, Chlamydomonas reinhardtii, leading to the production of human IgA single chain antibodies. The expression of human monoclonal antibodies in C. reinhardtii offers an attractive alternative to traditional mammalian based expression systems for several reasons, including an ability to rapidly obtain stable plastid and nuclear transformants, coupled with inherently low costs of capitalization and production.","DOI":"10.1016/j.vaccine.2004.11.013","ISSN":"0264-410X","shortTitle":"Plant-derived Vaccines and Antibodies: Potential and Limitations","journalAbbreviation":"Vaccine","author":[{"family":"Mayfield","given":"Stephen P."},{"family":"Franklin","given":"Scott E."}],"issued":{"date-parts":[["2005",3,7]]}}}],"schema":"https://github.com/citation-style-language/schema/raw/master/csl-citation.json"} </w:instrText>
      </w:r>
      <w:r w:rsidR="00BD03EC" w:rsidRPr="005B3C0C">
        <w:rPr>
          <w:szCs w:val="24"/>
        </w:rPr>
        <w:fldChar w:fldCharType="separate"/>
      </w:r>
      <w:r w:rsidR="00473EBC" w:rsidRPr="00473EBC">
        <w:rPr>
          <w:rFonts w:ascii="Calibri" w:hAnsi="Calibri"/>
        </w:rPr>
        <w:t>(Mayfield and Franklin, 2005)</w:t>
      </w:r>
      <w:r w:rsidR="00BD03EC" w:rsidRPr="005B3C0C">
        <w:rPr>
          <w:szCs w:val="24"/>
        </w:rPr>
        <w:fldChar w:fldCharType="end"/>
      </w:r>
      <w:r w:rsidRPr="005B3C0C">
        <w:rPr>
          <w:szCs w:val="24"/>
        </w:rPr>
        <w:t xml:space="preserve">, oral vaccines </w:t>
      </w:r>
      <w:r w:rsidR="00BD03EC" w:rsidRPr="005B3C0C">
        <w:rPr>
          <w:szCs w:val="24"/>
        </w:rPr>
        <w:fldChar w:fldCharType="begin"/>
      </w:r>
      <w:r w:rsidR="00790A49">
        <w:rPr>
          <w:szCs w:val="24"/>
        </w:rPr>
        <w:instrText xml:space="preserve"> ADDIN ZOTERO_ITEM CSL_CITATION {"citationID":"1h1tqvvv4p","properties":{"formattedCitation":"(Surzycki et al., 2009)","plainCitation":"(Surzycki et al., 2009)"},"citationItems":[{"id":1524,"uris":["http://zotero.org/users/1204444/items/TKKMU9ZK"],"uri":["http://zotero.org/users/1204444/items/TKKMU9ZK"],"itemData":{"id":1524,"type":"article-journal","title":"Factors effecting expression of vaccines in microalgae","container-title":"Biologicals","page":"133-138","volume":"37","issue":"3","source":"ScienceDirect","abstract":"PhycoBiologics is developing an oral vaccine delivery system using vaccines expressed in the chloroplast of microalgae. Despite many advances in plastid transformation technology, levels of expression remain inconsistent. We have concluded that the main factors affecting the level of recombinant protein expression in the chloroplast of Chlamydomonas are: codon optimization, protease activity, protein toxicity and transformation-associated genotypic modification.","DOI":"10.1016/j.biologicals.2009.02.005","ISSN":"1045-1056","shortTitle":"New Cell for New Vaccines III New Cell for New Vaccines Conference","journalAbbreviation":"Biologicals","author":[{"family":"Surzycki","given":"Raymond"},{"family":"Greenham","given":"Katie"},{"family":"Kitayama","given":"Kaoru"},{"family":"Dibal","given":"Flora"},{"family":"Wagner","given":"Richard"},{"family":"Rochaix","given":"Jean-David"},{"family":"Ajam","given":"Tarek"},{"family":"Surzycki","given":"Stefan"}],"issued":{"date-parts":[["2009",6]]}}}],"schema":"https://github.com/citation-style-language/schema/raw/master/csl-citation.json"} </w:instrText>
      </w:r>
      <w:r w:rsidR="00BD03EC" w:rsidRPr="005B3C0C">
        <w:rPr>
          <w:szCs w:val="24"/>
        </w:rPr>
        <w:fldChar w:fldCharType="separate"/>
      </w:r>
      <w:r w:rsidR="00473EBC" w:rsidRPr="00473EBC">
        <w:rPr>
          <w:rFonts w:ascii="Calibri" w:hAnsi="Calibri"/>
        </w:rPr>
        <w:t xml:space="preserve">(Surzycki </w:t>
      </w:r>
      <w:r w:rsidR="00490409" w:rsidRPr="00490409">
        <w:rPr>
          <w:rFonts w:ascii="Calibri" w:hAnsi="Calibri"/>
          <w:i/>
        </w:rPr>
        <w:t>et al</w:t>
      </w:r>
      <w:r w:rsidR="00473EBC" w:rsidRPr="00473EBC">
        <w:rPr>
          <w:rFonts w:ascii="Calibri" w:hAnsi="Calibri"/>
        </w:rPr>
        <w:t>., 2009)</w:t>
      </w:r>
      <w:r w:rsidR="00BD03EC" w:rsidRPr="005B3C0C">
        <w:rPr>
          <w:szCs w:val="24"/>
        </w:rPr>
        <w:fldChar w:fldCharType="end"/>
      </w:r>
      <w:r w:rsidRPr="005B3C0C">
        <w:rPr>
          <w:szCs w:val="24"/>
        </w:rPr>
        <w:t xml:space="preserve"> human growth hormones </w:t>
      </w:r>
      <w:r w:rsidR="00BD03EC" w:rsidRPr="005B3C0C">
        <w:rPr>
          <w:szCs w:val="24"/>
        </w:rPr>
        <w:fldChar w:fldCharType="begin"/>
      </w:r>
      <w:r w:rsidR="00790A49">
        <w:rPr>
          <w:szCs w:val="24"/>
        </w:rPr>
        <w:instrText xml:space="preserve"> ADDIN ZOTERO_ITEM CSL_CITATION {"citationID":"6hjku6ig8","properties":{"formattedCitation":"(Rasala et al., 2010)","plainCitation":"(Rasala et al., 2010)"},"citationItems":[{"id":1527,"uris":["http://zotero.org/users/1204444/items/RI5IECHW"],"uri":["http://zotero.org/users/1204444/items/RI5IECHW"],"itemData":{"id":1527,"type":"article-journal","title":"Production of therapeutic proteins in algae, analysis of expression of seven human proteins in the chloroplast of Chlamydomonas reinhardtii","container-title":"Plant Biotechnology Journal","page":"719–733","volume":"8","issue":"6","source":"Wiley Online Library","abstract":"Recombinant proteins are widely used today in many industries, including the biopharmaceutical industry, and can be expressed in bacteria, yeasts, mammalian and insect cell cultures, or in transgenic plants and animals. In addition, transgenic algae have also been shown to support recombinant protein expression, both from the nuclear and chloroplast genomes. However, to date, there are only a few reports on recombinant proteins expressed in the algal chloroplast. It is unclear whether this is because of few attempts or of limitations of the system that preclude expression of many proteins. Thus, we sought to assess the versatility of transgenic algae as a recombinant protein production platform. To do this, we tested whether the algal chloroplast could support the expression of a diverse set of current or potential human therapeutic proteins. Of the seven proteins chosen, &gt;50% expressed at levels sufficient for commercial production. Three expressed at 2%–3% of total soluble protein, while a forth protein accumulated to similar levels when translationally fused to a well-expressed serum amyloid protein. All of the algal chloroplast-expressed proteins are soluble and showed biological activity comparable to that of the same proteins expressed using traditional production platforms. Thus, the success rate, expression levels, and bioactivity achieved demonstrate the utility of Chlamydomonas reinhardtii as a robust platform for human therapeutic protein production.","DOI":"10.1111/j.1467-7652.2010.00503.x","ISSN":"1467-7652","language":"en","author":[{"family":"Rasala","given":"Beth A."},{"family":"Muto","given":"Machiko"},{"family":"Lee","given":"Philip A."},{"family":"Jager","given":"Michal"},{"family":"Cardoso","given":"Rosa M.F."},{"family":"Behnke","given":"Craig A."},{"family":"Kirk","given":"Peter"},{"family":"Hokanson","given":"Craig A."},{"family":"Crea","given":"Roberto"},{"family":"Mendez","given":"Michael"},{"family":"Mayfield","given":"Stephen P."}],"issued":{"date-parts":[["2010"]]}}}],"schema":"https://github.com/citation-style-language/schema/raw/master/csl-citation.json"} </w:instrText>
      </w:r>
      <w:r w:rsidR="00BD03EC" w:rsidRPr="005B3C0C">
        <w:rPr>
          <w:szCs w:val="24"/>
        </w:rPr>
        <w:fldChar w:fldCharType="separate"/>
      </w:r>
      <w:r w:rsidR="00473EBC" w:rsidRPr="00473EBC">
        <w:rPr>
          <w:rFonts w:ascii="Calibri" w:hAnsi="Calibri"/>
        </w:rPr>
        <w:t xml:space="preserve">(Rasala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and an anticancer immunotoxin </w:t>
      </w:r>
      <w:r w:rsidR="00BD03EC" w:rsidRPr="005B3C0C">
        <w:rPr>
          <w:szCs w:val="24"/>
        </w:rPr>
        <w:fldChar w:fldCharType="begin"/>
      </w:r>
      <w:r w:rsidR="00790A49">
        <w:rPr>
          <w:szCs w:val="24"/>
        </w:rPr>
        <w:instrText xml:space="preserve"> ADDIN ZOTERO_ITEM CSL_CITATION {"citationID":"1ti40vlm3o","properties":{"formattedCitation":"(Tran et al., 2012)","plainCitation":"(Tran et al., 2012)"},"citationItems":[{"id":294,"uris":["http://zotero.org/users/1204444/items/A3K4S4WB"],"uri":["http://zotero.org/users/1204444/items/A3K4S4WB"],"itemData":{"id":294,"type":"article-journal","title":"Production of unique immunotoxin cancer therapeutics in algal chloroplasts","container-title":"Proceedings of the National Academy of Sciences","source":"www.pnas.org","URL":"http://www.pnas.org/content/early/2012/12/05/1214638110","DOI":"10.1073/pnas.1214638110","ISSN":"0027-8424, 1091-6490","journalAbbreviation":"PNAS","language":"en","author":[{"family":"Tran","given":"Miller"},{"family":"Van","given":"Christina"},{"family":"Barrera","given":"Daniel J."},{"family":"Pettersson","given":"Pär L."},{"family":"Peinado","given":"Carlos D."},{"family":"Bui","given":"Jack"},{"family":"Mayfield","given":"Stephen P."}],"issued":{"date-parts":[["2012",12,10]]},"accessed":{"date-parts":[["2012",12,20]]}}}],"schema":"https://github.com/citation-style-language/schema/raw/master/csl-citation.json"} </w:instrText>
      </w:r>
      <w:r w:rsidR="00BD03EC" w:rsidRPr="005B3C0C">
        <w:rPr>
          <w:szCs w:val="24"/>
        </w:rPr>
        <w:fldChar w:fldCharType="separate"/>
      </w:r>
      <w:r w:rsidR="00473EBC" w:rsidRPr="00473EBC">
        <w:rPr>
          <w:rFonts w:ascii="Calibri" w:hAnsi="Calibri"/>
        </w:rPr>
        <w:t xml:space="preserve">(Tran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Nuclear transformation enables a wider range of possible transgenic protein expression and manipulation of metabolic processes (particularly useful to biofuel production). Until very recently algae transformation was restricted by the lack of an effective method of HR for the nuclear genome. The dominant route for transformation was via non-homologous recombination, which results in the integration of DNA at a random site </w:t>
      </w:r>
      <w:r w:rsidR="00BD03EC" w:rsidRPr="005B3C0C">
        <w:rPr>
          <w:szCs w:val="24"/>
        </w:rPr>
        <w:fldChar w:fldCharType="begin"/>
      </w:r>
      <w:r w:rsidR="00790A49">
        <w:rPr>
          <w:szCs w:val="24"/>
        </w:rPr>
        <w:instrText xml:space="preserve"> ADDIN ZOTERO_ITEM CSL_CITATION {"citationID":"15d1dtd8am","properties":{"formattedCitation":"{\\rtf (Le\\uc0\\u243{}n and Fern\\uc0\\u225{}ndez, 2007)}","plainCitation":"(León and Fernández, 2007)"},"citationItems":[{"id":1519,"uris":["http://zotero.org/users/1204444/items/9V26T9E2"],"uri":["http://zotero.org/users/1204444/items/9V26T9E2"],"itemData":{"id":1519,"type":"chapter","title":"Nuclear Transformation of Eukaryotic Microalgae: Historical Overview, Achiements and Problems.","container-title":"Transgenic Microalgae as Green Cell Factories","publisher":"Springer","edition":"2007","source":"Amazon.com","ISBN":"0-387-75531-4","editor":[{"family":"León","given":"Rosa"},{"family":"Cejudo","given":"Aurora Galván"},{"family":"Fernández","given":"Emilio"}],"author":[{"family":"León","given":"R"},{"family":"Fernández","given":"Emilio"}],"issued":{"date-parts":[["2007"]]}}}],"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León and Fernández, 2007)</w:t>
      </w:r>
      <w:r w:rsidR="00BD03EC" w:rsidRPr="005B3C0C">
        <w:rPr>
          <w:szCs w:val="24"/>
        </w:rPr>
        <w:fldChar w:fldCharType="end"/>
      </w:r>
      <w:r w:rsidRPr="005B3C0C">
        <w:rPr>
          <w:szCs w:val="24"/>
        </w:rPr>
        <w:t xml:space="preserve">. This random integration made site directed transformation almost impossible and led to very low expression levels </w:t>
      </w:r>
      <w:r w:rsidR="00BD03EC" w:rsidRPr="005B3C0C">
        <w:rPr>
          <w:szCs w:val="24"/>
        </w:rPr>
        <w:fldChar w:fldCharType="begin"/>
      </w:r>
      <w:r w:rsidR="00790A49">
        <w:rPr>
          <w:szCs w:val="24"/>
        </w:rPr>
        <w:instrText xml:space="preserve"> ADDIN ZOTERO_ITEM CSL_CITATION {"citationID":"0iOvi0go","properties":{"formattedCitation":"(Rosenberg et al., 2008)","plainCitation":"(Rosenberg et al., 2008)"},"citationItems":[{"id":1498,"uris":["http://zotero.org/users/1204444/items/CGRVR2BX"],"uri":["http://zotero.org/users/1204444/items/CGRVR2BX"],"itemData":{"id":1498,"type":"article-journal","title":"A green light for engineered algae: redirecting metabolism to fuel a biotechnology revolution","container-title":"Current Opinion in Biotechnology","page":"430-436","volume":"19","issue":"5","source":"ScienceDirect","abstract":"Microalgae have the potential to revolutionize biotechnology in a number of areas including nutrition, aquaculture, pharmaceuticals, and biofuels. Although algae have been commercially cultivated for over 50 years, metabolic engineering now seems necessary in order to achieve their full processing capabilities. Recently, the development of a number of transgenic algal strains boasting recombinant protein expression, engineered photosynthesis, and enhanced metabolism encourage the prospects of designer microalgae. Given the vast contributions that these solar-powered, carbon dioxide-sequestering organisms can provide to current global markets and the environment, an intensified focus on microalgal biotechnology is warranted. Ongoing advances in cultivation techniques coupled with genetic manipulation of crucial metabolic networks will further promote microalgae as an attractive platform for the production of numerous high-value compounds.","DOI":"10.1016/j.copbio.2008.07.008","ISSN":"0958-1669","shortTitle":"Tissue, cell and pathway engineering","journalAbbreviation":"Current Opinion in Biotechnology","author":[{"family":"Rosenberg","given":"Julian N"},{"family":"Oyler","given":"George A"},{"family":"Wilkinson","given":"Loy"},{"family":"Betenbaugh","given":"Michael J"}],"issued":{"date-parts":[["2008",10]]}}}],"schema":"https://github.com/citation-style-language/schema/raw/master/csl-citation.json"} </w:instrText>
      </w:r>
      <w:r w:rsidR="00BD03EC" w:rsidRPr="005B3C0C">
        <w:rPr>
          <w:szCs w:val="24"/>
        </w:rPr>
        <w:fldChar w:fldCharType="separate"/>
      </w:r>
      <w:r w:rsidR="00473EBC" w:rsidRPr="00473EBC">
        <w:rPr>
          <w:rFonts w:ascii="Calibri" w:hAnsi="Calibri"/>
        </w:rPr>
        <w:t xml:space="preserve">(Rosenberg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Pr="005B3C0C">
        <w:rPr>
          <w:szCs w:val="24"/>
        </w:rPr>
        <w:t xml:space="preserve">. In 2011 a group of scientists based at the (now defunct) biofuel company Aurora Algae published a protocol for highly efficient HR of the nuclear genome of an oleaginous </w:t>
      </w:r>
      <w:r w:rsidRPr="005B3C0C">
        <w:rPr>
          <w:i/>
          <w:szCs w:val="24"/>
        </w:rPr>
        <w:t xml:space="preserve">Nannochloropsis sp </w:t>
      </w:r>
      <w:r w:rsidR="00BD03EC" w:rsidRPr="005B3C0C">
        <w:rPr>
          <w:i/>
          <w:szCs w:val="24"/>
        </w:rPr>
        <w:fldChar w:fldCharType="begin"/>
      </w:r>
      <w:r w:rsidR="00790A49">
        <w:rPr>
          <w:i/>
          <w:szCs w:val="24"/>
        </w:rPr>
        <w:instrText xml:space="preserve"> ADDIN ZOTERO_ITEM CSL_CITATION {"citationID":"1fp48ec882","properties":{"formattedCitation":"(Kilian et al., 2011)","plainCitation":"(Kilian et al., 2011)"},"citationItems":[{"id":1473,"uris":["http://zotero.org/users/1204444/items/2IR2EAWA"],"uri":["http://zotero.org/users/1204444/items/2IR2EAWA"],"itemData":{"id":1473,"type":"article-journal","title":"High-efficiency homologous recombination in the oil-producing alga Nannochloropsis sp","container-title":"Proceedings of the National Academy of Sciences","source":"www.pnas.org","abstract":"Algae have reemerged as potential next-generation feedstocks for biofuels, but strain improvement and progress in algal biology research have been limited by the lack of advanced molecular tools for most eukaryotic microalgae. Here we describe the development of an efficient transformation method for Nannochloropsis sp., a fast-growing, unicellular alga capable of accumulating large amounts of oil. Moreover, we provide additional evidence that Nannochloropsis is haploid, and we demonstrate that insertion of transformation constructs into the nuclear genome can occur by high-efficiency homologous recombination. As examples, we generated knockouts of the genes encoding nitrate reductase and nitrite reductase, resulting in strains that were unable to grow on nitrate and nitrate/nitrite, respectively. The application of homologous recombination in this industrially relevant alga has the potential to rapidly advance algal functional genomics and biotechnology.","URL":"http://www.pnas.org/content/early/2011/11/23/1105861108","DOI":"10.1073/pnas.1105861108","ISSN":"0027-8424, 1091-6490","journalAbbreviation":"PNAS","language":"en","author":[{"family":"Kilian","given":"Oliver"},{"family":"Benemann","given":"Christina S. E."},{"family":"Niyogi","given":"Krishna K."},{"family":"Vick","given":"Bertrand"}],"issued":{"date-parts":[["2011",11,28]]},"accessed":{"date-parts":[["2013",2,22]]}}}],"schema":"https://github.com/citation-style-language/schema/raw/master/csl-citation.json"} </w:instrText>
      </w:r>
      <w:r w:rsidR="00BD03EC" w:rsidRPr="005B3C0C">
        <w:rPr>
          <w:i/>
          <w:szCs w:val="24"/>
        </w:rPr>
        <w:fldChar w:fldCharType="separate"/>
      </w:r>
      <w:r w:rsidR="00473EBC" w:rsidRPr="00473EBC">
        <w:rPr>
          <w:rFonts w:ascii="Calibri" w:hAnsi="Calibri"/>
        </w:rPr>
        <w:t xml:space="preserve">(Kilian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Another algal biotechnology company, Solazyme (now called TerraVia), also developed an independent protocol for HR in 2010 (published in 2012) with the heterotrophic species </w:t>
      </w:r>
      <w:r w:rsidRPr="005B3C0C">
        <w:rPr>
          <w:i/>
          <w:szCs w:val="24"/>
        </w:rPr>
        <w:t xml:space="preserve">Prototheca moriformis </w:t>
      </w:r>
      <w:r w:rsidR="00BD03EC" w:rsidRPr="005B3C0C">
        <w:rPr>
          <w:i/>
          <w:szCs w:val="24"/>
        </w:rPr>
        <w:fldChar w:fldCharType="begin"/>
      </w:r>
      <w:r w:rsidR="00790A49">
        <w:rPr>
          <w:i/>
          <w:szCs w:val="24"/>
        </w:rPr>
        <w:instrText xml:space="preserve"> ADDIN ZOTERO_ITEM CSL_CITATION {"citationID":"2c7843kdp","properties":{"formattedCitation":"(Franklin et al., 2012)","plainCitation":"(Franklin et al., 2012)"},"citationItems":[{"id":1397,"uris":["http://zotero.org/users/1204444/items/7F8BRQ97"],"uri":["http://zotero.org/users/1204444/items/7F8BRQ97"],"itemData":{"id":1397,"type":"patent","title":"Renewable chemical production from novel fatty acid feedstocks","abstract":"Disclosed herein are methods of manufacturing renewable chemicals through the manufacture of novel triglyceride oils followed by chemical modification of the oils. Methods such as transesterification, hydrogenation, hydrocracking, deoxygenation, isomerization, interesterification, hydroxylation, hydrolysis and saponification are disclosed. Novel oils containing fatty acid chain lengths of C8, C10, C12 or C14 are also disclosed and are useful as feedstocks in the methods of the invention.","URL":"http://www.google.co.uk/patents?id=FeUfAgAAEBAJ","call-number":"12/981,409","note":"U.S. Classification: 435/134; 435/196; 435/233; 435/193; 435/189; 435/691","number":"8222010","author":[{"family":"Franklin","given":"Scott"},{"family":"Somanchi","given":"Aravind"},{"family":"Espina","given":"Karen"},{"family":"Rudenko","given":"George"},{"family":"Chua","given":"Penelope"}],"issued":{"date-parts":[["2012",7,17]]},"accessed":{"date-parts":[["2013",2,13]]},"submitted":{"date-parts":[["2010",12,29]]}}}],"schema":"https://github.com/citation-style-language/schema/raw/master/csl-citation.json"} </w:instrText>
      </w:r>
      <w:r w:rsidR="00BD03EC" w:rsidRPr="005B3C0C">
        <w:rPr>
          <w:i/>
          <w:szCs w:val="24"/>
        </w:rPr>
        <w:fldChar w:fldCharType="separate"/>
      </w:r>
      <w:r w:rsidR="00473EBC" w:rsidRPr="00473EBC">
        <w:rPr>
          <w:rFonts w:ascii="Calibri" w:hAnsi="Calibri"/>
        </w:rPr>
        <w:t xml:space="preserve">(Franklin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i/>
          <w:szCs w:val="24"/>
        </w:rPr>
        <w:t xml:space="preserve">. </w:t>
      </w:r>
      <w:r w:rsidRPr="005B3C0C">
        <w:rPr>
          <w:szCs w:val="24"/>
        </w:rPr>
        <w:t xml:space="preserve">The authors used this method to express a heterogeneous sucrose invertase enzyme with high efficiency. The enzyme is secreted extracellularly to convert sucrose into glucose, which can be utilised by </w:t>
      </w:r>
      <w:r w:rsidRPr="005B3C0C">
        <w:rPr>
          <w:i/>
          <w:szCs w:val="24"/>
        </w:rPr>
        <w:t xml:space="preserve">P. moriformis </w:t>
      </w:r>
      <w:r w:rsidRPr="005B3C0C">
        <w:rPr>
          <w:szCs w:val="24"/>
        </w:rPr>
        <w:t>as a carbon and energy source. TerraVia utilises a heterotrophic production pathway (discussion in Section 1.5), consequently this technology is particularly revolutionary for the company as the transgenic alga can substantially lower costs and environmental impact by utilising waste molasses from sugar cane processing (which explains the recent partnership of TerraVia with Bunge who have extensive sugar cane operations in Brazil).</w:t>
      </w:r>
    </w:p>
    <w:p w14:paraId="40277827" w14:textId="77777777" w:rsidR="005B3C0C" w:rsidRPr="005B3C0C" w:rsidRDefault="005B3C0C" w:rsidP="005B3C0C">
      <w:pPr>
        <w:spacing w:line="360" w:lineRule="auto"/>
        <w:rPr>
          <w:szCs w:val="24"/>
        </w:rPr>
      </w:pPr>
      <w:r w:rsidRPr="005B3C0C">
        <w:rPr>
          <w:szCs w:val="24"/>
        </w:rPr>
        <w:lastRenderedPageBreak/>
        <w:t xml:space="preserve">This type of genetic manipulation requires both the understanding of the role of particular active enzymes and the genes that influence them. In the last decade, availability of rapid large scale sequencing technology has enabled the elucidation of the nuclear, chloroplast and mitochondrial genomes of a number of microalgae species </w:t>
      </w:r>
      <w:r w:rsidR="00BD03EC" w:rsidRPr="005B3C0C">
        <w:rPr>
          <w:szCs w:val="24"/>
        </w:rPr>
        <w:fldChar w:fldCharType="begin"/>
      </w:r>
      <w:r w:rsidR="00790A49">
        <w:rPr>
          <w:szCs w:val="24"/>
        </w:rPr>
        <w:instrText xml:space="preserve"> ADDIN ZOTERO_ITEM CSL_CITATION {"citationID":"OKqVyDXL","properties":{"formattedCitation":"(Merchant et al., 2007; Radakovits et al., 2010)","plainCitation":"(Merchant et al., 2007; Radakovits et al., 2010)"},"citationItems":[{"id":1172,"uris":["http://zotero.org/users/1204444/items/PC8CQWR3"],"uri":["http://zotero.org/users/1204444/items/PC8CQWR3"],"itemData":{"id":1172,"type":"article-journal","title":"The Chlamydomonas Genome Reveals the Evolution of Key Animal and Plant Functions","container-title":"Science","page":"245-250","volume":"318","issue":"5848","source":"www.sciencemag.org","abstract":"Chlamydomonas reinhardtii is a unicellular green alga whose lineage diverged from land plants over 1 billion years ago. It is a model system for studying chloroplast-based photosynthesis, as well as the structure, assembly, and function of eukaryotic flagella (cilia), which were inherited from the common ancestor of plants and animals, but lost in land plants. We sequenced the </w:instrText>
      </w:r>
      <w:r w:rsidR="00790A49">
        <w:rPr>
          <w:rFonts w:ascii="Cambria Math" w:hAnsi="Cambria Math" w:cs="Cambria Math"/>
          <w:szCs w:val="24"/>
        </w:rPr>
        <w:instrText>∼</w:instrText>
      </w:r>
      <w:r w:rsidR="00790A49">
        <w:rPr>
          <w:szCs w:val="24"/>
        </w:rPr>
        <w:instrText xml:space="preserve">120-megabase nuclear genome of Chlamydomonas and performed comparative phylogenomic analyses, identifying genes encoding uncharacterized proteins that are likely associated with the function and biogenesis of chloroplasts or eukaryotic flagella. Analyses of the Chlamydomonas genome advance our understanding of the ancestral eukaryotic cell, reveal previously unknown genes associated with photosynthetic and flagellar functions, and establish links between ciliopathy and the composition and function of flagella.","DOI":"10.1126/science.1143609","ISSN":"0036-8075, 1095-9203","journalAbbreviation":"Science","language":"en","author":[{"family":"Merchant","given":"Sabeeha S."},{"family":"Prochnik","given":"Simon E."},{"family":"Vallon","given":"Olivier"},{"family":"Harris","given":"Elizabeth H."},{"family":"Karpowicz","given":"Steven J."},{"family":"Witman","given":"George B."},{"family":"Terry","given":"Astrid"},{"family":"Salamov","given":"Asaf"},{"family":"Fritz-Laylin","given":"Lillian K."},{"family":"Maréchal-Drouard","given":"Laurence"},{"family":"Marshall","given":"Wallace F."},{"family":"Qu","given":"Liang-Hu"},{"family":"Nelson","given":"David R."},{"family":"Sanderfoot","given":"Anton A."},{"family":"Spalding","given":"Martin H."},{"family":"Kapitonov","given":"Vladimir V."},{"family":"Ren","given":"Qinghu"},{"family":"Ferris","given":"Patrick"},{"family":"Lindquist","given":"Erika"},{"family":"Shapiro","given":"Harris"},{"family":"Lucas","given":"Susan M."},{"family":"Grimwood","given":"Jane"},{"family":"Schmutz","given":"Jeremy"},{"family":"Cardol","given":"Pierre"},{"family":"Cerutti","given":"Heriberto"},{"family":"Chanfreau","given":"Guillaume"},{"family":"Chen","given":"Chun-Long"},{"family":"Cognat","given":"Valérie"},{"family":"Croft","given":"Martin T."},{"family":"Dent","given":"Rachel"},{"family":"Dutcher","given":"Susan"},{"family":"Fernández","given":"Emilio"},{"family":"Fukuzawa","given":"Hideya"},{"family":"González-Ballester","given":"David"},{"family":"González-Halphen","given":"Diego"},{"family":"Hallmann","given":"Armin"},{"family":"Hanikenne","given":"Marc"},{"family":"Hippler","given":"Michael"},{"family":"Inwood","given":"William"},{"family":"Jabbari","given":"Kamel"},{"family":"Kalanon","given":"Ming"},{"family":"Kuras","given":"Richard"},{"family":"Lefebvre","given":"Paul A."},{"family":"Lemaire","given":"Stéphane D."},{"family":"Lobanov","given":"Alexey V."},{"family":"Lohr","given":"Martin"},{"family":"Manuell","given":"Andrea"},{"family":"Meier","given":"Iris"},{"family":"Mets","given":"Laurens"},{"family":"Mittag","given":"Maria"},{"family":"Mittelmeier","given":"Telsa"},{"family":"Moroney","given":"James V."},{"family":"Moseley","given":"Jeffrey"},{"family":"Napoli","given":"Carolyn"},{"family":"Nedelcu","given":"Aurora M."},{"family":"Niyogi","given":"Krishna"},{"family":"Novoselov","given":"Sergey V."},{"family":"Paulsen","given":"Ian T."},{"family":"Pazour","given":"Greg"},{"family":"Purton","given":"Saul"},{"family":"Ral","given":"Jean-Philippe"},{"family":"Riaño-Pachón","given":"Diego Mauricio"},{"family":"Riekhof","given":"Wayne"},{"family":"Rymarquis","given":"Linda"},{"family":"Schroda","given":"Michael"},{"family":"Stern","given":"David"},{"family":"Umen","given":"James"},{"family":"Willows","given":"Robert"},{"family":"Wilson","given":"Nedra"},{"family":"Zimmer","given":"Sara Lana"},{"family":"Allmer","given":"Jens"},{"family":"Balk","given":"Janneke"},{"family":"Bisova","given":"Katerina"},{"family":"Chen","given":"Chong-Jian"},{"family":"Elias","given":"Marek"},{"family":"Gendler","given":"Karla"},{"family":"Hauser","given":"Charles"},{"family":"Lamb","given":"Mary Rose"},{"family":"Ledford","given":"Heidi"},{"family":"Long","given":"Joanne C."},{"family":"Minagawa","given":"Jun"},{"family":"Page","given":"M. Dudley"},{"family":"Pan","given":"Junmin"},{"family":"Pootakham","given":"Wirulda"},{"family":"Roje","given":"Sanja"},{"family":"Rose","given":"Annkatrin"},{"family":"Stahlberg","given":"Eric"},{"family":"Terauchi","given":"Aimee M."},{"family":"Yang","given":"Pinfen"},{"family":"Ball","given":"Steven"},{"family":"Bowler","given":"Chris"},{"family":"Dieckmann","given":"Carol L."},{"family":"Gladyshev","given":"Vadim N."},{"family":"Green","given":"Pamela"},{"family":"Jorgensen","given":"Richard"},{"family":"Mayfield","given":"Stephen"},{"family":"Mueller-Roeber","given":"Bernd"},{"family":"Rajamani","given":"Sathish"},{"family":"Sayre","given":"Richard T."},{"family":"Brokstein","given":"Peter"},{"family":"Dubchak","given":"Inna"},{"family":"Goodstein","given":"David"},{"family":"Hornick","given":"Leila"},{"family":"Huang","given":"Y. Wayne"},{"family":"Jhaveri","given":"Jinal"},{"family":"Luo","given":"Yigong"},{"family":"Martínez","given":"Diego"},{"family":"Ngau","given":"Wing Chi Abby"},{"family":"Otillar","given":"Bobby"},{"family":"Poliakov","given":"Alexander"},{"family":"Porter","given":"Aaron"},{"family":"Szajkowski","given":"Lukasz"},{"family":"Werner","given":"Gregory"},{"family":"Zhou","given":"Kemin"},{"family":"Grigoriev","given":"Igor V."},{"family":"Rokhsar","given":"Daniel S."},{"family":"Grossman","given":"Arthur R."}],"issued":{"date-parts":[["2007",10,12]]}}},{"id":1354,"uris":["http://zotero.org/users/1204444/items/9CVXQVTE"],"uri":["http://zotero.org/users/1204444/items/9CVXQVTE"],"itemData":{"id":1354,"type":"article-journal","title":"Genetic Engineering of Algae for Enhanced Biofuel Production","container-title":"Eukaryotic Cell","page":"486-501","volume":"9","issue":"4","source":"ec.asm.org","abstract":"There are currently intensive global research efforts aimed at increasing and modifying the accumulation of lipids, alcohols, hydrocarbons, polysaccharides, and other energy storage compounds in photosynthetic organisms, yeast, and bacteria through genetic engineering. Many improvements have been realized, including increased lipid and carbohydrate production, improved H2 yields, and the diversion of central metabolic intermediates into fungible biofuels. Photosynthetic microorganisms are attracting considerable interest within these efforts due to their relatively high photosynthetic conversion efficiencies, diverse metabolic capabilities, superior growth rates, and ability to store or secrete energy-rich hydrocarbons. Relative to cyanobacteria, eukaryotic microalgae possess several unique metabolic attributes of relevance to biofuel production, including the accumulation of significant quantities of triacylglycerol; the synthesis of storage starch (amylopectin and amylose), which is similar to that found in higher plants; and the ability to efficiently couple photosynthetic electron transport to H2 production. Although the application of genetic engineering to improve energy production phenotypes in eukaryotic microalgae is in its infancy, significant advances in the development of genetic manipulation tools have recently been achieved with microalgal model systems and are being used to manipulate central carbon metabolism in these organisms. It is likely that many of these advances can be extended to industrially relevant organisms. This review is focused on potential avenues of genetic engineering that may be undertaken in order to improve microalgae as a biofuel platform for the production of biohydrogen, starch-derived alcohols, diesel fuel surrogates, and/or alkanes.","DOI":"10.1128/EC.00364-09","ISSN":"1535-9778, 1535-9786","journalAbbreviation":"Eukaryotic Cell","language":"en","author":[{"family":"Radakovits","given":"Randor"},{"family":"Jinkerson","given":"Robert E."},{"family":"Darzins","given":"Al"},{"family":"Posewitz","given":"Matthew C."}],"issued":{"date-parts":[["2010",4,1]]}}}],"schema":"https://github.com/citation-style-language/schema/raw/master/csl-citation.json"} </w:instrText>
      </w:r>
      <w:r w:rsidR="00BD03EC" w:rsidRPr="005B3C0C">
        <w:rPr>
          <w:szCs w:val="24"/>
        </w:rPr>
        <w:fldChar w:fldCharType="separate"/>
      </w:r>
      <w:r w:rsidR="00473EBC" w:rsidRPr="00473EBC">
        <w:rPr>
          <w:rFonts w:ascii="Calibri" w:hAnsi="Calibri"/>
        </w:rPr>
        <w:t xml:space="preserve">(Merchant </w:t>
      </w:r>
      <w:r w:rsidR="00490409" w:rsidRPr="00490409">
        <w:rPr>
          <w:rFonts w:ascii="Calibri" w:hAnsi="Calibri"/>
          <w:i/>
        </w:rPr>
        <w:t>et al</w:t>
      </w:r>
      <w:r w:rsidR="00473EBC" w:rsidRPr="00473EBC">
        <w:rPr>
          <w:rFonts w:ascii="Calibri" w:hAnsi="Calibri"/>
        </w:rPr>
        <w:t xml:space="preserve">., 2007; Radakovits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Understanding the function of particular genes within the genome (specifically genes involved in lipid metabolism) has been aided by previous research on orthologues of known enzymes found in well studied yeast and plant species </w:t>
      </w:r>
      <w:r w:rsidR="00BD03EC" w:rsidRPr="005B3C0C">
        <w:rPr>
          <w:szCs w:val="24"/>
        </w:rPr>
        <w:fldChar w:fldCharType="begin"/>
      </w:r>
      <w:r w:rsidR="00790A49">
        <w:rPr>
          <w:szCs w:val="24"/>
        </w:rPr>
        <w:instrText xml:space="preserve"> ADDIN ZOTERO_ITEM CSL_CITATION {"citationID":"hfopknrrk","properties":{"formattedCitation":"(Hu et al., 2008; Merchant et al., 2012)","plainCitation":"(Hu et al., 2008; Merchant et al., 2012)"},"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id":1451,"uris":["http://zotero.org/users/1204444/items/J7KBZQDP"],"uri":["http://zotero.org/users/1204444/items/J7KBZQDP"],"itemData":{"id":1451,"type":"article-journal","title":"TAG, You’re it! Chlamydomonas as a reference organism for understanding algal triacylglycerol accumulation","container-title":"Current Opinion in Biotechnology","page":"352-363","volume":"23","issue":"3","source":"ScienceDirect","abstract":"Photosynthetic organisms are responsible for converting sunlight into organic matter, and they are therefore seen as a resource for the renewable fuel industry. Ethanol and esterified fatty acids (biodiesel) are the most common fuel products derived from these photosynthetic organisms. The potential of algae as producers of biodiesel precursor (or triacylglycerols (TAGs)) has yet to be realized because of the limited knowledge of the underlying biochemistry, cell biology and genetics. Well-characterized pathways from fungi and land plants have been used to identify algal homologs of key enzymes in TAG synthesis, including diacylglcyerol acyltransferases, phospholipid diacylglycerol acyltransferase and phosphatidate phosphatases. Many laboratories have adopted Chlamydomonas reinhardtii as a reference organism for discovery of algal-specific adaptations of TAG metabolism. Stressed Chlamydomonas cells, grown either photoautotrophically or photoheterotrophically, accumulate TAG in plastid and cytoplasmic lipid bodies, reaching 46–65% of dry weight in starch accumulation (sta) mutants. State of the art genomic technologies including expression profiling and proteomics have identified new proteins, including key components of lipid droplets, candidate regulators and lipid/TAG degrading activities. By analogy with crop plants, it is expected that advances in algal breeding and genome engineering may facilitate realizing the potential in algae.","DOI":"10.1016/j.copbio.2011.12.001","ISSN":"0958-1669","shortTitle":"Energy biotechnology • Environmental biotechnology","journalAbbreviation":"Current Opinion in Biotechnology","author":[{"family":"Merchant","given":"Sabeeha S"},{"family":"Kropat","given":"Janette"},{"family":"Liu","given":"Bensheng"},{"family":"Shaw","given":"Johnathan"},{"family":"Warakanont","given":"Jaruswan"}],"issued":{"date-parts":[["2012",6]]}}}],"schema":"https://github.com/citation-style-language/schema/raw/master/csl-citation.json"} </w:instrText>
      </w:r>
      <w:r w:rsidR="00BD03EC" w:rsidRPr="005B3C0C">
        <w:rPr>
          <w:szCs w:val="24"/>
        </w:rPr>
        <w:fldChar w:fldCharType="separate"/>
      </w:r>
      <w:r w:rsidR="00473EBC" w:rsidRPr="00473EBC">
        <w:rPr>
          <w:rFonts w:ascii="Calibri" w:hAnsi="Calibri"/>
        </w:rPr>
        <w:t xml:space="preserve">(Hu </w:t>
      </w:r>
      <w:r w:rsidR="00490409" w:rsidRPr="00490409">
        <w:rPr>
          <w:rFonts w:ascii="Calibri" w:hAnsi="Calibri"/>
          <w:i/>
        </w:rPr>
        <w:t>et al</w:t>
      </w:r>
      <w:r w:rsidR="00473EBC" w:rsidRPr="00473EBC">
        <w:rPr>
          <w:rFonts w:ascii="Calibri" w:hAnsi="Calibri"/>
        </w:rPr>
        <w:t xml:space="preserve">., 2008; Merchant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Lipid metabolism associated genes unique to microalgae have been successfully identified using a method called deep transcriptome analysis. This method, although expensive, detects genome wide expression changes in nutrient deficient conditions that trigger lipid accumulation </w:t>
      </w:r>
      <w:r w:rsidR="00BD03EC" w:rsidRPr="005B3C0C">
        <w:rPr>
          <w:szCs w:val="24"/>
        </w:rPr>
        <w:fldChar w:fldCharType="begin"/>
      </w:r>
      <w:r w:rsidR="00790A49">
        <w:rPr>
          <w:szCs w:val="24"/>
        </w:rPr>
        <w:instrText xml:space="preserve"> ADDIN ZOTERO_ITEM CSL_CITATION {"citationID":"cS8jpej6","properties":{"formattedCitation":"(Miller et al., 2010; Msanne et al., 2012; R. Ramanan et al., 2013)","plainCitation":"(Miller et al., 2010; Msanne et al., 2012; R. Ramanan et al., 2013)"},"citationItems":[{"id":1476,"uris":["http://zotero.org/users/1204444/items/I4ZF2P7R"],"uri":["http://zotero.org/users/1204444/items/I4ZF2P7R"],"itemData":{"id":1476,"type":"article-journal","title":"Changes in Transcript Abundance in Chlamydomonas reinhardtii following Nitrogen Deprivation Predict Diversion of Metabolism","container-title":"Plant Physiology","page":"1737-1752","volume":"154","issue":"4","source":"www.plantphysiol.org","abstract":"Like many microalgae, Chlamydomonas reinhardtii forms lipid droplets rich in triacylglycerols when nutrient deprived. To begin studying the mechanisms underlying this process, nitrogen (N) deprivation was used to induce triacylglycerol accumulation and changes in developmental programs such as gametogenesis. Comparative global analysis of transcripts under induced and noninduced conditions was applied as a first approach to studying molecular changes that promote or accompany triacylglycerol accumulation in cells encountering a new nutrient environment. Towards this goal, high-throughput sequencing technology was employed to generate large numbers of expressed sequence tags of eight biologically independent libraries, four for each condition, N replete and N deprived, allowing a statistically sound comparison of expression levels under the two tested conditions. As expected, N deprivation activated a subset of control genes involved in gametogenesis while down-regulating protein biosynthesis. Genes for components of photosynthesis were also down-regulated, with the exception of the PSBS gene. N deprivation led to a marked redirection of metabolism: the primary carbon source, acetate, was no longer converted to cell building blocks by the glyoxylate cycle and gluconeogenesis but funneled directly into fatty acid biosynthesis. Additional fatty acids may be produced by membrane remodeling, a process that is suggested by the changes observed in transcript abundance of putative lipase genes. Inferences on metabolism based on transcriptional analysis are indirect, but biochemical experiments supported some of these deductions. The data provided here represent a rich source for the exploration of the mechanism of oil accumulation in microalgae.","DOI":"10.1104/pp.110.165159","ISSN":"0032-0889, 1532-2548","journalAbbreviation":"Plant Physiol.","language":"en","author":[{"family":"Miller","given":"Rachel"},{"family":"Wu","given":"Guangxi"},{"family":"Deshpande","given":"Rahul R."},{"family":"Vieler","given":"Astrid"},{"family":"Gärtner","given":"Katrin"},{"family":"Li","given":"Xiaobo"},{"family":"Moellering","given":"Eric R."},{"family":"Zäuner","given":"Simone"},{"family":"Cornish","given":"Adam J."},{"family":"Liu","given":"Bensheng"},{"family":"Bullard","given":"Blair"},{"family":"Sears","given":"Barbara B."},{"family":"Kuo","given":"Min-Hao"},{"family":"Hegg","given":"Eric L."},{"family":"Shachar-Hill","given":"Yair"},{"family":"Shiu","given":"Shin-Han"},{"family":"Benning","given":"Christoph"}],"issued":{"date-parts":[["2010",12,1]]}}},{"id":1455,"uris":["http://zotero.org/users/1204444/items/HSHU3RDJ"],"uri":["http://zotero.org/users/1204444/items/HSHU3RDJ"],"itemData":{"id":1455,"type":"article-journal","title":"Metabolic and gene expression changes triggered by nitrogen deprivation in the photoautotrophically grown microalgae Chlamydomonas reinhardtii and Coccomyxa sp. C-169","container-title":"Phytochemistry","page":"50-59","volume":"75","source":"ScienceDirect","abstract":"Microalgae are emerging as suitable feedstocks for renewable biofuel production. Characterizing the metabolic pathways involved in the biosynthesis of energy-rich compounds, such as lipids and carbohydrates, and the environmental factors influencing their accumulation is necessary to realize the full potential of these organisms as energy resources. The model green alga Chlamydomonas reinhardtii accumulates significant amounts of triacylglycerols (TAGs) under nitrogen starvation or salt stress in medium containing acetate. However, since cultivation of microalgae for biofuel production may need to rely on sunlight as the main source of energy for biomass synthesis, metabolic and gene expression changes occurring in Chlamydomonas and Coccomyxa subjected to nitrogen deprivation were examined under strictly photoautotrophic conditions. Interestingly, nutrient depletion triggered a similar pattern of early synthesis of starch followed by substantial TAG accumulation in both of these fairly divergent green microalgae. A marked decrease in chlorophyll and protein contents was also observed, including reduction in ribosomal polypeptides and some key enzymes for CO2 assimilation like ribulose-1,5-bisphosphate carboxylase/oxygenase. These results suggest that turnover of nitrogen-rich compounds such as proteins may provide carbon/energy for TAG biosynthesis in the nutrient deprived cells. In Chlamydomonas, several genes coding for diacylglycerol:acyl-CoA acyltransferases, catalyzing the acylation of diacylglycerol to TAG, displayed increased transcript abundance under nitrogen depletion but, counterintuitively, genes encoding enzymes for de novo fatty acid synthesis, such as 3-ketoacyl-ACP synthase I, were down-regulated. Understanding the interdependence of these anabolic and catabolic processes and their regulation may allow the engineering of algal strains with improved capacity to convert their biomass into useful biofuel precursors.","DOI":"10.1016/j.phytochem.2011.12.007","ISSN":"0031-9422","journalAbbreviation":"Phytochemistry","author":[{"family":"Msanne","given":"Joseph"},{"family":"Xu","given":"Di"},{"family":"Konda","given":"Anji Reddy"},{"family":"Casas-Mollano","given":"J. Armando"},{"family":"Awada","given":"Tala"},{"family":"Cahoon","given":"Edgar B."},{"family":"Cerutti","given":"Heriberto"}],"issued":{"date-parts":[["2012",3]]}}},{"id":1445,"uris":["http://zotero.org/users/1204444/items/MMX24FF6"],"uri":["http://zotero.org/users/1204444/items/MMX24FF6"],"itemData":{"id":1445,"type":"article-journal","title":"Lipid droplet synthesis is limited by acetate availability in starchless mutant of Chlamydomonas reinhardtii","container-title":"FEBS Letters","page":"370-377","volume":"587","issue":"4","source":"Scopus","abstract":"Phenotypic and genotypic changes in Chlamydomonas reinhardtii BafJ5, a starchless mutant, with respect to lipid metabolism was studied in different trophic states under nitrogen (N) sufficient and limited conditions. Interestingly, cellular lipid content increased linearly with input acetate concentration with highest lipid content (</w:instrText>
      </w:r>
      <w:r w:rsidR="00790A49">
        <w:rPr>
          <w:rFonts w:ascii="Cambria Math" w:hAnsi="Cambria Math" w:cs="Cambria Math"/>
          <w:szCs w:val="24"/>
        </w:rPr>
        <w:instrText>∼</w:instrText>
      </w:r>
      <w:r w:rsidR="00790A49">
        <w:rPr>
          <w:szCs w:val="24"/>
        </w:rPr>
        <w:instrText xml:space="preserve">42%) under nitrogen limitation and mixotrophic state. RT-qPCR studies indicate that key fatty acid biosynthesis genes are down-regulated under N limitation but not under mixotrophic state, whereas, ACS2, encoding Acetyl-CoA synthetase, and DGTT4, encoding Diacylglycerol O-acyltransferase, are up-regulated under all conditions. These results collectively indicate that acetate is the limiting factor and central molecule in lipid droplet synthesis. The study also provides further evidence of the presence of a chloroplast pathway for triacylglycerol synthesis in microalgae. © 2013 Federation of European Biochemical Societies. Published by Elsevier B.V. All rights reserved.","DOI":"10.1016/j.febslet.2012.12.020","ISSN":"00145793","language":"English","author":[{"family":"Ramanan","given":"R."},{"family":"Kim","given":"B.-H."},{"family":"Cho","given":"D.-H."},{"family":"Ko","given":"S.-R."},{"family":"Oh","given":"H.-M."},{"family":"Kim","given":"H.-S."}],"issued":{"date-parts":[["2013"]]}}}],"schema":"https://github.com/citation-style-language/schema/raw/master/csl-citation.json"} </w:instrText>
      </w:r>
      <w:r w:rsidR="00BD03EC" w:rsidRPr="005B3C0C">
        <w:rPr>
          <w:szCs w:val="24"/>
        </w:rPr>
        <w:fldChar w:fldCharType="separate"/>
      </w:r>
      <w:r w:rsidR="00473EBC" w:rsidRPr="00473EBC">
        <w:rPr>
          <w:rFonts w:ascii="Calibri" w:hAnsi="Calibri"/>
        </w:rPr>
        <w:t xml:space="preserve">(Miller </w:t>
      </w:r>
      <w:r w:rsidR="00490409" w:rsidRPr="00490409">
        <w:rPr>
          <w:rFonts w:ascii="Calibri" w:hAnsi="Calibri"/>
          <w:i/>
        </w:rPr>
        <w:t>et al</w:t>
      </w:r>
      <w:r w:rsidR="00473EBC" w:rsidRPr="00473EBC">
        <w:rPr>
          <w:rFonts w:ascii="Calibri" w:hAnsi="Calibri"/>
        </w:rPr>
        <w:t xml:space="preserve">., 2010; Msanne </w:t>
      </w:r>
      <w:r w:rsidR="00490409" w:rsidRPr="00490409">
        <w:rPr>
          <w:rFonts w:ascii="Calibri" w:hAnsi="Calibri"/>
          <w:i/>
        </w:rPr>
        <w:t>et al</w:t>
      </w:r>
      <w:r w:rsidR="00473EBC" w:rsidRPr="00473EBC">
        <w:rPr>
          <w:rFonts w:ascii="Calibri" w:hAnsi="Calibri"/>
        </w:rPr>
        <w:t xml:space="preserve">., 2012; R. Ramanan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In addition to genomic studies, proteomic analyses of the lipid synthesising organelles have greatly increased our understanding of unique aspects of the algae lipid metabolism </w:t>
      </w:r>
      <w:r w:rsidR="00BD03EC" w:rsidRPr="005B3C0C">
        <w:rPr>
          <w:szCs w:val="24"/>
        </w:rPr>
        <w:fldChar w:fldCharType="begin"/>
      </w:r>
      <w:r w:rsidR="00790A49">
        <w:rPr>
          <w:szCs w:val="24"/>
        </w:rPr>
        <w:instrText xml:space="preserve"> ADDIN ZOTERO_ITEM CSL_CITATION {"citationID":"10s0coe9kn","properties":{"formattedCitation":"(Moellering and Benning, 2010a; Nguyen et al., 2011)","plainCitation":"(Moellering and Benning, 2010a; Nguyen et al., 2011)"},"citationItems":[{"id":1415,"uris":["http://zotero.org/users/1204444/items/D58P273X"],"uri":["http://zotero.org/users/1204444/items/D58P273X"],"itemData":{"id":1415,"type":"article-journal","title":"RNA Interference Silencing of a Major Lipid Droplet Protein Affects Lipid Droplet Size in Chlamydomonas reinhardtii","container-title":"Eukaryotic Cell","page":"97-106","volume":"9","issue":"1","source":"ec.asm.org","DOI":"10.1128/EC.00203-09","ISSN":"1535-9778, 1535-9786","journalAbbreviation":"Eukaryotic Cell","language":"en","author":[{"family":"Moellering","given":"Eric R."},{"family":"Benning","given":"Christoph"}],"issued":{"date-parts":[["2010",1,1]]}}},{"id":1449,"uris":["http://zotero.org/users/1204444/items/HIA74VMQ"],"uri":["http://zotero.org/users/1204444/items/HIA74VMQ"],"itemData":{"id":1449,"type":"article-journal","title":"Proteomic profiling of oil bodies isolated from the unicellular green microalga Chlamydomonas reinhardtii: With focus on proteins involved in lipid metabolism","container-title":"PROTEOMICS","page":"4266–4273","volume":"11","issue":"21","source":"Wiley Online Library","abstract":"Oil bodies are sites of energy and carbon storage in many organisms including microalgae. As a step toward deciphering oil accumulation mechanisms in algae, we used proteomics to analyze purified oil bodies from the model microalga Chlamydomonas reinhardtii grown under nitrogen deprivation. Among the 248 proteins (≥2 peptides) identified by LC-MS/MS, 33 were putatively involved in the metabolism of lipids (mostly acyl-lipids and sterols). Compared with a recently reported Chlamydomonas oil body proteome, 19 new proteins of lipid metabolism were identified, spanning the key steps of the triacylglycerol synthesis pathway and including a glycerol-3-phosphate acyltransferase (GPAT), a lysophosphatidic acid acyltransferase (LPAT) and a putative phospholipid:diacylglycerol acyltransferase (PDAT). In addition, proteins putatively involved in deacylation/reacylation, sterol synthesis, lipid signaling and lipid trafficking were found to be associated with the oil body fraction. This data set thus provides evidence that Chlamydomonas oil bodies are not only storage compartments but also are dynamic structures likely to be involved in processes such as oil synthesis, degradation and lipid homeostasis. The proteins identified here should provide useful targets for genetic studies aiming at increasing our understanding of triacyglycerol synthesis and the role of oil bodies in microalgal cell functions.","DOI":"10.1002/pmic.201100114","ISSN":"1615-9861","shortTitle":"Proteomic profiling of oil bodies isolated from the unicellular green microalga Chlamydomonas reinhardtii","language":"en","author":[{"family":"Nguyen","given":"Hoa M."},{"family":"Baudet","given":"Mathieu"},{"family":"Cuiné","given":"Stéphan"},{"family":"Adriano","given":"Jean-Marc"},{"family":"Barthe","given":"Damien"},{"family":"Billon","given":"Emmanuelle"},{"family":"Bruley","given":"Christophe"},{"family":"Beisson","given":"Fred"},{"family":"Peltier","given":"Gilles"},{"family":"Ferro","given":"Myriam"},{"family":"Li-Beisson","given":"Yonghua"}],"issued":{"date-parts":[["2011"]]}}}],"schema":"https://github.com/citation-style-language/schema/raw/master/csl-citation.json"} </w:instrText>
      </w:r>
      <w:r w:rsidR="00BD03EC" w:rsidRPr="005B3C0C">
        <w:rPr>
          <w:szCs w:val="24"/>
        </w:rPr>
        <w:fldChar w:fldCharType="separate"/>
      </w:r>
      <w:r w:rsidR="009F6881">
        <w:rPr>
          <w:rFonts w:ascii="Calibri" w:hAnsi="Calibri"/>
        </w:rPr>
        <w:t>(Moellering and Benning, 2010</w:t>
      </w:r>
      <w:r w:rsidR="00473EBC" w:rsidRPr="00473EBC">
        <w:rPr>
          <w:rFonts w:ascii="Calibri" w:hAnsi="Calibri"/>
        </w:rPr>
        <w:t xml:space="preserve">; Nguyen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w:t>
      </w:r>
    </w:p>
    <w:p w14:paraId="453939E6" w14:textId="77777777" w:rsidR="005B3C0C" w:rsidRPr="005B3C0C" w:rsidRDefault="005B3C0C" w:rsidP="005B3C0C">
      <w:pPr>
        <w:spacing w:line="360" w:lineRule="auto"/>
        <w:rPr>
          <w:szCs w:val="24"/>
        </w:rPr>
      </w:pPr>
      <w:r w:rsidRPr="005B3C0C">
        <w:rPr>
          <w:szCs w:val="24"/>
        </w:rPr>
        <w:t xml:space="preserve">While the algal biotechnology industry has made significant progress since its revival post 2007, no company is commercially producing a biofuel, as opposed to fulfilling development orders </w:t>
      </w:r>
      <w:r w:rsidR="00BD03EC" w:rsidRPr="005B3C0C">
        <w:rPr>
          <w:szCs w:val="24"/>
        </w:rPr>
        <w:fldChar w:fldCharType="begin"/>
      </w:r>
      <w:r w:rsidR="00790A49">
        <w:rPr>
          <w:szCs w:val="24"/>
        </w:rPr>
        <w:instrText xml:space="preserve"> ADDIN ZOTERO_ITEM CSL_CITATION {"citationID":"c28mo8dvf","properties":{"formattedCitation":"(Lane, 2015a)","plainCitation":"(Lane, 2015a)"},"citationItems":[{"id":4189,"uris":["http://zotero.org/users/1204444/items/MA5BQUXK"],"uri":["http://zotero.org/users/1204444/items/MA5BQUXK"],"itemData":{"id":4189,"type":"webpage","title":"Algenol CEO exits; staff cut by 25%, investors re-up for two years, new direction tipped : Biofuels Digest","URL":"http://www.biofuelsdigest.com/bdigest/2015/10/25/algenol-ceo-exits-staff-cut-by-25-investors-re-up-for-two-years-new-direction-tipped/","shortTitle":"Algenol CEO exits; staff cut by 25%, investors re-up for two years, new direction tipped","author":[{"family":"Lane","given":"Jim"}],"issued":{"date-parts":[["2015"]]},"accessed":{"date-parts":[["2015",10,27]]}}}],"schema":"https://github.com/citation-style-language/schema/raw/master/csl-citation.json"} </w:instrText>
      </w:r>
      <w:r w:rsidR="00BD03EC" w:rsidRPr="005B3C0C">
        <w:rPr>
          <w:szCs w:val="24"/>
        </w:rPr>
        <w:fldChar w:fldCharType="separate"/>
      </w:r>
      <w:r w:rsidRPr="005B3C0C">
        <w:t>(Lane, 2015a)</w:t>
      </w:r>
      <w:r w:rsidR="00BD03EC" w:rsidRPr="005B3C0C">
        <w:rPr>
          <w:szCs w:val="24"/>
        </w:rPr>
        <w:fldChar w:fldCharType="end"/>
      </w:r>
      <w:r w:rsidRPr="005B3C0C">
        <w:rPr>
          <w:szCs w:val="24"/>
        </w:rPr>
        <w:t xml:space="preserve">. The majority of algal biofuel companies have experienced setbacks in scale-up and reducing production costs. These issues coupled with considerable pressure from venture capitalist investors to produce a near-term profit, and importantly a significant reduction in oil prices in 2014 and 2015, have forced many companies to use their optimised production platforms to diversify into new high-value product markets while continuing research and development into biofuel production. Such markets include skincare products (TerraVia), specialist non-fuel oils and oleochemicals (TerraVia), polyunsaturated fatty acid and protein nutraceuticals (TerraVia, Sapphire Energy, Cellana, Solix), immune system promotors and feed for livestock (Algae Scientific, Triton, Cellena, Sapphire Energy), fertilisers (Heliae), astaxanthin (Heliae, Solix) </w:t>
      </w:r>
      <w:r w:rsidR="00BD03EC" w:rsidRPr="005B3C0C">
        <w:rPr>
          <w:szCs w:val="24"/>
        </w:rPr>
        <w:fldChar w:fldCharType="begin"/>
      </w:r>
      <w:r w:rsidR="00790A49">
        <w:rPr>
          <w:szCs w:val="24"/>
        </w:rPr>
        <w:instrText xml:space="preserve"> ADDIN ZOTERO_ITEM CSL_CITATION {"citationID":"1pv5cgv38i","properties":{"formattedCitation":"(Lane, 2015b)","plainCitation":"(Lane, 2015b)"},"citationItems":[{"id":4234,"uris":["http://zotero.org/users/1204444/items/CX3QVIN9"],"uri":["http://zotero.org/users/1204444/items/CX3QVIN9"],"itemData":{"id":4234,"type":"article-newspaper","title":"The Business of Algae and the Dream of Algae : Biofuels Digest","container-title":"Biofuel Digest","URL":"http://www.biofuelsdigest.com/bdigest/2015/10/01/the-business-of-algae-and-the-dream-of-algae/","shortTitle":"The Business of Algae and the Dream of Algae","author":[{"family":"Lane","given":"Jim"}],"issued":{"date-parts":[["2015"]]},"accessed":{"date-parts":[["2015",10,23]]}}}],"schema":"https://github.com/citation-style-language/schema/raw/master/csl-citation.json"} </w:instrText>
      </w:r>
      <w:r w:rsidR="00BD03EC" w:rsidRPr="005B3C0C">
        <w:rPr>
          <w:szCs w:val="24"/>
        </w:rPr>
        <w:fldChar w:fldCharType="separate"/>
      </w:r>
      <w:r w:rsidRPr="005B3C0C">
        <w:t>(Lane, 2015b)</w:t>
      </w:r>
      <w:r w:rsidR="00BD03EC" w:rsidRPr="005B3C0C">
        <w:rPr>
          <w:szCs w:val="24"/>
        </w:rPr>
        <w:fldChar w:fldCharType="end"/>
      </w:r>
      <w:r w:rsidRPr="005B3C0C">
        <w:rPr>
          <w:szCs w:val="24"/>
        </w:rPr>
        <w:t xml:space="preserve">. This trend was highlighted recently  when a leading algal biofuels company, Algenol, which after 9 years of research and development, was set to produce biofuels commercially in 2015, but was forced by investors, who were themselves driven by the prolonged outlook of low oil prices, to </w:t>
      </w:r>
      <w:r w:rsidRPr="005B3C0C">
        <w:rPr>
          <w:szCs w:val="24"/>
        </w:rPr>
        <w:lastRenderedPageBreak/>
        <w:t xml:space="preserve">drop all biofuel production plans and shift focus to wastewater treatment and carbon capture </w:t>
      </w:r>
      <w:r w:rsidR="00BD03EC" w:rsidRPr="005B3C0C">
        <w:rPr>
          <w:szCs w:val="24"/>
        </w:rPr>
        <w:fldChar w:fldCharType="begin"/>
      </w:r>
      <w:r w:rsidR="00790A49">
        <w:rPr>
          <w:szCs w:val="24"/>
        </w:rPr>
        <w:instrText xml:space="preserve"> ADDIN ZOTERO_ITEM CSL_CITATION {"citationID":"6dP6tjqe","properties":{"formattedCitation":"(Lane, 2015a)","plainCitation":"(Lane, 2015a)"},"citationItems":[{"id":4189,"uris":["http://zotero.org/users/1204444/items/MA5BQUXK"],"uri":["http://zotero.org/users/1204444/items/MA5BQUXK"],"itemData":{"id":4189,"type":"webpage","title":"Algenol CEO exits; staff cut by 25%, investors re-up for two years, new direction tipped : Biofuels Digest","URL":"http://www.biofuelsdigest.com/bdigest/2015/10/25/algenol-ceo-exits-staff-cut-by-25-investors-re-up-for-two-years-new-direction-tipped/","shortTitle":"Algenol CEO exits; staff cut by 25%, investors re-up for two years, new direction tipped","author":[{"family":"Lane","given":"Jim"}],"issued":{"date-parts":[["2015"]]},"accessed":{"date-parts":[["2015",10,27]]}}}],"schema":"https://github.com/citation-style-language/schema/raw/master/csl-citation.json"} </w:instrText>
      </w:r>
      <w:r w:rsidR="00BD03EC" w:rsidRPr="005B3C0C">
        <w:rPr>
          <w:szCs w:val="24"/>
        </w:rPr>
        <w:fldChar w:fldCharType="separate"/>
      </w:r>
      <w:r w:rsidRPr="005B3C0C">
        <w:t>(Lane, 2015a)</w:t>
      </w:r>
      <w:r w:rsidR="00BD03EC" w:rsidRPr="005B3C0C">
        <w:rPr>
          <w:szCs w:val="24"/>
        </w:rPr>
        <w:fldChar w:fldCharType="end"/>
      </w:r>
      <w:r w:rsidRPr="005B3C0C">
        <w:rPr>
          <w:szCs w:val="24"/>
        </w:rPr>
        <w:t xml:space="preserve">. </w:t>
      </w:r>
    </w:p>
    <w:p w14:paraId="3F6F1335" w14:textId="77777777" w:rsidR="005B3C0C" w:rsidRPr="005B3C0C" w:rsidRDefault="005B3C0C" w:rsidP="005B3C0C">
      <w:pPr>
        <w:spacing w:line="360" w:lineRule="auto"/>
      </w:pPr>
      <w:r w:rsidRPr="005B3C0C">
        <w:rPr>
          <w:szCs w:val="24"/>
        </w:rPr>
        <w:t xml:space="preserve">Despite the recent commercial shift the future for algae biotechnology as a whole is bright. Momentum driven by commercial interest has dramatically accelerated research and development and opened up exciting new areas such as recombinant protein production. Governmental funding, less susceptible to short-term profit outlooks, continues to invest in long-term algal biofuel development, with the US DoE investing a further $18 million in 2015 to 6 academic algal projects to reduce the price from $7.50 to sub-$5 by 2019 </w:t>
      </w:r>
      <w:r w:rsidR="00BD03EC" w:rsidRPr="005B3C0C">
        <w:rPr>
          <w:szCs w:val="24"/>
        </w:rPr>
        <w:fldChar w:fldCharType="begin"/>
      </w:r>
      <w:r w:rsidR="00670425">
        <w:rPr>
          <w:szCs w:val="24"/>
        </w:rPr>
        <w:instrText xml:space="preserve"> ADDIN ZOTERO_ITEM CSL_CITATION {"citationID":"2bghcijhmu","properties":{"formattedCitation":"(US DoE, 2015)","plainCitation":"(US DoE, 2015)"},"citationItems":[{"id":4200,"uris":["http://zotero.org/users/1204444/items/MWFG565P"],"uri":["http://zotero.org/users/1204444/items/MWFG565P"],"itemData":{"id":4200,"type":"webpage","title":"Energy Department Awards $18 Million to Develop Valuable Bioproducts and Biofuels from Algae","container-title":"Energy.gov","abstract":"Energy Department Awards $18 Million to Develop Valuable Bioproducts and Biofuels from Algae","URL":"http://energy.gov/eere/articles/energy-department-awards-18-million-develop-valuable-bioproducts-and-biofuels-algae","author":[{"family":"US DoE","given":""}],"issued":{"date-parts":[["2015"]]},"accessed":{"date-parts":[["2015",10,27]]}}}],"schema":"https://github.com/citation-style-language/schema/raw/master/csl-citation.json"} </w:instrText>
      </w:r>
      <w:r w:rsidR="00BD03EC" w:rsidRPr="005B3C0C">
        <w:rPr>
          <w:szCs w:val="24"/>
        </w:rPr>
        <w:fldChar w:fldCharType="separate"/>
      </w:r>
      <w:r w:rsidRPr="005B3C0C">
        <w:t>(US DoE, 2015)</w:t>
      </w:r>
      <w:r w:rsidR="00BD03EC" w:rsidRPr="005B3C0C">
        <w:rPr>
          <w:szCs w:val="24"/>
        </w:rPr>
        <w:fldChar w:fldCharType="end"/>
      </w:r>
      <w:r w:rsidRPr="005B3C0C">
        <w:rPr>
          <w:szCs w:val="24"/>
        </w:rPr>
        <w:t xml:space="preserve">. The current oil price pressure facing the algae biotechnology industry has forced a diversification of research priorities, which ultimately will lead to further innovation. </w:t>
      </w:r>
    </w:p>
    <w:p w14:paraId="2340AC40" w14:textId="77777777" w:rsidR="005B3C0C" w:rsidRPr="005B3C0C" w:rsidRDefault="005B3C0C" w:rsidP="005B3C0C">
      <w:pPr>
        <w:pStyle w:val="Heading2"/>
        <w:spacing w:after="120" w:line="360" w:lineRule="auto"/>
        <w:rPr>
          <w:color w:val="auto"/>
        </w:rPr>
      </w:pPr>
      <w:bookmarkStart w:id="5" w:name="_Toc462059732"/>
      <w:r w:rsidRPr="005B3C0C">
        <w:rPr>
          <w:color w:val="auto"/>
        </w:rPr>
        <w:t>Microalgal biofuels</w:t>
      </w:r>
      <w:bookmarkEnd w:id="5"/>
    </w:p>
    <w:p w14:paraId="031CDE7B" w14:textId="77777777" w:rsidR="005B3C0C" w:rsidRPr="005B3C0C" w:rsidRDefault="005B3C0C" w:rsidP="005B3C0C">
      <w:pPr>
        <w:spacing w:line="360" w:lineRule="auto"/>
        <w:rPr>
          <w:szCs w:val="24"/>
        </w:rPr>
      </w:pPr>
      <w:r w:rsidRPr="005B3C0C">
        <w:rPr>
          <w:szCs w:val="24"/>
        </w:rPr>
        <w:t xml:space="preserve">One of the many advantages of microalgae as a biofuel production platform is the versatility of the organisms to produce a variety of different biofuel products via multiple production pathways. In recent years the drive to develop an efficient, economically viable, sustainable and high quality biofuel (not just from algal feedstocks) has led to a rapid evolution of production options beyond the conventional fermentation and transesterification pathways. As a point of reference, the typical pathway of algal production is demonstrated in Figure </w:t>
      </w:r>
      <w:r w:rsidR="00F65F12">
        <w:rPr>
          <w:szCs w:val="24"/>
        </w:rPr>
        <w:t>5</w:t>
      </w:r>
      <w:r w:rsidRPr="005B3C0C">
        <w:rPr>
          <w:szCs w:val="24"/>
        </w:rPr>
        <w:t>. This section will provide a brief overview of the current biofuel production pathways and summarise how they alter research goals from a biological viewpoint.</w:t>
      </w:r>
      <w:r w:rsidRPr="005B3C0C">
        <w:rPr>
          <w:noProof/>
          <w:szCs w:val="24"/>
          <w:lang w:eastAsia="en-GB"/>
        </w:rPr>
        <w:t xml:space="preserve"> </w:t>
      </w:r>
    </w:p>
    <w:p w14:paraId="058FD640" w14:textId="77777777" w:rsidR="005B3C0C" w:rsidRPr="005B3C0C" w:rsidRDefault="005128F7" w:rsidP="005B3C0C">
      <w:pPr>
        <w:spacing w:line="360" w:lineRule="auto"/>
        <w:rPr>
          <w:szCs w:val="24"/>
        </w:rPr>
      </w:pPr>
      <w:r>
        <w:rPr>
          <w:noProof/>
          <w:szCs w:val="24"/>
          <w:lang w:eastAsia="en-GB"/>
        </w:rPr>
        <w:lastRenderedPageBreak/>
        <mc:AlternateContent>
          <mc:Choice Requires="wpg">
            <w:drawing>
              <wp:anchor distT="0" distB="0" distL="114300" distR="114300" simplePos="0" relativeHeight="251803136" behindDoc="0" locked="0" layoutInCell="1" allowOverlap="1" wp14:anchorId="22D999DF" wp14:editId="543707F0">
                <wp:simplePos x="0" y="0"/>
                <wp:positionH relativeFrom="column">
                  <wp:posOffset>89535</wp:posOffset>
                </wp:positionH>
                <wp:positionV relativeFrom="paragraph">
                  <wp:posOffset>273685</wp:posOffset>
                </wp:positionV>
                <wp:extent cx="5089525" cy="3506470"/>
                <wp:effectExtent l="0" t="0" r="0" b="0"/>
                <wp:wrapTopAndBottom/>
                <wp:docPr id="784" name="Group 7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9525" cy="3506470"/>
                          <a:chOff x="-1501" y="-95"/>
                          <a:chExt cx="50902" cy="35074"/>
                        </a:xfrm>
                      </wpg:grpSpPr>
                      <wpg:grpSp>
                        <wpg:cNvPr id="785" name="Group 23"/>
                        <wpg:cNvGrpSpPr>
                          <a:grpSpLocks/>
                        </wpg:cNvGrpSpPr>
                        <wpg:grpSpPr bwMode="auto">
                          <a:xfrm>
                            <a:off x="11191" y="-95"/>
                            <a:ext cx="25533" cy="31032"/>
                            <a:chOff x="0" y="-95"/>
                            <a:chExt cx="25538" cy="31035"/>
                          </a:xfrm>
                        </wpg:grpSpPr>
                        <wps:wsp>
                          <wps:cNvPr id="786" name="Text Box 24"/>
                          <wps:cNvSpPr>
                            <a:spLocks noChangeArrowheads="1"/>
                          </wps:cNvSpPr>
                          <wps:spPr bwMode="auto">
                            <a:xfrm>
                              <a:off x="3827" y="3827"/>
                              <a:ext cx="16668" cy="2765"/>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124CEF1C" w14:textId="77777777" w:rsidR="003B14DC" w:rsidRPr="00970488" w:rsidRDefault="003B14DC" w:rsidP="005B3C0C">
                                <w:pPr>
                                  <w:jc w:val="center"/>
                                  <w:rPr>
                                    <w:b/>
                                  </w:rPr>
                                </w:pPr>
                                <w:r w:rsidRPr="00970488">
                                  <w:rPr>
                                    <w:b/>
                                  </w:rPr>
                                  <w:t>Algae Cultivation</w:t>
                                </w:r>
                              </w:p>
                            </w:txbxContent>
                          </wps:txbx>
                          <wps:bodyPr rot="0" vert="horz" wrap="square" lIns="36000" tIns="36000" rIns="36000" bIns="36000" anchor="t" anchorCtr="0" upright="1">
                            <a:noAutofit/>
                          </wps:bodyPr>
                        </wps:wsp>
                        <wps:wsp>
                          <wps:cNvPr id="787" name="Text Box 25"/>
                          <wps:cNvSpPr>
                            <a:spLocks noChangeArrowheads="1"/>
                          </wps:cNvSpPr>
                          <wps:spPr bwMode="auto">
                            <a:xfrm>
                              <a:off x="5954" y="8293"/>
                              <a:ext cx="12554" cy="2762"/>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70662FDA" w14:textId="77777777" w:rsidR="003B14DC" w:rsidRPr="00970488" w:rsidRDefault="003B14DC" w:rsidP="005B3C0C">
                                <w:pPr>
                                  <w:jc w:val="center"/>
                                  <w:rPr>
                                    <w:b/>
                                  </w:rPr>
                                </w:pPr>
                                <w:r w:rsidRPr="00970488">
                                  <w:rPr>
                                    <w:b/>
                                  </w:rPr>
                                  <w:t>Harvesting</w:t>
                                </w:r>
                              </w:p>
                            </w:txbxContent>
                          </wps:txbx>
                          <wps:bodyPr rot="0" vert="horz" wrap="square" lIns="36000" tIns="36000" rIns="36000" bIns="36000" anchor="t" anchorCtr="0" upright="1">
                            <a:noAutofit/>
                          </wps:bodyPr>
                        </wps:wsp>
                        <wps:wsp>
                          <wps:cNvPr id="788" name="Text Box 27"/>
                          <wps:cNvSpPr>
                            <a:spLocks noChangeArrowheads="1"/>
                          </wps:cNvSpPr>
                          <wps:spPr bwMode="auto">
                            <a:xfrm>
                              <a:off x="0" y="12759"/>
                              <a:ext cx="25431" cy="5238"/>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7FECCFDF" w14:textId="77777777" w:rsidR="003B14DC" w:rsidRPr="00970488" w:rsidRDefault="003B14DC" w:rsidP="005B3C0C">
                                <w:pPr>
                                  <w:contextualSpacing/>
                                  <w:jc w:val="center"/>
                                  <w:rPr>
                                    <w:b/>
                                  </w:rPr>
                                </w:pPr>
                                <w:r w:rsidRPr="00970488">
                                  <w:rPr>
                                    <w:b/>
                                  </w:rPr>
                                  <w:t>Biomass processing</w:t>
                                </w:r>
                              </w:p>
                              <w:p w14:paraId="3AEFA8A1" w14:textId="77777777" w:rsidR="003B14DC" w:rsidRPr="00970488" w:rsidRDefault="003B14DC" w:rsidP="005B3C0C">
                                <w:pPr>
                                  <w:contextualSpacing/>
                                  <w:jc w:val="center"/>
                                  <w:rPr>
                                    <w:sz w:val="20"/>
                                    <w:szCs w:val="20"/>
                                  </w:rPr>
                                </w:pPr>
                                <w:r w:rsidRPr="00970488">
                                  <w:rPr>
                                    <w:b/>
                                    <w:sz w:val="20"/>
                                    <w:szCs w:val="20"/>
                                  </w:rPr>
                                  <w:t>(dewatering</w:t>
                                </w:r>
                                <w:r>
                                  <w:rPr>
                                    <w:b/>
                                    <w:sz w:val="20"/>
                                    <w:szCs w:val="20"/>
                                  </w:rPr>
                                  <w:t>,</w:t>
                                </w:r>
                                <w:r w:rsidRPr="00970488">
                                  <w:rPr>
                                    <w:b/>
                                    <w:sz w:val="20"/>
                                    <w:szCs w:val="20"/>
                                  </w:rPr>
                                  <w:t xml:space="preserve"> thickening, filtering, drying)</w:t>
                                </w:r>
                              </w:p>
                            </w:txbxContent>
                          </wps:txbx>
                          <wps:bodyPr rot="0" vert="horz" wrap="square" lIns="36000" tIns="36000" rIns="36000" bIns="36000" anchor="t" anchorCtr="0" upright="1">
                            <a:noAutofit/>
                          </wps:bodyPr>
                        </wps:wsp>
                        <wps:wsp>
                          <wps:cNvPr id="789" name="Text Box 28"/>
                          <wps:cNvSpPr>
                            <a:spLocks noChangeArrowheads="1"/>
                          </wps:cNvSpPr>
                          <wps:spPr bwMode="auto">
                            <a:xfrm>
                              <a:off x="0" y="19346"/>
                              <a:ext cx="25431" cy="5106"/>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02109F9B" w14:textId="77777777" w:rsidR="003B14DC" w:rsidRPr="00970488" w:rsidRDefault="003B14DC" w:rsidP="005B3C0C">
                                <w:pPr>
                                  <w:contextualSpacing/>
                                  <w:jc w:val="center"/>
                                  <w:rPr>
                                    <w:b/>
                                  </w:rPr>
                                </w:pPr>
                                <w:r w:rsidRPr="00970488">
                                  <w:rPr>
                                    <w:b/>
                                  </w:rPr>
                                  <w:t>Oil Extraction</w:t>
                                </w:r>
                              </w:p>
                              <w:p w14:paraId="52C7AAA4" w14:textId="77777777" w:rsidR="003B14DC" w:rsidRPr="00970488" w:rsidRDefault="003B14DC" w:rsidP="005B3C0C">
                                <w:pPr>
                                  <w:contextualSpacing/>
                                  <w:jc w:val="center"/>
                                  <w:rPr>
                                    <w:sz w:val="20"/>
                                    <w:szCs w:val="20"/>
                                  </w:rPr>
                                </w:pPr>
                                <w:r w:rsidRPr="00970488">
                                  <w:rPr>
                                    <w:b/>
                                    <w:sz w:val="20"/>
                                    <w:szCs w:val="20"/>
                                  </w:rPr>
                                  <w:t>(cell disruption and oil extraction)</w:t>
                                </w:r>
                              </w:p>
                            </w:txbxContent>
                          </wps:txbx>
                          <wps:bodyPr rot="0" vert="horz" wrap="square" lIns="36000" tIns="36000" rIns="36000" bIns="36000" anchor="t" anchorCtr="0" upright="1">
                            <a:noAutofit/>
                          </wps:bodyPr>
                        </wps:wsp>
                        <wps:wsp>
                          <wps:cNvPr id="790" name="Text Box 29"/>
                          <wps:cNvSpPr>
                            <a:spLocks noChangeArrowheads="1"/>
                          </wps:cNvSpPr>
                          <wps:spPr bwMode="auto">
                            <a:xfrm>
                              <a:off x="106" y="25940"/>
                              <a:ext cx="25432" cy="5000"/>
                            </a:xfrm>
                            <a:prstGeom prst="roundRect">
                              <a:avLst>
                                <a:gd name="adj" fmla="val 16667"/>
                              </a:avLst>
                            </a:prstGeom>
                            <a:solidFill>
                              <a:schemeClr val="lt1">
                                <a:lumMod val="100000"/>
                                <a:lumOff val="0"/>
                              </a:schemeClr>
                            </a:solidFill>
                            <a:ln w="6350">
                              <a:solidFill>
                                <a:srgbClr val="000000"/>
                              </a:solidFill>
                              <a:round/>
                              <a:headEnd/>
                              <a:tailEnd/>
                            </a:ln>
                          </wps:spPr>
                          <wps:txbx>
                            <w:txbxContent>
                              <w:p w14:paraId="428BEBA9" w14:textId="77777777" w:rsidR="003B14DC" w:rsidRPr="00970488" w:rsidRDefault="003B14DC" w:rsidP="005B3C0C">
                                <w:pPr>
                                  <w:contextualSpacing/>
                                  <w:jc w:val="center"/>
                                  <w:rPr>
                                    <w:b/>
                                  </w:rPr>
                                </w:pPr>
                                <w:r w:rsidRPr="00970488">
                                  <w:rPr>
                                    <w:b/>
                                  </w:rPr>
                                  <w:t>Biodiesel production</w:t>
                                </w:r>
                              </w:p>
                              <w:p w14:paraId="0CDC7F33" w14:textId="77777777" w:rsidR="003B14DC" w:rsidRPr="00970488" w:rsidRDefault="003B14DC" w:rsidP="005B3C0C">
                                <w:pPr>
                                  <w:contextualSpacing/>
                                  <w:jc w:val="center"/>
                                  <w:rPr>
                                    <w:sz w:val="20"/>
                                    <w:szCs w:val="20"/>
                                  </w:rPr>
                                </w:pPr>
                                <w:r w:rsidRPr="00970488">
                                  <w:rPr>
                                    <w:b/>
                                    <w:sz w:val="20"/>
                                    <w:szCs w:val="20"/>
                                  </w:rPr>
                                  <w:t>(transesterification and purification)</w:t>
                                </w:r>
                              </w:p>
                            </w:txbxContent>
                          </wps:txbx>
                          <wps:bodyPr rot="0" vert="horz" wrap="square" lIns="36000" tIns="36000" rIns="36000" bIns="36000" anchor="t" anchorCtr="0" upright="1">
                            <a:noAutofit/>
                          </wps:bodyPr>
                        </wps:wsp>
                        <wps:wsp>
                          <wps:cNvPr id="792" name="Text Box 31"/>
                          <wps:cNvSpPr>
                            <a:spLocks noChangeArrowheads="1"/>
                          </wps:cNvSpPr>
                          <wps:spPr bwMode="auto">
                            <a:xfrm>
                              <a:off x="7655" y="0"/>
                              <a:ext cx="4381" cy="2476"/>
                            </a:xfrm>
                            <a:prstGeom prst="roundRect">
                              <a:avLst>
                                <a:gd name="adj" fmla="val 16667"/>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round/>
                                  <a:headEnd/>
                                  <a:tailEnd/>
                                </a14:hiddenLine>
                              </a:ext>
                            </a:extLst>
                          </wps:spPr>
                          <wps:txbx>
                            <w:txbxContent>
                              <w:p w14:paraId="1B6EFB03" w14:textId="77777777" w:rsidR="003B14DC" w:rsidRPr="00970488" w:rsidRDefault="003B14DC" w:rsidP="005B3C0C">
                                <w:pPr>
                                  <w:jc w:val="center"/>
                                  <w:rPr>
                                    <w:b/>
                                  </w:rPr>
                                </w:pPr>
                                <w:r w:rsidRPr="00970488">
                                  <w:rPr>
                                    <w:b/>
                                  </w:rPr>
                                  <w:t>H</w:t>
                                </w:r>
                                <w:r w:rsidRPr="00970488">
                                  <w:rPr>
                                    <w:b/>
                                    <w:vertAlign w:val="subscript"/>
                                  </w:rPr>
                                  <w:t>2</w:t>
                                </w:r>
                                <w:r w:rsidRPr="00970488">
                                  <w:rPr>
                                    <w:b/>
                                  </w:rPr>
                                  <w:t>O</w:t>
                                </w:r>
                              </w:p>
                            </w:txbxContent>
                          </wps:txbx>
                          <wps:bodyPr rot="0" vert="horz" wrap="square" lIns="36000" tIns="36000" rIns="36000" bIns="36000" anchor="t" anchorCtr="0" upright="1">
                            <a:noAutofit/>
                          </wps:bodyPr>
                        </wps:wsp>
                        <wps:wsp>
                          <wps:cNvPr id="793" name="Text Box 291"/>
                          <wps:cNvSpPr>
                            <a:spLocks noChangeArrowheads="1"/>
                          </wps:cNvSpPr>
                          <wps:spPr bwMode="auto">
                            <a:xfrm>
                              <a:off x="10951" y="0"/>
                              <a:ext cx="4382" cy="2476"/>
                            </a:xfrm>
                            <a:prstGeom prst="roundRect">
                              <a:avLst>
                                <a:gd name="adj" fmla="val 16667"/>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round/>
                                  <a:headEnd/>
                                  <a:tailEnd/>
                                </a14:hiddenLine>
                              </a:ext>
                            </a:extLst>
                          </wps:spPr>
                          <wps:txbx>
                            <w:txbxContent>
                              <w:p w14:paraId="20FCA47B" w14:textId="77777777" w:rsidR="003B14DC" w:rsidRPr="00970488" w:rsidRDefault="003B14DC" w:rsidP="005B3C0C">
                                <w:pPr>
                                  <w:jc w:val="center"/>
                                  <w:rPr>
                                    <w:b/>
                                  </w:rPr>
                                </w:pPr>
                                <w:r w:rsidRPr="00970488">
                                  <w:rPr>
                                    <w:b/>
                                  </w:rPr>
                                  <w:t>CO</w:t>
                                </w:r>
                                <w:r w:rsidRPr="00970488">
                                  <w:rPr>
                                    <w:b/>
                                    <w:vertAlign w:val="subscript"/>
                                  </w:rPr>
                                  <w:t>2</w:t>
                                </w:r>
                              </w:p>
                            </w:txbxContent>
                          </wps:txbx>
                          <wps:bodyPr rot="0" vert="horz" wrap="square" lIns="36000" tIns="36000" rIns="36000" bIns="36000" anchor="t" anchorCtr="0" upright="1">
                            <a:noAutofit/>
                          </wps:bodyPr>
                        </wps:wsp>
                        <wps:wsp>
                          <wps:cNvPr id="794" name="Text Box 301"/>
                          <wps:cNvSpPr>
                            <a:spLocks noChangeArrowheads="1"/>
                          </wps:cNvSpPr>
                          <wps:spPr bwMode="auto">
                            <a:xfrm>
                              <a:off x="13500" y="-95"/>
                              <a:ext cx="8668" cy="3238"/>
                            </a:xfrm>
                            <a:prstGeom prst="roundRect">
                              <a:avLst>
                                <a:gd name="adj" fmla="val 16667"/>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round/>
                                  <a:headEnd/>
                                  <a:tailEnd/>
                                </a14:hiddenLine>
                              </a:ext>
                            </a:extLst>
                          </wps:spPr>
                          <wps:txbx>
                            <w:txbxContent>
                              <w:p w14:paraId="60CFDBA9" w14:textId="77777777" w:rsidR="003B14DC" w:rsidRPr="00970488" w:rsidRDefault="003B14DC" w:rsidP="005B3C0C">
                                <w:pPr>
                                  <w:jc w:val="center"/>
                                  <w:rPr>
                                    <w:b/>
                                  </w:rPr>
                                </w:pPr>
                                <w:r w:rsidRPr="00970488">
                                  <w:rPr>
                                    <w:b/>
                                  </w:rPr>
                                  <w:t>Nutrients</w:t>
                                </w:r>
                              </w:p>
                            </w:txbxContent>
                          </wps:txbx>
                          <wps:bodyPr rot="0" vert="horz" wrap="square" lIns="36000" tIns="36000" rIns="36000" bIns="36000" anchor="t" anchorCtr="0" upright="1">
                            <a:noAutofit/>
                          </wps:bodyPr>
                        </wps:wsp>
                        <wps:wsp>
                          <wps:cNvPr id="791" name="Text Box 30"/>
                          <wps:cNvSpPr>
                            <a:spLocks noChangeArrowheads="1"/>
                          </wps:cNvSpPr>
                          <wps:spPr bwMode="auto">
                            <a:xfrm>
                              <a:off x="4112" y="-32"/>
                              <a:ext cx="4381" cy="3363"/>
                            </a:xfrm>
                            <a:prstGeom prst="roundRect">
                              <a:avLst>
                                <a:gd name="adj" fmla="val 16667"/>
                              </a:avLst>
                            </a:prstGeom>
                            <a:solidFill>
                              <a:schemeClr val="l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round/>
                                  <a:headEnd/>
                                  <a:tailEnd/>
                                </a14:hiddenLine>
                              </a:ext>
                            </a:extLst>
                          </wps:spPr>
                          <wps:txbx>
                            <w:txbxContent>
                              <w:p w14:paraId="03ABAB9F" w14:textId="77777777" w:rsidR="003B14DC" w:rsidRPr="00970488" w:rsidRDefault="003B14DC" w:rsidP="005B3C0C">
                                <w:pPr>
                                  <w:jc w:val="center"/>
                                  <w:rPr>
                                    <w:b/>
                                  </w:rPr>
                                </w:pPr>
                                <w:r w:rsidRPr="00970488">
                                  <w:rPr>
                                    <w:b/>
                                  </w:rPr>
                                  <w:t>Light</w:t>
                                </w:r>
                              </w:p>
                            </w:txbxContent>
                          </wps:txbx>
                          <wps:bodyPr rot="0" vert="horz" wrap="square" lIns="36000" tIns="36000" rIns="36000" bIns="36000" anchor="t" anchorCtr="0" upright="1">
                            <a:noAutofit/>
                          </wps:bodyPr>
                        </wps:wsp>
                        <wps:wsp>
                          <wps:cNvPr id="795" name="Straight Arrow Connector 309"/>
                          <wps:cNvCnPr>
                            <a:cxnSpLocks noChangeShapeType="1"/>
                          </wps:cNvCnPr>
                          <wps:spPr bwMode="auto">
                            <a:xfrm>
                              <a:off x="12333" y="6698"/>
                              <a:ext cx="0" cy="1594"/>
                            </a:xfrm>
                            <a:prstGeom prst="straightConnector1">
                              <a:avLst/>
                            </a:prstGeom>
                            <a:noFill/>
                            <a:ln w="28575">
                              <a:solidFill>
                                <a:schemeClr val="dk1">
                                  <a:lumMod val="95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96" name="Straight Arrow Connector 310"/>
                          <wps:cNvCnPr>
                            <a:cxnSpLocks noChangeShapeType="1"/>
                          </wps:cNvCnPr>
                          <wps:spPr bwMode="auto">
                            <a:xfrm>
                              <a:off x="12440" y="11164"/>
                              <a:ext cx="0" cy="1593"/>
                            </a:xfrm>
                            <a:prstGeom prst="straightConnector1">
                              <a:avLst/>
                            </a:prstGeom>
                            <a:noFill/>
                            <a:ln w="28575">
                              <a:solidFill>
                                <a:schemeClr val="dk1">
                                  <a:lumMod val="95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97" name="Straight Arrow Connector 311"/>
                          <wps:cNvCnPr>
                            <a:cxnSpLocks noChangeShapeType="1"/>
                          </wps:cNvCnPr>
                          <wps:spPr bwMode="auto">
                            <a:xfrm>
                              <a:off x="12652" y="18287"/>
                              <a:ext cx="0" cy="1594"/>
                            </a:xfrm>
                            <a:prstGeom prst="straightConnector1">
                              <a:avLst/>
                            </a:prstGeom>
                            <a:noFill/>
                            <a:ln w="28575">
                              <a:solidFill>
                                <a:schemeClr val="dk1">
                                  <a:lumMod val="95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98" name="Straight Arrow Connector 312"/>
                          <wps:cNvCnPr>
                            <a:cxnSpLocks noChangeShapeType="1"/>
                          </wps:cNvCnPr>
                          <wps:spPr bwMode="auto">
                            <a:xfrm>
                              <a:off x="12865" y="24454"/>
                              <a:ext cx="0" cy="1594"/>
                            </a:xfrm>
                            <a:prstGeom prst="straightConnector1">
                              <a:avLst/>
                            </a:prstGeom>
                            <a:noFill/>
                            <a:ln w="28575">
                              <a:solidFill>
                                <a:schemeClr val="dk1">
                                  <a:lumMod val="95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99" name="Straight Arrow Connector 316"/>
                          <wps:cNvCnPr>
                            <a:cxnSpLocks noChangeShapeType="1"/>
                          </wps:cNvCnPr>
                          <wps:spPr bwMode="auto">
                            <a:xfrm>
                              <a:off x="6273" y="2339"/>
                              <a:ext cx="0" cy="1594"/>
                            </a:xfrm>
                            <a:prstGeom prst="straightConnector1">
                              <a:avLst/>
                            </a:prstGeom>
                            <a:noFill/>
                            <a:ln w="28575">
                              <a:solidFill>
                                <a:schemeClr val="dk1">
                                  <a:lumMod val="95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65" name="Straight Arrow Connector 317"/>
                          <wps:cNvCnPr>
                            <a:cxnSpLocks noChangeShapeType="1"/>
                          </wps:cNvCnPr>
                          <wps:spPr bwMode="auto">
                            <a:xfrm>
                              <a:off x="9675" y="2126"/>
                              <a:ext cx="0" cy="1594"/>
                            </a:xfrm>
                            <a:prstGeom prst="straightConnector1">
                              <a:avLst/>
                            </a:prstGeom>
                            <a:noFill/>
                            <a:ln w="28575">
                              <a:solidFill>
                                <a:schemeClr val="dk1">
                                  <a:lumMod val="95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66" name="Straight Arrow Connector 318"/>
                          <wps:cNvCnPr>
                            <a:cxnSpLocks noChangeShapeType="1"/>
                          </wps:cNvCnPr>
                          <wps:spPr bwMode="auto">
                            <a:xfrm>
                              <a:off x="12971" y="2232"/>
                              <a:ext cx="0" cy="1594"/>
                            </a:xfrm>
                            <a:prstGeom prst="straightConnector1">
                              <a:avLst/>
                            </a:prstGeom>
                            <a:noFill/>
                            <a:ln w="28575">
                              <a:solidFill>
                                <a:schemeClr val="dk1">
                                  <a:lumMod val="95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67" name="Straight Arrow Connector 336"/>
                          <wps:cNvCnPr>
                            <a:cxnSpLocks noChangeShapeType="1"/>
                          </wps:cNvCnPr>
                          <wps:spPr bwMode="auto">
                            <a:xfrm>
                              <a:off x="17224" y="2232"/>
                              <a:ext cx="0" cy="1594"/>
                            </a:xfrm>
                            <a:prstGeom prst="straightConnector1">
                              <a:avLst/>
                            </a:prstGeom>
                            <a:noFill/>
                            <a:ln w="28575">
                              <a:solidFill>
                                <a:schemeClr val="dk1">
                                  <a:lumMod val="95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s:wsp>
                        <wps:cNvPr id="768" name="Text Box 337"/>
                        <wps:cNvSpPr>
                          <a:spLocks noChangeArrowheads="1"/>
                        </wps:cNvSpPr>
                        <wps:spPr bwMode="auto">
                          <a:xfrm>
                            <a:off x="-1501" y="29982"/>
                            <a:ext cx="50902" cy="4997"/>
                          </a:xfrm>
                          <a:prstGeom prst="roundRect">
                            <a:avLst>
                              <a:gd name="adj" fmla="val 16667"/>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round/>
                                <a:headEnd/>
                                <a:tailEnd/>
                              </a14:hiddenLine>
                            </a:ext>
                          </a:extLst>
                        </wps:spPr>
                        <wps:txbx>
                          <w:txbxContent>
                            <w:p w14:paraId="18D1B3CC" w14:textId="77777777" w:rsidR="003B14DC" w:rsidRDefault="003B14DC" w:rsidP="005B3C0C">
                              <w:pPr>
                                <w:contextualSpacing/>
                                <w:jc w:val="center"/>
                                <w:rPr>
                                  <w:b/>
                                  <w:sz w:val="20"/>
                                  <w:szCs w:val="20"/>
                                </w:rPr>
                              </w:pPr>
                            </w:p>
                            <w:p w14:paraId="3FEB665C" w14:textId="77777777" w:rsidR="003B14DC" w:rsidRPr="00970488" w:rsidRDefault="003B14DC" w:rsidP="005B3C0C">
                              <w:pPr>
                                <w:contextualSpacing/>
                                <w:jc w:val="center"/>
                                <w:rPr>
                                  <w:sz w:val="20"/>
                                  <w:szCs w:val="20"/>
                                </w:rPr>
                              </w:pPr>
                              <w:r w:rsidRPr="00970488">
                                <w:rPr>
                                  <w:b/>
                                  <w:sz w:val="20"/>
                                  <w:szCs w:val="20"/>
                                </w:rPr>
                                <w:t>Figure</w:t>
                              </w:r>
                              <w:r>
                                <w:rPr>
                                  <w:b/>
                                  <w:sz w:val="20"/>
                                  <w:szCs w:val="20"/>
                                </w:rPr>
                                <w:t xml:space="preserve"> 5.  </w:t>
                              </w:r>
                              <w:r w:rsidRPr="002E4FC1">
                                <w:rPr>
                                  <w:sz w:val="20"/>
                                  <w:szCs w:val="20"/>
                                </w:rPr>
                                <w:t xml:space="preserve">Typical microalgae biofuel production pathway (adapted from Mata </w:t>
                              </w:r>
                              <w:r w:rsidRPr="00490409">
                                <w:rPr>
                                  <w:i/>
                                  <w:sz w:val="20"/>
                                  <w:szCs w:val="20"/>
                                </w:rPr>
                                <w:t>et al</w:t>
                              </w:r>
                              <w:r w:rsidRPr="002E4FC1">
                                <w:rPr>
                                  <w:sz w:val="20"/>
                                  <w:szCs w:val="20"/>
                                </w:rPr>
                                <w:t>., 2010)</w:t>
                              </w:r>
                            </w:p>
                          </w:txbxContent>
                        </wps:txbx>
                        <wps:bodyPr rot="0" vert="horz" wrap="square" lIns="36000" tIns="36000" rIns="36000" bIns="3600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22D999DF" id="Group 784" o:spid="_x0000_s1040" style="position:absolute;left:0;text-align:left;margin-left:7.05pt;margin-top:21.55pt;width:400.75pt;height:276.1pt;z-index:251803136;mso-height-relative:margin" coordorigin="-1501,-95" coordsize="50902,35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">
                <v:group id="Group 23" o:spid="_x0000_s1041" style="position:absolute;left:11191;top:-95;width:25533;height:31032" coordorigin=",-95" coordsize="25538,3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">
                  <v:roundrect id="Text Box 24" o:spid="_x0000_s1042" style="position:absolute;left:3827;top:3827;width:16668;height:276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" fillcolor="white [3201]" strokeweight=".5pt">
                    <v:textbox inset="1mm,1mm,1mm,1mm">
                      <w:txbxContent>
                        <w:p w14:paraId="124CEF1C" w14:textId="77777777" w:rsidR="003B14DC" w:rsidRPr="00970488" w:rsidRDefault="003B14DC" w:rsidP="005B3C0C">
                          <w:pPr>
                            <w:jc w:val="center"/>
                            <w:rPr>
                              <w:b/>
                            </w:rPr>
                          </w:pPr>
                          <w:r w:rsidRPr="00970488">
                            <w:rPr>
                              <w:b/>
                            </w:rPr>
                            <w:t>Algae Cultivation</w:t>
                          </w:r>
                        </w:p>
                      </w:txbxContent>
                    </v:textbox>
                  </v:roundrect>
                  <v:roundrect id="Text Box 25" o:spid="_x0000_s1043" style="position:absolute;left:5954;top:8293;width:12554;height:27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" fillcolor="white [3201]" strokeweight=".5pt">
                    <v:textbox inset="1mm,1mm,1mm,1mm">
                      <w:txbxContent>
                        <w:p w14:paraId="70662FDA" w14:textId="77777777" w:rsidR="003B14DC" w:rsidRPr="00970488" w:rsidRDefault="003B14DC" w:rsidP="005B3C0C">
                          <w:pPr>
                            <w:jc w:val="center"/>
                            <w:rPr>
                              <w:b/>
                            </w:rPr>
                          </w:pPr>
                          <w:r w:rsidRPr="00970488">
                            <w:rPr>
                              <w:b/>
                            </w:rPr>
                            <w:t>Harvesting</w:t>
                          </w:r>
                        </w:p>
                      </w:txbxContent>
                    </v:textbox>
                  </v:roundrect>
                  <v:roundrect id="Text Box 27" o:spid="_x0000_s1044" style="position:absolute;top:12759;width:25431;height:523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" fillcolor="white [3201]" strokeweight=".5pt">
                    <v:textbox inset="1mm,1mm,1mm,1mm">
                      <w:txbxContent>
                        <w:p w14:paraId="7FECCFDF" w14:textId="77777777" w:rsidR="003B14DC" w:rsidRPr="00970488" w:rsidRDefault="003B14DC" w:rsidP="005B3C0C">
                          <w:pPr>
                            <w:contextualSpacing/>
                            <w:jc w:val="center"/>
                            <w:rPr>
                              <w:b/>
                            </w:rPr>
                          </w:pPr>
                          <w:r w:rsidRPr="00970488">
                            <w:rPr>
                              <w:b/>
                            </w:rPr>
                            <w:t>Biomass processing</w:t>
                          </w:r>
                        </w:p>
                        <w:p w14:paraId="3AEFA8A1" w14:textId="77777777" w:rsidR="003B14DC" w:rsidRPr="00970488" w:rsidRDefault="003B14DC" w:rsidP="005B3C0C">
                          <w:pPr>
                            <w:contextualSpacing/>
                            <w:jc w:val="center"/>
                            <w:rPr>
                              <w:sz w:val="20"/>
                              <w:szCs w:val="20"/>
                            </w:rPr>
                          </w:pPr>
                          <w:r w:rsidRPr="00970488">
                            <w:rPr>
                              <w:b/>
                              <w:sz w:val="20"/>
                              <w:szCs w:val="20"/>
                            </w:rPr>
                            <w:t>(dewatering</w:t>
                          </w:r>
                          <w:r>
                            <w:rPr>
                              <w:b/>
                              <w:sz w:val="20"/>
                              <w:szCs w:val="20"/>
                            </w:rPr>
                            <w:t>,</w:t>
                          </w:r>
                          <w:r w:rsidRPr="00970488">
                            <w:rPr>
                              <w:b/>
                              <w:sz w:val="20"/>
                              <w:szCs w:val="20"/>
                            </w:rPr>
                            <w:t xml:space="preserve"> thickening, filtering, drying)</w:t>
                          </w:r>
                        </w:p>
                      </w:txbxContent>
                    </v:textbox>
                  </v:roundrect>
                  <v:roundrect id="Text Box 28" o:spid="_x0000_s1045" style="position:absolute;top:19346;width:25431;height:510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" fillcolor="white [3201]" strokeweight=".5pt">
                    <v:textbox inset="1mm,1mm,1mm,1mm">
                      <w:txbxContent>
                        <w:p w14:paraId="02109F9B" w14:textId="77777777" w:rsidR="003B14DC" w:rsidRPr="00970488" w:rsidRDefault="003B14DC" w:rsidP="005B3C0C">
                          <w:pPr>
                            <w:contextualSpacing/>
                            <w:jc w:val="center"/>
                            <w:rPr>
                              <w:b/>
                            </w:rPr>
                          </w:pPr>
                          <w:r w:rsidRPr="00970488">
                            <w:rPr>
                              <w:b/>
                            </w:rPr>
                            <w:t>Oil Extraction</w:t>
                          </w:r>
                        </w:p>
                        <w:p w14:paraId="52C7AAA4" w14:textId="77777777" w:rsidR="003B14DC" w:rsidRPr="00970488" w:rsidRDefault="003B14DC" w:rsidP="005B3C0C">
                          <w:pPr>
                            <w:contextualSpacing/>
                            <w:jc w:val="center"/>
                            <w:rPr>
                              <w:sz w:val="20"/>
                              <w:szCs w:val="20"/>
                            </w:rPr>
                          </w:pPr>
                          <w:r w:rsidRPr="00970488">
                            <w:rPr>
                              <w:b/>
                              <w:sz w:val="20"/>
                              <w:szCs w:val="20"/>
                            </w:rPr>
                            <w:t>(cell disruption and oil extraction)</w:t>
                          </w:r>
                        </w:p>
                      </w:txbxContent>
                    </v:textbox>
                  </v:roundrect>
                  <v:roundrect id="Text Box 29" o:spid="_x0000_s1046" style="position:absolute;left:106;top:25940;width:25432;height:500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" fillcolor="white [3201]" strokeweight=".5pt">
                    <v:textbox inset="1mm,1mm,1mm,1mm">
                      <w:txbxContent>
                        <w:p w14:paraId="428BEBA9" w14:textId="77777777" w:rsidR="003B14DC" w:rsidRPr="00970488" w:rsidRDefault="003B14DC" w:rsidP="005B3C0C">
                          <w:pPr>
                            <w:contextualSpacing/>
                            <w:jc w:val="center"/>
                            <w:rPr>
                              <w:b/>
                            </w:rPr>
                          </w:pPr>
                          <w:r w:rsidRPr="00970488">
                            <w:rPr>
                              <w:b/>
                            </w:rPr>
                            <w:t>Biodiesel production</w:t>
                          </w:r>
                        </w:p>
                        <w:p w14:paraId="0CDC7F33" w14:textId="77777777" w:rsidR="003B14DC" w:rsidRPr="00970488" w:rsidRDefault="003B14DC" w:rsidP="005B3C0C">
                          <w:pPr>
                            <w:contextualSpacing/>
                            <w:jc w:val="center"/>
                            <w:rPr>
                              <w:sz w:val="20"/>
                              <w:szCs w:val="20"/>
                            </w:rPr>
                          </w:pPr>
                          <w:r w:rsidRPr="00970488">
                            <w:rPr>
                              <w:b/>
                              <w:sz w:val="20"/>
                              <w:szCs w:val="20"/>
                            </w:rPr>
                            <w:t>(transesterification and purification)</w:t>
                          </w:r>
                        </w:p>
                      </w:txbxContent>
                    </v:textbox>
                  </v:roundrect>
                  <v:roundrect id="Text Box 31" o:spid="_x0000_s1047" style="position:absolute;left:7655;width:4381;height:24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" filled="f" stroked="f">
                    <v:textbox inset="1mm,1mm,1mm,1mm">
                      <w:txbxContent>
                        <w:p w14:paraId="1B6EFB03" w14:textId="77777777" w:rsidR="003B14DC" w:rsidRPr="00970488" w:rsidRDefault="003B14DC" w:rsidP="005B3C0C">
                          <w:pPr>
                            <w:jc w:val="center"/>
                            <w:rPr>
                              <w:b/>
                            </w:rPr>
                          </w:pPr>
                          <w:r w:rsidRPr="00970488">
                            <w:rPr>
                              <w:b/>
                            </w:rPr>
                            <w:t>H</w:t>
                          </w:r>
                          <w:r w:rsidRPr="00970488">
                            <w:rPr>
                              <w:b/>
                              <w:vertAlign w:val="subscript"/>
                            </w:rPr>
                            <w:t>2</w:t>
                          </w:r>
                          <w:r w:rsidRPr="00970488">
                            <w:rPr>
                              <w:b/>
                            </w:rPr>
                            <w:t>O</w:t>
                          </w:r>
                        </w:p>
                      </w:txbxContent>
                    </v:textbox>
                  </v:roundrect>
                  <v:roundrect id="Text Box 291" o:spid="_x0000_s1048" style="position:absolute;left:10951;width:4382;height:24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" filled="f" stroked="f">
                    <v:textbox inset="1mm,1mm,1mm,1mm">
                      <w:txbxContent>
                        <w:p w14:paraId="20FCA47B" w14:textId="77777777" w:rsidR="003B14DC" w:rsidRPr="00970488" w:rsidRDefault="003B14DC" w:rsidP="005B3C0C">
                          <w:pPr>
                            <w:jc w:val="center"/>
                            <w:rPr>
                              <w:b/>
                            </w:rPr>
                          </w:pPr>
                          <w:r w:rsidRPr="00970488">
                            <w:rPr>
                              <w:b/>
                            </w:rPr>
                            <w:t>CO</w:t>
                          </w:r>
                          <w:r w:rsidRPr="00970488">
                            <w:rPr>
                              <w:b/>
                              <w:vertAlign w:val="subscript"/>
                            </w:rPr>
                            <w:t>2</w:t>
                          </w:r>
                        </w:p>
                      </w:txbxContent>
                    </v:textbox>
                  </v:roundrect>
                  <v:roundrect id="Text Box 301" o:spid="_x0000_s1049" style="position:absolute;left:13500;top:-95;width:8668;height:323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" filled="f" stroked="f">
                    <v:textbox inset="1mm,1mm,1mm,1mm">
                      <w:txbxContent>
                        <w:p w14:paraId="60CFDBA9" w14:textId="77777777" w:rsidR="003B14DC" w:rsidRPr="00970488" w:rsidRDefault="003B14DC" w:rsidP="005B3C0C">
                          <w:pPr>
                            <w:jc w:val="center"/>
                            <w:rPr>
                              <w:b/>
                            </w:rPr>
                          </w:pPr>
                          <w:r w:rsidRPr="00970488">
                            <w:rPr>
                              <w:b/>
                            </w:rPr>
                            <w:t>Nutrients</w:t>
                          </w:r>
                        </w:p>
                      </w:txbxContent>
                    </v:textbox>
                  </v:roundrect>
                  <v:roundrect id="Text Box 30" o:spid="_x0000_s1050" style="position:absolute;left:4112;top:-32;width:4381;height:336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" fillcolor="white [3201]" stroked="f">
                    <v:textbox inset="1mm,1mm,1mm,1mm">
                      <w:txbxContent>
                        <w:p w14:paraId="03ABAB9F" w14:textId="77777777" w:rsidR="003B14DC" w:rsidRPr="00970488" w:rsidRDefault="003B14DC" w:rsidP="005B3C0C">
                          <w:pPr>
                            <w:jc w:val="center"/>
                            <w:rPr>
                              <w:b/>
                            </w:rPr>
                          </w:pPr>
                          <w:r w:rsidRPr="00970488">
                            <w:rPr>
                              <w:b/>
                            </w:rPr>
                            <w:t>Light</w:t>
                          </w:r>
                        </w:p>
                      </w:txbxContent>
                    </v:textbox>
                  </v:roundrect>
                  <v:shapetype id="_x0000_t32" coordsize="21600,21600" o:spt="32" o:oned="t" path="m,l21600,21600e" filled="f">
                    <v:path arrowok="t" fillok="f" o:connecttype="none"/>
                    <o:lock v:ext="edit" shapetype="t"/>
                  </v:shapetype>
                  <v:shape id="Straight Arrow Connector 309" o:spid="_x0000_s1051" type="#_x0000_t32" style="position:absolute;left:12333;top:6698;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" strokecolor="black [3040]" strokeweight="2.25pt">
                    <v:stroke endarrow="open"/>
                  </v:shape>
                  <v:shape id="Straight Arrow Connector 310" o:spid="_x0000_s1052" type="#_x0000_t32" style="position:absolute;left:12440;top:11164;width:0;height:15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" strokecolor="black [3040]" strokeweight="2.25pt">
                    <v:stroke endarrow="open"/>
                  </v:shape>
                  <v:shape id="Straight Arrow Connector 311" o:spid="_x0000_s1053" type="#_x0000_t32" style="position:absolute;left:12652;top:18287;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" strokecolor="black [3040]" strokeweight="2.25pt">
                    <v:stroke endarrow="open"/>
                  </v:shape>
                  <v:shape id="Straight Arrow Connector 312" o:spid="_x0000_s1054" type="#_x0000_t32" style="position:absolute;left:12865;top:24454;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" strokecolor="black [3040]" strokeweight="2.25pt">
                    <v:stroke endarrow="open"/>
                  </v:shape>
                  <v:shape id="Straight Arrow Connector 316" o:spid="_x0000_s1055" type="#_x0000_t32" style="position:absolute;left:6273;top:2339;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" strokecolor="black [3040]" strokeweight="2.25pt">
                    <v:stroke endarrow="open"/>
                  </v:shape>
                  <v:shape id="Straight Arrow Connector 317" o:spid="_x0000_s1056" type="#_x0000_t32" style="position:absolute;left:9675;top:2126;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" strokecolor="black [3040]" strokeweight="2.25pt">
                    <v:stroke endarrow="open"/>
                  </v:shape>
                  <v:shape id="Straight Arrow Connector 318" o:spid="_x0000_s1057" type="#_x0000_t32" style="position:absolute;left:12971;top:2232;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" strokecolor="black [3040]" strokeweight="2.25pt">
                    <v:stroke endarrow="open"/>
                  </v:shape>
                  <v:shape id="Straight Arrow Connector 336" o:spid="_x0000_s1058" type="#_x0000_t32" style="position:absolute;left:17224;top:2232;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" strokecolor="black [3040]" strokeweight="2.25pt">
                    <v:stroke endarrow="open"/>
                  </v:shape>
                </v:group>
                <v:roundrect id="Text Box 337" o:spid="_x0000_s1059" style="position:absolute;left:-1501;top:29982;width:50902;height:499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" filled="f" stroked="f">
                  <v:textbox inset="1mm,1mm,1mm,1mm">
                    <w:txbxContent>
                      <w:p w14:paraId="18D1B3CC" w14:textId="77777777" w:rsidR="003B14DC" w:rsidRDefault="003B14DC" w:rsidP="005B3C0C">
                        <w:pPr>
                          <w:contextualSpacing/>
                          <w:jc w:val="center"/>
                          <w:rPr>
                            <w:b/>
                            <w:sz w:val="20"/>
                            <w:szCs w:val="20"/>
                          </w:rPr>
                        </w:pPr>
                      </w:p>
                      <w:p w14:paraId="3FEB665C" w14:textId="77777777" w:rsidR="003B14DC" w:rsidRPr="00970488" w:rsidRDefault="003B14DC" w:rsidP="005B3C0C">
                        <w:pPr>
                          <w:contextualSpacing/>
                          <w:jc w:val="center"/>
                          <w:rPr>
                            <w:sz w:val="20"/>
                            <w:szCs w:val="20"/>
                          </w:rPr>
                        </w:pPr>
                        <w:r w:rsidRPr="00970488">
                          <w:rPr>
                            <w:b/>
                            <w:sz w:val="20"/>
                            <w:szCs w:val="20"/>
                          </w:rPr>
                          <w:t>Figure</w:t>
                        </w:r>
                        <w:r>
                          <w:rPr>
                            <w:b/>
                            <w:sz w:val="20"/>
                            <w:szCs w:val="20"/>
                          </w:rPr>
                          <w:t xml:space="preserve"> 5.  </w:t>
                        </w:r>
                        <w:r w:rsidRPr="002E4FC1">
                          <w:rPr>
                            <w:sz w:val="20"/>
                            <w:szCs w:val="20"/>
                          </w:rPr>
                          <w:t xml:space="preserve">Typical microalgae biofuel production pathway (adapted from Mata </w:t>
                        </w:r>
                        <w:r w:rsidRPr="00490409">
                          <w:rPr>
                            <w:i/>
                            <w:sz w:val="20"/>
                            <w:szCs w:val="20"/>
                          </w:rPr>
                          <w:t>et al</w:t>
                        </w:r>
                        <w:r w:rsidRPr="002E4FC1">
                          <w:rPr>
                            <w:sz w:val="20"/>
                            <w:szCs w:val="20"/>
                          </w:rPr>
                          <w:t>., 2010)</w:t>
                        </w:r>
                      </w:p>
                    </w:txbxContent>
                  </v:textbox>
                </v:roundrect>
                <w10:wrap type="topAndBottom"/>
              </v:group>
            </w:pict>
          </mc:Fallback>
        </mc:AlternateContent>
      </w:r>
    </w:p>
    <w:p w14:paraId="7A1B0641" w14:textId="77777777" w:rsidR="005B3C0C" w:rsidRPr="005B3C0C" w:rsidRDefault="005B3C0C" w:rsidP="005B3C0C">
      <w:pPr>
        <w:pStyle w:val="Heading3"/>
        <w:spacing w:after="120" w:line="360" w:lineRule="auto"/>
        <w:rPr>
          <w:b w:val="0"/>
          <w:color w:val="auto"/>
        </w:rPr>
      </w:pPr>
      <w:bookmarkStart w:id="6" w:name="_Toc462059733"/>
      <w:r w:rsidRPr="005B3C0C">
        <w:rPr>
          <w:b w:val="0"/>
          <w:color w:val="auto"/>
        </w:rPr>
        <w:t>Bioethanol and other bioalcohols</w:t>
      </w:r>
      <w:bookmarkEnd w:id="6"/>
      <w:r w:rsidRPr="005B3C0C">
        <w:rPr>
          <w:b w:val="0"/>
          <w:color w:val="auto"/>
        </w:rPr>
        <w:t xml:space="preserve"> </w:t>
      </w:r>
    </w:p>
    <w:p w14:paraId="79CBD480" w14:textId="77777777" w:rsidR="005B3C0C" w:rsidRPr="005B3C0C" w:rsidRDefault="005B3C0C" w:rsidP="005B3C0C">
      <w:pPr>
        <w:spacing w:line="360" w:lineRule="auto"/>
        <w:rPr>
          <w:szCs w:val="24"/>
        </w:rPr>
      </w:pPr>
      <w:r w:rsidRPr="005B3C0C">
        <w:rPr>
          <w:szCs w:val="24"/>
        </w:rPr>
        <w:t xml:space="preserve">Bioethanol accounts for the majority of biomass derived liquid fuel production, mainly from corn and sugarcane feedstocks. Conventionally, bioethanol from algae is produced in three steps. First, algae biomass or lipid-extracted residuals are pre-treated to breakdown cells walls and enzymatically hydrolyse carbohydrates into monomer sugars (saccharification) </w:t>
      </w:r>
      <w:r w:rsidR="00BD03EC" w:rsidRPr="005B3C0C">
        <w:rPr>
          <w:szCs w:val="24"/>
        </w:rPr>
        <w:fldChar w:fldCharType="begin"/>
      </w:r>
      <w:r w:rsidR="00790A49">
        <w:rPr>
          <w:szCs w:val="24"/>
        </w:rPr>
        <w:instrText xml:space="preserve"> ADDIN ZOTERO_ITEM CSL_CITATION {"citationID":"18n2ee1cqs","properties":{"formattedCitation":"(Li et al., 2014)","plainCitation":"(Li et al., 2014)"},"citationItems":[{"id":3990,"uris":["http://zotero.org/users/1204444/items/87NCN7QR"],"uri":["http://zotero.org/users/1204444/items/87NCN7QR"],"itemData":{"id":3990,"type":"article-journal","title":"An overview of algae bioethanol production","container-title":"International Journal of Energy Research","page":"965-977","volume":"38","issue":"8","source":"Wiley Online Library","abstract":"Because of rapid growth in population and industrialization, worldwide ethanol demand is increasing continuously. The first-generation and second-generation biofuels are unable to meet the global demand of bioethanol production because of their primary value of food and feed. Therefore, algae are among the most potentially significant sources of sustainable biofuels in the future of renewable energy because of the accumulating high starch/cellulose and because they are widely distributed in nature. The focus of this paper is to review the production and recent advances in research and development in the algae bioethanol, including pretreatment, hydrolysis, and fermentation of algae biomass. Despite the many developments made in the recent years, commercialization of algal bioethanol remains challenging chiefly because of the techno-economic constraints. Technological breakthroughs in all major aspects must be overcome before it can be a successfully large-scale and commercialized product. Copyright © 2014 John Wiley &amp; Sons, Ltd.","DOI":"10.1002/er.3164","ISSN":"1099-114X","journalAbbreviation":"Int. J. Energy Res.","language":"en","author":[{"family":"Li","given":"Kexun"},{"family":"Liu","given":"Shun"},{"family":"Liu","given":"Xianhua"}],"issued":{"date-parts":[["2014",6,25]]}}}],"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2014)</w:t>
      </w:r>
      <w:r w:rsidR="00BD03EC" w:rsidRPr="005B3C0C">
        <w:rPr>
          <w:szCs w:val="24"/>
        </w:rPr>
        <w:fldChar w:fldCharType="end"/>
      </w:r>
      <w:r w:rsidRPr="005B3C0C">
        <w:rPr>
          <w:szCs w:val="24"/>
        </w:rPr>
        <w:t>. Secondly, these sugars are anaerobically fermented by microorganisms (bacteria or yeast) to produce ethanol and CO</w:t>
      </w:r>
      <w:r w:rsidRPr="005B3C0C">
        <w:rPr>
          <w:szCs w:val="24"/>
          <w:vertAlign w:val="subscript"/>
        </w:rPr>
        <w:t>2</w:t>
      </w:r>
      <w:r w:rsidRPr="005B3C0C">
        <w:rPr>
          <w:szCs w:val="24"/>
        </w:rPr>
        <w:t xml:space="preserve">. A dilute (15% v/v) ethanol solution is produced, which requires energy intensive distillation and dehydration steps to reach fuel grade (99%) ethanol </w:t>
      </w:r>
      <w:r w:rsidR="00BD03EC" w:rsidRPr="005B3C0C">
        <w:rPr>
          <w:szCs w:val="24"/>
        </w:rPr>
        <w:fldChar w:fldCharType="begin"/>
      </w:r>
      <w:r w:rsidR="00790A49">
        <w:rPr>
          <w:szCs w:val="24"/>
        </w:rPr>
        <w:instrText xml:space="preserve"> ADDIN ZOTERO_ITEM CSL_CITATION {"citationID":"1mv5kq9a8v","properties":{"formattedCitation":"(Serrano-Ruiz et al., 2012)","plainCitation":"(Serrano-Ruiz et al., 2012)"},"citationItems":[{"id":4089,"uris":["http://zotero.org/users/1204444/items/NV8IT3AR"],"uri":["http://zotero.org/users/1204444/items/NV8IT3AR"],"itemData":{"id":4089,"type":"article-journal","title":"From biodiesel and bioethanol to liquid hydrocarbon fuels: new hydrotreating and advanced microbial technologies","container-title":"Energy &amp; Environmental Science","page":"5638-5652","volume":"5","issue":"2","source":"pubs.rsc.org","abstract":"Biodiesel and bioethanol, produced by simple and well-known transesterification and fermentation technologies, dominate the current biofuel market. However, their implementation in the hydrocarbon-based transport infrastructure faces serious energy-density and compatibility issues. The transformation of biomass into liquid hydrocarbons chemically identical to those currently used in our vehicles can help to overcome these issues eliminating the need to accommodate new fuels and facilitating a smooth transition toward a low carbon transportation system. These strong incentives are favoring the onset of new technologies such as hydrotreating and advanced microbial synthesis which are designed to produce gasoline, diesel and jet fuels from classical biomass feedstocks such as vegetable oils and sugars. The present Perspective paper intends to provide a state-of-the-art overview of these promising routes.","DOI":"10.1039/C1EE02418C","ISSN":"1754-5706","shortTitle":"From biodiesel and bioethanol to liquid hydrocarbon fuels","journalAbbreviation":"Energy Environ. Sci.","language":"en","author":[{"family":"Serrano-Ruiz","given":"Juan Carlos"},{"family":"Ramos-Fernández","given":"Enrique V."},{"family":"Sepúlveda-Escribano","given":"Antonio"}],"issued":{"date-parts":[["2012",1,25]]}}}],"schema":"https://github.com/citation-style-language/schema/raw/master/csl-citation.json"} </w:instrText>
      </w:r>
      <w:r w:rsidR="00BD03EC" w:rsidRPr="005B3C0C">
        <w:rPr>
          <w:szCs w:val="24"/>
        </w:rPr>
        <w:fldChar w:fldCharType="separate"/>
      </w:r>
      <w:r w:rsidR="00473EBC" w:rsidRPr="00473EBC">
        <w:rPr>
          <w:rFonts w:ascii="Calibri" w:hAnsi="Calibri"/>
        </w:rPr>
        <w:t xml:space="preserve">(Serrano-Ruiz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Microalgae are particularly advantageous for bioethanol production because certain species, such as </w:t>
      </w:r>
      <w:r w:rsidRPr="005B3C0C">
        <w:rPr>
          <w:i/>
          <w:szCs w:val="24"/>
        </w:rPr>
        <w:t xml:space="preserve">Chlorella, Dunaliella, </w:t>
      </w:r>
      <w:r w:rsidRPr="005B3C0C">
        <w:rPr>
          <w:szCs w:val="24"/>
        </w:rPr>
        <w:t xml:space="preserve">and </w:t>
      </w:r>
      <w:r w:rsidRPr="005B3C0C">
        <w:rPr>
          <w:i/>
          <w:szCs w:val="24"/>
        </w:rPr>
        <w:t>Tetraselmis</w:t>
      </w:r>
      <w:r w:rsidRPr="005B3C0C">
        <w:rPr>
          <w:szCs w:val="24"/>
        </w:rPr>
        <w:t xml:space="preserve">, can accumulate large concentrations of carbohydrate (&gt;40% dry weight) in their cell walls and as starch granules </w:t>
      </w:r>
      <w:r w:rsidR="00BD03EC" w:rsidRPr="005B3C0C">
        <w:rPr>
          <w:szCs w:val="24"/>
        </w:rPr>
        <w:fldChar w:fldCharType="begin"/>
      </w:r>
      <w:r w:rsidR="00790A49">
        <w:rPr>
          <w:szCs w:val="24"/>
        </w:rPr>
        <w:instrText xml:space="preserve"> ADDIN ZOTERO_ITEM CSL_CITATION {"citationID":"7b6pkklh","properties":{"formattedCitation":"(Lee et al., 2015)","plainCitation":"(Lee et al., 2015)"},"citationItems":[{"id":4091,"uris":["http://zotero.org/users/1204444/items/ZBBHT6PV"],"uri":["http://zotero.org/users/1204444/items/ZBBHT6PV"],"itemData":{"id":4091,"type":"article-journal","title":"Bioethanol production from carbohydrate-enriched residual biomass obtained after lipid extraction of Chlorella sp. KR-1","container-title":"Bioresource Technology","page":"22-27","volume":"196","source":"ScienceDirect","abstract":"The residual biomass of Chlorella sp. KR-1 obtained after lipid extraction was used for saccharification and bioethanol production. The carbohydrate was saccharified using simple enzymatic and chemical methods using Pectinex at pH 5.5 and 45 °C and 0.3 N HCl at 121 °C for 15 min with 76.9% and 98.2% yield, respectively, without any pretreatment. The residual biomass contained 49.7% carbohydrate consisting of 82.4% fermentable sugar and 17.6% non-fermentable sugar, which is valuable for bioethanol fermentation. Approximately 98.2% of the total carbohydrate was converted into monosaccharide (fermentable + non-fermentable sugar) using dilute acid saccharification. The fermentable sugar was subsequently fermented to bioethanol through separate hydrolysis and fermentation with a fermentation yield of 79.3%. Overall, 0.4 g ethanol/g fermentable sugar and 0.16 g ethanol/g residual biomass were produced.","DOI":"10.1016/j.biortech.2015.07.040","ISSN":"0960-8524","journalAbbreviation":"Bioresource Technology","author":[{"family":"Lee","given":"Ok Kyung"},{"family":"Oh","given":"You-Kwan"},{"family":"Lee","given":"Eun Yeol"}],"issued":{"date-parts":[["2015",11]]}}}],"schema":"https://github.com/citation-style-language/schema/raw/master/csl-citation.json"} </w:instrText>
      </w:r>
      <w:r w:rsidR="00BD03EC" w:rsidRPr="005B3C0C">
        <w:rPr>
          <w:szCs w:val="24"/>
        </w:rPr>
        <w:fldChar w:fldCharType="separate"/>
      </w:r>
      <w:r w:rsidR="00473EBC" w:rsidRPr="00473EBC">
        <w:rPr>
          <w:rFonts w:ascii="Calibri" w:hAnsi="Calibri"/>
        </w:rPr>
        <w:t xml:space="preserve">(Lee </w:t>
      </w:r>
      <w:r w:rsidR="00490409" w:rsidRPr="00490409">
        <w:rPr>
          <w:rFonts w:ascii="Calibri" w:hAnsi="Calibri"/>
          <w:i/>
        </w:rPr>
        <w:t>et al</w:t>
      </w:r>
      <w:r w:rsidR="00473EBC" w:rsidRPr="00473EBC">
        <w:rPr>
          <w:rFonts w:ascii="Calibri" w:hAnsi="Calibri"/>
        </w:rPr>
        <w:t>., 2015)</w:t>
      </w:r>
      <w:r w:rsidR="00BD03EC" w:rsidRPr="005B3C0C">
        <w:rPr>
          <w:szCs w:val="24"/>
        </w:rPr>
        <w:fldChar w:fldCharType="end"/>
      </w:r>
      <w:r w:rsidRPr="005B3C0C">
        <w:rPr>
          <w:szCs w:val="24"/>
        </w:rPr>
        <w:t xml:space="preserve">. Furthermore, algae contain low levels of lignin and hemicellulose, which are difficult to pre-treat </w:t>
      </w:r>
      <w:r w:rsidR="00BD03EC" w:rsidRPr="005B3C0C">
        <w:rPr>
          <w:szCs w:val="24"/>
        </w:rPr>
        <w:fldChar w:fldCharType="begin"/>
      </w:r>
      <w:r w:rsidR="00790A49">
        <w:rPr>
          <w:szCs w:val="24"/>
        </w:rPr>
        <w:instrText xml:space="preserve"> ADDIN ZOTERO_ITEM CSL_CITATION {"citationID":"1kq2uv93vs","properties":{"formattedCitation":"(Harun et al., 2010)","plainCitation":"(Harun et al., 2010)"},"citationItems":[{"id":4093,"uris":["http://zotero.org/users/1204444/items/SPZADRB8"],"uri":["http://zotero.org/users/1204444/items/SPZADRB8"],"itemData":{"id":4093,"type":"article-journal","title":"Microalgal biomass as a fermentation feedstock for bioethanol production","container-title":"Journal of Chemical Technology &amp; Biotechnology","page":"199-203","volume":"85","issue":"2","source":"Wiley Online Library","abstract":"BACKGROUND: The increasing cost of fossil fuels as well as the escalating social and industrial awareness of the environmental impacts associated with the use of fossil fuels has created the need for more sustainable fuel options. Bioethanol, produced from renewable biomass such as sugar and starch materials, is believed to be one of these options, and it is currently being harnessed extensively. However, the utilization of sugar and starch materials as feedstocks for bioethanol production creates a major competition with the food market in terms of land for cultivation, and this makes bioethanol from these sources economically less attractive. RESULT: This study explores the suitability of microalgae (Chlorococum sp.) as a substrate for bioethanol production via yeast (Saccharomyces bayanus) under different fermentation conditions. Results show a maximum ethanol concentration of 3.83 g L−1 obtained from 10 g L−1 of lipid-extracted microalgae debris. CONCLUSION: This productivity level (</w:instrText>
      </w:r>
      <w:r w:rsidR="00790A49">
        <w:rPr>
          <w:rFonts w:ascii="Cambria Math" w:hAnsi="Cambria Math" w:cs="Cambria Math"/>
          <w:szCs w:val="24"/>
        </w:rPr>
        <w:instrText>∼</w:instrText>
      </w:r>
      <w:r w:rsidR="00790A49">
        <w:rPr>
          <w:szCs w:val="24"/>
        </w:rPr>
        <w:instrText xml:space="preserve">38% w/w), which is in keeping with that of current production systems endorses microalgae as a promising substrate for bioethanol production. Copyright © 2009 Society of Chemical Industry","DOI":"10.1002/jctb.2287","ISSN":"1097-4660","journalAbbreviation":"J. Chem. Technol. Biotechnol.","language":"en","author":[{"family":"Harun","given":"Razif"},{"family":"Danquah","given":"Michael K."},{"family":"Forde","given":"Gareth M."}],"issued":{"date-parts":[["2010",2,1]]}}}],"schema":"https://github.com/citation-style-language/schema/raw/master/csl-citation.json"} </w:instrText>
      </w:r>
      <w:r w:rsidR="00BD03EC" w:rsidRPr="005B3C0C">
        <w:rPr>
          <w:szCs w:val="24"/>
        </w:rPr>
        <w:fldChar w:fldCharType="separate"/>
      </w:r>
      <w:r w:rsidR="00473EBC" w:rsidRPr="00473EBC">
        <w:rPr>
          <w:rFonts w:ascii="Calibri" w:hAnsi="Calibri"/>
        </w:rPr>
        <w:t xml:space="preserve">(Harun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In addition, it has been demonstrated that significantly higher ethanol yields (60%) can be produced from lipid extracted residual algae biomass compared to whole biomass, indicating lipid based biofuels (such as biodiesel) can be produced concurrently to increase economic value of the biomass </w:t>
      </w:r>
      <w:r w:rsidR="00BD03EC" w:rsidRPr="005B3C0C">
        <w:rPr>
          <w:szCs w:val="24"/>
        </w:rPr>
        <w:fldChar w:fldCharType="begin"/>
      </w:r>
      <w:r w:rsidR="00790A49">
        <w:rPr>
          <w:szCs w:val="24"/>
        </w:rPr>
        <w:instrText xml:space="preserve"> ADDIN ZOTERO_ITEM CSL_CITATION {"citationID":"7zYnO6N7","properties":{"formattedCitation":"(Harun et al., 2010)","plainCitation":"(Harun et al., 2010)"},"citationItems":[{"id":4093,"uris":["http://zotero.org/users/1204444/items/SPZADRB8"],"uri":["http://zotero.org/users/1204444/items/SPZADRB8"],"itemData":{"id":4093,"type":"article-journal","title":"Microalgal biomass as a fermentation feedstock for bioethanol production","container-title":"Journal of Chemical Technology &amp; Biotechnology","page":"199-203","volume":"85","issue":"2","source":"Wiley Online Library","abstract":"BACKGROUND: The increasing cost of fossil fuels as well as the escalating social and industrial awareness of the environmental impacts associated with the use of fossil fuels has created the need for more sustainable fuel options. Bioethanol, produced from renewable biomass such as sugar and starch materials, is believed to be one of these options, and it is currently being harnessed extensively. However, the utilization of sugar and starch materials as feedstocks for bioethanol production creates a major competition with the food market in terms of land for cultivation, and this makes bioethanol from these sources economically less attractive. RESULT: This study explores the suitability of microalgae (Chlorococum sp.) as a substrate for bioethanol production via yeast (Saccharomyces bayanus) under different fermentation conditions. Results show a maximum ethanol concentration of 3.83 g L−1 obtained from 10 g L−1 of lipid-extracted microalgae debris. CONCLUSION: This productivity level (</w:instrText>
      </w:r>
      <w:r w:rsidR="00790A49">
        <w:rPr>
          <w:rFonts w:ascii="Cambria Math" w:hAnsi="Cambria Math" w:cs="Cambria Math"/>
          <w:szCs w:val="24"/>
        </w:rPr>
        <w:instrText>∼</w:instrText>
      </w:r>
      <w:r w:rsidR="00790A49">
        <w:rPr>
          <w:szCs w:val="24"/>
        </w:rPr>
        <w:instrText xml:space="preserve">38% w/w), which is in keeping with that of current production systems endorses microalgae as a promising substrate for bioethanol production. Copyright </w:instrText>
      </w:r>
      <w:r w:rsidR="00790A49">
        <w:rPr>
          <w:rFonts w:ascii="Calibri" w:hAnsi="Calibri" w:cs="Calibri"/>
          <w:szCs w:val="24"/>
        </w:rPr>
        <w:instrText>©</w:instrText>
      </w:r>
      <w:r w:rsidR="00790A49">
        <w:rPr>
          <w:szCs w:val="24"/>
        </w:rPr>
        <w:instrText xml:space="preserve"> 2009 Society of Chemical Industry","DOI":"10.1002/jctb.2287","ISSN":"1097-4660","journalAbbreviation":"J. Chem. Technol. Biotechnol.","language":"en","author":[{"family":"Harun","given":"Razif"},{"family":"Danquah","given":"Michael K."},{"family":"Forde","given":"Gareth M."}],"issued":{"date-parts":[["2010",2,1]]}}}],"schema":"https://github.com/citation-style-language/schema/raw/master/csl-citation.json"} </w:instrText>
      </w:r>
      <w:r w:rsidR="00BD03EC" w:rsidRPr="005B3C0C">
        <w:rPr>
          <w:szCs w:val="24"/>
        </w:rPr>
        <w:fldChar w:fldCharType="separate"/>
      </w:r>
      <w:r w:rsidR="00473EBC" w:rsidRPr="00473EBC">
        <w:rPr>
          <w:rFonts w:ascii="Calibri" w:hAnsi="Calibri"/>
        </w:rPr>
        <w:t xml:space="preserve">(Harun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w:t>
      </w:r>
    </w:p>
    <w:p w14:paraId="1BA42EF5" w14:textId="77777777" w:rsidR="005B3C0C" w:rsidRPr="005B3C0C" w:rsidRDefault="005B3C0C" w:rsidP="005B3C0C">
      <w:pPr>
        <w:spacing w:line="360" w:lineRule="auto"/>
        <w:rPr>
          <w:szCs w:val="24"/>
        </w:rPr>
      </w:pPr>
      <w:r w:rsidRPr="005B3C0C">
        <w:rPr>
          <w:szCs w:val="24"/>
        </w:rPr>
        <w:lastRenderedPageBreak/>
        <w:t xml:space="preserve">A second route to bioethanol production is through the use of transgenic cyanobacteria with metabolically engineered pathways to preferentially produce ethanol. Initial efforts transformed </w:t>
      </w:r>
      <w:r w:rsidRPr="005B3C0C">
        <w:rPr>
          <w:i/>
          <w:szCs w:val="24"/>
        </w:rPr>
        <w:t xml:space="preserve">Synechococcus </w:t>
      </w:r>
      <w:r w:rsidRPr="00A77762">
        <w:rPr>
          <w:szCs w:val="24"/>
        </w:rPr>
        <w:t>sp</w:t>
      </w:r>
      <w:r w:rsidRPr="005B3C0C">
        <w:rPr>
          <w:i/>
          <w:szCs w:val="24"/>
        </w:rPr>
        <w:t xml:space="preserve">. </w:t>
      </w:r>
      <w:r w:rsidRPr="005B3C0C">
        <w:rPr>
          <w:szCs w:val="24"/>
        </w:rPr>
        <w:t>with pyruvate decarboxylase (</w:t>
      </w:r>
      <w:r w:rsidRPr="005B3C0C">
        <w:rPr>
          <w:i/>
          <w:szCs w:val="24"/>
        </w:rPr>
        <w:t>pdc</w:t>
      </w:r>
      <w:r w:rsidRPr="005B3C0C">
        <w:rPr>
          <w:szCs w:val="24"/>
        </w:rPr>
        <w:t>) and alcohol dehydrogenase (</w:t>
      </w:r>
      <w:r w:rsidRPr="005B3C0C">
        <w:rPr>
          <w:i/>
          <w:szCs w:val="24"/>
        </w:rPr>
        <w:t>adh</w:t>
      </w:r>
      <w:r w:rsidRPr="005B3C0C">
        <w:rPr>
          <w:szCs w:val="24"/>
        </w:rPr>
        <w:t xml:space="preserve">) genes from the bacterium </w:t>
      </w:r>
      <w:r w:rsidRPr="005B3C0C">
        <w:rPr>
          <w:i/>
          <w:szCs w:val="24"/>
        </w:rPr>
        <w:t xml:space="preserve">Zymomonas </w:t>
      </w:r>
      <w:r w:rsidRPr="00A77762">
        <w:rPr>
          <w:i/>
          <w:szCs w:val="24"/>
        </w:rPr>
        <w:t xml:space="preserve">mobilis </w:t>
      </w:r>
      <w:r w:rsidR="00BD03EC" w:rsidRPr="005B3C0C">
        <w:rPr>
          <w:szCs w:val="24"/>
        </w:rPr>
        <w:fldChar w:fldCharType="begin"/>
      </w:r>
      <w:r w:rsidR="00790A49">
        <w:rPr>
          <w:szCs w:val="24"/>
        </w:rPr>
        <w:instrText xml:space="preserve"> ADDIN ZOTERO_ITEM CSL_CITATION {"citationID":"ekf17pcre","properties":{"formattedCitation":"(Deng and Coleman, 1999)","plainCitation":"(Deng and Coleman, 1999)"},"citationItems":[{"id":4095,"uris":["http://zotero.org/users/1204444/items/E8WETUG7"],"uri":["http://zotero.org/users/1204444/items/E8WETUG7"],"itemData":{"id":4095,"type":"article-journal","title":"Ethanol Synthesis by Genetic Engineering in Cyanobacteria","container-title":"Applied and Environmental Microbiology","page":"523-528","volume":"65","issue":"2","source":"aem.asm.org","abstract":"Cyanobacteria are autotrophic prokaryotes which carry out oxygenic photosynthesis and accumulate glycogen as the major form of stored carbon. In this research, we introduced new genes into a cyanobacterium in order to create a novel pathway for fixed carbon utilization which results in the synthesis of ethanol. The coding sequences of pyruvate decarboxylase (pdc) and alcohol dehydrogenase II (adh) from the bacterium Zymomonas mobilis were cloned into the shuttle vector pCB4 and then used to transform the cyanobacterium Synechococcus sp. strain PCC 7942. Under control of the promoter from the rbcLS operon encoding the cyanobacterial ribulose-1,5-bisphosphate carboxylase/oxygenase, thepdc and adh genes were expressed at high levels, as demonstrated by Western blotting and enzyme activity analyses. The transformed cyanobacterium synthesized ethanol, which diffused from the cells into the culture medium. As cyanobacteria have simple growth requirements and use light, CO2, and inorganic elements efficiently, production of ethanol by cyanobacteria is a potential system for bioconversion of solar energy and CO2 into a valuable resource.","ISSN":"0099-2240, 1098-5336","note":"PMID: 9925577","journalAbbreviation":"Appl. Environ. Microbiol.","language":"en","author":[{"family":"Deng","given":"Ming-De"},{"family":"Coleman","given":"John R."}],"issued":{"date-parts":[["1999",2,1]]},"PMID":"9925577"}}],"schema":"https://github.com/citation-style-language/schema/raw/master/csl-citation.json"} </w:instrText>
      </w:r>
      <w:r w:rsidR="00BD03EC" w:rsidRPr="005B3C0C">
        <w:rPr>
          <w:szCs w:val="24"/>
        </w:rPr>
        <w:fldChar w:fldCharType="separate"/>
      </w:r>
      <w:r w:rsidR="00473EBC" w:rsidRPr="00473EBC">
        <w:rPr>
          <w:rFonts w:ascii="Calibri" w:hAnsi="Calibri"/>
        </w:rPr>
        <w:t>(Deng and Coleman, 1999)</w:t>
      </w:r>
      <w:r w:rsidR="00BD03EC" w:rsidRPr="005B3C0C">
        <w:rPr>
          <w:szCs w:val="24"/>
        </w:rPr>
        <w:fldChar w:fldCharType="end"/>
      </w:r>
      <w:r w:rsidRPr="005B3C0C">
        <w:rPr>
          <w:szCs w:val="24"/>
        </w:rPr>
        <w:t xml:space="preserve">. This transformation allowed the cyanobacterium to convert photosynthetically derived pyruvate into acetaldehyde then ethanol </w:t>
      </w:r>
      <w:r w:rsidR="00BD03EC" w:rsidRPr="005B3C0C">
        <w:rPr>
          <w:szCs w:val="24"/>
        </w:rPr>
        <w:fldChar w:fldCharType="begin"/>
      </w:r>
      <w:r w:rsidR="00790A49">
        <w:rPr>
          <w:szCs w:val="24"/>
        </w:rPr>
        <w:instrText xml:space="preserve"> ADDIN ZOTERO_ITEM CSL_CITATION {"citationID":"eSb9vjKT","properties":{"formattedCitation":"(Deng and Coleman, 1999)","plainCitation":"(Deng and Coleman, 1999)"},"citationItems":[{"id":4095,"uris":["http://zotero.org/users/1204444/items/E8WETUG7"],"uri":["http://zotero.org/users/1204444/items/E8WETUG7"],"itemData":{"id":4095,"type":"article-journal","title":"Ethanol Synthesis by Genetic Engineering in Cyanobacteria","container-title":"Applied and Environmental Microbiology","page":"523-528","volume":"65","issue":"2","source":"aem.asm.org","abstract":"Cyanobacteria are autotrophic prokaryotes which carry out oxygenic photosynthesis and accumulate glycogen as the major form of stored carbon. In this research, we introduced new genes into a cyanobacterium in order to create a novel pathway for fixed carbon utilization which results in the synthesis of ethanol. The coding sequences of pyruvate decarboxylase (pdc) and alcohol dehydrogenase II (adh) from the bacterium Zymomonas mobilis were cloned into the shuttle vector pCB4 and then used to transform the cyanobacterium Synechococcus sp. strain PCC 7942. Under control of the promoter from the rbcLS operon encoding the cyanobacterial ribulose-1,5-bisphosphate carboxylase/oxygenase, thepdc and adh genes were expressed at high levels, as demonstrated by Western blotting and enzyme activity analyses. The transformed cyanobacterium synthesized ethanol, which diffused from the cells into the culture medium. As cyanobacteria have simple growth requirements and use light, CO2, and inorganic elements efficiently, production of ethanol by cyanobacteria is a potential system for bioconversion of solar energy and CO2 into a valuable resource.","ISSN":"0099-2240, 1098-5336","note":"PMID: 9925577","journalAbbreviation":"Appl. Environ. Microbiol.","language":"en","author":[{"family":"Deng","given":"Ming-De"},{"family":"Coleman","given":"John R."}],"issued":{"date-parts":[["1999",2,1]]},"PMID":"9925577"}}],"schema":"https://github.com/citation-style-language/schema/raw/master/csl-citation.json"} </w:instrText>
      </w:r>
      <w:r w:rsidR="00BD03EC" w:rsidRPr="005B3C0C">
        <w:rPr>
          <w:szCs w:val="24"/>
        </w:rPr>
        <w:fldChar w:fldCharType="separate"/>
      </w:r>
      <w:r w:rsidR="00473EBC" w:rsidRPr="00473EBC">
        <w:rPr>
          <w:rFonts w:ascii="Calibri" w:hAnsi="Calibri"/>
        </w:rPr>
        <w:t>(Deng and Coleman, 1999)</w:t>
      </w:r>
      <w:r w:rsidR="00BD03EC" w:rsidRPr="005B3C0C">
        <w:rPr>
          <w:szCs w:val="24"/>
        </w:rPr>
        <w:fldChar w:fldCharType="end"/>
      </w:r>
      <w:r w:rsidRPr="005B3C0C">
        <w:rPr>
          <w:szCs w:val="24"/>
        </w:rPr>
        <w:t xml:space="preserve">. The ethanol is secreted into the culture medium, separated by natural evaporation (within a photobioreactor), and then distilled, importantly avoiding the majority of energy intensive downstream processes such as harvesting and extraction (discussed in Section 1.4.3). Over the last decade, two companies Algenol and Joule Unlimited, independently developed this recombinant pathway and surrounding pathways to increase yields 100-fold and develop economical production systems </w:t>
      </w:r>
      <w:r w:rsidR="00BD03EC" w:rsidRPr="005B3C0C">
        <w:rPr>
          <w:szCs w:val="24"/>
        </w:rPr>
        <w:fldChar w:fldCharType="begin"/>
      </w:r>
      <w:r w:rsidR="00790A49">
        <w:rPr>
          <w:szCs w:val="24"/>
        </w:rPr>
        <w:instrText xml:space="preserve"> ADDIN ZOTERO_ITEM CSL_CITATION {"citationID":"a4ooJe7A","properties":{"formattedCitation":"{\\rtf (Dexter et al., 2015; D\\uc0\\u252{}hring et al., 2012, 2010; Reppas, 2012)}","plainCitation":"(Dexter et al., 2015; Dühring et al., 2012, 2010; Reppas, 2012)"},"citationItems":[{"id":4100,"uris":["http://zotero.org/users/1204444/items/NWHZFH4X"],"uri":["http://zotero.org/users/1204444/items/NWHZFH4X"],"itemData":{"id":4100,"type":"article-journal","title":"The state of autotrophic ethanol production in Cyanobacteria","container-title":"Journal of Applied Microbiology","page":"11-24","volume":"119","issue":"1","source":"Wiley Online Library","abstract":"Ethanol production directly from CO2, utilizing genetically engineered photosynthetic cyanobacteria as a biocatalyst, offers significant potential as a renewable and sustainable source of biofuel. Despite the current absence of a commercially successful production system, significant resources have been deployed to realize this goal. Utilizing the pyruvate decarboxylase from Zymomonas species, metabolically derived pyruvate can be converted to ethanol. This review of both peer-reviewed and patent literature focuses on the genetic modifications utilized for metabolic engineering and the resultant effect on ethanol yield. Gene dosage, induced expression and cassette optimizat-ion have been analyzed to optimize production, with production rates of 0·1–0·5 g L−1 day−1 being achieved. The current ‘toolbox’ of molecular manipulations and future directions focusing on applicability, addressing the primary challenges facing commercialization of cyanobacterial technologies are discussed.","DOI":"10.1111/jam.12821","ISSN":"1365-2672","journalAbbreviation":"J Appl Microbiol","language":"en","author":[{"family":"Dexter","given":"J."},{"family":"Armshaw","given":"P."},{"family":"Sheahan","given":"C."},{"family":"Pembroke","given":"J.t."}],"issued":{"date-parts":[["2015",7,1]]}}},{"id":4102,"uris":["http://zotero.org/users/1204444/items/CWZ59GQT"],"uri":["http://zotero.org/users/1204444/items/CWZ59GQT"],"itemData":{"id":4102,"type":"book","title":"Selection of ADH in genetically modified cyanobacteria for the production of ethanol","publisher":"Google Patents","URL":"http://www.google.co.uk/patents/US8163516","note":"US Patent 8,163,516","author":[{"family":"Dühring","given":"U."},{"family":"Kramer","given":"D."},{"family":"Ziegler","given":"K."}],"issued":{"date-parts":[["2012",4]]}}},{"id":4103,"uris":["http://zotero.org/users/1204444/items/NPWICETR"],"uri":["http://zotero.org/users/1204444/items/NPWICETR"],"itemData":{"id":4103,"type":"book","title":"Genetically Modified Photoautotrophic Ethanol Producing Host Cells, Method For Producing The Host Cells, Constructs For The Transformation Of The Host Cells, Method For Testing A Photoautotrophic Strain For A Desired Growth Property And Method Of Producing Ethanol Using The Host Cells","publisher":"Google Patents","URL":"http://www.google.com/patents/US20100297736","note":"US Patent App. 12/851,712","author":[{"family":"Dühring","given":"U."},{"family":"Enke","given":"H."},{"family":"Kramer","given":"D."},{"family":"Smith","given":"C.R."},{"family":"Woods","given":"R.P."},{"family":"Baier","given":"K."},{"family":"Oesterhelt","given":"C."}],"issued":{"date-parts":[["2010",11]]}}},{"id":4104,"uris":["http://zotero.org/users/1204444/items/2HR53MR9"],"uri":["http://zotero.org/users/1204444/items/2HR53MR9"],"itemData":{"id":4104,"type":"book","title":"Metabolic Switch","publisher":"Google Patents","URL":"http://www.google.com/patents/US20120164705","note":"US Patent App. 13/304,034","author":[{"family":"Reppas","given":"N.B."}],"issued":{"date-parts":[["2012",6]]}}}],"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Dexter </w:t>
      </w:r>
      <w:r w:rsidR="00490409" w:rsidRPr="00490409">
        <w:rPr>
          <w:rFonts w:ascii="Calibri" w:hAnsi="Calibri" w:cs="Times New Roman"/>
          <w:i/>
          <w:szCs w:val="24"/>
        </w:rPr>
        <w:t>et al</w:t>
      </w:r>
      <w:r w:rsidR="00473EBC" w:rsidRPr="00473EBC">
        <w:rPr>
          <w:rFonts w:ascii="Calibri" w:hAnsi="Calibri" w:cs="Times New Roman"/>
          <w:szCs w:val="24"/>
        </w:rPr>
        <w:t xml:space="preserve">., 2015; Dühring </w:t>
      </w:r>
      <w:r w:rsidR="00490409" w:rsidRPr="00490409">
        <w:rPr>
          <w:rFonts w:ascii="Calibri" w:hAnsi="Calibri" w:cs="Times New Roman"/>
          <w:i/>
          <w:szCs w:val="24"/>
        </w:rPr>
        <w:t>et al</w:t>
      </w:r>
      <w:r w:rsidR="00473EBC" w:rsidRPr="00473EBC">
        <w:rPr>
          <w:rFonts w:ascii="Calibri" w:hAnsi="Calibri" w:cs="Times New Roman"/>
          <w:szCs w:val="24"/>
        </w:rPr>
        <w:t>., 2012, 2010; Reppas, 2012)</w:t>
      </w:r>
      <w:r w:rsidR="00BD03EC" w:rsidRPr="005B3C0C">
        <w:rPr>
          <w:szCs w:val="24"/>
        </w:rPr>
        <w:fldChar w:fldCharType="end"/>
      </w:r>
      <w:r w:rsidRPr="005B3C0C">
        <w:rPr>
          <w:szCs w:val="24"/>
        </w:rPr>
        <w:t xml:space="preserve">. The simplicity of this method of biofuel production can substantially reduce costs. Current scaled up production costs are estimated to be between $0.32-0.35 per litre </w:t>
      </w:r>
      <w:r w:rsidR="00BD03EC" w:rsidRPr="005B3C0C">
        <w:rPr>
          <w:szCs w:val="24"/>
        </w:rPr>
        <w:fldChar w:fldCharType="begin"/>
      </w:r>
      <w:r w:rsidR="00790A49">
        <w:rPr>
          <w:szCs w:val="24"/>
        </w:rPr>
        <w:instrText xml:space="preserve"> ADDIN ZOTERO_ITEM CSL_CITATION {"citationID":"ZHWG5dY9","properties":{"formattedCitation":"(Lane, 2015c, 2015d)","plainCitation":"(Lane, 2015c, 2015d)"},"citationItems":[{"id":4099,"uris":["http://zotero.org/users/1204444/items/PSUW8B88"],"uri":["http://zotero.org/users/1204444/items/PSUW8B88"],"itemData":{"id":4099,"type":"webpage","title":"Algenol: Biofuels Digest’s 2015 5-Minute Guide : Biofuels Digest","URL":"http://www.biofuelsdigest.com/bdigest/2015/01/07/algenol-biofuels-digests-2014-5-minute-guide-2/","shortTitle":"Algenol","author":[{"family":"Lane","given":"Jim"}],"issued":{"date-parts":[["2015"]]},"accessed":{"date-parts":[["2015",10,16]]}}},{"id":4098,"uris":["http://zotero.org/users/1204444/items/JA9ZSPMF"],"uri":["http://zotero.org/users/1204444/items/JA9ZSPMF"],"itemData":{"id":4098,"type":"webpage","title":"Joule Unlimited: Biofuels Digest’s 2015 5-Minute Guide : Biofuels Digest","URL":"http://www.biofuelsdigest.com/bdigest/2015/02/03/joule-unlimited-biofuels-digests-2015-5-minute-guide/","shortTitle":"Joule Unlimited","author":[{"family":"Lane","given":"Jim"}],"issued":{"date-parts":[["2015"]]},"accessed":{"date-parts":[["2015",10,16]]}}}],"schema":"https://github.com/citation-style-language/schema/raw/master/csl-citation.json"} </w:instrText>
      </w:r>
      <w:r w:rsidR="00BD03EC" w:rsidRPr="005B3C0C">
        <w:rPr>
          <w:szCs w:val="24"/>
        </w:rPr>
        <w:fldChar w:fldCharType="separate"/>
      </w:r>
      <w:r w:rsidR="00473EBC" w:rsidRPr="00473EBC">
        <w:rPr>
          <w:rFonts w:ascii="Calibri" w:hAnsi="Calibri"/>
        </w:rPr>
        <w:t>(Lane, 2015c, 2015d)</w:t>
      </w:r>
      <w:r w:rsidR="00BD03EC" w:rsidRPr="005B3C0C">
        <w:rPr>
          <w:szCs w:val="24"/>
        </w:rPr>
        <w:fldChar w:fldCharType="end"/>
      </w:r>
      <w:r w:rsidRPr="005B3C0C">
        <w:rPr>
          <w:szCs w:val="24"/>
        </w:rPr>
        <w:t xml:space="preserve">. Although it should be noted that these production costs have not yet been achieved </w:t>
      </w:r>
      <w:r w:rsidR="00BD03EC" w:rsidRPr="005B3C0C">
        <w:rPr>
          <w:szCs w:val="24"/>
        </w:rPr>
        <w:fldChar w:fldCharType="begin"/>
      </w:r>
      <w:r w:rsidR="00790A49">
        <w:rPr>
          <w:szCs w:val="24"/>
        </w:rPr>
        <w:instrText xml:space="preserve"> ADDIN ZOTERO_ITEM CSL_CITATION {"citationID":"aumq1dheu","properties":{"formattedCitation":"(Dexter et al., 2015)","plainCitation":"(Dexter et al., 2015)"},"citationItems":[{"id":4100,"uris":["http://zotero.org/users/1204444/items/NWHZFH4X"],"uri":["http://zotero.org/users/1204444/items/NWHZFH4X"],"itemData":{"id":4100,"type":"article-journal","title":"The state of autotrophic ethanol production in Cyanobacteria","container-title":"Journal of Applied Microbiology","page":"11-24","volume":"119","issue":"1","source":"Wiley Online Library","abstract":"Ethanol production directly from CO2, utilizing genetically engineered photosynthetic cyanobacteria as a biocatalyst, offers significant potential as a renewable and sustainable source of biofuel. Despite the current absence of a commercially successful production system, significant resources have been deployed to realize this goal. Utilizing the pyruvate decarboxylase from Zymomonas species, metabolically derived pyruvate can be converted to ethanol. This review of both peer-reviewed and patent literature focuses on the genetic modifications utilized for metabolic engineering and the resultant effect on ethanol yield. Gene dosage, induced expression and cassette optimizat-ion have been analyzed to optimize production, with production rates of 0·1–0·5 g L−1 day−1 being achieved. The current ‘toolbox’ of molecular manipulations and future directions focusing on applicability, addressing the primary challenges facing commercialization of cyanobacterial technologies are discussed.","DOI":"10.1111/jam.12821","ISSN":"1365-2672","journalAbbreviation":"J Appl Microbiol","language":"en","author":[{"family":"Dexter","given":"J."},{"family":"Armshaw","given":"P."},{"family":"Sheahan","given":"C."},{"family":"Pembroke","given":"J.t."}],"issued":{"date-parts":[["2015",7,1]]}}}],"schema":"https://github.com/citation-style-language/schema/raw/master/csl-citation.json"} </w:instrText>
      </w:r>
      <w:r w:rsidR="00BD03EC" w:rsidRPr="005B3C0C">
        <w:rPr>
          <w:szCs w:val="24"/>
        </w:rPr>
        <w:fldChar w:fldCharType="separate"/>
      </w:r>
      <w:r w:rsidR="00473EBC" w:rsidRPr="00473EBC">
        <w:rPr>
          <w:rFonts w:ascii="Calibri" w:hAnsi="Calibri"/>
        </w:rPr>
        <w:t xml:space="preserve">(Dexter </w:t>
      </w:r>
      <w:r w:rsidR="00490409" w:rsidRPr="00490409">
        <w:rPr>
          <w:rFonts w:ascii="Calibri" w:hAnsi="Calibri"/>
          <w:i/>
        </w:rPr>
        <w:t>et al</w:t>
      </w:r>
      <w:r w:rsidR="00473EBC" w:rsidRPr="00473EBC">
        <w:rPr>
          <w:rFonts w:ascii="Calibri" w:hAnsi="Calibri"/>
        </w:rPr>
        <w:t>., 2015)</w:t>
      </w:r>
      <w:r w:rsidR="00BD03EC" w:rsidRPr="005B3C0C">
        <w:rPr>
          <w:szCs w:val="24"/>
        </w:rPr>
        <w:fldChar w:fldCharType="end"/>
      </w:r>
      <w:r w:rsidRPr="005B3C0C">
        <w:rPr>
          <w:szCs w:val="24"/>
        </w:rPr>
        <w:t>.</w:t>
      </w:r>
    </w:p>
    <w:p w14:paraId="04AA3B9C" w14:textId="77777777" w:rsidR="005B3C0C" w:rsidRPr="005B3C0C" w:rsidRDefault="005B3C0C" w:rsidP="005B3C0C">
      <w:pPr>
        <w:spacing w:line="360" w:lineRule="auto"/>
        <w:rPr>
          <w:szCs w:val="24"/>
        </w:rPr>
      </w:pPr>
      <w:r w:rsidRPr="005B3C0C">
        <w:rPr>
          <w:szCs w:val="24"/>
        </w:rPr>
        <w:t xml:space="preserve">While bioethanol production from algae is promising, the use of ethanol as a fuel has some major disadvantages. Firstly, due to the higher corrosiveness, ethanol needs to be blended with conventional petrol for use in car engines. </w:t>
      </w:r>
      <w:r w:rsidR="00561CB2" w:rsidRPr="005B3C0C">
        <w:rPr>
          <w:szCs w:val="24"/>
        </w:rPr>
        <w:t>Furthermore,</w:t>
      </w:r>
      <w:r w:rsidRPr="005B3C0C">
        <w:rPr>
          <w:szCs w:val="24"/>
        </w:rPr>
        <w:t xml:space="preserve"> this blend is restricted to a concentration up to 15% v/v without vehicle modification. Flexi-fuel vehicles can tolerate concentrations up to 85% v/v, but uptake and availability of these cars is very low </w:t>
      </w:r>
      <w:r w:rsidR="00BD03EC" w:rsidRPr="005B3C0C">
        <w:rPr>
          <w:szCs w:val="24"/>
        </w:rPr>
        <w:fldChar w:fldCharType="begin"/>
      </w:r>
      <w:r w:rsidR="00790A49">
        <w:rPr>
          <w:szCs w:val="24"/>
        </w:rPr>
        <w:instrText xml:space="preserve"> ADDIN ZOTERO_ITEM CSL_CITATION {"citationID":"io7rokh1d","properties":{"formattedCitation":"(Serrano-Ruiz et al., 2012)","plainCitation":"(Serrano-Ruiz et al., 2012)"},"citationItems":[{"id":4089,"uris":["http://zotero.org/users/1204444/items/NV8IT3AR"],"uri":["http://zotero.org/users/1204444/items/NV8IT3AR"],"itemData":{"id":4089,"type":"article-journal","title":"From biodiesel and bioethanol to liquid hydrocarbon fuels: new hydrotreating and advanced microbial technologies","container-title":"Energy &amp; Environmental Science","page":"5638-5652","volume":"5","issue":"2","source":"pubs.rsc.org","abstract":"Biodiesel and bioethanol, produced by simple and well-known transesterification and fermentation technologies, dominate the current biofuel market. However, their implementation in the hydrocarbon-based transport infrastructure faces serious energy-density and compatibility issues. The transformation of biomass into liquid hydrocarbons chemically identical to those currently used in our vehicles can help to overcome these issues eliminating the need to accommodate new fuels and facilitating a smooth transition toward a low carbon transportation system. These strong incentives are favoring the onset of new technologies such as hydrotreating and advanced microbial synthesis which are designed to produce gasoline, diesel and jet fuels from classical biomass feedstocks such as vegetable oils and sugars. The present Perspective paper intends to provide a state-of-the-art overview of these promising routes.","DOI":"10.1039/C1EE02418C","ISSN":"1754-5706","shortTitle":"From biodiesel and bioethanol to liquid hydrocarbon fuels","journalAbbreviation":"Energy Environ. Sci.","language":"en","author":[{"family":"Serrano-Ruiz","given":"Juan Carlos"},{"family":"Ramos-Fernández","given":"Enrique V."},{"family":"Sepúlveda-Escribano","given":"Antonio"}],"issued":{"date-parts":[["2012",1,25]]}}}],"schema":"https://github.com/citation-style-language/schema/raw/master/csl-citation.json"} </w:instrText>
      </w:r>
      <w:r w:rsidR="00BD03EC" w:rsidRPr="005B3C0C">
        <w:rPr>
          <w:szCs w:val="24"/>
        </w:rPr>
        <w:fldChar w:fldCharType="separate"/>
      </w:r>
      <w:r w:rsidR="00473EBC" w:rsidRPr="00473EBC">
        <w:rPr>
          <w:rFonts w:ascii="Calibri" w:hAnsi="Calibri"/>
        </w:rPr>
        <w:t xml:space="preserve">(Serrano-Ruiz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This restriction, termed the ‘blend wall’ constrains the amount of bioethanol that can actually be produced and consumed with current infrastructure. Secondly ethanol has a significantly lower energy density compared to conventional petrol (23.4 vs 34.4 MJ L</w:t>
      </w:r>
      <w:r w:rsidRPr="005B3C0C">
        <w:rPr>
          <w:szCs w:val="24"/>
          <w:vertAlign w:val="superscript"/>
        </w:rPr>
        <w:t>1</w:t>
      </w:r>
      <w:r w:rsidRPr="005B3C0C">
        <w:rPr>
          <w:szCs w:val="24"/>
        </w:rPr>
        <w:t xml:space="preserve">), consequently use linearly reduces fuel economy and vehicle range </w:t>
      </w:r>
      <w:r w:rsidR="00BD03EC" w:rsidRPr="005B3C0C">
        <w:rPr>
          <w:szCs w:val="24"/>
        </w:rPr>
        <w:fldChar w:fldCharType="begin"/>
      </w:r>
      <w:r w:rsidR="00790A49">
        <w:rPr>
          <w:szCs w:val="24"/>
        </w:rPr>
        <w:instrText xml:space="preserve"> ADDIN ZOTERO_ITEM CSL_CITATION {"citationID":"RXNnsw8I","properties":{"formattedCitation":"(Serrano-Ruiz et al., 2012)","plainCitation":"(Serrano-Ruiz et al., 2012)"},"citationItems":[{"id":4089,"uris":["http://zotero.org/users/1204444/items/NV8IT3AR"],"uri":["http://zotero.org/users/1204444/items/NV8IT3AR"],"itemData":{"id":4089,"type":"article-journal","title":"From biodiesel and bioethanol to liquid hydrocarbon fuels: new hydrotreating and advanced microbial technologies","container-title":"Energy &amp; Environmental Science","page":"5638-5652","volume":"5","issue":"2","source":"pubs.rsc.org","abstract":"Biodiesel and bioethanol, produced by simple and well-known transesterification and fermentation technologies, dominate the current biofuel market. However, their implementation in the hydrocarbon-based transport infrastructure faces serious energy-density and compatibility issues. The transformation of biomass into liquid hydrocarbons chemically identical to those currently used in our vehicles can help to overcome these issues eliminating the need to accommodate new fuels and facilitating a smooth transition toward a low carbon transportation system. These strong incentives are favoring the onset of new technologies such as hydrotreating and advanced microbial synthesis which are designed to produce gasoline, diesel and jet fuels from classical biomass feedstocks such as vegetable oils and sugars. The present Perspective paper intends to provide a state-of-the-art overview of these promising routes.","DOI":"10.1039/C1EE02418C","ISSN":"1754-5706","shortTitle":"From biodiesel and bioethanol to liquid hydrocarbon fuels","journalAbbreviation":"Energy Environ. Sci.","language":"en","author":[{"family":"Serrano-Ruiz","given":"Juan Carlos"},{"family":"Ramos-Fernández","given":"Enrique V."},{"family":"Sepúlveda-Escribano","given":"Antonio"}],"issued":{"date-parts":[["2012",1,25]]}}}],"schema":"https://github.com/citation-style-language/schema/raw/master/csl-citation.json"} </w:instrText>
      </w:r>
      <w:r w:rsidR="00BD03EC" w:rsidRPr="005B3C0C">
        <w:rPr>
          <w:szCs w:val="24"/>
        </w:rPr>
        <w:fldChar w:fldCharType="separate"/>
      </w:r>
      <w:r w:rsidR="00473EBC" w:rsidRPr="00473EBC">
        <w:rPr>
          <w:rFonts w:ascii="Calibri" w:hAnsi="Calibri"/>
        </w:rPr>
        <w:t xml:space="preserve">(Serrano-Ruiz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Ultimately this means that to be cost competitive with conventional petrol, ethanol needs to be roughly 30% cheaper to produce per litre. Finally, ethanol is highly hygroscopic, consequently ethanol fuel is vulnerable to water contamination, which can ultimately damage vehicle engines. </w:t>
      </w:r>
    </w:p>
    <w:p w14:paraId="11BD718B" w14:textId="77777777" w:rsidR="005B3C0C" w:rsidRPr="005B3C0C" w:rsidRDefault="005B3C0C" w:rsidP="005B3C0C">
      <w:pPr>
        <w:spacing w:line="360" w:lineRule="auto"/>
        <w:rPr>
          <w:szCs w:val="24"/>
        </w:rPr>
      </w:pPr>
      <w:r w:rsidRPr="005B3C0C">
        <w:rPr>
          <w:szCs w:val="24"/>
        </w:rPr>
        <w:lastRenderedPageBreak/>
        <w:t>These disadvantages have driven the development of alternative alcohol pathways such as isobutanol production. Isobutanol, in particular, has low water solubility, allowing for easy separation (and avoiding energy intensive distillation and water contamination issues) and higher energy density than ethanol (29.2 MJ L</w:t>
      </w:r>
      <w:r w:rsidRPr="005B3C0C">
        <w:rPr>
          <w:szCs w:val="24"/>
          <w:vertAlign w:val="superscript"/>
        </w:rPr>
        <w:t>1</w:t>
      </w:r>
      <w:r w:rsidRPr="005B3C0C">
        <w:rPr>
          <w:szCs w:val="24"/>
        </w:rPr>
        <w:t xml:space="preserve">). </w:t>
      </w:r>
      <w:r w:rsidR="00BD03EC" w:rsidRPr="005B3C0C">
        <w:rPr>
          <w:szCs w:val="24"/>
        </w:rPr>
        <w:fldChar w:fldCharType="begin"/>
      </w:r>
      <w:r w:rsidR="00790A49">
        <w:rPr>
          <w:szCs w:val="24"/>
        </w:rPr>
        <w:instrText xml:space="preserve"> ADDIN ZOTERO_ITEM CSL_CITATION {"citationID":"161ipt10ff","properties":{"formattedCitation":"(Atsumi et al., 2009)","plainCitation":"(Atsumi et al., 2009)","dontUpdate":true},"citationItems":[{"id":4105,"uris":["http://zotero.org/users/1204444/items/HHW6HXBF"],"uri":["http://zotero.org/users/1204444/items/HHW6HXBF"],"itemData":{"id":4105,"type":"article-journal","title":"Direct photosynthetic recycling of carbon dioxide to isobutyraldehyde","container-title":"Nature Biotechnology","page":"1177-1180","volume":"27","issue":"12","source":"www.nature.com","abstract":"Global climate change has stimulated efforts to reduce CO2 emissions. One approach to addressing this problem is to recycle CO2 directly into fuels or chemicals using photosynthesis. Here we genetically engineered Synechococcus elongatus PCC7942 to produce isobutyraldehyde and isobutanol directly from CO2 and increased productivity by overexpression of ribulose 1,5-bisphosphate carboxylase/oxygenase (Rubisco). Isobutyraldehyde is a precursor for the synthesis of other chemicals, and isobutanol can be used as a gasoline substitute. The high vapor pressure of isobutyraldehyde allows in situ product recovery and reduces product toxicity. The engineered strain remained active for 8 d and produced isobutyraldehyde at a higher rate than those reported for ethanol, hydrogen or lipid production by cyanobacteria or algae. These results underscore the promise of direct bioconversion of CO2 into fuels and chemicals, which bypasses the need for deconstruction of biomass.","DOI":"10.1038/nbt.1586","ISSN":"1087-0156","journalAbbreviation":"Nat Biotech","language":"en","author":[{"family":"Atsumi","given":"Shota"},{"family":"Higashide","given":"Wendy"},{"family":"Liao","given":"James C."}],"issued":{"date-parts":[["2009",12]]}}}],"schema":"https://github.com/citation-style-language/schema/raw/master/csl-citation.json"} </w:instrText>
      </w:r>
      <w:r w:rsidR="00BD03EC" w:rsidRPr="005B3C0C">
        <w:rPr>
          <w:szCs w:val="24"/>
        </w:rPr>
        <w:fldChar w:fldCharType="separate"/>
      </w:r>
      <w:r w:rsidRPr="005B3C0C">
        <w:t xml:space="preserve">Atsumi </w:t>
      </w:r>
      <w:r w:rsidR="00490409" w:rsidRPr="00490409">
        <w:rPr>
          <w:i/>
        </w:rPr>
        <w:t>et al</w:t>
      </w:r>
      <w:r w:rsidRPr="005B3C0C">
        <w:t>., (2009)</w:t>
      </w:r>
      <w:r w:rsidR="00BD03EC" w:rsidRPr="005B3C0C">
        <w:rPr>
          <w:szCs w:val="24"/>
        </w:rPr>
        <w:fldChar w:fldCharType="end"/>
      </w:r>
      <w:r w:rsidRPr="005B3C0C">
        <w:rPr>
          <w:szCs w:val="24"/>
        </w:rPr>
        <w:t xml:space="preserve"> developed </w:t>
      </w:r>
      <w:r w:rsidRPr="005B3C0C">
        <w:rPr>
          <w:i/>
          <w:szCs w:val="24"/>
        </w:rPr>
        <w:t>Synechococcus elongatus</w:t>
      </w:r>
      <w:r w:rsidRPr="005B3C0C">
        <w:rPr>
          <w:szCs w:val="24"/>
        </w:rPr>
        <w:t xml:space="preserve"> strain with a recombinant pyruvate to isobutyraldehyde and isobutanol pathway. Extremely high yields of isobutyraldehyde (1200 mg L</w:t>
      </w:r>
      <w:r w:rsidRPr="005B3C0C">
        <w:rPr>
          <w:szCs w:val="24"/>
          <w:vertAlign w:val="superscript"/>
        </w:rPr>
        <w:t>-1</w:t>
      </w:r>
      <w:r w:rsidRPr="005B3C0C">
        <w:rPr>
          <w:szCs w:val="24"/>
        </w:rPr>
        <w:t>) and isobutanol (450 mg L</w:t>
      </w:r>
      <w:r w:rsidRPr="005B3C0C">
        <w:rPr>
          <w:szCs w:val="24"/>
          <w:vertAlign w:val="superscript"/>
        </w:rPr>
        <w:t>-1</w:t>
      </w:r>
      <w:r w:rsidRPr="005B3C0C">
        <w:rPr>
          <w:szCs w:val="24"/>
        </w:rPr>
        <w:t xml:space="preserve">) were achieved. Recent patent filings suggest Algenol is also developing this route </w:t>
      </w:r>
      <w:r w:rsidR="00BD03EC" w:rsidRPr="005B3C0C">
        <w:rPr>
          <w:szCs w:val="24"/>
        </w:rPr>
        <w:fldChar w:fldCharType="begin"/>
      </w:r>
      <w:r w:rsidR="00790A49">
        <w:rPr>
          <w:szCs w:val="24"/>
        </w:rPr>
        <w:instrText xml:space="preserve"> ADDIN ZOTERO_ITEM CSL_CITATION {"citationID":"2o7v7pcgpp","properties":{"formattedCitation":"(Wang et al., 2014)","plainCitation":"(Wang et al., 2014)"},"citationItems":[{"id":4107,"uris":["http://zotero.org/users/1204444/items/VE5PRGW8"],"uri":["http://zotero.org/users/1204444/items/VE5PRGW8"],"itemData":{"id":4107,"type":"patent","title":"Cyanobacterium sp. for production of compounds","abstract":"A genetically enhanced cyanobacterial host cell, Cyanobacterium sp. ABICyanoI, is disclosed. The enhanced Cyanobacterium sp. ABICyanoI produces a compound or compounds of interest.","URL":"http://www.google.com/patents/WO2014100799A3","note":"International Classification C12N1/21, C12N15/63; Cooperative Classification C12R1/01, C12N9/88, C12N9/0006, Y02E50/17, C12P7/065","number":"WO2014100799 A3","author":[{"family":"Wang","given":"Kui"},{"family":"SHI","given":"Tuo"},{"family":"PIVEN","given":"Irina"},{"family":"INABA","given":"Masami"},{"family":"ULICZKA","given":"Frank"},{"family":"Kramer","given":"Dan"},{"family":"Enke","given":"Heike"},{"family":"Baier","given":"Kerstin"},{"family":"FRIEDRICH","given":"Alexandra"},{"family":"Duehring","given":"Ulf"}],"issued":{"date-parts":[["2014",8,21]]},"accessed":{"date-parts":[["2015",10,16]]},"submitted":{"date-parts":[["2013",12,23]]}}}],"schema":"https://github.com/citation-style-language/schema/raw/master/csl-citation.json"} </w:instrText>
      </w:r>
      <w:r w:rsidR="00BD03EC" w:rsidRPr="005B3C0C">
        <w:rPr>
          <w:szCs w:val="24"/>
        </w:rPr>
        <w:fldChar w:fldCharType="separate"/>
      </w:r>
      <w:r w:rsidR="00473EBC" w:rsidRPr="00473EBC">
        <w:rPr>
          <w:rFonts w:ascii="Calibri" w:hAnsi="Calibri"/>
        </w:rPr>
        <w:t xml:space="preserve">(Wang </w:t>
      </w:r>
      <w:r w:rsidR="00490409" w:rsidRPr="00490409">
        <w:rPr>
          <w:rFonts w:ascii="Calibri" w:hAnsi="Calibri"/>
          <w:i/>
        </w:rPr>
        <w:t>et al</w:t>
      </w:r>
      <w:r w:rsidR="00473EBC" w:rsidRPr="00473EBC">
        <w:rPr>
          <w:rFonts w:ascii="Calibri" w:hAnsi="Calibri"/>
        </w:rPr>
        <w:t>., 2014)</w:t>
      </w:r>
      <w:r w:rsidR="00BD03EC" w:rsidRPr="005B3C0C">
        <w:rPr>
          <w:szCs w:val="24"/>
        </w:rPr>
        <w:fldChar w:fldCharType="end"/>
      </w:r>
      <w:r w:rsidRPr="005B3C0C">
        <w:rPr>
          <w:szCs w:val="24"/>
        </w:rPr>
        <w:t xml:space="preserve">. One drawback with isobutanol and its precursor isobutyraldehyde is high toxicity, requiring constant isolation to maintain productivity, however progress has been made on producing alternative alcohols precursors with lower toxicity and higher productivity </w:t>
      </w:r>
      <w:r w:rsidR="00BD03EC" w:rsidRPr="005B3C0C">
        <w:rPr>
          <w:szCs w:val="24"/>
        </w:rPr>
        <w:fldChar w:fldCharType="begin"/>
      </w:r>
      <w:r w:rsidR="00790A49">
        <w:rPr>
          <w:szCs w:val="24"/>
        </w:rPr>
        <w:instrText xml:space="preserve"> ADDIN ZOTERO_ITEM CSL_CITATION {"citationID":"2bf39hgfn5","properties":{"formattedCitation":"(Oliver et al., 2013)","plainCitation":"(Oliver et al., 2013)"},"citationItems":[{"id":4111,"uris":["http://zotero.org/users/1204444/items/9THBXPKA"],"uri":["http://zotero.org/users/1204444/items/9THBXPKA"],"itemData":{"id":4111,"type":"article-journal","title":"Cyanobacterial conversion of carbon dioxide to 2,3-butanediol","container-title":"Proceedings of the National Academy of Sciences","page":"1249-1254","volume":"110","issue":"4","source":"www.pnas.org","abstract":"Conversion of CO2 for the synthesis of chemicals by photosynthetic organisms is an attractive target for establishing independence from fossil reserves. However, synthetic pathway construction in cyanobacteria is still in its infancy compared with model fermentative organisms. Here we systematically developed the 2,3-butanediol (23BD) biosynthetic pathway in Synechococcus elongatus PCC7942 as a model system to establish design methods for efficient exogenous chemical production in cyanobacteria. We identified 23BD as a target chemical with low host toxicity, and designed an oxygen-insensitive, cofactor-matched biosynthetic pathway coupled with irreversible enzymatic steps to create a driving force toward the target. Production of 23BD from CO2 reached 2.38 g/L, which is a significant increase for chemical production from exogenous pathways in cyanobacteria. This work demonstrates that developing strong design methods can continue to increase chemical production in cyanobacteria.","DOI":"10.1073/pnas.1213024110","ISSN":"0027-8424, 1091-6490","note":"PMID: 23297225","journalAbbreviation":"PNAS","language":"en","author":[{"family":"Oliver","given":"John W. K."},{"family":"Machado","given":"Iara M. P."},{"family":"Yoneda","given":"Hisanari"},{"family":"Atsumi","given":"Shota"}],"issued":{"date-parts":[["2013",1,22]]},"PMID":"23297225"}}],"schema":"https://github.com/citation-style-language/schema/raw/master/csl-citation.json"} </w:instrText>
      </w:r>
      <w:r w:rsidR="00BD03EC" w:rsidRPr="005B3C0C">
        <w:rPr>
          <w:szCs w:val="24"/>
        </w:rPr>
        <w:fldChar w:fldCharType="separate"/>
      </w:r>
      <w:r w:rsidR="00473EBC" w:rsidRPr="00473EBC">
        <w:rPr>
          <w:rFonts w:ascii="Calibri" w:hAnsi="Calibri"/>
        </w:rPr>
        <w:t xml:space="preserve">(Oliver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It should also be noted that isobutanol production, could be potentially carried out through the traditional biomass fermentation pathway using transformed yeast and bacteria, and by upgrading existing bioethanol infrastructure </w:t>
      </w:r>
      <w:r w:rsidR="00BD03EC" w:rsidRPr="005B3C0C">
        <w:rPr>
          <w:szCs w:val="24"/>
        </w:rPr>
        <w:fldChar w:fldCharType="begin"/>
      </w:r>
      <w:r w:rsidR="00790A49">
        <w:rPr>
          <w:szCs w:val="24"/>
        </w:rPr>
        <w:instrText xml:space="preserve"> ADDIN ZOTERO_ITEM CSL_CITATION {"citationID":"1p3omp5hte","properties":{"formattedCitation":"(Avalos et al., 2013; Dundon et al., 2012)","plainCitation":"(Avalos et al., 2013; Dundon et al., 2012)"},"citationItems":[{"id":4116,"uris":["http://zotero.org/users/1204444/items/MPNXK536"],"uri":["http://zotero.org/users/1204444/items/MPNXK536"],"itemData":{"id":4116,"type":"article-journal","title":"Compartmentalization of metabolic pathways in yeast mitochondria improves the production of branched-chain alcohols","container-title":"Nature Biotechnology","page":"335-341","volume":"31","issue":"4","source":"CrossRef","DOI":"10.1038/nbt.2509","ISSN":"1087-0156, 1546-1696","author":[{"family":"Avalos","given":"José L"},{"family":"Fink","given":"Gerald R"},{"family":"Stephanopoulos","given":"Gregory"}],"issued":{"date-parts":[["2013",2,17]]}}},{"id":4114,"uris":["http://zotero.org/users/1204444/items/EZFDXNG4"],"uri":["http://zotero.org/users/1204444/items/EZFDXNG4"],"itemData":{"id":4114,"type":"patent","title":"Methods of increasing dihydroxy acid dehydratase activity to improve production of fuels, chemicals, and amino acids","abstract":"The present invention is directed to recombinant microorganisms comprising one or more dihydroxyacid dehydratase (DHAD)-requiring biosynthetic pathways and methods of using said recombinant microorganisms to produce beneficial metabolites derived from said DHAD-requiring biosynthetic pathways. In various aspects of the invention, the recombinant microorganisms may be engineered to overexpress one or more polynucleotides encoding one or more Aft proteins or homologs thereof. In some embodiments, the recombinant microorganisms may comprise a cytosolically localized DHAD enzyme. In additional embodiments, the recombinant microorganisms may comprise a mitochondrially localized DHAD enzyme. In various embodiments described herein, the recombinant microorganisms may be microorganisms of the Saccharomyces clade, Crabtree-negative yeast microorganisms, Crabtree-positive yeast microorganisms, post-WGD (whole genome duplication) yeast microorganisms, pre-WGD (whole genome duplication) yeast microorganisms, and non-fermenting yeast microorganisms.","URL":"http://www.google.com/patents/US8273565","note":"U.S. Classification 435/254.2, 536/23.1; International Classification C12N1/00, C07H21/02; Cooperative Classification C12P7/16, C12Y402/01009, C07K14/395, C12N9/88, Y02E50/10, C12P13/06, C12P13/08, C12P13/02; European Classification C12N9/88, C12P13/08, C12P7/16, C12P13/02, C12P13/06","number":"US8273565 B2","author":[{"family":"Dundon","given":"Catherine Asleson"},{"family":"Aristidou","given":"Aristos"},{"family":"Hawkins","given":"Andrew"},{"family":"Lies","given":"Doug"},{"family":"Albert","given":"Lynne"}],"issued":{"date-parts":[["2012",9,25]]},"accessed":{"date-parts":[["2015",10,19]]}}}],"schema":"https://github.com/citation-style-language/schema/raw/master/csl-citation.json"} </w:instrText>
      </w:r>
      <w:r w:rsidR="00BD03EC" w:rsidRPr="005B3C0C">
        <w:rPr>
          <w:szCs w:val="24"/>
        </w:rPr>
        <w:fldChar w:fldCharType="separate"/>
      </w:r>
      <w:r w:rsidR="00473EBC" w:rsidRPr="00473EBC">
        <w:rPr>
          <w:rFonts w:ascii="Calibri" w:hAnsi="Calibri"/>
        </w:rPr>
        <w:t xml:space="preserve">(Avalos </w:t>
      </w:r>
      <w:r w:rsidR="00490409" w:rsidRPr="00490409">
        <w:rPr>
          <w:rFonts w:ascii="Calibri" w:hAnsi="Calibri"/>
          <w:i/>
        </w:rPr>
        <w:t>et al</w:t>
      </w:r>
      <w:r w:rsidR="00473EBC" w:rsidRPr="00473EBC">
        <w:rPr>
          <w:rFonts w:ascii="Calibri" w:hAnsi="Calibri"/>
        </w:rPr>
        <w:t xml:space="preserve">., 2013; Dundon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w:t>
      </w:r>
    </w:p>
    <w:p w14:paraId="2BB998DF" w14:textId="77777777" w:rsidR="005B3C0C" w:rsidRPr="005B3C0C" w:rsidRDefault="005B3C0C" w:rsidP="005B3C0C">
      <w:pPr>
        <w:pStyle w:val="Heading3"/>
        <w:spacing w:after="120" w:line="360" w:lineRule="auto"/>
        <w:rPr>
          <w:b w:val="0"/>
          <w:color w:val="auto"/>
        </w:rPr>
      </w:pPr>
      <w:bookmarkStart w:id="7" w:name="_Toc462059734"/>
      <w:r w:rsidRPr="005B3C0C">
        <w:rPr>
          <w:b w:val="0"/>
          <w:color w:val="auto"/>
        </w:rPr>
        <w:t>Biodiesel and other lipid based fuels</w:t>
      </w:r>
      <w:bookmarkEnd w:id="7"/>
      <w:r w:rsidRPr="005B3C0C">
        <w:rPr>
          <w:b w:val="0"/>
          <w:color w:val="auto"/>
        </w:rPr>
        <w:t xml:space="preserve"> </w:t>
      </w:r>
    </w:p>
    <w:p w14:paraId="0A2A5F68" w14:textId="77777777" w:rsidR="005B3C0C" w:rsidRPr="005B3C0C" w:rsidRDefault="005B3C0C" w:rsidP="005B3C0C">
      <w:pPr>
        <w:pStyle w:val="Heading4"/>
        <w:spacing w:before="240" w:after="240" w:line="360" w:lineRule="auto"/>
        <w:ind w:left="862" w:hanging="862"/>
        <w:rPr>
          <w:b w:val="0"/>
          <w:i w:val="0"/>
          <w:color w:val="auto"/>
        </w:rPr>
      </w:pPr>
      <w:r w:rsidRPr="005B3C0C">
        <w:rPr>
          <w:b w:val="0"/>
          <w:i w:val="0"/>
          <w:color w:val="auto"/>
        </w:rPr>
        <w:t>Algal lipids and biosynthesis pathways</w:t>
      </w:r>
    </w:p>
    <w:p w14:paraId="169ADBB2" w14:textId="77777777" w:rsidR="005B3C0C" w:rsidRDefault="005B3C0C" w:rsidP="005B3C0C">
      <w:pPr>
        <w:spacing w:line="360" w:lineRule="auto"/>
        <w:rPr>
          <w:szCs w:val="24"/>
        </w:rPr>
      </w:pPr>
      <w:r w:rsidRPr="005B3C0C">
        <w:rPr>
          <w:szCs w:val="24"/>
        </w:rPr>
        <w:t xml:space="preserve">One of the major advantages of microalgae as a feedstock for biofuel production is their ability to accumulate substantial quantities of lipid, which can be used to produce lipid-based biofuels such as biodiesel. Lipid is defined as any biological compound which is sparingly soluble in water but soluble in an organic solvent </w:t>
      </w:r>
      <w:r w:rsidR="00BD03EC" w:rsidRPr="005B3C0C">
        <w:rPr>
          <w:szCs w:val="24"/>
        </w:rPr>
        <w:fldChar w:fldCharType="begin"/>
      </w:r>
      <w:r w:rsidR="00790A49">
        <w:rPr>
          <w:szCs w:val="24"/>
        </w:rPr>
        <w:instrText xml:space="preserve"> ADDIN ZOTERO_ITEM CSL_CITATION {"citationID":"2qjgkl0720","properties":{"formattedCitation":"(Kates, 1986)","plainCitation":"(Kates, 1986)"},"citationItems":[{"id":4119,"uris":["http://zotero.org/users/1204444/items/IFXNV3SB"],"uri":["http://zotero.org/users/1204444/items/IFXNV3SB"],"itemData":{"id":4119,"type":"chapter","title":"Definition and classification of lipids","container-title":"Techniques of lipidology: isolation, analysis, and identification of lipids","publisher":"Elsevier","publisher-place":"Amsterdam","number-of-volumes":"Kates","event-place":"Amsterdam","author":[{"family":"Kates","given":"M"}],"editor":[{"family":"Bordon","given":"RH"},{"family":"Knippenberg","given":"PH"}],"issued":{"date-parts":[["1986"]]}}}],"schema":"https://github.com/citation-style-language/schema/raw/master/csl-citation.json"} </w:instrText>
      </w:r>
      <w:r w:rsidR="00BD03EC" w:rsidRPr="005B3C0C">
        <w:rPr>
          <w:szCs w:val="24"/>
        </w:rPr>
        <w:fldChar w:fldCharType="separate"/>
      </w:r>
      <w:r w:rsidRPr="005B3C0C">
        <w:t>(Kates, 1986)</w:t>
      </w:r>
      <w:r w:rsidR="00BD03EC" w:rsidRPr="005B3C0C">
        <w:rPr>
          <w:szCs w:val="24"/>
        </w:rPr>
        <w:fldChar w:fldCharType="end"/>
      </w:r>
      <w:r w:rsidRPr="005B3C0C">
        <w:rPr>
          <w:szCs w:val="24"/>
        </w:rPr>
        <w:t xml:space="preserve">. Microalgae produce a variety of lipids with different functions; polar lipids, neutral lipids, wax esters, sterols, hydrocarbons and prenyl derivatives (such as carotenoids, tocopherols, terpenes and quinones), and chlorophylls </w:t>
      </w:r>
      <w:r w:rsidR="00BD03EC" w:rsidRPr="005B3C0C">
        <w:rPr>
          <w:szCs w:val="24"/>
        </w:rPr>
        <w:fldChar w:fldCharType="begin"/>
      </w:r>
      <w:r w:rsidR="00790A49">
        <w:rPr>
          <w:szCs w:val="24"/>
        </w:rPr>
        <w:instrText xml:space="preserve"> ADDIN ZOTERO_ITEM CSL_CITATION {"citationID":"1003e5bng6","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00BD03EC" w:rsidRPr="005B3C0C">
        <w:rPr>
          <w:szCs w:val="24"/>
        </w:rPr>
        <w:fldChar w:fldCharType="separate"/>
      </w:r>
      <w:r w:rsidR="00473EBC" w:rsidRPr="00473EBC">
        <w:rPr>
          <w:rFonts w:ascii="Calibri" w:hAnsi="Calibri"/>
        </w:rPr>
        <w:t xml:space="preserve">(Hu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Pr="005B3C0C">
        <w:rPr>
          <w:szCs w:val="24"/>
        </w:rPr>
        <w:t xml:space="preserve">. Fatty acids and their derivatives are the main lipid class of interest for biofuel production. Fatty acid molecules consist of a hydrophobic hydrocarbon chain with a hydrophilic carboxylate head group (Figure </w:t>
      </w:r>
      <w:r w:rsidR="00F65F12">
        <w:rPr>
          <w:szCs w:val="24"/>
        </w:rPr>
        <w:t>6</w:t>
      </w:r>
      <w:r w:rsidRPr="005B3C0C">
        <w:rPr>
          <w:szCs w:val="24"/>
        </w:rPr>
        <w:t xml:space="preserve">). Fatty acids are denoted by hydrocarbon chain length and number of double bonds (degree of unsaturation) (Figure </w:t>
      </w:r>
      <w:r w:rsidR="003F00F8">
        <w:rPr>
          <w:szCs w:val="24"/>
        </w:rPr>
        <w:t>6</w:t>
      </w:r>
      <w:r w:rsidRPr="005B3C0C">
        <w:rPr>
          <w:szCs w:val="24"/>
        </w:rPr>
        <w:t xml:space="preserve">). </w:t>
      </w:r>
    </w:p>
    <w:p w14:paraId="4DEAF702" w14:textId="41ECC3EC" w:rsidR="005B3C0C" w:rsidRPr="005B3C0C" w:rsidRDefault="0081741E" w:rsidP="005B3C0C">
      <w:pPr>
        <w:spacing w:line="360" w:lineRule="auto"/>
        <w:rPr>
          <w:szCs w:val="24"/>
        </w:rPr>
      </w:pPr>
      <w:r>
        <w:rPr>
          <w:noProof/>
          <w:lang w:eastAsia="en-GB"/>
        </w:rPr>
        <w:lastRenderedPageBreak/>
        <w:drawing>
          <wp:anchor distT="0" distB="0" distL="114300" distR="114300" simplePos="0" relativeHeight="252012032" behindDoc="0" locked="0" layoutInCell="1" allowOverlap="1" wp14:anchorId="7A821054" wp14:editId="5E386444">
            <wp:simplePos x="0" y="0"/>
            <wp:positionH relativeFrom="column">
              <wp:posOffset>58642</wp:posOffset>
            </wp:positionH>
            <wp:positionV relativeFrom="paragraph">
              <wp:posOffset>-398898</wp:posOffset>
            </wp:positionV>
            <wp:extent cx="5100246" cy="3826477"/>
            <wp:effectExtent l="0" t="0" r="5715" b="0"/>
            <wp:wrapNone/>
            <wp:docPr id="888" name="Picture 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8380" b="-10374"/>
                    <a:stretch/>
                  </pic:blipFill>
                  <pic:spPr bwMode="auto">
                    <a:xfrm>
                      <a:off x="0" y="0"/>
                      <a:ext cx="5100246" cy="38264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28F7">
        <w:rPr>
          <w:noProof/>
          <w:szCs w:val="24"/>
          <w:lang w:eastAsia="en-GB"/>
        </w:rPr>
        <mc:AlternateContent>
          <mc:Choice Requires="wpg">
            <w:drawing>
              <wp:anchor distT="0" distB="0" distL="114300" distR="114300" simplePos="0" relativeHeight="251812352" behindDoc="0" locked="0" layoutInCell="1" allowOverlap="1" wp14:anchorId="0080ED4A" wp14:editId="346B7BFD">
                <wp:simplePos x="0" y="0"/>
                <wp:positionH relativeFrom="column">
                  <wp:posOffset>55245</wp:posOffset>
                </wp:positionH>
                <wp:positionV relativeFrom="paragraph">
                  <wp:posOffset>3810</wp:posOffset>
                </wp:positionV>
                <wp:extent cx="5396865" cy="3829050"/>
                <wp:effectExtent l="0" t="0" r="0" b="0"/>
                <wp:wrapTopAndBottom/>
                <wp:docPr id="781" name="Group 7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6865" cy="3829050"/>
                          <a:chOff x="1110" y="1016"/>
                          <a:chExt cx="8499" cy="6030"/>
                        </a:xfrm>
                      </wpg:grpSpPr>
                      <wps:wsp>
                        <wps:cNvPr id="782" name="Text Box 37"/>
                        <wps:cNvSpPr txBox="1">
                          <a:spLocks noChangeArrowheads="1"/>
                        </wps:cNvSpPr>
                        <wps:spPr bwMode="auto">
                          <a:xfrm>
                            <a:off x="1110" y="5727"/>
                            <a:ext cx="8341" cy="1319"/>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DA6B708" w14:textId="77777777" w:rsidR="003B14DC" w:rsidRPr="00684F0D" w:rsidRDefault="003B14DC" w:rsidP="005B3C0C">
                              <w:pPr>
                                <w:spacing w:line="360" w:lineRule="auto"/>
                                <w:rPr>
                                  <w:sz w:val="20"/>
                                  <w:szCs w:val="20"/>
                                </w:rPr>
                              </w:pPr>
                              <w:r w:rsidRPr="00684F0D">
                                <w:rPr>
                                  <w:b/>
                                  <w:sz w:val="20"/>
                                  <w:szCs w:val="20"/>
                                </w:rPr>
                                <w:t xml:space="preserve">Figure </w:t>
                              </w:r>
                              <w:r>
                                <w:rPr>
                                  <w:b/>
                                  <w:sz w:val="20"/>
                                  <w:szCs w:val="20"/>
                                </w:rPr>
                                <w:t xml:space="preserve">6. </w:t>
                              </w:r>
                              <w:r>
                                <w:rPr>
                                  <w:sz w:val="20"/>
                                  <w:szCs w:val="20"/>
                                </w:rPr>
                                <w:t xml:space="preserve">Fatty acid chain. Left-side: saturated fatty acid (C18:0, stearic acid). Right-side: unsaturated fatty acid (C18:1, oleic acid) </w:t>
                              </w:r>
                              <w:r w:rsidRPr="00684F0D">
                                <w:rPr>
                                  <w:sz w:val="20"/>
                                  <w:szCs w:val="20"/>
                                </w:rPr>
                                <w:fldChar w:fldCharType="begin"/>
                              </w:r>
                              <w:r w:rsidRPr="00684F0D">
                                <w:rPr>
                                  <w:sz w:val="20"/>
                                  <w:szCs w:val="20"/>
                                </w:rPr>
                                <w:instrText xml:space="preserve"> ADDIN ZOTERO_ITEM CSL_CITATION {"citationID":"2h7nuackg8","properties":{"formattedCitation":"(Halim et al., 2012)","plainCitation":"(Halim et al., 2012)"},"citationItems":[{"id":4118,"uris":["http://zotero.org/users/1204444/items/EX8BFI8E"],"uri":["http://zotero.org/users/1204444/items/EX8BFI8E"],"itemData":{"id":4118,"type":"article-journal","title":"Extraction of oil from microalgae for biodiesel production: A review","container-title":"Biotechnology Advances","page":"709-732","volume":"30","issue":"3","source":"ScienceDirect","abstract":"The rapid increase of CO2 concentration in the atmosphere combined with depleted supplies of fossil fuels has led to an increased commercial interest in renewable fuels. Due to their high biomass productivity, rapid lipid accumulation, and ability to survive in saline water, microalgae have been identified as promising feedstocks for industrial-scale production of carbon-neutral biodiesel. This study examines the principles involved in lipid extraction from microalgal cells, a crucial downstream processing step in the production of microalgal biodiesel. We analyze the different technological options currently available for laboratory-scale microalgal lipid extraction, with a primary focus on the prospect of organic solvent and supercritical fluid extraction. The study also provides an assessment of recent breakthroughs in this rapidly developing field and reports on the suitability of microalgal lipid compositions for biodiesel conversion.","DOI":"10.1016/j.biotechadv.2012.01.001","ISSN":"0734-9750","shortTitle":"Extraction of oil from microalgae for biodiesel production","journalAbbreviation":"Biotechnology Advances","author":[{"family":"Halim","given":"Ronald"},{"family":"Danquah","given":"Michael K."},{"family":"Webley","given":"Paul A."}],"issued":{"date-parts":[["2012",5]]}}}],"schema":"https://github.com/citation-style-language/schema/raw/master/csl-citation.json"} </w:instrText>
                              </w:r>
                              <w:r w:rsidRPr="00684F0D">
                                <w:rPr>
                                  <w:sz w:val="20"/>
                                  <w:szCs w:val="20"/>
                                </w:rPr>
                                <w:fldChar w:fldCharType="separate"/>
                              </w:r>
                              <w:r w:rsidRPr="00684F0D">
                                <w:rPr>
                                  <w:rFonts w:ascii="Calibri" w:hAnsi="Calibri"/>
                                  <w:sz w:val="20"/>
                                  <w:szCs w:val="20"/>
                                </w:rPr>
                                <w:t xml:space="preserve">(Halim </w:t>
                              </w:r>
                              <w:r w:rsidRPr="00490409">
                                <w:rPr>
                                  <w:rFonts w:ascii="Calibri" w:hAnsi="Calibri"/>
                                  <w:i/>
                                  <w:sz w:val="20"/>
                                  <w:szCs w:val="20"/>
                                </w:rPr>
                                <w:t>et al</w:t>
                              </w:r>
                              <w:r w:rsidRPr="00684F0D">
                                <w:rPr>
                                  <w:rFonts w:ascii="Calibri" w:hAnsi="Calibri"/>
                                  <w:sz w:val="20"/>
                                  <w:szCs w:val="20"/>
                                </w:rPr>
                                <w:t>., 2012)</w:t>
                              </w:r>
                              <w:r w:rsidRPr="00684F0D">
                                <w:rPr>
                                  <w:sz w:val="20"/>
                                  <w:szCs w:val="20"/>
                                </w:rPr>
                                <w:fldChar w:fldCharType="end"/>
                              </w:r>
                              <w:r>
                                <w:rPr>
                                  <w:sz w:val="20"/>
                                  <w:szCs w:val="20"/>
                                </w:rPr>
                                <w:t>.</w:t>
                              </w:r>
                            </w:p>
                            <w:p w14:paraId="7FC8B047" w14:textId="77777777" w:rsidR="003B14DC" w:rsidRPr="00684F0D" w:rsidRDefault="003B14DC" w:rsidP="005B3C0C">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783" name="Picture 9"/>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110" y="1016"/>
                            <a:ext cx="8499" cy="471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0080ED4A" id="Group 781" o:spid="_x0000_s1060" style="position:absolute;left:0;text-align:left;margin-left:4.35pt;margin-top:.3pt;width:424.95pt;height:301.5pt;z-index:251812352" coordorigin="1110,1016" coordsize="8499,60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">
                <v:shape id="Text Box 37" o:spid="_x0000_s1061" type="#_x0000_t202" style="position:absolute;left:1110;top:5727;width:8341;height:1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" stroked="f">
                  <v:textbox>
                    <w:txbxContent>
                      <w:p w14:paraId="7DA6B708" w14:textId="77777777" w:rsidR="003B14DC" w:rsidRPr="00684F0D" w:rsidRDefault="003B14DC" w:rsidP="005B3C0C">
                        <w:pPr>
                          <w:spacing w:line="360" w:lineRule="auto"/>
                          <w:rPr>
                            <w:sz w:val="20"/>
                            <w:szCs w:val="20"/>
                          </w:rPr>
                        </w:pPr>
                        <w:r w:rsidRPr="00684F0D">
                          <w:rPr>
                            <w:b/>
                            <w:sz w:val="20"/>
                            <w:szCs w:val="20"/>
                          </w:rPr>
                          <w:t xml:space="preserve">Figure </w:t>
                        </w:r>
                        <w:r>
                          <w:rPr>
                            <w:b/>
                            <w:sz w:val="20"/>
                            <w:szCs w:val="20"/>
                          </w:rPr>
                          <w:t xml:space="preserve">6. </w:t>
                        </w:r>
                        <w:r>
                          <w:rPr>
                            <w:sz w:val="20"/>
                            <w:szCs w:val="20"/>
                          </w:rPr>
                          <w:t xml:space="preserve">Fatty acid chain. Left-side: saturated fatty acid (C18:0, stearic acid). Right-side: unsaturated fatty acid (C18:1, oleic acid) </w:t>
                        </w:r>
                        <w:r w:rsidRPr="00684F0D">
                          <w:rPr>
                            <w:sz w:val="20"/>
                            <w:szCs w:val="20"/>
                          </w:rPr>
                          <w:fldChar w:fldCharType="begin"/>
                        </w:r>
                        <w:r w:rsidRPr="00684F0D">
                          <w:rPr>
                            <w:sz w:val="20"/>
                            <w:szCs w:val="20"/>
                          </w:rPr>
                          <w:instrText xml:space="preserve"> ADDIN ZOTERO_ITEM CSL_CITATION {"citationID":"2h7nuackg8","properties":{"formattedCitation":"(Halim et al., 2012)","plainCitation":"(Halim et al., 2012)"},"citationItems":[{"id":4118,"uris":["http://zotero.org/users/1204444/items/EX8BFI8E"],"uri":["http://zotero.org/users/1204444/items/EX8BFI8E"],"itemData":{"id":4118,"type":"article-journal","title":"Extraction of oil from microalgae for biodiesel production: A review","container-title":"Biotechnology Advances","page":"709-732","volume":"30","issue":"3","source":"ScienceDirect","abstract":"The rapid increase of CO2 concentration in the atmosphere combined with depleted supplies of fossil fuels has led to an increased commercial interest in renewable fuels. Due to their high biomass productivity, rapid lipid accumulation, and ability to survive in saline water, microalgae have been identified as promising feedstocks for industrial-scale production of carbon-neutral biodiesel. This study examines the principles involved in lipid extraction from microalgal cells, a crucial downstream processing step in the production of microalgal biodiesel. We analyze the different technological options currently available for laboratory-scale microalgal lipid extraction, with a primary focus on the prospect of organic solvent and supercritical fluid extraction. The study also provides an assessment of recent breakthroughs in this rapidly developing field and reports on the suitability of microalgal lipid compositions for biodiesel conversion.","DOI":"10.1016/j.biotechadv.2012.01.001","ISSN":"0734-9750","shortTitle":"Extraction of oil from microalgae for biodiesel production","journalAbbreviation":"Biotechnology Advances","author":[{"family":"Halim","given":"Ronald"},{"family":"Danquah","given":"Michael K."},{"family":"Webley","given":"Paul A."}],"issued":{"date-parts":[["2012",5]]}}}],"schema":"https://github.com/citation-style-language/schema/raw/master/csl-citation.json"} </w:instrText>
                        </w:r>
                        <w:r w:rsidRPr="00684F0D">
                          <w:rPr>
                            <w:sz w:val="20"/>
                            <w:szCs w:val="20"/>
                          </w:rPr>
                          <w:fldChar w:fldCharType="separate"/>
                        </w:r>
                        <w:r w:rsidRPr="00684F0D">
                          <w:rPr>
                            <w:rFonts w:ascii="Calibri" w:hAnsi="Calibri"/>
                            <w:sz w:val="20"/>
                            <w:szCs w:val="20"/>
                          </w:rPr>
                          <w:t xml:space="preserve">(Halim </w:t>
                        </w:r>
                        <w:r w:rsidRPr="00490409">
                          <w:rPr>
                            <w:rFonts w:ascii="Calibri" w:hAnsi="Calibri"/>
                            <w:i/>
                            <w:sz w:val="20"/>
                            <w:szCs w:val="20"/>
                          </w:rPr>
                          <w:t>et al</w:t>
                        </w:r>
                        <w:r w:rsidRPr="00684F0D">
                          <w:rPr>
                            <w:rFonts w:ascii="Calibri" w:hAnsi="Calibri"/>
                            <w:sz w:val="20"/>
                            <w:szCs w:val="20"/>
                          </w:rPr>
                          <w:t>., 2012)</w:t>
                        </w:r>
                        <w:r w:rsidRPr="00684F0D">
                          <w:rPr>
                            <w:sz w:val="20"/>
                            <w:szCs w:val="20"/>
                          </w:rPr>
                          <w:fldChar w:fldCharType="end"/>
                        </w:r>
                        <w:r>
                          <w:rPr>
                            <w:sz w:val="20"/>
                            <w:szCs w:val="20"/>
                          </w:rPr>
                          <w:t>.</w:t>
                        </w:r>
                      </w:p>
                      <w:p w14:paraId="7FC8B047" w14:textId="77777777" w:rsidR="003B14DC" w:rsidRPr="00684F0D" w:rsidRDefault="003B14DC" w:rsidP="005B3C0C">
                        <w:pPr>
                          <w:rPr>
                            <w:sz w:val="20"/>
                            <w:szCs w:val="20"/>
                          </w:rPr>
                        </w:pPr>
                      </w:p>
                    </w:txbxContent>
                  </v:textbox>
                </v:shape>
                <v:shape id="Picture 9" o:spid="_x0000_s1062" type="#_x0000_t75" style="position:absolute;left:1110;top:1016;width:8499;height:4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">
                  <v:imagedata r:id="rId19" o:title=""/>
                  <v:path arrowok="t"/>
                </v:shape>
                <w10:wrap type="topAndBottom"/>
              </v:group>
            </w:pict>
          </mc:Fallback>
        </mc:AlternateContent>
      </w:r>
      <w:r w:rsidR="005B3C0C" w:rsidRPr="005B3C0C">
        <w:rPr>
          <w:szCs w:val="24"/>
        </w:rPr>
        <w:t xml:space="preserve">Under optimum growth conditions, biosynthesised fatty acids are predominantly esterified into glycerol based glycolipids (monogalactosyldiacylglycerol, </w:t>
      </w:r>
      <w:r w:rsidR="00561CB2" w:rsidRPr="005B3C0C">
        <w:rPr>
          <w:szCs w:val="24"/>
        </w:rPr>
        <w:t>MGSG, digalactosyldiacylglycerol</w:t>
      </w:r>
      <w:r w:rsidR="005B3C0C" w:rsidRPr="005B3C0C">
        <w:rPr>
          <w:szCs w:val="24"/>
        </w:rPr>
        <w:t xml:space="preserve">, DGSG, sulfoquinovosyldiacylglycerol, SQSG) and polar lipids such as phospholipids (phosphatidylethanolamine, PE, and phosphatidylglycerol, PG), which are used to form membrane systems within the cell. Various environmental stresses limit algal reproduction, but allow continued carbon sequestration via photosynthesis (although reduced over time) and organic carbon assimilation. Under stressed conditions the algal cell carbon metabolism shifts towards the production of neutral lipids, predominantly triacylglycerol (TAG), through </w:t>
      </w:r>
      <w:r w:rsidR="005B3C0C" w:rsidRPr="005B3C0C">
        <w:rPr>
          <w:i/>
          <w:szCs w:val="24"/>
        </w:rPr>
        <w:t xml:space="preserve">de novo </w:t>
      </w:r>
      <w:r w:rsidR="005B3C0C" w:rsidRPr="005B3C0C">
        <w:rPr>
          <w:szCs w:val="24"/>
        </w:rPr>
        <w:t>biosynthesis and the catabolism of membrane lipids</w:t>
      </w:r>
      <w:r w:rsidR="005B3C0C" w:rsidRPr="005B3C0C">
        <w:rPr>
          <w:i/>
          <w:szCs w:val="24"/>
        </w:rPr>
        <w:t xml:space="preserve"> </w:t>
      </w:r>
      <w:r w:rsidR="00BD03EC" w:rsidRPr="005B3C0C">
        <w:rPr>
          <w:szCs w:val="24"/>
        </w:rPr>
        <w:fldChar w:fldCharType="begin"/>
      </w:r>
      <w:r w:rsidR="00790A49">
        <w:rPr>
          <w:szCs w:val="24"/>
        </w:rPr>
        <w:instrText xml:space="preserve"> ADDIN ZOTERO_ITEM CSL_CITATION {"citationID":"1squsp9k4s","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00BD03EC" w:rsidRPr="005B3C0C">
        <w:rPr>
          <w:szCs w:val="24"/>
        </w:rPr>
        <w:fldChar w:fldCharType="separate"/>
      </w:r>
      <w:r w:rsidR="00473EBC" w:rsidRPr="00473EBC">
        <w:rPr>
          <w:rFonts w:ascii="Calibri" w:hAnsi="Calibri"/>
        </w:rPr>
        <w:t xml:space="preserve">(Hu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005B3C0C" w:rsidRPr="005B3C0C">
        <w:rPr>
          <w:szCs w:val="24"/>
        </w:rPr>
        <w:t xml:space="preserve">. Environmental stresses that induce this metabolic shift include nitrogen, phosphorus, sulphur and silicon (in diatoms) deprivation </w:t>
      </w:r>
      <w:r w:rsidR="00BD03EC" w:rsidRPr="005B3C0C">
        <w:rPr>
          <w:szCs w:val="24"/>
        </w:rPr>
        <w:fldChar w:fldCharType="begin"/>
      </w:r>
      <w:r w:rsidR="00790A49">
        <w:rPr>
          <w:szCs w:val="24"/>
        </w:rPr>
        <w:instrText xml:space="preserve"> ADDIN ZOTERO_ITEM CSL_CITATION {"citationID":"tc3j3f1b4","properties":{"formattedCitation":"(Basova, 2005; Khozin-Goldberg and Cohen, 2006; Rodolfi et al., 2009)","plainCitation":"(Basova, 2005; Khozin-Goldberg and Cohen, 2006; Rodolfi et al., 2009)"},"citationItems":[{"id":4125,"uris":["http://zotero.org/users/1204444/items/F8RESJ63"],"uri":["http://zotero.org/users/1204444/items/F8RESJ63"],"itemData":{"id":4125,"type":"article-journal","title":"Fatty acid composition of lipids in microalgae","container-title":"International Journal on Algae","page":"33-57","volume":"7","issue":"1","source":"CrossRef","DOI":"10.1615/InterJAlgae.v7.i1.30","ISSN":"1521-9429","language":"en","author":[{"family":"Basova","given":"M. M."}],"issued":{"date-parts":[["2005"]]}}},{"id":4126,"uris":["http://zotero.org/users/1204444/items/E22RPBBN"],"uri":["http://zotero.org/users/1204444/items/E22RPBBN"],"itemData":{"id":4126,"type":"article-journal","title":"The effect of phosphate starvation on the lipid and fatty acid composition of the fresh water eustigmatophyte Monodus subterraneus","container-title":"Phytochemistry","page":"696-701","volume":"67","issue":"7","source":"PubMed","abstract":"Phosphate limitation caused significant changes in the fatty acid and lipid composition of Monodus subterraneus. With decreasing phosphate availability from 175 to 52.5, 17.5 and 0 microM (K2HPO4), the proportion of the major VLC-PUFA, eicosapentaenoic acid (EPA), gradually decreased from 28.2 to 20.8, 19.4 and 15.5 mol% (of total fatty acids), respectively. The cellular total lipid content of starved cells increased, mainly due to the dramatic increase in triacylglycerols (TAG) levels. Among polar lipids, cellular contents of digalactosyldiacylglycerol (DGDG) and diacylglyceroltrimethylhomoserine (DGTS) increased sharply from 0.29 and 0.19 to 0.60 and 0.38 fg cell(-1), respectively, while that of monogalactosyldiacylglycerol (MGDG) was not significantly changed. In the absence of phosphate, the proportion of phospholipids was significantly reduced from 8.3% to 1.4% of total lipids, and the proportion of triacylglycerols (TAG) increased from 6.5% up to 39.3% of total lipids. The share of MGDG was substantially reduced, from 35.7% to 13.3%, while that of DGDG and DGTS reduced less from 18.3% to 15.1%, and 12.2% to 8.6%, respectively. The most distinctive change in the fatty acid composition was noted in that of DGDG, where the proportion of EPA, located exclusively at the sn-1 position, increased from 11.3% to 21.5% at the expense of 16:0, 16:1 and 18:1. In MGDG, however, the proportion of EPA did not change appreciably. In contrast to higher plants, DGDG accumulated under P-deprivation in M. subterraneus, did not resemble PC and the positional distribution of its fatty acids was not altered, preserving the C20/C16 structure of its molecular species. We suggest that under phosphate starvation DGTS is a likely source of C20 acyl groups that can be exported to the sn-1 position of DGDG and can partially compensate for the decrease in PE, the apparent source of C20 acyl-containing diacylglycerols in this alga. Moreover, accumulation of non-esterified 18:0 indicates that no polar lipid can replace PC, which appears to be the only lipid capable of C18 desaturation in this alga.","DOI":"10.1016/j.phytochem.2006.01.010","ISSN":"0031-9422","note":"PMID: 16497342","journalAbbreviation":"Phytochemistry","language":"eng","author":[{"family":"Khozin-Goldberg","given":"Inna"},{"family":"Cohen","given":"Zvi"}],"issued":{"date-parts":[["2006",4]]},"PMID":"16497342"}},{"id":1042,"uris":["http://zotero.org/users/1204444/items/KG6USPNI"],"uri":["http://zotero.org/users/1204444/items/KG6USPNI"],"itemData":{"id":1042,"type":"article-journal","title":"Microalgae for oil: Strain selection, induction of lipid synthesis and outdoor mass cultivation in a low-cost photobioreactor","container-title":"Biotechnology and Bioengineering","page":"100–112","volume":"102","issue":"1","source":"Wiley Online Library","abstract":"Thirty microalgal strains were screened in the laboratory for their biomass productivity and lipid content. Four strains (two marine and two freshwater), selected because robust, highly productive and with a relatively high lipid content, were cultivated under nitrogen deprivation in 0.6-L bubbled tubes. Only the two marine microalgae accumulated lipid under such conditions. One of them, the eustigmatophyte Nannochloropsis sp. F&amp;M-M24, which attained 60% lipid content after nitrogen starvation, was grown in a 20-L Flat Alveolar Panel photobioreactor to study the influence of irradiance and nutrient (nitrogen or phosphorus) deprivation on fatty acid accumulation. Fatty acid content increased with high irradiances (up to 32.5% of dry biomass) and following both nitrogen and phosphorus deprivation (up to about 50%). To evaluate its lipid production potential under natural sunlight, the strain was grown outdoors in 110-L Green Wall Panel photobioreactors under nutrient sufficient and deficient conditions. Lipid productivity increased from 117 mg/L/day in nutrient sufficient media (with an average biomass productivity of 0.36 g/L/day and 32% lipid content) to 204 mg/L/day (with an average biomass productivity of 0.30 g/L/day and more than 60% final lipid content) in nitrogen deprived media. In a two-phase cultivation process (a nutrient sufficient phase to produce the inoculum followed by a nitrogen deprived phase to boost lipid synthesis) the oil production potential could be projected to be more than 90 kg per hectare per day. This is the first report of an increase of both lipid content and areal lipid productivity attained through nutrient deprivation in an outdoor algal culture. The experiments showed that this marine eustigmatophyte has the potential for an annual production of 20 tons of lipid per hectare in the Mediterranean climate and of more than 30 tons of lipid per hectare in sunny tropical areas. Biotechnol. Bioeng. 2009;102: 100–112. © 2008 Wiley Periodicals, Inc.","DOI":"10.1002/bit.22033","ISSN":"1097-0290","shortTitle":"Microalgae for oil","language":"en","author":[{"family":"Rodolfi","given":"Liliana"},{"family":"Chini Zittelli","given":"Graziella"},{"family":"Bassi","given":"Niccolò"},{"family":"Padovani","given":"Giulia"},{"family":"Biondi","given":"Natascia"},{"family":"Bonini","given":"Gimena"},{"family":"Tredici","given":"Mario R."}],"issued":{"date-parts":[["2009"]]}}}],"schema":"https://github.com/citation-style-language/schema/raw/master/csl-citation.json"} </w:instrText>
      </w:r>
      <w:r w:rsidR="00BD03EC" w:rsidRPr="005B3C0C">
        <w:rPr>
          <w:szCs w:val="24"/>
        </w:rPr>
        <w:fldChar w:fldCharType="separate"/>
      </w:r>
      <w:r w:rsidR="00473EBC" w:rsidRPr="00473EBC">
        <w:rPr>
          <w:rFonts w:ascii="Calibri" w:hAnsi="Calibri"/>
        </w:rPr>
        <w:t xml:space="preserve">(Basova, 2005; Khozin-Goldberg and Cohen, 2006; Rodolfi </w:t>
      </w:r>
      <w:r w:rsidR="00490409" w:rsidRPr="00490409">
        <w:rPr>
          <w:rFonts w:ascii="Calibri" w:hAnsi="Calibri"/>
          <w:i/>
        </w:rPr>
        <w:t>et al</w:t>
      </w:r>
      <w:r w:rsidR="00473EBC" w:rsidRPr="00473EBC">
        <w:rPr>
          <w:rFonts w:ascii="Calibri" w:hAnsi="Calibri"/>
        </w:rPr>
        <w:t>., 2009)</w:t>
      </w:r>
      <w:r w:rsidR="00BD03EC" w:rsidRPr="005B3C0C">
        <w:rPr>
          <w:szCs w:val="24"/>
        </w:rPr>
        <w:fldChar w:fldCharType="end"/>
      </w:r>
      <w:r w:rsidR="005B3C0C" w:rsidRPr="005B3C0C">
        <w:rPr>
          <w:szCs w:val="24"/>
        </w:rPr>
        <w:t xml:space="preserve">, temperature shifts </w:t>
      </w:r>
      <w:r w:rsidR="00BD03EC" w:rsidRPr="005B3C0C">
        <w:rPr>
          <w:szCs w:val="24"/>
        </w:rPr>
        <w:fldChar w:fldCharType="begin"/>
      </w:r>
      <w:r w:rsidR="00790A49">
        <w:rPr>
          <w:szCs w:val="24"/>
        </w:rPr>
        <w:instrText xml:space="preserve"> ADDIN ZOTERO_ITEM CSL_CITATION {"citationID":"cm32l95mq","properties":{"formattedCitation":"(Roleda et al., 2013)","plainCitation":"(Roleda et al., 2013)"},"citationItems":[{"id":2591,"uris":["http://zotero.org/users/1204444/items/J52H4TNT"],"uri":["http://zotero.org/users/1204444/items/J52H4TNT"],"itemData":{"id":2591,"type":"article-journal","title":"Effects of temperature and nutrient regimes on biomass and lipid production by six oleaginous microalgae in batch culture employing a two-phase cultivation strategy","container-title":"Bioresource Technology","page":"439-449","volume":"129","source":"ScienceDirect","abstract":"Commercial success of algal-based biofuels depends on growth characteristics and lipid metabolism of the production species. The oleaginous microalgae, Thalassiosira pseudonana, Odontella aurita, Nannochloropsis oculata, Isochrysis galbana, Chromulina ochromonoides, and Dunaliella tertiolecta, were cultivated under a matrix of two temperatures (10 and 20 °C) and two nutrient regimes (deplete and replete). For all species, a strong negative correlation between growth rate and lipid content was observed. Multiple stressors have no additive effect on lipid accumulation. Total oil content (fatty acid methyl esters, FAMEs, pg cell−1) was increased more by nutrient limitation than by temperature stress. In response to nutrient stress, N. oculata emerged as the most robust species with an increase in lipid accumulation of up to three to four-fold compared to the accumulation under nutrient sufficient conditions. Although stress conditions led to reduced fatty acid unsaturation in most taxa due to increased triacylglycerol (TAG) production, a high proportion of eicosapentaenoic acid (EPA) was maintained in O. aurita.","DOI":"10.1016/j.biortech.2012.11.043","ISSN":"0960-8524","journalAbbreviation":"Bioresource Technology","author":[{"family":"Roleda","given":"Michael Y."},{"family":"Slocombe","given":"Stephen P."},{"family":"Leakey","given":"Raymond J. G."},{"family":"Day","given":"John G."},{"family":"Bell","given":"Elanor M."},{"family":"Stanley","given":"Michele S."}],"issued":{"date-parts":[["2013",2]]}}}],"schema":"https://github.com/citation-style-language/schema/raw/master/csl-citation.json"} </w:instrText>
      </w:r>
      <w:r w:rsidR="00BD03EC" w:rsidRPr="005B3C0C">
        <w:rPr>
          <w:szCs w:val="24"/>
        </w:rPr>
        <w:fldChar w:fldCharType="separate"/>
      </w:r>
      <w:r w:rsidR="00473EBC" w:rsidRPr="00473EBC">
        <w:rPr>
          <w:rFonts w:ascii="Calibri" w:hAnsi="Calibri"/>
        </w:rPr>
        <w:t xml:space="preserve">(Roled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005B3C0C" w:rsidRPr="005B3C0C">
        <w:rPr>
          <w:szCs w:val="24"/>
        </w:rPr>
        <w:t xml:space="preserve">, light intensity </w:t>
      </w:r>
      <w:r w:rsidR="00BD03EC" w:rsidRPr="005B3C0C">
        <w:rPr>
          <w:szCs w:val="24"/>
        </w:rPr>
        <w:fldChar w:fldCharType="begin"/>
      </w:r>
      <w:r w:rsidR="00790A49">
        <w:rPr>
          <w:szCs w:val="24"/>
        </w:rPr>
        <w:instrText xml:space="preserve"> ADDIN ZOTERO_ITEM CSL_CITATION {"citationID":"16fn07n21v","properties":{"formattedCitation":"(Meseck et al., 2005)","plainCitation":"(Meseck et al., 2005)"},"citationItems":[{"id":83,"uris":["http://zotero.org/users/1204444/items/FSHG7EN6"],"uri":["http://zotero.org/users/1204444/items/FSHG7EN6"],"itemData":{"id":83,"type":"article-journal","title":"Photoperiod and light intensity effects on growth and utilization of nutrients by the aquaculture feed microalga, Tetraselmis chui (PLY429)","container-title":"Aquaculture","page":"393-404","volume":"246","issue":"1-4","source":"CrossRef","DOI":"10.1016/j.aquaculture.2005.02.034","ISSN":"00448486","author":[{"family":"Meseck","given":"Shannon L."},{"family":"Alix","given":"Jennifer H."},{"family":"Wikfors","given":"Gary H."}],"issued":{"date-parts":[["2005",5]]}}}],"schema":"https://github.com/citation-style-language/schema/raw/master/csl-citation.json"} </w:instrText>
      </w:r>
      <w:r w:rsidR="00BD03EC" w:rsidRPr="005B3C0C">
        <w:rPr>
          <w:szCs w:val="24"/>
        </w:rPr>
        <w:fldChar w:fldCharType="separate"/>
      </w:r>
      <w:r w:rsidR="00473EBC" w:rsidRPr="00473EBC">
        <w:rPr>
          <w:rFonts w:ascii="Calibri" w:hAnsi="Calibri"/>
        </w:rPr>
        <w:t xml:space="preserve">(Meseck </w:t>
      </w:r>
      <w:r w:rsidR="00490409" w:rsidRPr="00490409">
        <w:rPr>
          <w:rFonts w:ascii="Calibri" w:hAnsi="Calibri"/>
          <w:i/>
        </w:rPr>
        <w:t>et al</w:t>
      </w:r>
      <w:r w:rsidR="00473EBC" w:rsidRPr="00473EBC">
        <w:rPr>
          <w:rFonts w:ascii="Calibri" w:hAnsi="Calibri"/>
        </w:rPr>
        <w:t>., 2005)</w:t>
      </w:r>
      <w:r w:rsidR="00BD03EC" w:rsidRPr="005B3C0C">
        <w:rPr>
          <w:szCs w:val="24"/>
        </w:rPr>
        <w:fldChar w:fldCharType="end"/>
      </w:r>
      <w:r w:rsidR="005B3C0C" w:rsidRPr="005B3C0C">
        <w:rPr>
          <w:szCs w:val="24"/>
        </w:rPr>
        <w:t xml:space="preserve">, salinity </w:t>
      </w:r>
      <w:r w:rsidR="00BD03EC" w:rsidRPr="005B3C0C">
        <w:rPr>
          <w:szCs w:val="24"/>
        </w:rPr>
        <w:fldChar w:fldCharType="begin"/>
      </w:r>
      <w:r w:rsidR="00790A49">
        <w:rPr>
          <w:szCs w:val="24"/>
        </w:rPr>
        <w:instrText xml:space="preserve"> ADDIN ZOTERO_ITEM CSL_CITATION {"citationID":"qinrsuouc","properties":{"formattedCitation":"(Takagi et al., 2006)","plainCitation":"(Takagi et al., 2006)"},"citationItems":[{"id":4134,"uris":["http://zotero.org/users/1204444/items/RR8DPFCJ"],"uri":["http://zotero.org/users/1204444/items/RR8DPFCJ"],"itemData":{"id":4134,"type":"article-journal","title":"Effect of salt concentration on intracellular accumulation of lipids and triacylglyceride in marine microalgae Dunaliella cells","container-title":"Journal of Bioscience and Bioengineering","page":"223-226","volume":"101","issue":"3","source":"PubMed","abstract":"In order to get the high liquefaction yield from marine algae cell mass to fuel oil, the effect of salt stress on the accumulation of lipids and triacylglyceride in Dunaliella cells was investigated. Although initial NaCl concentration higher than 1.5 M markedly inhibited cell growth, increase of initial NaCl concentration from 0.5 (equal to sea water) to 1.0 M resulted in a higher intracellular lipid content (67%) in comparison with 60% for the salt concentration of 0.5 M. Addition of 0.5 or 1.0 M NaCl at mid-log phase or the end of log phase during cultivation with initial NaCl concentration of 1.0 M further increased the lipid content (70%).","DOI":"10.1263/jbb.101.223","ISSN":"1389-1723","note":"PMID: 16716922","journalAbbreviation":"J. Biosci. Bioeng.","language":"eng","author":[{"family":"Takagi","given":"Mutsumi"},{"family":"Karseno","given":"null"},{"family":"Yoshida","given":"Toshiomi"}],"issued":{"date-parts":[["2006",3]]},"PMID":"16716922"}}],"schema":"https://github.com/citation-style-language/schema/raw/master/csl-citation.json"} </w:instrText>
      </w:r>
      <w:r w:rsidR="00BD03EC" w:rsidRPr="005B3C0C">
        <w:rPr>
          <w:szCs w:val="24"/>
        </w:rPr>
        <w:fldChar w:fldCharType="separate"/>
      </w:r>
      <w:r w:rsidR="00473EBC" w:rsidRPr="00473EBC">
        <w:rPr>
          <w:rFonts w:ascii="Calibri" w:hAnsi="Calibri"/>
        </w:rPr>
        <w:t xml:space="preserve">(Takagi </w:t>
      </w:r>
      <w:r w:rsidR="00490409" w:rsidRPr="00490409">
        <w:rPr>
          <w:rFonts w:ascii="Calibri" w:hAnsi="Calibri"/>
          <w:i/>
        </w:rPr>
        <w:t>et al</w:t>
      </w:r>
      <w:r w:rsidR="00473EBC" w:rsidRPr="00473EBC">
        <w:rPr>
          <w:rFonts w:ascii="Calibri" w:hAnsi="Calibri"/>
        </w:rPr>
        <w:t>., 2006)</w:t>
      </w:r>
      <w:r w:rsidR="00BD03EC" w:rsidRPr="005B3C0C">
        <w:rPr>
          <w:szCs w:val="24"/>
        </w:rPr>
        <w:fldChar w:fldCharType="end"/>
      </w:r>
      <w:r w:rsidR="005B3C0C" w:rsidRPr="005B3C0C">
        <w:rPr>
          <w:szCs w:val="24"/>
        </w:rPr>
        <w:t xml:space="preserve"> and pH </w:t>
      </w:r>
      <w:r w:rsidR="00BD03EC" w:rsidRPr="005B3C0C">
        <w:rPr>
          <w:szCs w:val="24"/>
        </w:rPr>
        <w:fldChar w:fldCharType="begin"/>
      </w:r>
      <w:r w:rsidR="00790A49">
        <w:rPr>
          <w:szCs w:val="24"/>
        </w:rPr>
        <w:instrText xml:space="preserve"> ADDIN ZOTERO_ITEM CSL_CITATION {"citationID":"2h5t5bsg4u","properties":{"formattedCitation":"(Mus et al., 2013)","plainCitation":"(Mus et al., 2013)"},"citationItems":[{"id":4130,"uris":["http://zotero.org/users/1204444/items/27HFNE37"],"uri":["http://zotero.org/users/1204444/items/27HFNE37"],"itemData":{"id":4130,"type":"article-journal","title":"Physiological and molecular analysis of carbon source supplementation and pH stress-induced lipid accumulation in the marine diatom Phaeodactylum tricornutum","container-title":"Applied Microbiology and Biotechnology","page":"3625-3642","volume":"97","issue":"8","source":"link.springer.com","DOI":"10.1007/s00253-013-4747-7","ISSN":"0175-7598, 1432-0614","journalAbbreviation":"Appl Microbiol Biotechnol","language":"en","author":[{"family":"Mus","given":"Florence"},{"family":"Toussaint","given":"Jean-Paul"},{"family":"Cooksey","given":"Keith E."},{"family":"Fields","given":"Matthew W."},{"family":"Gerlach","given":"Robin"},{"family":"Peyton","given":"Brent M."},{"family":"Carlson","given":"Ross P."}],"issued":{"date-parts":[["2013",3,6]]}}}],"schema":"https://github.com/citation-style-language/schema/raw/master/csl-citation.json"} </w:instrText>
      </w:r>
      <w:r w:rsidR="00BD03EC" w:rsidRPr="005B3C0C">
        <w:rPr>
          <w:szCs w:val="24"/>
        </w:rPr>
        <w:fldChar w:fldCharType="separate"/>
      </w:r>
      <w:r w:rsidR="00473EBC" w:rsidRPr="00473EBC">
        <w:rPr>
          <w:rFonts w:ascii="Calibri" w:hAnsi="Calibri"/>
        </w:rPr>
        <w:t xml:space="preserve">(Mus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005B3C0C" w:rsidRPr="005B3C0C">
        <w:rPr>
          <w:szCs w:val="24"/>
        </w:rPr>
        <w:t xml:space="preserve">; with nitrogen limitation generally causing the largest accumulation </w:t>
      </w:r>
      <w:r w:rsidR="00BD03EC" w:rsidRPr="005B3C0C">
        <w:rPr>
          <w:szCs w:val="24"/>
        </w:rPr>
        <w:fldChar w:fldCharType="begin"/>
      </w:r>
      <w:r w:rsidR="00790A49">
        <w:rPr>
          <w:szCs w:val="24"/>
        </w:rPr>
        <w:instrText xml:space="preserve"> ADDIN ZOTERO_ITEM CSL_CITATION {"citationID":"26iuf06r6p","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00BD03EC" w:rsidRPr="005B3C0C">
        <w:rPr>
          <w:szCs w:val="24"/>
        </w:rPr>
        <w:fldChar w:fldCharType="separate"/>
      </w:r>
      <w:r w:rsidR="00473EBC" w:rsidRPr="00473EBC">
        <w:rPr>
          <w:rFonts w:ascii="Calibri" w:hAnsi="Calibri"/>
        </w:rPr>
        <w:t xml:space="preserve">(Hu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005B3C0C" w:rsidRPr="005B3C0C">
        <w:rPr>
          <w:szCs w:val="24"/>
        </w:rPr>
        <w:t xml:space="preserve">. Growth stage is also known to lead to a shift in lipid metabolism, with polar lipid production dominant in exponential growth, and a shift to neutral lipid accumulation during the stationary phase. However, because of the batch mode of cultivation employed in most experiments, it is difficult to determine </w:t>
      </w:r>
      <w:r w:rsidR="005B3C0C" w:rsidRPr="005B3C0C">
        <w:rPr>
          <w:szCs w:val="24"/>
        </w:rPr>
        <w:lastRenderedPageBreak/>
        <w:t xml:space="preserve">whether this trend is due to nutrient starvation or the effect of cell aging </w:t>
      </w:r>
      <w:r w:rsidR="00BD03EC" w:rsidRPr="005B3C0C">
        <w:rPr>
          <w:szCs w:val="24"/>
        </w:rPr>
        <w:fldChar w:fldCharType="begin"/>
      </w:r>
      <w:r w:rsidR="00790A49">
        <w:rPr>
          <w:szCs w:val="24"/>
        </w:rPr>
        <w:instrText xml:space="preserve"> ADDIN ZOTERO_ITEM CSL_CITATION {"citationID":"29kl5f9ilc","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00BD03EC" w:rsidRPr="005B3C0C">
        <w:rPr>
          <w:szCs w:val="24"/>
        </w:rPr>
        <w:fldChar w:fldCharType="separate"/>
      </w:r>
      <w:r w:rsidR="00473EBC" w:rsidRPr="00473EBC">
        <w:rPr>
          <w:rFonts w:ascii="Calibri" w:hAnsi="Calibri"/>
        </w:rPr>
        <w:t xml:space="preserve">(Hu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005B3C0C" w:rsidRPr="005B3C0C">
        <w:rPr>
          <w:szCs w:val="24"/>
        </w:rPr>
        <w:t>.</w:t>
      </w:r>
    </w:p>
    <w:p w14:paraId="4A12DC2C" w14:textId="77777777" w:rsidR="005B3C0C" w:rsidRPr="005B3C0C" w:rsidRDefault="005B3C0C" w:rsidP="005B3C0C">
      <w:pPr>
        <w:spacing w:line="360" w:lineRule="auto"/>
        <w:rPr>
          <w:szCs w:val="24"/>
        </w:rPr>
      </w:pPr>
      <w:r w:rsidRPr="005B3C0C">
        <w:rPr>
          <w:szCs w:val="24"/>
        </w:rPr>
        <w:t xml:space="preserve">Neutral lipids, unlike polar lipids, do not play a structural role in the cell but are thought to be produced mainly as energy and carbon store, allowing cells to quickly respond to more favourable growth conditions </w:t>
      </w:r>
      <w:r w:rsidR="00BD03EC" w:rsidRPr="005B3C0C">
        <w:rPr>
          <w:szCs w:val="24"/>
        </w:rPr>
        <w:fldChar w:fldCharType="begin"/>
      </w:r>
      <w:r w:rsidR="00790A49">
        <w:rPr>
          <w:szCs w:val="24"/>
        </w:rPr>
        <w:instrText xml:space="preserve"> ADDIN ZOTERO_ITEM CSL_CITATION {"citationID":"x72Nxwbk","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00BD03EC" w:rsidRPr="005B3C0C">
        <w:rPr>
          <w:szCs w:val="24"/>
        </w:rPr>
        <w:fldChar w:fldCharType="separate"/>
      </w:r>
      <w:r w:rsidR="00473EBC" w:rsidRPr="00473EBC">
        <w:rPr>
          <w:rFonts w:ascii="Calibri" w:hAnsi="Calibri"/>
        </w:rPr>
        <w:t xml:space="preserve">(Hu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Pr="005B3C0C">
        <w:rPr>
          <w:szCs w:val="24"/>
        </w:rPr>
        <w:t xml:space="preserve">. Biosynthesis of lipid is NADPH intensive and consequently efficiently consumes excess electron flow from continued photosynthesis and carbon uptake, thereby reducing toxic reactive oxygen species production </w:t>
      </w:r>
      <w:r w:rsidR="00BD03EC" w:rsidRPr="005B3C0C">
        <w:rPr>
          <w:szCs w:val="24"/>
        </w:rPr>
        <w:fldChar w:fldCharType="begin"/>
      </w:r>
      <w:r w:rsidR="00790A49">
        <w:rPr>
          <w:szCs w:val="24"/>
        </w:rPr>
        <w:instrText xml:space="preserve"> ADDIN ZOTERO_ITEM CSL_CITATION {"citationID":"Xqqnqrm0","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00BD03EC" w:rsidRPr="005B3C0C">
        <w:rPr>
          <w:szCs w:val="24"/>
        </w:rPr>
        <w:fldChar w:fldCharType="separate"/>
      </w:r>
      <w:r w:rsidR="00473EBC" w:rsidRPr="00473EBC">
        <w:rPr>
          <w:rFonts w:ascii="Calibri" w:hAnsi="Calibri"/>
        </w:rPr>
        <w:t xml:space="preserve">(Hu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Pr="005B3C0C">
        <w:rPr>
          <w:szCs w:val="24"/>
        </w:rPr>
        <w:t xml:space="preserve">. In algae, neutral lipids accumulate within lipid bodies (LBs) located in the cytoplasm of the cell (cytosolic LBs) and inter-thylakoid space of the chloroplast (plastoglobules) </w:t>
      </w:r>
      <w:r w:rsidR="00BD03EC" w:rsidRPr="005B3C0C">
        <w:rPr>
          <w:szCs w:val="24"/>
        </w:rPr>
        <w:fldChar w:fldCharType="begin"/>
      </w:r>
      <w:r w:rsidR="00790A49">
        <w:rPr>
          <w:szCs w:val="24"/>
        </w:rPr>
        <w:instrText xml:space="preserve"> ADDIN ZOTERO_ITEM CSL_CITATION {"citationID":"1ij3njpu49","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In addition to their role as energy stores, proteomic evidence indicates LBs are involved in lipid metabolism, intracellular trafficking, posttranslational modification, and protein turnover </w:t>
      </w:r>
      <w:r w:rsidR="00BD03EC" w:rsidRPr="005B3C0C">
        <w:rPr>
          <w:szCs w:val="24"/>
        </w:rPr>
        <w:fldChar w:fldCharType="begin"/>
      </w:r>
      <w:r w:rsidR="00790A49">
        <w:rPr>
          <w:szCs w:val="24"/>
        </w:rPr>
        <w:instrText xml:space="preserve"> ADDIN ZOTERO_ITEM CSL_CITATION {"citationID":"57Oz5PYe","properties":{"formattedCitation":"(Moellering and Benning, 2010a; Nguyen et al., 2011)","plainCitation":"(Moellering and Benning, 2010a; Nguyen et al., 2011)"},"citationItems":[{"id":1415,"uris":["http://zotero.org/users/1204444/items/D58P273X"],"uri":["http://zotero.org/users/1204444/items/D58P273X"],"itemData":{"id":1415,"type":"article-journal","title":"RNA Interference Silencing of a Major Lipid Droplet Protein Affects Lipid Droplet Size in Chlamydomonas reinhardtii","container-title":"Eukaryotic Cell","page":"97-106","volume":"9","issue":"1","source":"ec.asm.org","DOI":"10.1128/EC.00203-09","ISSN":"1535-9778, 1535-9786","journalAbbreviation":"Eukaryotic Cell","language":"en","author":[{"family":"Moellering","given":"Eric R."},{"family":"Benning","given":"Christoph"}],"issued":{"date-parts":[["2010",1,1]]}}},{"id":1449,"uris":["http://zotero.org/users/1204444/items/HIA74VMQ"],"uri":["http://zotero.org/users/1204444/items/HIA74VMQ"],"itemData":{"id":1449,"type":"article-journal","title":"Proteomic profiling of oil bodies isolated from the unicellular green microalga Chlamydomonas reinhardtii: With focus on proteins involved in lipid metabolism","container-title":"PROTEOMICS","page":"4266–4273","volume":"11","issue":"21","source":"Wiley Online Library","abstract":"Oil bodies are sites of energy and carbon storage in many organisms including microalgae. As a step toward deciphering oil accumulation mechanisms in algae, we used proteomics to analyze purified oil bodies from the model microalga Chlamydomonas reinhardtii grown under nitrogen deprivation. Among the 248 proteins (≥2 peptides) identified by LC-MS/MS, 33 were putatively involved in the metabolism of lipids (mostly acyl-lipids and sterols). Compared with a recently reported Chlamydomonas oil body proteome, 19 new proteins of lipid metabolism were identified, spanning the key steps of the triacylglycerol synthesis pathway and including a glycerol-3-phosphate acyltransferase (GPAT), a lysophosphatidic acid acyltransferase (LPAT) and a putative phospholipid:diacylglycerol acyltransferase (PDAT). In addition, proteins putatively involved in deacylation/reacylation, sterol synthesis, lipid signaling and lipid trafficking were found to be associated with the oil body fraction. This data set thus provides evidence that Chlamydomonas oil bodies are not only storage compartments but also are dynamic structures likely to be involved in processes such as oil synthesis, degradation and lipid homeostasis. The proteins identified here should provide useful targets for genetic studies aiming at increasing our understanding of triacyglycerol synthesis and the role of oil bodies in microalgal cell functions.","DOI":"10.1002/pmic.201100114","ISSN":"1615-9861","shortTitle":"Proteomic profiling of oil bodies isolated from the unicellular green microalga Chlamydomonas reinhardtii","language":"en","author":[{"family":"Nguyen","given":"Hoa M."},{"family":"Baudet","given":"Mathieu"},{"family":"Cuiné","given":"Stéphan"},{"family":"Adriano","given":"Jean-Marc"},{"family":"Barthe","given":"Damien"},{"family":"Billon","given":"Emmanuelle"},{"family":"Bruley","given":"Christophe"},{"family":"Beisson","given":"Fred"},{"family":"Peltier","given":"Gilles"},{"family":"Ferro","given":"Myriam"},{"family":"Li-Beisson","given":"Yonghua"}],"issued":{"date-parts":[["2011"]]}}}],"schema":"https://github.com/citation-style-language/schema/raw/master/csl-citation.json"} </w:instrText>
      </w:r>
      <w:r w:rsidR="00BD03EC" w:rsidRPr="005B3C0C">
        <w:rPr>
          <w:szCs w:val="24"/>
        </w:rPr>
        <w:fldChar w:fldCharType="separate"/>
      </w:r>
      <w:r w:rsidR="009F6881">
        <w:rPr>
          <w:rFonts w:ascii="Calibri" w:hAnsi="Calibri"/>
        </w:rPr>
        <w:t>(Moellering and Benning, 2010</w:t>
      </w:r>
      <w:r w:rsidR="00473EBC" w:rsidRPr="00473EBC">
        <w:rPr>
          <w:rFonts w:ascii="Calibri" w:hAnsi="Calibri"/>
        </w:rPr>
        <w:t xml:space="preserve">; Nguyen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In algae, lipid bodies are composed primarily of TAG (90%), but also contain free fatty acids, the TAG precursor diacylglycerol (DAG) and sterol esters </w:t>
      </w:r>
      <w:r w:rsidR="00BD03EC" w:rsidRPr="005B3C0C">
        <w:rPr>
          <w:szCs w:val="24"/>
        </w:rPr>
        <w:fldChar w:fldCharType="begin"/>
      </w:r>
      <w:r w:rsidR="00790A49">
        <w:rPr>
          <w:szCs w:val="24"/>
        </w:rPr>
        <w:instrText xml:space="preserve"> ADDIN ZOTERO_ITEM CSL_CITATION {"citationID":"bc03f5rdj","properties":{"formattedCitation":"(Wang et al., 2009)","plainCitation":"(Wang et al., 2009)"},"citationItems":[{"id":1421,"uris":["http://zotero.org/users/1204444/items/9EDUUUZR"],"uri":["http://zotero.org/users/1204444/items/9EDUUUZR"],"itemData":{"id":1421,"type":"article-journal","title":"Algal Lipid Bodies: Stress Induction, Purification, and Biochemical Characterization in Wild-Type and Starchless Chlamydomonas reinhardtii","container-title":"Eukaryotic Cell","page":"1856-1868","volume":"8","issue":"12","source":"PubMed Central","abstract":"When the unicellular green soil alga Chlamydomonas reinhardtii is deprived of nitrogen after entering stationary phase in liquid culture, the cells produce abundant cytoplasmic lipid bodies (LBs), as well as abundant starch, via a pathway that accompanies a regulated autophagy program. After 48 h of N starvation in the presence of acetate, the wild-type LB content has increased 15-fold. When starch biosynthesis is blocked in the sta6 mutant, the LB content increases 30-fold, demonstrating that genetic manipulation can enhance LB production. The use of cell wall-less strains permitted development of a rapid “popped-cell” microscopic assay to quantitate the LB content per cell and permitted gentle cell breakage and LB isolation. The highly purified LBs contain 90% triacylglycerol (TAG) and 10% free fatty acids (FFA). The fatty acids associated with the TAGs are </w:instrText>
      </w:r>
      <w:r w:rsidR="00790A49">
        <w:rPr>
          <w:rFonts w:ascii="Cambria Math" w:hAnsi="Cambria Math" w:cs="Cambria Math"/>
          <w:szCs w:val="24"/>
        </w:rPr>
        <w:instrText>∼</w:instrText>
      </w:r>
      <w:r w:rsidR="00790A49">
        <w:rPr>
          <w:szCs w:val="24"/>
        </w:rPr>
        <w:instrText xml:space="preserve">50% saturated (C16 and C18) fatty acids and </w:instrText>
      </w:r>
      <w:r w:rsidR="00790A49">
        <w:rPr>
          <w:rFonts w:ascii="Cambria Math" w:hAnsi="Cambria Math" w:cs="Cambria Math"/>
          <w:szCs w:val="24"/>
        </w:rPr>
        <w:instrText>∼</w:instrText>
      </w:r>
      <w:r w:rsidR="00790A49">
        <w:rPr>
          <w:szCs w:val="24"/>
        </w:rPr>
        <w:instrText xml:space="preserve">50% unsaturated fatty acids, half of which are in the form of oleic acid (C18:1). The FFA are </w:instrText>
      </w:r>
      <w:r w:rsidR="00790A49">
        <w:rPr>
          <w:rFonts w:ascii="Cambria Math" w:hAnsi="Cambria Math" w:cs="Cambria Math"/>
          <w:szCs w:val="24"/>
        </w:rPr>
        <w:instrText>∼</w:instrText>
      </w:r>
      <w:r w:rsidR="00790A49">
        <w:rPr>
          <w:szCs w:val="24"/>
        </w:rPr>
        <w:instrText xml:space="preserve">50% C16 and </w:instrText>
      </w:r>
      <w:r w:rsidR="00790A49">
        <w:rPr>
          <w:rFonts w:ascii="Cambria Math" w:hAnsi="Cambria Math" w:cs="Cambria Math"/>
          <w:szCs w:val="24"/>
        </w:rPr>
        <w:instrText>∼</w:instrText>
      </w:r>
      <w:r w:rsidR="00790A49">
        <w:rPr>
          <w:szCs w:val="24"/>
        </w:rPr>
        <w:instrText xml:space="preserve">50% C18. The LB-derived TAG yield from a liter of sta6 cells at 107 cells/ml after starvation for 48 h is calculated to approach 400 mg. The LB fraction also contains low levels of charged glycerolipids, with the same profile as whole-cell charged glycerolipids, that presumably form LB membranes; chloroplast-specific neutral glycerolipids (galactolipids) are absent. Very low levels of protein are also present, but all matrix-assisted laser desorption ionization-identified species are apparent contaminants. Nitrogen stress-induced LB production in C. reinhardtii has the hallmarks of a discrete pathway that should be amenable to additional genetic and culture condition manipulation.","DOI":"10.1128/EC.00272-09","ISSN":"1535-9778","note":"PMID: 19880756\nPMCID: PMC2794211","shortTitle":"Algal Lipid Bodies","journalAbbreviation":"Eukaryot Cell","author":[{"family":"Wang","given":"Zi Teng"},{"family":"Ullrich","given":"Nico"},{"family":"Joo","given":"Sunjoo"},{"family":"Waffenschmidt","given":"Sabine"},{"family":"Goodenough","given":"Ursula"}],"issued":{"date-parts":[["2009",12]]},"PMID":"19880756","PMCID":"PMC2794211"}}],"schema":"https://github.com/citation-style-language/schema/raw/master/csl-citation.json"} </w:instrText>
      </w:r>
      <w:r w:rsidR="00BD03EC" w:rsidRPr="005B3C0C">
        <w:rPr>
          <w:szCs w:val="24"/>
        </w:rPr>
        <w:fldChar w:fldCharType="separate"/>
      </w:r>
      <w:r w:rsidR="00473EBC" w:rsidRPr="00473EBC">
        <w:rPr>
          <w:rFonts w:ascii="Calibri" w:hAnsi="Calibri"/>
        </w:rPr>
        <w:t xml:space="preserve">(Wang </w:t>
      </w:r>
      <w:r w:rsidR="00490409" w:rsidRPr="00490409">
        <w:rPr>
          <w:rFonts w:ascii="Calibri" w:hAnsi="Calibri"/>
          <w:i/>
        </w:rPr>
        <w:t>et al</w:t>
      </w:r>
      <w:r w:rsidR="00473EBC" w:rsidRPr="00473EBC">
        <w:rPr>
          <w:rFonts w:ascii="Calibri" w:hAnsi="Calibri"/>
        </w:rPr>
        <w:t>., 2009)</w:t>
      </w:r>
      <w:r w:rsidR="00BD03EC" w:rsidRPr="005B3C0C">
        <w:rPr>
          <w:szCs w:val="24"/>
        </w:rPr>
        <w:fldChar w:fldCharType="end"/>
      </w:r>
      <w:r w:rsidRPr="005B3C0C">
        <w:rPr>
          <w:szCs w:val="24"/>
        </w:rPr>
        <w:t xml:space="preserve">. Membrane glycerolipids usually have two fatty acids bonded to the sn-1 and sn-2 position on a glycerol backbone, with a polar head group at position sn-3. In contrast TAG is formed of three fatty acid groups and a glycerol backbone, and therefore does not have a charge </w:t>
      </w:r>
      <w:r w:rsidR="00BD03EC" w:rsidRPr="005B3C0C">
        <w:rPr>
          <w:szCs w:val="24"/>
        </w:rPr>
        <w:fldChar w:fldCharType="begin"/>
      </w:r>
      <w:r w:rsidR="00790A49">
        <w:rPr>
          <w:szCs w:val="24"/>
        </w:rPr>
        <w:instrText xml:space="preserve"> ADDIN ZOTERO_ITEM CSL_CITATION {"citationID":"119eih8une","properties":{"formattedCitation":"(Athenstaedt and Daum, 2006)","plainCitation":"(Athenstaedt and Daum, 2006)"},"citationItems":[{"id":4121,"uris":["http://zotero.org/users/1204444/items/TVC9875W"],"uri":["http://zotero.org/users/1204444/items/TVC9875W"],"itemData":{"id":4121,"type":"article-journal","title":"The life cycle of neutral lipids: synthesis, storage and degradation","container-title":"Cellular and molecular life sciences: CMLS","page":"1355-1369","volume":"63","issue":"12","source":"PubMed","abstract":"Triacylglycerols (TAGs), steryl esters (SEs) and wax esters (WEs) form the group of neutral lipids. Whereas TAGs are present in all types of cell, the occurrence of SEs in prokaryotes is questionable, and the presence of WEs as storage molecules is restricted to plants and a few bacteria. Here, we summarize recent knowledge on the formation, storage and degradation of TAGs and SEs in various cell types. We describe the biochemical pathways involved in TAG and SE synthesis and discuss the subcellular compartmentation of these processes. Recently, several novel enzymes governing the metabolism of storage lipids have been identified and characterized. Regulatory aspects of neutral lipid storage are just beginning to be understood. Finally, we describe consequences of defects in neutral lipid metabolism. Since severe diseases like atherosclerosis, obesity and type 2 diabetes are caused by lipid accumulation, mechanisms underlying neutral lipid synthesis, depot formation and mobilization are of major interest for curing such diseases that are increasingly associated with modern civilization.","DOI":"10.1007/s00018-006-6016-8","ISSN":"1420-682X","note":"PMID: 16649142","shortTitle":"The life cycle of neutral lipids","journalAbbreviation":"Cell. Mol. Life Sci.","language":"eng","author":[{"family":"Athenstaedt","given":"K."},{"family":"Daum","given":"G."}],"issued":{"date-parts":[["2006",6]]},"PMID":"16649142"}}],"schema":"https://github.com/citation-style-language/schema/raw/master/csl-citation.json"} </w:instrText>
      </w:r>
      <w:r w:rsidR="00BD03EC" w:rsidRPr="005B3C0C">
        <w:rPr>
          <w:szCs w:val="24"/>
        </w:rPr>
        <w:fldChar w:fldCharType="separate"/>
      </w:r>
      <w:r w:rsidR="00473EBC" w:rsidRPr="00473EBC">
        <w:rPr>
          <w:rFonts w:ascii="Calibri" w:hAnsi="Calibri"/>
        </w:rPr>
        <w:t>(Athenstaedt and Daum, 2006)</w:t>
      </w:r>
      <w:r w:rsidR="00BD03EC" w:rsidRPr="005B3C0C">
        <w:rPr>
          <w:szCs w:val="24"/>
        </w:rPr>
        <w:fldChar w:fldCharType="end"/>
      </w:r>
      <w:r w:rsidRPr="005B3C0C">
        <w:rPr>
          <w:szCs w:val="24"/>
        </w:rPr>
        <w:t xml:space="preserve">. On average oleaginous green algae contain a lipid content of 25.5% (dry weight) which increases to 45.7% under stressed conditions, with the majority of stress induced lipids consisting of TAG </w:t>
      </w:r>
      <w:r w:rsidR="00BD03EC" w:rsidRPr="005B3C0C">
        <w:rPr>
          <w:szCs w:val="24"/>
        </w:rPr>
        <w:fldChar w:fldCharType="begin"/>
      </w:r>
      <w:r w:rsidR="00790A49">
        <w:rPr>
          <w:szCs w:val="24"/>
        </w:rPr>
        <w:instrText xml:space="preserve"> ADDIN ZOTERO_ITEM CSL_CITATION {"citationID":"aGIZ0l8u","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00BD03EC" w:rsidRPr="005B3C0C">
        <w:rPr>
          <w:szCs w:val="24"/>
        </w:rPr>
        <w:fldChar w:fldCharType="separate"/>
      </w:r>
      <w:r w:rsidR="00473EBC" w:rsidRPr="00473EBC">
        <w:rPr>
          <w:rFonts w:ascii="Calibri" w:hAnsi="Calibri"/>
        </w:rPr>
        <w:t xml:space="preserve">(Hu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Pr="005B3C0C">
        <w:rPr>
          <w:szCs w:val="24"/>
        </w:rPr>
        <w:t xml:space="preserve">. The ability of algae to produce large quantities of lipid is very species and strain specific, but not genus specific </w:t>
      </w:r>
      <w:r w:rsidR="00BD03EC" w:rsidRPr="005B3C0C">
        <w:rPr>
          <w:szCs w:val="24"/>
        </w:rPr>
        <w:fldChar w:fldCharType="begin"/>
      </w:r>
      <w:r w:rsidR="00790A49">
        <w:rPr>
          <w:szCs w:val="24"/>
        </w:rPr>
        <w:instrText xml:space="preserve"> ADDIN ZOTERO_ITEM CSL_CITATION {"citationID":"mqANSryv","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00BD03EC" w:rsidRPr="005B3C0C">
        <w:rPr>
          <w:szCs w:val="24"/>
        </w:rPr>
        <w:fldChar w:fldCharType="separate"/>
      </w:r>
      <w:r w:rsidR="00473EBC" w:rsidRPr="00473EBC">
        <w:rPr>
          <w:rFonts w:ascii="Calibri" w:hAnsi="Calibri"/>
        </w:rPr>
        <w:t xml:space="preserve">(Hu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Pr="005B3C0C">
        <w:rPr>
          <w:szCs w:val="24"/>
        </w:rPr>
        <w:t>.</w:t>
      </w:r>
    </w:p>
    <w:p w14:paraId="509552A9" w14:textId="77777777" w:rsidR="005B3C0C" w:rsidRPr="005B3C0C" w:rsidRDefault="005B3C0C" w:rsidP="005B3C0C">
      <w:pPr>
        <w:spacing w:line="360" w:lineRule="auto"/>
        <w:rPr>
          <w:szCs w:val="24"/>
        </w:rPr>
      </w:pPr>
      <w:r w:rsidRPr="005B3C0C">
        <w:rPr>
          <w:szCs w:val="24"/>
        </w:rPr>
        <w:t xml:space="preserve">The biosynthesis of fatty acids and TAG are poorly understood in algae compared to higher plants, consequently much of the current understanding is based on sequence homology and shared genes and enzymes, isolated in both algae and plants, which are known to be involved in lipid production </w:t>
      </w:r>
      <w:r w:rsidR="00BD03EC" w:rsidRPr="005B3C0C">
        <w:rPr>
          <w:szCs w:val="24"/>
        </w:rPr>
        <w:fldChar w:fldCharType="begin"/>
      </w:r>
      <w:r w:rsidR="00790A49">
        <w:rPr>
          <w:szCs w:val="24"/>
        </w:rPr>
        <w:instrText xml:space="preserve"> ADDIN ZOTERO_ITEM CSL_CITATION {"citationID":"VgAvfofS","properties":{"formattedCitation":"(Hu et al., 2008)","plainCitation":"(Hu et al., 2008)","dontUpdate":true},"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00BD03EC" w:rsidRPr="005B3C0C">
        <w:rPr>
          <w:szCs w:val="24"/>
        </w:rPr>
        <w:fldChar w:fldCharType="separate"/>
      </w:r>
      <w:r w:rsidRPr="005B3C0C">
        <w:t xml:space="preserve">(Li </w:t>
      </w:r>
      <w:r w:rsidR="00490409" w:rsidRPr="00490409">
        <w:rPr>
          <w:i/>
        </w:rPr>
        <w:t>et al</w:t>
      </w:r>
      <w:r w:rsidRPr="005B3C0C">
        <w:t>., 2013)</w:t>
      </w:r>
      <w:r w:rsidR="00BD03EC" w:rsidRPr="005B3C0C">
        <w:rPr>
          <w:szCs w:val="24"/>
        </w:rPr>
        <w:fldChar w:fldCharType="end"/>
      </w:r>
      <w:r w:rsidRPr="005B3C0C">
        <w:rPr>
          <w:szCs w:val="24"/>
        </w:rPr>
        <w:t>. TAG production starts with the biosynthesis of fatty acids, which occurs pr</w:t>
      </w:r>
      <w:r w:rsidR="00F65F12">
        <w:rPr>
          <w:szCs w:val="24"/>
        </w:rPr>
        <w:t>imarily within the chloroplast</w:t>
      </w:r>
      <w:r w:rsidRPr="005B3C0C">
        <w:rPr>
          <w:szCs w:val="24"/>
        </w:rPr>
        <w:t xml:space="preserve">. The first committed step (reaction 1, Figure </w:t>
      </w:r>
      <w:r w:rsidR="00F65F12">
        <w:rPr>
          <w:szCs w:val="24"/>
        </w:rPr>
        <w:t>7</w:t>
      </w:r>
      <w:r w:rsidRPr="005B3C0C">
        <w:rPr>
          <w:szCs w:val="24"/>
        </w:rPr>
        <w:t>) in fatty acid synthesis is the conversion of acetyl-CoA and HCO</w:t>
      </w:r>
      <w:r w:rsidRPr="005B3C0C">
        <w:rPr>
          <w:szCs w:val="24"/>
          <w:vertAlign w:val="subscript"/>
        </w:rPr>
        <w:t>3</w:t>
      </w:r>
      <w:r w:rsidRPr="005B3C0C">
        <w:rPr>
          <w:szCs w:val="24"/>
          <w:vertAlign w:val="superscript"/>
        </w:rPr>
        <w:t>-</w:t>
      </w:r>
      <w:r w:rsidRPr="005B3C0C">
        <w:rPr>
          <w:szCs w:val="24"/>
        </w:rPr>
        <w:t xml:space="preserve"> into malonyl-CoA, catalysed by enzyme complex acetyl-CoA carboxylase, ACCase. First the CO</w:t>
      </w:r>
      <w:r w:rsidRPr="005B3C0C">
        <w:rPr>
          <w:szCs w:val="24"/>
          <w:vertAlign w:val="subscript"/>
        </w:rPr>
        <w:t xml:space="preserve">2 </w:t>
      </w:r>
      <w:r w:rsidRPr="005B3C0C">
        <w:rPr>
          <w:szCs w:val="24"/>
        </w:rPr>
        <w:t>(from HCO</w:t>
      </w:r>
      <w:r w:rsidRPr="005B3C0C">
        <w:rPr>
          <w:szCs w:val="24"/>
          <w:vertAlign w:val="subscript"/>
        </w:rPr>
        <w:t>3</w:t>
      </w:r>
      <w:r w:rsidRPr="005B3C0C">
        <w:rPr>
          <w:szCs w:val="24"/>
          <w:vertAlign w:val="superscript"/>
        </w:rPr>
        <w:t>-</w:t>
      </w:r>
      <w:r w:rsidRPr="005B3C0C">
        <w:rPr>
          <w:szCs w:val="24"/>
        </w:rPr>
        <w:t xml:space="preserve">) is transferred to a nitrogen atom of a biotin carboxylase prosthetic group of ACCase, in an ATP-dependent reaction. In the second </w:t>
      </w:r>
      <w:r w:rsidRPr="005B3C0C">
        <w:rPr>
          <w:szCs w:val="24"/>
        </w:rPr>
        <w:lastRenderedPageBreak/>
        <w:t>step this CO</w:t>
      </w:r>
      <w:r w:rsidRPr="005B3C0C">
        <w:rPr>
          <w:szCs w:val="24"/>
          <w:vertAlign w:val="subscript"/>
        </w:rPr>
        <w:t xml:space="preserve">2 </w:t>
      </w:r>
      <w:r w:rsidRPr="005B3C0C">
        <w:rPr>
          <w:szCs w:val="24"/>
        </w:rPr>
        <w:t xml:space="preserve">is transferred to acetyl-CoA to form malonyl-CoA </w:t>
      </w:r>
      <w:r w:rsidR="00BD03EC" w:rsidRPr="005B3C0C">
        <w:rPr>
          <w:szCs w:val="24"/>
        </w:rPr>
        <w:fldChar w:fldCharType="begin"/>
      </w:r>
      <w:r w:rsidR="00790A49">
        <w:rPr>
          <w:szCs w:val="24"/>
        </w:rPr>
        <w:instrText xml:space="preserve"> ADDIN ZOTERO_ITEM CSL_CITATION {"citationID":"1g05at6ml2","properties":{"formattedCitation":"(Ohlrogge and Browse, 1995)","plainCitation":"(Ohlrogge and Browse, 1995)"},"citationItems":[{"id":4124,"uris":["http://zotero.org/users/1204444/items/W6P6E38T"],"uri":["http://zotero.org/users/1204444/items/W6P6E38T"],"itemData":{"id":4124,"type":"article-journal","title":"Lipid biosynthesis.","container-title":"The Plant Cell","page":"957-970","volume":"7","issue":"7","source":"www.plantcell.org","DOI":"10.1105/tpc.7.7.957","ISSN":", 1532-298X","note":"PMID: 7640528","journalAbbreviation":"Plant Cell","language":"en","author":[{"family":"Ohlrogge","given":"J."},{"family":"Browse","given":"J."}],"issued":{"date-parts":[["1995",7,1]]},"PMID":"7640528"}}],"schema":"https://github.com/citation-style-language/schema/raw/master/csl-citation.json"} </w:instrText>
      </w:r>
      <w:r w:rsidR="00BD03EC" w:rsidRPr="005B3C0C">
        <w:rPr>
          <w:szCs w:val="24"/>
        </w:rPr>
        <w:fldChar w:fldCharType="separate"/>
      </w:r>
      <w:r w:rsidR="00473EBC" w:rsidRPr="00473EBC">
        <w:rPr>
          <w:rFonts w:ascii="Calibri" w:hAnsi="Calibri"/>
        </w:rPr>
        <w:t>(Ohlrogge and Browse, 1995)</w:t>
      </w:r>
      <w:r w:rsidR="00BD03EC" w:rsidRPr="005B3C0C">
        <w:rPr>
          <w:szCs w:val="24"/>
        </w:rPr>
        <w:fldChar w:fldCharType="end"/>
      </w:r>
      <w:r w:rsidRPr="005B3C0C">
        <w:rPr>
          <w:szCs w:val="24"/>
        </w:rPr>
        <w:t xml:space="preserve">. The malonyl-CoA is the central carbon donor in further elongation steps.  In the second reaction (Figure </w:t>
      </w:r>
      <w:r w:rsidR="00F65F12">
        <w:rPr>
          <w:szCs w:val="24"/>
        </w:rPr>
        <w:t>7</w:t>
      </w:r>
      <w:r w:rsidRPr="005B3C0C">
        <w:rPr>
          <w:szCs w:val="24"/>
        </w:rPr>
        <w:t xml:space="preserve">) malonyl-CoA is transferred to a acyl carrier protein (ACP) to form malonyl-ACP </w:t>
      </w:r>
      <w:r w:rsidR="00BD03EC" w:rsidRPr="005B3C0C">
        <w:rPr>
          <w:szCs w:val="24"/>
        </w:rPr>
        <w:fldChar w:fldCharType="begin"/>
      </w:r>
      <w:r w:rsidR="00790A49">
        <w:rPr>
          <w:szCs w:val="24"/>
        </w:rPr>
        <w:instrText xml:space="preserve"> ADDIN ZOTERO_ITEM CSL_CITATION {"citationID":"72uwn6gi","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Subsequently, in reaction 3, the malonyl-ACP is condensed to from 3-ketoacyl-ACP, catalysed by the enzyme 3-ketoacyl-ACP synthase (KAS). The first condensation step is catalysed by KAS III, KAS I catalyses fatty acids within chain lengths of 6-16 carbons, and KASII is involved in formation of C18 from C16 fatty acids </w:t>
      </w:r>
      <w:r w:rsidR="00BD03EC" w:rsidRPr="005B3C0C">
        <w:rPr>
          <w:szCs w:val="24"/>
        </w:rPr>
        <w:fldChar w:fldCharType="begin"/>
      </w:r>
      <w:r w:rsidR="00790A49">
        <w:rPr>
          <w:szCs w:val="24"/>
        </w:rPr>
        <w:instrText xml:space="preserve"> ADDIN ZOTERO_ITEM CSL_CITATION {"citationID":"25q4ahim0e","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Three further elongation steps involve reduction by 3-ketoacyl ACP reductase (reaction 4), dehydration by </w:t>
      </w:r>
      <w:r w:rsidR="005128F7">
        <w:rPr>
          <w:noProof/>
          <w:szCs w:val="24"/>
          <w:lang w:eastAsia="en-GB"/>
        </w:rPr>
        <mc:AlternateContent>
          <mc:Choice Requires="wpg">
            <w:drawing>
              <wp:anchor distT="0" distB="0" distL="114300" distR="114300" simplePos="0" relativeHeight="251772416" behindDoc="0" locked="0" layoutInCell="1" allowOverlap="1" wp14:anchorId="608F61DF" wp14:editId="1A807958">
                <wp:simplePos x="0" y="0"/>
                <wp:positionH relativeFrom="column">
                  <wp:posOffset>-3810</wp:posOffset>
                </wp:positionH>
                <wp:positionV relativeFrom="paragraph">
                  <wp:posOffset>4690745</wp:posOffset>
                </wp:positionV>
                <wp:extent cx="5422265" cy="4068445"/>
                <wp:effectExtent l="0" t="0" r="6985" b="8255"/>
                <wp:wrapTopAndBottom/>
                <wp:docPr id="778" name="Group 7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2265" cy="4068445"/>
                          <a:chOff x="-5269" y="-1873"/>
                          <a:chExt cx="63016" cy="51641"/>
                        </a:xfrm>
                      </wpg:grpSpPr>
                      <wps:wsp>
                        <wps:cNvPr id="779" name="Text Box 314"/>
                        <wps:cNvSpPr txBox="1">
                          <a:spLocks noChangeArrowheads="1"/>
                        </wps:cNvSpPr>
                        <wps:spPr bwMode="auto">
                          <a:xfrm>
                            <a:off x="-5269" y="41759"/>
                            <a:ext cx="63016" cy="8009"/>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3CDEBC3" w14:textId="77777777" w:rsidR="003B14DC" w:rsidRDefault="003B14DC" w:rsidP="005B3C0C">
                              <w:pPr>
                                <w:spacing w:line="360" w:lineRule="auto"/>
                                <w:rPr>
                                  <w:sz w:val="20"/>
                                  <w:szCs w:val="20"/>
                                </w:rPr>
                              </w:pPr>
                              <w:r w:rsidRPr="00684F0D">
                                <w:rPr>
                                  <w:b/>
                                  <w:sz w:val="20"/>
                                  <w:szCs w:val="20"/>
                                </w:rPr>
                                <w:t xml:space="preserve">Figure </w:t>
                              </w:r>
                              <w:r>
                                <w:rPr>
                                  <w:b/>
                                  <w:sz w:val="20"/>
                                  <w:szCs w:val="20"/>
                                </w:rPr>
                                <w:t xml:space="preserve">7. </w:t>
                              </w:r>
                              <w:r>
                                <w:rPr>
                                  <w:sz w:val="20"/>
                                  <w:szCs w:val="20"/>
                                </w:rPr>
                                <w:t xml:space="preserve">Fatty acid </w:t>
                              </w:r>
                              <w:r>
                                <w:rPr>
                                  <w:i/>
                                  <w:sz w:val="20"/>
                                  <w:szCs w:val="20"/>
                                </w:rPr>
                                <w:t>de novo</w:t>
                              </w:r>
                              <w:r>
                                <w:rPr>
                                  <w:sz w:val="20"/>
                                  <w:szCs w:val="20"/>
                                </w:rPr>
                                <w:t xml:space="preserve"> biosynthesis </w:t>
                              </w:r>
                              <w:r w:rsidRPr="00580782">
                                <w:rPr>
                                  <w:sz w:val="20"/>
                                  <w:szCs w:val="20"/>
                                </w:rPr>
                                <w:t xml:space="preserve">pathway </w:t>
                              </w:r>
                              <w:r w:rsidRPr="00580782">
                                <w:rPr>
                                  <w:sz w:val="20"/>
                                  <w:szCs w:val="20"/>
                                </w:rPr>
                                <w:fldChar w:fldCharType="begin"/>
                              </w:r>
                              <w:r w:rsidRPr="00580782">
                                <w:rPr>
                                  <w:sz w:val="20"/>
                                  <w:szCs w:val="20"/>
                                </w:rPr>
                                <w:instrText xml:space="preserve"> ADDIN ZOTERO_ITEM CSL_CITATION {"citationID":"VgAvfofS","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Pr="00580782">
                                <w:rPr>
                                  <w:sz w:val="20"/>
                                  <w:szCs w:val="20"/>
                                </w:rPr>
                                <w:fldChar w:fldCharType="separate"/>
                              </w:r>
                              <w:r w:rsidRPr="00580782">
                                <w:rPr>
                                  <w:rFonts w:ascii="Calibri" w:hAnsi="Calibri"/>
                                  <w:sz w:val="20"/>
                                  <w:szCs w:val="20"/>
                                </w:rPr>
                                <w:t xml:space="preserve">(Hu </w:t>
                              </w:r>
                              <w:r w:rsidRPr="00490409">
                                <w:rPr>
                                  <w:rFonts w:ascii="Calibri" w:hAnsi="Calibri"/>
                                  <w:i/>
                                  <w:sz w:val="20"/>
                                  <w:szCs w:val="20"/>
                                </w:rPr>
                                <w:t>et al</w:t>
                              </w:r>
                              <w:r w:rsidRPr="00580782">
                                <w:rPr>
                                  <w:rFonts w:ascii="Calibri" w:hAnsi="Calibri"/>
                                  <w:sz w:val="20"/>
                                  <w:szCs w:val="20"/>
                                </w:rPr>
                                <w:t>., 2008)</w:t>
                              </w:r>
                              <w:r w:rsidRPr="00580782">
                                <w:rPr>
                                  <w:sz w:val="20"/>
                                  <w:szCs w:val="20"/>
                                </w:rPr>
                                <w:fldChar w:fldCharType="end"/>
                              </w:r>
                              <w:r>
                                <w:rPr>
                                  <w:sz w:val="20"/>
                                  <w:szCs w:val="20"/>
                                </w:rPr>
                                <w:t>. See text for the identity of enzymes that catalyse each step.</w:t>
                              </w:r>
                            </w:p>
                            <w:p w14:paraId="4DDA77E6" w14:textId="77777777" w:rsidR="003B14DC" w:rsidRPr="00580782" w:rsidRDefault="003B14DC" w:rsidP="005B3C0C">
                              <w:pPr>
                                <w:spacing w:line="360" w:lineRule="auto"/>
                                <w:rPr>
                                  <w:sz w:val="20"/>
                                  <w:szCs w:val="20"/>
                                </w:rPr>
                              </w:pPr>
                            </w:p>
                            <w:p w14:paraId="51368726" w14:textId="77777777" w:rsidR="003B14DC" w:rsidRPr="00684F0D" w:rsidRDefault="003B14DC" w:rsidP="005B3C0C">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780" name="Picture 26"/>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1873"/>
                            <a:ext cx="53969" cy="43632"/>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w:pict>
              <v:group w14:anchorId="608F61DF" id="Group 778" o:spid="_x0000_s1063" style="position:absolute;left:0;text-align:left;margin-left:-.3pt;margin-top:369.35pt;width:426.95pt;height:320.35pt;z-index:251772416;mso-width-relative:margin;mso-height-relative:margin" coordorigin="-5269,-1873" coordsize="63016,516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">
                <v:shape id="Text Box 314" o:spid="_x0000_s1064" type="#_x0000_t202" style="position:absolute;left:-5269;top:41759;width:63016;height:8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" stroked="f">
                  <v:textbox>
                    <w:txbxContent>
                      <w:p w14:paraId="43CDEBC3" w14:textId="77777777" w:rsidR="003B14DC" w:rsidRDefault="003B14DC" w:rsidP="005B3C0C">
                        <w:pPr>
                          <w:spacing w:line="360" w:lineRule="auto"/>
                          <w:rPr>
                            <w:sz w:val="20"/>
                            <w:szCs w:val="20"/>
                          </w:rPr>
                        </w:pPr>
                        <w:r w:rsidRPr="00684F0D">
                          <w:rPr>
                            <w:b/>
                            <w:sz w:val="20"/>
                            <w:szCs w:val="20"/>
                          </w:rPr>
                          <w:t xml:space="preserve">Figure </w:t>
                        </w:r>
                        <w:r>
                          <w:rPr>
                            <w:b/>
                            <w:sz w:val="20"/>
                            <w:szCs w:val="20"/>
                          </w:rPr>
                          <w:t xml:space="preserve">7. </w:t>
                        </w:r>
                        <w:r>
                          <w:rPr>
                            <w:sz w:val="20"/>
                            <w:szCs w:val="20"/>
                          </w:rPr>
                          <w:t xml:space="preserve">Fatty acid </w:t>
                        </w:r>
                        <w:r>
                          <w:rPr>
                            <w:i/>
                            <w:sz w:val="20"/>
                            <w:szCs w:val="20"/>
                          </w:rPr>
                          <w:t>de novo</w:t>
                        </w:r>
                        <w:r>
                          <w:rPr>
                            <w:sz w:val="20"/>
                            <w:szCs w:val="20"/>
                          </w:rPr>
                          <w:t xml:space="preserve"> biosynthesis </w:t>
                        </w:r>
                        <w:r w:rsidRPr="00580782">
                          <w:rPr>
                            <w:sz w:val="20"/>
                            <w:szCs w:val="20"/>
                          </w:rPr>
                          <w:t xml:space="preserve">pathway </w:t>
                        </w:r>
                        <w:r w:rsidRPr="00580782">
                          <w:rPr>
                            <w:sz w:val="20"/>
                            <w:szCs w:val="20"/>
                          </w:rPr>
                          <w:fldChar w:fldCharType="begin"/>
                        </w:r>
                        <w:r w:rsidRPr="00580782">
                          <w:rPr>
                            <w:sz w:val="20"/>
                            <w:szCs w:val="20"/>
                          </w:rPr>
                          <w:instrText xml:space="preserve"> ADDIN ZOTERO_ITEM CSL_CITATION {"citationID":"VgAvfofS","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Pr="00580782">
                          <w:rPr>
                            <w:sz w:val="20"/>
                            <w:szCs w:val="20"/>
                          </w:rPr>
                          <w:fldChar w:fldCharType="separate"/>
                        </w:r>
                        <w:r w:rsidRPr="00580782">
                          <w:rPr>
                            <w:rFonts w:ascii="Calibri" w:hAnsi="Calibri"/>
                            <w:sz w:val="20"/>
                            <w:szCs w:val="20"/>
                          </w:rPr>
                          <w:t xml:space="preserve">(Hu </w:t>
                        </w:r>
                        <w:r w:rsidRPr="00490409">
                          <w:rPr>
                            <w:rFonts w:ascii="Calibri" w:hAnsi="Calibri"/>
                            <w:i/>
                            <w:sz w:val="20"/>
                            <w:szCs w:val="20"/>
                          </w:rPr>
                          <w:t>et al</w:t>
                        </w:r>
                        <w:r w:rsidRPr="00580782">
                          <w:rPr>
                            <w:rFonts w:ascii="Calibri" w:hAnsi="Calibri"/>
                            <w:sz w:val="20"/>
                            <w:szCs w:val="20"/>
                          </w:rPr>
                          <w:t>., 2008)</w:t>
                        </w:r>
                        <w:r w:rsidRPr="00580782">
                          <w:rPr>
                            <w:sz w:val="20"/>
                            <w:szCs w:val="20"/>
                          </w:rPr>
                          <w:fldChar w:fldCharType="end"/>
                        </w:r>
                        <w:r>
                          <w:rPr>
                            <w:sz w:val="20"/>
                            <w:szCs w:val="20"/>
                          </w:rPr>
                          <w:t>. See text for the identity of enzymes that catalyse each step.</w:t>
                        </w:r>
                      </w:p>
                      <w:p w14:paraId="4DDA77E6" w14:textId="77777777" w:rsidR="003B14DC" w:rsidRPr="00580782" w:rsidRDefault="003B14DC" w:rsidP="005B3C0C">
                        <w:pPr>
                          <w:spacing w:line="360" w:lineRule="auto"/>
                          <w:rPr>
                            <w:sz w:val="20"/>
                            <w:szCs w:val="20"/>
                          </w:rPr>
                        </w:pPr>
                      </w:p>
                      <w:p w14:paraId="51368726" w14:textId="77777777" w:rsidR="003B14DC" w:rsidRPr="00684F0D" w:rsidRDefault="003B14DC" w:rsidP="005B3C0C">
                        <w:pPr>
                          <w:rPr>
                            <w:sz w:val="20"/>
                            <w:szCs w:val="20"/>
                          </w:rPr>
                        </w:pPr>
                      </w:p>
                    </w:txbxContent>
                  </v:textbox>
                </v:shape>
                <v:shape id="Picture 26" o:spid="_x0000_s1065" type="#_x0000_t75" style="position:absolute;top:-1873;width:53969;height:43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">
                  <v:imagedata r:id="rId21" o:title=""/>
                  <v:path arrowok="t"/>
                </v:shape>
                <w10:wrap type="topAndBottom"/>
              </v:group>
            </w:pict>
          </mc:Fallback>
        </mc:AlternateContent>
      </w:r>
      <w:r w:rsidRPr="005B3C0C">
        <w:rPr>
          <w:szCs w:val="24"/>
        </w:rPr>
        <w:t xml:space="preserve">hydroxyacyl-ACP dehydratase (reaction 5), and a final reduction by enoyl-ACP reductase (reaction 6). The cycle continues with the addition of malonyl-ACP in reaction 3, with each step adding two carbons </w:t>
      </w:r>
      <w:r w:rsidR="00BD03EC" w:rsidRPr="005B3C0C">
        <w:rPr>
          <w:szCs w:val="24"/>
        </w:rPr>
        <w:fldChar w:fldCharType="begin"/>
      </w:r>
      <w:r w:rsidR="00790A49">
        <w:rPr>
          <w:szCs w:val="24"/>
        </w:rPr>
        <w:instrText xml:space="preserve"> ADDIN ZOTERO_ITEM CSL_CITATION {"citationID":"dUzSrgGh","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w:t>
      </w:r>
    </w:p>
    <w:p w14:paraId="0B90EC99" w14:textId="1CEA2B10" w:rsidR="005B3C0C" w:rsidRPr="005B3C0C" w:rsidRDefault="0081741E" w:rsidP="005B3C0C">
      <w:pPr>
        <w:spacing w:line="360" w:lineRule="auto"/>
        <w:rPr>
          <w:szCs w:val="24"/>
        </w:rPr>
      </w:pPr>
      <w:r>
        <w:rPr>
          <w:noProof/>
          <w:lang w:eastAsia="en-GB"/>
        </w:rPr>
        <w:drawing>
          <wp:anchor distT="0" distB="0" distL="114300" distR="114300" simplePos="0" relativeHeight="252014080" behindDoc="0" locked="0" layoutInCell="1" allowOverlap="1" wp14:anchorId="10A51834" wp14:editId="4DBBF60A">
            <wp:simplePos x="0" y="0"/>
            <wp:positionH relativeFrom="column">
              <wp:posOffset>0</wp:posOffset>
            </wp:positionH>
            <wp:positionV relativeFrom="paragraph">
              <wp:posOffset>1445304</wp:posOffset>
            </wp:positionV>
            <wp:extent cx="5345327" cy="4010350"/>
            <wp:effectExtent l="0" t="0" r="8255" b="0"/>
            <wp:wrapNone/>
            <wp:docPr id="889" name="Picture 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8380" b="-10374"/>
                    <a:stretch/>
                  </pic:blipFill>
                  <pic:spPr bwMode="auto">
                    <a:xfrm>
                      <a:off x="0" y="0"/>
                      <a:ext cx="5345327" cy="401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3C0C" w:rsidRPr="005B3C0C">
        <w:rPr>
          <w:szCs w:val="24"/>
        </w:rPr>
        <w:t>Elongation of</w:t>
      </w:r>
      <w:r w:rsidR="00F65F12">
        <w:rPr>
          <w:szCs w:val="24"/>
        </w:rPr>
        <w:t xml:space="preserve"> saturated</w:t>
      </w:r>
      <w:r w:rsidR="005B3C0C" w:rsidRPr="005B3C0C">
        <w:rPr>
          <w:szCs w:val="24"/>
        </w:rPr>
        <w:t xml:space="preserve"> fatty acids is terminated by two competing reactions (Figure </w:t>
      </w:r>
      <w:r w:rsidR="00F65F12">
        <w:rPr>
          <w:szCs w:val="24"/>
        </w:rPr>
        <w:t>8</w:t>
      </w:r>
      <w:r w:rsidR="005B3C0C" w:rsidRPr="005B3C0C">
        <w:rPr>
          <w:szCs w:val="24"/>
        </w:rPr>
        <w:t xml:space="preserve">). The first route, termed the prokaryotic pathway enables the synthesis of lipids within the chloroplast. This pathway involved the sequential transfer of 2 elongated acyl group from ACP to the sn-1 or sn-2 position of glycerol-3-phosphate forming first lyso-phosphatidic acid then phosphatidic acid (Figure </w:t>
      </w:r>
      <w:r w:rsidR="00F65F12">
        <w:rPr>
          <w:szCs w:val="24"/>
        </w:rPr>
        <w:t>8</w:t>
      </w:r>
      <w:r w:rsidR="005B3C0C" w:rsidRPr="005B3C0C">
        <w:rPr>
          <w:szCs w:val="24"/>
        </w:rPr>
        <w:t>). This transfer is catalysed by glycerol-</w:t>
      </w:r>
      <w:r w:rsidR="005B3C0C" w:rsidRPr="005B3C0C">
        <w:rPr>
          <w:szCs w:val="24"/>
        </w:rPr>
        <w:lastRenderedPageBreak/>
        <w:t xml:space="preserve">3-phosphate acyltransferase (GPAT) and lysophosphatidic acid acyltransferase (LPAAT) (Figure </w:t>
      </w:r>
      <w:r w:rsidR="00F65F12">
        <w:rPr>
          <w:szCs w:val="24"/>
        </w:rPr>
        <w:t>8</w:t>
      </w:r>
      <w:r w:rsidR="005B3C0C" w:rsidRPr="005B3C0C">
        <w:rPr>
          <w:szCs w:val="24"/>
        </w:rPr>
        <w:t xml:space="preserve">). Both plastid enzymes have a high substrate specificity  for C16-ACP, consequently glycerolipids produced via this pathway can be identified by C16 fatty acids at the sn-2 position of the glycerol backbone </w:t>
      </w:r>
      <w:r w:rsidR="00BD03EC" w:rsidRPr="005B3C0C">
        <w:rPr>
          <w:szCs w:val="24"/>
        </w:rPr>
        <w:fldChar w:fldCharType="begin"/>
      </w:r>
      <w:r w:rsidR="00790A49">
        <w:rPr>
          <w:szCs w:val="24"/>
        </w:rPr>
        <w:instrText xml:space="preserve"> ADDIN ZOTERO_ITEM CSL_CITATION {"citationID":"5nxgbwWu","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005B3C0C" w:rsidRPr="005B3C0C">
        <w:rPr>
          <w:szCs w:val="24"/>
        </w:rPr>
        <w:t>.</w:t>
      </w:r>
    </w:p>
    <w:p w14:paraId="51D15CD5" w14:textId="6AFA4D63" w:rsidR="00583D0B" w:rsidRDefault="0081741E" w:rsidP="005B3C0C">
      <w:pPr>
        <w:spacing w:line="360" w:lineRule="auto"/>
        <w:rPr>
          <w:szCs w:val="24"/>
        </w:rPr>
      </w:pPr>
      <w:r>
        <w:rPr>
          <w:noProof/>
          <w:lang w:eastAsia="en-GB"/>
        </w:rPr>
        <w:drawing>
          <wp:anchor distT="0" distB="0" distL="114300" distR="114300" simplePos="0" relativeHeight="252018176" behindDoc="0" locked="0" layoutInCell="1" allowOverlap="1" wp14:anchorId="20487122" wp14:editId="3EDACC01">
            <wp:simplePos x="0" y="0"/>
            <wp:positionH relativeFrom="column">
              <wp:posOffset>-24404</wp:posOffset>
            </wp:positionH>
            <wp:positionV relativeFrom="paragraph">
              <wp:posOffset>2785241</wp:posOffset>
            </wp:positionV>
            <wp:extent cx="5417185" cy="1308494"/>
            <wp:effectExtent l="0" t="0" r="0" b="6350"/>
            <wp:wrapNone/>
            <wp:docPr id="894" name="Picture 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9308" b="68649"/>
                    <a:stretch/>
                  </pic:blipFill>
                  <pic:spPr bwMode="auto">
                    <a:xfrm>
                      <a:off x="0" y="0"/>
                      <a:ext cx="5417185" cy="130849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2019200" behindDoc="0" locked="0" layoutInCell="1" allowOverlap="1" wp14:anchorId="5FED9AB7" wp14:editId="6AD10B31">
            <wp:simplePos x="0" y="0"/>
            <wp:positionH relativeFrom="column">
              <wp:posOffset>99257</wp:posOffset>
            </wp:positionH>
            <wp:positionV relativeFrom="paragraph">
              <wp:posOffset>3852930</wp:posOffset>
            </wp:positionV>
            <wp:extent cx="5419725" cy="3219450"/>
            <wp:effectExtent l="0" t="0" r="9525" b="0"/>
            <wp:wrapNone/>
            <wp:docPr id="893" name="Picture 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419725" cy="3219450"/>
                    </a:xfrm>
                    <a:prstGeom prst="rect">
                      <a:avLst/>
                    </a:prstGeom>
                  </pic:spPr>
                </pic:pic>
              </a:graphicData>
            </a:graphic>
            <wp14:sizeRelH relativeFrom="page">
              <wp14:pctWidth>0</wp14:pctWidth>
            </wp14:sizeRelH>
            <wp14:sizeRelV relativeFrom="page">
              <wp14:pctHeight>0</wp14:pctHeight>
            </wp14:sizeRelV>
          </wp:anchor>
        </w:drawing>
      </w:r>
      <w:r>
        <w:rPr>
          <w:noProof/>
          <w:szCs w:val="24"/>
          <w:lang w:eastAsia="en-GB"/>
        </w:rPr>
        <mc:AlternateContent>
          <mc:Choice Requires="wpg">
            <w:drawing>
              <wp:anchor distT="0" distB="0" distL="114300" distR="114300" simplePos="0" relativeHeight="251778560" behindDoc="1" locked="0" layoutInCell="1" allowOverlap="1" wp14:anchorId="6588FFBE" wp14:editId="70A745EB">
                <wp:simplePos x="0" y="0"/>
                <wp:positionH relativeFrom="column">
                  <wp:posOffset>104775</wp:posOffset>
                </wp:positionH>
                <wp:positionV relativeFrom="paragraph">
                  <wp:posOffset>3085903</wp:posOffset>
                </wp:positionV>
                <wp:extent cx="5356860" cy="4514215"/>
                <wp:effectExtent l="0" t="0" r="0" b="635"/>
                <wp:wrapTopAndBottom/>
                <wp:docPr id="775" name="Group 7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56860" cy="4514215"/>
                          <a:chOff x="0" y="0"/>
                          <a:chExt cx="53571" cy="44620"/>
                        </a:xfrm>
                      </wpg:grpSpPr>
                      <wps:wsp>
                        <wps:cNvPr id="776" name="Text Box 43"/>
                        <wps:cNvSpPr txBox="1">
                          <a:spLocks noChangeArrowheads="1"/>
                        </wps:cNvSpPr>
                        <wps:spPr bwMode="auto">
                          <a:xfrm>
                            <a:off x="2385" y="39358"/>
                            <a:ext cx="49193" cy="5262"/>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06964D3" w14:textId="77777777" w:rsidR="003B14DC" w:rsidRPr="00580782" w:rsidRDefault="003B14DC" w:rsidP="005B3C0C">
                              <w:pPr>
                                <w:spacing w:line="360" w:lineRule="auto"/>
                                <w:rPr>
                                  <w:sz w:val="20"/>
                                  <w:szCs w:val="20"/>
                                </w:rPr>
                              </w:pPr>
                              <w:r w:rsidRPr="00684F0D">
                                <w:rPr>
                                  <w:b/>
                                  <w:sz w:val="20"/>
                                  <w:szCs w:val="20"/>
                                </w:rPr>
                                <w:t xml:space="preserve">Figure </w:t>
                              </w:r>
                              <w:r>
                                <w:rPr>
                                  <w:b/>
                                  <w:sz w:val="20"/>
                                  <w:szCs w:val="20"/>
                                </w:rPr>
                                <w:t xml:space="preserve">8. </w:t>
                              </w:r>
                              <w:r>
                                <w:rPr>
                                  <w:sz w:val="20"/>
                                  <w:szCs w:val="20"/>
                                </w:rPr>
                                <w:t>Fatty acid and TAG biosynthesis pathways. Unconfirmed reactions or enzymes are indicated by question marks</w:t>
                              </w:r>
                              <w:r w:rsidRPr="008C1C97">
                                <w:rPr>
                                  <w:sz w:val="20"/>
                                  <w:szCs w:val="20"/>
                                </w:rPr>
                                <w:t xml:space="preserve"> </w:t>
                              </w:r>
                              <w:r w:rsidRPr="008C1C97">
                                <w:rPr>
                                  <w:sz w:val="20"/>
                                  <w:szCs w:val="20"/>
                                </w:rPr>
                                <w:fldChar w:fldCharType="begin"/>
                              </w:r>
                              <w:r w:rsidRPr="008C1C97">
                                <w:rPr>
                                  <w:sz w:val="20"/>
                                  <w:szCs w:val="20"/>
                                </w:rPr>
                                <w:instrText xml:space="preserve"> ADDIN ZOTERO_ITEM CSL_CITATION {"citationID":"uamhWvLn","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Pr="008C1C97">
                                <w:rPr>
                                  <w:sz w:val="20"/>
                                  <w:szCs w:val="20"/>
                                </w:rPr>
                                <w:fldChar w:fldCharType="separate"/>
                              </w:r>
                              <w:r w:rsidRPr="008C1C97">
                                <w:rPr>
                                  <w:rFonts w:ascii="Calibri" w:hAnsi="Calibri"/>
                                  <w:sz w:val="20"/>
                                  <w:szCs w:val="20"/>
                                </w:rPr>
                                <w:t xml:space="preserve">(Li </w:t>
                              </w:r>
                              <w:r w:rsidRPr="00490409">
                                <w:rPr>
                                  <w:rFonts w:ascii="Calibri" w:hAnsi="Calibri"/>
                                  <w:i/>
                                  <w:sz w:val="20"/>
                                  <w:szCs w:val="20"/>
                                </w:rPr>
                                <w:t>et al</w:t>
                              </w:r>
                              <w:r w:rsidRPr="008C1C97">
                                <w:rPr>
                                  <w:rFonts w:ascii="Calibri" w:hAnsi="Calibri"/>
                                  <w:sz w:val="20"/>
                                  <w:szCs w:val="20"/>
                                </w:rPr>
                                <w:t>., 2013)</w:t>
                              </w:r>
                              <w:r w:rsidRPr="008C1C97">
                                <w:rPr>
                                  <w:sz w:val="20"/>
                                  <w:szCs w:val="20"/>
                                </w:rPr>
                                <w:fldChar w:fldCharType="end"/>
                              </w:r>
                              <w:r>
                                <w:rPr>
                                  <w:sz w:val="20"/>
                                  <w:szCs w:val="20"/>
                                </w:rPr>
                                <w:t>.</w:t>
                              </w:r>
                            </w:p>
                            <w:p w14:paraId="164DF362" w14:textId="77777777" w:rsidR="003B14DC" w:rsidRPr="00684F0D" w:rsidRDefault="003B14DC" w:rsidP="005B3C0C">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777" name="Picture 290"/>
                          <pic:cNvPicPr>
                            <a:picLocks noChangeAspect="1"/>
                          </pic:cNvPicPr>
                        </pic:nvPicPr>
                        <pic:blipFill>
                          <a:blip r:embed="rId23">
                            <a:extLst>
                              <a:ext uri="{28A0092B-C50C-407E-A947-70E740481C1C}">
                                <a14:useLocalDpi xmlns:a14="http://schemas.microsoft.com/office/drawing/2010/main" val="0"/>
                              </a:ext>
                            </a:extLst>
                          </a:blip>
                          <a:srcRect l="10452" r="7722" b="22346"/>
                          <a:stretch>
                            <a:fillRect/>
                          </a:stretch>
                        </pic:blipFill>
                        <pic:spPr bwMode="auto">
                          <a:xfrm>
                            <a:off x="0" y="0"/>
                            <a:ext cx="53571" cy="39358"/>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wgp>
                  </a:graphicData>
                </a:graphic>
                <wp14:sizeRelH relativeFrom="page">
                  <wp14:pctWidth>0</wp14:pctWidth>
                </wp14:sizeRelH>
                <wp14:sizeRelV relativeFrom="margin">
                  <wp14:pctHeight>0</wp14:pctHeight>
                </wp14:sizeRelV>
              </wp:anchor>
            </w:drawing>
          </mc:Choice>
          <mc:Fallback>
            <w:pict>
              <v:group w14:anchorId="6588FFBE" id="Group 775" o:spid="_x0000_s1066" style="position:absolute;left:0;text-align:left;margin-left:8.25pt;margin-top:243pt;width:421.8pt;height:355.45pt;z-index:-251537920;mso-height-relative:margin" coordsize="53571,44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">
                <v:shape id="Text Box 43" o:spid="_x0000_s1067" type="#_x0000_t202" style="position:absolute;left:2385;top:39358;width:49193;height:5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" stroked="f">
                  <v:textbox>
                    <w:txbxContent>
                      <w:p w14:paraId="706964D3" w14:textId="77777777" w:rsidR="003B14DC" w:rsidRPr="00580782" w:rsidRDefault="003B14DC" w:rsidP="005B3C0C">
                        <w:pPr>
                          <w:spacing w:line="360" w:lineRule="auto"/>
                          <w:rPr>
                            <w:sz w:val="20"/>
                            <w:szCs w:val="20"/>
                          </w:rPr>
                        </w:pPr>
                        <w:r w:rsidRPr="00684F0D">
                          <w:rPr>
                            <w:b/>
                            <w:sz w:val="20"/>
                            <w:szCs w:val="20"/>
                          </w:rPr>
                          <w:t xml:space="preserve">Figure </w:t>
                        </w:r>
                        <w:r>
                          <w:rPr>
                            <w:b/>
                            <w:sz w:val="20"/>
                            <w:szCs w:val="20"/>
                          </w:rPr>
                          <w:t xml:space="preserve">8. </w:t>
                        </w:r>
                        <w:r>
                          <w:rPr>
                            <w:sz w:val="20"/>
                            <w:szCs w:val="20"/>
                          </w:rPr>
                          <w:t>Fatty acid and TAG biosynthesis pathways. Unconfirmed reactions or enzymes are indicated by question marks</w:t>
                        </w:r>
                        <w:r w:rsidRPr="008C1C97">
                          <w:rPr>
                            <w:sz w:val="20"/>
                            <w:szCs w:val="20"/>
                          </w:rPr>
                          <w:t xml:space="preserve"> </w:t>
                        </w:r>
                        <w:r w:rsidRPr="008C1C97">
                          <w:rPr>
                            <w:sz w:val="20"/>
                            <w:szCs w:val="20"/>
                          </w:rPr>
                          <w:fldChar w:fldCharType="begin"/>
                        </w:r>
                        <w:r w:rsidRPr="008C1C97">
                          <w:rPr>
                            <w:sz w:val="20"/>
                            <w:szCs w:val="20"/>
                          </w:rPr>
                          <w:instrText xml:space="preserve"> ADDIN ZOTERO_ITEM CSL_CITATION {"citationID":"uamhWvLn","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Pr="008C1C97">
                          <w:rPr>
                            <w:sz w:val="20"/>
                            <w:szCs w:val="20"/>
                          </w:rPr>
                          <w:fldChar w:fldCharType="separate"/>
                        </w:r>
                        <w:r w:rsidRPr="008C1C97">
                          <w:rPr>
                            <w:rFonts w:ascii="Calibri" w:hAnsi="Calibri"/>
                            <w:sz w:val="20"/>
                            <w:szCs w:val="20"/>
                          </w:rPr>
                          <w:t xml:space="preserve">(Li </w:t>
                        </w:r>
                        <w:r w:rsidRPr="00490409">
                          <w:rPr>
                            <w:rFonts w:ascii="Calibri" w:hAnsi="Calibri"/>
                            <w:i/>
                            <w:sz w:val="20"/>
                            <w:szCs w:val="20"/>
                          </w:rPr>
                          <w:t>et al</w:t>
                        </w:r>
                        <w:r w:rsidRPr="008C1C97">
                          <w:rPr>
                            <w:rFonts w:ascii="Calibri" w:hAnsi="Calibri"/>
                            <w:sz w:val="20"/>
                            <w:szCs w:val="20"/>
                          </w:rPr>
                          <w:t>., 2013)</w:t>
                        </w:r>
                        <w:r w:rsidRPr="008C1C97">
                          <w:rPr>
                            <w:sz w:val="20"/>
                            <w:szCs w:val="20"/>
                          </w:rPr>
                          <w:fldChar w:fldCharType="end"/>
                        </w:r>
                        <w:r>
                          <w:rPr>
                            <w:sz w:val="20"/>
                            <w:szCs w:val="20"/>
                          </w:rPr>
                          <w:t>.</w:t>
                        </w:r>
                      </w:p>
                      <w:p w14:paraId="164DF362" w14:textId="77777777" w:rsidR="003B14DC" w:rsidRPr="00684F0D" w:rsidRDefault="003B14DC" w:rsidP="005B3C0C">
                        <w:pPr>
                          <w:rPr>
                            <w:sz w:val="20"/>
                            <w:szCs w:val="20"/>
                          </w:rPr>
                        </w:pPr>
                      </w:p>
                    </w:txbxContent>
                  </v:textbox>
                </v:shape>
                <v:shape id="Picture 290" o:spid="_x0000_s1068" type="#_x0000_t75" style="position:absolute;width:53571;height:39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">
                  <v:imagedata r:id="rId24" o:title="" cropbottom="14645f" cropleft="6850f" cropright="5061f"/>
                  <v:path arrowok="t"/>
                </v:shape>
                <w10:wrap type="topAndBottom"/>
              </v:group>
            </w:pict>
          </mc:Fallback>
        </mc:AlternateContent>
      </w:r>
      <w:r w:rsidR="005B3C0C" w:rsidRPr="005B3C0C">
        <w:rPr>
          <w:szCs w:val="24"/>
        </w:rPr>
        <w:t xml:space="preserve">The alternative route is termed the eukaryotic pathway. In this pathway the elongated acyl-ACP are hydrolysed by acyl-ACP thioesterase to release free fatty acids (FFAs). Subsequently the FFAs are thought to be either exported to the cytosol, where they are re-esterified to acyl-CoAs (by acyl-CoA synthetases) or transferred to the phosphatidylcholine (PC) within the chloroplast envelope. Acyl-CoAs can be exported to the endoplasmic reticulum (ER), for further elongation, modification and incorporation into lipid molecules (Figure </w:t>
      </w:r>
      <w:r w:rsidR="00F65F12">
        <w:rPr>
          <w:szCs w:val="24"/>
        </w:rPr>
        <w:t>8</w:t>
      </w:r>
      <w:r w:rsidR="005B3C0C" w:rsidRPr="005B3C0C">
        <w:rPr>
          <w:szCs w:val="24"/>
        </w:rPr>
        <w:t>). As most FAs are directed via PC, it is thought that the PC acts as a FFAs store to allow rapid f</w:t>
      </w:r>
      <w:r w:rsidR="00A77762">
        <w:rPr>
          <w:szCs w:val="24"/>
        </w:rPr>
        <w:t>ormation of lipids, however PC i</w:t>
      </w:r>
      <w:r w:rsidR="005B3C0C" w:rsidRPr="005B3C0C">
        <w:rPr>
          <w:szCs w:val="24"/>
        </w:rPr>
        <w:t xml:space="preserve">s not present in all algae (including </w:t>
      </w:r>
      <w:r w:rsidR="005B3C0C" w:rsidRPr="005B3C0C">
        <w:rPr>
          <w:i/>
          <w:szCs w:val="24"/>
        </w:rPr>
        <w:t xml:space="preserve">Chlamydomonas reinhardtii) </w:t>
      </w:r>
      <w:r w:rsidR="00BD03EC" w:rsidRPr="005B3C0C">
        <w:rPr>
          <w:szCs w:val="24"/>
        </w:rPr>
        <w:fldChar w:fldCharType="begin"/>
      </w:r>
      <w:r w:rsidR="00790A49">
        <w:rPr>
          <w:szCs w:val="24"/>
        </w:rPr>
        <w:instrText xml:space="preserve"> ADDIN ZOTERO_ITEM CSL_CITATION {"citationID":"EjDM24GC","properties":{"formattedCitation":"(Chapman and Ohlrogge, 2012; Li et al., 2013)","plainCitation":"(Chapman and Ohlrogge, 2012; Li et al., 2013)"},"citationItems":[{"id":4138,"uris":["http://zotero.org/users/1204444/items/3JDBWZIM"],"uri":["http://zotero.org/users/1204444/items/3JDBWZIM"],"itemData":{"id":4138,"type":"article-journal","title":"Compartmentation of Triacylglycerol Accumulation in Plants","container-title":"Journal of Biological Chemistry","page":"2288-2294","volume":"287","issue":"4","source":"www.jbc.org","abstract":"Triacylglycerols from plants, familiar to most people as vegetable oils, supply 25% of dietary calories to the developed world and are increasingly a source for renewable biomaterials and fuels. Demand for vegetable oils will double by 2030, which can be met only by increased oil production. Triacylglycerol synthesis is accomplished through the coordinate action of multiple pathways in multiple subcellular compartments. Recent information has revealed an underappreciated complexity in pathways for synthesis and accumulation of this important energy-rich class of molecules.","DOI":"10.1074/jbc.R111.290072","ISSN":"0021-9258, 1083-351X","note":"PMID: 22090025","journalAbbreviation":"J. Biol. Chem.","language":"en","author":[{"family":"Chapman","given":"Kent D."},{"family":"Ohlrogge","given":"John B."}],"issued":{"date-parts":[["2012",1,20]]},"PMID":"22090025"}},{"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00BD03EC" w:rsidRPr="005B3C0C">
        <w:rPr>
          <w:szCs w:val="24"/>
        </w:rPr>
        <w:fldChar w:fldCharType="separate"/>
      </w:r>
      <w:r w:rsidR="00473EBC" w:rsidRPr="00473EBC">
        <w:rPr>
          <w:rFonts w:ascii="Calibri" w:hAnsi="Calibri"/>
        </w:rPr>
        <w:t xml:space="preserve">(Chapman and Ohlrogge, 2012; Li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005B3C0C" w:rsidRPr="005B3C0C">
        <w:rPr>
          <w:i/>
          <w:szCs w:val="24"/>
        </w:rPr>
        <w:t xml:space="preserve">. </w:t>
      </w:r>
      <w:r w:rsidR="005B3C0C" w:rsidRPr="005B3C0C">
        <w:rPr>
          <w:szCs w:val="24"/>
        </w:rPr>
        <w:t xml:space="preserve">Within the ER the FAs are transferred to the glycerol backbone in the same manner, with a specificity to C18 FAs </w:t>
      </w:r>
      <w:r w:rsidR="00BD03EC" w:rsidRPr="005B3C0C">
        <w:rPr>
          <w:szCs w:val="24"/>
        </w:rPr>
        <w:fldChar w:fldCharType="begin"/>
      </w:r>
      <w:r w:rsidR="00790A49">
        <w:rPr>
          <w:szCs w:val="24"/>
        </w:rPr>
        <w:instrText xml:space="preserve"> ADDIN ZOTERO_ITEM CSL_CITATION {"citationID":"jqprWTmE","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005B3C0C" w:rsidRPr="005B3C0C">
        <w:rPr>
          <w:szCs w:val="24"/>
        </w:rPr>
        <w:t xml:space="preserve"> (Figure </w:t>
      </w:r>
      <w:r w:rsidR="00F65F12">
        <w:rPr>
          <w:szCs w:val="24"/>
        </w:rPr>
        <w:t>8</w:t>
      </w:r>
      <w:r w:rsidR="005B3C0C" w:rsidRPr="005B3C0C">
        <w:rPr>
          <w:szCs w:val="24"/>
        </w:rPr>
        <w:t>).</w:t>
      </w:r>
      <w:r w:rsidRPr="0081741E">
        <w:rPr>
          <w:noProof/>
          <w:lang w:eastAsia="en-GB"/>
        </w:rPr>
        <w:t xml:space="preserve"> </w:t>
      </w:r>
    </w:p>
    <w:p w14:paraId="67E33A82" w14:textId="1F77CFFE" w:rsidR="005B3C0C" w:rsidRPr="005B3C0C" w:rsidRDefault="0081741E" w:rsidP="005B3C0C">
      <w:pPr>
        <w:spacing w:line="360" w:lineRule="auto"/>
      </w:pPr>
      <w:r>
        <w:rPr>
          <w:noProof/>
          <w:lang w:eastAsia="en-GB"/>
        </w:rPr>
        <w:lastRenderedPageBreak/>
        <w:drawing>
          <wp:anchor distT="0" distB="0" distL="114300" distR="114300" simplePos="0" relativeHeight="252021248" behindDoc="0" locked="0" layoutInCell="1" allowOverlap="1" wp14:anchorId="30244D78" wp14:editId="5C323098">
            <wp:simplePos x="0" y="0"/>
            <wp:positionH relativeFrom="column">
              <wp:posOffset>-30615</wp:posOffset>
            </wp:positionH>
            <wp:positionV relativeFrom="paragraph">
              <wp:posOffset>4986655</wp:posOffset>
            </wp:positionV>
            <wp:extent cx="5418455" cy="1922773"/>
            <wp:effectExtent l="0" t="0" r="0" b="1905"/>
            <wp:wrapNone/>
            <wp:docPr id="895" name="Picture 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3016" b="17246"/>
                    <a:stretch/>
                  </pic:blipFill>
                  <pic:spPr bwMode="auto">
                    <a:xfrm>
                      <a:off x="0" y="0"/>
                      <a:ext cx="5418455" cy="19227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28F7">
        <w:rPr>
          <w:noProof/>
          <w:szCs w:val="24"/>
          <w:lang w:eastAsia="en-GB"/>
        </w:rPr>
        <mc:AlternateContent>
          <mc:Choice Requires="wpg">
            <w:drawing>
              <wp:anchor distT="0" distB="0" distL="114300" distR="114300" simplePos="0" relativeHeight="251616768" behindDoc="0" locked="0" layoutInCell="1" allowOverlap="1" wp14:anchorId="3AD95DD1" wp14:editId="0C7F2A89">
                <wp:simplePos x="0" y="0"/>
                <wp:positionH relativeFrom="column">
                  <wp:posOffset>-6350</wp:posOffset>
                </wp:positionH>
                <wp:positionV relativeFrom="paragraph">
                  <wp:posOffset>5250815</wp:posOffset>
                </wp:positionV>
                <wp:extent cx="5391150" cy="2113915"/>
                <wp:effectExtent l="0" t="0" r="0" b="635"/>
                <wp:wrapTopAndBottom/>
                <wp:docPr id="772" name="Group 7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1150" cy="2113915"/>
                          <a:chOff x="0" y="0"/>
                          <a:chExt cx="5391807" cy="2114755"/>
                        </a:xfrm>
                      </wpg:grpSpPr>
                      <pic:pic xmlns:pic="http://schemas.openxmlformats.org/drawingml/2006/picture">
                        <pic:nvPicPr>
                          <pic:cNvPr id="773" name="Picture 16"/>
                          <pic:cNvPicPr>
                            <a:picLocks noChangeAspect="1"/>
                          </pic:cNvPicPr>
                        </pic:nvPicPr>
                        <pic:blipFill rotWithShape="1">
                          <a:blip r:embed="rId25">
                            <a:extLst>
                              <a:ext uri="{28A0092B-C50C-407E-A947-70E740481C1C}">
                                <a14:useLocalDpi xmlns:a14="http://schemas.microsoft.com/office/drawing/2010/main" val="0"/>
                              </a:ext>
                            </a:extLst>
                          </a:blip>
                          <a:srcRect l="8456"/>
                          <a:stretch/>
                        </pic:blipFill>
                        <pic:spPr bwMode="auto">
                          <a:xfrm>
                            <a:off x="0" y="0"/>
                            <a:ext cx="5391807" cy="156078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774" name="Text Box 2"/>
                        <wps:cNvSpPr txBox="1">
                          <a:spLocks noChangeArrowheads="1"/>
                        </wps:cNvSpPr>
                        <wps:spPr bwMode="auto">
                          <a:xfrm>
                            <a:off x="312648" y="1655015"/>
                            <a:ext cx="4918710" cy="459740"/>
                          </a:xfrm>
                          <a:prstGeom prst="rect">
                            <a:avLst/>
                          </a:prstGeom>
                          <a:noFill/>
                          <a:ln w="9525">
                            <a:noFill/>
                            <a:miter lim="800000"/>
                            <a:headEnd/>
                            <a:tailEnd/>
                          </a:ln>
                        </wps:spPr>
                        <wps:txbx>
                          <w:txbxContent>
                            <w:p w14:paraId="61AB8ECC" w14:textId="77777777" w:rsidR="003B14DC" w:rsidRPr="00580782" w:rsidRDefault="003B14DC" w:rsidP="005B3C0C">
                              <w:pPr>
                                <w:spacing w:line="360" w:lineRule="auto"/>
                                <w:rPr>
                                  <w:sz w:val="20"/>
                                  <w:szCs w:val="20"/>
                                </w:rPr>
                              </w:pPr>
                              <w:r w:rsidRPr="00684F0D">
                                <w:rPr>
                                  <w:b/>
                                  <w:sz w:val="20"/>
                                  <w:szCs w:val="20"/>
                                </w:rPr>
                                <w:t xml:space="preserve">Figure </w:t>
                              </w:r>
                              <w:r>
                                <w:rPr>
                                  <w:b/>
                                  <w:sz w:val="20"/>
                                  <w:szCs w:val="20"/>
                                </w:rPr>
                                <w:t xml:space="preserve">9. </w:t>
                              </w:r>
                              <w:r>
                                <w:rPr>
                                  <w:sz w:val="20"/>
                                  <w:szCs w:val="20"/>
                                </w:rPr>
                                <w:t>TAG biosynthesis pathways, showing chemical alterations</w:t>
                              </w:r>
                              <w:r>
                                <w:rPr>
                                  <w:szCs w:val="24"/>
                                </w:rPr>
                                <w:t xml:space="preserve"> </w:t>
                              </w:r>
                              <w:r w:rsidRPr="008C1C97">
                                <w:rPr>
                                  <w:sz w:val="20"/>
                                  <w:szCs w:val="20"/>
                                </w:rPr>
                                <w:fldChar w:fldCharType="begin"/>
                              </w:r>
                              <w:r w:rsidRPr="008C1C97">
                                <w:rPr>
                                  <w:sz w:val="20"/>
                                  <w:szCs w:val="20"/>
                                </w:rPr>
                                <w:instrText xml:space="preserve"> ADDIN ZOTERO_ITEM CSL_CITATION {"citationID":"VgAvfofS","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Pr="008C1C97">
                                <w:rPr>
                                  <w:sz w:val="20"/>
                                  <w:szCs w:val="20"/>
                                </w:rPr>
                                <w:fldChar w:fldCharType="separate"/>
                              </w:r>
                              <w:r w:rsidRPr="008C1C97">
                                <w:rPr>
                                  <w:rFonts w:ascii="Calibri" w:hAnsi="Calibri"/>
                                  <w:sz w:val="20"/>
                                  <w:szCs w:val="20"/>
                                </w:rPr>
                                <w:t xml:space="preserve">(Hu </w:t>
                              </w:r>
                              <w:r w:rsidRPr="00490409">
                                <w:rPr>
                                  <w:rFonts w:ascii="Calibri" w:hAnsi="Calibri"/>
                                  <w:i/>
                                  <w:sz w:val="20"/>
                                  <w:szCs w:val="20"/>
                                </w:rPr>
                                <w:t>et al</w:t>
                              </w:r>
                              <w:r w:rsidRPr="008C1C97">
                                <w:rPr>
                                  <w:rFonts w:ascii="Calibri" w:hAnsi="Calibri"/>
                                  <w:sz w:val="20"/>
                                  <w:szCs w:val="20"/>
                                </w:rPr>
                                <w:t>., 2008)</w:t>
                              </w:r>
                              <w:r w:rsidRPr="008C1C97">
                                <w:rPr>
                                  <w:sz w:val="20"/>
                                  <w:szCs w:val="20"/>
                                </w:rPr>
                                <w:fldChar w:fldCharType="end"/>
                              </w:r>
                            </w:p>
                            <w:p w14:paraId="0D921715" w14:textId="77777777" w:rsidR="003B14DC" w:rsidRPr="00684F0D" w:rsidRDefault="003B14DC" w:rsidP="005B3C0C">
                              <w:pPr>
                                <w:rPr>
                                  <w:sz w:val="20"/>
                                  <w:szCs w:val="20"/>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D95DD1" id="Group 772" o:spid="_x0000_s1069" style="position:absolute;left:0;text-align:left;margin-left:-.5pt;margin-top:413.45pt;width:424.5pt;height:166.45pt;z-index:251616768;mso-width-relative:margin;mso-height-relative:margin" coordsize="53918,21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">
                <v:shape id="Picture 16" o:spid="_x0000_s1070" type="#_x0000_t75" style="position:absolute;width:53918;height:15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">
                  <v:imagedata r:id="rId26" o:title="" cropleft="5542f"/>
                  <v:path arrowok="t"/>
                </v:shape>
                <v:shape id="_x0000_s1071" type="#_x0000_t202" style="position:absolute;left:3126;top:16550;width:49187;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" filled="f" stroked="f">
                  <v:textbox>
                    <w:txbxContent>
                      <w:p w14:paraId="61AB8ECC" w14:textId="77777777" w:rsidR="003B14DC" w:rsidRPr="00580782" w:rsidRDefault="003B14DC" w:rsidP="005B3C0C">
                        <w:pPr>
                          <w:spacing w:line="360" w:lineRule="auto"/>
                          <w:rPr>
                            <w:sz w:val="20"/>
                            <w:szCs w:val="20"/>
                          </w:rPr>
                        </w:pPr>
                        <w:r w:rsidRPr="00684F0D">
                          <w:rPr>
                            <w:b/>
                            <w:sz w:val="20"/>
                            <w:szCs w:val="20"/>
                          </w:rPr>
                          <w:t xml:space="preserve">Figure </w:t>
                        </w:r>
                        <w:r>
                          <w:rPr>
                            <w:b/>
                            <w:sz w:val="20"/>
                            <w:szCs w:val="20"/>
                          </w:rPr>
                          <w:t xml:space="preserve">9. </w:t>
                        </w:r>
                        <w:r>
                          <w:rPr>
                            <w:sz w:val="20"/>
                            <w:szCs w:val="20"/>
                          </w:rPr>
                          <w:t>TAG biosynthesis pathways, showing chemical alterations</w:t>
                        </w:r>
                        <w:r>
                          <w:rPr>
                            <w:szCs w:val="24"/>
                          </w:rPr>
                          <w:t xml:space="preserve"> </w:t>
                        </w:r>
                        <w:r w:rsidRPr="008C1C97">
                          <w:rPr>
                            <w:sz w:val="20"/>
                            <w:szCs w:val="20"/>
                          </w:rPr>
                          <w:fldChar w:fldCharType="begin"/>
                        </w:r>
                        <w:r w:rsidRPr="008C1C97">
                          <w:rPr>
                            <w:sz w:val="20"/>
                            <w:szCs w:val="20"/>
                          </w:rPr>
                          <w:instrText xml:space="preserve"> ADDIN ZOTERO_ITEM CSL_CITATION {"citationID":"VgAvfofS","properties":{"formattedCitation":"(Hu et al., 2008)","plainCitation":"(Hu et al., 2008)"},"citationItems":[{"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schema":"https://github.com/citation-style-language/schema/raw/master/csl-citation.json"} </w:instrText>
                        </w:r>
                        <w:r w:rsidRPr="008C1C97">
                          <w:rPr>
                            <w:sz w:val="20"/>
                            <w:szCs w:val="20"/>
                          </w:rPr>
                          <w:fldChar w:fldCharType="separate"/>
                        </w:r>
                        <w:r w:rsidRPr="008C1C97">
                          <w:rPr>
                            <w:rFonts w:ascii="Calibri" w:hAnsi="Calibri"/>
                            <w:sz w:val="20"/>
                            <w:szCs w:val="20"/>
                          </w:rPr>
                          <w:t xml:space="preserve">(Hu </w:t>
                        </w:r>
                        <w:r w:rsidRPr="00490409">
                          <w:rPr>
                            <w:rFonts w:ascii="Calibri" w:hAnsi="Calibri"/>
                            <w:i/>
                            <w:sz w:val="20"/>
                            <w:szCs w:val="20"/>
                          </w:rPr>
                          <w:t>et al</w:t>
                        </w:r>
                        <w:r w:rsidRPr="008C1C97">
                          <w:rPr>
                            <w:rFonts w:ascii="Calibri" w:hAnsi="Calibri"/>
                            <w:sz w:val="20"/>
                            <w:szCs w:val="20"/>
                          </w:rPr>
                          <w:t>., 2008)</w:t>
                        </w:r>
                        <w:r w:rsidRPr="008C1C97">
                          <w:rPr>
                            <w:sz w:val="20"/>
                            <w:szCs w:val="20"/>
                          </w:rPr>
                          <w:fldChar w:fldCharType="end"/>
                        </w:r>
                      </w:p>
                      <w:p w14:paraId="0D921715" w14:textId="77777777" w:rsidR="003B14DC" w:rsidRPr="00684F0D" w:rsidRDefault="003B14DC" w:rsidP="005B3C0C">
                        <w:pPr>
                          <w:rPr>
                            <w:sz w:val="20"/>
                            <w:szCs w:val="20"/>
                          </w:rPr>
                        </w:pPr>
                      </w:p>
                    </w:txbxContent>
                  </v:textbox>
                </v:shape>
                <w10:wrap type="topAndBottom"/>
              </v:group>
            </w:pict>
          </mc:Fallback>
        </mc:AlternateContent>
      </w:r>
      <w:r w:rsidR="005B3C0C" w:rsidRPr="005B3C0C">
        <w:rPr>
          <w:szCs w:val="24"/>
        </w:rPr>
        <w:t>In both pathways, the glycerolipid formation is catalysed sequentially by different classes of glycerol-3-P acyltransferases (GPAT) and lysophosphatidic acid acyltransferase (LPAAT)</w:t>
      </w:r>
      <w:r w:rsidR="00F65F12">
        <w:rPr>
          <w:szCs w:val="24"/>
        </w:rPr>
        <w:t xml:space="preserve"> (Figure 9)</w:t>
      </w:r>
      <w:r w:rsidR="005B3C0C" w:rsidRPr="005B3C0C">
        <w:rPr>
          <w:szCs w:val="24"/>
        </w:rPr>
        <w:t xml:space="preserve">. The product of the reaction, PA, can go on to form glycerolipid or phospholipids. This lipid synthesis pathway, called the Kennedy pathway, is particularly poorly understood in microalgae, with many enzymes remaining uncharacterised. Consequently our understanding is based on higher plant lipid metabolism </w:t>
      </w:r>
      <w:r w:rsidR="00BD03EC" w:rsidRPr="005B3C0C">
        <w:rPr>
          <w:szCs w:val="24"/>
        </w:rPr>
        <w:fldChar w:fldCharType="begin"/>
      </w:r>
      <w:r w:rsidR="00790A49">
        <w:rPr>
          <w:szCs w:val="24"/>
        </w:rPr>
        <w:instrText xml:space="preserve"> ADDIN ZOTERO_ITEM CSL_CITATION {"citationID":"uamhWvLn","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005B3C0C" w:rsidRPr="005B3C0C">
        <w:rPr>
          <w:szCs w:val="24"/>
        </w:rPr>
        <w:t xml:space="preserve">. The extraplastid LPAAT enzymes in particular have only been characterised in one </w:t>
      </w:r>
      <w:r w:rsidR="005B3C0C" w:rsidRPr="005B3C0C">
        <w:rPr>
          <w:i/>
          <w:szCs w:val="24"/>
        </w:rPr>
        <w:t xml:space="preserve">Micromonas </w:t>
      </w:r>
      <w:r w:rsidR="005B3C0C" w:rsidRPr="005B3C0C">
        <w:rPr>
          <w:szCs w:val="24"/>
        </w:rPr>
        <w:t>species</w:t>
      </w:r>
      <w:r w:rsidR="005B3C0C" w:rsidRPr="005B3C0C">
        <w:rPr>
          <w:i/>
          <w:szCs w:val="24"/>
        </w:rPr>
        <w:t xml:space="preserve">, </w:t>
      </w:r>
      <w:r w:rsidR="005B3C0C" w:rsidRPr="005B3C0C">
        <w:rPr>
          <w:szCs w:val="24"/>
        </w:rPr>
        <w:t xml:space="preserve">it is thought that GPAT may also catalyse the second acylation in most microalgae species  </w:t>
      </w:r>
      <w:r w:rsidR="00BD03EC" w:rsidRPr="005B3C0C">
        <w:rPr>
          <w:szCs w:val="24"/>
        </w:rPr>
        <w:fldChar w:fldCharType="begin"/>
      </w:r>
      <w:r w:rsidR="00790A49">
        <w:rPr>
          <w:szCs w:val="24"/>
        </w:rPr>
        <w:instrText xml:space="preserve"> ADDIN ZOTERO_ITEM CSL_CITATION {"citationID":"zKWal40p","properties":{"formattedCitation":"(Li et al., 2013; Merchant et al., 2012)","plainCitation":"(Li et al., 2013; Merchant et al., 2012)"},"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id":1451,"uris":["http://zotero.org/users/1204444/items/J7KBZQDP"],"uri":["http://zotero.org/users/1204444/items/J7KBZQDP"],"itemData":{"id":1451,"type":"article-journal","title":"TAG, You’re it! Chlamydomonas as a reference organism for understanding algal triacylglycerol accumulation","container-title":"Current Opinion in Biotechnology","page":"352-363","volume":"23","issue":"3","source":"ScienceDirect","abstract":"Photosynthetic organisms are responsible for converting sunlight into organic matter, and they are therefore seen as a resource for the renewable fuel industry. Ethanol and esterified fatty acids (biodiesel) are the most common fuel products derived from these photosynthetic organisms. The potential of algae as producers of biodiesel precursor (or triacylglycerols (TAGs)) has yet to be realized because of the limited knowledge of the underlying biochemistry, cell biology and genetics. Well-characterized pathways from fungi and land plants have been used to identify algal homologs of key enzymes in TAG synthesis, including diacylglcyerol acyltransferases, phospholipid diacylglycerol acyltransferase and phosphatidate phosphatases. Many laboratories have adopted Chlamydomonas reinhardtii as a reference organism for discovery of algal-specific adaptations of TAG metabolism. Stressed Chlamydomonas cells, grown either photoautotrophically or photoheterotrophically, accumulate TAG in plastid and cytoplasmic lipid bodies, reaching 46–65% of dry weight in starch accumulation (sta) mutants. State of the art genomic technologies including expression profiling and proteomics have identified new proteins, including key components of lipid droplets, candidate regulators and lipid/TAG degrading activities. By analogy with crop plants, it is expected that advances in algal breeding and genome engineering may facilitate realizing the potential in algae.","DOI":"10.1016/j.copbio.2011.12.001","ISSN":"0958-1669","shortTitle":"Energy biotechnology • Environmental biotechnology","journalAbbreviation":"Current Opinion in Biotechnology","author":[{"family":"Merchant","given":"Sabeeha S"},{"family":"Kropat","given":"Janette"},{"family":"Liu","given":"Bensheng"},{"family":"Shaw","given":"Johnathan"},{"family":"Warakanont","given":"Jaruswan"}],"issued":{"date-parts":[["2012",6]]}}}],"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xml:space="preserve">., 2013; Merchant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005B3C0C" w:rsidRPr="005B3C0C">
        <w:rPr>
          <w:szCs w:val="24"/>
        </w:rPr>
        <w:t xml:space="preserve">. Phosphatidic acid phosphatase dephosphorylates PA to form DAG, which is a precursor to all glycerolipids. In the final step, to form TAG, DAG is acylated to TAG, catalysed by the enzyme diacylglycerol acyltransferase (DGAT). The activity of DGAT is thought to be crucial to the flux of FAs to TAG rather than polar membrane glycerolipids. As highlighted in Figure </w:t>
      </w:r>
      <w:r w:rsidR="00F65F12">
        <w:rPr>
          <w:szCs w:val="24"/>
        </w:rPr>
        <w:t>8</w:t>
      </w:r>
      <w:r w:rsidR="005B3C0C" w:rsidRPr="005B3C0C">
        <w:rPr>
          <w:szCs w:val="24"/>
        </w:rPr>
        <w:t xml:space="preserve">, various alternative pathways to form TAG involve the degradation of membrane glycolipids (catalysed by plastid galactoglycerolipid degradation 1, </w:t>
      </w:r>
      <w:r w:rsidR="0077366F" w:rsidRPr="00F65F12">
        <w:rPr>
          <w:i/>
          <w:szCs w:val="24"/>
        </w:rPr>
        <w:t>pgd1</w:t>
      </w:r>
      <w:r w:rsidR="005B3C0C" w:rsidRPr="005B3C0C">
        <w:rPr>
          <w:szCs w:val="24"/>
        </w:rPr>
        <w:t xml:space="preserve"> or galactolipid:galactolipid galactosyltransferase), and phospholipids (catalysed by phospholipid:diacylglycerol acyltransferase, PDAT) </w:t>
      </w:r>
      <w:r w:rsidR="00BD03EC" w:rsidRPr="005B3C0C">
        <w:rPr>
          <w:szCs w:val="24"/>
        </w:rPr>
        <w:fldChar w:fldCharType="begin"/>
      </w:r>
      <w:r w:rsidR="00790A49">
        <w:rPr>
          <w:szCs w:val="24"/>
        </w:rPr>
        <w:instrText xml:space="preserve"> ADDIN ZOTERO_ITEM CSL_CITATION {"citationID":"2as3au0ol1","properties":{"formattedCitation":"(Li et al., 2012; Moellering et al., 2010; Yoon et al., 2012)","plainCitation":"(Li et al., 2012; Moellering et al., 2010; Yoon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id":4141,"uris":["http://zotero.org/users/1204444/items/5DWZJE37"],"uri":["http://zotero.org/users/1204444/items/5DWZJE37"],"itemData":{"id":4141,"type":"article-journal","title":"Freezing Tolerance in Plants Requires Lipid Remodeling at the Outer Chloroplast Membrane","container-title":"Science","page":"226-228","volume":"330","issue":"6001","source":"www.sciencemag.org","abstract":"Plants show complex adaptations to freezing that prevent cell damage caused by cellular dehydration. Lipid remodeling of cell membranes during dehydration is one critical mechanism countering loss of membrane integrity and cell death. SENSITIVE TO FREEZING 2 (SFR2), a gene essential for freezing tolerance in Arabidopsis, encodes a galactolipid remodeling enzyme of the outer chloroplast envelope membrane. SFR2 processively transfers galactosyl residues from the abundant monogalactolipid to different galactolipid acceptors, forming oligogalactolipids and diacylglycerol, which is further converted to triacylglycerol. The combined activity of SFR2 and triacylglycerol-biosynthetic enzymes leads to the removal of monogalactolipids from the envelope membrane, changing the ratio of bilayer- to non-bilayer–forming membrane lipids. This SFR2-based mechanism compensates for changes in organelle volume and stabilizes membranes during freezing.","DOI":"10.1126/science.1191803","ISSN":"0036-8075, 1095-9203","note":"PMID: 20798281","journalAbbreviation":"Science","language":"en","author":[{"family":"Moellering","given":"Eric R."},{"family":"Muthan","given":"Bagyalakshmi"},{"family":"Benning","given":"Christoph"}],"issued":{"date-parts":[["2010",10,8]]},"PMID":"20798281"}},{"id":2770,"uris":["http://zotero.org/users/1204444/items/RBRMP69S"],"uri":["http://zotero.org/users/1204444/items/RBRMP69S"],"itemData":{"id":2770,"type":"article-journal","title":"Phospholipid:Diacylglycerol Acyltransferase Is a Multifunctional Enzyme Involved in Membrane Lipid Turnover and Degradation While Synthesizing Triacylglycerol in the Unicellular Green Microalga Chlamydomonas reinhardtii","container-title":"The Plant Cell Online","page":"3708-3724","volume":"24","issue":"9","source":"www.plantcell.org","abstract":"Many unicellular microalgae produce large amounts (</w:instrText>
      </w:r>
      <w:r w:rsidR="00790A49">
        <w:rPr>
          <w:rFonts w:ascii="Cambria Math" w:hAnsi="Cambria Math" w:cs="Cambria Math"/>
          <w:szCs w:val="24"/>
        </w:rPr>
        <w:instrText>∼</w:instrText>
      </w:r>
      <w:r w:rsidR="00790A49">
        <w:rPr>
          <w:szCs w:val="24"/>
        </w:rPr>
        <w:instrText xml:space="preserve">20 to 50% of cell dry weight) of triacylglycerols (TAGs) under stress (e.g., nutrient starvation and high light), but the synthesis and physiological role of TAG are poorly understood. We present detailed genetic, biochemical, functional, and physiological analyses of phospholipid:diacylglycerol acyltransferase (PDAT) in the green microalga Chlamydomonas reinhardtii, which catalyzes TAG synthesis via two pathways: transacylation of diacylglycerol (DAG) with acyl groups from phospholipids and galactolipids and DAG:DAG transacylation. We demonstrate that PDAT also possesses acyl hydrolase activities using TAG, phospholipids, galactolipids, and cholesteryl esters as substrates. Artificial microRNA silencing of PDAT in C. reinhardtii alters the membrane lipid composition, reducing the maximum specific growth rate. The data suggest that PDAT-mediated membrane lipid turnover and TAG synthesis is essential for vigorous growth under favorable culture conditions and for membrane lipid degradation with concomitant production of TAG for survival under stress. The strong lipase activity of PDAT with broad substrate specificity suggests that this enzyme could be a potential biocatalyst for industrial lipid hydrolysis and conversion, particularly for biofuel production.","DOI":"10.1105/tpc.112.100701","ISSN":"1040-4651, 1532-298X","note":"PMID: 23012436","shortTitle":"Phospholipid","journalAbbreviation":"Plant Cell","language":"en","author":[{"family":"Yoon","given":"Kangsup"},{"family":"Han","given":"Danxiang"},{"family":"Li","given":"Yantao"},{"family":"Sommerfeld","given":"Milton"},{"family":"Hu","given":"Qiang"}],"issued":{"date-parts":[["2012",9,1]]},"PMID":"23012436"}}],"schema":"https://github.com/citation-style-language/schema/raw/master/csl-citation.json"} </w:instrText>
      </w:r>
      <w:r w:rsidR="00BD03EC" w:rsidRPr="005B3C0C">
        <w:rPr>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xml:space="preserve">., 2012; Moellering </w:t>
      </w:r>
      <w:r w:rsidR="00490409" w:rsidRPr="00490409">
        <w:rPr>
          <w:rFonts w:ascii="Calibri" w:hAnsi="Calibri"/>
          <w:i/>
        </w:rPr>
        <w:t>et al</w:t>
      </w:r>
      <w:r w:rsidR="00473EBC" w:rsidRPr="00473EBC">
        <w:rPr>
          <w:rFonts w:ascii="Calibri" w:hAnsi="Calibri"/>
        </w:rPr>
        <w:t xml:space="preserve">., 2010; Yoon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005B3C0C" w:rsidRPr="005B3C0C">
        <w:rPr>
          <w:szCs w:val="24"/>
        </w:rPr>
        <w:t>.</w:t>
      </w:r>
    </w:p>
    <w:p w14:paraId="134872FB" w14:textId="77777777" w:rsidR="005B3C0C" w:rsidRPr="005B3C0C" w:rsidRDefault="005B3C0C" w:rsidP="005B3C0C">
      <w:pPr>
        <w:spacing w:line="360" w:lineRule="auto"/>
        <w:rPr>
          <w:szCs w:val="24"/>
        </w:rPr>
      </w:pPr>
      <w:r w:rsidRPr="005B3C0C">
        <w:rPr>
          <w:szCs w:val="24"/>
        </w:rPr>
        <w:t xml:space="preserve">Efforts to genetically engineer the lipid synthesis metabolism of microalgae to increase TAG accumulation have largely been unsuccessful until relatively recently. Initial work, as part of the aforementioned ASP, focused on production of the central carbon donor for FA, malonyl-CoA, via the expression of ACCase (Dunahay </w:t>
      </w:r>
      <w:r w:rsidR="00490409" w:rsidRPr="00490409">
        <w:rPr>
          <w:i/>
          <w:szCs w:val="24"/>
        </w:rPr>
        <w:t>et al</w:t>
      </w:r>
      <w:r w:rsidRPr="005B3C0C">
        <w:rPr>
          <w:szCs w:val="24"/>
        </w:rPr>
        <w:t xml:space="preserve">., 1996). Genetic engineering resulted in a 2- or 3-fold overexpression of ACCase in the diatoms </w:t>
      </w:r>
      <w:r w:rsidRPr="005B3C0C">
        <w:rPr>
          <w:i/>
          <w:szCs w:val="24"/>
        </w:rPr>
        <w:t xml:space="preserve">Cyclotella </w:t>
      </w:r>
      <w:r w:rsidRPr="005B3C0C">
        <w:rPr>
          <w:i/>
          <w:szCs w:val="24"/>
        </w:rPr>
        <w:lastRenderedPageBreak/>
        <w:t>cryptica</w:t>
      </w:r>
      <w:r w:rsidRPr="005B3C0C">
        <w:rPr>
          <w:szCs w:val="24"/>
        </w:rPr>
        <w:t xml:space="preserve"> and </w:t>
      </w:r>
      <w:r w:rsidRPr="005B3C0C">
        <w:rPr>
          <w:i/>
          <w:szCs w:val="24"/>
        </w:rPr>
        <w:t>Navicula saprophila</w:t>
      </w:r>
      <w:r w:rsidRPr="005B3C0C">
        <w:rPr>
          <w:szCs w:val="24"/>
        </w:rPr>
        <w:t xml:space="preserve">, however this resulted in no significant increase in lipid production </w:t>
      </w:r>
      <w:r w:rsidR="00BD03EC" w:rsidRPr="005B3C0C">
        <w:rPr>
          <w:b/>
          <w:i/>
          <w:szCs w:val="24"/>
        </w:rPr>
        <w:fldChar w:fldCharType="begin"/>
      </w:r>
      <w:r w:rsidR="00790A49">
        <w:rPr>
          <w:szCs w:val="24"/>
        </w:rPr>
        <w:instrText xml:space="preserve"> ADDIN ZOTERO_ITEM CSL_CITATION {"citationID":"F6G7LZCi","properties":{"formattedCitation":"(Dunahay et al., 1996; Sheehan et al., 1998b)","plainCitation":"(Dunahay et al., 1996; Sheehan et al., 1998b)"},"citationItems":[{"id":4144,"uris":["http://zotero.org/users/1204444/items/2I43C46M"],"uri":["http://zotero.org/users/1204444/items/2I43C46M"],"itemData":{"id":4144,"type":"article-journal","title":"Manipulation of microalgal lipid production using genetic engineering","container-title":"Applied Biochemistry and Biotechnology","page":"223-231","volume":"57-58","issue":"1","source":"link.springer.com","DOI":"10.1007/BF02941703","ISSN":"0273-2289, 1559-0291","journalAbbreviation":"Appl Biochem Biotechnol","language":"en","author":[{"family":"Dunahay","given":"Terri G."},{"family":"Jarvis","given":"Eric E."},{"family":"Dais","given":"Sonja S."},{"family":"Roessler","given":"Paul G."}],"issued":{"date-parts":[["1996",3]]}}},{"id":1302,"uris":["http://zotero.org/users/1204444/items/IDHZ27S3"],"uri":["http://zotero.org/users/1204444/items/IDHZ27S3"],"itemData":{"id":1302,"type":"report","title":"A look back at the U.S. Department of Energy’s aquatic species program: biodiesel from algae.","publisher":"National Renewable Energy Laboratory","publisher-place":"USA","event-place":"USA","number":"NREL/TP-580-24190","author":[{"family":"Sheehan","given":"J"},{"family":"Dunahay","given":"T"},{"family":"Benemann","given":"J."},{"family":"Roessier","given":"P"}],"issued":{"date-parts":[["1998"]]}}}],"schema":"https://github.com/citation-style-language/schema/raw/master/csl-citation.json"} </w:instrText>
      </w:r>
      <w:r w:rsidR="00BD03EC" w:rsidRPr="005B3C0C">
        <w:rPr>
          <w:b/>
          <w:i/>
          <w:szCs w:val="24"/>
        </w:rPr>
        <w:fldChar w:fldCharType="separate"/>
      </w:r>
      <w:r w:rsidR="00473EBC" w:rsidRPr="00473EBC">
        <w:rPr>
          <w:rFonts w:ascii="Calibri" w:hAnsi="Calibri"/>
        </w:rPr>
        <w:t xml:space="preserve">(Dunahay </w:t>
      </w:r>
      <w:r w:rsidR="00490409" w:rsidRPr="00490409">
        <w:rPr>
          <w:rFonts w:ascii="Calibri" w:hAnsi="Calibri"/>
          <w:i/>
        </w:rPr>
        <w:t>et al</w:t>
      </w:r>
      <w:r w:rsidR="00473EBC" w:rsidRPr="00473EBC">
        <w:rPr>
          <w:rFonts w:ascii="Calibri" w:hAnsi="Calibri"/>
        </w:rPr>
        <w:t xml:space="preserve">., 1996; Sheehan </w:t>
      </w:r>
      <w:r w:rsidR="00490409" w:rsidRPr="00490409">
        <w:rPr>
          <w:rFonts w:ascii="Calibri" w:hAnsi="Calibri"/>
          <w:i/>
        </w:rPr>
        <w:t>et al</w:t>
      </w:r>
      <w:r w:rsidR="00473EBC" w:rsidRPr="00473EBC">
        <w:rPr>
          <w:rFonts w:ascii="Calibri" w:hAnsi="Calibri"/>
        </w:rPr>
        <w:t>., 1998b)</w:t>
      </w:r>
      <w:r w:rsidR="00BD03EC" w:rsidRPr="005B3C0C">
        <w:rPr>
          <w:b/>
          <w:i/>
          <w:szCs w:val="24"/>
        </w:rPr>
        <w:fldChar w:fldCharType="end"/>
      </w:r>
      <w:r w:rsidRPr="005B3C0C">
        <w:rPr>
          <w:szCs w:val="24"/>
        </w:rPr>
        <w:t xml:space="preserve">. Similar efforts to overexpress downstream fatty acid synthase enzymes, such as KASIII, resulted in a reduction of total fatty acid content in spinach </w:t>
      </w:r>
      <w:r w:rsidR="00BD03EC" w:rsidRPr="005B3C0C">
        <w:rPr>
          <w:b/>
          <w:i/>
          <w:szCs w:val="24"/>
        </w:rPr>
        <w:fldChar w:fldCharType="begin"/>
      </w:r>
      <w:r w:rsidR="00790A49">
        <w:rPr>
          <w:szCs w:val="24"/>
        </w:rPr>
        <w:instrText xml:space="preserve"> ADDIN ZOTERO_ITEM CSL_CITATION {"citationID":"f61oup3sl","properties":{"formattedCitation":"(Dehesh et al., 2001)","plainCitation":"(Dehesh et al., 2001)"},"citationItems":[{"id":4164,"uris":["http://zotero.org/users/1204444/items/D38ZNHJE"],"uri":["http://zotero.org/users/1204444/items/D38ZNHJE"],"itemData":{"id":4164,"type":"article-journal","title":"Overexpression of 3-Ketoacyl-Acyl-Carrier Protein Synthase IIIs in Plants Reduces the Rate of Lipid Synthesis","container-title":"Plant Physiology","page":"1103-1114","volume":"125","issue":"2","source":"www.plantphysiol.org","abstract":"A cDNA coding for 3-ketoacyl-acyl-carrier protein (ACP) synthase III (KAS III) from spinach (Spinacia oleracea; So KAS III) was used to isolate two closely related KAS III clones (Ch KAS III-1 and Ch KAS III-2) from Cuphea hookeriana. Both Ch KAS IIIs are expressed constitutively in all tissues examined. An increase in the levels of 16:0 was observed in tobacco (Nicotiana tabacum, WT-SR) leaves overexpressing So KAS III when under the control of the cauliflower mosaic virus-35S promoter and in Arabidopsis and rapeseed (Brassica napus)seeds overexpressing either of the Ch KAS IIIs driven by napin. These data indicate that this enzyme has a universal role in fatty acid biosynthesis, irrespective of the plant species from which it is derived or the tissue in which it is expressed. The transgenic rapeseed seeds also contained lower levels of oil as compared with the wild-type levels. In addition, the rate of lipid synthesis in transgenic rapeseed seeds was notably slower than that of the wild-type seeds. The results of the measurements of the levels of the acyl-ACP intermediates as well as any changes in levels of other fatty acid synthase enzymes suggest that malonyl-ACP, the carbon donor utilized by all the 3- ketoacyl-ACP synthases, is limiting in the transgenic plants. This further suggests that malonyl-coenzyme A is a potential limiting factor impacting the final oil content as well as further extension of 16:0.","DOI":"10.1104/pp.125.2.1103","ISSN":", 1532-2548","note":"PMID: 11161065","journalAbbreviation":"Plant Physiol.","language":"en","author":[{"family":"Dehesh","given":"Katayoon"},{"family":"Tai","given":"Heeyoung"},{"family":"Edwards","given":"Patricia"},{"family":"Byrne","given":"James"},{"family":"Jaworski","given":"Jan G."}],"issued":{"date-parts":[["2001",2,1]]},"PMID":"11161065"}}],"schema":"https://github.com/citation-style-language/schema/raw/master/csl-citation.json"} </w:instrText>
      </w:r>
      <w:r w:rsidR="00BD03EC" w:rsidRPr="005B3C0C">
        <w:rPr>
          <w:b/>
          <w:i/>
          <w:szCs w:val="24"/>
        </w:rPr>
        <w:fldChar w:fldCharType="separate"/>
      </w:r>
      <w:r w:rsidR="00473EBC" w:rsidRPr="00473EBC">
        <w:rPr>
          <w:rFonts w:ascii="Calibri" w:hAnsi="Calibri"/>
        </w:rPr>
        <w:t xml:space="preserve">(Dehesh </w:t>
      </w:r>
      <w:r w:rsidR="00490409" w:rsidRPr="00490409">
        <w:rPr>
          <w:rFonts w:ascii="Calibri" w:hAnsi="Calibri"/>
          <w:i/>
        </w:rPr>
        <w:t>et al</w:t>
      </w:r>
      <w:r w:rsidR="00473EBC" w:rsidRPr="00473EBC">
        <w:rPr>
          <w:rFonts w:ascii="Calibri" w:hAnsi="Calibri"/>
        </w:rPr>
        <w:t>., 2001)</w:t>
      </w:r>
      <w:r w:rsidR="00BD03EC" w:rsidRPr="005B3C0C">
        <w:rPr>
          <w:b/>
          <w:i/>
          <w:szCs w:val="24"/>
        </w:rPr>
        <w:fldChar w:fldCharType="end"/>
      </w:r>
      <w:r w:rsidRPr="005B3C0C">
        <w:rPr>
          <w:szCs w:val="24"/>
        </w:rPr>
        <w:t xml:space="preserve">. Similarly, overexpression of Kennedy pathway enzymes such as LPAAT or DGAT in Brassicaceae oil crop plants resulted in only moderate increases in TAG </w:t>
      </w:r>
      <w:r w:rsidR="00BD03EC" w:rsidRPr="005B3C0C">
        <w:rPr>
          <w:b/>
          <w:i/>
          <w:szCs w:val="24"/>
        </w:rPr>
        <w:fldChar w:fldCharType="begin"/>
      </w:r>
      <w:r w:rsidR="00790A49">
        <w:rPr>
          <w:szCs w:val="24"/>
        </w:rPr>
        <w:instrText xml:space="preserve"> ADDIN ZOTERO_ITEM CSL_CITATION {"citationID":"gi2a3fuml","properties":{"formattedCitation":"(Weselake et al., 2008; Zou et al., 1997)","plainCitation":"(Weselake et al., 2008; Zou et al., 1997)"},"citationItems":[{"id":4158,"uris":["http://zotero.org/users/1204444/items/KNU9QVN5"],"uri":["http://zotero.org/users/1204444/items/KNU9QVN5"],"itemData":{"id":4158,"type":"article-journal","title":"Metabolic control analysis is helpful for informed genetic manipulation of oilseed rape (Brassica napus) to increase seed oil content","container-title":"Journal of Experimental Botany","page":"3543-3549","volume":"59","issue":"13","source":"PubMed","abstract":"Top-down control analysis (TDCA) is a useful tool for quantifying constraints on metabolic pathways that might be overcome by biotechnological approaches. Previous studies on lipid accumulation in oilseed rape have suggested that diacylglycerol acyltransferase (DGAT), which catalyses the final step in seed oil biosynthesis, might be an effective target for enhancing seed oil content. Here, increased seed oil content, increased DGAT activity, and reduced substrate:product ratio are demonstrated, as well as reduced flux control by complex lipid assembly, as determined by TDCA in Brassica napus (canola) lines which overexpress the gene encoding type-1 DGAT. Lines overexpressing DGAT1 also exhibited considerably enhanced seed oil content under drought conditions. These results support the use of TDCA in guiding the rational selection of molecular targets for oilseed modification. The most effective lines had a seed oil increase of 14%. Moreover, overexpression of DGAT1 under drought conditions reduced this environmental penalty on seed oil content.","DOI":"10.1093/jxb/ern206","ISSN":"1460-2431","note":"PMID: 18703491\nPMCID: PMC2561151","journalAbbreviation":"J. Exp. Bot.","language":"eng","author":[{"family":"Weselake","given":"Randall J."},{"family":"Shah","given":"Saleh"},{"family":"Tang","given":"Mingguo"},{"family":"Quant","given":"Patti A."},{"family":"Snyder","given":"Crystal L."},{"family":"Furukawa-Stoffer","given":"Tara L."},{"family":"Zhu","given":"Weiming"},{"family":"Taylor","given":"David C."},{"family":"Zou","given":"Jitao"},{"family":"Kumar","given":"Arvind"},{"family":"Hall","given":"Linda"},{"family":"Laroche","given":"Andre"},{"family":"Rakow","given":"Gerhard"},{"family":"Raney","given":"Phillip"},{"family":"Moloney","given":"Maurice M."},{"family":"Harwood","given":"John L."}],"issued":{"date-parts":[["2008"]]},"PMID":"18703491","PMCID":"PMC2561151"}},{"id":4155,"uris":["http://zotero.org/users/1204444/items/IMRN8796"],"uri":["http://zotero.org/users/1204444/items/IMRN8796"],"itemData":{"id":4155,"type":"article-journal","title":"Modification of seed oil content and acyl composition in the brassicaceae by expression of a yeast sn-2 acyltransferase gene.","container-title":"The Plant Cell","page":"909-923","volume":"9","issue":"6","source":"www.plantcell.org","abstract":"A putative yeast sn-2 acyltransferase gene (SLC1-1), reportedly a variant acyltransferase that suppresses a genetic defect in sphingolipid long-chain base biosynthesis, has been expressed in a yeast SLC deletion strain. The SLC1-1 gene product was shown in vitro to encode an sn-2 acyltransferase capable of acylating sn-1 oleoyl-lysophosphatidic acid, using a range of acyl-CoA thioesters, including 18:1-, 22:1-, and 24:0-CoAs. The SLC1-1 gene was introduced into Arabidopsis and a high erucic acid-containing Brassica napus cv Hero under the control of a constitutive (tandem cauliflower mosaic virus 35S) promoter. The resulting transgenic plants showed substantial increases of 8 to 48% in seed oil content (expressed on the basis of seed dry weight) and increases in both overall proportions and amounts of very-long-chain fatty acids in seed triacylglycerols (TAGs). Furthermore, the proportion of very-long-chain fatty acids found at the sn-2 position of TAGs was increased, and homogenates prepared from developing seeds of transformed plants exhibited elevated lysophosphatidic acid acyltransferase (EC 2.3.1.51) activity. Thus, the yeast sn-2 acyltransferase has been shown to encode a protein that can exhibit lysophosphatidic acid acyltransferase activity and that can be used to change total fatty acid content and composition as well as to alter the stereospecific acyl distribution of fatty acids in seed TAGs.","DOI":"10.1105/tpc.9.6.909","ISSN":", 1532-298X","note":"PMID: 9212466","journalAbbreviation":"Plant Cell","language":"en","author":[{"family":"Zou","given":"J."},{"family":"Katavic","given":"V."},{"family":"Giblin","given":"E. M."},{"family":"Barton","given":"D. L."},{"family":"MacKenzie","given":"S. L."},{"family":"Keller","given":"W. A."},{"family":"Hu","given":"X."},{"family":"Taylor","given":"D. C."}],"issued":{"date-parts":[["1997",6,1]]},"PMID":"9212466"}}],"schema":"https://github.com/citation-style-language/schema/raw/master/csl-citation.json"} </w:instrText>
      </w:r>
      <w:r w:rsidR="00BD03EC" w:rsidRPr="005B3C0C">
        <w:rPr>
          <w:b/>
          <w:i/>
          <w:szCs w:val="24"/>
        </w:rPr>
        <w:fldChar w:fldCharType="separate"/>
      </w:r>
      <w:r w:rsidR="00473EBC" w:rsidRPr="00473EBC">
        <w:rPr>
          <w:rFonts w:ascii="Calibri" w:hAnsi="Calibri"/>
        </w:rPr>
        <w:t xml:space="preserve">(Weselake </w:t>
      </w:r>
      <w:r w:rsidR="00490409" w:rsidRPr="00490409">
        <w:rPr>
          <w:rFonts w:ascii="Calibri" w:hAnsi="Calibri"/>
          <w:i/>
        </w:rPr>
        <w:t>et al</w:t>
      </w:r>
      <w:r w:rsidR="00473EBC" w:rsidRPr="00473EBC">
        <w:rPr>
          <w:rFonts w:ascii="Calibri" w:hAnsi="Calibri"/>
        </w:rPr>
        <w:t xml:space="preserve">., 2008; Zou </w:t>
      </w:r>
      <w:r w:rsidR="00490409" w:rsidRPr="00490409">
        <w:rPr>
          <w:rFonts w:ascii="Calibri" w:hAnsi="Calibri"/>
          <w:i/>
        </w:rPr>
        <w:t>et al</w:t>
      </w:r>
      <w:r w:rsidR="00473EBC" w:rsidRPr="00473EBC">
        <w:rPr>
          <w:rFonts w:ascii="Calibri" w:hAnsi="Calibri"/>
        </w:rPr>
        <w:t>., 1997)</w:t>
      </w:r>
      <w:r w:rsidR="00BD03EC" w:rsidRPr="005B3C0C">
        <w:rPr>
          <w:b/>
          <w:i/>
          <w:szCs w:val="24"/>
        </w:rPr>
        <w:fldChar w:fldCharType="end"/>
      </w:r>
      <w:r w:rsidRPr="005B3C0C">
        <w:rPr>
          <w:szCs w:val="24"/>
        </w:rPr>
        <w:t xml:space="preserve">. More recently a similar overexpression of three DGAT genes in </w:t>
      </w:r>
      <w:r w:rsidRPr="005B3C0C">
        <w:rPr>
          <w:i/>
          <w:szCs w:val="24"/>
        </w:rPr>
        <w:t>C. reinhardtii</w:t>
      </w:r>
      <w:r w:rsidRPr="005B3C0C">
        <w:rPr>
          <w:szCs w:val="24"/>
        </w:rPr>
        <w:t xml:space="preserve"> led to no significant increase in TAG </w:t>
      </w:r>
      <w:r w:rsidR="00BD03EC" w:rsidRPr="005B3C0C">
        <w:rPr>
          <w:b/>
          <w:i/>
          <w:szCs w:val="24"/>
        </w:rPr>
        <w:fldChar w:fldCharType="begin"/>
      </w:r>
      <w:r w:rsidR="00790A49">
        <w:rPr>
          <w:szCs w:val="24"/>
        </w:rPr>
        <w:instrText xml:space="preserve"> ADDIN ZOTERO_ITEM CSL_CITATION {"citationID":"19h3s2k1io","properties":{"formattedCitation":"(La Russa et al., 2012)","plainCitation":"(La Russa et al., 2012)"},"citationItems":[{"id":2693,"uris":["http://zotero.org/users/1204444/items/NBZNS25B"],"uri":["http://zotero.org/users/1204444/items/NBZNS25B"],"itemData":{"id":2693,"type":"article-journal","title":"Functional analysis of three type-2 DGAT homologue genes for triacylglycerol production in the green microalga Chlamydomonas reinhardtii","container-title":"Journal of Biotechnology","collection-title":"Photosynthetic microorganisms for bio-fuel production from sun light","page":"13-20","volume":"162","issue":"1","source":"ScienceDirect","abstract":"Photosynthetic organisms like plants and algae can use sunlight to produce lipids as important metabolic compounds. Plant-derived triacylglycerols (TAGs) are valuable for human and animal nutrition because of their high energy content and are becoming increasingly important for the production of renewable biofuels.\n\nAcyl-CoA:diacylglycerol acyltransferases (DGATs) have been demonstrated to play an important role in the accumulation of TAG compounds in higher plants. DGAT homologue genes have been identified in the genome of the green alga Chlamydomonas reinhardtii, however their function in vivo is still unknown. In this work, the three most promising type-2 DGAT candidate genes potentially involved in TAG lipid accumulation (CrDGAT2a, b and c) were investigated by constructing overexpression strains. For each of the genes, three strains were identified which showed enhanced mRNA levels of between 1.7 and 29.1 times that of the wild type (wt). Total lipid contents, neutral lipids and fatty acid profiles were determined and showed that an enhanced mRNA expression level of the investigated DGAT genes did not boost the intracellular TAG accumulation or resulted in alterations of the fatty acid profiles compared to wild type during standard growth condition or during nitrogen or sulfur stress conditions. We conclude that biotechnological efforts to enhance cellular TAG amount in microalgae need further insights into the complex network of lipid biosynthesis to identify potential bottlenecks of neutral lipid production.","DOI":"10.1016/j.jbiotec.2012.04.006","ISSN":"0168-1656","journalAbbreviation":"Journal of Biotechnology","author":[{"family":"La Russa","given":"M."},{"family":"Bogen","given":"C."},{"family":"Uhmeyer","given":"A."},{"family":"Doebbe","given":"A."},{"family":"Filippone","given":"E."},{"family":"Kruse","given":"O."},{"family":"Mussgnug","given":"J. H."}],"issued":{"date-parts":[["2012",11,30]]}}}],"schema":"https://github.com/citation-style-language/schema/raw/master/csl-citation.json"} </w:instrText>
      </w:r>
      <w:r w:rsidR="00BD03EC" w:rsidRPr="005B3C0C">
        <w:rPr>
          <w:b/>
          <w:i/>
          <w:szCs w:val="24"/>
        </w:rPr>
        <w:fldChar w:fldCharType="separate"/>
      </w:r>
      <w:r w:rsidR="00473EBC" w:rsidRPr="00473EBC">
        <w:rPr>
          <w:rFonts w:ascii="Calibri" w:hAnsi="Calibri"/>
        </w:rPr>
        <w:t xml:space="preserve">(La Russa </w:t>
      </w:r>
      <w:r w:rsidR="00490409" w:rsidRPr="00490409">
        <w:rPr>
          <w:rFonts w:ascii="Calibri" w:hAnsi="Calibri"/>
          <w:i/>
        </w:rPr>
        <w:t>et al</w:t>
      </w:r>
      <w:r w:rsidR="00473EBC" w:rsidRPr="00473EBC">
        <w:rPr>
          <w:rFonts w:ascii="Calibri" w:hAnsi="Calibri"/>
        </w:rPr>
        <w:t>., 2012)</w:t>
      </w:r>
      <w:r w:rsidR="00BD03EC" w:rsidRPr="005B3C0C">
        <w:rPr>
          <w:b/>
          <w:i/>
          <w:szCs w:val="24"/>
        </w:rPr>
        <w:fldChar w:fldCharType="end"/>
      </w:r>
      <w:r w:rsidRPr="005B3C0C">
        <w:rPr>
          <w:szCs w:val="24"/>
        </w:rPr>
        <w:t xml:space="preserve">. Overexpression of endogenous </w:t>
      </w:r>
      <w:r w:rsidR="000B1C86">
        <w:rPr>
          <w:szCs w:val="24"/>
        </w:rPr>
        <w:t>ACP-</w:t>
      </w:r>
      <w:r w:rsidRPr="005B3C0C">
        <w:rPr>
          <w:szCs w:val="24"/>
        </w:rPr>
        <w:t xml:space="preserve">thioesterase led to a 72% increase in total FA content in the diatom </w:t>
      </w:r>
      <w:r w:rsidRPr="005B3C0C">
        <w:rPr>
          <w:i/>
          <w:szCs w:val="24"/>
        </w:rPr>
        <w:t>Phaeodactylum tricornutum</w:t>
      </w:r>
      <w:r w:rsidR="000B1C86">
        <w:rPr>
          <w:i/>
          <w:szCs w:val="24"/>
        </w:rPr>
        <w:t xml:space="preserve"> </w:t>
      </w:r>
      <w:r w:rsidR="000B1C86">
        <w:rPr>
          <w:szCs w:val="24"/>
        </w:rPr>
        <w:t>(although this may hav been an experimental caveat due to sampling at different growth phases)</w:t>
      </w:r>
      <w:r w:rsidRPr="005B3C0C">
        <w:rPr>
          <w:szCs w:val="24"/>
        </w:rPr>
        <w:t xml:space="preserve"> </w:t>
      </w:r>
      <w:r w:rsidR="00BD03EC" w:rsidRPr="005B3C0C">
        <w:rPr>
          <w:b/>
          <w:i/>
          <w:szCs w:val="24"/>
        </w:rPr>
        <w:fldChar w:fldCharType="begin"/>
      </w:r>
      <w:r w:rsidR="00790A49">
        <w:rPr>
          <w:szCs w:val="24"/>
        </w:rPr>
        <w:instrText xml:space="preserve"> ADDIN ZOTERO_ITEM CSL_CITATION {"citationID":"mkse63dp2","properties":{"formattedCitation":"(Gong et al., 2011)","plainCitation":"(Gong et al., 2011)"},"citationItems":[{"id":4162,"uris":["http://zotero.org/users/1204444/items/G6N25U7B"],"uri":["http://zotero.org/users/1204444/items/G6N25U7B"],"itemData":{"id":4162,"type":"article-journal","title":"Characterization of a novel thioesterase (PtTE) from Phaeodactylum tricornutum","container-title":"Journal of Basic Microbiology","page":"666-672","volume":"51","issue":"6","source":"Scopus","archive":"Scopus","abstract":"The Phaeodactylum tricornutum (P. tricornutum) thioesterase PtTE was encoded by a 648 bp open reading frame. The deduced 216 amino acids showed no similarity with plant acyl-acyl carrier protein (ACP) thioesterases and bacterial thioesterases. Southern blot analysis revealed that one copy of PtTE was present in the P. tricornutum genome, and Real-time quantitative PCR showed that PtTE was up-regulated upon nitrogen deprivation. Thioesterase activity of PtTE was established by heterologous expression of PtTE cDNA in Escherichia coli (E. coli) XL1-Blue and K27fadD88, a mutant strain of fatty acid β-oxidation pathway. The substrate specificity of PtTE was determined by fatty acid profile analyses of the culture supernatant and membrane lipid of recombinant strains. Recombinant PtTE in E.coli enhanced total fatty acid content of XL1-Blue by 21%, and also changed the fatty acid compositions of membrane lipid and culture supernatant. These changes were directed predominantly towards C18:0 and C18:1 fatty acids. Overexpression of PtTE alone in P. tricornutum did not alter the fatty acid composition of P. tricornutum, but enhanced total fatty acid content by 72%. This novel thioesterase gene shows its potential in metabolic engineering for enhancing lipid yield of microalgae. This is so far the first report of thioesterase from eukaryotic microalgae. © 2011 WILEY-VCH Verlag GmbH &amp; Co. KGaA, Weinheim.","DOI":"10.1002/jobm.201000520","ISSN":"0233-111X","language":"English","author":[{"family":"Gong","given":"Y."},{"family":"Guo","given":"X."},{"family":"Wan","given":"X."},{"family":"Liang","given":"Z."},{"family":"Jiang","given":"M."}],"issued":{"date-parts":[["2011"]]}}}],"schema":"https://github.com/citation-style-language/schema/raw/master/csl-citation.json"} </w:instrText>
      </w:r>
      <w:r w:rsidR="00BD03EC" w:rsidRPr="005B3C0C">
        <w:rPr>
          <w:b/>
          <w:i/>
          <w:szCs w:val="24"/>
        </w:rPr>
        <w:fldChar w:fldCharType="separate"/>
      </w:r>
      <w:r w:rsidR="00473EBC" w:rsidRPr="00473EBC">
        <w:rPr>
          <w:rFonts w:ascii="Calibri" w:hAnsi="Calibri"/>
        </w:rPr>
        <w:t xml:space="preserve">(Gong </w:t>
      </w:r>
      <w:r w:rsidR="00490409" w:rsidRPr="00490409">
        <w:rPr>
          <w:rFonts w:ascii="Calibri" w:hAnsi="Calibri"/>
          <w:i/>
        </w:rPr>
        <w:t>et al</w:t>
      </w:r>
      <w:r w:rsidR="00473EBC" w:rsidRPr="00473EBC">
        <w:rPr>
          <w:rFonts w:ascii="Calibri" w:hAnsi="Calibri"/>
        </w:rPr>
        <w:t>., 2011)</w:t>
      </w:r>
      <w:r w:rsidR="00BD03EC" w:rsidRPr="005B3C0C">
        <w:rPr>
          <w:b/>
          <w:i/>
          <w:szCs w:val="24"/>
        </w:rPr>
        <w:fldChar w:fldCharType="end"/>
      </w:r>
      <w:r w:rsidRPr="005B3C0C">
        <w:rPr>
          <w:szCs w:val="24"/>
        </w:rPr>
        <w:t xml:space="preserve">, but this has not been reproduced in green algae. Addition of recombinant thioesterase (from higher plants) to </w:t>
      </w:r>
      <w:r w:rsidRPr="005B3C0C">
        <w:rPr>
          <w:i/>
          <w:szCs w:val="24"/>
        </w:rPr>
        <w:t xml:space="preserve">P. tricornutum </w:t>
      </w:r>
      <w:r w:rsidRPr="005B3C0C">
        <w:rPr>
          <w:szCs w:val="24"/>
        </w:rPr>
        <w:t xml:space="preserve">did successfully shorten the fatty acid chain length (with the aim of improving biodiesel fuel properties). In contrast, this strategy has not been successfully reproduced in </w:t>
      </w:r>
      <w:r w:rsidRPr="005B3C0C">
        <w:rPr>
          <w:i/>
          <w:szCs w:val="24"/>
        </w:rPr>
        <w:t>C. reinhardtii</w:t>
      </w:r>
      <w:r w:rsidRPr="005B3C0C">
        <w:rPr>
          <w:szCs w:val="24"/>
        </w:rPr>
        <w:t xml:space="preserve">  </w:t>
      </w:r>
      <w:r w:rsidR="00BD03EC" w:rsidRPr="005B3C0C">
        <w:rPr>
          <w:b/>
          <w:i/>
          <w:szCs w:val="24"/>
        </w:rPr>
        <w:fldChar w:fldCharType="begin"/>
      </w:r>
      <w:r w:rsidR="00790A49">
        <w:rPr>
          <w:szCs w:val="24"/>
        </w:rPr>
        <w:instrText xml:space="preserve"> ADDIN ZOTERO_ITEM CSL_CITATION {"citationID":"q1jlhlt74","properties":{"formattedCitation":"(Blatti et al., 2012)","plainCitation":"(Blatti et al., 2012)"},"citationItems":[{"id":4151,"uris":["http://zotero.org/users/1204444/items/CH8FNNN8"],"uri":["http://zotero.org/users/1204444/items/CH8FNNN8"],"itemData":{"id":4151,"type":"article-journal","title":"Manipulating Fatty Acid Biosynthesis in Microalgae for Biofuel through Protein-Protein Interactions","container-title":"PLoS ONE","page":"e42949","volume":"7","issue":"9","source":"PLoS Journals","abstract":"Microalgae are a promising feedstock for renewable fuels, and algal metabolic engineering can lead to crop improvement, thus accelerating the development of commercially viable biodiesel production from algae biomass. We demonstrate that protein-protein interactions between the fatty acid acyl carrier protein (ACP) and thioesterase (TE) govern fatty acid hydrolysis within the algal chloroplast. Using green microalga Chlamydomonas reinhardtii (Cr) as a model, a structural simulation of docking CrACP to CrTE identifies a protein-protein recognition surface between the two domains. A virtual screen reveals plant TEs with similar in silico binding to CrACP. Employing an activity-based crosslinking probe designed to selectively trap transient protein-protein interactions between the TE and ACP, we demonstrate in vitro that CrTE must functionally interact with CrACP to release fatty acids, while TEs of vascular plants show no mechanistic crosslinking to CrACP. This is recapitulated in vivo, where overproduction of the endogenous CrTE increased levels of short-chain fatty acids and engineering plant TEs into the C. reinhardtii chloroplast did not alter the fatty acid profile. These findings highlight the critical role of protein-protein interactions in manipulating fatty acid biosynthesis for algae biofuel engineering as illuminated by activity-based probes.","DOI":"10.1371/journal.pone.0042949","journalAbbreviation":"PLoS ONE","author":[{"family":"Blatti","given":"Jillian L."},{"family":"Beld","given":"Joris"},{"family":"Behnke","given":"Craig A."},{"family":"Mendez","given":"Michael"},{"family":"Mayfield","given":"Stephen P."},{"family":"Burkart","given":"Michael D."}],"issued":{"date-parts":[["2012",9,13]]}}}],"schema":"https://github.com/citation-style-language/schema/raw/master/csl-citation.json"} </w:instrText>
      </w:r>
      <w:r w:rsidR="00BD03EC" w:rsidRPr="005B3C0C">
        <w:rPr>
          <w:b/>
          <w:i/>
          <w:szCs w:val="24"/>
        </w:rPr>
        <w:fldChar w:fldCharType="separate"/>
      </w:r>
      <w:r w:rsidR="00473EBC" w:rsidRPr="00473EBC">
        <w:rPr>
          <w:rFonts w:ascii="Calibri" w:hAnsi="Calibri"/>
        </w:rPr>
        <w:t xml:space="preserve">(Blatti </w:t>
      </w:r>
      <w:r w:rsidR="00490409" w:rsidRPr="00490409">
        <w:rPr>
          <w:rFonts w:ascii="Calibri" w:hAnsi="Calibri"/>
          <w:i/>
        </w:rPr>
        <w:t>et al</w:t>
      </w:r>
      <w:r w:rsidR="00473EBC" w:rsidRPr="00473EBC">
        <w:rPr>
          <w:rFonts w:ascii="Calibri" w:hAnsi="Calibri"/>
        </w:rPr>
        <w:t>., 2012)</w:t>
      </w:r>
      <w:r w:rsidR="00BD03EC" w:rsidRPr="005B3C0C">
        <w:rPr>
          <w:b/>
          <w:i/>
          <w:szCs w:val="24"/>
        </w:rPr>
        <w:fldChar w:fldCharType="end"/>
      </w:r>
      <w:r w:rsidRPr="005B3C0C">
        <w:rPr>
          <w:szCs w:val="24"/>
        </w:rPr>
        <w:t xml:space="preserve">. It is likely that due to the complexity of the fatty acid and lipid biosynthesis pathways a single gene up-regulation will not result in any significant increase because of upstream and downstream rate limiting steps. Alternatively a multi-gene manipulation may have more significant effect </w:t>
      </w:r>
      <w:r w:rsidR="00BD03EC" w:rsidRPr="005B3C0C">
        <w:rPr>
          <w:b/>
          <w:i/>
          <w:szCs w:val="24"/>
        </w:rPr>
        <w:fldChar w:fldCharType="begin"/>
      </w:r>
      <w:r w:rsidR="00790A49">
        <w:rPr>
          <w:szCs w:val="24"/>
        </w:rPr>
        <w:instrText xml:space="preserve"> ADDIN ZOTERO_ITEM CSL_CITATION {"citationID":"1u33ho2vke","properties":{"formattedCitation":"(Yu et al., 2011)","plainCitation":"(Yu et al., 2011)"},"citationItems":[{"id":2109,"uris":["http://zotero.org/users/1204444/items/HI3DGQIT"],"uri":["http://zotero.org/users/1204444/items/HI3DGQIT"],"itemData":{"id":2109,"type":"article-journal","title":"Modifications of the metabolic pathways of lipid and triacylglycerol production in microalgae","container-title":"Microbial Cell Factories","page":"91","volume":"10","issue":"1","source":"www.microbialcellfactories.com","abstract":"Microalgae have presented themselves as a strong candidate to replace diminishing oil reserves as a source of lipids for biofuels. Here we describe successful modifications of terrestrial plant lipid content which increase overall lipid production or shift the balance of lipid production towards lipid varieties more useful for biofuel production. Our discussion ranges from the biosynthetic pathways and rate limiting steps of triacylglycerol formation to enzymes required for the formation of triacylglycerol containing exotic lipids. Secondarily, we discuss techniques for genetic engineering and modification of various microalgae which can be combined with insights gained from research in higher plants to aid in the creation of production strains of microalgae.","DOI":"10.1186/1475-2859-10-91","ISSN":"1475-2859","note":"PMID: 22047615","language":"en","author":[{"family":"Yu","given":"Wei-Luen"},{"family":"Ansari","given":"William"},{"family":"Schoepp","given":"Nathan G."},{"family":"Hannon","given":"Michael J."},{"family":"Mayfield","given":"Stephen P."},{"family":"Burkart","given":"Michael D."}],"issued":{"date-parts":[["2011",11,2]]},"PMID":"22047615"}}],"schema":"https://github.com/citation-style-language/schema/raw/master/csl-citation.json"} </w:instrText>
      </w:r>
      <w:r w:rsidR="00BD03EC" w:rsidRPr="005B3C0C">
        <w:rPr>
          <w:b/>
          <w:i/>
          <w:szCs w:val="24"/>
        </w:rPr>
        <w:fldChar w:fldCharType="separate"/>
      </w:r>
      <w:r w:rsidR="00473EBC" w:rsidRPr="00473EBC">
        <w:rPr>
          <w:rFonts w:ascii="Calibri" w:hAnsi="Calibri"/>
        </w:rPr>
        <w:t xml:space="preserve">(Yu </w:t>
      </w:r>
      <w:r w:rsidR="00490409" w:rsidRPr="00490409">
        <w:rPr>
          <w:rFonts w:ascii="Calibri" w:hAnsi="Calibri"/>
          <w:i/>
        </w:rPr>
        <w:t>et al</w:t>
      </w:r>
      <w:r w:rsidR="00473EBC" w:rsidRPr="00473EBC">
        <w:rPr>
          <w:rFonts w:ascii="Calibri" w:hAnsi="Calibri"/>
        </w:rPr>
        <w:t>., 2011)</w:t>
      </w:r>
      <w:r w:rsidR="00BD03EC" w:rsidRPr="005B3C0C">
        <w:rPr>
          <w:b/>
          <w:i/>
          <w:szCs w:val="24"/>
        </w:rPr>
        <w:fldChar w:fldCharType="end"/>
      </w:r>
      <w:r w:rsidRPr="005B3C0C">
        <w:rPr>
          <w:szCs w:val="24"/>
        </w:rPr>
        <w:t xml:space="preserve">. </w:t>
      </w:r>
    </w:p>
    <w:p w14:paraId="5D6FD449" w14:textId="77777777" w:rsidR="005B3C0C" w:rsidRPr="005B3C0C" w:rsidRDefault="005B3C0C" w:rsidP="005B3C0C">
      <w:pPr>
        <w:spacing w:line="360" w:lineRule="auto"/>
        <w:rPr>
          <w:szCs w:val="24"/>
        </w:rPr>
      </w:pPr>
      <w:r w:rsidRPr="005B3C0C">
        <w:rPr>
          <w:szCs w:val="24"/>
        </w:rPr>
        <w:t xml:space="preserve">More success has been found through a reverse genetic approach, by direct knockdown or isolating mutants (created via random mutagenesis) lacking genes critical in carbon flow surrounding lipid production. In one recent example, the lipid catabolism of the diatom </w:t>
      </w:r>
      <w:r w:rsidRPr="005B3C0C">
        <w:rPr>
          <w:i/>
          <w:iCs/>
          <w:szCs w:val="24"/>
        </w:rPr>
        <w:t>Thalassiosira pseudonana</w:t>
      </w:r>
      <w:r w:rsidRPr="005B3C0C">
        <w:rPr>
          <w:szCs w:val="24"/>
        </w:rPr>
        <w:t xml:space="preserve"> was altered via antisense-expressing knockdown of a multifunctional lipase/phospholipase/actyltransferase enzyme </w:t>
      </w:r>
      <w:r w:rsidR="00BD03EC" w:rsidRPr="005B3C0C">
        <w:rPr>
          <w:szCs w:val="24"/>
        </w:rPr>
        <w:fldChar w:fldCharType="begin"/>
      </w:r>
      <w:r w:rsidR="00790A49">
        <w:rPr>
          <w:szCs w:val="24"/>
        </w:rPr>
        <w:instrText xml:space="preserve"> ADDIN ZOTERO_ITEM CSL_CITATION {"citationID":"1gl3cscmr8","properties":{"formattedCitation":"(Trentacoste et al., 2013)","plainCitation":"(Trentacoste et al., 2013)"},"citationItems":[{"id":2755,"uris":["http://zotero.org/users/1204444/items/X9PCA4RQ"],"uri":["http://zotero.org/users/1204444/items/X9PCA4RQ"],"itemData":{"id":2755,"type":"article-journal","title":"Metabolic engineering of lipid catabolism increases microalgal lipid accumulation without compromising growth","container-title":"Proceedings of the National Academy of Sciences","page":"201309299","source":"www.pnas.org","abstract":"Biologically derived fuels are viable alternatives to traditional fossil fuels, and microalgae are a particularly promising source, but improvements are required throughout the production process to increase productivity and reduce cost. Metabolic engineering to increase yields of biofuel-relevant lipids in these organisms without compromising growth is an important aspect of advancing economic feasibility. We report that the targeted knockdown of a multifunctional lipase/phospholipase/acyltransferase increased lipid yields without affecting growth in the diatom Thalassiosira pseudonana. Antisense-expressing knockdown strains 1A6 and 1B1 exhibited wild-type–like growth and increased lipid content under both continuous light and alternating light/dark conditions. Strains 1A6 and 1B1, respectively, contained 2.4- and 3.3-fold higher lipid content than wild-type during exponential growth, and 4.1- and 3.2-fold higher lipid content than wild-type after 40 h of silicon starvation. Analyses of fatty acids, lipid classes, and membrane stability in the transgenic strains suggest a role for this enzyme in membrane lipid turnover and lipid homeostasis. These results demonstrate that targeted metabolic manipulations can be used to increase lipid accumulation in eukaryotic microalgae without compromising growth.","DOI":"10.1073/pnas.1309299110","ISSN":"0027-8424, 1091-6490","note":"PMID: 24248374","journalAbbreviation":"PNAS","language":"en","author":[{"family":"Trentacoste","given":"Emily M."},{"family":"Shrestha","given":"Roshan P."},{"family":"Smith","given":"Sarah R."},{"family":"Glé","given":"Corine"},{"family":"Hartmann","given":"Aaron C."},{"family":"Hildebrand","given":"Mark"},{"family":"Gerwick","given":"William H."}],"issued":{"date-parts":[["2013",11,18]]},"PMID":"24248374"}}],"schema":"https://github.com/citation-style-language/schema/raw/master/csl-citation.json"} </w:instrText>
      </w:r>
      <w:r w:rsidR="00BD03EC" w:rsidRPr="005B3C0C">
        <w:rPr>
          <w:szCs w:val="24"/>
        </w:rPr>
        <w:fldChar w:fldCharType="separate"/>
      </w:r>
      <w:r w:rsidR="00473EBC" w:rsidRPr="00473EBC">
        <w:rPr>
          <w:rFonts w:ascii="Calibri" w:hAnsi="Calibri"/>
        </w:rPr>
        <w:t xml:space="preserve">(Trentacoste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This transformation resulted in up to 3.3 - and 4.1 -fold increase in lipid content in exponential and silicon starved cultivation conditions respectively compared to the wild type control. This lipid increase involved both polar and TAG lipids, and catabolism of polar lipid acyls for TAG synthesis was disrupted. The strategy allowed the strain to accumulate more TAG without compromising growth.   Another promising transformation route is the isolation of mutants which lack genes involved in starch synthesis, The </w:t>
      </w:r>
      <w:r w:rsidRPr="005B3C0C">
        <w:rPr>
          <w:i/>
          <w:szCs w:val="24"/>
        </w:rPr>
        <w:t>sta6</w:t>
      </w:r>
      <w:r w:rsidRPr="005B3C0C">
        <w:rPr>
          <w:szCs w:val="24"/>
        </w:rPr>
        <w:t xml:space="preserve"> mutant which lacks ADP-glucose pyro-phosphorylase (essential to starch synthesis), was found to have a &gt;10-fold increase in TAG content compared to wild type and complementary strains under nitrogen starved conditions </w:t>
      </w:r>
      <w:r w:rsidR="00BD03EC" w:rsidRPr="005B3C0C">
        <w:rPr>
          <w:b/>
          <w:i/>
          <w:szCs w:val="24"/>
        </w:rPr>
        <w:fldChar w:fldCharType="begin"/>
      </w:r>
      <w:r w:rsidR="00790A49">
        <w:rPr>
          <w:szCs w:val="24"/>
        </w:rPr>
        <w:instrText xml:space="preserve"> ADDIN ZOTERO_ITEM CSL_CITATION {"citationID":"dllvdn6c","properties":{"formattedCitation":"(Li et al., 2010a, 2010c; Wang et al., 2009; Zabawinski et al., 2001)","plainCitation":"(Li et al., 2010a, 2010c; Wang et al., 2009; Zabawinski et al., 2001)"},"citationItems":[{"id":4178,"uris":["http://zotero.org/users/1204444/items/QVK55DHZ"],"uri":["http://zotero.org/users/1204444/items/QVK55DHZ"],"itemData":{"id":4178,"type":"article-journal","title":"Chlamydomonas starchless mutant defective in ADP-glucose pyrophosphorylase hyper-accumulates triacylglycerol","container-title":"Metabolic Engineering","page":"387-391","volume":"12","issue":"4","source":"ScienceDirect","abstract":"Many microalgae and plants have the ability to synthesize large amounts of triacylglycerol (TAG) that can be used to produce biofuels. Presently, TAG-based biofuel production is limited by the feedstock supply. Metabolic engineering of lipid synthesis pathways to overproduce TAGs in oleaginous microalgae and oil crop plants has achieved only modest success. We demonstrate that inactivation of ADP-glucose pyrophosphorylase in a Chlamydomonas starchless mutant led to a 10-fold increase in TAG, suggesting that shunting of photosynthetic carbon partitioning from starch to TAG synthesis may represent a more effective strategy than direct manipulation of the lipid synthesis pathway to overproduce TAG.","DOI":"10.1016/j.ymben.2010.02.002","ISSN":"1096-7176","journalAbbreviation":"Metabolic Engineering","author":[{"family":"Li","given":"Yantao"},{"family":"Han","given":"Danxiang"},{"family":"Hu","given":"Guongrong"},{"family":"Dauvillee","given":"David"},{"family":"Sommerfeld","given":"Milton"},{"family":"Ball","given":"Steven"},{"family":"Hu","given":"Qiang"}],"issued":{"date-parts":[["2010",7]]}}},{"id":1453,"uris":["http://zotero.org/users/1204444/items/2KVX73TR"],"uri":["http://zotero.org/users/1204444/items/2KVX73TR"],"itemData":{"id":1453,"type":"article-journal","title":"Inhibition of starch synthesis results in overproduction of lipids in Chlamydomonas reinhardtii","container-title":"Biotechnology and Bioengineering","page":"258–268","volume":"107","issue":"2","source":"Wiley Online Library","abstract":"Starch and neutral lipids are two major carbon storage compounds in many microalgae and plants. Lipids are more energy rich and have often been used as food and fuel feedstocks. Genetic engineering of the lipid biosynthesis pathway to overproduce lipid has achieved only limited success. We hypothesize that through blocking the competing pathway to produce starch, overproduction of neutral lipid may be achieved. This hypothesis was tested using the green microalga Chlamydomonas reinhardtii and its low starch and starchless mutants. We discovered that a dramatic increase in neutral lipid content and the neutral lipid/total lipid ratio occurred among the mutants under high light and nitrogen starvation. BAFJ5, one of the mutants defective in the small subunit of ADP-glucose pyrophosphorylase, accumulated neutral and total lipid of up to 32.6% and 46.4% of dry weight (DW) or 8- and 3.5-fold higher, respectively, than the wild-type. These results confirmed the feasibility of increasing lipid production through redirecting photosynthetically assimilated carbon away from starch synthesis to neutral lipid synthesis. However, some growth impairment was observed in the low starch and starchless mutants, possibly due to altered energy partitioning in PSII, with more excitation energy dissipated as heat and less to photochemical conversion. This study demonstrated that biomass and lipid production by the selected mutants can be improved by physiological manipulation. Biotechnol. Bioeng. 2010;107: 258–268. © 2010 Wiley Periodicals, Inc.","DOI":"10.1002/bit.22807","ISSN":"1097-0290","language":"en","author":[{"family":"Li","given":"Yantao"},{"family":"Han","given":"Danxiang"},{"family":"Hu","given":"Guangrong"},{"family":"Sommerfeld","given":"Milton"},{"family":"Hu","given":"Qiang"}],"issued":{"date-parts":[["2010"]]}}},{"id":1421,"uris":["http://zotero.org/users/1204444/items/9EDUUUZR"],"uri":["http://zotero.org/users/1204444/items/9EDUUUZR"],"itemData":{"id":1421,"type":"article-journal","title":"Algal Lipid Bodies: Stress Induction, Purification, and Biochemical Characterization in Wild-Type and Starchless Chlamydomonas reinhardtii","container-title":"Eukaryotic Cell","page":"1856-1868","volume":"8","issue":"12","source":"PubMed Central","abstract":"When the unicellular green soil alga Chlamydomonas reinhardtii is deprived of nitrogen after entering stationary phase in liquid culture, the cells produce abundant cytoplasmic lipid bodies (LBs), as well as abundant starch, via a pathway that accompanies a regulated autophagy program. After 48 h of N starvation in the presence of acetate, the wild-type LB content has increased 15-fold. When starch biosynthesis is blocked in the sta6 mutant, the LB content increases 30-fold, demonstrating that genetic manipulation can enhance LB production. The use of cell wall-less strains permitted development of a rapid “popped-cell” microscopic assay to quantitate the LB content per cell and permitted gentle cell breakage and LB isolation. The highly purified LBs contain 90% triacylglycerol (TAG) and 10% free fatty acids (FFA). The fatty acids associated with the TAGs are </w:instrText>
      </w:r>
      <w:r w:rsidR="00790A49">
        <w:rPr>
          <w:rFonts w:ascii="Cambria Math" w:hAnsi="Cambria Math" w:cs="Cambria Math"/>
          <w:szCs w:val="24"/>
        </w:rPr>
        <w:instrText>∼</w:instrText>
      </w:r>
      <w:r w:rsidR="00790A49">
        <w:rPr>
          <w:szCs w:val="24"/>
        </w:rPr>
        <w:instrText xml:space="preserve">50% saturated (C16 and C18) fatty acids and </w:instrText>
      </w:r>
      <w:r w:rsidR="00790A49">
        <w:rPr>
          <w:rFonts w:ascii="Cambria Math" w:hAnsi="Cambria Math" w:cs="Cambria Math"/>
          <w:szCs w:val="24"/>
        </w:rPr>
        <w:instrText>∼</w:instrText>
      </w:r>
      <w:r w:rsidR="00790A49">
        <w:rPr>
          <w:szCs w:val="24"/>
        </w:rPr>
        <w:instrText xml:space="preserve">50% unsaturated fatty acids, half of which are in the form of oleic acid (C18:1). The FFA are </w:instrText>
      </w:r>
      <w:r w:rsidR="00790A49">
        <w:rPr>
          <w:rFonts w:ascii="Cambria Math" w:hAnsi="Cambria Math" w:cs="Cambria Math"/>
          <w:szCs w:val="24"/>
        </w:rPr>
        <w:instrText>∼</w:instrText>
      </w:r>
      <w:r w:rsidR="00790A49">
        <w:rPr>
          <w:szCs w:val="24"/>
        </w:rPr>
        <w:instrText xml:space="preserve">50% C16 and </w:instrText>
      </w:r>
      <w:r w:rsidR="00790A49">
        <w:rPr>
          <w:rFonts w:ascii="Cambria Math" w:hAnsi="Cambria Math" w:cs="Cambria Math"/>
          <w:szCs w:val="24"/>
        </w:rPr>
        <w:instrText>∼</w:instrText>
      </w:r>
      <w:r w:rsidR="00790A49">
        <w:rPr>
          <w:szCs w:val="24"/>
        </w:rPr>
        <w:instrText xml:space="preserve">50% C18. The LB-derived TAG yield from a liter of sta6 cells at 107 cells/ml after starvation for 48 h is calculated to approach 400 mg. The LB fraction also contains low levels of charged glycerolipids, with the same profile as whole-cell charged glycerolipids, that presumably form LB membranes; chloroplast-specific neutral glycerolipids (galactolipids) are absent. Very low levels of protein are also present, but all matrix-assisted laser desorption ionization-identified species are apparent contaminants. Nitrogen stress-induced LB production in C. reinhardtii has the hallmarks of a discrete pathway that should be amenable to additional genetic and culture condition manipulation.","DOI":"10.1128/EC.00272-09","ISSN":"1535-9778","note":"PMID: 19880756\nPMCID: PMC2794211","shortTitle":"Algal Lipid Bodies","journalAbbreviation":"Eukaryot Cell","author":[{"family":"Wang","given":"Zi Teng"},{"family":"Ullrich","given":"Nico"},{"family":"Joo","given":"Sunjoo"},{"family":"Waffenschmidt","given":"Sabine"},{"family":"Goodenough","given":"Ursula"}],"issued":{"date-parts":[["2009",12]]},"PMID":"19880756","PMCID":"PMC2794211"}},{"id":1443,"uris":["http://zotero.org/users/1204444/items/NRM54KKT"],"uri":["http://zotero.org/users/1204444/items/NRM54KKT"],"itemData":{"id":1443,"type":"article-journal","title":"Starchless Mutants of Chlamydomonas reinhardtii Lack the Small Subunit of a Heterotetrameric ADP-Glucose Pyrophosphorylase","container-title":"Journal of Bacteriology","page":"1069-1077","volume":"183","issue":"3","source":"PubMed Central","abstract":"ADP-glucose synthesis through ADP-glucose pyrophosphorylase defines the major rate-controlling step of storage polysaccharide synthesis in both bacteria and plants. We have isolated mutant strains defective in the STA6 locus of the monocellular green alga Chlamydomonas reinhardtii that fail to accumulate starch and lack ADP-glucose pyrophosphorylase activity. We show that this locus encodes a 514-amino-acid polypeptide corresponding to a mature 50-kDa protein with homology to vascular plant ADP-glucose pyrophosphorylase small-subunit sequences. This gene segregates independently from the previously characterized STA1 locus that encodes the large 53-kDa subunit of the same heterotetramer enzyme. Because STA1 locus mutants have retained an AGPase but exhibit lower sensitivity to 3-phosphoglyceric acid activation, we suggest that the small and large subunits of the enzyme define, respectively, the catalytic and regulatory subunits of AGPase in unicellular green algae. We provide preliminary evidence that both the small-subunit mRNA abundance and enzyme activity, and therefore also starch metabolism, may be controlled by the circadian clock.","DOI":"10.1128/JB.183.3.1069-1077.2001","ISSN":"0021-9193","note":"PMID: 11208806\nPMCID: PMC94975","journalAbbreviation":"J Bacteriol","author":[{"family":"Zabawinski","given":"Christophe"},{"family":"Van Den Koornhuyse","given":"Nathalie"},{"family":"D'Hulst","given":"Christophe"},{"family":"Schlichting","given":"Ralf"},{"family":"Giersch","given":"Christoph"},{"family":"Delrue","given":"Brigitte"},{"family":"Lacroix","given":"Jean-Marie"},{"family":"Preiss","given":"Jack"},{"family":"Ball","given":"Steven"}],"issued":{"date-parts":[["2001",2]]},"PMID":"11208806","PMCID":"PMC94975"}}],"schema":"https://github.com/citation-style-language/schema/raw/master/csl-citation.json"} </w:instrText>
      </w:r>
      <w:r w:rsidR="00BD03EC" w:rsidRPr="005B3C0C">
        <w:rPr>
          <w:b/>
          <w:i/>
          <w:szCs w:val="24"/>
        </w:rPr>
        <w:fldChar w:fldCharType="separate"/>
      </w:r>
      <w:r w:rsidR="00473EBC" w:rsidRPr="00473EBC">
        <w:rPr>
          <w:rFonts w:ascii="Calibri" w:hAnsi="Calibri"/>
        </w:rPr>
        <w:t xml:space="preserve">(Li </w:t>
      </w:r>
      <w:r w:rsidR="00490409" w:rsidRPr="00490409">
        <w:rPr>
          <w:rFonts w:ascii="Calibri" w:hAnsi="Calibri"/>
          <w:i/>
        </w:rPr>
        <w:t>et al</w:t>
      </w:r>
      <w:r w:rsidR="00473EBC" w:rsidRPr="00473EBC">
        <w:rPr>
          <w:rFonts w:ascii="Calibri" w:hAnsi="Calibri"/>
        </w:rPr>
        <w:t xml:space="preserve">., 2010a, </w:t>
      </w:r>
      <w:r w:rsidR="00473EBC" w:rsidRPr="00473EBC">
        <w:rPr>
          <w:rFonts w:ascii="Calibri" w:hAnsi="Calibri"/>
        </w:rPr>
        <w:lastRenderedPageBreak/>
        <w:t xml:space="preserve">2010c; Wang </w:t>
      </w:r>
      <w:r w:rsidR="00490409" w:rsidRPr="00490409">
        <w:rPr>
          <w:rFonts w:ascii="Calibri" w:hAnsi="Calibri"/>
          <w:i/>
        </w:rPr>
        <w:t>et al</w:t>
      </w:r>
      <w:r w:rsidR="00473EBC" w:rsidRPr="00473EBC">
        <w:rPr>
          <w:rFonts w:ascii="Calibri" w:hAnsi="Calibri"/>
        </w:rPr>
        <w:t xml:space="preserve">., 2009; Zabawinski </w:t>
      </w:r>
      <w:r w:rsidR="00490409" w:rsidRPr="00490409">
        <w:rPr>
          <w:rFonts w:ascii="Calibri" w:hAnsi="Calibri"/>
          <w:i/>
        </w:rPr>
        <w:t>et al</w:t>
      </w:r>
      <w:r w:rsidR="00473EBC" w:rsidRPr="00473EBC">
        <w:rPr>
          <w:rFonts w:ascii="Calibri" w:hAnsi="Calibri"/>
        </w:rPr>
        <w:t>., 2001)</w:t>
      </w:r>
      <w:r w:rsidR="00BD03EC" w:rsidRPr="005B3C0C">
        <w:rPr>
          <w:b/>
          <w:i/>
          <w:szCs w:val="24"/>
        </w:rPr>
        <w:fldChar w:fldCharType="end"/>
      </w:r>
      <w:r w:rsidRPr="005B3C0C">
        <w:rPr>
          <w:szCs w:val="24"/>
        </w:rPr>
        <w:t xml:space="preserve">. It is important to note that this phenomenon is thought to be strain specific, and starchless strains of </w:t>
      </w:r>
      <w:r w:rsidRPr="005B3C0C">
        <w:rPr>
          <w:i/>
          <w:szCs w:val="24"/>
        </w:rPr>
        <w:t xml:space="preserve">C. reinhardtii </w:t>
      </w:r>
      <w:r w:rsidRPr="005B3C0C">
        <w:rPr>
          <w:szCs w:val="24"/>
        </w:rPr>
        <w:t xml:space="preserve">and higher plants are unable to survive a diurnal cycle, as opposed to continuous light cultivation, and therefore would not be suitable for commercial production </w:t>
      </w:r>
      <w:r w:rsidR="00BD03EC" w:rsidRPr="005B3C0C">
        <w:rPr>
          <w:szCs w:val="24"/>
        </w:rPr>
        <w:fldChar w:fldCharType="begin"/>
      </w:r>
      <w:r w:rsidR="00790A49">
        <w:rPr>
          <w:szCs w:val="24"/>
        </w:rPr>
        <w:instrText xml:space="preserve"> ADDIN ZOTERO_ITEM CSL_CITATION {"citationID":"dQ8Q21Yl","properties":{"formattedCitation":"(Davey et al., 2014; Lin et al., 1988; Siaut et al., 2011)","plainCitation":"(Davey et al., 2014; Lin et al., 1988; Siaut et al., 2011)"},"citationItems":[{"id":2830,"uris":["http://zotero.org/users/1204444/items/37ECU89P"],"uri":["http://zotero.org/users/1204444/items/37ECU89P"],"itemData":{"id":2830,"type":"article-journal","title":"Triacylglyceride Production and Autophagous Responses in Chlamydomonas reinhardtii Depend on Resource Allocation and Carbon Source","container-title":"Eukaryotic Cell","page":"392-400","volume":"13","issue":"3","source":"ec.asm.org","abstract":"To improve the economic viability of microalgal biodiesel, it will be essential to optimize the productivity of fuel molecules such as triacylglyceride (TAG) within the microalgal cell. To understand some of the triggers required for the metabolic switch to TAG production, we studied the effect of the carbon supply (acetate or CO2) in Chlamydomonas reinhardtii (wild type and the starchless sta6 mutant) grown under low N availability. As expected, initial rates of TAG production were much higher when acetate was present than under strictly photosynthetic conditions, particularly for the sta6 mutant, which cannot allocate resources to starch. However, in both strains, TAG production plateaued after a few days in mixotrophic cultures, whereas under autotrophic conditions, TAG levels continued to rise. Moreover, the reduced growth of the sta6 mutant meant that the greatest productivity (measured as mg TAG liter−1 day−1) was found in the wild type growing autotrophically. Wild-type cells responded to low N by autophagy, as shown by degradation of polar (membrane) lipids and loss of photosynthetic pigments, and this was less in cells supplied with acetate. In contrast, little or no autophagy was observed in sta6 mutant cells, regardless of the carbon supply. Instead, very high levels of free fatty acids were observed in the sta6 mutant, suggesting considerable alteration in metabolism. These measurements show the importance of carbon supply and strain selection for lipid productivity. Our findings will be of use for industrial cultivation, where it will be preferable to use fast-growing wild-type strains supplied with gaseous CO2 under autotrophic conditions rather than require an exogenous supply of organic carbon.","DOI":"10.1128/EC.00178-13","ISSN":"1535-9778, 1535-9786","note":"PMID: 24413660","journalAbbreviation":"Eukaryotic Cell","language":"en","author":[{"family":"Davey","given":"Matthew P."},{"family":"Horst","given":"Irmtraud"},{"family":"Duong","given":"Giang-Huong"},{"family":"Tomsett","given":"Eleanor V."},{"family":"Litvinenko","given":"Alexander C. P."},{"family":"Howe","given":"Christopher J."},{"family":"Smith","given":"Alison G."}],"issued":{"date-parts":[["2014",3,1]]},"PMID":"24413660"}},{"id":4183,"uris":["http://zotero.org/users/1204444/items/RFQB9ASS"],"uri":["http://zotero.org/users/1204444/items/RFQB9ASS"],"itemData":{"id":4183,"type":"article-journal","title":"Isolation and Characterization of a Starchless Mutant of Arabidopsis thaliana (L.) Heynh Lacking ADPglucose Pyrophosphorylase Activity","container-title":"Plant Physiology","page":"1131-1135","volume":"86","issue":"4","source":"PubMed","abstract":"A mutant of Arabidopsis thaliana lacking ADPglucose pyrophosphorylase activity (EC 2.7.7.27) was isolated (from a mutagenized population of plants) by screening for the absence of leaf starch. The mutant grows as vigorously as the wild type in continuous light but more slowly than the wild type in a 12 hours light/12 hours dark photoperiod. Genetic analysis showed that the deficiency of both starch and ADPglucose pyrophosphorylase activity were attributable to a single, nuclear, recessive mutation at a locus designated adg1. The absence of starch in the mutant demonstrates that starch synthesis in the chloroplast is entirely dependent on a pathway involving ADPglucose pyrophosphorylase. Analysis of leaf extracts by two-dimensional polyacrylamide gel electrophoresis followed by Western blotting experiments using antibodies specific for spinach ADPglucose pyrophosphorylase showed that two proteins, present in the wild type, were absent from the mutant. The heterozygous F(1) progeny of a cross between the mutant and wild type had a specific activity of ADPglucose pyrophosphorylase indistinguishable from the wild type. These observations suggest that the mutation in the adg1 gene in TL25 might affect a regulatory locus.","ISSN":"0032-0889","note":"PMID: 16666044\nPMCID: PMC1054640","journalAbbreviation":"Plant Physiol.","language":"eng","author":[{"family":"Lin","given":"T. P."},{"family":"Caspar","given":"T."},{"family":"Somerville","given":"C."},{"family":"Preiss","given":"J."}],"issued":{"date-parts":[["1988",4]]},"PMID":"16666044","PMCID":"PMC1054640"}},{"id":2968,"uris":["http://zotero.org/users/1204444/items/JUJICCFK"],"uri":["http://zotero.org/users/1204444/items/JUJICCFK"],"itemData":{"id":2968,"type":"article-journal","title":"Oil accumulation in the model green alga Chlamydomonas reinhardtii: characterization, variability between common laboratory strains and relationship with starch reserves","container-title":"BMC Biotechnology","page":"7","volume":"11","issue":"1","source":"www.biomedcentral.com","abstract":"When cultivated under stress conditions, many microalgae species accumulate both starch and oil (triacylglycerols). The model green microalga Chlamydomonas reinhardtii has recently emerged as a model to test genetic engineering or cultivation strategies aiming at increasing lipid yields for biodiesel production. Blocking starch synthesis has been suggested as a way to boost oil accumulation. Here, we characterize the triacylglycerol (TAG) accumulation process in Chlamydomonas and quantify TAGs in various wild-type and starchless strains.\nPMID: 21255402","DOI":"10.1186/1472-6750-11-7","ISSN":"1472-6750","note":"PMID: 21255402","shortTitle":"Oil accumulation in the model green alga Chlamydomonas reinhardtii","language":"en","author":[{"family":"Siaut","given":"Magali"},{"family":"Cuiné","given":"Stéphan"},{"family":"Cagnon","given":"Caroline"},{"family":"Fessler","given":"Boris"},{"family":"Nguyen","given":"Mai"},{"family":"Carrier","given":"Patrick"},{"family":"Beyly","given":"Audrey"},{"family":"Beisson","given":"Fred"},{"family":"Triantaphylidès","given":"Christian"},{"family":"Li-Beisson","given":"Yonghua"},{"family":"Peltier","given":"Gilles"}],"issued":{"date-parts":[["2011",1,21]]},"PMID":"21255402"}}],"schema":"https://github.com/citation-style-language/schema/raw/master/csl-citation.json"} </w:instrText>
      </w:r>
      <w:r w:rsidR="00BD03EC" w:rsidRPr="005B3C0C">
        <w:rPr>
          <w:szCs w:val="24"/>
        </w:rPr>
        <w:fldChar w:fldCharType="separate"/>
      </w:r>
      <w:r w:rsidR="00473EBC" w:rsidRPr="00473EBC">
        <w:rPr>
          <w:rFonts w:ascii="Calibri" w:hAnsi="Calibri"/>
        </w:rPr>
        <w:t xml:space="preserve">(Davey </w:t>
      </w:r>
      <w:r w:rsidR="00490409" w:rsidRPr="00490409">
        <w:rPr>
          <w:rFonts w:ascii="Calibri" w:hAnsi="Calibri"/>
          <w:i/>
        </w:rPr>
        <w:t>et al</w:t>
      </w:r>
      <w:r w:rsidR="00473EBC" w:rsidRPr="00473EBC">
        <w:rPr>
          <w:rFonts w:ascii="Calibri" w:hAnsi="Calibri"/>
        </w:rPr>
        <w:t xml:space="preserve">., 2014; Lin </w:t>
      </w:r>
      <w:r w:rsidR="00490409" w:rsidRPr="00490409">
        <w:rPr>
          <w:rFonts w:ascii="Calibri" w:hAnsi="Calibri"/>
          <w:i/>
        </w:rPr>
        <w:t>et al</w:t>
      </w:r>
      <w:r w:rsidR="00473EBC" w:rsidRPr="00473EBC">
        <w:rPr>
          <w:rFonts w:ascii="Calibri" w:hAnsi="Calibri"/>
        </w:rPr>
        <w:t xml:space="preserve">., 1988; Siaut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Nevertheless, this work and transformation of lipid catabolism indicates that targeting the flow of carbon in and out of the lipid pathways can lead to significant increase in lipid content. However, as the metabolism of algae and particularly the lipid metabolism are highly complex, it is clear that better understanding of the metabolic pathways is needed to maximise the potential of metabolic engineering </w:t>
      </w:r>
      <w:r w:rsidR="00BD03EC" w:rsidRPr="005B3C0C">
        <w:rPr>
          <w:szCs w:val="24"/>
        </w:rPr>
        <w:fldChar w:fldCharType="begin"/>
      </w:r>
      <w:r w:rsidR="00790A49">
        <w:rPr>
          <w:szCs w:val="24"/>
        </w:rPr>
        <w:instrText xml:space="preserve"> ADDIN ZOTERO_ITEM CSL_CITATION {"citationID":"17etdabcjs","properties":{"formattedCitation":"(Amaro et al., 2011)","plainCitation":"(Amaro et al., 2011)"},"citationItems":[{"id":1273,"uris":["http://zotero.org/users/1204444/items/TEABQIVG"],"uri":["http://zotero.org/users/1204444/items/TEABQIVG"],"itemData":{"id":1273,"type":"article-journal","title":"Advances and perspectives in using microalgae to produce biodiesel","container-title":"Applied Energy","page":"3402-3410","volume":"88","issue":"10","source":"ScienceDirect","abstract":"Carbon-neutral renewable liquid biofuels are needed to displace petroleum-derived transport fuels in the near future – which contribute to global warming and are of a limited availability. A promising alternative is conveyed by microalgae, the oil content of which may exceed 80% (w/wDW) – as compared with 5% of the best agricultural oil crops. However, current implementation of microalga-based systems has been economically constrained by their still poor volumetric efficiencies – which lead to excessively high costs, as compared with petrofuel prices. Technological improvements of such processes are thus critical – and this will require a multiple approach, both on the biocatalyst and bioreactor levels. Several bottlenecks indeed exist at present that preclude the full industrial exploitation of microalgal cells: the number of species that have been subjected to successful genetic transformation is scarce, which hampers a global understanding (and thus a rational design) of novel blue-biotechnological processes; the mechanisms that control regulation of gene expression are not fully elucidated, as required before effective bioprocesses based on microalgae can be scaled-up; and new molecular biology tools are needed to standardize genetic modifications in microalgae – including efficient nuclear transformation, availability of promoter or selectable marker genes, and stable expression of transgenes. On the other hand, a number of pending technological issues are also present: the relatively low microalga intrinsic lipid productivity; the maximum cell concentration attainable; the efficiency of harvest and sequential recovery of bulk lipids; and the possibility of by-product upgrade. This review briefly covers the state of the art regarding microalgae toward production of biofuels, both from the point of view of the microalgal cell itself and of the supporting bioreactor; and discusses, in a critical manner, current limitations and promising perspectives in this field.","DOI":"10.1016/j.apenergy.2010.12.014","ISSN":"0306-2619","shortTitle":"Special Issue of Energy from algae: Current status and future trends","journalAbbreviation":"Applied Energy","author":[{"family":"Amaro","given":"Helena M."},{"family":"Guedes","given":"A. Catarina"},{"family":"Malcata","given":"F. Xavier"}],"issued":{"date-parts":[["2011",10]]}}}],"schema":"https://github.com/citation-style-language/schema/raw/master/csl-citation.json"} </w:instrText>
      </w:r>
      <w:r w:rsidR="00BD03EC" w:rsidRPr="005B3C0C">
        <w:rPr>
          <w:szCs w:val="24"/>
        </w:rPr>
        <w:fldChar w:fldCharType="separate"/>
      </w:r>
      <w:r w:rsidR="00473EBC" w:rsidRPr="00473EBC">
        <w:rPr>
          <w:rFonts w:ascii="Calibri" w:hAnsi="Calibri"/>
        </w:rPr>
        <w:t xml:space="preserve">(Amaro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w:t>
      </w:r>
    </w:p>
    <w:p w14:paraId="262FCAD7" w14:textId="77777777" w:rsidR="005B3C0C" w:rsidRPr="005B3C0C" w:rsidRDefault="005B3C0C" w:rsidP="005B3C0C">
      <w:pPr>
        <w:pStyle w:val="Heading4"/>
        <w:spacing w:before="240" w:after="240" w:line="360" w:lineRule="auto"/>
        <w:ind w:left="862" w:hanging="862"/>
        <w:rPr>
          <w:b w:val="0"/>
          <w:i w:val="0"/>
          <w:color w:val="auto"/>
        </w:rPr>
      </w:pPr>
      <w:r w:rsidRPr="005B3C0C">
        <w:rPr>
          <w:b w:val="0"/>
          <w:i w:val="0"/>
          <w:color w:val="auto"/>
        </w:rPr>
        <w:t>Biodiesel and green diesel</w:t>
      </w:r>
    </w:p>
    <w:p w14:paraId="1285572D" w14:textId="47CD80FD" w:rsidR="005B3C0C" w:rsidRDefault="005B3C0C" w:rsidP="005B3C0C">
      <w:pPr>
        <w:spacing w:line="360" w:lineRule="auto"/>
        <w:rPr>
          <w:szCs w:val="24"/>
        </w:rPr>
      </w:pPr>
      <w:r w:rsidRPr="005B3C0C">
        <w:rPr>
          <w:szCs w:val="24"/>
        </w:rPr>
        <w:t xml:space="preserve">Conventional petroleum derived diesel is composed of a complex mixture of saturated alkanes (n, iso and cyclo) and aromatic hydrocarbons with a carbon chain length typically between 10 to 15, but up to 25 </w:t>
      </w:r>
      <w:r w:rsidR="00BD03EC" w:rsidRPr="005B3C0C">
        <w:rPr>
          <w:szCs w:val="24"/>
        </w:rPr>
        <w:fldChar w:fldCharType="begin"/>
      </w:r>
      <w:r w:rsidR="00790A49">
        <w:rPr>
          <w:szCs w:val="24"/>
        </w:rPr>
        <w:instrText xml:space="preserve"> ADDIN ZOTERO_ITEM CSL_CITATION {"citationID":"guhi95pj5","properties":{"formattedCitation":"(Marchal et al., 2003)","plainCitation":"(Marchal et al., 2003)"},"citationItems":[{"id":4187,"uris":["http://zotero.org/users/1204444/items/CGI7NSVE"],"uri":["http://zotero.org/users/1204444/items/CGI7NSVE"],"itemData":{"id":4187,"type":"article-journal","title":"Gasoline and Diesel Oil Biodegradation","container-title":"Oil &amp; Gas Science and Technology","page":"441-448","volume":"58","issue":"4","source":"CrossRef","DOI":"10.2516/ogst:2003027","ISSN":"1294-4475","author":[{"family":"Marchal","given":"R."},{"family":"Penet","given":"S."},{"family":"Solano-Serena","given":"F."},{"family":"Vandecasteele","given":"J. P."}],"issued":{"date-parts":[["2003",7]]}}}],"schema":"https://github.com/citation-style-language/schema/raw/master/csl-citation.json"} </w:instrText>
      </w:r>
      <w:r w:rsidR="00BD03EC" w:rsidRPr="005B3C0C">
        <w:rPr>
          <w:szCs w:val="24"/>
        </w:rPr>
        <w:fldChar w:fldCharType="separate"/>
      </w:r>
      <w:r w:rsidR="00473EBC" w:rsidRPr="00473EBC">
        <w:rPr>
          <w:rFonts w:ascii="Calibri" w:hAnsi="Calibri"/>
        </w:rPr>
        <w:t xml:space="preserve">(Marchal </w:t>
      </w:r>
      <w:r w:rsidR="00490409" w:rsidRPr="00490409">
        <w:rPr>
          <w:rFonts w:ascii="Calibri" w:hAnsi="Calibri"/>
          <w:i/>
        </w:rPr>
        <w:t>et al</w:t>
      </w:r>
      <w:r w:rsidR="00473EBC" w:rsidRPr="00473EBC">
        <w:rPr>
          <w:rFonts w:ascii="Calibri" w:hAnsi="Calibri"/>
        </w:rPr>
        <w:t>., 2003)</w:t>
      </w:r>
      <w:r w:rsidR="00BD03EC" w:rsidRPr="005B3C0C">
        <w:rPr>
          <w:szCs w:val="24"/>
        </w:rPr>
        <w:fldChar w:fldCharType="end"/>
      </w:r>
      <w:r w:rsidRPr="005B3C0C">
        <w:rPr>
          <w:szCs w:val="24"/>
        </w:rPr>
        <w:t xml:space="preserve">. Unprocessed TAG can be used directly in diesel engines, but long-term use leads to engine damage due to high fuel viscosity and incomplete combustion </w:t>
      </w:r>
      <w:r w:rsidR="00BD03EC" w:rsidRPr="005B3C0C">
        <w:rPr>
          <w:szCs w:val="24"/>
        </w:rPr>
        <w:fldChar w:fldCharType="begin"/>
      </w:r>
      <w:r w:rsidR="00790A49">
        <w:rPr>
          <w:szCs w:val="24"/>
        </w:rPr>
        <w:instrText xml:space="preserve"> ADDIN ZOTERO_ITEM CSL_CITATION {"citationID":"i9nr9147u","properties":{"formattedCitation":"(Pryde, 1982)","plainCitation":"(Pryde, 1982)"},"citationItems":[{"id":4190,"uris":["http://zotero.org/users/1204444/items/DPS8GSM3"],"uri":["http://zotero.org/users/1204444/items/DPS8GSM3"],"itemData":{"id":4190,"type":"article-journal","title":"Vegetable oil fuel standards.","container-title":"Proceddings of the International Conference on Plant and Vegatable Oils Fiels","author":[{"family":"Pryde","given":"E. H."}],"issued":{"date-parts":[["1982"]]}}}],"schema":"https://github.com/citation-style-language/schema/raw/master/csl-citation.json"} </w:instrText>
      </w:r>
      <w:r w:rsidR="00BD03EC" w:rsidRPr="005B3C0C">
        <w:rPr>
          <w:szCs w:val="24"/>
        </w:rPr>
        <w:fldChar w:fldCharType="separate"/>
      </w:r>
      <w:r w:rsidRPr="005B3C0C">
        <w:t>(Pryde, 1982)</w:t>
      </w:r>
      <w:r w:rsidR="00BD03EC" w:rsidRPr="005B3C0C">
        <w:rPr>
          <w:szCs w:val="24"/>
        </w:rPr>
        <w:fldChar w:fldCharType="end"/>
      </w:r>
      <w:r w:rsidRPr="005B3C0C">
        <w:rPr>
          <w:szCs w:val="24"/>
        </w:rPr>
        <w:t xml:space="preserve">. </w:t>
      </w:r>
      <w:r w:rsidR="00561CB2" w:rsidRPr="005B3C0C">
        <w:rPr>
          <w:szCs w:val="24"/>
        </w:rPr>
        <w:t>Typically,</w:t>
      </w:r>
      <w:r w:rsidRPr="005B3C0C">
        <w:rPr>
          <w:szCs w:val="24"/>
        </w:rPr>
        <w:t xml:space="preserve"> TAGs are converted to biodiesel, composed of fatty acid methyl esters (FAMES), through a process call</w:t>
      </w:r>
      <w:r w:rsidR="00C05013">
        <w:rPr>
          <w:szCs w:val="24"/>
        </w:rPr>
        <w:t>ed transesterification (Figure 10</w:t>
      </w:r>
      <w:r w:rsidRPr="005B3C0C">
        <w:rPr>
          <w:szCs w:val="24"/>
        </w:rPr>
        <w:t xml:space="preserve">). In this process, the TAG is reacted with an alcohol (typically methanol) in the presence of a catalyst. Various catalysts can be used ranging from lipases </w:t>
      </w:r>
      <w:r w:rsidR="00BD03EC" w:rsidRPr="005B3C0C">
        <w:rPr>
          <w:szCs w:val="24"/>
        </w:rPr>
        <w:fldChar w:fldCharType="begin"/>
      </w:r>
      <w:r w:rsidR="00790A49">
        <w:rPr>
          <w:szCs w:val="24"/>
        </w:rPr>
        <w:instrText xml:space="preserve"> ADDIN ZOTERO_ITEM CSL_CITATION {"citationID":"u9ua49fgb","properties":{"formattedCitation":"(Nelson et al., 1996; Xiao et al., 2009)","plainCitation":"(Nelson et al., 1996; Xiao et al., 2009)"},"citationItems":[{"id":4199,"uris":["http://zotero.org/users/1204444/items/BQ79XIXU"],"uri":["http://zotero.org/users/1204444/items/BQ79XIXU"],"itemData":{"id":4199,"type":"article-journal","title":"Lipase-catalyzed production of biodiesel","container-title":"Journal of the American Oil Chemists’ Society","page":"1191-1195","volume":"73","issue":"9","source":"link.springer.com","DOI":"10.1007/BF02523383","ISSN":"0003-021X, 1558-9331","journalAbbreviation":"J Am Oil Chem Soc","language":"en","author":[{"family":"Nelson","given":"Lloyd A."},{"family":"Foglia","given":"Thomas A."},{"family":"Marmer","given":"William N."}],"issued":{"date-parts":[["1996",9]]}}},{"id":4195,"uris":["http://zotero.org/users/1204444/items/BK239926"],"uri":["http://zotero.org/users/1204444/items/BK239926"],"itemData":{"id":4195,"type":"article-journal","title":"Biodiesel fuel production via transesterification of oils using lipase biocatalyst","container-title":"GCB Bioenergy","page":"115-125","volume":"1","issue":"2","source":"Wiley Online Library","abstract":"Biodiesel has gained widespread importance in recent years as an alternative, renewable liquid transportation fuel. It is derived from natural triglycerides in the presence of an alcohol and an alkali catalyst via a transesterification reaction. To date, transesterification based on the use of chemical catalysts has been predominant for biodiesel production at the industrial scale due to its high conversion efficiency at reasonable cost. Recently, biocatalytic transesterification has received considerable attention due to its favorable conversion rate and relatively simple downstream processing demands for the recovery of by-products and purification of biodiesel. Biocatalysis of the transesterification reaction using commercially purified lipase represents a major cost constraint. However, more cost-effective techniques based on the immobilization of both extracellular and intracellular lipases on support materials facilitate the reusability of the catalyst. Other variables, including the presence of alcohol, glycerol and the activity of water can profoundly affect lipase activity and stability during the reaction. This review evaluates the current status for lipase biocatalyst-mediated production of biodiesel, and identifies the key parameters affecting lipase activity and stability. Pioneer studies on reactor-based lipase conversion of triglycerides are presented.","DOI":"10.1111/j.1757-1707.2009.01009.x","ISSN":"1757-1707","language":"en","author":[{"family":"Xiao","given":"Man"},{"family":"Mathew","given":"Sini"},{"family":"Obbard","given":"Jeffrey Philip"}],"issued":{"date-parts":[["2009",4,1]]}}}],"schema":"https://github.com/citation-style-language/schema/raw/master/csl-citation.json"} </w:instrText>
      </w:r>
      <w:r w:rsidR="00BD03EC" w:rsidRPr="005B3C0C">
        <w:rPr>
          <w:szCs w:val="24"/>
        </w:rPr>
        <w:fldChar w:fldCharType="separate"/>
      </w:r>
      <w:r w:rsidR="00473EBC" w:rsidRPr="00473EBC">
        <w:rPr>
          <w:rFonts w:ascii="Calibri" w:hAnsi="Calibri"/>
        </w:rPr>
        <w:t xml:space="preserve">(Nelson </w:t>
      </w:r>
      <w:r w:rsidR="00490409" w:rsidRPr="00490409">
        <w:rPr>
          <w:rFonts w:ascii="Calibri" w:hAnsi="Calibri"/>
          <w:i/>
        </w:rPr>
        <w:t>et al</w:t>
      </w:r>
      <w:r w:rsidR="00473EBC" w:rsidRPr="00473EBC">
        <w:rPr>
          <w:rFonts w:ascii="Calibri" w:hAnsi="Calibri"/>
        </w:rPr>
        <w:t xml:space="preserve">., 1996; Xiao </w:t>
      </w:r>
      <w:r w:rsidR="00490409" w:rsidRPr="00490409">
        <w:rPr>
          <w:rFonts w:ascii="Calibri" w:hAnsi="Calibri"/>
          <w:i/>
        </w:rPr>
        <w:t>et al</w:t>
      </w:r>
      <w:r w:rsidR="00473EBC" w:rsidRPr="00473EBC">
        <w:rPr>
          <w:rFonts w:ascii="Calibri" w:hAnsi="Calibri"/>
        </w:rPr>
        <w:t>., 2009)</w:t>
      </w:r>
      <w:r w:rsidR="00BD03EC" w:rsidRPr="005B3C0C">
        <w:rPr>
          <w:szCs w:val="24"/>
        </w:rPr>
        <w:fldChar w:fldCharType="end"/>
      </w:r>
      <w:r w:rsidRPr="005B3C0C">
        <w:rPr>
          <w:szCs w:val="24"/>
        </w:rPr>
        <w:t xml:space="preserve">, acids </w:t>
      </w:r>
      <w:r w:rsidR="00BD03EC" w:rsidRPr="005B3C0C">
        <w:rPr>
          <w:szCs w:val="24"/>
        </w:rPr>
        <w:fldChar w:fldCharType="begin"/>
      </w:r>
      <w:r w:rsidR="00790A49">
        <w:rPr>
          <w:szCs w:val="24"/>
        </w:rPr>
        <w:instrText xml:space="preserve"> ADDIN ZOTERO_ITEM CSL_CITATION {"citationID":"24qvprgeno","properties":{"formattedCitation":"(Zheng et al., 2006)","plainCitation":"(Zheng et al., 2006)"},"citationItems":[{"id":4201,"uris":["http://zotero.org/users/1204444/items/5AAQH7VV"],"uri":["http://zotero.org/users/1204444/items/5AAQH7VV"],"itemData":{"id":4201,"type":"article-journal","title":"Acid-catalyzed production of biodiesel from waste frying oil","container-title":"Biomass and Bioenergy","page":"267-272","volume":"30","issue":"3","source":"ScienceDirect","abstract":"The reaction kinetics of acid-catalyzed transesterification of waste frying oil in excess methanol to form fatty acid methyl esters (FAME), for possible use as biodiesel, was studied. Rate of mixing, feed composition (molar ratio oil:methanol:acid) and temperature were independent variables. There was no significant difference in the yield of FAME when the rate of mixing was in the turbulent range 100 to 600 rpm. The oil:methanol:acid molar ratios and the temperature were the most significant factors affecting the yield of FAME. At 70 °C with oil:methanol:acid molar ratios of 1:245:3.8, and at 80 °C with oil:methanol:acid molar ratios in the range 1:74:1.9–1:245:3.8, the transesterification was essentially a pseudo-first-order reaction as a result of the large excess of methanol which drove the reaction to completion (99±1% at 4 h). In the presence of the large excess of methanol, free fatty acids present in the waste oil were very rapidly converted to methyl esters in the first few minutes under the above conditions. Little or no monoglycerides were detected during the course of the reaction, and diglycerides present in the initial waste oil were rapidly converted to FAME.","DOI":"10.1016/j.biombioe.2005.10.004","ISSN":"0961-9534","journalAbbreviation":"Biomass and Bioenergy","author":[{"family":"Zheng","given":"S."},{"family":"Kates","given":"M."},{"family":"Dubé","given":"M. A."},{"family":"McLean","given":"D. D."}],"issued":{"date-parts":[["2006",3]]}}}],"schema":"https://github.com/citation-style-language/schema/raw/master/csl-citation.json"} </w:instrText>
      </w:r>
      <w:r w:rsidR="00BD03EC" w:rsidRPr="005B3C0C">
        <w:rPr>
          <w:szCs w:val="24"/>
        </w:rPr>
        <w:fldChar w:fldCharType="separate"/>
      </w:r>
      <w:r w:rsidR="00473EBC" w:rsidRPr="00473EBC">
        <w:rPr>
          <w:rFonts w:ascii="Calibri" w:hAnsi="Calibri"/>
        </w:rPr>
        <w:t xml:space="preserve">(Zheng </w:t>
      </w:r>
      <w:r w:rsidR="00490409" w:rsidRPr="00490409">
        <w:rPr>
          <w:rFonts w:ascii="Calibri" w:hAnsi="Calibri"/>
          <w:i/>
        </w:rPr>
        <w:t>et al</w:t>
      </w:r>
      <w:r w:rsidR="00473EBC" w:rsidRPr="00473EBC">
        <w:rPr>
          <w:rFonts w:ascii="Calibri" w:hAnsi="Calibri"/>
        </w:rPr>
        <w:t>., 2006)</w:t>
      </w:r>
      <w:r w:rsidR="00BD03EC" w:rsidRPr="005B3C0C">
        <w:rPr>
          <w:szCs w:val="24"/>
        </w:rPr>
        <w:fldChar w:fldCharType="end"/>
      </w:r>
      <w:r w:rsidRPr="005B3C0C">
        <w:rPr>
          <w:szCs w:val="24"/>
        </w:rPr>
        <w:t xml:space="preserve"> or alkalis. Alkali catalysts result in a significantly faster reaction speed (4000-fold faster than acid catalysts) at low cost and consequently are overwhelmingly used for commercial transesterification </w:t>
      </w:r>
      <w:r w:rsidR="00BD03EC" w:rsidRPr="005B3C0C">
        <w:rPr>
          <w:szCs w:val="24"/>
        </w:rPr>
        <w:fldChar w:fldCharType="begin"/>
      </w:r>
      <w:r w:rsidR="00790A49">
        <w:rPr>
          <w:szCs w:val="24"/>
        </w:rPr>
        <w:instrText xml:space="preserve"> ADDIN ZOTERO_ITEM CSL_CITATION {"citationID":"gLkMr3Q8","properties":{"formattedCitation":"(Fukuda et al., 2001; Gerpen, 2005)","plainCitation":"(Fukuda et al., 2001; Gerpen, 2005)"},"citationItems":[{"id":4203,"uris":["http://zotero.org/users/1204444/items/T9BB599Q"],"uri":["http://zotero.org/users/1204444/items/T9BB599Q"],"itemData":{"id":4203,"type":"article-journal","title":"Biodiesel fuel production by transesterification of oils","container-title":"Journal of Bioscience and Bioengineering","page":"405-416","volume":"92","issue":"5","source":"ScienceDirect","abstract":"Biodiesel (fatty acid methyl esters), which is derived from triglycerides by transesterification with methanol, has attracted considerable attention during the past decade as a renewable, biodegradable, and nontoxic fuel. Several processes for biodiesel fuel production have been developed, among which transesterification using alkali-catalysis gives high levels of conversion of triglycerides to their corresponding methyl esters in short reaction times. This process has therefore been widely utilized for biodiesel fuel production in a number of countries. Recently, enzymatic transesterification using lipase has become more attractive for biodiesel fuel production, since the glycerol produced as a by-product can easily be recovered and the purification of fatty methyl esters is simple to accomplish. The main hurdle to the commercialization of this system is the cost of lipase production. As a means of reducing the cost, the use of whole cell biocatalysts immobilized within biomass support particles is significantly advantageous since immobilization can be achieved spontaneously during batch cultivation, and in addition, no purification is necessary. The lipase production cost can be further lowered using genetic engineering technology, such as by developing lipases with high levels of expression and/or stability towards methanol. Hence, whole cell biocatalysts appear to have great potential for industrial application.","DOI":"10.1016/S1389-1723(01)80288-7","ISSN":"1389-1723","journalAbbreviation":"Journal of Bioscience and Bioengineering","author":[{"family":"Fukuda","given":"Hideki"},{"family":"Kondo","given":"Akihiko"},{"family":"Noda","given":"Hideo"}],"issued":{"date-parts":[["2001"]]}}},{"id":4193,"uris":["http://zotero.org/users/1204444/items/VWX4E6Z6"],"uri":["http://zotero.org/users/1204444/items/VWX4E6Z6"],"itemData":{"id":4193,"type":"article-journal","title":"Biodiesel processing and production","container-title":"Fuel Processing Technology","collection-title":"Biodiesel Processing and Production","page":"1097-1107","volume":"86","issue":"10","source":"ScienceDirect","abstract":"Biodiesel is an alternative diesel fuel that is produced from vegetable oils and animal fats. It consists of the monoalkyl esters formed by a catalyzed reaction of the triglycerides in the oil or fat with a simple monohydric alcohol. The reaction conditions generally involve a trade-off between reaction time and temperature as reaction completeness is the most critical fuel quality parameter. Much of the process complexity originates from contaminants in the feedstock, such as water and free fatty acids, or impurities in the final product, such as methanol, free glycerol, and soap. Processes have been developed to produce biodiesel from high free fatty acid feedstocks, such as recycled restaurant grease, animal fats, and soapstock.","DOI":"10.1016/j.fuproc.2004.11.005","ISSN":"0378-3820","journalAbbreviation":"Fuel Processing Technology","author":[{"family":"Gerpen","given":"Jon Van"}],"issued":{"date-parts":[["2005",6,25]]}}}],"schema":"https://github.com/citation-style-language/schema/raw/master/csl-citation.json"} </w:instrText>
      </w:r>
      <w:r w:rsidR="00BD03EC" w:rsidRPr="005B3C0C">
        <w:rPr>
          <w:szCs w:val="24"/>
        </w:rPr>
        <w:fldChar w:fldCharType="separate"/>
      </w:r>
      <w:r w:rsidR="00473EBC" w:rsidRPr="00473EBC">
        <w:rPr>
          <w:rFonts w:ascii="Calibri" w:hAnsi="Calibri"/>
        </w:rPr>
        <w:t xml:space="preserve">(Fukuda </w:t>
      </w:r>
      <w:r w:rsidR="00490409" w:rsidRPr="00490409">
        <w:rPr>
          <w:rFonts w:ascii="Calibri" w:hAnsi="Calibri"/>
          <w:i/>
        </w:rPr>
        <w:t>et al</w:t>
      </w:r>
      <w:r w:rsidR="00473EBC" w:rsidRPr="00473EBC">
        <w:rPr>
          <w:rFonts w:ascii="Calibri" w:hAnsi="Calibri"/>
        </w:rPr>
        <w:t>., 2001; Gerpen, 2005)</w:t>
      </w:r>
      <w:r w:rsidR="00BD03EC" w:rsidRPr="005B3C0C">
        <w:rPr>
          <w:szCs w:val="24"/>
        </w:rPr>
        <w:fldChar w:fldCharType="end"/>
      </w:r>
      <w:r w:rsidRPr="005B3C0C">
        <w:rPr>
          <w:szCs w:val="24"/>
        </w:rPr>
        <w:t xml:space="preserve">. Alkali-catalysed transesterification is optimised for TAG transesterification and unsuitable for lipids with high percentages of polar lipids and free fatty acids; which is one of the reasons why research is focused on improving TAG content in algae </w:t>
      </w:r>
      <w:r w:rsidR="00BD03EC" w:rsidRPr="005B3C0C">
        <w:rPr>
          <w:szCs w:val="24"/>
        </w:rPr>
        <w:fldChar w:fldCharType="begin"/>
      </w:r>
      <w:r w:rsidR="00790A49">
        <w:rPr>
          <w:szCs w:val="24"/>
        </w:rPr>
        <w:instrText xml:space="preserve"> ADDIN ZOTERO_ITEM CSL_CITATION {"citationID":"2ebadigsok","properties":{"formattedCitation":"(Asikainen et al., 2015)","plainCitation":"(Asikainen et al., 2015)"},"citationItems":[{"id":4205,"uris":["http://zotero.org/users/1204444/items/GQBA8C7Q"],"uri":["http://zotero.org/users/1204444/items/GQBA8C7Q"],"itemData":{"id":4205,"type":"article-journal","title":"Conversion of polar and non-polar algae oil lipids to fatty acid methyl esters with solid acid catalysts – A model compound study","container-title":"Bioresource Technology","page":"300-305","volume":"191","source":"ScienceDirect","abstract":"Bio-based fuels are becoming more and more important due to the depleting fossil resources. The production of biodiesel from algae oil is challenging compared to terrestrial vegetable oils, as algae oil consists of polar fatty acids, such as phospholipids and glycolipids, as well as non-polar triglycerides and free fatty acids common in vegetable oils. It is shown that a single sulphonated solid acid catalyst can perform the esterification and transesterification reactions of both polar and non-polar lipids. In mild reaction conditions (60–70 °C) Nafion NR50 catalyst produces methyl palmitate (FAME) from the palmitic acid derivatives of di-, and tri-glyceride, free fatty acid, and phospholipid with over 80% yields, with the glycolipid derivative giving nearly 40% yields of FAME. These results demonstrate how the polar and non-polar lipid derivatives of algal oil can be utilised as feedstocks for biodiesel production with a single catalyst in one reaction step.","DOI":"10.1016/j.biortech.2015.05.001","ISSN":"0960-8524","journalAbbreviation":"Bioresource Technology","author":[{"family":"Asikainen","given":"Martta"},{"family":"Munter","given":"Tony"},{"family":"Linnekoski","given":"Juha"}],"issued":{"date-parts":[["2015",9]]}}}],"schema":"https://github.com/citation-style-language/schema/raw/master/csl-citation.json"} </w:instrText>
      </w:r>
      <w:r w:rsidR="00BD03EC" w:rsidRPr="005B3C0C">
        <w:rPr>
          <w:szCs w:val="24"/>
        </w:rPr>
        <w:fldChar w:fldCharType="separate"/>
      </w:r>
      <w:r w:rsidR="00473EBC" w:rsidRPr="00473EBC">
        <w:rPr>
          <w:rFonts w:ascii="Calibri" w:hAnsi="Calibri"/>
        </w:rPr>
        <w:t xml:space="preserve">(Asikainen </w:t>
      </w:r>
      <w:r w:rsidR="00490409" w:rsidRPr="00490409">
        <w:rPr>
          <w:rFonts w:ascii="Calibri" w:hAnsi="Calibri"/>
          <w:i/>
        </w:rPr>
        <w:t>et al</w:t>
      </w:r>
      <w:r w:rsidR="00473EBC" w:rsidRPr="00473EBC">
        <w:rPr>
          <w:rFonts w:ascii="Calibri" w:hAnsi="Calibri"/>
        </w:rPr>
        <w:t>., 2015)</w:t>
      </w:r>
      <w:r w:rsidR="00BD03EC" w:rsidRPr="005B3C0C">
        <w:rPr>
          <w:szCs w:val="24"/>
        </w:rPr>
        <w:fldChar w:fldCharType="end"/>
      </w:r>
      <w:r w:rsidRPr="005B3C0C">
        <w:rPr>
          <w:szCs w:val="24"/>
        </w:rPr>
        <w:t xml:space="preserve">. </w:t>
      </w:r>
      <w:r w:rsidR="00C05013">
        <w:rPr>
          <w:szCs w:val="24"/>
        </w:rPr>
        <w:t xml:space="preserve"> The ease of TAG derivitisation is a driving factor for efforts to divert specialist high value fatty acid such as poly unsaturated fatty acids (PUFAs) from membrane lipids to TAG. </w:t>
      </w:r>
      <w:r w:rsidRPr="005B3C0C">
        <w:rPr>
          <w:szCs w:val="24"/>
        </w:rPr>
        <w:t xml:space="preserve">Once the reaction is complete the FAMEs are purified to remove the glycerol by-product and recover reactants </w:t>
      </w:r>
      <w:r w:rsidR="00BD03EC" w:rsidRPr="005B3C0C">
        <w:rPr>
          <w:szCs w:val="24"/>
        </w:rPr>
        <w:fldChar w:fldCharType="begin"/>
      </w:r>
      <w:r w:rsidR="00790A49">
        <w:rPr>
          <w:szCs w:val="24"/>
        </w:rPr>
        <w:instrText xml:space="preserve"> ADDIN ZOTERO_ITEM CSL_CITATION {"citationID":"1upvd16tkb","properties":{"formattedCitation":"(Serrano-Ruiz et al., 2012)","plainCitation":"(Serrano-Ruiz et al., 2012)"},"citationItems":[{"id":4089,"uris":["http://zotero.org/users/1204444/items/NV8IT3AR"],"uri":["http://zotero.org/users/1204444/items/NV8IT3AR"],"itemData":{"id":4089,"type":"article-journal","title":"From biodiesel and bioethanol to liquid hydrocarbon fuels: new hydrotreating and advanced microbial technologies","container-title":"Energy &amp; Environmental Science","page":"5638-5652","volume":"5","issue":"2","source":"pubs.rsc.org","abstract":"Biodiesel and bioethanol, produced by simple and well-known transesterification and fermentation technologies, dominate the current biofuel market. However, their implementation in the hydrocarbon-based transport infrastructure faces serious energy-density and compatibility issues. The transformation of biomass into liquid hydrocarbons chemically identical to those currently used in our vehicles can help to overcome these issues eliminating the need to accommodate new fuels and facilitating a smooth transition toward a low carbon transportation system. These strong incentives are favoring the onset of new technologies such as hydrotreating and advanced microbial synthesis which are designed to produce gasoline, diesel and jet fuels from classical biomass feedstocks such as vegetable oils and sugars. The present Perspective paper intends to provide a state-of-the-art overview of these promising routes.","DOI":"10.1039/C1EE02418C","ISSN":"1754-5706","shortTitle":"From biodiesel and bioethanol to liquid hydrocarbon fuels","journalAbbreviation":"Energy Environ. Sci.","language":"en","author":[{"family":"Serrano-Ruiz","given":"Juan Carlos"},{"family":"Ramos-Fernández","given":"Enrique V."},{"family":"Sepúlveda-Escribano","given":"Antonio"}],"issued":{"date-parts":[["2012",1,25]]}}}],"schema":"https://github.com/citation-style-language/schema/raw/master/csl-citation.json"} </w:instrText>
      </w:r>
      <w:r w:rsidR="00BD03EC" w:rsidRPr="005B3C0C">
        <w:rPr>
          <w:szCs w:val="24"/>
        </w:rPr>
        <w:fldChar w:fldCharType="separate"/>
      </w:r>
      <w:r w:rsidR="00473EBC" w:rsidRPr="00473EBC">
        <w:rPr>
          <w:rFonts w:ascii="Calibri" w:hAnsi="Calibri"/>
        </w:rPr>
        <w:t xml:space="preserve">(Serrano-Ruiz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00227AB1">
        <w:rPr>
          <w:szCs w:val="24"/>
        </w:rPr>
        <w:t>.</w:t>
      </w:r>
    </w:p>
    <w:p w14:paraId="31DA5582" w14:textId="77777777" w:rsidR="0081741E" w:rsidRDefault="0081741E" w:rsidP="005B3C0C">
      <w:pPr>
        <w:spacing w:line="360" w:lineRule="auto"/>
        <w:rPr>
          <w:szCs w:val="24"/>
        </w:rPr>
      </w:pPr>
    </w:p>
    <w:p w14:paraId="206E0E40" w14:textId="5D14CE9A" w:rsidR="00B11E76" w:rsidRDefault="0081741E" w:rsidP="005B3C0C">
      <w:pPr>
        <w:spacing w:line="360" w:lineRule="auto"/>
        <w:rPr>
          <w:szCs w:val="24"/>
        </w:rPr>
      </w:pPr>
      <w:r>
        <w:rPr>
          <w:noProof/>
          <w:lang w:eastAsia="en-GB"/>
        </w:rPr>
        <w:lastRenderedPageBreak/>
        <w:drawing>
          <wp:anchor distT="0" distB="0" distL="114300" distR="114300" simplePos="0" relativeHeight="252023296" behindDoc="0" locked="0" layoutInCell="1" allowOverlap="1" wp14:anchorId="690DD0C4" wp14:editId="058F9227">
            <wp:simplePos x="0" y="0"/>
            <wp:positionH relativeFrom="column">
              <wp:posOffset>-5609</wp:posOffset>
            </wp:positionH>
            <wp:positionV relativeFrom="paragraph">
              <wp:posOffset>31072</wp:posOffset>
            </wp:positionV>
            <wp:extent cx="5418455" cy="1922773"/>
            <wp:effectExtent l="0" t="0" r="0" b="1905"/>
            <wp:wrapNone/>
            <wp:docPr id="896" name="Picture 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3016" b="17246"/>
                    <a:stretch/>
                  </pic:blipFill>
                  <pic:spPr bwMode="auto">
                    <a:xfrm>
                      <a:off x="0" y="0"/>
                      <a:ext cx="5418455" cy="19227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28F7">
        <w:rPr>
          <w:bCs/>
          <w:iCs/>
          <w:noProof/>
          <w:szCs w:val="24"/>
          <w:lang w:eastAsia="en-GB"/>
        </w:rPr>
        <mc:AlternateContent>
          <mc:Choice Requires="wpg">
            <w:drawing>
              <wp:anchor distT="0" distB="0" distL="114300" distR="114300" simplePos="0" relativeHeight="251864576" behindDoc="0" locked="0" layoutInCell="1" allowOverlap="1" wp14:anchorId="1A6F0EEE" wp14:editId="6FE6A779">
                <wp:simplePos x="0" y="0"/>
                <wp:positionH relativeFrom="column">
                  <wp:posOffset>0</wp:posOffset>
                </wp:positionH>
                <wp:positionV relativeFrom="paragraph">
                  <wp:posOffset>174625</wp:posOffset>
                </wp:positionV>
                <wp:extent cx="5467350" cy="2106930"/>
                <wp:effectExtent l="0" t="0" r="3810" b="2540"/>
                <wp:wrapNone/>
                <wp:docPr id="814" name="Group 6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7350" cy="2106930"/>
                          <a:chOff x="1134" y="2408"/>
                          <a:chExt cx="8610" cy="3318"/>
                        </a:xfrm>
                      </wpg:grpSpPr>
                      <wpg:grpSp>
                        <wpg:cNvPr id="815" name="Group 319"/>
                        <wpg:cNvGrpSpPr>
                          <a:grpSpLocks/>
                        </wpg:cNvGrpSpPr>
                        <wpg:grpSpPr bwMode="auto">
                          <a:xfrm>
                            <a:off x="2039" y="2408"/>
                            <a:ext cx="7276" cy="2865"/>
                            <a:chOff x="5048" y="1524"/>
                            <a:chExt cx="46196" cy="18192"/>
                          </a:xfrm>
                        </wpg:grpSpPr>
                        <wpg:grpSp>
                          <wpg:cNvPr id="816" name="Group 320"/>
                          <wpg:cNvGrpSpPr>
                            <a:grpSpLocks/>
                          </wpg:cNvGrpSpPr>
                          <wpg:grpSpPr bwMode="auto">
                            <a:xfrm>
                              <a:off x="5048" y="1524"/>
                              <a:ext cx="46196" cy="18192"/>
                              <a:chOff x="5048" y="1524"/>
                              <a:chExt cx="46196" cy="18192"/>
                            </a:xfrm>
                          </wpg:grpSpPr>
                          <pic:pic xmlns:pic="http://schemas.openxmlformats.org/drawingml/2006/picture">
                            <pic:nvPicPr>
                              <pic:cNvPr id="817" name="Picture 321"/>
                              <pic:cNvPicPr>
                                <a:picLocks noChangeAspect="1"/>
                              </pic:cNvPicPr>
                            </pic:nvPicPr>
                            <pic:blipFill>
                              <a:blip r:embed="rId27">
                                <a:extLst>
                                  <a:ext uri="{28A0092B-C50C-407E-A947-70E740481C1C}">
                                    <a14:useLocalDpi xmlns:a14="http://schemas.microsoft.com/office/drawing/2010/main" val="0"/>
                                  </a:ext>
                                </a:extLst>
                              </a:blip>
                              <a:srcRect l="9944" t="8163" r="5817" b="10715"/>
                              <a:stretch>
                                <a:fillRect/>
                              </a:stretch>
                            </pic:blipFill>
                            <pic:spPr bwMode="auto">
                              <a:xfrm>
                                <a:off x="5048" y="1524"/>
                                <a:ext cx="42767" cy="15144"/>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822" name="Text Box 52"/>
                            <wps:cNvSpPr txBox="1">
                              <a:spLocks noChangeArrowheads="1"/>
                            </wps:cNvSpPr>
                            <wps:spPr bwMode="auto">
                              <a:xfrm>
                                <a:off x="24003" y="6477"/>
                                <a:ext cx="7524" cy="257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5C620D5" w14:textId="77777777" w:rsidR="003B14DC" w:rsidRPr="0090592F" w:rsidRDefault="003B14DC" w:rsidP="005B3C0C">
                                  <w:pPr>
                                    <w:rPr>
                                      <w:b/>
                                      <w:sz w:val="20"/>
                                      <w:szCs w:val="20"/>
                                    </w:rPr>
                                  </w:pPr>
                                  <w:r w:rsidRPr="00BE10C4">
                                    <w:rPr>
                                      <w:b/>
                                      <w:sz w:val="20"/>
                                      <w:szCs w:val="20"/>
                                    </w:rPr>
                                    <w:t>Catalyst</w:t>
                                  </w:r>
                                </w:p>
                              </w:txbxContent>
                            </wps:txbx>
                            <wps:bodyPr rot="0" vert="horz" wrap="square" lIns="91440" tIns="45720" rIns="91440" bIns="45720" anchor="t" anchorCtr="0" upright="1">
                              <a:noAutofit/>
                            </wps:bodyPr>
                          </wps:wsp>
                          <wps:wsp>
                            <wps:cNvPr id="826" name="Text Box 53"/>
                            <wps:cNvSpPr txBox="1">
                              <a:spLocks noChangeArrowheads="1"/>
                            </wps:cNvSpPr>
                            <wps:spPr bwMode="auto">
                              <a:xfrm>
                                <a:off x="6953" y="16668"/>
                                <a:ext cx="9334" cy="257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05DE94B" w14:textId="77777777" w:rsidR="003B14DC" w:rsidRPr="00BE10C4" w:rsidRDefault="003B14DC" w:rsidP="005B3C0C">
                                  <w:pPr>
                                    <w:rPr>
                                      <w:b/>
                                      <w:sz w:val="20"/>
                                      <w:szCs w:val="20"/>
                                    </w:rPr>
                                  </w:pPr>
                                  <w:r w:rsidRPr="00BE10C4">
                                    <w:rPr>
                                      <w:b/>
                                      <w:sz w:val="20"/>
                                      <w:szCs w:val="20"/>
                                    </w:rPr>
                                    <w:t xml:space="preserve">Triglyceride </w:t>
                                  </w:r>
                                </w:p>
                              </w:txbxContent>
                            </wps:txbx>
                            <wps:bodyPr rot="0" vert="horz" wrap="square" lIns="91440" tIns="45720" rIns="91440" bIns="45720" anchor="t" anchorCtr="0" upright="1">
                              <a:noAutofit/>
                            </wps:bodyPr>
                          </wps:wsp>
                          <wps:wsp>
                            <wps:cNvPr id="827" name="Text Box 54"/>
                            <wps:cNvSpPr txBox="1">
                              <a:spLocks noChangeArrowheads="1"/>
                            </wps:cNvSpPr>
                            <wps:spPr bwMode="auto">
                              <a:xfrm>
                                <a:off x="18573" y="16668"/>
                                <a:ext cx="9335" cy="257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9522851" w14:textId="77777777" w:rsidR="003B14DC" w:rsidRPr="0090592F" w:rsidRDefault="003B14DC" w:rsidP="005B3C0C">
                                  <w:pPr>
                                    <w:rPr>
                                      <w:b/>
                                      <w:sz w:val="20"/>
                                      <w:szCs w:val="20"/>
                                    </w:rPr>
                                  </w:pPr>
                                  <w:r w:rsidRPr="00BE10C4">
                                    <w:rPr>
                                      <w:b/>
                                      <w:sz w:val="20"/>
                                      <w:szCs w:val="20"/>
                                    </w:rPr>
                                    <w:t>Methanol</w:t>
                                  </w:r>
                                </w:p>
                              </w:txbxContent>
                            </wps:txbx>
                            <wps:bodyPr rot="0" vert="horz" wrap="square" lIns="91440" tIns="45720" rIns="91440" bIns="45720" anchor="t" anchorCtr="0" upright="1">
                              <a:noAutofit/>
                            </wps:bodyPr>
                          </wps:wsp>
                          <wps:wsp>
                            <wps:cNvPr id="759" name="Text Box 55"/>
                            <wps:cNvSpPr txBox="1">
                              <a:spLocks noChangeArrowheads="1"/>
                            </wps:cNvSpPr>
                            <wps:spPr bwMode="auto">
                              <a:xfrm>
                                <a:off x="27908" y="16668"/>
                                <a:ext cx="15335" cy="257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697B7D9" w14:textId="77777777" w:rsidR="003B14DC" w:rsidRPr="0090592F" w:rsidRDefault="003B14DC" w:rsidP="005B3C0C">
                                  <w:pPr>
                                    <w:rPr>
                                      <w:b/>
                                      <w:sz w:val="20"/>
                                      <w:szCs w:val="20"/>
                                    </w:rPr>
                                  </w:pPr>
                                  <w:r>
                                    <w:rPr>
                                      <w:b/>
                                      <w:sz w:val="20"/>
                                      <w:szCs w:val="20"/>
                                    </w:rPr>
                                    <w:t xml:space="preserve">              </w:t>
                                  </w:r>
                                  <w:r w:rsidRPr="00BE10C4">
                                    <w:rPr>
                                      <w:b/>
                                      <w:sz w:val="20"/>
                                      <w:szCs w:val="20"/>
                                    </w:rPr>
                                    <w:t>FAMEs</w:t>
                                  </w:r>
                                </w:p>
                              </w:txbxContent>
                            </wps:txbx>
                            <wps:bodyPr rot="0" vert="horz" wrap="square" lIns="91440" tIns="45720" rIns="91440" bIns="45720" anchor="t" anchorCtr="0" upright="1">
                              <a:noAutofit/>
                            </wps:bodyPr>
                          </wps:wsp>
                          <wps:wsp>
                            <wps:cNvPr id="760" name="Text Box 56"/>
                            <wps:cNvSpPr txBox="1">
                              <a:spLocks noChangeArrowheads="1"/>
                            </wps:cNvSpPr>
                            <wps:spPr bwMode="auto">
                              <a:xfrm>
                                <a:off x="35909" y="16668"/>
                                <a:ext cx="15335" cy="304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AAD9CC0" w14:textId="77777777" w:rsidR="003B14DC" w:rsidRPr="0090592F" w:rsidRDefault="003B14DC" w:rsidP="005B3C0C">
                                  <w:pPr>
                                    <w:rPr>
                                      <w:b/>
                                      <w:sz w:val="20"/>
                                      <w:szCs w:val="20"/>
                                    </w:rPr>
                                  </w:pPr>
                                  <w:r>
                                    <w:rPr>
                                      <w:b/>
                                      <w:sz w:val="20"/>
                                      <w:szCs w:val="20"/>
                                    </w:rPr>
                                    <w:t xml:space="preserve">              </w:t>
                                  </w:r>
                                  <w:r w:rsidRPr="00BE10C4">
                                    <w:rPr>
                                      <w:b/>
                                      <w:sz w:val="20"/>
                                      <w:szCs w:val="20"/>
                                    </w:rPr>
                                    <w:t>Glycerol</w:t>
                                  </w:r>
                                </w:p>
                              </w:txbxContent>
                            </wps:txbx>
                            <wps:bodyPr rot="0" vert="horz" wrap="square" lIns="91440" tIns="45720" rIns="91440" bIns="45720" anchor="t" anchorCtr="0" upright="1">
                              <a:noAutofit/>
                            </wps:bodyPr>
                          </wps:wsp>
                        </wpg:grpSp>
                        <wpg:grpSp>
                          <wpg:cNvPr id="761" name="Group 327"/>
                          <wpg:cNvGrpSpPr>
                            <a:grpSpLocks/>
                          </wpg:cNvGrpSpPr>
                          <wpg:grpSpPr bwMode="auto">
                            <a:xfrm>
                              <a:off x="25717" y="9239"/>
                              <a:ext cx="1631" cy="1333"/>
                              <a:chOff x="38100" y="0"/>
                              <a:chExt cx="163050" cy="133350"/>
                            </a:xfrm>
                          </wpg:grpSpPr>
                          <wps:wsp>
                            <wps:cNvPr id="762" name="Straight Arrow Connector 328"/>
                            <wps:cNvCnPr>
                              <a:cxnSpLocks noChangeShapeType="1"/>
                            </wps:cNvCnPr>
                            <wps:spPr bwMode="auto">
                              <a:xfrm>
                                <a:off x="57150" y="0"/>
                                <a:ext cx="144000" cy="0"/>
                              </a:xfrm>
                              <a:prstGeom prst="straightConnector1">
                                <a:avLst/>
                              </a:prstGeom>
                              <a:noFill/>
                              <a:ln w="12700">
                                <a:solidFill>
                                  <a:schemeClr val="tx1">
                                    <a:lumMod val="100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63" name="Straight Arrow Connector 329"/>
                            <wps:cNvCnPr>
                              <a:cxnSpLocks noChangeShapeType="1"/>
                            </wps:cNvCnPr>
                            <wps:spPr bwMode="auto">
                              <a:xfrm flipH="1">
                                <a:off x="38100" y="133350"/>
                                <a:ext cx="144000" cy="0"/>
                              </a:xfrm>
                              <a:prstGeom prst="straightConnector1">
                                <a:avLst/>
                              </a:prstGeom>
                              <a:noFill/>
                              <a:ln w="12700">
                                <a:solidFill>
                                  <a:schemeClr val="tx1">
                                    <a:lumMod val="100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grpSp>
                      <wps:wsp>
                        <wps:cNvPr id="764" name="Text Box 60"/>
                        <wps:cNvSpPr txBox="1">
                          <a:spLocks noChangeArrowheads="1"/>
                        </wps:cNvSpPr>
                        <wps:spPr bwMode="auto">
                          <a:xfrm>
                            <a:off x="1134" y="5273"/>
                            <a:ext cx="8610" cy="45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6949158" w14:textId="77777777" w:rsidR="003B14DC" w:rsidRPr="00BE10C4" w:rsidRDefault="003B14DC" w:rsidP="005B3C0C">
                              <w:pPr>
                                <w:spacing w:line="360" w:lineRule="auto"/>
                                <w:rPr>
                                  <w:sz w:val="20"/>
                                  <w:szCs w:val="20"/>
                                </w:rPr>
                              </w:pPr>
                              <w:r w:rsidRPr="00684F0D">
                                <w:rPr>
                                  <w:b/>
                                  <w:sz w:val="20"/>
                                  <w:szCs w:val="20"/>
                                </w:rPr>
                                <w:t xml:space="preserve">Figure </w:t>
                              </w:r>
                              <w:r>
                                <w:rPr>
                                  <w:b/>
                                  <w:sz w:val="20"/>
                                  <w:szCs w:val="20"/>
                                </w:rPr>
                                <w:t xml:space="preserve">10. </w:t>
                              </w:r>
                              <w:r>
                                <w:rPr>
                                  <w:sz w:val="20"/>
                                  <w:szCs w:val="20"/>
                                </w:rPr>
                                <w:t>Transesterification reaction to convert TAG into 3 FAMEs and glycerol. R</w:t>
                              </w:r>
                              <w:r>
                                <w:rPr>
                                  <w:sz w:val="20"/>
                                  <w:szCs w:val="20"/>
                                  <w:vertAlign w:val="subscript"/>
                                </w:rPr>
                                <w:t>1-3</w:t>
                              </w:r>
                              <w:r>
                                <w:rPr>
                                  <w:sz w:val="20"/>
                                  <w:szCs w:val="20"/>
                                </w:rPr>
                                <w:t xml:space="preserve"> are acyl groups.</w:t>
                              </w:r>
                            </w:p>
                            <w:p w14:paraId="5C98A054" w14:textId="77777777" w:rsidR="003B14DC" w:rsidRPr="00684F0D" w:rsidRDefault="003B14DC" w:rsidP="005B3C0C">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6F0EEE" id="Group 605" o:spid="_x0000_s1072" style="position:absolute;left:0;text-align:left;margin-left:0;margin-top:13.75pt;width:430.5pt;height:165.9pt;z-index:251864576" coordorigin="1134,2408" coordsize="8610,3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">
                <v:group id="Group 319" o:spid="_x0000_s1073" style="position:absolute;left:2039;top:2408;width:7276;height:2865" coordorigin="5048,1524" coordsize="46196,18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">
                  <v:group id="Group 320" o:spid="_x0000_s1074" style="position:absolute;left:5048;top:1524;width:46196;height:18192" coordorigin="5048,1524" coordsize="46196,18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">
                    <v:shape id="Picture 321" o:spid="_x0000_s1075" type="#_x0000_t75" style="position:absolute;left:5048;top:1524;width:42767;height:15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">
                      <v:imagedata r:id="rId28" o:title="" croptop="5350f" cropbottom="7022f" cropleft="6517f" cropright="3812f"/>
                      <v:path arrowok="t"/>
                    </v:shape>
                    <v:shape id="Text Box 52" o:spid="_x0000_s1076" type="#_x0000_t202" style="position:absolute;left:24003;top:6477;width:7524;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" filled="f" stroked="f">
                      <v:textbox>
                        <w:txbxContent>
                          <w:p w14:paraId="75C620D5" w14:textId="77777777" w:rsidR="003B14DC" w:rsidRPr="0090592F" w:rsidRDefault="003B14DC" w:rsidP="005B3C0C">
                            <w:pPr>
                              <w:rPr>
                                <w:b/>
                                <w:sz w:val="20"/>
                                <w:szCs w:val="20"/>
                              </w:rPr>
                            </w:pPr>
                            <w:r w:rsidRPr="00BE10C4">
                              <w:rPr>
                                <w:b/>
                                <w:sz w:val="20"/>
                                <w:szCs w:val="20"/>
                              </w:rPr>
                              <w:t>Catalyst</w:t>
                            </w:r>
                          </w:p>
                        </w:txbxContent>
                      </v:textbox>
                    </v:shape>
                    <v:shape id="Text Box 53" o:spid="_x0000_s1077" type="#_x0000_t202" style="position:absolute;left:6953;top:16668;width:9334;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" filled="f" stroked="f">
                      <v:textbox>
                        <w:txbxContent>
                          <w:p w14:paraId="405DE94B" w14:textId="77777777" w:rsidR="003B14DC" w:rsidRPr="00BE10C4" w:rsidRDefault="003B14DC" w:rsidP="005B3C0C">
                            <w:pPr>
                              <w:rPr>
                                <w:b/>
                                <w:sz w:val="20"/>
                                <w:szCs w:val="20"/>
                              </w:rPr>
                            </w:pPr>
                            <w:r w:rsidRPr="00BE10C4">
                              <w:rPr>
                                <w:b/>
                                <w:sz w:val="20"/>
                                <w:szCs w:val="20"/>
                              </w:rPr>
                              <w:t xml:space="preserve">Triglyceride </w:t>
                            </w:r>
                          </w:p>
                        </w:txbxContent>
                      </v:textbox>
                    </v:shape>
                    <v:shape id="Text Box 54" o:spid="_x0000_s1078" type="#_x0000_t202" style="position:absolute;left:18573;top:16668;width:933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" filled="f" stroked="f">
                      <v:textbox>
                        <w:txbxContent>
                          <w:p w14:paraId="39522851" w14:textId="77777777" w:rsidR="003B14DC" w:rsidRPr="0090592F" w:rsidRDefault="003B14DC" w:rsidP="005B3C0C">
                            <w:pPr>
                              <w:rPr>
                                <w:b/>
                                <w:sz w:val="20"/>
                                <w:szCs w:val="20"/>
                              </w:rPr>
                            </w:pPr>
                            <w:r w:rsidRPr="00BE10C4">
                              <w:rPr>
                                <w:b/>
                                <w:sz w:val="20"/>
                                <w:szCs w:val="20"/>
                              </w:rPr>
                              <w:t>Methanol</w:t>
                            </w:r>
                          </w:p>
                        </w:txbxContent>
                      </v:textbox>
                    </v:shape>
                    <v:shape id="Text Box 55" o:spid="_x0000_s1079" type="#_x0000_t202" style="position:absolute;left:27908;top:16668;width:1533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" filled="f" stroked="f">
                      <v:textbox>
                        <w:txbxContent>
                          <w:p w14:paraId="2697B7D9" w14:textId="77777777" w:rsidR="003B14DC" w:rsidRPr="0090592F" w:rsidRDefault="003B14DC" w:rsidP="005B3C0C">
                            <w:pPr>
                              <w:rPr>
                                <w:b/>
                                <w:sz w:val="20"/>
                                <w:szCs w:val="20"/>
                              </w:rPr>
                            </w:pPr>
                            <w:r>
                              <w:rPr>
                                <w:b/>
                                <w:sz w:val="20"/>
                                <w:szCs w:val="20"/>
                              </w:rPr>
                              <w:t xml:space="preserve">              </w:t>
                            </w:r>
                            <w:r w:rsidRPr="00BE10C4">
                              <w:rPr>
                                <w:b/>
                                <w:sz w:val="20"/>
                                <w:szCs w:val="20"/>
                              </w:rPr>
                              <w:t>FAMEs</w:t>
                            </w:r>
                          </w:p>
                        </w:txbxContent>
                      </v:textbox>
                    </v:shape>
                    <v:shape id="Text Box 56" o:spid="_x0000_s1080" type="#_x0000_t202" style="position:absolute;left:35909;top:16668;width:1533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" filled="f" stroked="f">
                      <v:textbox>
                        <w:txbxContent>
                          <w:p w14:paraId="0AAD9CC0" w14:textId="77777777" w:rsidR="003B14DC" w:rsidRPr="0090592F" w:rsidRDefault="003B14DC" w:rsidP="005B3C0C">
                            <w:pPr>
                              <w:rPr>
                                <w:b/>
                                <w:sz w:val="20"/>
                                <w:szCs w:val="20"/>
                              </w:rPr>
                            </w:pPr>
                            <w:r>
                              <w:rPr>
                                <w:b/>
                                <w:sz w:val="20"/>
                                <w:szCs w:val="20"/>
                              </w:rPr>
                              <w:t xml:space="preserve">              </w:t>
                            </w:r>
                            <w:r w:rsidRPr="00BE10C4">
                              <w:rPr>
                                <w:b/>
                                <w:sz w:val="20"/>
                                <w:szCs w:val="20"/>
                              </w:rPr>
                              <w:t>Glycerol</w:t>
                            </w:r>
                          </w:p>
                        </w:txbxContent>
                      </v:textbox>
                    </v:shape>
                  </v:group>
                  <v:group id="Group 327" o:spid="_x0000_s1081" style="position:absolute;left:25717;top:9239;width:1631;height:1333" coordorigin="38100" coordsize="163050,1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">
                    <v:shape id="Straight Arrow Connector 328" o:spid="_x0000_s1082" type="#_x0000_t32" style="position:absolute;left:57150;width:144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" strokecolor="black [3213]" strokeweight="1pt">
                      <v:stroke endarrow="open"/>
                    </v:shape>
                    <v:shape id="Straight Arrow Connector 329" o:spid="_x0000_s1083" type="#_x0000_t32" style="position:absolute;left:38100;top:133350;width:144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" strokecolor="black [3213]" strokeweight="1pt">
                      <v:stroke endarrow="open"/>
                    </v:shape>
                  </v:group>
                </v:group>
                <v:shape id="Text Box 60" o:spid="_x0000_s1084" type="#_x0000_t202" style="position:absolute;left:1134;top:5273;width:8610;height: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" filled="f" stroked="f">
                  <v:textbox>
                    <w:txbxContent>
                      <w:p w14:paraId="16949158" w14:textId="77777777" w:rsidR="003B14DC" w:rsidRPr="00BE10C4" w:rsidRDefault="003B14DC" w:rsidP="005B3C0C">
                        <w:pPr>
                          <w:spacing w:line="360" w:lineRule="auto"/>
                          <w:rPr>
                            <w:sz w:val="20"/>
                            <w:szCs w:val="20"/>
                          </w:rPr>
                        </w:pPr>
                        <w:r w:rsidRPr="00684F0D">
                          <w:rPr>
                            <w:b/>
                            <w:sz w:val="20"/>
                            <w:szCs w:val="20"/>
                          </w:rPr>
                          <w:t xml:space="preserve">Figure </w:t>
                        </w:r>
                        <w:r>
                          <w:rPr>
                            <w:b/>
                            <w:sz w:val="20"/>
                            <w:szCs w:val="20"/>
                          </w:rPr>
                          <w:t xml:space="preserve">10. </w:t>
                        </w:r>
                        <w:r>
                          <w:rPr>
                            <w:sz w:val="20"/>
                            <w:szCs w:val="20"/>
                          </w:rPr>
                          <w:t>Transesterification reaction to convert TAG into 3 FAMEs and glycerol. R</w:t>
                        </w:r>
                        <w:r>
                          <w:rPr>
                            <w:sz w:val="20"/>
                            <w:szCs w:val="20"/>
                            <w:vertAlign w:val="subscript"/>
                          </w:rPr>
                          <w:t>1-3</w:t>
                        </w:r>
                        <w:r>
                          <w:rPr>
                            <w:sz w:val="20"/>
                            <w:szCs w:val="20"/>
                          </w:rPr>
                          <w:t xml:space="preserve"> are acyl groups.</w:t>
                        </w:r>
                      </w:p>
                      <w:p w14:paraId="5C98A054" w14:textId="77777777" w:rsidR="003B14DC" w:rsidRPr="00684F0D" w:rsidRDefault="003B14DC" w:rsidP="005B3C0C">
                        <w:pPr>
                          <w:rPr>
                            <w:sz w:val="20"/>
                            <w:szCs w:val="20"/>
                          </w:rPr>
                        </w:pPr>
                      </w:p>
                    </w:txbxContent>
                  </v:textbox>
                </v:shape>
              </v:group>
            </w:pict>
          </mc:Fallback>
        </mc:AlternateContent>
      </w:r>
    </w:p>
    <w:p w14:paraId="6B5B4176" w14:textId="7620A2DC" w:rsidR="00B11E76" w:rsidRDefault="00B11E76" w:rsidP="005B3C0C">
      <w:pPr>
        <w:spacing w:line="360" w:lineRule="auto"/>
        <w:rPr>
          <w:szCs w:val="24"/>
        </w:rPr>
      </w:pPr>
    </w:p>
    <w:p w14:paraId="0EBC982D" w14:textId="77777777" w:rsidR="0081741E" w:rsidRDefault="0081741E" w:rsidP="005B3C0C">
      <w:pPr>
        <w:spacing w:line="360" w:lineRule="auto"/>
        <w:rPr>
          <w:szCs w:val="24"/>
        </w:rPr>
      </w:pPr>
    </w:p>
    <w:p w14:paraId="26EB4793" w14:textId="77777777" w:rsidR="00B11E76" w:rsidRDefault="00B11E76" w:rsidP="005B3C0C">
      <w:pPr>
        <w:spacing w:line="360" w:lineRule="auto"/>
        <w:rPr>
          <w:szCs w:val="24"/>
        </w:rPr>
      </w:pPr>
    </w:p>
    <w:p w14:paraId="2B25A80C" w14:textId="77777777" w:rsidR="00B11E76" w:rsidRDefault="00B11E76" w:rsidP="005B3C0C">
      <w:pPr>
        <w:spacing w:line="360" w:lineRule="auto"/>
        <w:rPr>
          <w:szCs w:val="24"/>
        </w:rPr>
      </w:pPr>
    </w:p>
    <w:p w14:paraId="5EAC9F70" w14:textId="77777777" w:rsidR="00B11E76" w:rsidRPr="005B3C0C" w:rsidRDefault="00B11E76" w:rsidP="005B3C0C">
      <w:pPr>
        <w:spacing w:line="360" w:lineRule="auto"/>
        <w:rPr>
          <w:szCs w:val="24"/>
        </w:rPr>
      </w:pPr>
    </w:p>
    <w:p w14:paraId="1F6D65AE" w14:textId="77777777" w:rsidR="00B11E76" w:rsidRDefault="00B11E76" w:rsidP="005B3C0C">
      <w:pPr>
        <w:spacing w:line="360" w:lineRule="auto"/>
        <w:rPr>
          <w:szCs w:val="24"/>
        </w:rPr>
      </w:pPr>
    </w:p>
    <w:p w14:paraId="42E27D75" w14:textId="77777777" w:rsidR="005B3C0C" w:rsidRPr="005B3C0C" w:rsidRDefault="005B3C0C" w:rsidP="005B3C0C">
      <w:pPr>
        <w:spacing w:line="360" w:lineRule="auto"/>
        <w:rPr>
          <w:szCs w:val="24"/>
        </w:rPr>
      </w:pPr>
      <w:r w:rsidRPr="005B3C0C">
        <w:rPr>
          <w:szCs w:val="24"/>
        </w:rPr>
        <w:t xml:space="preserve">Biodiesel has many advantages over petroleum diesel in terms of fuel properties. It has a higher flashpoint (safer transport and storage, better lubrication) and a higher cetane number (more complete combustion); consequently biodiesel combustion produces less carbon monoxide, particulate matter, sulphur and aromatic compounds (but slightly more NOx emissions) </w:t>
      </w:r>
      <w:r w:rsidR="00BD03EC" w:rsidRPr="005B3C0C">
        <w:rPr>
          <w:szCs w:val="24"/>
        </w:rPr>
        <w:fldChar w:fldCharType="begin"/>
      </w:r>
      <w:r w:rsidR="00790A49">
        <w:rPr>
          <w:szCs w:val="24"/>
        </w:rPr>
        <w:instrText xml:space="preserve"> ADDIN ZOTERO_ITEM CSL_CITATION {"citationID":"2pip2t6hkj","properties":{"formattedCitation":"(EPA, 2002)","plainCitation":"(EPA, 2002)"},"citationItems":[{"id":3273,"uris":["http://zotero.org/users/1204444/items/6G3F43XQ"],"uri":["http://zotero.org/users/1204444/items/6G3F43XQ"],"itemData":{"id":3273,"type":"webpage","title":"Biodiesel Emissions Analysis Program | US EPA","abstract":"There has been increasing interest in recent years in the use of biodiesel as a substitute for petroleum-based diesel fuel. Biodiesel is derived from plant or animal fat-based oils or their transesterified counterparts. Several studies have found HC and PM benefits from the use of biodiesel, and its lubricity characteristics and renewability are also motivators for its use. Several municipalities and States are considering mandating the use of low levels of biodiesel in diesel fuel.","URL":"http://www3.epa.gov/otaq/models/biodsl.htm","language":"en","author":[{"family":"EPA","given":"US"}],"issued":{"date-parts":[["2002"]]},"accessed":{"date-parts":[["2015",9,23]]}}}],"schema":"https://github.com/citation-style-language/schema/raw/master/csl-citation.json"} </w:instrText>
      </w:r>
      <w:r w:rsidR="00BD03EC" w:rsidRPr="005B3C0C">
        <w:rPr>
          <w:szCs w:val="24"/>
        </w:rPr>
        <w:fldChar w:fldCharType="separate"/>
      </w:r>
      <w:r w:rsidRPr="005B3C0C">
        <w:rPr>
          <w:szCs w:val="24"/>
        </w:rPr>
        <w:t>(EPA, 2002)</w:t>
      </w:r>
      <w:r w:rsidR="00BD03EC" w:rsidRPr="005B3C0C">
        <w:rPr>
          <w:szCs w:val="24"/>
        </w:rPr>
        <w:fldChar w:fldCharType="end"/>
      </w:r>
      <w:r w:rsidRPr="005B3C0C">
        <w:rPr>
          <w:szCs w:val="24"/>
        </w:rPr>
        <w:t>. The energy content of algal biodiesel is significantly higher than bioethanol and similar to petrol, but lower than its equivalent, petroleum diesel in a diesel engine (35.4 vs 36.7-40.3 MJ L</w:t>
      </w:r>
      <w:r w:rsidRPr="005B3C0C">
        <w:rPr>
          <w:szCs w:val="24"/>
          <w:vertAlign w:val="superscript"/>
        </w:rPr>
        <w:t>-1</w:t>
      </w:r>
      <w:r w:rsidRPr="005B3C0C">
        <w:rPr>
          <w:szCs w:val="24"/>
        </w:rPr>
        <w:t xml:space="preserve">), resulting in a small mileage penalty (albeit, lower than bioethanol with petroleum)  </w:t>
      </w:r>
      <w:r w:rsidR="00BD03EC" w:rsidRPr="005B3C0C">
        <w:rPr>
          <w:szCs w:val="24"/>
        </w:rPr>
        <w:fldChar w:fldCharType="begin"/>
      </w:r>
      <w:r w:rsidR="00790A49">
        <w:rPr>
          <w:szCs w:val="24"/>
        </w:rPr>
        <w:instrText xml:space="preserve"> ADDIN ZOTERO_ITEM CSL_CITATION {"citationID":"rrjnG6px","properties":{"formattedCitation":"(Demirbas and Fatih Demirbas, 2011; Serrano-Ruiz et al., 2012)","plainCitation":"(Demirbas and Fatih Demirbas, 2011; Serrano-Ruiz et al., 2012)"},"citationItems":[{"id":4213,"uris":["http://zotero.org/users/1204444/items/SKZXEG2D"],"uri":["http://zotero.org/users/1204444/items/SKZXEG2D"],"itemData":{"id":4213,"type":"article-journal","title":"Importance of algae oil as a source of biodiesel","container-title":"Energy Conversion and Management","page":"163-170","volume":"52","issue":"1","source":"ScienceDirect","abstract":"Algae are the fastest-growing plants in the world. Industrial reactors for algal culture are open ponds, photobioreactors and closed systems. Algae are very important as a biomass source. Algae will some day be competitive as a source for biofuel. Different species of algae may be better suited for different types of fuel. Algae can be grown almost anywhere, even on sewage or salt water, and does not require fertile land or food crops, and processing requires less energy than the algae provides. Algae can be a replacement for oil based fuels, one that is more effective and has no disadvantages. Algae are among the fastest-growing plants in the world, and about 50% of their weight is oil. This lipid oil can be used to make biodiesel for cars, trucks, and airplanes. Microalgae have much faster growth-rates than terrestrial crops. the per unit area yield of oil from algae is estimated to be from 20,000 to 80,000 l per acre, per year; this is 7–31 times greater than the next best crop, palm oil. The lipid and fatty acid contents of microalgae vary in accordance with culture conditions. Most current research on oil extraction is focused on microalgae to produce biodiesel from algal oil. Algal-oil processes into biodiesel as easily as oil derived from land-based crops.","DOI":"10.1016/j.enconman.2010.06.055","ISSN":"0196-8904","journalAbbreviation":"Energy Conversion and Management","author":[{"family":"Demirbas","given":"Ayhan"},{"family":"Fatih Demirbas","given":"M."}],"issued":{"date-parts":[["2011",1]]}}},{"id":4089,"uris":["http://zotero.org/users/1204444/items/NV8IT3AR"],"uri":["http://zotero.org/users/1204444/items/NV8IT3AR"],"itemData":{"id":4089,"type":"article-journal","title":"From biodiesel and bioethanol to liquid hydrocarbon fuels: new hydrotreating and advanced microbial technologies","container-title":"Energy &amp; Environmental Science","page":"5638-5652","volume":"5","issue":"2","source":"pubs.rsc.org","abstract":"Biodiesel and bioethanol, produced by simple and well-known transesterification and fermentation technologies, dominate the current biofuel market. However, their implementation in the hydrocarbon-based transport infrastructure faces serious energy-density and compatibility issues. The transformation of biomass into liquid hydrocarbons chemically identical to those currently used in our vehicles can help to overcome these issues eliminating the need to accommodate new fuels and facilitating a smooth transition toward a low carbon transportation system. These strong incentives are favoring the onset of new technologies such as hydrotreating and advanced microbial synthesis which are designed to produce gasoline, diesel and jet fuels from classical biomass feedstocks such as vegetable oils and sugars. The present Perspective paper intends to provide a state-of-the-art overview of these promising routes.","DOI":"10.1039/C1EE02418C","ISSN":"1754-5706","shortTitle":"From biodiesel and bioethanol to liquid hydrocarbon fuels","journalAbbreviation":"Energy Environ. Sci.","language":"en","author":[{"family":"Serrano-Ruiz","given":"Juan Carlos"},{"family":"Ramos-Fernández","given":"Enrique V."},{"family":"Sepúlveda-Escribano","given":"Antonio"}],"issued":{"date-parts":[["2012",1,25]]}}}],"schema":"https://github.com/citation-style-language/schema/raw/master/csl-citation.json"} </w:instrText>
      </w:r>
      <w:r w:rsidR="00BD03EC" w:rsidRPr="005B3C0C">
        <w:rPr>
          <w:szCs w:val="24"/>
        </w:rPr>
        <w:fldChar w:fldCharType="separate"/>
      </w:r>
      <w:r w:rsidR="00473EBC" w:rsidRPr="00473EBC">
        <w:rPr>
          <w:rFonts w:ascii="Calibri" w:hAnsi="Calibri"/>
        </w:rPr>
        <w:t xml:space="preserve">(Demirbas and Fatih Demirbas, 2011; Serrano-Ruiz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w:t>
      </w:r>
    </w:p>
    <w:p w14:paraId="05F3C2A8" w14:textId="77777777" w:rsidR="005B3C0C" w:rsidRPr="005B3C0C" w:rsidRDefault="005B3C0C" w:rsidP="005B3C0C">
      <w:pPr>
        <w:spacing w:line="360" w:lineRule="auto"/>
        <w:rPr>
          <w:szCs w:val="24"/>
        </w:rPr>
      </w:pPr>
      <w:r w:rsidRPr="005B3C0C">
        <w:rPr>
          <w:szCs w:val="24"/>
        </w:rPr>
        <w:t xml:space="preserve">One major disadvantage of biodiesel is its poor cold flow properties compared to petroleum diesel, which refers to its higher melting temperature and tendency to form a gel at cold temperature, which causes engine failure. This occurs because FAMEs produced from oil crops and algae are C16 and C18 saturated and unsaturated hydrocarbons, whereas shorter chain lengths present in petroleum diesel allow lower melting points </w:t>
      </w:r>
      <w:r w:rsidR="00BD03EC" w:rsidRPr="005B3C0C">
        <w:rPr>
          <w:szCs w:val="24"/>
        </w:rPr>
        <w:fldChar w:fldCharType="begin"/>
      </w:r>
      <w:r w:rsidR="00790A49">
        <w:rPr>
          <w:szCs w:val="24"/>
        </w:rPr>
        <w:instrText xml:space="preserve"> ADDIN ZOTERO_ITEM CSL_CITATION {"citationID":"leogpbamv","properties":{"formattedCitation":"(Ramos et al., 2009)","plainCitation":"(Ramos et al., 2009)"},"citationItems":[{"id":4211,"uris":["http://zotero.org/users/1204444/items/WWZDTZPD"],"uri":["http://zotero.org/users/1204444/items/WWZDTZPD"],"itemData":{"id":4211,"type":"article-journal","title":"Influence of fatty acid composition of raw materials on biodiesel properties","container-title":"Bioresource Technology","page":"261-268","volume":"100","issue":"1","source":"ScienceDirect","abstract":"The aim of this work was the study of the influence of the raw material composition on biodiesel quality, using a transesterification reaction. Thus, ten refined vegetable oils were transesterificated using potassium methoxide as catalyst and standard reaction conditions (reaction time, 1 h; weight of catalyst, 1 wt.% of initial oil weight; molar ratio methanol/oil, 6/1; reaction temperature, 60 °C). Biodiesel quality was tested according to the standard [UNE-EN 14214, 2003. Automotive fuels. Fatty acid methyl esters (FAME) for diesel engines. Requirements and test methods]. Some critical parameters like oxidation stability, cetane number, iodine value and cold filter plugging point were correlated with the methyl ester composition of each biodiesel, according to two parameters: degree of unsaturation and long chain saturated factor. Finally, a triangular graph based on the composition in monounsaturated, polyunsaturated and saturated methyl esters was built in order to predict the critical parameters of European standard for whatever biodiesel, known its composition.","DOI":"10.1016/j.biortech.2008.06.039","ISSN":"0960-8524","journalAbbreviation":"Bioresource Technology","author":[{"family":"Ramos","given":"María Jesús"},{"family":"Fernández","given":"Carmen María"},{"family":"Casas","given":"Abraham"},{"family":"Rodríguez","given":"Lourdes"},{"family":"Pérez","given":"Ángel"}],"issued":{"date-parts":[["2009",1]]}}}],"schema":"https://github.com/citation-style-language/schema/raw/master/csl-citation.json"} </w:instrText>
      </w:r>
      <w:r w:rsidR="00BD03EC" w:rsidRPr="005B3C0C">
        <w:rPr>
          <w:szCs w:val="24"/>
        </w:rPr>
        <w:fldChar w:fldCharType="separate"/>
      </w:r>
      <w:r w:rsidR="00473EBC" w:rsidRPr="00473EBC">
        <w:rPr>
          <w:rFonts w:ascii="Calibri" w:hAnsi="Calibri"/>
        </w:rPr>
        <w:t xml:space="preserve">(Ramos </w:t>
      </w:r>
      <w:r w:rsidR="00490409" w:rsidRPr="00490409">
        <w:rPr>
          <w:rFonts w:ascii="Calibri" w:hAnsi="Calibri"/>
          <w:i/>
        </w:rPr>
        <w:t>et al</w:t>
      </w:r>
      <w:r w:rsidR="00473EBC" w:rsidRPr="00473EBC">
        <w:rPr>
          <w:rFonts w:ascii="Calibri" w:hAnsi="Calibri"/>
        </w:rPr>
        <w:t>., 2009)</w:t>
      </w:r>
      <w:r w:rsidR="00BD03EC" w:rsidRPr="005B3C0C">
        <w:rPr>
          <w:szCs w:val="24"/>
        </w:rPr>
        <w:fldChar w:fldCharType="end"/>
      </w:r>
      <w:r w:rsidRPr="005B3C0C">
        <w:rPr>
          <w:szCs w:val="24"/>
        </w:rPr>
        <w:t xml:space="preserve">. A low level of unsaturation improves the cold point (lowers melting temperature), however high levels of unsaturation, seen in polyunsaturated fatty acids (PUFAs) and polar lipids causes problems of volatility and oxidation. Consequently polar lipids are generally unsuitable for biodiesel without further processing </w:t>
      </w:r>
      <w:r w:rsidR="00BD03EC" w:rsidRPr="005B3C0C">
        <w:rPr>
          <w:szCs w:val="24"/>
        </w:rPr>
        <w:fldChar w:fldCharType="begin"/>
      </w:r>
      <w:r w:rsidR="00790A49">
        <w:rPr>
          <w:szCs w:val="24"/>
        </w:rPr>
        <w:instrText xml:space="preserve"> ADDIN ZOTERO_ITEM CSL_CITATION {"citationID":"2d2jrgq2fa","properties":{"formattedCitation":"(Halim et al., 2012)","plainCitation":"(Halim et al., 2012)"},"citationItems":[{"id":4118,"uris":["http://zotero.org/users/1204444/items/EX8BFI8E"],"uri":["http://zotero.org/users/1204444/items/EX8BFI8E"],"itemData":{"id":4118,"type":"article-journal","title":"Extraction of oil from microalgae for biodiesel production: A review","container-title":"Biotechnology Advances","page":"709-732","volume":"30","issue":"3","source":"ScienceDirect","abstract":"The rapid increase of CO2 concentration in the atmosphere combined with depleted supplies of fossil fuels has led to an increased commercial interest in renewable fuels. Due to their high biomass productivity, rapid lipid accumulation, and ability to survive in saline water, microalgae have been identified as promising feedstocks for industrial-scale production of carbon-neutral biodiesel. This study examines the principles involved in lipid extraction from microalgal cells, a crucial downstream processing step in the production of microalgal biodiesel. We analyze the different technological options currently available for laboratory-scale microalgal lipid extraction, with a primary focus on the prospect of organic solvent and supercritical fluid extraction. The study also provides an assessment of recent breakthroughs in this rapidly developing field and reports on the suitability of microalgal lipid compositions for biodiesel conversion.","DOI":"10.1016/j.biotechadv.2012.01.001","ISSN":"0734-9750","shortTitle":"Extraction of oil from microalgae for biodiesel production","journalAbbreviation":"Biotechnology Advances","author":[{"family":"Halim","given":"Ronald"},{"family":"Danquah","given":"Michael K."},{"family":"Webley","given":"Paul A."}],"issued":{"date-parts":[["2012",5]]}}}],"schema":"https://github.com/citation-style-language/schema/raw/master/csl-citation.json"} </w:instrText>
      </w:r>
      <w:r w:rsidR="00BD03EC" w:rsidRPr="005B3C0C">
        <w:rPr>
          <w:szCs w:val="24"/>
        </w:rPr>
        <w:fldChar w:fldCharType="separate"/>
      </w:r>
      <w:r w:rsidR="00473EBC" w:rsidRPr="00473EBC">
        <w:rPr>
          <w:rFonts w:ascii="Calibri" w:hAnsi="Calibri"/>
        </w:rPr>
        <w:t xml:space="preserve">(Halim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As a result of these cold flow problems, in addition to higher corrosion, oxidation degradation (causing long term storage problems), and viscosity, biodiesel is generally blended with petroleum diesel and contains additives to mitigate these negative attributes </w:t>
      </w:r>
      <w:r w:rsidR="00BD03EC" w:rsidRPr="005B3C0C">
        <w:rPr>
          <w:szCs w:val="24"/>
        </w:rPr>
        <w:fldChar w:fldCharType="begin"/>
      </w:r>
      <w:r w:rsidR="00790A49">
        <w:rPr>
          <w:szCs w:val="24"/>
        </w:rPr>
        <w:instrText xml:space="preserve"> ADDIN ZOTERO_ITEM CSL_CITATION {"citationID":"uGVmw7FN","properties":{"formattedCitation":"(Atabani et al., 2012; Broatch et al., 2014; Moser, 2011)","plainCitation":"(Atabani et al., 2012; Broatch et al., 2014; Moser, 2011)"},"citationItems":[{"id":4219,"uris":["http://zotero.org/users/1204444/items/3UZ3RAWZ"],"uri":["http://zotero.org/users/1204444/items/3UZ3RAWZ"],"itemData":{"id":4219,"type":"article-journal","title":"A comprehensive review on biodiesel as an alternative energy resource and its characteristics","container-title":"Renewable and Sustainable Energy Reviews","page":"2070-2093","volume":"16","issue":"4","source":"ScienceDirect","abstract":"As the fossil fuels are depleting day by day, there is a need to find out an alternative fuel to fulfill the energy demand of the world. Biodiesel is one of the best available resources that have come to the forefront recently. In this paper, a detailed review has been conducted to highlight different related aspects to biodiesel industry. These aspects include, biodiesel feedstocks, extraction and production methods, properties and qualities of biodiesel, problems and potential solutions of using vegetable oil, advantages and disadvantages of biodiesel, the economical viability and finally the future of biodiesel. The literature reviewed was selective and critical. Highly rated journals in scientific indexes were the preferred choice, although other non-indexed publications, such as Scientific Research and Essays or some internal reports from highly reputed organizations such as International Energy Agency (IEA), Energy Information Administration (EIA) and British Petroleum (BP) have also been cited. Based on the overview presented, it is clear that the search for beneficial biodiesel sources should focus on feedstocks that do not compete with food crops, do not lead to land-clearing and provide greenhouse-gas reductions. These feedstocks include non-edible oils such as Jatropha curcas and Calophyllum inophyllum, and more recently microalgae and genetically engineered plants such as poplar and switchgrass have emerged to be very promising feedstocks for biodiesel production.\n\nIt has been found that feedstock alone represents more than 75% of the overall biodiesel production cost. Therefore, selecting the best feedstock is vital to ensure low production cost. It has also been found that the continuity in transesterification process is another choice to minimize the production cost. Biodiesel is currently not economically feasible, and more research and technological development are needed. Thus supporting policies are important to promote biodiesel research and make their prices competitive with other conventional sources of energy. Currently, biodiesel can be more effective if used as a complement to other energy sources.","DOI":"10.1016/j.rser.2012.01.003","ISSN":"1364-0321","journalAbbreviation":"Renewable and Sustainable Energy Reviews","author":[{"family":"Atabani","given":"A. E."},{"family":"Silitonga","given":"A. S."},{"family":"Badruddin","given":"Irfan Anjum"},{"family":"Mahlia","given":"T. M. I."},{"family":"Masjuki","given":"H. H."},{"family":"Mekhilef","given":"S."}],"issued":{"date-parts":[["2012",5]]}}},{"id":4215,"uris":["http://zotero.org/users/1204444/items/IA9X5IEQ"],"uri":["http://zotero.org/users/1204444/items/IA9X5IEQ"],"itemData":{"id":4215,"type":"article-journal","title":"Impact of biodiesel fuel on cold starting of automotive direct injection diesel engines","container-title":"Energy","page":"653-660","volume":"73","source":"ScienceDirect","abstract":"The use of biodiesel fuels in diesel engines is gaining attention as a promising solution to control CO2 emissions. Great research efforts have been carried out to identify the impact of biodiesel physical and chemical properties on engine systems and processes. Most of these investigations were performed in warm conditions, but the suitability of biodiesel for starting the engine at under-zero ambient temperatures has not widely evaluated. The surface tension and the viscosity of biodiesel fuels are higher compared to those of standard diesel and, in cold conditions, these differences become critical since the injection fuel rate is largely affected and consequently the combustion process can be deteriorated. In order to improve its flow characteristics at cold temperatures and make them more suitable for low temperatures operation, additives are used in biodiesel fuels. In this paper the suitability of different biodiesel fuels, with and without additives, for cold starting of DI (direct injection) diesel engines has been evaluated. The results have shown that the engine start-ability with pure biodiesel fuels can be largely deteriorated. However, using diesel/biodiesel blends the start-ability of the engine can be recovered with the additional benefit of reducing the opacity peak of the exhaust gases.","DOI":"10.1016/j.energy.2014.06.062","ISSN":"0360-5442","journalAbbreviation":"Energy","author":[{"family":"Broatch","given":"A."},{"family":"Tormos","given":"B."},{"family":"Olmeda","given":"P."},{"family":"Novella","given":"R."}],"issued":{"date-parts":[["2014",8,14]]}}},{"id":4217,"uris":["http://zotero.org/users/1204444/items/XXNT4EK6"],"uri":["http://zotero.org/users/1204444/items/XXNT4EK6"],"itemData":{"id":4217,"type":"chapter","title":"Biodiesel Production, Properties, and Feedstocks","container-title":"Biofuels","publisher":"Springer New York","page":"285-347","source":"link.springer.com","abstract":"Biodiesel, defined as the mono-alkyl esters of vegetable oils or animal fats, is an environmentally attractive alternative to conventional petroleum diesel fuel (petrodiesel). Produced by transesterification with a monohydric alcohol, ­usually methanol, biodiesel has many important technical advantages over petrodiesel, such as inherent lubricity, low toxicity, derivation from a renewable and domestic feedstock, superior flash point and biodegradability, negligible sulfur content, and lower exhaust emissions. Important disadvantages of biodiesel include high feedstock cost, inferior storage and oxidative stability, lower volumetric energy content, inferior low-temperature operability, and in some cases, higher NO x exhaust emissions. This chapter covers the process by which biodiesel is prepared, the types of catalysts that may be used for the production of biodiesel, the influence of free fatty acids on biodiesel production, the use of different monohydric alcohols in the preparation of biodiesel, the influence of biodiesel composition on fuel properties, the influence of blending biodiesel with other fuels on fuel properties, alternative uses for biodiesel, and value-added uses of glycerol, a co-product of biodiesel production. A particular emphasis is placed on alternative feedstocks for biodiesel production. Lastly, future challenges and outlook for biodiesel are discussed.","URL":"http://link.springer.com/chapter/10.1007/978-1-4419-7145-6_15","ISBN":"978-1-4419-7144-9","language":"en","author":[{"family":"Moser","given":"Bryan R."}],"editor":[{"family":"Tomes","given":"Dwight"},{"family":"Lakshmanan","given":"Prakash"},{"family":"Songstad","given":"David"}],"issued":{"date-parts":[["2011"]]},"accessed":{"date-parts":[["2015",10,22]]}}}],"schema":"https://github.com/citation-style-language/schema/raw/master/csl-citation.json"} </w:instrText>
      </w:r>
      <w:r w:rsidR="00BD03EC" w:rsidRPr="005B3C0C">
        <w:rPr>
          <w:szCs w:val="24"/>
        </w:rPr>
        <w:fldChar w:fldCharType="separate"/>
      </w:r>
      <w:r w:rsidR="00473EBC" w:rsidRPr="00473EBC">
        <w:rPr>
          <w:rFonts w:ascii="Calibri" w:hAnsi="Calibri"/>
        </w:rPr>
        <w:t xml:space="preserve">(Atabani </w:t>
      </w:r>
      <w:r w:rsidR="00490409" w:rsidRPr="00490409">
        <w:rPr>
          <w:rFonts w:ascii="Calibri" w:hAnsi="Calibri"/>
          <w:i/>
        </w:rPr>
        <w:t>et al</w:t>
      </w:r>
      <w:r w:rsidR="00473EBC" w:rsidRPr="00473EBC">
        <w:rPr>
          <w:rFonts w:ascii="Calibri" w:hAnsi="Calibri"/>
        </w:rPr>
        <w:t xml:space="preserve">., 2012; Broatch </w:t>
      </w:r>
      <w:r w:rsidR="00490409" w:rsidRPr="00490409">
        <w:rPr>
          <w:rFonts w:ascii="Calibri" w:hAnsi="Calibri"/>
          <w:i/>
        </w:rPr>
        <w:t>et al</w:t>
      </w:r>
      <w:r w:rsidR="00473EBC" w:rsidRPr="00473EBC">
        <w:rPr>
          <w:rFonts w:ascii="Calibri" w:hAnsi="Calibri"/>
        </w:rPr>
        <w:t>., 2014; Moser, 2011)</w:t>
      </w:r>
      <w:r w:rsidR="00BD03EC" w:rsidRPr="005B3C0C">
        <w:rPr>
          <w:szCs w:val="24"/>
        </w:rPr>
        <w:fldChar w:fldCharType="end"/>
      </w:r>
      <w:r w:rsidRPr="005B3C0C">
        <w:rPr>
          <w:szCs w:val="24"/>
        </w:rPr>
        <w:t>.</w:t>
      </w:r>
    </w:p>
    <w:p w14:paraId="737F4FA4" w14:textId="1BB4A348" w:rsidR="005B3C0C" w:rsidRDefault="005B3C0C" w:rsidP="005B3C0C">
      <w:pPr>
        <w:spacing w:line="360" w:lineRule="auto"/>
        <w:rPr>
          <w:szCs w:val="24"/>
        </w:rPr>
      </w:pPr>
      <w:r w:rsidRPr="005B3C0C">
        <w:rPr>
          <w:szCs w:val="24"/>
        </w:rPr>
        <w:lastRenderedPageBreak/>
        <w:t xml:space="preserve"> In recent years there has been a research effort to develop a biofuel conversion process which avoids the disadvantages of biodiesel and create a high energy density fuel more similar to petroleum, removing the need for any expensive and time consuming modifications to existing infrastructure or engines (</w:t>
      </w:r>
      <w:r w:rsidRPr="005B3C0C">
        <w:t xml:space="preserve">Serrano-Ruiz </w:t>
      </w:r>
      <w:r w:rsidR="00490409" w:rsidRPr="00490409">
        <w:rPr>
          <w:i/>
        </w:rPr>
        <w:t>et al</w:t>
      </w:r>
      <w:r w:rsidRPr="005B3C0C">
        <w:t>., 2012)</w:t>
      </w:r>
      <w:r w:rsidRPr="005B3C0C">
        <w:rPr>
          <w:szCs w:val="24"/>
        </w:rPr>
        <w:t xml:space="preserve">. The main chemical goals of these processes are to reduce oxygen content (improve energy density), reduce saturation, and allow production of a versatile fuel. The primary technological advances have been with a process called hydrotreatment. The process uses hydrogen at high pressure in the presence of a metal catalyst to convert TAG or FAMES to a ‘green diesel’ or ‘renewable diesel’ fuel (Figure </w:t>
      </w:r>
      <w:r w:rsidR="00C05013">
        <w:rPr>
          <w:szCs w:val="24"/>
        </w:rPr>
        <w:t>11</w:t>
      </w:r>
      <w:r w:rsidRPr="005B3C0C">
        <w:rPr>
          <w:szCs w:val="24"/>
        </w:rPr>
        <w:t xml:space="preserve">). For TAG conversions; first the double bonds are hydrogenated (increasing saturation); secondly the TAG undergoes hydrogenolysis, breaking the C-O bonds within the glycerol backbone, to create propane and 3 free fatty acids. The fatty acid then undergoes deoxygenation through either hydro-deoxygenation (HDO, cycle of hydrogenation and dehydrations), to create </w:t>
      </w:r>
      <w:r w:rsidRPr="005B3C0C">
        <w:rPr>
          <w:i/>
          <w:szCs w:val="24"/>
        </w:rPr>
        <w:t>n-</w:t>
      </w:r>
      <w:r w:rsidRPr="005B3C0C">
        <w:rPr>
          <w:szCs w:val="24"/>
        </w:rPr>
        <w:t>alkanes with the same number of carbon atoms as the original FAs, or a process called decarbonylation/decarboxylation (HDC), which reduces the carbon number by one and releases CO</w:t>
      </w:r>
      <w:r w:rsidRPr="005B3C0C">
        <w:rPr>
          <w:szCs w:val="24"/>
          <w:vertAlign w:val="subscript"/>
        </w:rPr>
        <w:t xml:space="preserve">x </w:t>
      </w:r>
      <w:r w:rsidRPr="005B3C0C">
        <w:rPr>
          <w:szCs w:val="24"/>
        </w:rPr>
        <w:t>but has a lower hydrogen demand</w:t>
      </w:r>
      <w:r w:rsidRPr="005B3C0C">
        <w:rPr>
          <w:szCs w:val="24"/>
          <w:vertAlign w:val="subscript"/>
        </w:rPr>
        <w:t xml:space="preserve"> </w:t>
      </w:r>
      <w:r w:rsidR="00BD03EC" w:rsidRPr="005B3C0C">
        <w:rPr>
          <w:szCs w:val="24"/>
          <w:vertAlign w:val="subscript"/>
        </w:rPr>
        <w:fldChar w:fldCharType="begin"/>
      </w:r>
      <w:r w:rsidR="00790A49">
        <w:rPr>
          <w:szCs w:val="24"/>
          <w:vertAlign w:val="subscript"/>
        </w:rPr>
        <w:instrText xml:space="preserve"> ADDIN ZOTERO_ITEM CSL_CITATION {"citationID":"151t5bv5qe","properties":{"formattedCitation":"(Santillan-Jimenez and Crocker, 2012)","plainCitation":"(Santillan-Jimenez and Crocker, 2012)"},"citationItems":[{"id":4221,"uris":["http://zotero.org/users/1204444/items/DFE4AWGP"],"uri":["http://zotero.org/users/1204444/items/DFE4AWGP"],"itemData":{"id":4221,"type":"article-journal","title":"Catalytic deoxygenation of fatty acids and their derivatives to hydrocarbon fuels via decarboxylation/decarbonylation","container-title":"Journal of Chemical Technology &amp; Biotechnology","page":"1041-1050","volume":"87","issue":"8","source":"Wiley Online Library","abstract":"Fatty acids and their derivatives can be converted to renewable and carbon-neutral fuel-like hydrocarbons that are entirely fungible with fossil fuels. Typically, these hydrocarbon-based biofuels are obtained through hydrotreating, a method which has the significant disadvantages of requiring problematic sulfided catalysts and high pressures of hydrogen. In recent years, decarboxylation/decarbonylation has been proposed as an alternative method, as this approach has the advantages of permitting the use of simpler catalysts and requiring less hydrogen than hydrotreating. In this contribution, the deoxygenation of fatty acids and their derivatives to fuel-like hydrocarbons via decarboxylation/decarbonylation is critically reviewed. The main aspects discussed include the influence of the feed, catalyst, reactor system and reaction conditions on the decarboxylation/decarbonylation reaction, as well as the reaction mechanism and catalyst deactivation/regeneration. Copyright © 2012 Society of Chemical Industry","DOI":"10.1002/jctb.3775","ISSN":"1097-4660","journalAbbreviation":"J. Chem. Technol. Biotechnol.","language":"en","author":[{"family":"Santillan-Jimenez","given":"Eduardo"},{"family":"Crocker","given":"Mark"}],"issued":{"date-parts":[["2012",8,1]]}}}],"schema":"https://github.com/citation-style-language/schema/raw/master/csl-citation.json"} </w:instrText>
      </w:r>
      <w:r w:rsidR="00BD03EC" w:rsidRPr="005B3C0C">
        <w:rPr>
          <w:szCs w:val="24"/>
          <w:vertAlign w:val="subscript"/>
        </w:rPr>
        <w:fldChar w:fldCharType="separate"/>
      </w:r>
      <w:r w:rsidR="00473EBC" w:rsidRPr="00473EBC">
        <w:rPr>
          <w:rFonts w:ascii="Calibri" w:hAnsi="Calibri"/>
        </w:rPr>
        <w:t>(Santillan-Jimenez and Crocker, 2012)</w:t>
      </w:r>
      <w:r w:rsidR="00BD03EC" w:rsidRPr="005B3C0C">
        <w:rPr>
          <w:szCs w:val="24"/>
        </w:rPr>
        <w:fldChar w:fldCharType="end"/>
      </w:r>
      <w:r w:rsidRPr="005B3C0C">
        <w:rPr>
          <w:szCs w:val="24"/>
          <w:vertAlign w:val="subscript"/>
        </w:rPr>
        <w:t xml:space="preserve">. </w:t>
      </w:r>
      <w:r w:rsidRPr="005B3C0C">
        <w:rPr>
          <w:szCs w:val="24"/>
        </w:rPr>
        <w:t xml:space="preserve">These alkanes can then be isomerised into iso-alkanes, cracked into shorter carbon-chain alkanes, and cyclization to produce cycloalkanes (which can be converted to aromatics) </w:t>
      </w:r>
      <w:r w:rsidR="00BD03EC" w:rsidRPr="005B3C0C">
        <w:rPr>
          <w:szCs w:val="24"/>
          <w:vertAlign w:val="subscript"/>
        </w:rPr>
        <w:fldChar w:fldCharType="begin"/>
      </w:r>
      <w:r w:rsidR="00790A49">
        <w:rPr>
          <w:szCs w:val="24"/>
          <w:vertAlign w:val="subscript"/>
        </w:rPr>
        <w:instrText xml:space="preserve"> ADDIN ZOTERO_ITEM CSL_CITATION {"citationID":"DYXR7bJp","properties":{"formattedCitation":"(Santillan-Jimenez and Crocker, 2012)","plainCitation":"(Santillan-Jimenez and Crocker, 2012)"},"citationItems":[{"id":4221,"uris":["http://zotero.org/users/1204444/items/DFE4AWGP"],"uri":["http://zotero.org/users/1204444/items/DFE4AWGP"],"itemData":{"id":4221,"type":"article-journal","title":"Catalytic deoxygenation of fatty acids and their derivatives to hydrocarbon fuels via decarboxylation/decarbonylation","container-title":"Journal of Chemical Technology &amp; Biotechnology","page":"1041-1050","volume":"87","issue":"8","source":"Wiley Online Library","abstract":"Fatty acids and their derivatives can be converted to renewable and carbon-neutral fuel-like hydrocarbons that are entirely fungible with fossil fuels. Typically, these hydrocarbon-based biofuels are obtained through hydrotreating, a method which has the significant disadvantages of requiring problematic sulfided catalysts and high pressures of hydrogen. In recent years, decarboxylation/decarbonylation has been proposed as an alternative method, as this approach has the advantages of permitting the use of simpler catalysts and requiring less hydrogen than hydrotreating. In this contribution, the deoxygenation of fatty acids and their derivatives to fuel-like hydrocarbons via decarboxylation/decarbonylation is critically reviewed. The main aspects discussed include the influence of the feed, catalyst, reactor system and reaction conditions on the decarboxylation/decarbonylation reaction, as well as the reaction mechanism and catalyst deactivation/regeneration. Copyright © 2012 Society of Chemical Industry","DOI":"10.1002/jctb.3775","ISSN":"1097-4660","journalAbbreviation":"J. Chem. Technol. Biotechnol.","language":"en","author":[{"family":"Santillan-Jimenez","given":"Eduardo"},{"family":"Crocker","given":"Mark"}],"issued":{"date-parts":[["2012",8,1]]}}}],"schema":"https://github.com/citation-style-language/schema/raw/master/csl-citation.json"} </w:instrText>
      </w:r>
      <w:r w:rsidR="00BD03EC" w:rsidRPr="005B3C0C">
        <w:rPr>
          <w:szCs w:val="24"/>
          <w:vertAlign w:val="subscript"/>
        </w:rPr>
        <w:fldChar w:fldCharType="separate"/>
      </w:r>
      <w:r w:rsidR="00473EBC" w:rsidRPr="00473EBC">
        <w:rPr>
          <w:rFonts w:ascii="Calibri" w:hAnsi="Calibri"/>
        </w:rPr>
        <w:t>(Santillan-Jimenez and Crocker, 2012)</w:t>
      </w:r>
      <w:r w:rsidR="00BD03EC" w:rsidRPr="005B3C0C">
        <w:rPr>
          <w:szCs w:val="24"/>
        </w:rPr>
        <w:fldChar w:fldCharType="end"/>
      </w:r>
      <w:r w:rsidRPr="005B3C0C">
        <w:rPr>
          <w:szCs w:val="24"/>
        </w:rPr>
        <w:t>. While green diesel is commercially available from other feedstocks, this approach has been developed for algae in the NAABB programme with a biofuel processing company UOP (who process Solazyme algal TAGs to form Soladiesel</w:t>
      </w:r>
      <w:r w:rsidRPr="005B3C0C">
        <w:rPr>
          <w:szCs w:val="24"/>
          <w:vertAlign w:val="subscript"/>
        </w:rPr>
        <w:t>RD</w:t>
      </w:r>
      <w:r w:rsidRPr="005B3C0C">
        <w:rPr>
          <w:szCs w:val="24"/>
        </w:rPr>
        <w:t xml:space="preserve">®) and independently by Neste Oil (process algal TAGs from Cellena) </w:t>
      </w:r>
      <w:r w:rsidR="00BD03EC" w:rsidRPr="005B3C0C">
        <w:rPr>
          <w:szCs w:val="24"/>
        </w:rPr>
        <w:fldChar w:fldCharType="begin"/>
      </w:r>
      <w:r w:rsidR="00790A49">
        <w:rPr>
          <w:szCs w:val="24"/>
        </w:rPr>
        <w:instrText xml:space="preserve"> ADDIN ZOTERO_ITEM CSL_CITATION {"citationID":"zVp7Y4D6","properties":{"formattedCitation":"(NAABB, 2014a; Santillan-Jimenez and Crocker, 2012; Westfall and Gardner, 2011)","plainCitation":"(NAABB, 2014a; Santillan-Jimenez and Crocker, 2012; Westfall and Gardner, 2011)"},"citationItems":[{"id":4223,"uris":["http://zotero.org/users/1204444/items/UFDR4KU7"],"uri":["http://zotero.org/users/1204444/items/UFDR4KU7"],"itemData":{"id":4223,"type":"report","title":"NAABB Full Final Report: Section 2","publisher":"National Alliance for Advance Biofuels and Bioproducts","URL":"http://energy.gov/sites/prod/files/2014/07/f18/naabb_full_final_report_section_II.pdf","author":[{"family":"NAABB","given":""}],"issued":{"date-parts":[["2014"]]}}},{"id":4221,"uris":["http://zotero.org/users/1204444/items/DFE4AWGP"],"uri":["http://zotero.org/users/1204444/items/DFE4AWGP"],"itemData":{"id":4221,"type":"article-journal","title":"Catalytic deoxygenation of fatty acids and their derivatives to hydrocarbon fuels via decarboxylation/decarbonylation","container-title":"Journal of Chemical Technology &amp; Biotechnology","page":"1041-1050","volume":"87","issue":"8","source":"Wiley Online Library","abstract":"Fatty acids and their derivatives can be converted to renewable and carbon-neutral fuel-like hydrocarbons that are entirely fungible with fossil fuels. Typically, these hydrocarbon-based biofuels are obtained through hydrotreating, a method which has the significant disadvantages of requiring problematic sulfided catalysts and high pressures of hydrogen. In recent years, decarboxylation/decarbonylation has been proposed as an alternative method, as this approach has the advantages of permitting the use of simpler catalysts and requiring less hydrogen than hydrotreating. In this contribution, the deoxygenation of fatty acids and their derivatives to fuel-like hydrocarbons via decarboxylation/decarbonylation is critically reviewed. The main aspects discussed include the influence of the feed, catalyst, reactor system and reaction conditions on the decarboxylation/decarbonylation reaction, as well as the reaction mechanism and catalyst deactivation/regeneration. Copyright © 2012 Society of Chemical Industry","DOI":"10.1002/jctb.3775","ISSN":"1097-4660","journalAbbreviation":"J. Chem. Technol. Biotechnol.","language":"en","author":[{"family":"Santillan-Jimenez","given":"Eduardo"},{"family":"Crocker","given":"Mark"}],"issued":{"date-parts":[["2012",8,1]]}}},{"id":4088,"uris":["http://zotero.org/users/1204444/items/3QPDB8P2"],"uri":["http://zotero.org/users/1204444/items/3QPDB8P2"],"itemData":{"id":4088,"type":"article-journal","title":"Industrial fermentation of renewable diesel fuels","container-title":"Current Opinion in Biotechnology","collection-title":"Energy biotechnology – Environmental biotechnology","page":"344-350","volume":"22","issue":"3","source":"ScienceDirect","abstract":"In commodity chemicals, cost drives everything. A working class family of four drives up to the gas pumps and faces a choice of a renewable diesel or petroleum diesel. Renewable diesel costs $0.50 more per gallon. Which fuel do they pick? Petroleum diesel will be the winner every time, unless the renewable fuel can achieve cost and performance parity with petrol. Nascent producers of advanced biofuels, including Amyris, LS9, Neste and Solazyme, aim to deliver renewable diesel fuels that not only meet the cost challenge, but also exceed the storage, transport, engine performance and emissions properties of petroleum diesel.","DOI":"10.1016/j.copbio.2011.04.023","ISSN":"0958-1669","journalAbbreviation":"Current Opinion in Biotechnology","author":[{"family":"Westfall","given":"Patrick J"},{"family":"Gardner","given":"Timothy S"}],"issued":{"date-parts":[["2011",6]]}}}],"schema":"https://github.com/citation-style-language/schema/raw/master/csl-citation.json"} </w:instrText>
      </w:r>
      <w:r w:rsidR="00BD03EC" w:rsidRPr="005B3C0C">
        <w:rPr>
          <w:szCs w:val="24"/>
        </w:rPr>
        <w:fldChar w:fldCharType="separate"/>
      </w:r>
      <w:r w:rsidR="00473EBC" w:rsidRPr="00473EBC">
        <w:rPr>
          <w:rFonts w:ascii="Calibri" w:hAnsi="Calibri"/>
        </w:rPr>
        <w:t>(NAABB, 2014a; Santillan-Jimenez and Crocker, 2012; Westfall and Gardner, 2011)</w:t>
      </w:r>
      <w:r w:rsidR="00BD03EC" w:rsidRPr="005B3C0C">
        <w:rPr>
          <w:szCs w:val="24"/>
        </w:rPr>
        <w:fldChar w:fldCharType="end"/>
      </w:r>
      <w:r w:rsidRPr="005B3C0C">
        <w:rPr>
          <w:szCs w:val="24"/>
        </w:rPr>
        <w:t xml:space="preserve">. Green diesel is a like-for-like replacement of diesel, and offers the emission advantages of both biodiesel and diesel; in </w:t>
      </w:r>
      <w:r w:rsidR="00561CB2" w:rsidRPr="005B3C0C">
        <w:rPr>
          <w:szCs w:val="24"/>
        </w:rPr>
        <w:t>addition,</w:t>
      </w:r>
      <w:r w:rsidRPr="005B3C0C">
        <w:rPr>
          <w:szCs w:val="24"/>
        </w:rPr>
        <w:t xml:space="preserve"> the versatility of the hydrotreament process allows the production of high quality jet fuels. Although there are some hurdles related to catalyst poisoning and hydrogen consumption, the advantages of green diesel over biodiesel indicate that this technology will become the dominant production method (Serrano-Ruiz </w:t>
      </w:r>
      <w:r w:rsidR="00490409" w:rsidRPr="00490409">
        <w:rPr>
          <w:i/>
          <w:szCs w:val="24"/>
        </w:rPr>
        <w:t>et al</w:t>
      </w:r>
      <w:r w:rsidRPr="005B3C0C">
        <w:rPr>
          <w:szCs w:val="24"/>
        </w:rPr>
        <w:t>., 2012).</w:t>
      </w:r>
    </w:p>
    <w:p w14:paraId="3F61725C" w14:textId="1CD819AA" w:rsidR="0081741E" w:rsidRDefault="0081741E" w:rsidP="005B3C0C">
      <w:pPr>
        <w:spacing w:line="360" w:lineRule="auto"/>
        <w:rPr>
          <w:szCs w:val="24"/>
        </w:rPr>
      </w:pPr>
    </w:p>
    <w:p w14:paraId="41E94195" w14:textId="77777777" w:rsidR="0081741E" w:rsidRDefault="0081741E" w:rsidP="005B3C0C">
      <w:pPr>
        <w:spacing w:line="360" w:lineRule="auto"/>
        <w:rPr>
          <w:szCs w:val="24"/>
        </w:rPr>
      </w:pPr>
    </w:p>
    <w:p w14:paraId="761F31A6" w14:textId="59E82F23" w:rsidR="00B11E76" w:rsidRDefault="0081741E" w:rsidP="005B3C0C">
      <w:pPr>
        <w:spacing w:line="360" w:lineRule="auto"/>
        <w:rPr>
          <w:szCs w:val="24"/>
        </w:rPr>
      </w:pPr>
      <w:r>
        <w:rPr>
          <w:noProof/>
          <w:lang w:eastAsia="en-GB"/>
        </w:rPr>
        <w:lastRenderedPageBreak/>
        <w:drawing>
          <wp:anchor distT="0" distB="0" distL="114300" distR="114300" simplePos="0" relativeHeight="252029440" behindDoc="0" locked="0" layoutInCell="1" allowOverlap="1" wp14:anchorId="623347FE" wp14:editId="7EB3CDD5">
            <wp:simplePos x="0" y="0"/>
            <wp:positionH relativeFrom="column">
              <wp:posOffset>5124</wp:posOffset>
            </wp:positionH>
            <wp:positionV relativeFrom="paragraph">
              <wp:posOffset>162780</wp:posOffset>
            </wp:positionV>
            <wp:extent cx="5415280" cy="1262358"/>
            <wp:effectExtent l="0" t="0" r="0" b="0"/>
            <wp:wrapNone/>
            <wp:docPr id="899" name="Picture 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81340" b="-20585"/>
                    <a:stretch/>
                  </pic:blipFill>
                  <pic:spPr bwMode="auto">
                    <a:xfrm>
                      <a:off x="0" y="0"/>
                      <a:ext cx="5415280" cy="12623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2025344" behindDoc="0" locked="0" layoutInCell="1" allowOverlap="1" wp14:anchorId="2D30535F" wp14:editId="52EC4E67">
            <wp:simplePos x="0" y="0"/>
            <wp:positionH relativeFrom="column">
              <wp:posOffset>5124</wp:posOffset>
            </wp:positionH>
            <wp:positionV relativeFrom="paragraph">
              <wp:posOffset>68185</wp:posOffset>
            </wp:positionV>
            <wp:extent cx="5416550" cy="4573855"/>
            <wp:effectExtent l="0" t="0" r="0" b="0"/>
            <wp:wrapNone/>
            <wp:docPr id="897" name="Picture 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1573" b="-20586"/>
                    <a:stretch/>
                  </pic:blipFill>
                  <pic:spPr bwMode="auto">
                    <a:xfrm>
                      <a:off x="0" y="0"/>
                      <a:ext cx="5416550" cy="4573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28F7">
        <w:rPr>
          <w:noProof/>
          <w:szCs w:val="24"/>
          <w:lang w:eastAsia="en-GB"/>
        </w:rPr>
        <mc:AlternateContent>
          <mc:Choice Requires="wpg">
            <w:drawing>
              <wp:anchor distT="0" distB="0" distL="114300" distR="114300" simplePos="0" relativeHeight="251781632" behindDoc="0" locked="0" layoutInCell="1" allowOverlap="1" wp14:anchorId="5A5D8CC1" wp14:editId="4E88A028">
                <wp:simplePos x="0" y="0"/>
                <wp:positionH relativeFrom="column">
                  <wp:posOffset>0</wp:posOffset>
                </wp:positionH>
                <wp:positionV relativeFrom="paragraph">
                  <wp:posOffset>60960</wp:posOffset>
                </wp:positionV>
                <wp:extent cx="5349240" cy="5295265"/>
                <wp:effectExtent l="0" t="0" r="0" b="635"/>
                <wp:wrapNone/>
                <wp:docPr id="756" name="Group 7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49240" cy="5295265"/>
                          <a:chOff x="7462" y="9394"/>
                          <a:chExt cx="53499" cy="51983"/>
                        </a:xfrm>
                      </wpg:grpSpPr>
                      <wps:wsp>
                        <wps:cNvPr id="757" name="Text Box 62"/>
                        <wps:cNvSpPr txBox="1">
                          <a:spLocks noChangeArrowheads="1"/>
                        </wps:cNvSpPr>
                        <wps:spPr bwMode="auto">
                          <a:xfrm>
                            <a:off x="7462" y="54534"/>
                            <a:ext cx="53499" cy="684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D9FD133" w14:textId="77777777" w:rsidR="003B14DC" w:rsidRDefault="003B14DC" w:rsidP="005B3C0C">
                              <w:pPr>
                                <w:spacing w:line="360" w:lineRule="auto"/>
                                <w:rPr>
                                  <w:rFonts w:ascii="Calibri" w:hAnsi="Calibri"/>
                                  <w:sz w:val="20"/>
                                  <w:szCs w:val="20"/>
                                </w:rPr>
                              </w:pPr>
                              <w:r w:rsidRPr="00684F0D">
                                <w:rPr>
                                  <w:b/>
                                  <w:sz w:val="20"/>
                                  <w:szCs w:val="20"/>
                                </w:rPr>
                                <w:t xml:space="preserve">Figure </w:t>
                              </w:r>
                              <w:r>
                                <w:rPr>
                                  <w:b/>
                                  <w:sz w:val="20"/>
                                  <w:szCs w:val="20"/>
                                </w:rPr>
                                <w:t xml:space="preserve">11. </w:t>
                              </w:r>
                              <w:r>
                                <w:rPr>
                                  <w:sz w:val="20"/>
                                  <w:szCs w:val="20"/>
                                </w:rPr>
                                <w:t xml:space="preserve">Hydrotreatment reaction pathways to convert TAG to green diesel or jet fuel </w:t>
                              </w:r>
                              <w:r w:rsidRPr="00484E2A">
                                <w:rPr>
                                  <w:sz w:val="20"/>
                                  <w:szCs w:val="20"/>
                                </w:rPr>
                                <w:t>(</w:t>
                              </w:r>
                              <w:r w:rsidRPr="00484E2A">
                                <w:rPr>
                                  <w:rFonts w:ascii="Calibri" w:hAnsi="Calibri"/>
                                  <w:sz w:val="20"/>
                                  <w:szCs w:val="20"/>
                                </w:rPr>
                                <w:t>Serrano-</w:t>
                              </w:r>
                              <w:r w:rsidRPr="00BC005D">
                                <w:rPr>
                                  <w:rFonts w:ascii="Calibri" w:hAnsi="Calibri"/>
                                </w:rPr>
                                <w:t xml:space="preserve">Ruiz </w:t>
                              </w:r>
                              <w:r w:rsidRPr="00490409">
                                <w:rPr>
                                  <w:rFonts w:ascii="Calibri" w:hAnsi="Calibri"/>
                                  <w:i/>
                                  <w:sz w:val="20"/>
                                  <w:szCs w:val="20"/>
                                </w:rPr>
                                <w:t>et al</w:t>
                              </w:r>
                              <w:r w:rsidRPr="00484E2A">
                                <w:rPr>
                                  <w:rFonts w:ascii="Calibri" w:hAnsi="Calibri"/>
                                  <w:sz w:val="20"/>
                                  <w:szCs w:val="20"/>
                                </w:rPr>
                                <w:t>., 2012)</w:t>
                              </w:r>
                            </w:p>
                            <w:p w14:paraId="772988CF" w14:textId="77777777" w:rsidR="003B14DC" w:rsidRDefault="003B14DC" w:rsidP="005B3C0C">
                              <w:pPr>
                                <w:spacing w:line="360" w:lineRule="auto"/>
                                <w:rPr>
                                  <w:rFonts w:ascii="Calibri" w:hAnsi="Calibri"/>
                                  <w:sz w:val="20"/>
                                  <w:szCs w:val="20"/>
                                </w:rPr>
                              </w:pPr>
                            </w:p>
                            <w:p w14:paraId="0F727400" w14:textId="77777777" w:rsidR="003B14DC" w:rsidRDefault="003B14DC" w:rsidP="005B3C0C">
                              <w:pPr>
                                <w:spacing w:line="360" w:lineRule="auto"/>
                                <w:rPr>
                                  <w:rFonts w:ascii="Calibri" w:hAnsi="Calibri"/>
                                  <w:sz w:val="20"/>
                                  <w:szCs w:val="20"/>
                                </w:rPr>
                              </w:pPr>
                            </w:p>
                            <w:p w14:paraId="34D8CEC9" w14:textId="77777777" w:rsidR="003B14DC" w:rsidRPr="00BE10C4" w:rsidRDefault="003B14DC" w:rsidP="005B3C0C">
                              <w:pPr>
                                <w:spacing w:line="360" w:lineRule="auto"/>
                                <w:rPr>
                                  <w:sz w:val="20"/>
                                  <w:szCs w:val="20"/>
                                </w:rPr>
                              </w:pPr>
                            </w:p>
                            <w:p w14:paraId="7C81C3FE" w14:textId="77777777" w:rsidR="003B14DC" w:rsidRPr="00684F0D" w:rsidRDefault="003B14DC" w:rsidP="005B3C0C">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758" name="Picture 331"/>
                          <pic:cNvPicPr>
                            <a:picLocks noChangeAspect="1"/>
                          </pic:cNvPicPr>
                        </pic:nvPicPr>
                        <pic:blipFill>
                          <a:blip r:embed="rId29">
                            <a:extLst>
                              <a:ext uri="{28A0092B-C50C-407E-A947-70E740481C1C}">
                                <a14:useLocalDpi xmlns:a14="http://schemas.microsoft.com/office/drawing/2010/main" val="0"/>
                              </a:ext>
                            </a:extLst>
                          </a:blip>
                          <a:srcRect l="2762" b="6967"/>
                          <a:stretch>
                            <a:fillRect/>
                          </a:stretch>
                        </pic:blipFill>
                        <pic:spPr bwMode="auto">
                          <a:xfrm>
                            <a:off x="9824" y="9394"/>
                            <a:ext cx="48757" cy="449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w:pict>
              <v:group w14:anchorId="5A5D8CC1" id="Group 756" o:spid="_x0000_s1085" style="position:absolute;left:0;text-align:left;margin-left:0;margin-top:4.8pt;width:421.2pt;height:416.95pt;z-index:251781632;mso-width-relative:margin;mso-height-relative:margin" coordorigin="7462,9394" coordsize="53499,51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">
                <v:shape id="Text Box 62" o:spid="_x0000_s1086" type="#_x0000_t202" style="position:absolute;left:7462;top:54534;width:53499;height:6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" filled="f" stroked="f">
                  <v:textbox>
                    <w:txbxContent>
                      <w:p w14:paraId="7D9FD133" w14:textId="77777777" w:rsidR="003B14DC" w:rsidRDefault="003B14DC" w:rsidP="005B3C0C">
                        <w:pPr>
                          <w:spacing w:line="360" w:lineRule="auto"/>
                          <w:rPr>
                            <w:rFonts w:ascii="Calibri" w:hAnsi="Calibri"/>
                            <w:sz w:val="20"/>
                            <w:szCs w:val="20"/>
                          </w:rPr>
                        </w:pPr>
                        <w:r w:rsidRPr="00684F0D">
                          <w:rPr>
                            <w:b/>
                            <w:sz w:val="20"/>
                            <w:szCs w:val="20"/>
                          </w:rPr>
                          <w:t xml:space="preserve">Figure </w:t>
                        </w:r>
                        <w:r>
                          <w:rPr>
                            <w:b/>
                            <w:sz w:val="20"/>
                            <w:szCs w:val="20"/>
                          </w:rPr>
                          <w:t xml:space="preserve">11. </w:t>
                        </w:r>
                        <w:r>
                          <w:rPr>
                            <w:sz w:val="20"/>
                            <w:szCs w:val="20"/>
                          </w:rPr>
                          <w:t xml:space="preserve">Hydrotreatment reaction pathways to convert TAG to green diesel or jet fuel </w:t>
                        </w:r>
                        <w:r w:rsidRPr="00484E2A">
                          <w:rPr>
                            <w:sz w:val="20"/>
                            <w:szCs w:val="20"/>
                          </w:rPr>
                          <w:t>(</w:t>
                        </w:r>
                        <w:r w:rsidRPr="00484E2A">
                          <w:rPr>
                            <w:rFonts w:ascii="Calibri" w:hAnsi="Calibri"/>
                            <w:sz w:val="20"/>
                            <w:szCs w:val="20"/>
                          </w:rPr>
                          <w:t>Serrano-</w:t>
                        </w:r>
                        <w:r w:rsidRPr="00BC005D">
                          <w:rPr>
                            <w:rFonts w:ascii="Calibri" w:hAnsi="Calibri"/>
                          </w:rPr>
                          <w:t xml:space="preserve">Ruiz </w:t>
                        </w:r>
                        <w:r w:rsidRPr="00490409">
                          <w:rPr>
                            <w:rFonts w:ascii="Calibri" w:hAnsi="Calibri"/>
                            <w:i/>
                            <w:sz w:val="20"/>
                            <w:szCs w:val="20"/>
                          </w:rPr>
                          <w:t>et al</w:t>
                        </w:r>
                        <w:r w:rsidRPr="00484E2A">
                          <w:rPr>
                            <w:rFonts w:ascii="Calibri" w:hAnsi="Calibri"/>
                            <w:sz w:val="20"/>
                            <w:szCs w:val="20"/>
                          </w:rPr>
                          <w:t>., 2012)</w:t>
                        </w:r>
                      </w:p>
                      <w:p w14:paraId="772988CF" w14:textId="77777777" w:rsidR="003B14DC" w:rsidRDefault="003B14DC" w:rsidP="005B3C0C">
                        <w:pPr>
                          <w:spacing w:line="360" w:lineRule="auto"/>
                          <w:rPr>
                            <w:rFonts w:ascii="Calibri" w:hAnsi="Calibri"/>
                            <w:sz w:val="20"/>
                            <w:szCs w:val="20"/>
                          </w:rPr>
                        </w:pPr>
                      </w:p>
                      <w:p w14:paraId="0F727400" w14:textId="77777777" w:rsidR="003B14DC" w:rsidRDefault="003B14DC" w:rsidP="005B3C0C">
                        <w:pPr>
                          <w:spacing w:line="360" w:lineRule="auto"/>
                          <w:rPr>
                            <w:rFonts w:ascii="Calibri" w:hAnsi="Calibri"/>
                            <w:sz w:val="20"/>
                            <w:szCs w:val="20"/>
                          </w:rPr>
                        </w:pPr>
                      </w:p>
                      <w:p w14:paraId="34D8CEC9" w14:textId="77777777" w:rsidR="003B14DC" w:rsidRPr="00BE10C4" w:rsidRDefault="003B14DC" w:rsidP="005B3C0C">
                        <w:pPr>
                          <w:spacing w:line="360" w:lineRule="auto"/>
                          <w:rPr>
                            <w:sz w:val="20"/>
                            <w:szCs w:val="20"/>
                          </w:rPr>
                        </w:pPr>
                      </w:p>
                      <w:p w14:paraId="7C81C3FE" w14:textId="77777777" w:rsidR="003B14DC" w:rsidRPr="00684F0D" w:rsidRDefault="003B14DC" w:rsidP="005B3C0C">
                        <w:pPr>
                          <w:rPr>
                            <w:sz w:val="20"/>
                            <w:szCs w:val="20"/>
                          </w:rPr>
                        </w:pPr>
                      </w:p>
                    </w:txbxContent>
                  </v:textbox>
                </v:shape>
                <v:shape id="Picture 331" o:spid="_x0000_s1087" type="#_x0000_t75" style="position:absolute;left:9824;top:9394;width:48757;height:44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">
                  <v:imagedata r:id="rId30" o:title="" cropbottom="4566f" cropleft="1810f"/>
                  <v:path arrowok="t"/>
                </v:shape>
              </v:group>
            </w:pict>
          </mc:Fallback>
        </mc:AlternateContent>
      </w:r>
    </w:p>
    <w:p w14:paraId="25C09CE0" w14:textId="3B66E65A" w:rsidR="00B11E76" w:rsidRDefault="00B11E76" w:rsidP="005B3C0C">
      <w:pPr>
        <w:spacing w:line="360" w:lineRule="auto"/>
        <w:rPr>
          <w:szCs w:val="24"/>
        </w:rPr>
      </w:pPr>
    </w:p>
    <w:p w14:paraId="694F02AE" w14:textId="249FFA06" w:rsidR="00B11E76" w:rsidRDefault="00B11E76" w:rsidP="005B3C0C">
      <w:pPr>
        <w:spacing w:line="360" w:lineRule="auto"/>
        <w:rPr>
          <w:szCs w:val="24"/>
        </w:rPr>
      </w:pPr>
    </w:p>
    <w:p w14:paraId="1726CE17" w14:textId="3F2459B8" w:rsidR="00B11E76" w:rsidRDefault="00B11E76" w:rsidP="005B3C0C">
      <w:pPr>
        <w:spacing w:line="360" w:lineRule="auto"/>
        <w:rPr>
          <w:szCs w:val="24"/>
        </w:rPr>
      </w:pPr>
    </w:p>
    <w:p w14:paraId="46BD0C04" w14:textId="131AB54C" w:rsidR="00B11E76" w:rsidRDefault="00B11E76" w:rsidP="005B3C0C">
      <w:pPr>
        <w:spacing w:line="360" w:lineRule="auto"/>
        <w:rPr>
          <w:szCs w:val="24"/>
        </w:rPr>
      </w:pPr>
    </w:p>
    <w:p w14:paraId="5D82D01D" w14:textId="02C6F5FF" w:rsidR="00B11E76" w:rsidRDefault="00B11E76" w:rsidP="005B3C0C">
      <w:pPr>
        <w:spacing w:line="360" w:lineRule="auto"/>
        <w:rPr>
          <w:szCs w:val="24"/>
        </w:rPr>
      </w:pPr>
    </w:p>
    <w:p w14:paraId="7E76E07E" w14:textId="70E0F85E" w:rsidR="00B11E76" w:rsidRDefault="00B11E76" w:rsidP="005B3C0C">
      <w:pPr>
        <w:spacing w:line="360" w:lineRule="auto"/>
        <w:rPr>
          <w:szCs w:val="24"/>
        </w:rPr>
      </w:pPr>
    </w:p>
    <w:p w14:paraId="318F3A8F" w14:textId="7BE34C04" w:rsidR="00B11E76" w:rsidRDefault="00B11E76" w:rsidP="005B3C0C">
      <w:pPr>
        <w:spacing w:line="360" w:lineRule="auto"/>
        <w:rPr>
          <w:szCs w:val="24"/>
        </w:rPr>
      </w:pPr>
    </w:p>
    <w:p w14:paraId="5EC6524B" w14:textId="77777777" w:rsidR="00B11E76" w:rsidRDefault="00B11E76" w:rsidP="005B3C0C">
      <w:pPr>
        <w:spacing w:line="360" w:lineRule="auto"/>
        <w:rPr>
          <w:szCs w:val="24"/>
        </w:rPr>
      </w:pPr>
    </w:p>
    <w:p w14:paraId="794FF8FC" w14:textId="38CE8679" w:rsidR="00B11E76" w:rsidRDefault="00B11E76" w:rsidP="005B3C0C">
      <w:pPr>
        <w:spacing w:line="360" w:lineRule="auto"/>
        <w:rPr>
          <w:szCs w:val="24"/>
        </w:rPr>
      </w:pPr>
    </w:p>
    <w:p w14:paraId="0C0FD16A" w14:textId="2F2BB212" w:rsidR="00B11E76" w:rsidRDefault="00B11E76" w:rsidP="005B3C0C">
      <w:pPr>
        <w:spacing w:line="360" w:lineRule="auto"/>
        <w:rPr>
          <w:szCs w:val="24"/>
        </w:rPr>
      </w:pPr>
    </w:p>
    <w:p w14:paraId="55E17858" w14:textId="3A5B3AA6" w:rsidR="00B11E76" w:rsidRDefault="0081741E" w:rsidP="005B3C0C">
      <w:pPr>
        <w:spacing w:line="360" w:lineRule="auto"/>
        <w:rPr>
          <w:szCs w:val="24"/>
        </w:rPr>
      </w:pPr>
      <w:r>
        <w:rPr>
          <w:noProof/>
          <w:lang w:eastAsia="en-GB"/>
        </w:rPr>
        <w:drawing>
          <wp:anchor distT="0" distB="0" distL="114300" distR="114300" simplePos="0" relativeHeight="252027392" behindDoc="0" locked="0" layoutInCell="1" allowOverlap="1" wp14:anchorId="557B4D3A" wp14:editId="6A74F718">
            <wp:simplePos x="0" y="0"/>
            <wp:positionH relativeFrom="column">
              <wp:posOffset>5124</wp:posOffset>
            </wp:positionH>
            <wp:positionV relativeFrom="paragraph">
              <wp:posOffset>70244</wp:posOffset>
            </wp:positionV>
            <wp:extent cx="5415280" cy="1246593"/>
            <wp:effectExtent l="0" t="0" r="0" b="0"/>
            <wp:wrapNone/>
            <wp:docPr id="898" name="Picture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81831" b="-20585"/>
                    <a:stretch/>
                  </pic:blipFill>
                  <pic:spPr bwMode="auto">
                    <a:xfrm>
                      <a:off x="0" y="0"/>
                      <a:ext cx="5415280" cy="124659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D2A195" w14:textId="5B37EDD4" w:rsidR="00B11E76" w:rsidRDefault="00B11E76" w:rsidP="005B3C0C">
      <w:pPr>
        <w:spacing w:line="360" w:lineRule="auto"/>
        <w:rPr>
          <w:szCs w:val="24"/>
        </w:rPr>
      </w:pPr>
    </w:p>
    <w:p w14:paraId="3C8DB442" w14:textId="2F664759" w:rsidR="00B11E76" w:rsidRDefault="00B11E76" w:rsidP="005B3C0C">
      <w:pPr>
        <w:spacing w:line="360" w:lineRule="auto"/>
        <w:rPr>
          <w:szCs w:val="24"/>
        </w:rPr>
      </w:pPr>
    </w:p>
    <w:p w14:paraId="23492DBB" w14:textId="34CD290B" w:rsidR="00B11E76" w:rsidRDefault="00B11E76" w:rsidP="005B3C0C">
      <w:pPr>
        <w:spacing w:line="360" w:lineRule="auto"/>
        <w:rPr>
          <w:szCs w:val="24"/>
        </w:rPr>
      </w:pPr>
    </w:p>
    <w:p w14:paraId="496C2C09" w14:textId="77777777" w:rsidR="005B3C0C" w:rsidRPr="005B3C0C" w:rsidRDefault="005B3C0C" w:rsidP="005B3C0C">
      <w:pPr>
        <w:pStyle w:val="Heading3"/>
        <w:spacing w:after="120" w:line="360" w:lineRule="auto"/>
        <w:rPr>
          <w:b w:val="0"/>
          <w:color w:val="auto"/>
        </w:rPr>
      </w:pPr>
      <w:bookmarkStart w:id="8" w:name="_Toc462059735"/>
      <w:r w:rsidRPr="005B3C0C">
        <w:rPr>
          <w:b w:val="0"/>
          <w:color w:val="auto"/>
        </w:rPr>
        <w:t>Whole cell and lipid extracted algae (LEA) fuel conversion</w:t>
      </w:r>
      <w:bookmarkEnd w:id="8"/>
    </w:p>
    <w:p w14:paraId="55E22B96" w14:textId="77777777" w:rsidR="005B3C0C" w:rsidRPr="005B3C0C" w:rsidRDefault="005B3C0C" w:rsidP="005B3C0C">
      <w:pPr>
        <w:spacing w:line="360" w:lineRule="auto"/>
        <w:rPr>
          <w:szCs w:val="24"/>
        </w:rPr>
      </w:pPr>
      <w:r w:rsidRPr="005B3C0C">
        <w:rPr>
          <w:szCs w:val="24"/>
        </w:rPr>
        <w:t xml:space="preserve">In recent years an alternative wet biomass fuel production pathway called hydrothermal liquefaction (HTL) has been developed for algae fuel conversion. HTL is a thermochemical process which enables the conversion of wet biomass or lipid extracted biomass into a liquid fuel (bio-crude oil) by applying high temperatures (250-375°C) and pressures (4-22 MPa) </w:t>
      </w:r>
      <w:r w:rsidR="00BD03EC" w:rsidRPr="005B3C0C">
        <w:rPr>
          <w:szCs w:val="24"/>
        </w:rPr>
        <w:fldChar w:fldCharType="begin"/>
      </w:r>
      <w:r w:rsidR="00790A49">
        <w:rPr>
          <w:szCs w:val="24"/>
        </w:rPr>
        <w:instrText xml:space="preserve"> ADDIN ZOTERO_ITEM CSL_CITATION {"citationID":"23ii9vg309","properties":{"formattedCitation":"(Elliott et al., 2015)","plainCitation":"(Elliott et al., 2015)"},"citationItems":[{"id":4226,"uris":["http://zotero.org/users/1204444/items/N4VSHJEN"],"uri":["http://zotero.org/users/1204444/items/N4VSHJEN"],"itemData":{"id":4226,"type":"article-journal","title":"Hydrothermal liquefaction of biomass: Developments from batch to continuous process","container-title":"Bioresource Technology","page":"147-156","volume":"178","source":"ScienceDirect","abstract":"This review describes the recent results in hydrothermal liquefaction (HTL) of biomass in continuous-flow processing systems. Although much has been published about batch reactor tests of biomass HTL, there is only limited information yet available on continuous-flow tests, which can provide a more reasonable basis for process design and scale-up for commercialization. High-moisture biomass feedstocks are the most likely to be used in HTL. These materials are described and results of their processing are discussed. Engineered systems for HTL are described; however, they are of limited size and do not yet approach a demonstration scale of operation. With the results available, process models have been developed, and mass and energy balances determined. From these models, process costs have been calculated and provide some optimism as to the commercial likelihood of the technology.","DOI":"10.1016/j.biortech.2014.09.132","ISSN":"0960-8524","shortTitle":"Hydrothermal liquefaction of biomass","journalAbbreviation":"Bioresource Technology","author":[{"family":"Elliott","given":"Douglas C."},{"family":"Biller","given":"Patrick"},{"family":"Ross","given":"Andrew B."},{"family":"Schmidt","given":"Andrew J."},{"family":"Jones","given":"Susanne B."}],"issued":{"date-parts":[["2015",2]]}}}],"schema":"https://github.com/citation-style-language/schema/raw/master/csl-citation.json"} </w:instrText>
      </w:r>
      <w:r w:rsidR="00BD03EC" w:rsidRPr="005B3C0C">
        <w:rPr>
          <w:szCs w:val="24"/>
        </w:rPr>
        <w:fldChar w:fldCharType="separate"/>
      </w:r>
      <w:r w:rsidR="00473EBC" w:rsidRPr="00473EBC">
        <w:rPr>
          <w:rFonts w:ascii="Calibri" w:hAnsi="Calibri"/>
        </w:rPr>
        <w:t xml:space="preserve">(Elliott </w:t>
      </w:r>
      <w:r w:rsidR="00490409" w:rsidRPr="00490409">
        <w:rPr>
          <w:rFonts w:ascii="Calibri" w:hAnsi="Calibri"/>
          <w:i/>
        </w:rPr>
        <w:t>et al</w:t>
      </w:r>
      <w:r w:rsidR="00473EBC" w:rsidRPr="00473EBC">
        <w:rPr>
          <w:rFonts w:ascii="Calibri" w:hAnsi="Calibri"/>
        </w:rPr>
        <w:t>., 2015)</w:t>
      </w:r>
      <w:r w:rsidR="00BD03EC" w:rsidRPr="005B3C0C">
        <w:rPr>
          <w:szCs w:val="24"/>
        </w:rPr>
        <w:fldChar w:fldCharType="end"/>
      </w:r>
      <w:r w:rsidRPr="005B3C0C">
        <w:rPr>
          <w:szCs w:val="24"/>
        </w:rPr>
        <w:t xml:space="preserve">. In these conditions water catalyses the degradation of macromolecules and polymerisation of small molecules, enabling the conversion of carbohydrates and proteins, in addition to lipids, to an oil fuel </w:t>
      </w:r>
      <w:r w:rsidR="00BD03EC" w:rsidRPr="005B3C0C">
        <w:rPr>
          <w:szCs w:val="24"/>
        </w:rPr>
        <w:fldChar w:fldCharType="begin"/>
      </w:r>
      <w:r w:rsidR="00790A49">
        <w:rPr>
          <w:szCs w:val="24"/>
        </w:rPr>
        <w:instrText xml:space="preserve"> ADDIN ZOTERO_ITEM CSL_CITATION {"citationID":"14jhgp7p4p","properties":{"formattedCitation":"(Guo et al., 2015)","plainCitation":"(Guo et al., 2015)"},"citationItems":[{"id":4224,"uris":["http://zotero.org/users/1204444/items/D5SGTKD9"],"uri":["http://zotero.org/users/1204444/items/D5SGTKD9"],"itemData":{"id":4224,"type":"article-journal","title":"A review of bio-oil production from hydrothermal liquefaction of algae","container-title":"Renewable and Sustainable Energy Reviews","page":"776-790","volume":"48","source":"ScienceDirect","abstract":"Algae is generally regarded as the only source of renewable biodiesel that is capable of meeting the global demand for transport fuels. Hydrothermal liquefaction is the method of dissolving organic compounds in subcritical water at high ion product, which can accelerate the acid-catalyzed and hydrolytic decomposition of algal macromolecules. This promising process converts different algal strains with high moisture content to high bio-oil yields with lower coke and lower energy consumption in comparison to other methods. The properties of the resulting bio-oil are clearly affected by parameters such as temperature, reaction time, algae species, algae concentration, reaction atmosphere, and catalysts, in subcritical water reaction conditions. This paper will provide an extensive review of the updated results on the hydrothermal liquefaction of microalgae. Including summary on the conversion of major compounds in microalgae and products related to the process and the influences of reaction conditions, catalysts and hydrotreating with comparing the variation tendencies and main results reported.","DOI":"10.1016/j.rser.2015.04.049","ISSN":"1364-0321","journalAbbreviation":"Renewable and Sustainable Energy Reviews","author":[{"family":"Guo","given":"Yang"},{"family":"Yeh","given":"Thomas"},{"family":"Song","given":"Wenhan"},{"family":"Xu","given":"Donghai"},{"family":"Wang","given":"Shuzhong"}],"issued":{"date-parts":[["2015",8]]}}}],"schema":"https://github.com/citation-style-language/schema/raw/master/csl-citation.json"} </w:instrText>
      </w:r>
      <w:r w:rsidR="00BD03EC" w:rsidRPr="005B3C0C">
        <w:rPr>
          <w:szCs w:val="24"/>
        </w:rPr>
        <w:fldChar w:fldCharType="separate"/>
      </w:r>
      <w:r w:rsidR="00473EBC" w:rsidRPr="00473EBC">
        <w:rPr>
          <w:rFonts w:ascii="Calibri" w:hAnsi="Calibri"/>
        </w:rPr>
        <w:t xml:space="preserve">(Guo </w:t>
      </w:r>
      <w:r w:rsidR="00490409" w:rsidRPr="00490409">
        <w:rPr>
          <w:rFonts w:ascii="Calibri" w:hAnsi="Calibri"/>
          <w:i/>
        </w:rPr>
        <w:t>et al</w:t>
      </w:r>
      <w:r w:rsidR="00473EBC" w:rsidRPr="00473EBC">
        <w:rPr>
          <w:rFonts w:ascii="Calibri" w:hAnsi="Calibri"/>
        </w:rPr>
        <w:t>., 2015)</w:t>
      </w:r>
      <w:r w:rsidR="00BD03EC" w:rsidRPr="005B3C0C">
        <w:rPr>
          <w:szCs w:val="24"/>
        </w:rPr>
        <w:fldChar w:fldCharType="end"/>
      </w:r>
      <w:r w:rsidRPr="005B3C0C">
        <w:rPr>
          <w:szCs w:val="24"/>
        </w:rPr>
        <w:t xml:space="preserve">. The main advantages of this technology is the potential avoidance of energy intensive dewatering and extraction stages, the conversion of all carbon biomass to fuel (37% higher yield), and the ease of recovering nutrients from the converted biomass </w:t>
      </w:r>
      <w:r w:rsidR="00BD03EC" w:rsidRPr="005B3C0C">
        <w:rPr>
          <w:szCs w:val="24"/>
        </w:rPr>
        <w:fldChar w:fldCharType="begin"/>
      </w:r>
      <w:r w:rsidR="00790A49">
        <w:rPr>
          <w:szCs w:val="24"/>
        </w:rPr>
        <w:instrText xml:space="preserve"> ADDIN ZOTERO_ITEM CSL_CITATION {"citationID":"jbKrHTwC","properties":{"formattedCitation":"(Elliott et al., 2015; NAABB, 2014a)","plainCitation":"(Elliott et al., 2015; NAABB, 2014a)"},"citationItems":[{"id":4226,"uris":["http://zotero.org/users/1204444/items/N4VSHJEN"],"uri":["http://zotero.org/users/1204444/items/N4VSHJEN"],"itemData":{"id":4226,"type":"article-journal","title":"Hydrothermal liquefaction of biomass: Developments from batch to continuous process","container-title":"Bioresource Technology","page":"147-156","volume":"178","source":"ScienceDirect","abstract":"This review describes the recent results in hydrothermal liquefaction (HTL) of biomass in continuous-flow processing systems. Although much has been published about batch reactor tests of biomass HTL, there is only limited information yet available on continuous-flow tests, which can provide a more reasonable basis for process design and scale-up for commercialization. High-moisture biomass feedstocks are the most likely to be used in HTL. These materials are described and results of their processing are discussed. Engineered systems for HTL are described; however, they are of limited size and do not yet approach a demonstration scale of operation. With the results available, process models have been developed, and mass and energy balances determined. From these models, process costs have been calculated and provide some optimism as to the commercial likelihood of the technology.","DOI":"10.1016/j.biortech.2014.09.132","ISSN":"0960-8524","shortTitle":"Hydrothermal liquefaction of biomass","journalAbbreviation":"Bioresource Technology","author":[{"family":"Elliott","given":"Douglas C."},{"family":"Biller","given":"Patrick"},{"family":"Ross","given":"Andrew B."},{"family":"Schmidt","given":"Andrew J."},{"family":"Jones","given":"Susanne B."}],"issued":{"date-parts":[["2015",2]]}}},{"id":4223,"uris":["http://zotero.org/users/1204444/items/UFDR4KU7"],"uri":["http://zotero.org/users/1204444/items/UFDR4KU7"],"itemData":{"id":4223,"type":"report","title":"NAABB Full Final Report: Section 2","publisher":"National Alliance for Advance Biofuels and Bioproducts","URL":"http://energy.gov/sites/prod/files/2014/07/f18/naabb_full_final_report_section_II.pdf","author":[{"family":"NAABB","given":""}],"issued":{"date-parts":[["2014"]]}}}],"schema":"https://github.com/citation-style-language/schema/raw/master/csl-citation.json"} </w:instrText>
      </w:r>
      <w:r w:rsidR="00BD03EC" w:rsidRPr="005B3C0C">
        <w:rPr>
          <w:szCs w:val="24"/>
        </w:rPr>
        <w:fldChar w:fldCharType="separate"/>
      </w:r>
      <w:r w:rsidR="00473EBC" w:rsidRPr="00473EBC">
        <w:rPr>
          <w:rFonts w:ascii="Calibri" w:hAnsi="Calibri"/>
        </w:rPr>
        <w:t xml:space="preserve">(Elliott </w:t>
      </w:r>
      <w:r w:rsidR="00490409" w:rsidRPr="00490409">
        <w:rPr>
          <w:rFonts w:ascii="Calibri" w:hAnsi="Calibri"/>
          <w:i/>
        </w:rPr>
        <w:t>et al</w:t>
      </w:r>
      <w:r w:rsidR="00473EBC" w:rsidRPr="00473EBC">
        <w:rPr>
          <w:rFonts w:ascii="Calibri" w:hAnsi="Calibri"/>
        </w:rPr>
        <w:t>., 2015; NAABB, 2014a)</w:t>
      </w:r>
      <w:r w:rsidR="00BD03EC" w:rsidRPr="005B3C0C">
        <w:rPr>
          <w:szCs w:val="24"/>
        </w:rPr>
        <w:fldChar w:fldCharType="end"/>
      </w:r>
      <w:r w:rsidRPr="005B3C0C">
        <w:rPr>
          <w:szCs w:val="24"/>
        </w:rPr>
        <w:t xml:space="preserve">. Although this technique does allow conversion of </w:t>
      </w:r>
      <w:r w:rsidRPr="005B3C0C">
        <w:rPr>
          <w:szCs w:val="24"/>
        </w:rPr>
        <w:lastRenderedPageBreak/>
        <w:t xml:space="preserve">low lipid algae biomass, significantly higher yields can be achieved processing algae with high lipid (particularly TAG) content, therefore it does not detract from the molecular research to improve lipid yields </w:t>
      </w:r>
      <w:r w:rsidR="00BD03EC" w:rsidRPr="005B3C0C">
        <w:rPr>
          <w:szCs w:val="24"/>
        </w:rPr>
        <w:fldChar w:fldCharType="begin"/>
      </w:r>
      <w:r w:rsidR="00790A49">
        <w:rPr>
          <w:szCs w:val="24"/>
        </w:rPr>
        <w:instrText xml:space="preserve"> ADDIN ZOTERO_ITEM CSL_CITATION {"citationID":"onpioVM2","properties":{"formattedCitation":"(Guo et al., 2015)","plainCitation":"(Guo et al., 2015)"},"citationItems":[{"id":4224,"uris":["http://zotero.org/users/1204444/items/D5SGTKD9"],"uri":["http://zotero.org/users/1204444/items/D5SGTKD9"],"itemData":{"id":4224,"type":"article-journal","title":"A review of bio-oil production from hydrothermal liquefaction of algae","container-title":"Renewable and Sustainable Energy Reviews","page":"776-790","volume":"48","source":"ScienceDirect","abstract":"Algae is generally regarded as the only source of renewable biodiesel that is capable of meeting the global demand for transport fuels. Hydrothermal liquefaction is the method of dissolving organic compounds in subcritical water at high ion product, which can accelerate the acid-catalyzed and hydrolytic decomposition of algal macromolecules. This promising process converts different algal strains with high moisture content to high bio-oil yields with lower coke and lower energy consumption in comparison to other methods. The properties of the resulting bio-oil are clearly affected by parameters such as temperature, reaction time, algae species, algae concentration, reaction atmosphere, and catalysts, in subcritical water reaction conditions. This paper will provide an extensive review of the updated results on the hydrothermal liquefaction of microalgae. Including summary on the conversion of major compounds in microalgae and products related to the process and the influences of reaction conditions, catalysts and hydrotreating with comparing the variation tendencies and main results reported.","DOI":"10.1016/j.rser.2015.04.049","ISSN":"1364-0321","journalAbbreviation":"Renewable and Sustainable Energy Reviews","author":[{"family":"Guo","given":"Yang"},{"family":"Yeh","given":"Thomas"},{"family":"Song","given":"Wenhan"},{"family":"Xu","given":"Donghai"},{"family":"Wang","given":"Shuzhong"}],"issued":{"date-parts":[["2015",8]]}}}],"schema":"https://github.com/citation-style-language/schema/raw/master/csl-citation.json"} </w:instrText>
      </w:r>
      <w:r w:rsidR="00BD03EC" w:rsidRPr="005B3C0C">
        <w:rPr>
          <w:szCs w:val="24"/>
        </w:rPr>
        <w:fldChar w:fldCharType="separate"/>
      </w:r>
      <w:r w:rsidR="00473EBC" w:rsidRPr="00473EBC">
        <w:rPr>
          <w:rFonts w:ascii="Calibri" w:hAnsi="Calibri"/>
        </w:rPr>
        <w:t xml:space="preserve">(Guo </w:t>
      </w:r>
      <w:r w:rsidR="00490409" w:rsidRPr="00490409">
        <w:rPr>
          <w:rFonts w:ascii="Calibri" w:hAnsi="Calibri"/>
          <w:i/>
        </w:rPr>
        <w:t>et al</w:t>
      </w:r>
      <w:r w:rsidR="00473EBC" w:rsidRPr="00473EBC">
        <w:rPr>
          <w:rFonts w:ascii="Calibri" w:hAnsi="Calibri"/>
        </w:rPr>
        <w:t>., 2015)</w:t>
      </w:r>
      <w:r w:rsidR="00BD03EC" w:rsidRPr="005B3C0C">
        <w:rPr>
          <w:szCs w:val="24"/>
        </w:rPr>
        <w:fldChar w:fldCharType="end"/>
      </w:r>
      <w:r w:rsidRPr="005B3C0C">
        <w:rPr>
          <w:szCs w:val="24"/>
        </w:rPr>
        <w:t xml:space="preserve">. The process can also be used to covert lipid extracted algae biomass into a usable fuel </w:t>
      </w:r>
      <w:r w:rsidR="00BD03EC" w:rsidRPr="005B3C0C">
        <w:rPr>
          <w:szCs w:val="24"/>
        </w:rPr>
        <w:fldChar w:fldCharType="begin"/>
      </w:r>
      <w:r w:rsidR="00790A49">
        <w:rPr>
          <w:szCs w:val="24"/>
        </w:rPr>
        <w:instrText xml:space="preserve"> ADDIN ZOTERO_ITEM CSL_CITATION {"citationID":"1j7a0n0md9","properties":{"formattedCitation":"(NAABB, 2014a)","plainCitation":"(NAABB, 2014a)"},"citationItems":[{"id":4223,"uris":["http://zotero.org/users/1204444/items/UFDR4KU7"],"uri":["http://zotero.org/users/1204444/items/UFDR4KU7"],"itemData":{"id":4223,"type":"report","title":"NAABB Full Final Report: Section 2","publisher":"National Alliance for Advance Biofuels and Bioproducts","URL":"http://energy.gov/sites/prod/files/2014/07/f18/naabb_full_final_report_section_II.pdf","author":[{"family":"NAABB","given":""}],"issued":{"date-parts":[["2014"]]}}}],"schema":"https://github.com/citation-style-language/schema/raw/master/csl-citation.json"} </w:instrText>
      </w:r>
      <w:r w:rsidR="00BD03EC" w:rsidRPr="005B3C0C">
        <w:rPr>
          <w:szCs w:val="24"/>
        </w:rPr>
        <w:fldChar w:fldCharType="separate"/>
      </w:r>
      <w:r w:rsidR="005D0ABB" w:rsidRPr="005D0ABB">
        <w:rPr>
          <w:rFonts w:ascii="Calibri" w:hAnsi="Calibri"/>
        </w:rPr>
        <w:t>(NAABB, 2014a)</w:t>
      </w:r>
      <w:r w:rsidR="00BD03EC" w:rsidRPr="005B3C0C">
        <w:rPr>
          <w:szCs w:val="24"/>
        </w:rPr>
        <w:fldChar w:fldCharType="end"/>
      </w:r>
      <w:r w:rsidRPr="005B3C0C">
        <w:rPr>
          <w:szCs w:val="24"/>
        </w:rPr>
        <w:t xml:space="preserve">. The bio-crude produced is similar to petroleum crude, containing a complex mixture of free fatty acids, monoaromatics, polyaromatics, aliphatic compounds (alkenes and alkanes), amides and amines (nitrogen containing) and oxygen containing compounds such as ketones, alcohols and aldehydes. Consequently this fuel requires further fractionation and refining to produce FAMEs or conversion with processes such as hydrotreatment </w:t>
      </w:r>
      <w:r w:rsidR="00BD03EC" w:rsidRPr="005B3C0C">
        <w:rPr>
          <w:szCs w:val="24"/>
        </w:rPr>
        <w:fldChar w:fldCharType="begin"/>
      </w:r>
      <w:r w:rsidR="00790A49">
        <w:rPr>
          <w:szCs w:val="24"/>
        </w:rPr>
        <w:instrText xml:space="preserve"> ADDIN ZOTERO_ITEM CSL_CITATION {"citationID":"sKezij6X","properties":{"formattedCitation":"(Guo et al., 2015; NAABB, 2014a)","plainCitation":"(Guo et al., 2015; NAABB, 2014a)"},"citationItems":[{"id":4224,"uris":["http://zotero.org/users/1204444/items/D5SGTKD9"],"uri":["http://zotero.org/users/1204444/items/D5SGTKD9"],"itemData":{"id":4224,"type":"article-journal","title":"A review of bio-oil production from hydrothermal liquefaction of algae","container-title":"Renewable and Sustainable Energy Reviews","page":"776-790","volume":"48","source":"ScienceDirect","abstract":"Algae is generally regarded as the only source of renewable biodiesel that is capable of meeting the global demand for transport fuels. Hydrothermal liquefaction is the method of dissolving organic compounds in subcritical water at high ion product, which can accelerate the acid-catalyzed and hydrolytic decomposition of algal macromolecules. This promising process converts different algal strains with high moisture content to high bio-oil yields with lower coke and lower energy consumption in comparison to other methods. The properties of the resulting bio-oil are clearly affected by parameters such as temperature, reaction time, algae species, algae concentration, reaction atmosphere, and catalysts, in subcritical water reaction conditions. This paper will provide an extensive review of the updated results on the hydrothermal liquefaction of microalgae. Including summary on the conversion of major compounds in microalgae and products related to the process and the influences of reaction conditions, catalysts and hydrotreating with comparing the variation tendencies and main results reported.","DOI":"10.1016/j.rser.2015.04.049","ISSN":"1364-0321","journalAbbreviation":"Renewable and Sustainable Energy Reviews","author":[{"family":"Guo","given":"Yang"},{"family":"Yeh","given":"Thomas"},{"family":"Song","given":"Wenhan"},{"family":"Xu","given":"Donghai"},{"family":"Wang","given":"Shuzhong"}],"issued":{"date-parts":[["2015",8]]}}},{"id":4223,"uris":["http://zotero.org/users/1204444/items/UFDR4KU7"],"uri":["http://zotero.org/users/1204444/items/UFDR4KU7"],"itemData":{"id":4223,"type":"report","title":"NAABB Full Final Report: Section 2","publisher":"National Alliance for Advance Biofuels and Bioproducts","URL":"http://energy.gov/sites/prod/files/2014/07/f18/naabb_full_final_report_section_II.pdf","author":[{"family":"NAABB","given":""}],"issued":{"date-parts":[["2014"]]}}}],"schema":"https://github.com/citation-style-language/schema/raw/master/csl-citation.json"} </w:instrText>
      </w:r>
      <w:r w:rsidR="00BD03EC" w:rsidRPr="005B3C0C">
        <w:rPr>
          <w:szCs w:val="24"/>
        </w:rPr>
        <w:fldChar w:fldCharType="separate"/>
      </w:r>
      <w:r w:rsidR="00473EBC" w:rsidRPr="00473EBC">
        <w:rPr>
          <w:rFonts w:ascii="Calibri" w:hAnsi="Calibri"/>
        </w:rPr>
        <w:t xml:space="preserve">(Guo </w:t>
      </w:r>
      <w:r w:rsidR="00490409" w:rsidRPr="00490409">
        <w:rPr>
          <w:rFonts w:ascii="Calibri" w:hAnsi="Calibri"/>
          <w:i/>
        </w:rPr>
        <w:t>et al</w:t>
      </w:r>
      <w:r w:rsidR="00473EBC" w:rsidRPr="00473EBC">
        <w:rPr>
          <w:rFonts w:ascii="Calibri" w:hAnsi="Calibri"/>
        </w:rPr>
        <w:t>., 2015; NAABB, 2014a)</w:t>
      </w:r>
      <w:r w:rsidR="00BD03EC" w:rsidRPr="005B3C0C">
        <w:rPr>
          <w:szCs w:val="24"/>
        </w:rPr>
        <w:fldChar w:fldCharType="end"/>
      </w:r>
      <w:r w:rsidRPr="005B3C0C">
        <w:rPr>
          <w:szCs w:val="24"/>
        </w:rPr>
        <w:t xml:space="preserve">. Sapphire Energy is one company which has invested in this processing route to produce green crude </w:t>
      </w:r>
      <w:r w:rsidR="00BD03EC" w:rsidRPr="005B3C0C">
        <w:rPr>
          <w:szCs w:val="24"/>
        </w:rPr>
        <w:fldChar w:fldCharType="begin"/>
      </w:r>
      <w:r w:rsidR="00790A49">
        <w:rPr>
          <w:szCs w:val="24"/>
        </w:rPr>
        <w:instrText xml:space="preserve"> ADDIN ZOTERO_ITEM CSL_CITATION {"citationID":"pk2lnmb2b","properties":{"formattedCitation":"(Liu et al., 2013)","plainCitation":"(Liu et al., 2013)"},"citationItems":[{"id":4230,"uris":["http://zotero.org/users/1204444/items/6AMIUN7R"],"uri":["http://zotero.org/users/1204444/items/6AMIUN7R"],"itemData":{"id":4230,"type":"article-journal","title":"Pilot-scale data provide enhanced estimates of the life cycle energy and emissions profile of algae biofuels produced via hydrothermal liquefaction","container-title":"Bioresource Technology","page":"163-171","volume":"148","source":"ScienceDirect","abstract":"Life cycle assessment (LCA) has been used widely to estimate the environmental implications of deploying algae-to-energy systems even though no full-scale facilities have yet to be built. Here, data from a pilot-scale facility using hydrothermal liquefaction (HTL) is used to estimate the life cycle profiles at full scale. Three scenarios (lab-, pilot-, and full-scale) were defined to understand how development in the industry could impact its life cycle burdens. HTL-derived algae fuels were found to have lower greenhouse gas (GHG) emissions than petroleum fuels. Algae-derived gasoline had significantly lower GHG emissions than corn ethanol. Most algae-based fuels have an energy return on investment between 1 and 3, which is lower than petroleum biofuels. Sensitivity analyses reveal several areas in which improvements by algae bioenergy companies (e.g., biocrude yields, nutrient recycle) and by supporting industries (e.g., CO2 supply chains) could reduce the burdens of the industry.","DOI":"10.1016/j.biortech.2013.08.112","ISSN":"0960-8524","journalAbbreviation":"Bioresource Technology","author":[{"family":"Liu","given":"Xiaowei"},{"family":"Saydah","given":"Benjamin"},{"family":"Eranki","given":"Pragnya"},{"family":"Colosi","given":"Lisa M."},{"family":"Greg Mitchell","given":"B."},{"family":"Rhodes","given":"James"},{"family":"Clarens","given":"Andres F."}],"issued":{"date-parts":[["2013",11]]}}}],"schema":"https://github.com/citation-style-language/schema/raw/master/csl-citation.json"} </w:instrText>
      </w:r>
      <w:r w:rsidR="00BD03EC" w:rsidRPr="005B3C0C">
        <w:rPr>
          <w:szCs w:val="24"/>
        </w:rPr>
        <w:fldChar w:fldCharType="separate"/>
      </w:r>
      <w:r w:rsidR="00473EBC" w:rsidRPr="00473EBC">
        <w:rPr>
          <w:rFonts w:ascii="Calibri" w:hAnsi="Calibri"/>
        </w:rPr>
        <w:t xml:space="preserve">(Liu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Currently, the main hurdle in this conversion process is the high levels of impurities causing conversion and fuel quality problems </w:t>
      </w:r>
      <w:r w:rsidR="00BD03EC" w:rsidRPr="005B3C0C">
        <w:rPr>
          <w:szCs w:val="24"/>
        </w:rPr>
        <w:fldChar w:fldCharType="begin"/>
      </w:r>
      <w:r w:rsidR="00790A49">
        <w:rPr>
          <w:szCs w:val="24"/>
        </w:rPr>
        <w:instrText xml:space="preserve"> ADDIN ZOTERO_ITEM CSL_CITATION {"citationID":"I3zsO60f","properties":{"formattedCitation":"(Guo et al., 2015; NAABB, 2014a)","plainCitation":"(Guo et al., 2015; NAABB, 2014a)"},"citationItems":[{"id":4224,"uris":["http://zotero.org/users/1204444/items/D5SGTKD9"],"uri":["http://zotero.org/users/1204444/items/D5SGTKD9"],"itemData":{"id":4224,"type":"article-journal","title":"A review of bio-oil production from hydrothermal liquefaction of algae","container-title":"Renewable and Sustainable Energy Reviews","page":"776-790","volume":"48","source":"ScienceDirect","abstract":"Algae is generally regarded as the only source of renewable biodiesel that is capable of meeting the global demand for transport fuels. Hydrothermal liquefaction is the method of dissolving organic compounds in subcritical water at high ion product, which can accelerate the acid-catalyzed and hydrolytic decomposition of algal macromolecules. This promising process converts different algal strains with high moisture content to high bio-oil yields with lower coke and lower energy consumption in comparison to other methods. The properties of the resulting bio-oil are clearly affected by parameters such as temperature, reaction time, algae species, algae concentration, reaction atmosphere, and catalysts, in subcritical water reaction conditions. This paper will provide an extensive review of the updated results on the hydrothermal liquefaction of microalgae. Including summary on the conversion of major compounds in microalgae and products related to the process and the influences of reaction conditions, catalysts and hydrotreating with comparing the variation tendencies and main results reported.","DOI":"10.1016/j.rser.2015.04.049","ISSN":"1364-0321","journalAbbreviation":"Renewable and Sustainable Energy Reviews","author":[{"family":"Guo","given":"Yang"},{"family":"Yeh","given":"Thomas"},{"family":"Song","given":"Wenhan"},{"family":"Xu","given":"Donghai"},{"family":"Wang","given":"Shuzhong"}],"issued":{"date-parts":[["2015",8]]}}},{"id":4223,"uris":["http://zotero.org/users/1204444/items/UFDR4KU7"],"uri":["http://zotero.org/users/1204444/items/UFDR4KU7"],"itemData":{"id":4223,"type":"report","title":"NAABB Full Final Report: Section 2","publisher":"National Alliance for Advance Biofuels and Bioproducts","URL":"http://energy.gov/sites/prod/files/2014/07/f18/naabb_full_final_report_section_II.pdf","author":[{"family":"NAABB","given":""}],"issued":{"date-parts":[["2014"]]}}}],"schema":"https://github.com/citation-style-language/schema/raw/master/csl-citation.json"} </w:instrText>
      </w:r>
      <w:r w:rsidR="00BD03EC" w:rsidRPr="005B3C0C">
        <w:rPr>
          <w:szCs w:val="24"/>
        </w:rPr>
        <w:fldChar w:fldCharType="separate"/>
      </w:r>
      <w:r w:rsidR="00473EBC" w:rsidRPr="00473EBC">
        <w:rPr>
          <w:rFonts w:ascii="Calibri" w:hAnsi="Calibri"/>
        </w:rPr>
        <w:t xml:space="preserve">(Guo </w:t>
      </w:r>
      <w:r w:rsidR="00490409" w:rsidRPr="00490409">
        <w:rPr>
          <w:rFonts w:ascii="Calibri" w:hAnsi="Calibri"/>
          <w:i/>
        </w:rPr>
        <w:t>et al</w:t>
      </w:r>
      <w:r w:rsidR="00473EBC" w:rsidRPr="00473EBC">
        <w:rPr>
          <w:rFonts w:ascii="Calibri" w:hAnsi="Calibri"/>
        </w:rPr>
        <w:t>., 2015; NAABB, 2014a)</w:t>
      </w:r>
      <w:r w:rsidR="00BD03EC" w:rsidRPr="005B3C0C">
        <w:rPr>
          <w:szCs w:val="24"/>
        </w:rPr>
        <w:fldChar w:fldCharType="end"/>
      </w:r>
      <w:r w:rsidRPr="005B3C0C">
        <w:rPr>
          <w:szCs w:val="24"/>
        </w:rPr>
        <w:t xml:space="preserve">. </w:t>
      </w:r>
    </w:p>
    <w:p w14:paraId="60AEFCEC" w14:textId="77777777" w:rsidR="005B3C0C" w:rsidRPr="005B3C0C" w:rsidRDefault="005B3C0C" w:rsidP="005B3C0C">
      <w:pPr>
        <w:spacing w:line="360" w:lineRule="auto"/>
        <w:rPr>
          <w:szCs w:val="24"/>
        </w:rPr>
      </w:pPr>
      <w:r w:rsidRPr="005B3C0C">
        <w:rPr>
          <w:szCs w:val="24"/>
        </w:rPr>
        <w:t>An alternative route for whole cell or LEA energy conversion is anaerobic digestion. Although this process can be integrated into the processing of microalgae, because it produces a biogas (CH</w:t>
      </w:r>
      <w:r w:rsidRPr="005B3C0C">
        <w:rPr>
          <w:szCs w:val="24"/>
          <w:vertAlign w:val="subscript"/>
        </w:rPr>
        <w:t>4</w:t>
      </w:r>
      <w:r w:rsidRPr="005B3C0C">
        <w:rPr>
          <w:szCs w:val="24"/>
        </w:rPr>
        <w:t xml:space="preserve">) rather than a liquid fuel it will not be discussed in this section. </w:t>
      </w:r>
    </w:p>
    <w:p w14:paraId="3429C500" w14:textId="77777777" w:rsidR="005B3C0C" w:rsidRPr="005B3C0C" w:rsidRDefault="005B3C0C" w:rsidP="005B3C0C">
      <w:pPr>
        <w:pStyle w:val="Heading2"/>
        <w:spacing w:after="120" w:line="360" w:lineRule="auto"/>
        <w:rPr>
          <w:color w:val="auto"/>
        </w:rPr>
      </w:pPr>
      <w:bookmarkStart w:id="9" w:name="_Toc462059736"/>
      <w:r w:rsidRPr="005B3C0C">
        <w:rPr>
          <w:color w:val="auto"/>
        </w:rPr>
        <w:t>Challenges to sustainable algal biofuel production</w:t>
      </w:r>
      <w:bookmarkEnd w:id="9"/>
    </w:p>
    <w:p w14:paraId="41774D9E" w14:textId="77777777" w:rsidR="005B3C0C" w:rsidRPr="005B3C0C" w:rsidRDefault="005B3C0C" w:rsidP="005B3C0C">
      <w:pPr>
        <w:spacing w:line="360" w:lineRule="auto"/>
        <w:rPr>
          <w:szCs w:val="24"/>
        </w:rPr>
      </w:pPr>
      <w:r w:rsidRPr="005B3C0C">
        <w:rPr>
          <w:szCs w:val="24"/>
        </w:rPr>
        <w:t xml:space="preserve">Despite the significant advances made over the last decade, many important questions still loom over the sustainability of algal biofuels. As elucidated in section 1.1, the main driver behind biofuel development is to reduce our dependency on finite fossil fuels and mitigate the environmental impacts that stem from their use. It is therefore vital to ensure that alternative energy solutions such as algal biofuels are not only renewable but sustainable, meaning that they can be produced over a long term without exhausting natural resources or causing severe environmental degradation. </w:t>
      </w:r>
    </w:p>
    <w:p w14:paraId="18E97E38" w14:textId="77777777" w:rsidR="005B3C0C" w:rsidRPr="005B3C0C" w:rsidRDefault="005B3C0C" w:rsidP="005B3C0C">
      <w:pPr>
        <w:spacing w:line="360" w:lineRule="auto"/>
        <w:rPr>
          <w:szCs w:val="24"/>
        </w:rPr>
      </w:pPr>
      <w:r w:rsidRPr="005B3C0C">
        <w:rPr>
          <w:szCs w:val="24"/>
        </w:rPr>
        <w:t xml:space="preserve">Like all fuel production pathways, algal biofuel production requires significant input of natural resources. However because algal biofuel technology is still in its infancy, with numerous potential production pathways, estimating the absolute consumption of these resources in a projected scaled up production system is extremely challenging </w:t>
      </w:r>
      <w:r w:rsidR="00BD03EC" w:rsidRPr="005B3C0C">
        <w:rPr>
          <w:szCs w:val="24"/>
        </w:rPr>
        <w:fldChar w:fldCharType="begin"/>
      </w:r>
      <w:r w:rsidR="00790A49">
        <w:rPr>
          <w:szCs w:val="24"/>
        </w:rPr>
        <w:instrText xml:space="preserve"> ADDIN ZOTERO_ITEM CSL_CITATION {"citationID":"14pc82hd8","properties":{"formattedCitation":"(Sills et al., 2013)","plainCitation":"(Sills et al., 2013)"},"citationItems":[{"id":1530,"uris":["http://zotero.org/users/1204444/items/G3XBJJDV"],"uri":["http://zotero.org/users/1204444/items/G3XBJJDV"],"itemData":{"id":1530,"type":"article-journal","title":"Quantitative Uncertainty Analysis of Life Cycle Assessment for Algal Biofuel Production","container-title":"Environmental Science &amp; Technology","page":"687-694","volume":"47","issue":"2","source":"ACS Publications","abstract":"As a result of algae?s promise as a renewable energy feedstock, numerous studies have used Life Cycle Assessment (LCA) to quantify the environmental performance of algal biofuels, yet there is no consensus of results among them. Our work, motivated by the lack of comprehensive uncertainty analysis in previous studies, uses a Monte Carlo approach to estimate ranges of expected values of LCA metrics by incorporating parameter variability with empirically specified distribution functions. Results show that large uncertainties exist at virtually all steps of the biofuel production process. Although our findings agree with a number of earlier studies on matters such as the need for wet lipid extraction, nutrients recovered from waste streams, and high energy coproducts, the ranges of reported LCA metrics show that uncertainty analysis is crucial for developing technologies, such as algal biofuels. In addition, the ranges of energy return on (energy) invested (EROI) values resulting from our analysis help explain the high variability in EROI values from earlier studies. Reporting results from LCA models as ranges, and not single values, will more reliably inform industry and policy makers on expected energetic and environmental performance of biofuels produced from microalgae.","DOI":"10.1021/es3029236","ISSN":"0013-936X","journalAbbreviation":"Environ. Sci. Technol.","author":[{"family":"Sills","given":"Deborah L."},{"family":"Paramita","given":"Vidia"},{"family":"Franke","given":"Michael J."},{"family":"Johnson","given":"Michael C."},{"family":"Akabas","given":"Tal M."},{"family":"Greene","given":"Charles H."},{"family":"Tester","given":"Jefferson W."}],"issued":{"date-parts":[["2013",1,15]]}}}],"schema":"https://github.com/citation-style-language/schema/raw/master/csl-citation.json"} </w:instrText>
      </w:r>
      <w:r w:rsidR="00BD03EC" w:rsidRPr="005B3C0C">
        <w:rPr>
          <w:szCs w:val="24"/>
        </w:rPr>
        <w:fldChar w:fldCharType="separate"/>
      </w:r>
      <w:r w:rsidR="00473EBC" w:rsidRPr="00473EBC">
        <w:rPr>
          <w:rFonts w:ascii="Calibri" w:hAnsi="Calibri"/>
        </w:rPr>
        <w:t xml:space="preserve">(Sills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Nonetheless it is possible to produce rough estimates using a life cycle assessment (LCA). LCA is a modelling tool used to estimate a range of sustainability </w:t>
      </w:r>
      <w:r w:rsidRPr="005B3C0C">
        <w:rPr>
          <w:szCs w:val="24"/>
        </w:rPr>
        <w:lastRenderedPageBreak/>
        <w:t xml:space="preserve">indicators (including resource use) at each stage of the supply chain of a particular product </w:t>
      </w:r>
      <w:r w:rsidR="00BD03EC" w:rsidRPr="005B3C0C">
        <w:rPr>
          <w:szCs w:val="24"/>
        </w:rPr>
        <w:fldChar w:fldCharType="begin"/>
      </w:r>
      <w:r w:rsidR="00790A49">
        <w:rPr>
          <w:szCs w:val="24"/>
        </w:rPr>
        <w:instrText xml:space="preserve"> ADDIN ZOTERO_ITEM CSL_CITATION {"citationID":"1hgtetr3tc","properties":{"formattedCitation":"(Lam and Lee, 2012)","plainCitation":"(Lam and Lee, 2012)"},"citationItems":[{"id":9,"uris":["http://zotero.org/users/1204444/items/V7P6FMF6"],"uri":["http://zotero.org/users/1204444/items/V7P6FMF6"],"itemData":{"id":9,"type":"article-journal","title":"Microalgae biofuels: A critical review of issues, problems and the way forward","container-title":"Biotechnology Advances","page":"673-690","volume":"30","author":[{"family":"Lam","given":"M"},{"family":"Lee","given":"K"}],"issued":{"date-parts":[["2012"]]}}}],"schema":"https://github.com/citation-style-language/schema/raw/master/csl-citation.json"} </w:instrText>
      </w:r>
      <w:r w:rsidR="00BD03EC" w:rsidRPr="005B3C0C">
        <w:rPr>
          <w:szCs w:val="24"/>
        </w:rPr>
        <w:fldChar w:fldCharType="separate"/>
      </w:r>
      <w:r w:rsidR="00473EBC" w:rsidRPr="00473EBC">
        <w:rPr>
          <w:rFonts w:ascii="Calibri" w:hAnsi="Calibri"/>
        </w:rPr>
        <w:t>(Lam and Lee, 2012)</w:t>
      </w:r>
      <w:r w:rsidR="00BD03EC" w:rsidRPr="005B3C0C">
        <w:rPr>
          <w:szCs w:val="24"/>
        </w:rPr>
        <w:fldChar w:fldCharType="end"/>
      </w:r>
      <w:r w:rsidRPr="005B3C0C">
        <w:rPr>
          <w:szCs w:val="24"/>
        </w:rPr>
        <w:t xml:space="preserve">. While the tool may not give up-to-date results when based on dated technology, it is particularly useful for identifying unforeseen potentially delimiting problems for the commercialisation of emerging technologies such as algal biofuel </w:t>
      </w:r>
      <w:r w:rsidR="00BD03EC" w:rsidRPr="005B3C0C">
        <w:rPr>
          <w:szCs w:val="24"/>
        </w:rPr>
        <w:fldChar w:fldCharType="begin"/>
      </w:r>
      <w:r w:rsidR="00790A49">
        <w:rPr>
          <w:szCs w:val="24"/>
        </w:rPr>
        <w:instrText xml:space="preserve"> ADDIN ZOTERO_ITEM CSL_CITATION {"citationID":"1dh6dv0uml","properties":{"formattedCitation":"(Lardon et al., 2009)","plainCitation":"(Lardon et al., 2009)"},"citationItems":[{"id":380,"uris":["http://zotero.org/users/1204444/items/AHEFZM8B"],"uri":["http://zotero.org/users/1204444/items/AHEFZM8B"],"itemData":{"id":380,"type":"article-journal","title":"Life-Cycle Assessment of Biodiesel Production from Microalgae","container-title":"Environmental Science &amp; Technology","page":"6475-6481","volume":"43","issue":"17","source":"CrossRef","DOI":"10.1021/es900705j","ISSN":"0013-936X, 1520-5851","author":[{"family":"Lardon","given":"Laurent"},{"family":"Hélias","given":"Arnaud"},{"family":"Sialve","given":"Bruno"},{"family":"Steyer","given":"Jean-Philippe"},{"family":"Bernard","given":"Olivier"}],"issued":{"date-parts":[["2009",9]]}}}],"schema":"https://github.com/citation-style-language/schema/raw/master/csl-citation.json"} </w:instrText>
      </w:r>
      <w:r w:rsidR="00BD03EC" w:rsidRPr="005B3C0C">
        <w:rPr>
          <w:szCs w:val="24"/>
        </w:rPr>
        <w:fldChar w:fldCharType="separate"/>
      </w:r>
      <w:r w:rsidR="00473EBC" w:rsidRPr="00473EBC">
        <w:rPr>
          <w:rFonts w:ascii="Calibri" w:hAnsi="Calibri"/>
        </w:rPr>
        <w:t xml:space="preserve">(Lardon </w:t>
      </w:r>
      <w:r w:rsidR="00490409" w:rsidRPr="00490409">
        <w:rPr>
          <w:rFonts w:ascii="Calibri" w:hAnsi="Calibri"/>
          <w:i/>
        </w:rPr>
        <w:t>et al</w:t>
      </w:r>
      <w:r w:rsidR="00473EBC" w:rsidRPr="00473EBC">
        <w:rPr>
          <w:rFonts w:ascii="Calibri" w:hAnsi="Calibri"/>
        </w:rPr>
        <w:t>., 2009)</w:t>
      </w:r>
      <w:r w:rsidR="00BD03EC" w:rsidRPr="005B3C0C">
        <w:rPr>
          <w:szCs w:val="24"/>
        </w:rPr>
        <w:fldChar w:fldCharType="end"/>
      </w:r>
      <w:r w:rsidRPr="005B3C0C">
        <w:rPr>
          <w:szCs w:val="24"/>
        </w:rPr>
        <w:t xml:space="preserve">. LCA is therefore a useful tool for focusing research efforts and guiding policy makers </w:t>
      </w:r>
      <w:r w:rsidR="00BD03EC" w:rsidRPr="005B3C0C">
        <w:rPr>
          <w:szCs w:val="24"/>
        </w:rPr>
        <w:fldChar w:fldCharType="begin"/>
      </w:r>
      <w:r w:rsidR="00790A49">
        <w:rPr>
          <w:szCs w:val="24"/>
        </w:rPr>
        <w:instrText xml:space="preserve"> ADDIN ZOTERO_ITEM CSL_CITATION {"citationID":"ETyswQfx","properties":{"formattedCitation":"(Lam and Lee, 2012)","plainCitation":"(Lam and Lee, 2012)"},"citationItems":[{"id":9,"uris":["http://zotero.org/users/1204444/items/V7P6FMF6"],"uri":["http://zotero.org/users/1204444/items/V7P6FMF6"],"itemData":{"id":9,"type":"article-journal","title":"Microalgae biofuels: A critical review of issues, problems and the way forward","container-title":"Biotechnology Advances","page":"673-690","volume":"30","author":[{"family":"Lam","given":"M"},{"family":"Lee","given":"K"}],"issued":{"date-parts":[["2012"]]}}}],"schema":"https://github.com/citation-style-language/schema/raw/master/csl-citation.json"} </w:instrText>
      </w:r>
      <w:r w:rsidR="00BD03EC" w:rsidRPr="005B3C0C">
        <w:rPr>
          <w:szCs w:val="24"/>
        </w:rPr>
        <w:fldChar w:fldCharType="separate"/>
      </w:r>
      <w:r w:rsidR="00473EBC" w:rsidRPr="00473EBC">
        <w:rPr>
          <w:rFonts w:ascii="Calibri" w:hAnsi="Calibri"/>
        </w:rPr>
        <w:t>(Lam and Lee, 2012)</w:t>
      </w:r>
      <w:r w:rsidR="00BD03EC" w:rsidRPr="005B3C0C">
        <w:rPr>
          <w:szCs w:val="24"/>
        </w:rPr>
        <w:fldChar w:fldCharType="end"/>
      </w:r>
      <w:r w:rsidRPr="005B3C0C">
        <w:rPr>
          <w:szCs w:val="24"/>
        </w:rPr>
        <w:t xml:space="preserve">.  Numerous LCA studies have been published relating to microalgae biofuels, covering a variety of different production pathways and environmental impacts. From these studies three key sustainability challenges have been identified: a) water use, b) nutrient use, and c) energy use. The following sections will review these factors in detail. </w:t>
      </w:r>
    </w:p>
    <w:p w14:paraId="509BD953" w14:textId="77777777" w:rsidR="005B3C0C" w:rsidRPr="005B3C0C" w:rsidRDefault="005B3C0C" w:rsidP="005B3C0C">
      <w:pPr>
        <w:pStyle w:val="Heading3"/>
        <w:spacing w:after="120" w:line="360" w:lineRule="auto"/>
        <w:rPr>
          <w:b w:val="0"/>
          <w:color w:val="auto"/>
          <w:szCs w:val="24"/>
        </w:rPr>
      </w:pPr>
      <w:bookmarkStart w:id="10" w:name="_Toc462059737"/>
      <w:bookmarkStart w:id="11" w:name="_Toc357174665"/>
      <w:r w:rsidRPr="005B3C0C">
        <w:rPr>
          <w:b w:val="0"/>
          <w:color w:val="auto"/>
          <w:szCs w:val="24"/>
        </w:rPr>
        <w:t>Water use</w:t>
      </w:r>
      <w:bookmarkEnd w:id="10"/>
    </w:p>
    <w:bookmarkEnd w:id="11"/>
    <w:p w14:paraId="05ED1AB9" w14:textId="77777777" w:rsidR="005B3C0C" w:rsidRPr="005B3C0C" w:rsidRDefault="005B3C0C" w:rsidP="005B3C0C">
      <w:pPr>
        <w:spacing w:line="360" w:lineRule="auto"/>
        <w:rPr>
          <w:szCs w:val="24"/>
        </w:rPr>
      </w:pPr>
      <w:r w:rsidRPr="005B3C0C">
        <w:rPr>
          <w:szCs w:val="24"/>
        </w:rPr>
        <w:t xml:space="preserve">Although humans use only a fraction of the available global renewable freshwater resource, the resource is not evenly distributed in time or space, consequently over 40% of the world population live in water stressed regions </w:t>
      </w:r>
      <w:r w:rsidR="00BD03EC" w:rsidRPr="005B3C0C">
        <w:rPr>
          <w:szCs w:val="24"/>
        </w:rPr>
        <w:fldChar w:fldCharType="begin"/>
      </w:r>
      <w:r w:rsidR="00790A49">
        <w:rPr>
          <w:szCs w:val="24"/>
        </w:rPr>
        <w:instrText xml:space="preserve"> ADDIN ZOTERO_ITEM CSL_CITATION {"citationID":"C85Q7uNN","properties":{"formattedCitation":"(Oki and Kanae, 2006)","plainCitation":"(Oki and Kanae, 2006)"},"citationItems":[{"id":1635,"uris":["http://zotero.org/users/1204444/items/93MBHNDC"],"uri":["http://zotero.org/users/1204444/items/93MBHNDC"],"itemData":{"id":1635,"type":"article-journal","title":"Global Hydrological Cycles and World Water Resources","container-title":"Science","page":"1068-1072","volume":"313","issue":"5790","source":"www.sciencemag.org","abstract":"Water is a naturally circulating resource that is constantly recharged. Therefore, even though the stocks of water in natural and artificial reservoirs are helpful to increase the available water resources for human society, the flow of water should be the main focus in water resources assessments. The climate system puts an upper limit on the circulation rate of available renewable freshwater resources (RFWR). Although current global withdrawals are well below the upper limit, more than two billion people live in highly water-stressed areas because of the uneven distribution of RFWR in time and space. Climate change is expected to accelerate water cycles and thereby increase the available RFWR. This would slow down the increase of people living under water stress; however, changes in seasonal patterns and increasing probability of extreme events may offset this effect. Reducing current vulnerability will be the first step to prepare for such anticipated changes.","DOI":"10.1126/science.1128845","ISSN":"0036-8075, 1095-9203","journalAbbreviation":"Science","language":"en","author":[{"family":"Oki","given":"Taikan"},{"family":"Kanae","given":"Shinjiro"}],"issued":{"date-parts":[["2006",8,25]]}}}],"schema":"https://github.com/citation-style-language/schema/raw/master/csl-citation.json"} </w:instrText>
      </w:r>
      <w:r w:rsidR="00BD03EC" w:rsidRPr="005B3C0C">
        <w:rPr>
          <w:szCs w:val="24"/>
        </w:rPr>
        <w:fldChar w:fldCharType="separate"/>
      </w:r>
      <w:r w:rsidR="00473EBC" w:rsidRPr="00473EBC">
        <w:rPr>
          <w:rFonts w:ascii="Calibri" w:hAnsi="Calibri"/>
        </w:rPr>
        <w:t>(Oki and Kanae, 2006)</w:t>
      </w:r>
      <w:r w:rsidR="00BD03EC" w:rsidRPr="005B3C0C">
        <w:rPr>
          <w:szCs w:val="24"/>
        </w:rPr>
        <w:fldChar w:fldCharType="end"/>
      </w:r>
      <w:r w:rsidRPr="005B3C0C">
        <w:rPr>
          <w:szCs w:val="24"/>
        </w:rPr>
        <w:t xml:space="preserve">. Climate, population and economic projections point to further water scarcity in the near future, putting increased pressure on regional water resources  </w:t>
      </w:r>
      <w:r w:rsidR="00BD03EC" w:rsidRPr="005B3C0C">
        <w:rPr>
          <w:szCs w:val="24"/>
        </w:rPr>
        <w:fldChar w:fldCharType="begin"/>
      </w:r>
      <w:r w:rsidR="00790A49">
        <w:rPr>
          <w:szCs w:val="24"/>
        </w:rPr>
        <w:instrText xml:space="preserve"> ADDIN ZOTERO_ITEM CSL_CITATION {"citationID":"2jop41scug","properties":{"formattedCitation":"(Bates et al., 2008)","plainCitation":"(Bates et al., 2008)"},"citationItems":[{"id":1637,"uris":["http://zotero.org/users/1204444/items/GG8SM44Q"],"uri":["http://zotero.org/users/1204444/items/GG8SM44Q"],"itemData":{"id":1637,"type":"report","title":"Climate Change and Water. Technical Paper of the Intergovernmental Panel on Climate Change","publisher-place":"Geneva","event-place":"Geneva","number":"IPCC Secretariat","author":[{"family":"Bates","given":"B"},{"family":"Kundzewicz","given":"Z"},{"family":"Wu","given":"S"}],"issued":{"date-parts":[["2008"]]}}}],"schema":"https://github.com/citation-style-language/schema/raw/master/csl-citation.json"} </w:instrText>
      </w:r>
      <w:r w:rsidR="00BD03EC" w:rsidRPr="005B3C0C">
        <w:rPr>
          <w:szCs w:val="24"/>
        </w:rPr>
        <w:fldChar w:fldCharType="separate"/>
      </w:r>
      <w:r w:rsidR="00473EBC" w:rsidRPr="00473EBC">
        <w:rPr>
          <w:rFonts w:ascii="Calibri" w:hAnsi="Calibri"/>
        </w:rPr>
        <w:t xml:space="preserve">(Bates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Pr="005B3C0C">
        <w:rPr>
          <w:szCs w:val="24"/>
        </w:rPr>
        <w:t>. Considering agriculture already accounts for 90% of global water consumption, emerging biofuels technologies should be carefully developed with water use in mind</w:t>
      </w:r>
      <w:r w:rsidR="00BD03EC" w:rsidRPr="005B3C0C">
        <w:rPr>
          <w:szCs w:val="24"/>
        </w:rPr>
        <w:fldChar w:fldCharType="begin"/>
      </w:r>
      <w:r w:rsidR="00790A49">
        <w:rPr>
          <w:szCs w:val="24"/>
        </w:rPr>
        <w:instrText xml:space="preserve"> ADDIN ZOTERO_ITEM CSL_CITATION {"citationID":"lm4jWcJT","properties":{"formattedCitation":"(Bates et al., 2008)","plainCitation":"(Bates et al., 2008)","dontUpdate":true},"citationItems":[{"id":1637,"uris":["http://zotero.org/users/1204444/items/GG8SM44Q"],"uri":["http://zotero.org/users/1204444/items/GG8SM44Q"],"itemData":{"id":1637,"type":"report","title":"Climate Change and Water. Technical Paper of the Intergovernmental Panel on Climate Change","publisher-place":"Geneva","event-place":"Geneva","number":"IPCC Secretariat","author":[{"family":"Bates","given":"B"},{"family":"Kundzewicz","given":"Z"},{"family":"Wu","given":"S"}],"issued":{"date-parts":[["2008"]]}}}],"schema":"https://github.com/citation-style-language/schema/raw/master/csl-citation.json"} </w:instrText>
      </w:r>
      <w:r w:rsidR="00BD03EC" w:rsidRPr="005B3C0C">
        <w:rPr>
          <w:szCs w:val="24"/>
        </w:rPr>
        <w:fldChar w:fldCharType="end"/>
      </w:r>
      <w:r w:rsidRPr="005B3C0C">
        <w:rPr>
          <w:szCs w:val="24"/>
        </w:rPr>
        <w:t xml:space="preserve">. </w:t>
      </w:r>
    </w:p>
    <w:p w14:paraId="7426EF50" w14:textId="77777777" w:rsidR="005B3C0C" w:rsidRDefault="005B3C0C" w:rsidP="005B3C0C">
      <w:pPr>
        <w:spacing w:line="360" w:lineRule="auto"/>
        <w:rPr>
          <w:szCs w:val="24"/>
        </w:rPr>
      </w:pPr>
      <w:r w:rsidRPr="005B3C0C">
        <w:rPr>
          <w:szCs w:val="24"/>
        </w:rPr>
        <w:t xml:space="preserve">Water is an essential resource for microalgae production; it provides a physical environment for growth and acts as both a medium for nutrients and a thermal regulator </w:t>
      </w:r>
      <w:r w:rsidR="00BD03EC" w:rsidRPr="005B3C0C">
        <w:rPr>
          <w:szCs w:val="24"/>
        </w:rPr>
        <w:fldChar w:fldCharType="begin"/>
      </w:r>
      <w:r w:rsidR="00790A49">
        <w:rPr>
          <w:szCs w:val="24"/>
        </w:rPr>
        <w:instrText xml:space="preserve"> ADDIN ZOTERO_ITEM CSL_CITATION {"citationID":"1f88u9g2vn","properties":{"formattedCitation":"(Murphy and Allen, 2011)","plainCitation":"(Murphy and Allen, 2011)"},"citationItems":[{"id":1638,"uris":["http://zotero.org/users/1204444/items/UDWVP6CH"],"uri":["http://zotero.org/users/1204444/items/UDWVP6CH"],"itemData":{"id":1638,"type":"article-journal","title":"Energy-Water Nexus for Mass Cultivation of Algae","container-title":"Environmental Science &amp; Technology","page":"5861-5868","volume":"45","issue":"13","source":"ACS Publications","abstract":"Microalgae are currently considered a potential feedstock for the production of biofuels. This work addresses the energy needed to manage the water used in the mass cultivation of saline, eukaryotic algae grown in open pond systems. Estimates of both direct and upstream energy requirements for obtaining, containing, and circulating water within algae cultivation systems are developed. Potential productivities are calculated for each of the 48 states within the continental U.S. based on theoretical photosynthetic efficiencies, growing season, and total available land area. Energy output in the form of algal biodiesel and the total energy content of algal biomass are compared to energy inputs required for water management. The analysis indicates that, for current technologies, energy required for water management alone is approximately seven times greater than energy output in the form of biodiesel and more than double that contained within the entire algal biomass. While this analysis addresses only currently identified species grown in an open-pond system, the water management requirements of any algae system will be substantial; therefore, it is critical that an energy assessment of water management requirements be performed for any cultivation technology and algal type in order to fully understand the energy balance of algae-derived biofuels.","DOI":"10.1021/es200109z","ISSN":"0013-936X","journalAbbreviation":"Environ. Sci. Technol.","author":[{"family":"Murphy","given":"Cynthia Folsom"},{"family":"Allen","given":"David T."}],"issued":{"date-parts":[["2011",7,1]]}}}],"schema":"https://github.com/citation-style-language/schema/raw/master/csl-citation.json"} </w:instrText>
      </w:r>
      <w:r w:rsidR="00BD03EC" w:rsidRPr="005B3C0C">
        <w:rPr>
          <w:szCs w:val="24"/>
        </w:rPr>
        <w:fldChar w:fldCharType="separate"/>
      </w:r>
      <w:r w:rsidR="00473EBC" w:rsidRPr="00473EBC">
        <w:rPr>
          <w:rFonts w:ascii="Calibri" w:hAnsi="Calibri"/>
        </w:rPr>
        <w:t>(Murphy and Allen, 2011)</w:t>
      </w:r>
      <w:r w:rsidR="00BD03EC" w:rsidRPr="005B3C0C">
        <w:rPr>
          <w:szCs w:val="24"/>
        </w:rPr>
        <w:fldChar w:fldCharType="end"/>
      </w:r>
      <w:r w:rsidRPr="005B3C0C">
        <w:rPr>
          <w:szCs w:val="24"/>
        </w:rPr>
        <w:t xml:space="preserve">. The amount of water consumed in the algal biofuel production processes depends of the system size, system losses and whether a system of water recycling is emplaced </w:t>
      </w:r>
      <w:r w:rsidR="00BD03EC" w:rsidRPr="005B3C0C">
        <w:rPr>
          <w:szCs w:val="24"/>
        </w:rPr>
        <w:fldChar w:fldCharType="begin"/>
      </w:r>
      <w:r w:rsidR="00790A49">
        <w:rPr>
          <w:szCs w:val="24"/>
        </w:rPr>
        <w:instrText xml:space="preserve"> ADDIN ZOTERO_ITEM CSL_CITATION {"citationID":"1ebb4keort","properties":{"formattedCitation":"(Murphy and Allen, 2011)","plainCitation":"(Murphy and Allen, 2011)"},"citationItems":[{"id":1638,"uris":["http://zotero.org/users/1204444/items/UDWVP6CH"],"uri":["http://zotero.org/users/1204444/items/UDWVP6CH"],"itemData":{"id":1638,"type":"article-journal","title":"Energy-Water Nexus for Mass Cultivation of Algae","container-title":"Environmental Science &amp; Technology","page":"5861-5868","volume":"45","issue":"13","source":"ACS Publications","abstract":"Microalgae are currently considered a potential feedstock for the production of biofuels. This work addresses the energy needed to manage the water used in the mass cultivation of saline, eukaryotic algae grown in open pond systems. Estimates of both direct and upstream energy requirements for obtaining, containing, and circulating water within algae cultivation systems are developed. Potential productivities are calculated for each of the 48 states within the continental U.S. based on theoretical photosynthetic efficiencies, growing season, and total available land area. Energy output in the form of algal biodiesel and the total energy content of algal biomass are compared to energy inputs required for water management. The analysis indicates that, for current technologies, energy required for water management alone is approximately seven times greater than energy output in the form of biodiesel and more than double that contained within the entire algal biomass. While this analysis addresses only currently identified species grown in an open-pond system, the water management requirements of any algae system will be substantial; therefore, it is critical that an energy assessment of water management requirements be performed for any cultivation technology and algal type in order to fully understand the energy balance of algae-derived biofuels.","DOI":"10.1021/es200109z","ISSN":"0013-936X","journalAbbreviation":"Environ. Sci. Technol.","author":[{"family":"Murphy","given":"Cynthia Folsom"},{"family":"Allen","given":"David T."}],"issued":{"date-parts":[["2011",7,1]]}}}],"schema":"https://github.com/citation-style-language/schema/raw/master/csl-citation.json"} </w:instrText>
      </w:r>
      <w:r w:rsidR="00BD03EC" w:rsidRPr="005B3C0C">
        <w:rPr>
          <w:szCs w:val="24"/>
        </w:rPr>
        <w:fldChar w:fldCharType="separate"/>
      </w:r>
      <w:r w:rsidR="00473EBC" w:rsidRPr="00473EBC">
        <w:rPr>
          <w:rFonts w:ascii="Calibri" w:hAnsi="Calibri"/>
        </w:rPr>
        <w:t>(Murphy and Allen, 2011)</w:t>
      </w:r>
      <w:r w:rsidR="00BD03EC" w:rsidRPr="005B3C0C">
        <w:rPr>
          <w:szCs w:val="24"/>
        </w:rPr>
        <w:fldChar w:fldCharType="end"/>
      </w:r>
      <w:r w:rsidRPr="005B3C0C">
        <w:rPr>
          <w:szCs w:val="24"/>
        </w:rPr>
        <w:t xml:space="preserve">.  Recently there have been a number of LCA studies focusing on the water use of algal biofuels at different stages of the system. Like many LCA’s associated with algal biofuels, the immature nature of the technology leads to different assumptions when calculating resource use, ultimately leading to large variance in results. Table </w:t>
      </w:r>
      <w:r w:rsidR="00DE5757">
        <w:rPr>
          <w:szCs w:val="24"/>
        </w:rPr>
        <w:t>1</w:t>
      </w:r>
      <w:r w:rsidRPr="005B3C0C">
        <w:rPr>
          <w:szCs w:val="24"/>
        </w:rPr>
        <w:t xml:space="preserve"> provides an overview of estimated freshwater (FW) use from a number of LCA studies and commercial pilot facilities. </w:t>
      </w:r>
    </w:p>
    <w:p w14:paraId="14B7D48A" w14:textId="77777777" w:rsidR="005B3C0C" w:rsidRPr="005B3C0C" w:rsidRDefault="005B3C0C" w:rsidP="005B3C0C">
      <w:pPr>
        <w:spacing w:line="360" w:lineRule="auto"/>
        <w:rPr>
          <w:szCs w:val="24"/>
        </w:rPr>
      </w:pPr>
      <w:r w:rsidRPr="005B3C0C">
        <w:rPr>
          <w:szCs w:val="24"/>
        </w:rPr>
        <w:t xml:space="preserve"> One of the most important factors affecting FW consumption is reuse of cultivation water after biomass harvest. </w:t>
      </w:r>
      <w:r w:rsidR="00BD03EC" w:rsidRPr="005B3C0C">
        <w:rPr>
          <w:szCs w:val="24"/>
        </w:rPr>
        <w:fldChar w:fldCharType="begin"/>
      </w:r>
      <w:r w:rsidR="00790A49">
        <w:rPr>
          <w:szCs w:val="24"/>
        </w:rPr>
        <w:instrText xml:space="preserve"> ADDIN ZOTERO_ITEM CSL_CITATION {"citationID":"m632m8o7o","properties":{"formattedCitation":"(Yang et al., 2011)","plainCitation":"(Yang et al., 2011)","dontUpdate":true},"citationItems":[{"id":1572,"uris":["http://zotero.org/users/1204444/items/IWQEV2F6"],"uri":["http://zotero.org/users/1204444/items/IWQEV2F6"],"itemData":{"id":1572,"type":"article-journal","title":"Life-cycle analysis on biodiesel production from microalgae: Water footprint and nutrients balance","container-title":"Bioresource Technology","page":"159-165","volume":"102","issue":"1","source":"ScienceDirect","abstract":"This research examines the life-cycle water and nutrients usage of microalgae-based biodiesel production. The influence of water types, operation with and without recycling, algal species, geographic distributions are analyzed. The results confirm the competitiveness of microalgae-based biofuels and highlight the necessity of recycling harvested water and using sea/wastewater as water source. To generate 1 kg biodiesel, 3726 kg water, 0.33 kg nitrogen, and 0.71 kg phosphate are required if freshwater used without recycling. Recycling harvest water reduces the water and nutrients usage by 84% and 55%. Using sea/wastewater decreases 90% water requirement and eliminates the need of all the nutrients except phosphate. The variation in microalgae species and geographic distribution are analyzed to reflect microalgae biofuel development in the US. The impacts of current federal and state renewable energy programs are also discussed to suggest suitable microalgae biofuel implementation pathways and identify potential bottlenecks.","DOI":"10.1016/j.biortech.2010.07.017","ISSN":"0960-8524","shortTitle":"Special Issue: Biofuels - II: Algal Biofuels and Microbial Fuel Cells","journalAbbreviation":"Bioresource Technology","author":[{"family":"Yang","given":"Jia"},{"family":"Xu","given":"Ming"},{"family":"Zhang","given":"Xuezhi"},{"family":"Hu","given":"Qiang"},{"family":"Sommerfeld","given":"Milton"},{"family":"Chen","given":"Yongsheng"}],"issued":{"date-parts":[["2011",1]]}}}],"schema":"https://github.com/citation-style-language/schema/raw/master/csl-citation.json"} </w:instrText>
      </w:r>
      <w:r w:rsidR="00BD03EC" w:rsidRPr="005B3C0C">
        <w:rPr>
          <w:szCs w:val="24"/>
        </w:rPr>
        <w:fldChar w:fldCharType="separate"/>
      </w:r>
      <w:r w:rsidRPr="005B3C0C">
        <w:rPr>
          <w:szCs w:val="24"/>
        </w:rPr>
        <w:t xml:space="preserve">Yang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estimated that a lack of recycling in FW systems would cause a 6-fold increase in freshwater water consumption (Figure </w:t>
      </w:r>
      <w:r w:rsidR="00C05013">
        <w:rPr>
          <w:szCs w:val="24"/>
        </w:rPr>
        <w:t>12</w:t>
      </w:r>
      <w:r w:rsidRPr="005B3C0C">
        <w:rPr>
          <w:szCs w:val="24"/>
        </w:rPr>
        <w:t xml:space="preserve">). </w:t>
      </w:r>
      <w:r w:rsidRPr="005B3C0C">
        <w:rPr>
          <w:szCs w:val="24"/>
        </w:rPr>
        <w:lastRenderedPageBreak/>
        <w:t xml:space="preserve">Although most LCA studies assume 100% water recycling, the effectiveness of this approach depends on the efficiency of the harvesting method, the quality of the recycled water and the sensitivity of the algae to impurities, biological contaminants and waste products which accumulate in the  returned water </w:t>
      </w:r>
      <w:r w:rsidR="00BD03EC" w:rsidRPr="005B3C0C">
        <w:rPr>
          <w:szCs w:val="24"/>
        </w:rPr>
        <w:fldChar w:fldCharType="begin"/>
      </w:r>
      <w:r w:rsidR="00790A49">
        <w:rPr>
          <w:szCs w:val="24"/>
        </w:rPr>
        <w:instrText xml:space="preserve"> ADDIN ZOTERO_ITEM CSL_CITATION {"citationID":"SddPgWn9","properties":{"formattedCitation":"(Guieysse et al., 2013; Murphy and Allen, 2011; Slade and Bauen, 2013)","plainCitation":"(Guieysse et al., 2013; Murphy and Allen, 2011; Slade and Bauen, 2013)"},"citationItems":[{"id":1669,"uris":["http://zotero.org/users/1204444/items/PNTX4ZEJ"],"uri":["http://zotero.org/users/1204444/items/PNTX4ZEJ"],"itemData":{"id":1669,"type":"article-journal","title":"Micro-algae cultivation for biofuels: Cost, energy balance, environmental impacts and future prospects","container-title":"Biomass and Bioenergy","page":"29-38","volume":"53","source":"ScienceDirect","abstract":"Micro-algae have received considerable interest as a potential feedstock for producing sustainable transport fuels (biofuels). The perceived benefits provide the underpinning rationale for much of the public support directed towards micro-algae research. Here we examine three aspects of micro-algae production that will ultimately determine the future economic viability and environmental sustainability: the energy and carbon balance, environmental impacts and production cost. This analysis combines systematic review and meta-analysis with insights gained from expert workshops. We find that achieving a positive energy balance will require technological advances and highly optimised production systems. Aspects that will need to be addressed in a viable commercial system include: energy required for pumping, the embodied energy required for construction, the embodied energy in fertilizer, and the energy required for drying and de-watering. The conceptual and often incomplete nature of algae production systems investigated within the existing literature, together with limited sources of primary data for process and scale-up assumptions, highlights future uncertainties around micro-algae biofuel production. Environmental impacts from water management, carbon dioxide handling, and nutrient supply could constrain system design and implementation options. Cost estimates need to be improved and this will require empirical data on the performance of systems designed specifically to produce biofuels. Significant (&amp;gt;50%) cost reductions may be achieved if CO2, nutrients and water can be obtained at low cost. This is a very demanding requirement, however, and it could dramatically restrict the number of production locations available.","DOI":"10.1016/j.biombioe.2012.12.019","ISSN":"0961-9534","shortTitle":"Micro-algae cultivation for biofuels","journalAbbreviation":"Biomass and Bioenergy","author":[{"family":"Slade","given":"Raphael"},{"family":"Bauen","given":"Ausilio"}],"issued":{"date-parts":[["2013"]]}}},{"id":1638,"uris":["http://zotero.org/users/1204444/items/UDWVP6CH"],"uri":["http://zotero.org/users/1204444/items/UDWVP6CH"],"itemData":{"id":1638,"type":"article-journal","title":"Energy-Water Nexus for Mass Cultivation of Algae","container-title":"Environmental Science &amp; Technology","page":"5861-5868","volume":"45","issue":"13","source":"ACS Publications","abstract":"Microalgae are currently considered a potential feedstock for the production of biofuels. This work addresses the energy needed to manage the water used in the mass cultivation of saline, eukaryotic algae grown in open pond systems. Estimates of both direct and upstream energy requirements for obtaining, containing, and circulating water within algae cultivation systems are developed. Potential productivities are calculated for each of the 48 states within the continental U.S. based on theoretical photosynthetic efficiencies, growing season, and total available land area. Energy output in the form of algal biodiesel and the total energy content of algal biomass are compared to energy inputs required for water management. The analysis indicates that, for current technologies, energy required for water management alone is approximately seven times greater than energy output in the form of biodiesel and more than double that contained within the entire algal biomass. While this analysis addresses only currently identified species grown in an open-pond system, the water management requirements of any algae system will be substantial; therefore, it is critical that an energy assessment of water management requirements be performed for any cultivation technology and algal type in order to fully understand the energy balance of algae-derived biofuels.","DOI":"10.1021/es200109z","ISSN":"0013-936X","journalAbbreviation":"Environ. Sci. Technol.","author":[{"family":"Murphy","given":"Cynthia Folsom"},{"family":"Allen","given":"David T."}],"issued":{"date-parts":[["2011",7,1]]}}},{"id":1618,"uris":["http://zotero.org/users/1204444/items/A34KJA2G"],"uri":["http://zotero.org/users/1204444/items/A34KJA2G"],"itemData":{"id":1618,"type":"article-journal","title":"Variability and uncertainty in water demand and water footprint assessments of fresh algae cultivation based on case studies from five climatic regions","container-title":"Bioresource Technology","page":"317-323","volume":"128","source":"ScienceDirect","abstract":"Using case studies from five typical climatic locations, this study revealed that current quantification of water demand (WD) and water footprint (WF) of freshwater algae cultivation in raceway ponds suffer from uncertainty and variability in the methodologies and assumptions used. Of particular concern, the WF metric had an intrinsically poor geographical resolution and could be biased towards high-productivity arid locations because local levels of water stress are not accounted for. Applying current methodologies could therefore cause the selection of locations that are neither economically viable nor environmentally sustainable. An improved methodology should utilize more accurate evaporation models, determine realistic limits for the maximum hydraulic retention times and process water recycling ratios, and apply weighting to the WF to reflect localized water stress or use an alternative metric such as the equivalent years of rainfall required to support a productivity of 1 GJ m−2.","DOI":"10.1016/j.biortech.2012.10.096","ISSN":"0960-8524","journalAbbreviation":"Bioresource Technology","author":[{"family":"Guieysse","given":"Benoit"},{"family":"Béchet","given":"Quentin"},{"family":"Shilton","given":"Andy"}],"issued":{"date-parts":[["2013",1]]}}}],"schema":"https://github.com/citation-style-language/schema/raw/master/csl-citation.json"} </w:instrText>
      </w:r>
      <w:r w:rsidR="00BD03EC" w:rsidRPr="005B3C0C">
        <w:rPr>
          <w:szCs w:val="24"/>
        </w:rPr>
        <w:fldChar w:fldCharType="separate"/>
      </w:r>
      <w:r w:rsidR="00473EBC" w:rsidRPr="00473EBC">
        <w:rPr>
          <w:rFonts w:ascii="Calibri" w:hAnsi="Calibri"/>
        </w:rPr>
        <w:t xml:space="preserve">(Guieysse </w:t>
      </w:r>
      <w:r w:rsidR="00490409" w:rsidRPr="00490409">
        <w:rPr>
          <w:rFonts w:ascii="Calibri" w:hAnsi="Calibri"/>
          <w:i/>
        </w:rPr>
        <w:t>et al</w:t>
      </w:r>
      <w:r w:rsidR="00473EBC" w:rsidRPr="00473EBC">
        <w:rPr>
          <w:rFonts w:ascii="Calibri" w:hAnsi="Calibri"/>
        </w:rPr>
        <w:t>., 2013; Murphy and Allen, 2011; Slade and Bauen, 2013)</w:t>
      </w:r>
      <w:r w:rsidR="00BD03EC" w:rsidRPr="005B3C0C">
        <w:rPr>
          <w:szCs w:val="24"/>
        </w:rPr>
        <w:fldChar w:fldCharType="end"/>
      </w:r>
      <w:r w:rsidRPr="005B3C0C">
        <w:rPr>
          <w:szCs w:val="24"/>
        </w:rPr>
        <w:t xml:space="preserve">. </w:t>
      </w:r>
      <w:r w:rsidR="00561CB2" w:rsidRPr="005B3C0C">
        <w:rPr>
          <w:szCs w:val="24"/>
        </w:rPr>
        <w:t>Consequently,</w:t>
      </w:r>
      <w:r w:rsidRPr="005B3C0C">
        <w:rPr>
          <w:szCs w:val="24"/>
        </w:rPr>
        <w:t xml:space="preserve"> it is unlikely that 100% of the water used in cultivation will be recycled, and this returned water may need pre-treatment before reuse (Slade and Bauen, </w:t>
      </w:r>
      <w:r w:rsidR="005D0ABB" w:rsidRPr="005D0ABB">
        <w:rPr>
          <w:szCs w:val="24"/>
        </w:rPr>
        <w:t>2013</w:t>
      </w:r>
      <w:r w:rsidRPr="005B3C0C">
        <w:rPr>
          <w:szCs w:val="24"/>
        </w:rPr>
        <w:t xml:space="preserve">).  Currently there is a lack of research into methods for treating returned water. The most efficient desalination technology, reverse osmosis would consume the equivalent of 10-16% of the algal bioenergy produced </w:t>
      </w:r>
      <w:r w:rsidR="00BD03EC" w:rsidRPr="005B3C0C">
        <w:rPr>
          <w:szCs w:val="24"/>
        </w:rPr>
        <w:fldChar w:fldCharType="begin"/>
      </w:r>
      <w:r w:rsidR="00790A49">
        <w:rPr>
          <w:szCs w:val="24"/>
        </w:rPr>
        <w:instrText xml:space="preserve"> ADDIN ZOTERO_ITEM CSL_CITATION {"citationID":"s2ubipcjm","properties":{"formattedCitation":"(Guieysse et al., 2013)","plainCitation":"(Guieysse et al., 2013)"},"citationItems":[{"id":1618,"uris":["http://zotero.org/users/1204444/items/A34KJA2G"],"uri":["http://zotero.org/users/1204444/items/A34KJA2G"],"itemData":{"id":1618,"type":"article-journal","title":"Variability and uncertainty in water demand and water footprint assessments of fresh algae cultivation based on case studies from five climatic regions","container-title":"Bioresource Technology","page":"317-323","volume":"128","source":"ScienceDirect","abstract":"Using case studies from five typical climatic locations, this study revealed that current quantification of water demand (WD) and water footprint (WF) of freshwater algae cultivation in raceway ponds suffer from uncertainty and variability in the methodologies and assumptions used. Of particular concern, the WF metric had an intrinsically poor geographical resolution and could be biased towards high-productivity arid locations because local levels of water stress are not accounted for. Applying current methodologies could therefore cause the selection of locations that are neither economically viable nor environmentally sustainable. An improved methodology should utilize more accurate evaporation models, determine realistic limits for the maximum hydraulic retention times and process water recycling ratios, and apply weighting to the WF to reflect localized water stress or use an alternative metric such as the equivalent years of rainfall required to support a productivity of 1 GJ m−2.","DOI":"10.1016/j.biortech.2012.10.096","ISSN":"0960-8524","journalAbbreviation":"Bioresource Technology","author":[{"family":"Guieysse","given":"Benoit"},{"family":"Béchet","given":"Quentin"},{"family":"Shilton","given":"Andy"}],"issued":{"date-parts":[["2013",1]]}}}],"schema":"https://github.com/citation-style-language/schema/raw/master/csl-citation.json"} </w:instrText>
      </w:r>
      <w:r w:rsidR="00BD03EC" w:rsidRPr="005B3C0C">
        <w:rPr>
          <w:szCs w:val="24"/>
        </w:rPr>
        <w:fldChar w:fldCharType="separate"/>
      </w:r>
      <w:r w:rsidR="00473EBC" w:rsidRPr="00473EBC">
        <w:rPr>
          <w:rFonts w:ascii="Calibri" w:hAnsi="Calibri"/>
        </w:rPr>
        <w:t xml:space="preserve">(Guieysse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w:t>
      </w:r>
    </w:p>
    <w:p w14:paraId="6B616B00" w14:textId="77777777" w:rsidR="005B3C0C" w:rsidRDefault="005B3C0C" w:rsidP="005B3C0C">
      <w:pPr>
        <w:spacing w:line="360" w:lineRule="auto"/>
        <w:rPr>
          <w:szCs w:val="24"/>
        </w:rPr>
      </w:pPr>
      <w:r w:rsidRPr="005B3C0C">
        <w:rPr>
          <w:szCs w:val="24"/>
        </w:rPr>
        <w:t xml:space="preserve">Another major factor of water use in open pond systems is evaporative loss. Evaporative losses are governed by local climatic factors and the dimensions of the pond area </w:t>
      </w:r>
      <w:r w:rsidR="00BD03EC" w:rsidRPr="005B3C0C">
        <w:rPr>
          <w:szCs w:val="24"/>
        </w:rPr>
        <w:fldChar w:fldCharType="begin"/>
      </w:r>
      <w:r w:rsidR="00790A49">
        <w:rPr>
          <w:szCs w:val="24"/>
        </w:rPr>
        <w:instrText xml:space="preserve"> ADDIN ZOTERO_ITEM CSL_CITATION {"citationID":"ogooutq6e","properties":{"formattedCitation":"(Boyd and Gross, 2000)","plainCitation":"(Boyd and Gross, 2000)"},"citationItems":[{"id":1648,"uris":["http://zotero.org/users/1204444/items/Q749BPBN"],"uri":["http://zotero.org/users/1204444/items/Q749BPBN"],"itemData":{"id":1648,"type":"article-journal","title":"Water use and conservation for inland aquaculture ponds","container-title":"Fisheries Management and Ecology","page":"55–63","volume":"7","issue":"1-2","source":"Wiley Online Library","abstract":"The general hydrological equation, inflow = outflow ± change in storage, can be used to make accurate estimates of water use by ponds for inland aquaculture projects. The primary inflows are precipitation, runoff and regulated water additions. The main outflows are evaporation, seepage, overflow after storms and intentional discharge. Water conservation measures such as maintaining storage capacity in ponds equal to the normal, maximum daily precipitation, reduction in seepage beneath dams and through pond bottoms, fish harvest without draining ponds, and water re-use are discussed. Even with the implementation of water conservation measures, pond aquaculture is a water- intensive endeavour which consumes more water per unit of area than irrigated agriculture. However, the value of aquacultural production per unit of water used greatly exceeds that of irrigated agriculture. Reduction in effluent volume is the most effective water saving means, and not only reduces water consumption but also reduces the pollution potential of pond aquaculture.","DOI":"10.1046/j.1365-2400.2000.00181.x","ISSN":"1365-2400","language":"en","author":[{"family":"Boyd","given":"C. E."},{"family":"Gross","given":"A."}],"issued":{"date-parts":[["2000"]]}}}],"schema":"https://github.com/citation-style-language/schema/raw/master/csl-citation.json"} </w:instrText>
      </w:r>
      <w:r w:rsidR="00BD03EC" w:rsidRPr="005B3C0C">
        <w:rPr>
          <w:szCs w:val="24"/>
        </w:rPr>
        <w:fldChar w:fldCharType="separate"/>
      </w:r>
      <w:r w:rsidR="00473EBC" w:rsidRPr="00473EBC">
        <w:rPr>
          <w:rFonts w:ascii="Calibri" w:hAnsi="Calibri"/>
        </w:rPr>
        <w:t>(Boyd and Gross, 2000)</w:t>
      </w:r>
      <w:r w:rsidR="00BD03EC" w:rsidRPr="005B3C0C">
        <w:rPr>
          <w:szCs w:val="24"/>
        </w:rPr>
        <w:fldChar w:fldCharType="end"/>
      </w:r>
      <w:r w:rsidRPr="005B3C0C">
        <w:rPr>
          <w:szCs w:val="24"/>
        </w:rPr>
        <w:t xml:space="preserve">. </w:t>
      </w:r>
      <w:r w:rsidR="00BD03EC" w:rsidRPr="005B3C0C">
        <w:rPr>
          <w:szCs w:val="24"/>
        </w:rPr>
        <w:fldChar w:fldCharType="begin"/>
      </w:r>
      <w:r w:rsidR="00790A49">
        <w:rPr>
          <w:szCs w:val="24"/>
        </w:rPr>
        <w:instrText xml:space="preserve"> ADDIN ZOTERO_ITEM CSL_CITATION {"citationID":"107lgr508h","properties":{"formattedCitation":"(Harto et al., 2010)","plainCitation":"(Harto et al., 2010)","dontUpdate":true},"citationItems":[{"id":1660,"uris":["http://zotero.org/users/1204444/items/6FSXMZT4"],"uri":["http://zotero.org/users/1204444/items/6FSXMZT4"],"itemData":{"id":1660,"type":"article-journal","title":"Life cycle water use of low-carbon transport fuels","container-title":"Energy Policy","page":"4933-4944","volume":"38","issue":"9","source":"ScienceDirect","abstract":"In society’s quest to mitigate climate change it is important to consider potential trade-offs in climate solutions impacting other environmental issues. This analysis explores the life cycle water consumption of alternative low-carbon energy sources for transportation. Energy sources analyzed include both biofuels used in internal combustion engines and low-carbon electricity generation methods used in conjunction with electric vehicles. Biofuels considered are corn-based ethanol, soybean biodiesel, cellulosic ethanol from switchgrass, and microbial biodiesel. Electricity sources analyzed are coal with carbon sequestration, photovoltaic cells, and solar concentrators. The assessment method used is hybrid life cycle assessment (LCA), which combines materials-based process method and the economic input–output (EIO) method. To compare these technologies on an even footing the life cycle water use to propel a passenger vehicle one mile is estimated. All technologies evaluated showed an increase in water consumption compared to unleaded gasoline when water use from vehicle manufacturing was included. Scale-up calculations showed that mass adoption of electric vehicles and some configurations of algae and switchgrass systems could potentially contribute to the decarbonization of transportation with tolerable increases in overall water consumption. Irrigated crop based biofuels however were found to have significant potential impact on water resources when scaled up to macroscopic production levels.","DOI":"10.1016/j.enpol.2010.03.074","ISSN":"0301-4215","shortTitle":"Special Section on Carbon Emissions and Carbon Management in Cities with Regular Papers","journalAbbreviation":"Energy Policy","author":[{"family":"Harto","given":"Christopher"},{"family":"Meyers","given":"Robert"},{"family":"Williams","given":"Eric"}],"issued":{"date-parts":[["2010",9]]}}}],"schema":"https://github.com/citation-style-language/schema/raw/master/csl-citation.json"} </w:instrText>
      </w:r>
      <w:r w:rsidR="00BD03EC" w:rsidRPr="005B3C0C">
        <w:rPr>
          <w:szCs w:val="24"/>
        </w:rPr>
        <w:fldChar w:fldCharType="separate"/>
      </w:r>
      <w:r w:rsidRPr="005B3C0C">
        <w:rPr>
          <w:szCs w:val="24"/>
        </w:rPr>
        <w:t xml:space="preserve">Harto </w:t>
      </w:r>
      <w:r w:rsidR="00490409" w:rsidRPr="00490409">
        <w:rPr>
          <w:i/>
          <w:szCs w:val="24"/>
        </w:rPr>
        <w:t>et al</w:t>
      </w:r>
      <w:r w:rsidRPr="005B3C0C">
        <w:rPr>
          <w:szCs w:val="24"/>
        </w:rPr>
        <w:t>. (2010)</w:t>
      </w:r>
      <w:r w:rsidR="00BD03EC" w:rsidRPr="005B3C0C">
        <w:rPr>
          <w:szCs w:val="24"/>
        </w:rPr>
        <w:fldChar w:fldCharType="end"/>
      </w:r>
      <w:r w:rsidRPr="005B3C0C">
        <w:rPr>
          <w:szCs w:val="24"/>
        </w:rPr>
        <w:t xml:space="preserve"> estimated the lifecycle water use of open pond production at different evaporation rates. A 170% increase in evaporation led to a 3-fold increase in FW use during the cultivation stage of production (Table </w:t>
      </w:r>
      <w:r w:rsidR="006E7385">
        <w:rPr>
          <w:szCs w:val="24"/>
        </w:rPr>
        <w:t>1</w:t>
      </w:r>
      <w:r w:rsidRPr="005B3C0C">
        <w:rPr>
          <w:szCs w:val="24"/>
        </w:rPr>
        <w:t xml:space="preserve">). A similar trend was found by </w:t>
      </w:r>
      <w:r w:rsidR="00BD03EC" w:rsidRPr="005B3C0C">
        <w:rPr>
          <w:szCs w:val="24"/>
        </w:rPr>
        <w:fldChar w:fldCharType="begin"/>
      </w:r>
      <w:r w:rsidR="00790A49">
        <w:rPr>
          <w:szCs w:val="24"/>
        </w:rPr>
        <w:instrText xml:space="preserve"> ADDIN ZOTERO_ITEM CSL_CITATION {"citationID":"1dr33678h3","properties":{"formattedCitation":"(Wigmosta et al., 2011)","plainCitation":"(Wigmosta et al., 2011)"},"citationItems":[{"id":1672,"uris":["http://zotero.org/users/1204444/items/TCS7ZMCG"],"uri":["http://zotero.org/users/1204444/items/TCS7ZMCG"],"itemData":{"id":1672,"type":"article-journal","title":"National microalgae biofuel production potential and resource demand","container-title":"Water Resources Research","page":"n/a–n/a","volume":"47","issue":"3","source":"Wiley Online Library","abstract":"Microalgae are receiving increased global attention as a potential sustainable “energy crop” for biofuel production. An important step to realizing the potential of algae is quantifying the demands commercial-scale algal biofuel production will place on water and land resources. We present a high-resolution spatiotemporal assessment that brings to bear fundamental questions of where production can occur, how many land and water resources are required, and how much energy is produced. Our study suggests that under current technology, microalgae have the potential to generate 220 × 109 L yr−1 of oil, equivalent to 48% of current U.S. petroleum imports for transportation. However, this level of production requires 5.5% of the land area in the conterminous United States and nearly three times the water currently used for irrigated agriculture, averaging 1421 L water per liter of oil. Optimizing the locations for microalgae production on the basis of water use efficiency can greatly reduce total water demand. For example, focusing on locations along the Gulf Coast, southeastern seaboard, and Great Lakes shows a 75% reduction in consumptive freshwater use to 350 L per liter of oil produced with a 67% reduction in land use. These optimized locations have the potential to generate an oil volume equivalent to 17% of imports for transportation fuels, equal to the Energy Independence and Security Act year 2022 “advanced biofuels” production target and utilizing some 25% of the current irrigation demand. With proper planning, adequate land and water are available to meet a significant portion of the U.S. renewable fuel goals.","DOI":"10.1029/2010WR009966","ISSN":"1944-7973","language":"en","author":[{"family":"Wigmosta","given":"Mark S."},{"family":"Coleman","given":"André M."},{"family":"Skaggs","given":"Richard J."},{"family":"Huesemann","given":"Michael H."},{"family":"Lane","given":"Leonard J."}],"issued":{"date-parts":[["2011"]]}}}],"schema":"https://github.com/citation-style-language/schema/raw/master/csl-citation.json"} </w:instrText>
      </w:r>
      <w:r w:rsidR="00BD03EC" w:rsidRPr="005B3C0C">
        <w:rPr>
          <w:szCs w:val="24"/>
        </w:rPr>
        <w:fldChar w:fldCharType="separate"/>
      </w:r>
      <w:r w:rsidR="00473EBC" w:rsidRPr="00473EBC">
        <w:rPr>
          <w:rFonts w:ascii="Calibri" w:hAnsi="Calibri"/>
        </w:rPr>
        <w:t xml:space="preserve">(Wigmosta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Such a large difference in water footprint demonstrates the important influence site location can have on the water footprint of production </w:t>
      </w:r>
      <w:r w:rsidR="00BD03EC" w:rsidRPr="005B3C0C">
        <w:rPr>
          <w:szCs w:val="24"/>
        </w:rPr>
        <w:fldChar w:fldCharType="begin"/>
      </w:r>
      <w:r w:rsidR="00790A49">
        <w:rPr>
          <w:szCs w:val="24"/>
        </w:rPr>
        <w:instrText xml:space="preserve"> ADDIN ZOTERO_ITEM CSL_CITATION {"citationID":"23i038t5hr","properties":{"formattedCitation":"(Wigmosta et al., 2011; Yang et al., 2011)","plainCitation":"(Wigmosta et al., 2011; Yang et al., 2011)"},"citationItems":[{"id":1672,"uris":["http://zotero.org/users/1204444/items/TCS7ZMCG"],"uri":["http://zotero.org/users/1204444/items/TCS7ZMCG"],"itemData":{"id":1672,"type":"article-journal","title":"National microalgae biofuel production potential and resource demand","container-title":"Water Resources Research","page":"n/a–n/a","volume":"47","issue":"3","source":"Wiley Online Library","abstract":"Microalgae are receiving increased global attention as a potential sustainable “energy crop” for biofuel production. An important step to realizing the potential of algae is quantifying the demands commercial-scale algal biofuel production will place on water and land resources. We present a high-resolution spatiotemporal assessment that brings to bear fundamental questions of where production can occur, how many land and water resources are required, and how much energy is produced. Our study suggests that under current technology, microalgae have the potential to generate 220 × 109 L yr−1 of oil, equivalent to 48% of current U.S. petroleum imports for transportation. However, this level of production requires 5.5% of the land area in the conterminous United States and nearly three times the water currently used for irrigated agriculture, averaging 1421 L water per liter of oil. Optimizing the locations for microalgae production on the basis of water use efficiency can greatly reduce total water demand. For example, focusing on locations along the Gulf Coast, southeastern seaboard, and Great Lakes shows a 75% reduction in consumptive freshwater use to 350 L per liter of oil produced with a 67% reduction in land use. These optimized locations have the potential to generate an oil volume equivalent to 17% of imports for transportation fuels, equal to the Energy Independence and Security Act year 2022 “advanced biofuels” production target and utilizing some 25% of the current irrigation demand. With proper planning, adequate land and water are available to meet a significant portion of the U.S. renewable fuel goals.","DOI":"10.1029/2010WR009966","ISSN":"1944-7973","language":"en","author":[{"family":"Wigmosta","given":"Mark S."},{"family":"Coleman","given":"André M."},{"family":"Skaggs","given":"Richard J."},{"family":"Huesemann","given":"Michael H."},{"family":"Lane","given":"Leonard J."}],"issued":{"date-parts":[["2011"]]}}},{"id":1572,"uris":["http://zotero.org/users/1204444/items/IWQEV2F6"],"uri":["http://zotero.org/users/1204444/items/IWQEV2F6"],"itemData":{"id":1572,"type":"article-journal","title":"Life-cycle analysis on biodiesel production from microalgae: Water footprint and nutrients balance","container-title":"Bioresource Technology","page":"159-165","volume":"102","issue":"1","source":"ScienceDirect","abstract":"This research examines the life-cycle water and nutrients usage of microalgae-based biodiesel production. The influence of water types, operation with and without recycling, algal species, geographic distributions are analyzed. The results confirm the competitiveness of microalgae-based biofuels and highlight the necessity of recycling harvested water and using sea/wastewater as water source. To generate 1 kg biodiesel, 3726 kg water, 0.33 kg nitrogen, and 0.71 kg phosphate are required if freshwater used without recycling. Recycling harvest water reduces the water and nutrients usage by 84% and 55%. Using sea/wastewater decreases 90% water requirement and eliminates the need of all the nutrients except phosphate. The variation in microalgae species and geographic distribution are analyzed to reflect microalgae biofuel development in the US. The impacts of current federal and state renewable energy programs are also discussed to suggest suitable microalgae biofuel implementation pathways and identify potential bottlenecks.","DOI":"10.1016/j.biortech.2010.07.017","ISSN":"0960-8524","shortTitle":"Special Issue: Biofuels - II: Algal Biofuels and Microbial Fuel Cells","journalAbbreviation":"Bioresource Technology","author":[{"family":"Yang","given":"Jia"},{"family":"Xu","given":"Ming"},{"family":"Zhang","given":"Xuezhi"},{"family":"Hu","given":"Qiang"},{"family":"Sommerfeld","given":"Milton"},{"family":"Chen","given":"Yongsheng"}],"issued":{"date-parts":[["2011",1]]}}}],"schema":"https://github.com/citation-style-language/schema/raw/master/csl-citation.json"} </w:instrText>
      </w:r>
      <w:r w:rsidR="00BD03EC" w:rsidRPr="005B3C0C">
        <w:rPr>
          <w:szCs w:val="24"/>
        </w:rPr>
        <w:fldChar w:fldCharType="separate"/>
      </w:r>
      <w:r w:rsidR="00473EBC" w:rsidRPr="00473EBC">
        <w:rPr>
          <w:rFonts w:ascii="Calibri" w:hAnsi="Calibri"/>
        </w:rPr>
        <w:t xml:space="preserve">(Wigmosta </w:t>
      </w:r>
      <w:r w:rsidR="00490409" w:rsidRPr="00490409">
        <w:rPr>
          <w:rFonts w:ascii="Calibri" w:hAnsi="Calibri"/>
          <w:i/>
        </w:rPr>
        <w:t>et al</w:t>
      </w:r>
      <w:r w:rsidR="00473EBC" w:rsidRPr="00473EBC">
        <w:rPr>
          <w:rFonts w:ascii="Calibri" w:hAnsi="Calibri"/>
        </w:rPr>
        <w:t xml:space="preserve">., 2011; Yang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Productivity of algae also has an important influence on evaporative loss. Because more surface area is needed to produce the same amount of fuel, evaporative losses per unit of biodiesel produced are inversely proportionate to the productivity of the algae. Yang </w:t>
      </w:r>
      <w:r w:rsidR="00490409" w:rsidRPr="00490409">
        <w:rPr>
          <w:i/>
          <w:szCs w:val="24"/>
        </w:rPr>
        <w:t>et al</w:t>
      </w:r>
      <w:r w:rsidRPr="005B3C0C">
        <w:rPr>
          <w:szCs w:val="24"/>
        </w:rPr>
        <w:t xml:space="preserve">. (2011) found such a relationship when comparing the water footprint of different microalgae species based biofuels. </w:t>
      </w:r>
    </w:p>
    <w:p w14:paraId="1352DA09" w14:textId="51E17FA3" w:rsidR="005B3C0C" w:rsidRPr="005B3C0C" w:rsidRDefault="0081741E" w:rsidP="005B3C0C">
      <w:pPr>
        <w:spacing w:line="360" w:lineRule="auto"/>
        <w:rPr>
          <w:szCs w:val="24"/>
        </w:rPr>
      </w:pPr>
      <w:r>
        <w:rPr>
          <w:noProof/>
          <w:lang w:eastAsia="en-GB"/>
        </w:rPr>
        <w:lastRenderedPageBreak/>
        <w:drawing>
          <wp:anchor distT="0" distB="0" distL="114300" distR="114300" simplePos="0" relativeHeight="252031488" behindDoc="0" locked="0" layoutInCell="1" allowOverlap="1" wp14:anchorId="54BEADBA" wp14:editId="24384862">
            <wp:simplePos x="0" y="0"/>
            <wp:positionH relativeFrom="column">
              <wp:posOffset>-89469</wp:posOffset>
            </wp:positionH>
            <wp:positionV relativeFrom="paragraph">
              <wp:posOffset>68186</wp:posOffset>
            </wp:positionV>
            <wp:extent cx="5413781" cy="2512956"/>
            <wp:effectExtent l="0" t="0" r="0" b="1905"/>
            <wp:wrapNone/>
            <wp:docPr id="900" name="Picture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18123" b="3733"/>
                    <a:stretch/>
                  </pic:blipFill>
                  <pic:spPr bwMode="auto">
                    <a:xfrm>
                      <a:off x="0" y="0"/>
                      <a:ext cx="5414848" cy="25134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28F7">
        <w:rPr>
          <w:noProof/>
          <w:szCs w:val="24"/>
          <w:lang w:eastAsia="en-GB"/>
        </w:rPr>
        <mc:AlternateContent>
          <mc:Choice Requires="wpg">
            <w:drawing>
              <wp:anchor distT="0" distB="0" distL="114300" distR="114300" simplePos="0" relativeHeight="251840000" behindDoc="0" locked="0" layoutInCell="1" allowOverlap="1" wp14:anchorId="26C68428" wp14:editId="1E3DAA53">
                <wp:simplePos x="0" y="0"/>
                <wp:positionH relativeFrom="column">
                  <wp:posOffset>-81915</wp:posOffset>
                </wp:positionH>
                <wp:positionV relativeFrom="paragraph">
                  <wp:posOffset>73660</wp:posOffset>
                </wp:positionV>
                <wp:extent cx="5320030" cy="3231515"/>
                <wp:effectExtent l="0" t="0" r="0" b="6985"/>
                <wp:wrapTopAndBottom/>
                <wp:docPr id="753" name="Group 7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0030" cy="3231515"/>
                          <a:chOff x="-760207" y="144955"/>
                          <a:chExt cx="4455854" cy="3072252"/>
                        </a:xfrm>
                      </wpg:grpSpPr>
                      <pic:pic xmlns:pic="http://schemas.openxmlformats.org/drawingml/2006/picture">
                        <pic:nvPicPr>
                          <pic:cNvPr id="754" name="Picture 5"/>
                          <pic:cNvPicPr>
                            <a:picLocks noChangeAspect="1"/>
                          </pic:cNvPicPr>
                        </pic:nvPicPr>
                        <pic:blipFill rotWithShape="1">
                          <a:blip r:embed="rId31" cstate="print">
                            <a:extLst>
                              <a:ext uri="{28A0092B-C50C-407E-A947-70E740481C1C}">
                                <a14:useLocalDpi xmlns:a14="http://schemas.microsoft.com/office/drawing/2010/main" val="0"/>
                              </a:ext>
                            </a:extLst>
                          </a:blip>
                          <a:srcRect l="1918"/>
                          <a:stretch/>
                        </pic:blipFill>
                        <pic:spPr bwMode="auto">
                          <a:xfrm>
                            <a:off x="211683" y="144955"/>
                            <a:ext cx="2483414" cy="238910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755" name="Text Box 2"/>
                        <wps:cNvSpPr txBox="1">
                          <a:spLocks noChangeArrowheads="1"/>
                        </wps:cNvSpPr>
                        <wps:spPr bwMode="auto">
                          <a:xfrm>
                            <a:off x="-760207" y="2534062"/>
                            <a:ext cx="4455854" cy="683145"/>
                          </a:xfrm>
                          <a:prstGeom prst="rect">
                            <a:avLst/>
                          </a:prstGeom>
                          <a:solidFill>
                            <a:srgbClr val="FFFFFF"/>
                          </a:solidFill>
                          <a:ln w="9525">
                            <a:noFill/>
                            <a:miter lim="800000"/>
                            <a:headEnd/>
                            <a:tailEnd/>
                          </a:ln>
                        </wps:spPr>
                        <wps:txbx>
                          <w:txbxContent>
                            <w:p w14:paraId="19BA698A" w14:textId="77777777" w:rsidR="003B14DC" w:rsidRPr="005D2021" w:rsidRDefault="003B14DC" w:rsidP="00FC5C1C">
                              <w:pPr>
                                <w:rPr>
                                  <w:sz w:val="20"/>
                                  <w:szCs w:val="20"/>
                                </w:rPr>
                              </w:pPr>
                              <w:r>
                                <w:rPr>
                                  <w:b/>
                                  <w:sz w:val="20"/>
                                  <w:szCs w:val="20"/>
                                </w:rPr>
                                <w:t xml:space="preserve">Figure 12. </w:t>
                              </w:r>
                              <w:r>
                                <w:rPr>
                                  <w:sz w:val="20"/>
                                  <w:szCs w:val="20"/>
                                </w:rPr>
                                <w:t xml:space="preserve">Estimated freshwater footprint of algal production in open ponds using different recycling rates and water types (FW, Freshwater, SW saltwater, WW wastewater) (Yang </w:t>
                              </w:r>
                              <w:r w:rsidRPr="00490409">
                                <w:rPr>
                                  <w:i/>
                                  <w:sz w:val="20"/>
                                  <w:szCs w:val="20"/>
                                </w:rPr>
                                <w:t>et al</w:t>
                              </w:r>
                              <w:r>
                                <w:rPr>
                                  <w:sz w:val="20"/>
                                  <w:szCs w:val="20"/>
                                </w:rPr>
                                <w:t>., 201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6C68428" id="Group 753" o:spid="_x0000_s1088" style="position:absolute;left:0;text-align:left;margin-left:-6.45pt;margin-top:5.8pt;width:418.9pt;height:254.45pt;z-index:251840000;mso-width-relative:margin;mso-height-relative:margin" coordorigin="-7602,1449" coordsize="44558,30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">
                <v:shape id="Picture 5" o:spid="_x0000_s1089" type="#_x0000_t75" style="position:absolute;left:2116;top:1449;width:24834;height:23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">
                  <v:imagedata r:id="rId32" o:title="" cropleft="1257f"/>
                  <v:path arrowok="t"/>
                </v:shape>
                <v:shape id="_x0000_s1090" type="#_x0000_t202" style="position:absolute;left:-7602;top:25340;width:44558;height:6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" stroked="f">
                  <v:textbox>
                    <w:txbxContent>
                      <w:p w14:paraId="19BA698A" w14:textId="77777777" w:rsidR="003B14DC" w:rsidRPr="005D2021" w:rsidRDefault="003B14DC" w:rsidP="00FC5C1C">
                        <w:pPr>
                          <w:rPr>
                            <w:sz w:val="20"/>
                            <w:szCs w:val="20"/>
                          </w:rPr>
                        </w:pPr>
                        <w:r>
                          <w:rPr>
                            <w:b/>
                            <w:sz w:val="20"/>
                            <w:szCs w:val="20"/>
                          </w:rPr>
                          <w:t xml:space="preserve">Figure 12. </w:t>
                        </w:r>
                        <w:r>
                          <w:rPr>
                            <w:sz w:val="20"/>
                            <w:szCs w:val="20"/>
                          </w:rPr>
                          <w:t xml:space="preserve">Estimated freshwater footprint of algal production in open ponds using different recycling rates and water types (FW, Freshwater, SW saltwater, WW wastewater) (Yang </w:t>
                        </w:r>
                        <w:r w:rsidRPr="00490409">
                          <w:rPr>
                            <w:i/>
                            <w:sz w:val="20"/>
                            <w:szCs w:val="20"/>
                          </w:rPr>
                          <w:t>et al</w:t>
                        </w:r>
                        <w:r>
                          <w:rPr>
                            <w:sz w:val="20"/>
                            <w:szCs w:val="20"/>
                          </w:rPr>
                          <w:t>., 2011)</w:t>
                        </w:r>
                      </w:p>
                    </w:txbxContent>
                  </v:textbox>
                </v:shape>
                <w10:wrap type="topAndBottom"/>
              </v:group>
            </w:pict>
          </mc:Fallback>
        </mc:AlternateContent>
      </w:r>
      <w:r w:rsidR="005B3C0C" w:rsidRPr="005B3C0C">
        <w:rPr>
          <w:szCs w:val="24"/>
        </w:rPr>
        <w:t xml:space="preserve">The use of alternative water types such as salt water or wastewater is a common strategy for reducing FW use. </w:t>
      </w:r>
      <w:r w:rsidR="00BD03EC" w:rsidRPr="005B3C0C">
        <w:rPr>
          <w:szCs w:val="24"/>
        </w:rPr>
        <w:fldChar w:fldCharType="begin"/>
      </w:r>
      <w:r w:rsidR="00790A49">
        <w:rPr>
          <w:szCs w:val="24"/>
        </w:rPr>
        <w:instrText xml:space="preserve"> ADDIN ZOTERO_ITEM CSL_CITATION {"citationID":"1ihsv391qa","properties":{"formattedCitation":"(Yang et al., 2011)","plainCitation":"(Yang et al., 2011)","dontUpdate":true},"citationItems":[{"id":1572,"uris":["http://zotero.org/users/1204444/items/IWQEV2F6"],"uri":["http://zotero.org/users/1204444/items/IWQEV2F6"],"itemData":{"id":1572,"type":"article-journal","title":"Life-cycle analysis on biodiesel production from microalgae: Water footprint and nutrients balance","container-title":"Bioresource Technology","page":"159-165","volume":"102","issue":"1","source":"ScienceDirect","abstract":"This research examines the life-cycle water and nutrients usage of microalgae-based biodiesel production. The influence of water types, operation with and without recycling, algal species, geographic distributions are analyzed. The results confirm the competitiveness of microalgae-based biofuels and highlight the necessity of recycling harvested water and using sea/wastewater as water source. To generate 1 kg biodiesel, 3726 kg water, 0.33 kg nitrogen, and 0.71 kg phosphate are required if freshwater used without recycling. Recycling harvest water reduces the water and nutrients usage by 84% and 55%. Using sea/wastewater decreases 90% water requirement and eliminates the need of all the nutrients except phosphate. The variation in microalgae species and geographic distribution are analyzed to reflect microalgae biofuel development in the US. The impacts of current federal and state renewable energy programs are also discussed to suggest suitable microalgae biofuel implementation pathways and identify potential bottlenecks.","DOI":"10.1016/j.biortech.2010.07.017","ISSN":"0960-8524","shortTitle":"Special Issue: Biofuels - II: Algal Biofuels and Microbial Fuel Cells","journalAbbreviation":"Bioresource Technology","author":[{"family":"Yang","given":"Jia"},{"family":"Xu","given":"Ming"},{"family":"Zhang","given":"Xuezhi"},{"family":"Hu","given":"Qiang"},{"family":"Sommerfeld","given":"Milton"},{"family":"Chen","given":"Yongsheng"}],"issued":{"date-parts":[["2011",1]]}}}],"schema":"https://github.com/citation-style-language/schema/raw/master/csl-citation.json"} </w:instrText>
      </w:r>
      <w:r w:rsidR="00BD03EC" w:rsidRPr="005B3C0C">
        <w:rPr>
          <w:szCs w:val="24"/>
        </w:rPr>
        <w:fldChar w:fldCharType="separate"/>
      </w:r>
      <w:r w:rsidR="005B3C0C" w:rsidRPr="005B3C0C">
        <w:rPr>
          <w:szCs w:val="24"/>
        </w:rPr>
        <w:t xml:space="preserve">Yang </w:t>
      </w:r>
      <w:r w:rsidR="00490409" w:rsidRPr="00490409">
        <w:rPr>
          <w:i/>
          <w:szCs w:val="24"/>
        </w:rPr>
        <w:t>et al</w:t>
      </w:r>
      <w:r w:rsidR="005B3C0C" w:rsidRPr="005B3C0C">
        <w:rPr>
          <w:szCs w:val="24"/>
        </w:rPr>
        <w:t>. (2011)</w:t>
      </w:r>
      <w:r w:rsidR="00BD03EC" w:rsidRPr="005B3C0C">
        <w:rPr>
          <w:szCs w:val="24"/>
        </w:rPr>
        <w:fldChar w:fldCharType="end"/>
      </w:r>
      <w:r w:rsidR="005B3C0C" w:rsidRPr="005B3C0C">
        <w:rPr>
          <w:szCs w:val="24"/>
        </w:rPr>
        <w:t xml:space="preserve"> reasoned that the use of alternative water types can remove the need for water recycling, lowering FW consumption by 90% </w:t>
      </w:r>
      <w:r w:rsidR="00BD03EC" w:rsidRPr="005B3C0C">
        <w:rPr>
          <w:szCs w:val="24"/>
        </w:rPr>
        <w:fldChar w:fldCharType="begin"/>
      </w:r>
      <w:r w:rsidR="00790A49">
        <w:rPr>
          <w:szCs w:val="24"/>
        </w:rPr>
        <w:instrText xml:space="preserve"> ADDIN ZOTERO_ITEM CSL_CITATION {"citationID":"om1RC0v1","properties":{"formattedCitation":"(Yang et al., 2011)","plainCitation":"(Yang et al., 2011)"},"citationItems":[{"id":1572,"uris":["http://zotero.org/users/1204444/items/IWQEV2F6"],"uri":["http://zotero.org/users/1204444/items/IWQEV2F6"],"itemData":{"id":1572,"type":"article-journal","title":"Life-cycle analysis on biodiesel production from microalgae: Water footprint and nutrients balance","container-title":"Bioresource Technology","page":"159-165","volume":"102","issue":"1","source":"ScienceDirect","abstract":"This research examines the life-cycle water and nutrients usage of microalgae-based biodiesel production. The influence of water types, operation with and without recycling, algal species, geographic distributions are analyzed. The results confirm the competitiveness of microalgae-based biofuels and highlight the necessity of recycling harvested water and using sea/wastewater as water source. To generate 1 kg biodiesel, 3726 kg water, 0.33 kg nitrogen, and 0.71 kg phosphate are required if freshwater used without recycling. Recycling harvest water reduces the water and nutrients usage by 84% and 55%. Using sea/wastewater decreases 90% water requirement and eliminates the need of all the nutrients except phosphate. The variation in microalgae species and geographic distribution are analyzed to reflect microalgae biofuel development in the US. The impacts of current federal and state renewable energy programs are also discussed to suggest suitable microalgae biofuel implementation pathways and identify potential bottlenecks.","DOI":"10.1016/j.biortech.2010.07.017","ISSN":"0960-8524","shortTitle":"Special Issue: Biofuels - II: Algal Biofuels and Microbial Fuel Cells","journalAbbreviation":"Bioresource Technology","author":[{"family":"Yang","given":"Jia"},{"family":"Xu","given":"Ming"},{"family":"Zhang","given":"Xuezhi"},{"family":"Hu","given":"Qiang"},{"family":"Sommerfeld","given":"Milton"},{"family":"Chen","given":"Yongsheng"}],"issued":{"date-parts":[["2011",1]]}}}],"schema":"https://github.com/citation-style-language/schema/raw/master/csl-citation.json"} </w:instrText>
      </w:r>
      <w:r w:rsidR="00BD03EC" w:rsidRPr="005B3C0C">
        <w:rPr>
          <w:szCs w:val="24"/>
        </w:rPr>
        <w:fldChar w:fldCharType="separate"/>
      </w:r>
      <w:r w:rsidR="00473EBC" w:rsidRPr="00473EBC">
        <w:rPr>
          <w:rFonts w:ascii="Calibri" w:hAnsi="Calibri"/>
        </w:rPr>
        <w:t xml:space="preserve">(Yang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005B3C0C" w:rsidRPr="005B3C0C">
        <w:rPr>
          <w:szCs w:val="24"/>
        </w:rPr>
        <w:t xml:space="preserve">. Regardless of the type of cultivation water used, evaporation leads to an increase in concentration of total dissolved solids (TDS). In order to keep the TDS at an optimal level a constant freshwater input is needed. Yang </w:t>
      </w:r>
      <w:r w:rsidR="00490409" w:rsidRPr="00490409">
        <w:rPr>
          <w:i/>
          <w:szCs w:val="24"/>
        </w:rPr>
        <w:t>et al</w:t>
      </w:r>
      <w:r w:rsidR="005B3C0C" w:rsidRPr="005B3C0C">
        <w:rPr>
          <w:szCs w:val="24"/>
        </w:rPr>
        <w:t>. estimated that this input in a saltwater or wastewater system (with a 0.27 cm m</w:t>
      </w:r>
      <w:r w:rsidR="005B3C0C" w:rsidRPr="005B3C0C">
        <w:rPr>
          <w:szCs w:val="24"/>
          <w:vertAlign w:val="superscript"/>
        </w:rPr>
        <w:t>-2</w:t>
      </w:r>
      <w:r w:rsidR="005B3C0C" w:rsidRPr="005B3C0C">
        <w:rPr>
          <w:szCs w:val="24"/>
        </w:rPr>
        <w:t xml:space="preserve"> day</w:t>
      </w:r>
      <w:r w:rsidR="005B3C0C" w:rsidRPr="005B3C0C">
        <w:rPr>
          <w:szCs w:val="24"/>
          <w:vertAlign w:val="superscript"/>
        </w:rPr>
        <w:t>-1</w:t>
      </w:r>
      <w:r w:rsidR="005B3C0C" w:rsidRPr="005B3C0C">
        <w:rPr>
          <w:szCs w:val="24"/>
        </w:rPr>
        <w:t xml:space="preserve"> evaporation rate) to be around 450 litres per litre of biodiesel produced. </w:t>
      </w:r>
      <w:r w:rsidR="00BD03EC" w:rsidRPr="005B3C0C">
        <w:rPr>
          <w:szCs w:val="24"/>
        </w:rPr>
        <w:fldChar w:fldCharType="begin"/>
      </w:r>
      <w:r w:rsidR="00790A49">
        <w:rPr>
          <w:szCs w:val="24"/>
        </w:rPr>
        <w:instrText xml:space="preserve"> ADDIN ZOTERO_ITEM CSL_CITATION {"citationID":"1sji0j0cie","properties":{"formattedCitation":"(Vasudevan et al., 2012)","plainCitation":"(Vasudevan et al., 2012)","dontUpdate":true},"citationItems":[{"id":1675,"uris":["http://zotero.org/users/1204444/items/IUPB9Q5J"],"uri":["http://zotero.org/users/1204444/items/IUPB9Q5J"],"itemData":{"id":1675,"type":"article-journal","title":"Environmental Performance of Algal Biofuel Technology Options","container-title":"Environmental Science &amp; Technology","page":"2451-2459","volume":"46","issue":"4","source":"ACS Publications","abstract":"Considerable research and development is underway to produce fuels from microalgae, one of several options being explored for increasing transportation fuel supplies and mitigating greenhouse gas emissions (GHG). This work models life-cycle GHG and on-site freshwater consumption for algal biofuels over a wide technology space, spanning both near- and long-term options. The environmental performance of algal biofuel production can vary considerably and is influenced by engineering, biological, siting, and land-use considerations. We have examined these considerations for open pond systems, to identify variables that have a strong influence on GHG and freshwater consumption. We conclude that algal biofuels can yield GHG reductions relative to fossil and other biobased fuels with the use of appropriate technology options. Further, freshwater consumption for algal biofuels produced using saline pond systems can be comparable to that of petroleum-derived fuels.","DOI":"10.1021/es2026399","ISSN":"0013-936X","journalAbbreviation":"Environ. Sci. Technol.","author":[{"family":"Vasudevan","given":"Venkatesh"},{"family":"Stratton","given":"Russell W."},{"family":"Pearlson","given":"Matthew N."},{"family":"Jersey","given":"Gilbert R."},{"family":"Beyene","given":"Abraham G."},{"family":"Weissman","given":"Joseph C."},{"family":"Rubino","given":"Michele"},{"family":"Hileman","given":"James I."}],"issued":{"date-parts":[["2012",2,21]]}}}],"schema":"https://github.com/citation-style-language/schema/raw/master/csl-citation.json"} </w:instrText>
      </w:r>
      <w:r w:rsidR="00BD03EC" w:rsidRPr="005B3C0C">
        <w:rPr>
          <w:szCs w:val="24"/>
        </w:rPr>
        <w:fldChar w:fldCharType="separate"/>
      </w:r>
      <w:r w:rsidR="005B3C0C" w:rsidRPr="005B3C0C">
        <w:rPr>
          <w:szCs w:val="24"/>
        </w:rPr>
        <w:t xml:space="preserve">Vasudevan </w:t>
      </w:r>
      <w:r w:rsidR="00490409" w:rsidRPr="00490409">
        <w:rPr>
          <w:i/>
          <w:szCs w:val="24"/>
        </w:rPr>
        <w:t>et al</w:t>
      </w:r>
      <w:r w:rsidR="005B3C0C" w:rsidRPr="005B3C0C">
        <w:rPr>
          <w:szCs w:val="24"/>
        </w:rPr>
        <w:t>. (2012)</w:t>
      </w:r>
      <w:r w:rsidR="00BD03EC" w:rsidRPr="005B3C0C">
        <w:rPr>
          <w:szCs w:val="24"/>
        </w:rPr>
        <w:fldChar w:fldCharType="end"/>
      </w:r>
      <w:r w:rsidR="005B3C0C" w:rsidRPr="005B3C0C">
        <w:rPr>
          <w:szCs w:val="24"/>
        </w:rPr>
        <w:t xml:space="preserve"> suggested that this FW input could be effectively removed by using brackish water with ~half the TDS of saline water. If saline water is used to replace evaporated water there would be a gradual increase in salinity, limiting production to the use of particularly halotolerant algae species </w:t>
      </w:r>
      <w:r w:rsidR="00BD03EC" w:rsidRPr="005B3C0C">
        <w:rPr>
          <w:szCs w:val="24"/>
        </w:rPr>
        <w:fldChar w:fldCharType="begin"/>
      </w:r>
      <w:r w:rsidR="00790A49">
        <w:rPr>
          <w:szCs w:val="24"/>
        </w:rPr>
        <w:instrText xml:space="preserve"> ADDIN ZOTERO_ITEM CSL_CITATION {"citationID":"17a2tme5uj","properties":{"formattedCitation":"(Borowitzka and Moheimani, 2013)","plainCitation":"(Borowitzka and Moheimani, 2013)"},"citationItems":[{"id":1681,"uris":["http://zotero.org/users/1204444/items/T63ZN56X"],"uri":["http://zotero.org/users/1204444/items/T63ZN56X"],"itemData":{"id":1681,"type":"article-journal","title":"Sustainable biofuels from algae","container-title":"Mitigation and Adaptation Strategies for Global Change","page":"13-25","volume":"18","issue":"1","source":"link.springer.com","abstract":"There is currently great interest in microalgae as sources of renewable energy and biofuels. Many algae species have a high lipid content and can be grown on non-arable land using alternate water sources such as seawater. This paper discusses in detail the issue of sustainability of commercial-scale microalgae production of biofuels with particular focus on land, water, nutrients (N and P) and CO2 requirements and highlights some of the key issues in the very large scale culture of microalgae which is required for biofuels. The use of genetically modified algae is also considered.","DOI":"10.1007/s11027-010-9271-9","ISSN":"1381-2386, 1573-1596","journalAbbreviation":"Mitig Adapt Strateg Glob Change","language":"en","author":[{"family":"Borowitzka","given":"Michael Armin"},{"family":"Moheimani","given":"Navid Reza"}],"issued":{"date-parts":[["2013",1,1]]}}}],"schema":"https://github.com/citation-style-language/schema/raw/master/csl-citation.json"} </w:instrText>
      </w:r>
      <w:r w:rsidR="00BD03EC" w:rsidRPr="005B3C0C">
        <w:rPr>
          <w:szCs w:val="24"/>
        </w:rPr>
        <w:fldChar w:fldCharType="separate"/>
      </w:r>
      <w:r w:rsidR="00473EBC" w:rsidRPr="00473EBC">
        <w:rPr>
          <w:rFonts w:ascii="Calibri" w:hAnsi="Calibri"/>
        </w:rPr>
        <w:t>(Borowitzka and Moheimani, 2013)</w:t>
      </w:r>
      <w:r w:rsidR="00BD03EC" w:rsidRPr="005B3C0C">
        <w:rPr>
          <w:szCs w:val="24"/>
        </w:rPr>
        <w:fldChar w:fldCharType="end"/>
      </w:r>
      <w:r w:rsidR="005B3C0C" w:rsidRPr="005B3C0C">
        <w:rPr>
          <w:szCs w:val="24"/>
        </w:rPr>
        <w:t xml:space="preserve">. In this scenario saline culture water would eventually need to be partially or entirely disposed of, which would be both an environmental challenge and large economic cost (if the water still contains nutrients) </w:t>
      </w:r>
      <w:r w:rsidR="00BD03EC" w:rsidRPr="005B3C0C">
        <w:rPr>
          <w:szCs w:val="24"/>
        </w:rPr>
        <w:fldChar w:fldCharType="begin"/>
      </w:r>
      <w:r w:rsidR="00790A49">
        <w:rPr>
          <w:szCs w:val="24"/>
        </w:rPr>
        <w:instrText xml:space="preserve"> ADDIN ZOTERO_ITEM CSL_CITATION {"citationID":"bPJMd996","properties":{"formattedCitation":"(Borowitzka and Moheimani, 2013)","plainCitation":"(Borowitzka and Moheimani, 2013)"},"citationItems":[{"id":1681,"uris":["http://zotero.org/users/1204444/items/T63ZN56X"],"uri":["http://zotero.org/users/1204444/items/T63ZN56X"],"itemData":{"id":1681,"type":"article-journal","title":"Sustainable biofuels from algae","container-title":"Mitigation and Adaptation Strategies for Global Change","page":"13-25","volume":"18","issue":"1","source":"link.springer.com","abstract":"There is currently great interest in microalgae as sources of renewable energy and biofuels. Many algae species have a high lipid content and can be grown on non-arable land using alternate water sources such as seawater. This paper discusses in detail the issue of sustainability of commercial-scale microalgae production of biofuels with particular focus on land, water, nutrients (N and P) and CO2 requirements and highlights some of the key issues in the very large scale culture of microalgae which is required for biofuels. The use of genetically modified algae is also considered.","DOI":"10.1007/s11027-010-9271-9","ISSN":"1381-2386, 1573-1596","journalAbbreviation":"Mitig Adapt Strateg Glob Change","language":"en","author":[{"family":"Borowitzka","given":"Michael Armin"},{"family":"Moheimani","given":"Navid Reza"}],"issued":{"date-parts":[["2013",1,1]]}}}],"schema":"https://github.com/citation-style-language/schema/raw/master/csl-citation.json"} </w:instrText>
      </w:r>
      <w:r w:rsidR="00BD03EC" w:rsidRPr="005B3C0C">
        <w:rPr>
          <w:szCs w:val="24"/>
        </w:rPr>
        <w:fldChar w:fldCharType="separate"/>
      </w:r>
      <w:r w:rsidR="00473EBC" w:rsidRPr="00473EBC">
        <w:rPr>
          <w:rFonts w:ascii="Calibri" w:hAnsi="Calibri"/>
        </w:rPr>
        <w:t>(Borowitzka and Moheimani, 2013)</w:t>
      </w:r>
      <w:r w:rsidR="00BD03EC" w:rsidRPr="005B3C0C">
        <w:rPr>
          <w:szCs w:val="24"/>
        </w:rPr>
        <w:fldChar w:fldCharType="end"/>
      </w:r>
      <w:r w:rsidR="005B3C0C" w:rsidRPr="005B3C0C">
        <w:rPr>
          <w:szCs w:val="24"/>
        </w:rPr>
        <w:t xml:space="preserve">. </w:t>
      </w:r>
    </w:p>
    <w:p w14:paraId="6C8348A2" w14:textId="77777777" w:rsidR="005B3C0C" w:rsidRPr="005B3C0C" w:rsidRDefault="005B3C0C" w:rsidP="005B3C0C">
      <w:pPr>
        <w:spacing w:line="360" w:lineRule="auto"/>
        <w:rPr>
          <w:szCs w:val="24"/>
        </w:rPr>
      </w:pPr>
      <w:r w:rsidRPr="005B3C0C">
        <w:rPr>
          <w:szCs w:val="24"/>
        </w:rPr>
        <w:t xml:space="preserve">In contrast to open ponds, photobioreactors (PBRs) are closed systems and therefore do not experience the same evaporative losses as open ponds. This attribute can considerably reduce the water footprint of algae cultivation, </w:t>
      </w:r>
      <w:r w:rsidR="00BD03EC" w:rsidRPr="005B3C0C">
        <w:rPr>
          <w:szCs w:val="24"/>
        </w:rPr>
        <w:fldChar w:fldCharType="begin"/>
      </w:r>
      <w:r w:rsidR="00790A49">
        <w:rPr>
          <w:szCs w:val="24"/>
        </w:rPr>
        <w:instrText xml:space="preserve"> ADDIN ZOTERO_ITEM CSL_CITATION {"citationID":"hvektIN5","properties":{"formattedCitation":"(Harto et al., 2010)","plainCitation":"(Harto et al., 2010)","dontUpdate":true},"citationItems":[{"id":1660,"uris":["http://zotero.org/users/1204444/items/6FSXMZT4"],"uri":["http://zotero.org/users/1204444/items/6FSXMZT4"],"itemData":{"id":1660,"type":"article-journal","title":"Life cycle water use of low-carbon transport fuels","container-title":"Energy Policy","page":"4933-4944","volume":"38","issue":"9","source":"ScienceDirect","abstract":"In society’s quest to mitigate climate change it is important to consider potential trade-offs in climate solutions impacting other environmental issues. This analysis explores the life cycle water consumption of alternative low-carbon energy sources for transportation. Energy sources analyzed include both biofuels used in internal combustion engines and low-carbon electricity generation methods used in conjunction with electric vehicles. Biofuels considered are corn-based ethanol, soybean biodiesel, cellulosic ethanol from switchgrass, and microbial biodiesel. Electricity sources analyzed are coal with carbon sequestration, photovoltaic cells, and solar concentrators. The assessment method used is hybrid life cycle assessment (LCA), which combines materials-based process method and the economic input–output (EIO) method. To compare these technologies on an even footing the life cycle water use to propel a passenger vehicle one mile is estimated. All technologies evaluated showed an increase in water consumption compared to unleaded gasoline when water use from vehicle manufacturing was included. Scale-up calculations showed that mass adoption of electric vehicles and some configurations of algae and switchgrass systems could potentially contribute to the decarbonization of transportation with tolerable increases in overall water consumption. Irrigated crop based biofuels however were found to have significant potential impact on water resources when scaled up to macroscopic production levels.","DOI":"10.1016/j.enpol.2010.03.074","ISSN":"0301-4215","shortTitle":"Special Section on Carbon Emissions and Carbon Management in Cities with Regular Papers","journalAbbreviation":"Energy Policy","author":[{"family":"Harto","given":"Christopher"},{"family":"Meyers","given":"Robert"},{"family":"Williams","given":"Eric"}],"issued":{"date-parts":[["2010",9]]}}}],"schema":"https://github.com/citation-style-language/schema/raw/master/csl-citation.json"} </w:instrText>
      </w:r>
      <w:r w:rsidR="00BD03EC" w:rsidRPr="005B3C0C">
        <w:rPr>
          <w:szCs w:val="24"/>
        </w:rPr>
        <w:fldChar w:fldCharType="separate"/>
      </w:r>
      <w:r w:rsidRPr="005B3C0C">
        <w:rPr>
          <w:szCs w:val="24"/>
        </w:rPr>
        <w:t xml:space="preserve">Harto </w:t>
      </w:r>
      <w:r w:rsidR="00490409" w:rsidRPr="00490409">
        <w:rPr>
          <w:i/>
          <w:szCs w:val="24"/>
        </w:rPr>
        <w:t>et al</w:t>
      </w:r>
      <w:r w:rsidRPr="005B3C0C">
        <w:rPr>
          <w:szCs w:val="24"/>
        </w:rPr>
        <w:t>. (2010)</w:t>
      </w:r>
      <w:r w:rsidR="00BD03EC" w:rsidRPr="005B3C0C">
        <w:rPr>
          <w:szCs w:val="24"/>
        </w:rPr>
        <w:fldChar w:fldCharType="end"/>
      </w:r>
      <w:r w:rsidRPr="005B3C0C">
        <w:rPr>
          <w:szCs w:val="24"/>
        </w:rPr>
        <w:t xml:space="preserve"> estimated the highest life cycle water use for a PBR system to be 63 litres per litre of biodiesel produced, more than 10 times less than the highest evaporation open pond </w:t>
      </w:r>
      <w:r w:rsidRPr="005B3C0C">
        <w:rPr>
          <w:szCs w:val="24"/>
        </w:rPr>
        <w:lastRenderedPageBreak/>
        <w:t xml:space="preserve">scenario (Table </w:t>
      </w:r>
      <w:r w:rsidR="006E7385">
        <w:rPr>
          <w:szCs w:val="24"/>
        </w:rPr>
        <w:t>1</w:t>
      </w:r>
      <w:r w:rsidRPr="005B3C0C">
        <w:rPr>
          <w:szCs w:val="24"/>
        </w:rPr>
        <w:t xml:space="preserve">).  The advantages of PBR systems can be reversed when using open freshwater water cooling ponds with </w:t>
      </w:r>
      <w:r w:rsidR="006E7385">
        <w:rPr>
          <w:szCs w:val="24"/>
        </w:rPr>
        <w:t>a</w:t>
      </w:r>
      <w:r w:rsidRPr="005B3C0C">
        <w:rPr>
          <w:szCs w:val="24"/>
        </w:rPr>
        <w:t xml:space="preserve"> PBR, which experience the same evaporative losses as open ponds </w:t>
      </w:r>
      <w:r w:rsidR="00BD03EC" w:rsidRPr="006E7385">
        <w:rPr>
          <w:color w:val="FF0000"/>
          <w:szCs w:val="24"/>
        </w:rPr>
        <w:fldChar w:fldCharType="begin"/>
      </w:r>
      <w:r w:rsidR="00790A49">
        <w:rPr>
          <w:color w:val="FF0000"/>
          <w:szCs w:val="24"/>
        </w:rPr>
        <w:instrText xml:space="preserve"> ADDIN ZOTERO_ITEM CSL_CITATION {"citationID":"8n86euk19","properties":{"formattedCitation":"(Batan et al., 2013)","plainCitation":"(Batan et al., 2013)"},"citationItems":[{"id":1657,"uris":["http://zotero.org/users/1204444/items/GZXJUE89"],"uri":["http://zotero.org/users/1204444/items/GZXJUE89"],"itemData":{"id":1657,"type":"article-journal","title":"Analysis of water footprint of a photobioreactor microalgae biofuel production system from blue, green and lifecycle perspectives","container-title":"Algal Research","page":"196-203","volume":"2","issue":"3","source":"ScienceDirect","abstract":"Abstract \r\nMicroalgae are currently being investigated as a feedstock for the commercial production of transportation fuels, due to their potential scalability and sustainability advantages over conventional feedstocks. The water consumption of microalgae has been postulated to be a resource barrier for large-scale production. This study presents an assessment of the water footprint (WF) of a closed photobioreactor-based biofuel production system, where microalgae cultivation is simulated with geographical and temporal resolution. The assessment focuses on the WF as modeled for four different fuel conversion pathways, and in 10 continental US locations corresponding to high productivity yields. The WF is comprehensively assessed using a hybrid approach which combines process and economic input–output lifecycle analysis method, using three metrics: blue, green and lifecycle WF. Results show that the blue WF of microalgae biofuels varies between 23 and 85 m3 · GJ− 1 depending on process and geographic location. The green WF shows that microalgae cultivation may reduce the required local water withdrawals. Water credits from the co-products vary with allocation methods and end uses, from credits of less than 4 m3 · GJ− 1 up to credits of 334 m3 · GJ− 1. Results for the net lifecycle WF with coproduct credits vary between 80 and − 291 m3 · GJ− 1. Discussion focuses on the sensitivity of microalgae biofuel WF and highlights potential local and national strain of water resources relative to other fuels and biofuels.","DOI":"10.1016/j.algal.2013.02.003","ISSN":"2211-9264","journalAbbreviation":"Algal Research","author":[{"family":"Batan","given":"Liaw"},{"family":"Quinn","given":"Jason C."},{"family":"Bradley","given":"Thomas H."}],"issued":{"date-parts":[["2013"]]}}}],"schema":"https://github.com/citation-style-language/schema/raw/master/csl-citation.json"} </w:instrText>
      </w:r>
      <w:r w:rsidR="00BD03EC" w:rsidRPr="006E7385">
        <w:rPr>
          <w:color w:val="FF0000"/>
          <w:szCs w:val="24"/>
        </w:rPr>
        <w:fldChar w:fldCharType="separate"/>
      </w:r>
      <w:r w:rsidR="00473EBC" w:rsidRPr="00473EBC">
        <w:rPr>
          <w:rFonts w:ascii="Calibri" w:hAnsi="Calibri"/>
        </w:rPr>
        <w:t xml:space="preserve">(Batan </w:t>
      </w:r>
      <w:r w:rsidR="00490409" w:rsidRPr="00490409">
        <w:rPr>
          <w:rFonts w:ascii="Calibri" w:hAnsi="Calibri"/>
          <w:i/>
        </w:rPr>
        <w:t>et al</w:t>
      </w:r>
      <w:r w:rsidR="00473EBC" w:rsidRPr="00473EBC">
        <w:rPr>
          <w:rFonts w:ascii="Calibri" w:hAnsi="Calibri"/>
        </w:rPr>
        <w:t>., 2013)</w:t>
      </w:r>
      <w:r w:rsidR="00BD03EC" w:rsidRPr="006E7385">
        <w:rPr>
          <w:color w:val="FF0000"/>
          <w:szCs w:val="24"/>
        </w:rPr>
        <w:fldChar w:fldCharType="end"/>
      </w:r>
      <w:r w:rsidRPr="005B3C0C">
        <w:rPr>
          <w:szCs w:val="24"/>
        </w:rPr>
        <w:t xml:space="preserve">. However, unlike growth ponds there is no reason that salt water cannot be used to compensate evaporative loss </w:t>
      </w:r>
      <w:r w:rsidR="00BD03EC" w:rsidRPr="005B3C0C">
        <w:rPr>
          <w:szCs w:val="24"/>
        </w:rPr>
        <w:fldChar w:fldCharType="begin"/>
      </w:r>
      <w:r w:rsidR="00790A49">
        <w:rPr>
          <w:szCs w:val="24"/>
        </w:rPr>
        <w:instrText xml:space="preserve"> ADDIN ZOTERO_ITEM CSL_CITATION {"citationID":"623imhr5g","properties":{"formattedCitation":"(Wijffels and Barbosa, 2010)","plainCitation":"(Wijffels and Barbosa, 2010)","dontUpdate":true},"citationItems":[{"id":1806,"uris":["http://zotero.org/users/1204444/items/N5XKT7KN"],"uri":["http://zotero.org/users/1204444/items/N5XKT7KN"],"itemData":{"id":1806,"type":"article-journal","title":"An Outlook on Microalgal Biofuels","container-title":"Science","page":"796-799","volume":"329","issue":"5993","source":"www.sciencemag.org","abstract":"Microalgae are considered one of the most promising feedstocks for biofuels. The productivity of these photosynthetic microorganisms in converting carbon dioxide into carbon-rich lipids, only a step or two away from biodiesel, greatly exceeds that of agricultural oleaginous crops, without competing for arable land. Worldwide, research and demonstration programs are being carried out to develop the technology needed to expand algal lipid production from a craft to a major industrial process. Although microalgae are not yet produced at large scale for bulk applications, recent advances—particularly in the methods of systems biology, genetic engineering, and biorefining—present opportunities to develop this process in a sustainable and economical way within the next 10 to 15 years.","DOI":"10.1126/science.1189003","ISSN":"0036-8075, 1095-9203","note":"PMID: 20705853","journalAbbreviation":"Science","language":"en","author":[{"family":"Wijffels","given":"René H."},{"family":"Barbosa","given":"Maria J."}],"issued":{"date-parts":[["2010",8,13]]},"PMID":"20705853"}}],"schema":"https://github.com/citation-style-language/schema/raw/master/csl-citation.json"} </w:instrText>
      </w:r>
      <w:r w:rsidR="00BD03EC" w:rsidRPr="005B3C0C">
        <w:rPr>
          <w:szCs w:val="24"/>
        </w:rPr>
        <w:fldChar w:fldCharType="separate"/>
      </w:r>
      <w:r w:rsidRPr="005B3C0C">
        <w:rPr>
          <w:szCs w:val="24"/>
        </w:rPr>
        <w:t xml:space="preserve">(Wijffels </w:t>
      </w:r>
      <w:r w:rsidR="00490409" w:rsidRPr="00490409">
        <w:rPr>
          <w:i/>
          <w:szCs w:val="24"/>
        </w:rPr>
        <w:t>et al</w:t>
      </w:r>
      <w:r w:rsidRPr="005B3C0C">
        <w:rPr>
          <w:szCs w:val="24"/>
        </w:rPr>
        <w:t>, 2010)</w:t>
      </w:r>
      <w:r w:rsidR="00BD03EC" w:rsidRPr="005B3C0C">
        <w:rPr>
          <w:szCs w:val="24"/>
        </w:rPr>
        <w:fldChar w:fldCharType="end"/>
      </w:r>
      <w:r w:rsidRPr="005B3C0C">
        <w:rPr>
          <w:szCs w:val="24"/>
        </w:rPr>
        <w:t>.</w:t>
      </w:r>
    </w:p>
    <w:p w14:paraId="038665FE" w14:textId="77777777" w:rsidR="005B3C0C" w:rsidRPr="005B3C0C" w:rsidRDefault="005B3C0C" w:rsidP="005B3C0C">
      <w:pPr>
        <w:spacing w:line="360" w:lineRule="auto"/>
        <w:rPr>
          <w:szCs w:val="24"/>
        </w:rPr>
      </w:pPr>
      <w:r w:rsidRPr="005B3C0C">
        <w:rPr>
          <w:szCs w:val="24"/>
        </w:rPr>
        <w:t>Other losses during the cultivation stage include water leakage. Leakage is influenced by the type of liner and underlying soil of the pond. A typical range for water seepage is around 5-6 mm day</w:t>
      </w:r>
      <w:r w:rsidRPr="005B3C0C">
        <w:rPr>
          <w:szCs w:val="24"/>
          <w:vertAlign w:val="superscript"/>
        </w:rPr>
        <w:t>-1</w:t>
      </w:r>
      <w:r w:rsidRPr="005B3C0C">
        <w:rPr>
          <w:szCs w:val="24"/>
        </w:rPr>
        <w:t xml:space="preserve"> </w:t>
      </w:r>
      <w:r w:rsidR="00BD03EC" w:rsidRPr="005B3C0C">
        <w:rPr>
          <w:szCs w:val="24"/>
        </w:rPr>
        <w:fldChar w:fldCharType="begin"/>
      </w:r>
      <w:r w:rsidR="00790A49">
        <w:rPr>
          <w:szCs w:val="24"/>
        </w:rPr>
        <w:instrText xml:space="preserve"> ADDIN ZOTERO_ITEM CSL_CITATION {"citationID":"2dsagqbg1h","properties":{"formattedCitation":"(Boyd and Gross, 2000)","plainCitation":"(Boyd and Gross, 2000)"},"citationItems":[{"id":1648,"uris":["http://zotero.org/users/1204444/items/Q749BPBN"],"uri":["http://zotero.org/users/1204444/items/Q749BPBN"],"itemData":{"id":1648,"type":"article-journal","title":"Water use and conservation for inland aquaculture ponds","container-title":"Fisheries Management and Ecology","page":"55–63","volume":"7","issue":"1-2","source":"Wiley Online Library","abstract":"The general hydrological equation, inflow = outflow ± change in storage, can be used to make accurate estimates of water use by ponds for inland aquaculture projects. The primary inflows are precipitation, runoff and regulated water additions. The main outflows are evaporation, seepage, overflow after storms and intentional discharge. Water conservation measures such as maintaining storage capacity in ponds equal to the normal, maximum daily precipitation, reduction in seepage beneath dams and through pond bottoms, fish harvest without draining ponds, and water re-use are discussed. Even with the implementation of water conservation measures, pond aquaculture is a water- intensive endeavour which consumes more water per unit of area than irrigated agriculture. However, the value of aquacultural production per unit of water used greatly exceeds that of irrigated agriculture. Reduction in effluent volume is the most effective water saving means, and not only reduces water consumption but also reduces the pollution potential of pond aquaculture.","DOI":"10.1046/j.1365-2400.2000.00181.x","ISSN":"1365-2400","language":"en","author":[{"family":"Boyd","given":"C. E."},{"family":"Gross","given":"A."}],"issued":{"date-parts":[["2000"]]}}}],"schema":"https://github.com/citation-style-language/schema/raw/master/csl-citation.json"} </w:instrText>
      </w:r>
      <w:r w:rsidR="00BD03EC" w:rsidRPr="005B3C0C">
        <w:rPr>
          <w:szCs w:val="24"/>
        </w:rPr>
        <w:fldChar w:fldCharType="separate"/>
      </w:r>
      <w:r w:rsidR="00473EBC" w:rsidRPr="00473EBC">
        <w:rPr>
          <w:rFonts w:ascii="Calibri" w:hAnsi="Calibri"/>
        </w:rPr>
        <w:t>(Boyd and Gross, 2000)</w:t>
      </w:r>
      <w:r w:rsidR="00BD03EC" w:rsidRPr="005B3C0C">
        <w:rPr>
          <w:szCs w:val="24"/>
        </w:rPr>
        <w:fldChar w:fldCharType="end"/>
      </w:r>
      <w:r w:rsidRPr="005B3C0C">
        <w:rPr>
          <w:szCs w:val="24"/>
        </w:rPr>
        <w:t xml:space="preserve">. During the processing stage of production there are also unavoidable losses and freshwater inputs involved in drying biomass and extracting lipids. Both water leakage and processing losses are minor in comparison to evaporative loss </w:t>
      </w:r>
      <w:r w:rsidR="00BD03EC" w:rsidRPr="005B3C0C">
        <w:rPr>
          <w:szCs w:val="24"/>
        </w:rPr>
        <w:fldChar w:fldCharType="begin"/>
      </w:r>
      <w:r w:rsidR="00790A49">
        <w:rPr>
          <w:szCs w:val="24"/>
        </w:rPr>
        <w:instrText xml:space="preserve"> ADDIN ZOTERO_ITEM CSL_CITATION {"citationID":"GJMQR6CC","properties":{"formattedCitation":"(Hunter-Cevera et al., 2012; Pate et al., 2011)","plainCitation":"(Hunter-Cevera et al., 2012; 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00BD03EC" w:rsidRPr="005B3C0C">
        <w:rPr>
          <w:szCs w:val="24"/>
        </w:rPr>
        <w:fldChar w:fldCharType="separate"/>
      </w:r>
      <w:r w:rsidR="00473EBC" w:rsidRPr="00473EBC">
        <w:rPr>
          <w:rFonts w:ascii="Calibri" w:hAnsi="Calibri"/>
        </w:rPr>
        <w:t xml:space="preserve">(Hunter-Cevera </w:t>
      </w:r>
      <w:r w:rsidR="00490409" w:rsidRPr="00490409">
        <w:rPr>
          <w:rFonts w:ascii="Calibri" w:hAnsi="Calibri"/>
          <w:i/>
        </w:rPr>
        <w:t>et al</w:t>
      </w:r>
      <w:r w:rsidR="00473EBC" w:rsidRPr="00473EBC">
        <w:rPr>
          <w:rFonts w:ascii="Calibri" w:hAnsi="Calibri"/>
        </w:rPr>
        <w:t xml:space="preserve">., 2012; Pate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w:t>
      </w:r>
    </w:p>
    <w:p w14:paraId="56036D8E" w14:textId="77777777" w:rsidR="005B3C0C" w:rsidRPr="005B3C0C" w:rsidRDefault="005B3C0C" w:rsidP="005B3C0C">
      <w:pPr>
        <w:spacing w:line="360" w:lineRule="auto"/>
        <w:rPr>
          <w:szCs w:val="24"/>
        </w:rPr>
      </w:pPr>
      <w:r w:rsidRPr="005B3C0C">
        <w:rPr>
          <w:szCs w:val="24"/>
        </w:rPr>
        <w:t xml:space="preserve">The significant water use for open pond production is an important bottleneck in the deployment of algal biofuels at a large scale. </w:t>
      </w:r>
      <w:r w:rsidR="00BD03EC" w:rsidRPr="005B3C0C">
        <w:rPr>
          <w:szCs w:val="24"/>
        </w:rPr>
        <w:fldChar w:fldCharType="begin"/>
      </w:r>
      <w:r w:rsidR="00790A49">
        <w:rPr>
          <w:szCs w:val="24"/>
        </w:rPr>
        <w:instrText xml:space="preserve"> ADDIN ZOTERO_ITEM CSL_CITATION {"citationID":"1smase2h2c","properties":{"formattedCitation":"(Wigmosta et al., 2011)","plainCitation":"(Wigmosta et al., 2011)","dontUpdate":true},"citationItems":[{"id":1672,"uris":["http://zotero.org/users/1204444/items/TCS7ZMCG"],"uri":["http://zotero.org/users/1204444/items/TCS7ZMCG"],"itemData":{"id":1672,"type":"article-journal","title":"National microalgae biofuel production potential and resource demand","container-title":"Water Resources Research","page":"n/a–n/a","volume":"47","issue":"3","source":"Wiley Online Library","abstract":"Microalgae are receiving increased global attention as a potential sustainable “energy crop” for biofuel production. An important step to realizing the potential of algae is quantifying the demands commercial-scale algal biofuel production will place on water and land resources. We present a high-resolution spatiotemporal assessment that brings to bear fundamental questions of where production can occur, how many land and water resources are required, and how much energy is produced. Our study suggests that under current technology, microalgae have the potential to generate 220 × 109 L yr−1 of oil, equivalent to 48% of current U.S. petroleum imports for transportation. However, this level of production requires 5.5% of the land area in the conterminous United States and nearly three times the water currently used for irrigated agriculture, averaging 1421 L water per liter of oil. Optimizing the locations for microalgae production on the basis of water use efficiency can greatly reduce total water demand. For example, focusing on locations along the Gulf Coast, southeastern seaboard, and Great Lakes shows a 75% reduction in consumptive freshwater use to 350 L per liter of oil produced with a 67% reduction in land use. These optimized locations have the potential to generate an oil volume equivalent to 17% of imports for transportation fuels, equal to the Energy Independence and Security Act year 2022 “advanced biofuels” production target and utilizing some 25% of the current irrigation demand. With proper planning, adequate land and water are available to meet a significant portion of the U.S. renewable fuel goals.","DOI":"10.1029/2010WR009966","ISSN":"1944-7973","language":"en","author":[{"family":"Wigmosta","given":"Mark S."},{"family":"Coleman","given":"André M."},{"family":"Skaggs","given":"Richard J."},{"family":"Huesemann","given":"Michael H."},{"family":"Lane","given":"Leonard J."}],"issued":{"date-parts":[["2011"]]}}}],"schema":"https://github.com/citation-style-language/schema/raw/master/csl-citation.json"} </w:instrText>
      </w:r>
      <w:r w:rsidR="00BD03EC" w:rsidRPr="005B3C0C">
        <w:rPr>
          <w:szCs w:val="24"/>
        </w:rPr>
        <w:fldChar w:fldCharType="separate"/>
      </w:r>
      <w:r w:rsidRPr="005B3C0C">
        <w:rPr>
          <w:szCs w:val="24"/>
        </w:rPr>
        <w:t xml:space="preserve">Wigmosta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estimated that if 48% of US transportation fuel demand were met by open pond cultivated algae, 312 trillion litres of freshwater would be needed, twice the amount of water used for irrigated agriculture in the United States </w:t>
      </w:r>
      <w:r w:rsidR="00BD03EC" w:rsidRPr="005B3C0C">
        <w:rPr>
          <w:szCs w:val="24"/>
        </w:rPr>
        <w:fldChar w:fldCharType="begin"/>
      </w:r>
      <w:r w:rsidR="00790A49">
        <w:rPr>
          <w:szCs w:val="24"/>
        </w:rPr>
        <w:instrText xml:space="preserve"> ADDIN ZOTERO_ITEM CSL_CITATION {"citationID":"1tp209ogeo","properties":{"formattedCitation":"(Hunter-Cevera et al., 2012)","plainCitation":"(Hunter-Cevera et al., 2012)"},"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00BD03EC" w:rsidRPr="005B3C0C">
        <w:rPr>
          <w:szCs w:val="24"/>
        </w:rPr>
        <w:fldChar w:fldCharType="separate"/>
      </w:r>
      <w:r w:rsidR="00473EBC" w:rsidRPr="00473EBC">
        <w:rPr>
          <w:rFonts w:ascii="Calibri" w:hAnsi="Calibri"/>
        </w:rPr>
        <w:t xml:space="preserve">(Hunter-Cevera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w:t>
      </w:r>
      <w:r w:rsidR="00BD03EC" w:rsidRPr="005B3C0C">
        <w:rPr>
          <w:szCs w:val="24"/>
        </w:rPr>
        <w:fldChar w:fldCharType="begin"/>
      </w:r>
      <w:r w:rsidR="00790A49">
        <w:rPr>
          <w:szCs w:val="24"/>
        </w:rPr>
        <w:instrText xml:space="preserve"> ADDIN ZOTERO_ITEM CSL_CITATION {"citationID":"22575hj4u0","properties":{"formattedCitation":"(Pate et al., 2011)","plainCitation":"(Pate et al., 2011)","dontUpdate":true},"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Pr="005B3C0C">
        <w:rPr>
          <w:szCs w:val="24"/>
        </w:rPr>
        <w:t xml:space="preserve">Pate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analysed the resources necessary to produce 37.8 billion, 75.7 billion and 189 billion litres of biodiesel in the United States. The authors found that, even with optimistic productivity assumptions, water demand would become a limiting resource at the lowest production level assessed.   </w:t>
      </w:r>
    </w:p>
    <w:p w14:paraId="5C8EC7D6" w14:textId="77777777" w:rsidR="005B3C0C" w:rsidRPr="005B3C0C" w:rsidRDefault="005128F7" w:rsidP="005B3C0C">
      <w:pPr>
        <w:spacing w:line="360" w:lineRule="auto"/>
        <w:rPr>
          <w:szCs w:val="24"/>
        </w:rPr>
      </w:pPr>
      <w:r>
        <w:rPr>
          <w:b/>
          <w:noProof/>
          <w:szCs w:val="24"/>
          <w:lang w:eastAsia="en-GB"/>
        </w:rPr>
        <w:lastRenderedPageBreak/>
        <mc:AlternateContent>
          <mc:Choice Requires="wpg">
            <w:drawing>
              <wp:anchor distT="0" distB="0" distL="114300" distR="114300" simplePos="0" relativeHeight="251843072" behindDoc="0" locked="0" layoutInCell="1" allowOverlap="1" wp14:anchorId="370DCFF3" wp14:editId="3EBBFA02">
                <wp:simplePos x="0" y="0"/>
                <wp:positionH relativeFrom="column">
                  <wp:posOffset>-431800</wp:posOffset>
                </wp:positionH>
                <wp:positionV relativeFrom="paragraph">
                  <wp:posOffset>2369185</wp:posOffset>
                </wp:positionV>
                <wp:extent cx="6341110" cy="6685915"/>
                <wp:effectExtent l="0" t="0" r="2540" b="635"/>
                <wp:wrapTopAndBottom/>
                <wp:docPr id="820" name="Group 8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41110" cy="6685915"/>
                          <a:chOff x="0" y="89862"/>
                          <a:chExt cx="6341110" cy="6351537"/>
                        </a:xfrm>
                      </wpg:grpSpPr>
                      <wps:wsp>
                        <wps:cNvPr id="752" name="Text Box 752"/>
                        <wps:cNvSpPr txBox="1">
                          <a:spLocks noChangeArrowheads="1"/>
                        </wps:cNvSpPr>
                        <wps:spPr bwMode="auto">
                          <a:xfrm>
                            <a:off x="475013" y="89862"/>
                            <a:ext cx="4965700" cy="3613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73521B2" w14:textId="77777777" w:rsidR="003B14DC" w:rsidRPr="00081E8B" w:rsidRDefault="003B14DC" w:rsidP="00FC5C1C">
                              <w:pPr>
                                <w:rPr>
                                  <w:sz w:val="20"/>
                                  <w:szCs w:val="20"/>
                                </w:rPr>
                              </w:pPr>
                              <w:r>
                                <w:rPr>
                                  <w:sz w:val="20"/>
                                  <w:szCs w:val="20"/>
                                </w:rPr>
                                <w:t xml:space="preserve">Table 1. </w:t>
                              </w:r>
                              <w:r w:rsidRPr="00081E8B">
                                <w:rPr>
                                  <w:sz w:val="20"/>
                                  <w:szCs w:val="20"/>
                                </w:rPr>
                                <w:t>Lifecycle water consumption for the production of 1 litre of biodiesel</w:t>
                              </w:r>
                              <w:r>
                                <w:rPr>
                                  <w:sz w:val="20"/>
                                  <w:szCs w:val="20"/>
                                </w:rPr>
                                <w:t xml:space="preserve"> (30 MJ/L)</w:t>
                              </w:r>
                            </w:p>
                          </w:txbxContent>
                        </wps:txbx>
                        <wps:bodyPr rot="0" vert="horz" wrap="square" lIns="91440" tIns="45720" rIns="91440" bIns="45720" anchor="t" anchorCtr="0" upright="1">
                          <a:noAutofit/>
                        </wps:bodyPr>
                      </wps:wsp>
                      <wps:wsp>
                        <wps:cNvPr id="751" name="Text Box 751"/>
                        <wps:cNvSpPr txBox="1">
                          <a:spLocks noChangeArrowheads="1"/>
                        </wps:cNvSpPr>
                        <wps:spPr bwMode="auto">
                          <a:xfrm>
                            <a:off x="0" y="320634"/>
                            <a:ext cx="6341110" cy="6120765"/>
                          </a:xfrm>
                          <a:prstGeom prst="rect">
                            <a:avLst/>
                          </a:prstGeom>
                          <a:no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Style w:val="TableGrid2"/>
                                <w:tblW w:w="8429" w:type="dxa"/>
                                <w:jc w:val="center"/>
                                <w:tblLayout w:type="fixed"/>
                                <w:tblCellMar>
                                  <w:left w:w="28" w:type="dxa"/>
                                  <w:right w:w="28" w:type="dxa"/>
                                </w:tblCellMar>
                                <w:tblLook w:val="04A0" w:firstRow="1" w:lastRow="0" w:firstColumn="1" w:lastColumn="0" w:noHBand="0" w:noVBand="1"/>
                              </w:tblPr>
                              <w:tblGrid>
                                <w:gridCol w:w="762"/>
                                <w:gridCol w:w="1105"/>
                                <w:gridCol w:w="41"/>
                                <w:gridCol w:w="851"/>
                                <w:gridCol w:w="567"/>
                                <w:gridCol w:w="850"/>
                                <w:gridCol w:w="851"/>
                                <w:gridCol w:w="709"/>
                                <w:gridCol w:w="141"/>
                                <w:gridCol w:w="851"/>
                                <w:gridCol w:w="850"/>
                                <w:gridCol w:w="851"/>
                              </w:tblGrid>
                              <w:tr w:rsidR="003B14DC" w:rsidRPr="008C2B43" w14:paraId="11A281F0" w14:textId="77777777" w:rsidTr="005B3C0C">
                                <w:trPr>
                                  <w:trHeight w:val="277"/>
                                  <w:jc w:val="center"/>
                                </w:trPr>
                                <w:tc>
                                  <w:tcPr>
                                    <w:tcW w:w="762" w:type="dxa"/>
                                    <w:tcBorders>
                                      <w:top w:val="single" w:sz="4" w:space="0" w:color="auto"/>
                                      <w:left w:val="nil"/>
                                      <w:bottom w:val="single" w:sz="4" w:space="0" w:color="auto"/>
                                      <w:right w:val="nil"/>
                                    </w:tcBorders>
                                  </w:tcPr>
                                  <w:p w14:paraId="64BEFCB3" w14:textId="77777777" w:rsidR="003B14DC" w:rsidRPr="008C2B43" w:rsidRDefault="003B14DC" w:rsidP="005B3C0C">
                                    <w:pPr>
                                      <w:spacing w:after="0" w:line="240" w:lineRule="auto"/>
                                      <w:jc w:val="left"/>
                                      <w:rPr>
                                        <w:rFonts w:ascii="Calibri" w:hAnsi="Calibri" w:cs="Times New Roman"/>
                                        <w:b/>
                                        <w:sz w:val="16"/>
                                        <w:szCs w:val="16"/>
                                      </w:rPr>
                                    </w:pPr>
                                  </w:p>
                                </w:tc>
                                <w:tc>
                                  <w:tcPr>
                                    <w:tcW w:w="1105" w:type="dxa"/>
                                    <w:tcBorders>
                                      <w:top w:val="single" w:sz="4" w:space="0" w:color="auto"/>
                                      <w:left w:val="nil"/>
                                      <w:bottom w:val="single" w:sz="4" w:space="0" w:color="auto"/>
                                      <w:right w:val="nil"/>
                                    </w:tcBorders>
                                  </w:tcPr>
                                  <w:p w14:paraId="0DF15A96" w14:textId="77777777" w:rsidR="003B14DC" w:rsidRPr="008C2B43" w:rsidRDefault="003B14DC" w:rsidP="005B3C0C">
                                    <w:pPr>
                                      <w:spacing w:after="0" w:line="240" w:lineRule="auto"/>
                                      <w:jc w:val="left"/>
                                      <w:rPr>
                                        <w:rFonts w:ascii="Calibri" w:hAnsi="Calibri" w:cs="Times New Roman"/>
                                        <w:b/>
                                        <w:sz w:val="16"/>
                                        <w:szCs w:val="16"/>
                                      </w:rPr>
                                    </w:pPr>
                                  </w:p>
                                </w:tc>
                                <w:tc>
                                  <w:tcPr>
                                    <w:tcW w:w="3869" w:type="dxa"/>
                                    <w:gridSpan w:val="6"/>
                                    <w:tcBorders>
                                      <w:top w:val="single" w:sz="4" w:space="0" w:color="auto"/>
                                      <w:left w:val="nil"/>
                                      <w:bottom w:val="single" w:sz="4" w:space="0" w:color="auto"/>
                                      <w:right w:val="nil"/>
                                    </w:tcBorders>
                                  </w:tcPr>
                                  <w:p w14:paraId="7F2CF41F" w14:textId="77777777" w:rsidR="003B14DC" w:rsidRPr="008C2B43" w:rsidRDefault="003B14DC" w:rsidP="005B3C0C">
                                    <w:pPr>
                                      <w:spacing w:after="0" w:line="240" w:lineRule="auto"/>
                                      <w:jc w:val="center"/>
                                      <w:rPr>
                                        <w:rFonts w:ascii="Calibri" w:hAnsi="Calibri" w:cs="Times New Roman"/>
                                        <w:sz w:val="16"/>
                                        <w:szCs w:val="16"/>
                                      </w:rPr>
                                    </w:pPr>
                                    <w:r w:rsidRPr="008C2B43">
                                      <w:rPr>
                                        <w:rFonts w:ascii="Calibri" w:hAnsi="Calibri" w:cs="Times New Roman"/>
                                        <w:sz w:val="16"/>
                                        <w:szCs w:val="16"/>
                                      </w:rPr>
                                      <w:t>Assumptions</w:t>
                                    </w:r>
                                  </w:p>
                                </w:tc>
                                <w:tc>
                                  <w:tcPr>
                                    <w:tcW w:w="141" w:type="dxa"/>
                                    <w:tcBorders>
                                      <w:top w:val="single" w:sz="4" w:space="0" w:color="auto"/>
                                      <w:left w:val="nil"/>
                                      <w:bottom w:val="single" w:sz="4" w:space="0" w:color="auto"/>
                                      <w:right w:val="nil"/>
                                    </w:tcBorders>
                                  </w:tcPr>
                                  <w:p w14:paraId="7A9E3BF9" w14:textId="77777777" w:rsidR="003B14DC" w:rsidRPr="008C2B43" w:rsidRDefault="003B14DC" w:rsidP="005B3C0C">
                                    <w:pPr>
                                      <w:spacing w:after="0" w:line="240" w:lineRule="auto"/>
                                      <w:jc w:val="left"/>
                                      <w:rPr>
                                        <w:rFonts w:ascii="Calibri" w:hAnsi="Calibri" w:cs="Times New Roman"/>
                                        <w:sz w:val="16"/>
                                        <w:szCs w:val="16"/>
                                      </w:rPr>
                                    </w:pPr>
                                  </w:p>
                                </w:tc>
                                <w:tc>
                                  <w:tcPr>
                                    <w:tcW w:w="2552" w:type="dxa"/>
                                    <w:gridSpan w:val="3"/>
                                    <w:tcBorders>
                                      <w:top w:val="single" w:sz="4" w:space="0" w:color="auto"/>
                                      <w:left w:val="nil"/>
                                      <w:bottom w:val="single" w:sz="4" w:space="0" w:color="auto"/>
                                      <w:right w:val="nil"/>
                                    </w:tcBorders>
                                  </w:tcPr>
                                  <w:p w14:paraId="236FC342" w14:textId="77777777" w:rsidR="003B14DC" w:rsidRPr="008C2B43" w:rsidRDefault="003B14DC" w:rsidP="005B3C0C">
                                    <w:pPr>
                                      <w:spacing w:after="0" w:line="240" w:lineRule="auto"/>
                                      <w:jc w:val="center"/>
                                      <w:rPr>
                                        <w:rFonts w:ascii="Calibri" w:hAnsi="Calibri" w:cs="Times New Roman"/>
                                        <w:sz w:val="16"/>
                                        <w:szCs w:val="16"/>
                                      </w:rPr>
                                    </w:pPr>
                                    <w:r w:rsidRPr="008C2B43">
                                      <w:rPr>
                                        <w:rFonts w:ascii="Calibri" w:hAnsi="Calibri" w:cs="Times New Roman"/>
                                        <w:sz w:val="16"/>
                                        <w:szCs w:val="16"/>
                                      </w:rPr>
                                      <w:t>Estimated Water Loss/Consumption</w:t>
                                    </w:r>
                                  </w:p>
                                </w:tc>
                              </w:tr>
                              <w:tr w:rsidR="003B14DC" w:rsidRPr="008C2B43" w14:paraId="2DF8123E" w14:textId="77777777" w:rsidTr="005B3C0C">
                                <w:trPr>
                                  <w:trHeight w:val="551"/>
                                  <w:jc w:val="center"/>
                                </w:trPr>
                                <w:tc>
                                  <w:tcPr>
                                    <w:tcW w:w="762" w:type="dxa"/>
                                    <w:tcBorders>
                                      <w:top w:val="single" w:sz="4" w:space="0" w:color="auto"/>
                                      <w:left w:val="nil"/>
                                      <w:bottom w:val="single" w:sz="4" w:space="0" w:color="auto"/>
                                      <w:right w:val="nil"/>
                                    </w:tcBorders>
                                  </w:tcPr>
                                  <w:p w14:paraId="225F8831"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hAnsi="Calibri" w:cs="Times New Roman"/>
                                        <w:b/>
                                        <w:sz w:val="16"/>
                                        <w:szCs w:val="16"/>
                                      </w:rPr>
                                      <w:t xml:space="preserve">Source </w:t>
                                    </w:r>
                                  </w:p>
                                  <w:p w14:paraId="45F87586"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 xml:space="preserve"> </w:t>
                                    </w:r>
                                  </w:p>
                                </w:tc>
                                <w:tc>
                                  <w:tcPr>
                                    <w:tcW w:w="1146" w:type="dxa"/>
                                    <w:gridSpan w:val="2"/>
                                    <w:tcBorders>
                                      <w:top w:val="single" w:sz="4" w:space="0" w:color="auto"/>
                                      <w:left w:val="nil"/>
                                      <w:bottom w:val="single" w:sz="4" w:space="0" w:color="auto"/>
                                      <w:right w:val="nil"/>
                                    </w:tcBorders>
                                  </w:tcPr>
                                  <w:p w14:paraId="67C17895"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Case</w:t>
                                    </w:r>
                                  </w:p>
                                </w:tc>
                                <w:tc>
                                  <w:tcPr>
                                    <w:tcW w:w="851" w:type="dxa"/>
                                    <w:tcBorders>
                                      <w:top w:val="single" w:sz="4" w:space="0" w:color="auto"/>
                                      <w:left w:val="nil"/>
                                      <w:bottom w:val="single" w:sz="4" w:space="0" w:color="auto"/>
                                      <w:right w:val="nil"/>
                                    </w:tcBorders>
                                  </w:tcPr>
                                  <w:p w14:paraId="043BE358"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Cultivation type</w:t>
                                    </w:r>
                                  </w:p>
                                </w:tc>
                                <w:tc>
                                  <w:tcPr>
                                    <w:tcW w:w="567" w:type="dxa"/>
                                    <w:tcBorders>
                                      <w:top w:val="single" w:sz="4" w:space="0" w:color="auto"/>
                                      <w:left w:val="nil"/>
                                      <w:bottom w:val="single" w:sz="4" w:space="0" w:color="auto"/>
                                      <w:right w:val="nil"/>
                                    </w:tcBorders>
                                  </w:tcPr>
                                  <w:p w14:paraId="088D5A13"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ater type</w:t>
                                    </w:r>
                                  </w:p>
                                </w:tc>
                                <w:tc>
                                  <w:tcPr>
                                    <w:tcW w:w="850" w:type="dxa"/>
                                    <w:tcBorders>
                                      <w:top w:val="single" w:sz="4" w:space="0" w:color="auto"/>
                                      <w:left w:val="nil"/>
                                      <w:bottom w:val="single" w:sz="4" w:space="0" w:color="auto"/>
                                      <w:right w:val="nil"/>
                                    </w:tcBorders>
                                  </w:tcPr>
                                  <w:p w14:paraId="31C539BC"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Productivity (L  m-</w:t>
                                    </w:r>
                                    <w:r w:rsidRPr="008C2B43">
                                      <w:rPr>
                                        <w:rFonts w:ascii="Calibri" w:hAnsi="Calibri" w:cs="Times New Roman"/>
                                        <w:sz w:val="16"/>
                                        <w:szCs w:val="16"/>
                                        <w:vertAlign w:val="superscript"/>
                                      </w:rPr>
                                      <w:t>2</w:t>
                                    </w:r>
                                    <w:r w:rsidRPr="008C2B43">
                                      <w:rPr>
                                        <w:rFonts w:ascii="Calibri" w:hAnsi="Calibri" w:cs="Times New Roman"/>
                                        <w:sz w:val="16"/>
                                        <w:szCs w:val="16"/>
                                      </w:rPr>
                                      <w:t xml:space="preserve"> yr</w:t>
                                    </w:r>
                                    <w:r w:rsidRPr="008C2B43">
                                      <w:rPr>
                                        <w:rFonts w:ascii="Calibri" w:hAnsi="Calibri" w:cs="Times New Roman"/>
                                        <w:sz w:val="16"/>
                                        <w:szCs w:val="16"/>
                                        <w:vertAlign w:val="superscript"/>
                                      </w:rPr>
                                      <w:t>-1</w:t>
                                    </w:r>
                                    <w:r w:rsidRPr="008C2B43">
                                      <w:rPr>
                                        <w:rFonts w:ascii="Calibri" w:hAnsi="Calibri" w:cs="Times New Roman"/>
                                        <w:sz w:val="16"/>
                                        <w:szCs w:val="16"/>
                                      </w:rPr>
                                      <w:t>)</w:t>
                                    </w:r>
                                  </w:p>
                                  <w:p w14:paraId="7644A8ED" w14:textId="77777777" w:rsidR="003B14DC" w:rsidRPr="008C2B43" w:rsidRDefault="003B14DC" w:rsidP="005B3C0C">
                                    <w:pPr>
                                      <w:spacing w:after="0" w:line="240" w:lineRule="auto"/>
                                      <w:jc w:val="left"/>
                                      <w:rPr>
                                        <w:rFonts w:ascii="Calibri" w:hAnsi="Calibri" w:cs="Times New Roman"/>
                                        <w:sz w:val="16"/>
                                        <w:szCs w:val="16"/>
                                      </w:rPr>
                                    </w:pPr>
                                  </w:p>
                                </w:tc>
                                <w:tc>
                                  <w:tcPr>
                                    <w:tcW w:w="851" w:type="dxa"/>
                                    <w:tcBorders>
                                      <w:top w:val="single" w:sz="4" w:space="0" w:color="auto"/>
                                      <w:left w:val="nil"/>
                                      <w:bottom w:val="single" w:sz="4" w:space="0" w:color="auto"/>
                                      <w:right w:val="nil"/>
                                    </w:tcBorders>
                                  </w:tcPr>
                                  <w:p w14:paraId="43117ED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Evaporation</w:t>
                                    </w:r>
                                  </w:p>
                                  <w:p w14:paraId="113ACF0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cm/d)</w:t>
                                    </w:r>
                                  </w:p>
                                </w:tc>
                                <w:tc>
                                  <w:tcPr>
                                    <w:tcW w:w="709" w:type="dxa"/>
                                    <w:tcBorders>
                                      <w:top w:val="single" w:sz="4" w:space="0" w:color="auto"/>
                                      <w:left w:val="nil"/>
                                      <w:bottom w:val="single" w:sz="4" w:space="0" w:color="auto"/>
                                      <w:right w:val="nil"/>
                                    </w:tcBorders>
                                  </w:tcPr>
                                  <w:p w14:paraId="1823F9E3" w14:textId="77777777" w:rsidR="003B14DC" w:rsidRPr="008C2B43" w:rsidRDefault="003B14DC" w:rsidP="005B3C0C">
                                    <w:pPr>
                                      <w:spacing w:after="0" w:line="240" w:lineRule="auto"/>
                                      <w:jc w:val="left"/>
                                      <w:rPr>
                                        <w:rFonts w:ascii="Calibri" w:hAnsi="Calibri" w:cs="Times New Roman"/>
                                        <w:sz w:val="16"/>
                                        <w:szCs w:val="16"/>
                                      </w:rPr>
                                    </w:pPr>
                                    <w:r>
                                      <w:rPr>
                                        <w:rFonts w:ascii="Calibri" w:hAnsi="Calibri" w:cs="Times New Roman"/>
                                        <w:sz w:val="16"/>
                                        <w:szCs w:val="16"/>
                                      </w:rPr>
                                      <w:t xml:space="preserve">Water </w:t>
                                    </w:r>
                                    <w:r w:rsidRPr="008C2B43">
                                      <w:rPr>
                                        <w:rFonts w:ascii="Calibri" w:hAnsi="Calibri" w:cs="Times New Roman"/>
                                        <w:sz w:val="16"/>
                                        <w:szCs w:val="16"/>
                                      </w:rPr>
                                      <w:t>Recycling (%)</w:t>
                                    </w:r>
                                  </w:p>
                                </w:tc>
                                <w:tc>
                                  <w:tcPr>
                                    <w:tcW w:w="141" w:type="dxa"/>
                                    <w:tcBorders>
                                      <w:top w:val="single" w:sz="4" w:space="0" w:color="auto"/>
                                      <w:left w:val="nil"/>
                                      <w:bottom w:val="single" w:sz="4" w:space="0" w:color="auto"/>
                                      <w:right w:val="nil"/>
                                    </w:tcBorders>
                                  </w:tcPr>
                                  <w:p w14:paraId="3736267F" w14:textId="77777777" w:rsidR="003B14DC" w:rsidRPr="008C2B43" w:rsidRDefault="003B14DC" w:rsidP="005B3C0C">
                                    <w:pPr>
                                      <w:spacing w:after="0" w:line="240" w:lineRule="auto"/>
                                      <w:jc w:val="left"/>
                                      <w:rPr>
                                        <w:rFonts w:ascii="Calibri" w:hAnsi="Calibri" w:cs="Times New Roman"/>
                                        <w:sz w:val="16"/>
                                        <w:szCs w:val="16"/>
                                      </w:rPr>
                                    </w:pPr>
                                  </w:p>
                                </w:tc>
                                <w:tc>
                                  <w:tcPr>
                                    <w:tcW w:w="851" w:type="dxa"/>
                                    <w:tcBorders>
                                      <w:top w:val="single" w:sz="4" w:space="0" w:color="auto"/>
                                      <w:left w:val="nil"/>
                                      <w:bottom w:val="single" w:sz="4" w:space="0" w:color="auto"/>
                                      <w:right w:val="nil"/>
                                    </w:tcBorders>
                                  </w:tcPr>
                                  <w:p w14:paraId="336FB659"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 xml:space="preserve">Cultivation </w:t>
                                    </w:r>
                                  </w:p>
                                  <w:p w14:paraId="5FB3307F"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L)</w:t>
                                    </w:r>
                                  </w:p>
                                </w:tc>
                                <w:tc>
                                  <w:tcPr>
                                    <w:tcW w:w="850" w:type="dxa"/>
                                    <w:tcBorders>
                                      <w:top w:val="single" w:sz="4" w:space="0" w:color="auto"/>
                                      <w:left w:val="nil"/>
                                      <w:bottom w:val="single" w:sz="4" w:space="0" w:color="auto"/>
                                      <w:right w:val="nil"/>
                                    </w:tcBorders>
                                  </w:tcPr>
                                  <w:p w14:paraId="785872DE"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uel Processing  L)</w:t>
                                    </w:r>
                                  </w:p>
                                </w:tc>
                                <w:tc>
                                  <w:tcPr>
                                    <w:tcW w:w="851" w:type="dxa"/>
                                    <w:tcBorders>
                                      <w:top w:val="single" w:sz="4" w:space="0" w:color="auto"/>
                                      <w:left w:val="nil"/>
                                      <w:bottom w:val="single" w:sz="4" w:space="0" w:color="auto"/>
                                      <w:right w:val="nil"/>
                                    </w:tcBorders>
                                  </w:tcPr>
                                  <w:p w14:paraId="743B9CB7"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hAnsi="Calibri" w:cs="Times New Roman"/>
                                        <w:b/>
                                        <w:sz w:val="16"/>
                                        <w:szCs w:val="16"/>
                                      </w:rPr>
                                      <w:t>Life-cycle water use</w:t>
                                    </w:r>
                                    <w:r>
                                      <w:rPr>
                                        <w:rFonts w:ascii="Calibri" w:hAnsi="Calibri" w:cs="Times New Roman"/>
                                        <w:b/>
                                        <w:sz w:val="16"/>
                                        <w:szCs w:val="16"/>
                                      </w:rPr>
                                      <w:t xml:space="preserve"> (L)</w:t>
                                    </w:r>
                                  </w:p>
                                </w:tc>
                              </w:tr>
                              <w:tr w:rsidR="003B14DC" w:rsidRPr="008C2B43" w14:paraId="40B57E00" w14:textId="77777777" w:rsidTr="005B3C0C">
                                <w:trPr>
                                  <w:trHeight w:val="129"/>
                                  <w:jc w:val="center"/>
                                </w:trPr>
                                <w:tc>
                                  <w:tcPr>
                                    <w:tcW w:w="762" w:type="dxa"/>
                                    <w:tcBorders>
                                      <w:top w:val="single" w:sz="4" w:space="0" w:color="auto"/>
                                      <w:left w:val="nil"/>
                                      <w:bottom w:val="nil"/>
                                      <w:right w:val="nil"/>
                                    </w:tcBorders>
                                  </w:tcPr>
                                  <w:p w14:paraId="20E08E7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6" w:type="dxa"/>
                                    <w:gridSpan w:val="2"/>
                                    <w:tcBorders>
                                      <w:top w:val="single" w:sz="4" w:space="0" w:color="auto"/>
                                      <w:left w:val="nil"/>
                                      <w:bottom w:val="nil"/>
                                      <w:right w:val="nil"/>
                                    </w:tcBorders>
                                  </w:tcPr>
                                  <w:p w14:paraId="61C56E8C"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single" w:sz="4" w:space="0" w:color="auto"/>
                                      <w:left w:val="nil"/>
                                      <w:bottom w:val="nil"/>
                                      <w:right w:val="nil"/>
                                    </w:tcBorders>
                                  </w:tcPr>
                                  <w:p w14:paraId="6E2EE778"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single" w:sz="4" w:space="0" w:color="auto"/>
                                      <w:left w:val="nil"/>
                                      <w:bottom w:val="nil"/>
                                      <w:right w:val="nil"/>
                                    </w:tcBorders>
                                  </w:tcPr>
                                  <w:p w14:paraId="1872D50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single" w:sz="4" w:space="0" w:color="auto"/>
                                      <w:left w:val="nil"/>
                                      <w:bottom w:val="nil"/>
                                      <w:right w:val="nil"/>
                                    </w:tcBorders>
                                  </w:tcPr>
                                  <w:p w14:paraId="0863B096"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851" w:type="dxa"/>
                                    <w:tcBorders>
                                      <w:top w:val="single" w:sz="4" w:space="0" w:color="auto"/>
                                      <w:left w:val="nil"/>
                                      <w:bottom w:val="nil"/>
                                      <w:right w:val="nil"/>
                                    </w:tcBorders>
                                  </w:tcPr>
                                  <w:p w14:paraId="737A16B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single" w:sz="4" w:space="0" w:color="auto"/>
                                      <w:left w:val="nil"/>
                                      <w:bottom w:val="nil"/>
                                      <w:right w:val="nil"/>
                                    </w:tcBorders>
                                  </w:tcPr>
                                  <w:p w14:paraId="2DC5B15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single" w:sz="4" w:space="0" w:color="auto"/>
                                      <w:left w:val="nil"/>
                                      <w:bottom w:val="nil"/>
                                      <w:right w:val="nil"/>
                                    </w:tcBorders>
                                  </w:tcPr>
                                  <w:p w14:paraId="14300D47"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single" w:sz="4" w:space="0" w:color="auto"/>
                                      <w:left w:val="nil"/>
                                      <w:bottom w:val="nil"/>
                                      <w:right w:val="nil"/>
                                    </w:tcBorders>
                                  </w:tcPr>
                                  <w:p w14:paraId="127A0DA6"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single" w:sz="4" w:space="0" w:color="auto"/>
                                      <w:left w:val="nil"/>
                                      <w:bottom w:val="nil"/>
                                      <w:right w:val="nil"/>
                                    </w:tcBorders>
                                  </w:tcPr>
                                  <w:p w14:paraId="6F6A5D4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single" w:sz="4" w:space="0" w:color="auto"/>
                                      <w:left w:val="nil"/>
                                      <w:bottom w:val="nil"/>
                                      <w:right w:val="nil"/>
                                    </w:tcBorders>
                                  </w:tcPr>
                                  <w:p w14:paraId="5E88C9E0" w14:textId="77777777" w:rsidR="003B14DC" w:rsidRPr="008C2B43" w:rsidRDefault="003B14DC" w:rsidP="005B3C0C">
                                    <w:pPr>
                                      <w:spacing w:after="0" w:line="240" w:lineRule="auto"/>
                                      <w:jc w:val="left"/>
                                      <w:rPr>
                                        <w:rFonts w:ascii="Calibri" w:eastAsia="Palatino-Roman" w:hAnsi="Calibri" w:cs="Palatino-Roman"/>
                                        <w:sz w:val="6"/>
                                        <w:szCs w:val="6"/>
                                      </w:rPr>
                                    </w:pPr>
                                  </w:p>
                                </w:tc>
                              </w:tr>
                              <w:tr w:rsidR="003B14DC" w:rsidRPr="008C2B43" w14:paraId="6A5511DE" w14:textId="77777777" w:rsidTr="005B3C0C">
                                <w:trPr>
                                  <w:trHeight w:val="493"/>
                                  <w:jc w:val="center"/>
                                </w:trPr>
                                <w:tc>
                                  <w:tcPr>
                                    <w:tcW w:w="762" w:type="dxa"/>
                                    <w:tcBorders>
                                      <w:top w:val="nil"/>
                                      <w:left w:val="nil"/>
                                      <w:bottom w:val="nil"/>
                                      <w:right w:val="nil"/>
                                    </w:tcBorders>
                                  </w:tcPr>
                                  <w:p w14:paraId="0DAFA7DC" w14:textId="77777777" w:rsidR="003B14DC" w:rsidRPr="008C2B43" w:rsidRDefault="003B14DC" w:rsidP="00227AB1">
                                    <w:pPr>
                                      <w:spacing w:after="0" w:line="240" w:lineRule="auto"/>
                                      <w:jc w:val="left"/>
                                      <w:rPr>
                                        <w:rFonts w:ascii="Calibri" w:hAnsi="Calibri" w:cs="Times New Roman"/>
                                        <w:b/>
                                        <w:sz w:val="16"/>
                                        <w:szCs w:val="16"/>
                                      </w:rPr>
                                    </w:pPr>
                                    <w:r w:rsidRPr="008C2B43">
                                      <w:rPr>
                                        <w:rFonts w:ascii="Calibri" w:hAnsi="Calibri" w:cs="Times New Roman"/>
                                        <w:b/>
                                        <w:sz w:val="16"/>
                                        <w:szCs w:val="16"/>
                                      </w:rPr>
                                      <w:fldChar w:fldCharType="begin"/>
                                    </w:r>
                                    <w:r w:rsidRPr="008C2B43">
                                      <w:rPr>
                                        <w:rFonts w:ascii="Calibri" w:hAnsi="Calibri" w:cs="Times New Roman"/>
                                        <w:b/>
                                        <w:sz w:val="16"/>
                                        <w:szCs w:val="16"/>
                                      </w:rPr>
                                      <w:instrText xml:space="preserve"> ADDIN ZOTERO_ITEM CSL_CITATION {"citationID":"22nagen9ht","properties":{"formattedCitation":"(Batan et al., in press)","plainCitation":"(Batan et al., in press)"},"citationItems":[{"id":1657,"uris":["http://zotero.org/users/1204444/items/GZXJUE89"],"uri":["http://zotero.org/users/1204444/items/GZXJUE89"],"itemData":{"id":1657,"type":"article-journal","title":"Analysis of water footprint of a photobioreactor microalgae biofuel production system from blue, green and lifecycle perspectives","container-title":"Algal Research","source":"ScienceDirect","abstract":"Abstract \r\nMicroalgae are currently being investigated as a feedstock for the commercial production of transportation fuels, due to their potential scalability and sustainability advantages over conventional feedstocks. The water consumption of microalgae has been postulated to be a resource barrier for large-scale production. This study presents an assessment of the water footprint (WF) of a closed photobioreactor-based biofuel production system, where microalgae cultivation is simulated with geographical and temporal resolution. The assessment focuses on the WF as modeled for four different fuel conversion pathways, and in 10 continental US locations corresponding to high productivity yields. The WF is comprehensively assessed using a hybrid approach which combines process and economic input–output lifecycle analysis method, using three metrics: blue, green and lifecycle WF. Results show that the blue WF of microalgae biofuels varies between 23 and 85 m3 · GJ− 1 depending on process and geographic location. The green WF shows that microalgae cultivation may reduce the required local water withdrawals. Water credits from the co-products vary with allocation methods and end uses, from credits of less than 4 m3 · GJ− 1 up to credits of 334 m3 · GJ− 1. Results for the net lifecycle WF with coproduct credits vary between 80 and − 291 m3 · GJ− 1. Discussion focuses on the sensitivity of microalgae biofuel WF and highlights potential local and national strain of water resources relative to other fuels and biofuels.","URL":"http://www.sciencedirect.com/science/article/pii/S2211926413000441","DOI":"10.1016/j.algal.2013.02.003","ISSN":"2211-9264","journalAbbreviation":"Algal Research","author":[{"family":"Batan","given":"Liaw"},{"family":"Quinn","given":"Jason C."},{"family":"Bradley","given":"Thomas H."}],"issued":{"literal":"in press"},"accessed":{"date-parts":[["2013",4,23]]}}}],"schema":"https://github.com/citation-style-language/schema/raw/master/csl-citation.json"} </w:instrText>
                                    </w:r>
                                    <w:r w:rsidRPr="008C2B43">
                                      <w:rPr>
                                        <w:rFonts w:ascii="Calibri" w:hAnsi="Calibri" w:cs="Times New Roman"/>
                                        <w:b/>
                                        <w:sz w:val="16"/>
                                        <w:szCs w:val="16"/>
                                      </w:rPr>
                                      <w:fldChar w:fldCharType="separate"/>
                                    </w:r>
                                    <w:r w:rsidRPr="008C2B43">
                                      <w:rPr>
                                        <w:rFonts w:ascii="Calibri" w:hAnsi="Calibri" w:cs="Times New Roman"/>
                                        <w:b/>
                                        <w:sz w:val="16"/>
                                      </w:rPr>
                                      <w:t xml:space="preserve">Batan </w:t>
                                    </w:r>
                                    <w:r w:rsidRPr="00490409">
                                      <w:rPr>
                                        <w:rFonts w:ascii="Calibri" w:hAnsi="Calibri" w:cs="Times New Roman"/>
                                        <w:b/>
                                        <w:i/>
                                        <w:sz w:val="16"/>
                                      </w:rPr>
                                      <w:t>et al</w:t>
                                    </w:r>
                                    <w:r w:rsidRPr="008C2B43">
                                      <w:rPr>
                                        <w:rFonts w:ascii="Calibri" w:hAnsi="Calibri" w:cs="Times New Roman"/>
                                        <w:b/>
                                        <w:sz w:val="16"/>
                                      </w:rPr>
                                      <w:t xml:space="preserve">. </w:t>
                                    </w:r>
                                    <w:r>
                                      <w:rPr>
                                        <w:rFonts w:ascii="Calibri" w:hAnsi="Calibri" w:cs="Times New Roman"/>
                                        <w:b/>
                                        <w:sz w:val="16"/>
                                      </w:rPr>
                                      <w:t>(2013</w:t>
                                    </w:r>
                                    <w:r w:rsidRPr="008C2B43">
                                      <w:rPr>
                                        <w:rFonts w:ascii="Calibri" w:hAnsi="Calibri" w:cs="Times New Roman"/>
                                        <w:b/>
                                        <w:sz w:val="16"/>
                                      </w:rPr>
                                      <w:t>)</w:t>
                                    </w:r>
                                    <w:r w:rsidRPr="008C2B43">
                                      <w:rPr>
                                        <w:rFonts w:ascii="Calibri" w:hAnsi="Calibri" w:cs="Times New Roman"/>
                                        <w:b/>
                                        <w:sz w:val="16"/>
                                        <w:szCs w:val="16"/>
                                      </w:rPr>
                                      <w:fldChar w:fldCharType="end"/>
                                    </w:r>
                                  </w:p>
                                </w:tc>
                                <w:tc>
                                  <w:tcPr>
                                    <w:tcW w:w="1146" w:type="dxa"/>
                                    <w:gridSpan w:val="2"/>
                                    <w:tcBorders>
                                      <w:top w:val="nil"/>
                                      <w:left w:val="nil"/>
                                      <w:bottom w:val="nil"/>
                                      <w:right w:val="nil"/>
                                    </w:tcBorders>
                                  </w:tcPr>
                                  <w:p w14:paraId="26C75EF1"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High case</w:t>
                                    </w:r>
                                  </w:p>
                                </w:tc>
                                <w:tc>
                                  <w:tcPr>
                                    <w:tcW w:w="851" w:type="dxa"/>
                                    <w:tcBorders>
                                      <w:top w:val="nil"/>
                                      <w:left w:val="nil"/>
                                      <w:bottom w:val="nil"/>
                                      <w:right w:val="nil"/>
                                    </w:tcBorders>
                                  </w:tcPr>
                                  <w:p w14:paraId="499209FC"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PBR with open cooling pond</w:t>
                                    </w:r>
                                  </w:p>
                                </w:tc>
                                <w:tc>
                                  <w:tcPr>
                                    <w:tcW w:w="567" w:type="dxa"/>
                                    <w:tcBorders>
                                      <w:top w:val="nil"/>
                                      <w:left w:val="nil"/>
                                      <w:bottom w:val="nil"/>
                                      <w:right w:val="nil"/>
                                    </w:tcBorders>
                                  </w:tcPr>
                                  <w:p w14:paraId="0295D88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499F52B5"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1.83</w:t>
                                    </w:r>
                                  </w:p>
                                </w:tc>
                                <w:tc>
                                  <w:tcPr>
                                    <w:tcW w:w="851" w:type="dxa"/>
                                    <w:tcBorders>
                                      <w:top w:val="nil"/>
                                      <w:left w:val="nil"/>
                                      <w:bottom w:val="nil"/>
                                      <w:right w:val="nil"/>
                                    </w:tcBorders>
                                  </w:tcPr>
                                  <w:p w14:paraId="0034CA0B"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0.8</w:t>
                                    </w:r>
                                  </w:p>
                                </w:tc>
                                <w:tc>
                                  <w:tcPr>
                                    <w:tcW w:w="709" w:type="dxa"/>
                                    <w:tcBorders>
                                      <w:top w:val="nil"/>
                                      <w:left w:val="nil"/>
                                      <w:bottom w:val="nil"/>
                                      <w:right w:val="nil"/>
                                    </w:tcBorders>
                                  </w:tcPr>
                                  <w:p w14:paraId="0437BBC7"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100</w:t>
                                    </w:r>
                                  </w:p>
                                </w:tc>
                                <w:tc>
                                  <w:tcPr>
                                    <w:tcW w:w="141" w:type="dxa"/>
                                    <w:tcBorders>
                                      <w:top w:val="nil"/>
                                      <w:left w:val="nil"/>
                                      <w:bottom w:val="nil"/>
                                      <w:right w:val="nil"/>
                                    </w:tcBorders>
                                  </w:tcPr>
                                  <w:p w14:paraId="692B621C" w14:textId="77777777" w:rsidR="003B14DC" w:rsidRPr="008C2B43" w:rsidRDefault="003B14DC" w:rsidP="005B3C0C">
                                    <w:pPr>
                                      <w:spacing w:after="0" w:line="240" w:lineRule="auto"/>
                                      <w:jc w:val="left"/>
                                      <w:rPr>
                                        <w:rFonts w:ascii="Calibri" w:hAnsi="Calibri" w:cs="Times New Roman"/>
                                        <w:sz w:val="16"/>
                                        <w:szCs w:val="16"/>
                                      </w:rPr>
                                    </w:pPr>
                                  </w:p>
                                </w:tc>
                                <w:tc>
                                  <w:tcPr>
                                    <w:tcW w:w="851" w:type="dxa"/>
                                    <w:tcBorders>
                                      <w:top w:val="nil"/>
                                      <w:left w:val="nil"/>
                                      <w:bottom w:val="nil"/>
                                      <w:right w:val="nil"/>
                                    </w:tcBorders>
                                  </w:tcPr>
                                  <w:p w14:paraId="405FC9D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t>
                                    </w:r>
                                  </w:p>
                                </w:tc>
                                <w:tc>
                                  <w:tcPr>
                                    <w:tcW w:w="850" w:type="dxa"/>
                                    <w:tcBorders>
                                      <w:top w:val="nil"/>
                                      <w:left w:val="nil"/>
                                      <w:bottom w:val="nil"/>
                                      <w:right w:val="nil"/>
                                    </w:tcBorders>
                                  </w:tcPr>
                                  <w:p w14:paraId="35CE0B0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t>
                                    </w:r>
                                  </w:p>
                                </w:tc>
                                <w:tc>
                                  <w:tcPr>
                                    <w:tcW w:w="851" w:type="dxa"/>
                                    <w:tcBorders>
                                      <w:top w:val="nil"/>
                                      <w:left w:val="nil"/>
                                      <w:bottom w:val="nil"/>
                                      <w:right w:val="nil"/>
                                    </w:tcBorders>
                                  </w:tcPr>
                                  <w:p w14:paraId="3C88E20E"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hAnsi="Calibri" w:cs="Times New Roman"/>
                                        <w:b/>
                                        <w:sz w:val="16"/>
                                        <w:szCs w:val="16"/>
                                      </w:rPr>
                                      <w:t>2664</w:t>
                                    </w:r>
                                  </w:p>
                                </w:tc>
                              </w:tr>
                              <w:tr w:rsidR="003B14DC" w:rsidRPr="008C2B43" w14:paraId="540412AA" w14:textId="77777777" w:rsidTr="005B3C0C">
                                <w:trPr>
                                  <w:trHeight w:val="85"/>
                                  <w:jc w:val="center"/>
                                </w:trPr>
                                <w:tc>
                                  <w:tcPr>
                                    <w:tcW w:w="762" w:type="dxa"/>
                                    <w:tcBorders>
                                      <w:top w:val="nil"/>
                                      <w:left w:val="nil"/>
                                      <w:bottom w:val="nil"/>
                                      <w:right w:val="nil"/>
                                    </w:tcBorders>
                                  </w:tcPr>
                                  <w:p w14:paraId="5C9B693C"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5120F8BD"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8F3519C"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298EBD8B"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640A3850"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71F4574"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05B85EAB"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0D146C6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38FCB0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1E6C2E4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3736FFE7"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58055503" w14:textId="77777777" w:rsidTr="005B3C0C">
                                <w:trPr>
                                  <w:trHeight w:val="493"/>
                                  <w:jc w:val="center"/>
                                </w:trPr>
                                <w:tc>
                                  <w:tcPr>
                                    <w:tcW w:w="762" w:type="dxa"/>
                                    <w:tcBorders>
                                      <w:top w:val="nil"/>
                                      <w:left w:val="nil"/>
                                      <w:bottom w:val="nil"/>
                                      <w:right w:val="nil"/>
                                    </w:tcBorders>
                                  </w:tcPr>
                                  <w:p w14:paraId="3B4CE41E"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p>
                                </w:tc>
                                <w:tc>
                                  <w:tcPr>
                                    <w:tcW w:w="1146" w:type="dxa"/>
                                    <w:gridSpan w:val="2"/>
                                    <w:tcBorders>
                                      <w:top w:val="nil"/>
                                      <w:left w:val="nil"/>
                                      <w:bottom w:val="nil"/>
                                      <w:right w:val="nil"/>
                                    </w:tcBorders>
                                  </w:tcPr>
                                  <w:p w14:paraId="0FD81D01"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Best case with coproduct allocation</w:t>
                                    </w:r>
                                  </w:p>
                                </w:tc>
                                <w:tc>
                                  <w:tcPr>
                                    <w:tcW w:w="851" w:type="dxa"/>
                                    <w:tcBorders>
                                      <w:top w:val="nil"/>
                                      <w:left w:val="nil"/>
                                      <w:bottom w:val="nil"/>
                                      <w:right w:val="nil"/>
                                    </w:tcBorders>
                                  </w:tcPr>
                                  <w:p w14:paraId="70DD7B7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PBR with  open cooling pond</w:t>
                                    </w:r>
                                  </w:p>
                                </w:tc>
                                <w:tc>
                                  <w:tcPr>
                                    <w:tcW w:w="567" w:type="dxa"/>
                                    <w:tcBorders>
                                      <w:top w:val="nil"/>
                                      <w:left w:val="nil"/>
                                      <w:bottom w:val="nil"/>
                                      <w:right w:val="nil"/>
                                    </w:tcBorders>
                                  </w:tcPr>
                                  <w:p w14:paraId="7BD7593A"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0F86F8CA"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1.83</w:t>
                                    </w:r>
                                  </w:p>
                                </w:tc>
                                <w:tc>
                                  <w:tcPr>
                                    <w:tcW w:w="851" w:type="dxa"/>
                                    <w:tcBorders>
                                      <w:top w:val="nil"/>
                                      <w:left w:val="nil"/>
                                      <w:bottom w:val="nil"/>
                                      <w:right w:val="nil"/>
                                    </w:tcBorders>
                                  </w:tcPr>
                                  <w:p w14:paraId="48031474"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0.48</w:t>
                                    </w:r>
                                  </w:p>
                                </w:tc>
                                <w:tc>
                                  <w:tcPr>
                                    <w:tcW w:w="709" w:type="dxa"/>
                                    <w:tcBorders>
                                      <w:top w:val="nil"/>
                                      <w:left w:val="nil"/>
                                      <w:bottom w:val="nil"/>
                                      <w:right w:val="nil"/>
                                    </w:tcBorders>
                                  </w:tcPr>
                                  <w:p w14:paraId="39349363"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100</w:t>
                                    </w:r>
                                  </w:p>
                                </w:tc>
                                <w:tc>
                                  <w:tcPr>
                                    <w:tcW w:w="141" w:type="dxa"/>
                                    <w:tcBorders>
                                      <w:top w:val="nil"/>
                                      <w:left w:val="nil"/>
                                      <w:bottom w:val="nil"/>
                                      <w:right w:val="nil"/>
                                    </w:tcBorders>
                                  </w:tcPr>
                                  <w:p w14:paraId="3107105C" w14:textId="77777777" w:rsidR="003B14DC" w:rsidRPr="008C2B43" w:rsidRDefault="003B14DC" w:rsidP="005B3C0C">
                                    <w:pPr>
                                      <w:spacing w:after="0" w:line="240" w:lineRule="auto"/>
                                      <w:jc w:val="left"/>
                                      <w:rPr>
                                        <w:rFonts w:ascii="Calibri" w:hAnsi="Calibri" w:cs="Times New Roman"/>
                                        <w:sz w:val="16"/>
                                        <w:szCs w:val="16"/>
                                      </w:rPr>
                                    </w:pPr>
                                  </w:p>
                                </w:tc>
                                <w:tc>
                                  <w:tcPr>
                                    <w:tcW w:w="851" w:type="dxa"/>
                                    <w:tcBorders>
                                      <w:top w:val="nil"/>
                                      <w:left w:val="nil"/>
                                      <w:bottom w:val="nil"/>
                                      <w:right w:val="nil"/>
                                    </w:tcBorders>
                                  </w:tcPr>
                                  <w:p w14:paraId="770B79A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t>
                                    </w:r>
                                  </w:p>
                                </w:tc>
                                <w:tc>
                                  <w:tcPr>
                                    <w:tcW w:w="850" w:type="dxa"/>
                                    <w:tcBorders>
                                      <w:top w:val="nil"/>
                                      <w:left w:val="nil"/>
                                      <w:bottom w:val="nil"/>
                                      <w:right w:val="nil"/>
                                    </w:tcBorders>
                                  </w:tcPr>
                                  <w:p w14:paraId="0E45F806"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t>
                                    </w:r>
                                  </w:p>
                                </w:tc>
                                <w:tc>
                                  <w:tcPr>
                                    <w:tcW w:w="851" w:type="dxa"/>
                                    <w:tcBorders>
                                      <w:top w:val="nil"/>
                                      <w:left w:val="nil"/>
                                      <w:bottom w:val="nil"/>
                                      <w:right w:val="nil"/>
                                    </w:tcBorders>
                                  </w:tcPr>
                                  <w:p w14:paraId="2D48AC43"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hAnsi="Calibri" w:cs="Times New Roman"/>
                                        <w:b/>
                                        <w:sz w:val="16"/>
                                        <w:szCs w:val="16"/>
                                      </w:rPr>
                                      <w:t>-9690.3</w:t>
                                    </w:r>
                                  </w:p>
                                </w:tc>
                              </w:tr>
                              <w:tr w:rsidR="003B14DC" w:rsidRPr="008C2B43" w14:paraId="24C8A84A" w14:textId="77777777" w:rsidTr="005B3C0C">
                                <w:trPr>
                                  <w:trHeight w:val="85"/>
                                  <w:jc w:val="center"/>
                                </w:trPr>
                                <w:tc>
                                  <w:tcPr>
                                    <w:tcW w:w="762" w:type="dxa"/>
                                    <w:tcBorders>
                                      <w:top w:val="nil"/>
                                      <w:left w:val="nil"/>
                                      <w:bottom w:val="nil"/>
                                      <w:right w:val="nil"/>
                                    </w:tcBorders>
                                  </w:tcPr>
                                  <w:p w14:paraId="5F9B49A7"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63656548"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43EB5E49" w14:textId="77777777" w:rsidR="003B14DC" w:rsidRPr="008C2B43" w:rsidRDefault="003B14DC" w:rsidP="005B3C0C">
                                    <w:pPr>
                                      <w:spacing w:after="0" w:line="240" w:lineRule="auto"/>
                                      <w:jc w:val="left"/>
                                      <w:rPr>
                                        <w:rFonts w:ascii="Calibri" w:hAnsi="Calibri" w:cs="Times New Roman"/>
                                        <w:sz w:val="6"/>
                                        <w:szCs w:val="6"/>
                                      </w:rPr>
                                    </w:pPr>
                                  </w:p>
                                </w:tc>
                                <w:tc>
                                  <w:tcPr>
                                    <w:tcW w:w="567" w:type="dxa"/>
                                    <w:tcBorders>
                                      <w:top w:val="nil"/>
                                      <w:left w:val="nil"/>
                                      <w:bottom w:val="nil"/>
                                      <w:right w:val="nil"/>
                                    </w:tcBorders>
                                  </w:tcPr>
                                  <w:p w14:paraId="378CFC46" w14:textId="77777777" w:rsidR="003B14DC" w:rsidRPr="008C2B43" w:rsidRDefault="003B14DC" w:rsidP="005B3C0C">
                                    <w:pPr>
                                      <w:spacing w:after="0" w:line="240" w:lineRule="auto"/>
                                      <w:jc w:val="left"/>
                                      <w:rPr>
                                        <w:rFonts w:ascii="Calibri" w:hAnsi="Calibri" w:cs="Times New Roman"/>
                                        <w:sz w:val="6"/>
                                        <w:szCs w:val="6"/>
                                      </w:rPr>
                                    </w:pPr>
                                  </w:p>
                                </w:tc>
                                <w:tc>
                                  <w:tcPr>
                                    <w:tcW w:w="850" w:type="dxa"/>
                                    <w:tcBorders>
                                      <w:top w:val="nil"/>
                                      <w:left w:val="nil"/>
                                      <w:bottom w:val="nil"/>
                                      <w:right w:val="nil"/>
                                    </w:tcBorders>
                                  </w:tcPr>
                                  <w:p w14:paraId="36B6D688" w14:textId="77777777" w:rsidR="003B14DC" w:rsidRPr="008C2B43" w:rsidRDefault="003B14DC" w:rsidP="005B3C0C">
                                    <w:pPr>
                                      <w:autoSpaceDE w:val="0"/>
                                      <w:autoSpaceDN w:val="0"/>
                                      <w:adjustRightInd w:val="0"/>
                                      <w:spacing w:after="0" w:line="240" w:lineRule="auto"/>
                                      <w:jc w:val="left"/>
                                      <w:rPr>
                                        <w:rFonts w:ascii="Calibri" w:hAnsi="Calibri" w:cs="Times New Roman"/>
                                        <w:sz w:val="6"/>
                                        <w:szCs w:val="6"/>
                                      </w:rPr>
                                    </w:pPr>
                                  </w:p>
                                </w:tc>
                                <w:tc>
                                  <w:tcPr>
                                    <w:tcW w:w="851" w:type="dxa"/>
                                    <w:tcBorders>
                                      <w:top w:val="nil"/>
                                      <w:left w:val="nil"/>
                                      <w:bottom w:val="nil"/>
                                      <w:right w:val="nil"/>
                                    </w:tcBorders>
                                  </w:tcPr>
                                  <w:p w14:paraId="1F50F5BA"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7FEF9DA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267F517B"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D65987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3D965988"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4BF583A8"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09FEF041" w14:textId="77777777" w:rsidTr="005B3C0C">
                                <w:trPr>
                                  <w:trHeight w:val="493"/>
                                  <w:jc w:val="center"/>
                                </w:trPr>
                                <w:tc>
                                  <w:tcPr>
                                    <w:tcW w:w="762" w:type="dxa"/>
                                    <w:tcBorders>
                                      <w:top w:val="nil"/>
                                      <w:left w:val="nil"/>
                                      <w:bottom w:val="nil"/>
                                      <w:right w:val="nil"/>
                                    </w:tcBorders>
                                  </w:tcPr>
                                  <w:p w14:paraId="40ECD3B5"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fldChar w:fldCharType="begin"/>
                                    </w:r>
                                    <w:r w:rsidRPr="008C2B43">
                                      <w:rPr>
                                        <w:rFonts w:ascii="Calibri" w:eastAsia="Palatino-Roman" w:hAnsi="Calibri" w:cs="Palatino-Roman"/>
                                        <w:b/>
                                        <w:sz w:val="16"/>
                                        <w:szCs w:val="16"/>
                                      </w:rPr>
                                      <w:instrText xml:space="preserve"> ADDIN ZOTERO_ITEM CSL_CITATION {"citationID":"t7khca9hu","properties":{"formattedCitation":"(Harto et al., 2010)","plainCitation":"(Harto et al., 2010)"},"citationItems":[{"id":1660,"uris":["http://zotero.org/users/1204444/items/6FSXMZT4"],"uri":["http://zotero.org/users/1204444/items/6FSXMZT4"],"itemData":{"id":1660,"type":"article-journal","title":"Life cycle water use of low-carbon transport fuels","container-title":"Energy Policy","page":"4933-4944","volume":"38","issue":"9","source":"ScienceDirect","abstract":"In society’s quest to mitigate climate change it is important to consider potential trade-offs in climate solutions impacting other environmental issues. This analysis explores the life cycle water consumption of alternative low-carbon energy sources for transportation. Energy sources analyzed include both biofuels used in internal combustion engines and low-carbon electricity generation methods used in conjunction with electric vehicles. Biofuels considered are corn-based ethanol, soybean biodiesel, cellulosic ethanol from switchgrass, and microbial biodiesel. Electricity sources analyzed are coal with carbon sequestration, photovoltaic cells, and solar concentrators. The assessment method used is hybrid life cycle assessment (LCA), which combines materials-based process method and the economic input–output (EIO) method. To compare these technologies on an even footing the life cycle water use to propel a passenger vehicle one mile is estimated. All technologies evaluated showed an increase in water consumption compared to unleaded gasoline when water use from vehicle manufacturing was included. Scale-up calculations showed that mass adoption of electric vehicles and some configurations of algae and switchgrass systems could potentially contribute to the decarbonization of transportation with tolerable increases in overall water consumption. Irrigated crop based biofuels however were found to have significant potential impact on water resources when scaled up to macroscopic production levels.","DOI":"10.1016/j.enpol.2010.03.074","ISSN":"0301-4215","shortTitle":"Special Section on Carbon Emissions and Carbon Management in Cities with Regular Papers","journalAbbreviation":"Energy Policy","author":[{"family":"Harto","given":"Christopher"},{"family":"Meyers","given":"Robert"},{"family":"Williams","given":"Eric"}],"issued":{"date-parts":[["2010",9]]},"accessed":{"date-parts":[["2013",4,23]]}}}],"schema":"https://github.com/citation-style-language/schema/raw/master/csl-citation.json"} </w:instrText>
                                    </w:r>
                                    <w:r w:rsidRPr="008C2B43">
                                      <w:rPr>
                                        <w:rFonts w:ascii="Calibri" w:eastAsia="Palatino-Roman" w:hAnsi="Calibri" w:cs="Palatino-Roman"/>
                                        <w:b/>
                                        <w:sz w:val="16"/>
                                        <w:szCs w:val="16"/>
                                      </w:rPr>
                                      <w:fldChar w:fldCharType="separate"/>
                                    </w:r>
                                    <w:r w:rsidRPr="008C2B43">
                                      <w:rPr>
                                        <w:rFonts w:ascii="Calibri" w:hAnsi="Calibri" w:cs="Times New Roman"/>
                                        <w:b/>
                                        <w:sz w:val="16"/>
                                      </w:rPr>
                                      <w:t xml:space="preserve">Harto </w:t>
                                    </w:r>
                                    <w:r w:rsidRPr="00490409">
                                      <w:rPr>
                                        <w:rFonts w:ascii="Calibri" w:hAnsi="Calibri" w:cs="Times New Roman"/>
                                        <w:b/>
                                        <w:i/>
                                        <w:sz w:val="16"/>
                                      </w:rPr>
                                      <w:t>et al</w:t>
                                    </w:r>
                                    <w:r w:rsidRPr="008C2B43">
                                      <w:rPr>
                                        <w:rFonts w:ascii="Calibri" w:hAnsi="Calibri" w:cs="Times New Roman"/>
                                        <w:b/>
                                        <w:sz w:val="16"/>
                                      </w:rPr>
                                      <w:t>. (2010)</w:t>
                                    </w:r>
                                    <w:r w:rsidRPr="008C2B43">
                                      <w:rPr>
                                        <w:rFonts w:ascii="Calibri" w:eastAsia="Palatino-Roman" w:hAnsi="Calibri" w:cs="Palatino-Roman"/>
                                        <w:b/>
                                        <w:sz w:val="16"/>
                                        <w:szCs w:val="16"/>
                                      </w:rPr>
                                      <w:fldChar w:fldCharType="end"/>
                                    </w:r>
                                  </w:p>
                                </w:tc>
                                <w:tc>
                                  <w:tcPr>
                                    <w:tcW w:w="1146" w:type="dxa"/>
                                    <w:gridSpan w:val="2"/>
                                    <w:tcBorders>
                                      <w:top w:val="nil"/>
                                      <w:left w:val="nil"/>
                                      <w:bottom w:val="nil"/>
                                      <w:right w:val="nil"/>
                                    </w:tcBorders>
                                  </w:tcPr>
                                  <w:p w14:paraId="5882A2C4"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PBR – High case</w:t>
                                    </w:r>
                                  </w:p>
                                </w:tc>
                                <w:tc>
                                  <w:tcPr>
                                    <w:tcW w:w="851" w:type="dxa"/>
                                    <w:tcBorders>
                                      <w:top w:val="nil"/>
                                      <w:left w:val="nil"/>
                                      <w:bottom w:val="nil"/>
                                      <w:right w:val="nil"/>
                                    </w:tcBorders>
                                  </w:tcPr>
                                  <w:p w14:paraId="26AB1524"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PBR</w:t>
                                    </w:r>
                                  </w:p>
                                </w:tc>
                                <w:tc>
                                  <w:tcPr>
                                    <w:tcW w:w="567" w:type="dxa"/>
                                    <w:tcBorders>
                                      <w:top w:val="nil"/>
                                      <w:left w:val="nil"/>
                                      <w:bottom w:val="nil"/>
                                      <w:right w:val="nil"/>
                                    </w:tcBorders>
                                  </w:tcPr>
                                  <w:p w14:paraId="0C56DB0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FW</w:t>
                                    </w:r>
                                  </w:p>
                                </w:tc>
                                <w:tc>
                                  <w:tcPr>
                                    <w:tcW w:w="850" w:type="dxa"/>
                                    <w:tcBorders>
                                      <w:top w:val="nil"/>
                                      <w:left w:val="nil"/>
                                      <w:bottom w:val="nil"/>
                                      <w:right w:val="nil"/>
                                    </w:tcBorders>
                                  </w:tcPr>
                                  <w:p w14:paraId="7B1E347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5</w:t>
                                    </w:r>
                                  </w:p>
                                </w:tc>
                                <w:tc>
                                  <w:tcPr>
                                    <w:tcW w:w="851" w:type="dxa"/>
                                    <w:tcBorders>
                                      <w:top w:val="nil"/>
                                      <w:left w:val="nil"/>
                                      <w:bottom w:val="nil"/>
                                      <w:right w:val="nil"/>
                                    </w:tcBorders>
                                  </w:tcPr>
                                  <w:p w14:paraId="50CEF87E"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w:t>
                                    </w:r>
                                  </w:p>
                                </w:tc>
                                <w:tc>
                                  <w:tcPr>
                                    <w:tcW w:w="709" w:type="dxa"/>
                                    <w:tcBorders>
                                      <w:top w:val="nil"/>
                                      <w:left w:val="nil"/>
                                      <w:bottom w:val="nil"/>
                                      <w:right w:val="nil"/>
                                    </w:tcBorders>
                                  </w:tcPr>
                                  <w:p w14:paraId="2F1FD60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7361FB91"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10FCD8A6"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w:t>
                                    </w:r>
                                  </w:p>
                                </w:tc>
                                <w:tc>
                                  <w:tcPr>
                                    <w:tcW w:w="850" w:type="dxa"/>
                                    <w:tcBorders>
                                      <w:top w:val="nil"/>
                                      <w:left w:val="nil"/>
                                      <w:bottom w:val="nil"/>
                                      <w:right w:val="nil"/>
                                    </w:tcBorders>
                                  </w:tcPr>
                                  <w:p w14:paraId="4F100C3B"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7</w:t>
                                    </w:r>
                                  </w:p>
                                </w:tc>
                                <w:tc>
                                  <w:tcPr>
                                    <w:tcW w:w="851" w:type="dxa"/>
                                    <w:tcBorders>
                                      <w:top w:val="nil"/>
                                      <w:left w:val="nil"/>
                                      <w:bottom w:val="nil"/>
                                      <w:right w:val="nil"/>
                                    </w:tcBorders>
                                  </w:tcPr>
                                  <w:p w14:paraId="35B2088E"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63</w:t>
                                    </w:r>
                                  </w:p>
                                </w:tc>
                              </w:tr>
                              <w:tr w:rsidR="003B14DC" w:rsidRPr="008C2B43" w14:paraId="06A8AEED" w14:textId="77777777" w:rsidTr="005B3C0C">
                                <w:trPr>
                                  <w:trHeight w:val="103"/>
                                  <w:jc w:val="center"/>
                                </w:trPr>
                                <w:tc>
                                  <w:tcPr>
                                    <w:tcW w:w="762" w:type="dxa"/>
                                    <w:tcBorders>
                                      <w:top w:val="nil"/>
                                      <w:left w:val="nil"/>
                                      <w:bottom w:val="nil"/>
                                      <w:right w:val="nil"/>
                                    </w:tcBorders>
                                  </w:tcPr>
                                  <w:p w14:paraId="145397BA"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65F07131"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4334E9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4F5B2FB4"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7841EA59"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13C84FFF"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06B1A04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675DEDC6"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1977B10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1FD01DAF"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0E0F93E0"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7502EA8F" w14:textId="77777777" w:rsidTr="005B3C0C">
                                <w:trPr>
                                  <w:trHeight w:val="476"/>
                                  <w:jc w:val="center"/>
                                </w:trPr>
                                <w:tc>
                                  <w:tcPr>
                                    <w:tcW w:w="762" w:type="dxa"/>
                                    <w:tcBorders>
                                      <w:top w:val="nil"/>
                                      <w:left w:val="nil"/>
                                      <w:bottom w:val="nil"/>
                                      <w:right w:val="nil"/>
                                    </w:tcBorders>
                                  </w:tcPr>
                                  <w:p w14:paraId="104B7691"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p>
                                </w:tc>
                                <w:tc>
                                  <w:tcPr>
                                    <w:tcW w:w="1146" w:type="dxa"/>
                                    <w:gridSpan w:val="2"/>
                                    <w:tcBorders>
                                      <w:top w:val="nil"/>
                                      <w:left w:val="nil"/>
                                      <w:bottom w:val="nil"/>
                                      <w:right w:val="nil"/>
                                    </w:tcBorders>
                                  </w:tcPr>
                                  <w:p w14:paraId="3A10628E"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 - Base Case</w:t>
                                    </w:r>
                                  </w:p>
                                </w:tc>
                                <w:tc>
                                  <w:tcPr>
                                    <w:tcW w:w="851" w:type="dxa"/>
                                    <w:tcBorders>
                                      <w:top w:val="nil"/>
                                      <w:left w:val="nil"/>
                                      <w:bottom w:val="nil"/>
                                      <w:right w:val="nil"/>
                                    </w:tcBorders>
                                  </w:tcPr>
                                  <w:p w14:paraId="21A1BF2C"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552FCFC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FW</w:t>
                                    </w:r>
                                  </w:p>
                                </w:tc>
                                <w:tc>
                                  <w:tcPr>
                                    <w:tcW w:w="850" w:type="dxa"/>
                                    <w:tcBorders>
                                      <w:top w:val="nil"/>
                                      <w:left w:val="nil"/>
                                      <w:bottom w:val="nil"/>
                                      <w:right w:val="nil"/>
                                    </w:tcBorders>
                                  </w:tcPr>
                                  <w:p w14:paraId="2643DCFE"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5</w:t>
                                    </w:r>
                                  </w:p>
                                </w:tc>
                                <w:tc>
                                  <w:tcPr>
                                    <w:tcW w:w="851" w:type="dxa"/>
                                    <w:tcBorders>
                                      <w:top w:val="nil"/>
                                      <w:left w:val="nil"/>
                                      <w:bottom w:val="nil"/>
                                      <w:right w:val="nil"/>
                                    </w:tcBorders>
                                  </w:tcPr>
                                  <w:p w14:paraId="1481B6DF"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25</w:t>
                                    </w:r>
                                  </w:p>
                                </w:tc>
                                <w:tc>
                                  <w:tcPr>
                                    <w:tcW w:w="709" w:type="dxa"/>
                                    <w:tcBorders>
                                      <w:top w:val="nil"/>
                                      <w:left w:val="nil"/>
                                      <w:bottom w:val="nil"/>
                                      <w:right w:val="nil"/>
                                    </w:tcBorders>
                                  </w:tcPr>
                                  <w:p w14:paraId="4F513E2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7AC9963C"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22956D9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65</w:t>
                                    </w:r>
                                  </w:p>
                                </w:tc>
                                <w:tc>
                                  <w:tcPr>
                                    <w:tcW w:w="850" w:type="dxa"/>
                                    <w:tcBorders>
                                      <w:top w:val="nil"/>
                                      <w:left w:val="nil"/>
                                      <w:bottom w:val="nil"/>
                                      <w:right w:val="nil"/>
                                    </w:tcBorders>
                                  </w:tcPr>
                                  <w:p w14:paraId="599AF69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0</w:t>
                                    </w:r>
                                  </w:p>
                                </w:tc>
                                <w:tc>
                                  <w:tcPr>
                                    <w:tcW w:w="851" w:type="dxa"/>
                                    <w:tcBorders>
                                      <w:top w:val="nil"/>
                                      <w:left w:val="nil"/>
                                      <w:bottom w:val="nil"/>
                                      <w:right w:val="nil"/>
                                    </w:tcBorders>
                                  </w:tcPr>
                                  <w:p w14:paraId="28F25DBD"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216</w:t>
                                    </w:r>
                                  </w:p>
                                </w:tc>
                              </w:tr>
                              <w:tr w:rsidR="003B14DC" w:rsidRPr="008C2B43" w14:paraId="41DB8C67" w14:textId="77777777" w:rsidTr="005B3C0C">
                                <w:trPr>
                                  <w:trHeight w:val="103"/>
                                  <w:jc w:val="center"/>
                                </w:trPr>
                                <w:tc>
                                  <w:tcPr>
                                    <w:tcW w:w="762" w:type="dxa"/>
                                    <w:tcBorders>
                                      <w:top w:val="nil"/>
                                      <w:left w:val="nil"/>
                                      <w:bottom w:val="nil"/>
                                      <w:right w:val="nil"/>
                                    </w:tcBorders>
                                  </w:tcPr>
                                  <w:p w14:paraId="0BED540F"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2ABE6A57"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602497F" w14:textId="77777777" w:rsidR="003B14DC" w:rsidRPr="008C2B43" w:rsidRDefault="003B14DC" w:rsidP="005B3C0C">
                                    <w:pPr>
                                      <w:spacing w:after="0" w:line="240" w:lineRule="auto"/>
                                      <w:jc w:val="left"/>
                                      <w:rPr>
                                        <w:rFonts w:ascii="Calibri" w:hAnsi="Calibri" w:cs="Times New Roman"/>
                                        <w:sz w:val="6"/>
                                        <w:szCs w:val="6"/>
                                      </w:rPr>
                                    </w:pPr>
                                  </w:p>
                                </w:tc>
                                <w:tc>
                                  <w:tcPr>
                                    <w:tcW w:w="567" w:type="dxa"/>
                                    <w:tcBorders>
                                      <w:top w:val="nil"/>
                                      <w:left w:val="nil"/>
                                      <w:bottom w:val="nil"/>
                                      <w:right w:val="nil"/>
                                    </w:tcBorders>
                                  </w:tcPr>
                                  <w:p w14:paraId="00CA6854" w14:textId="77777777" w:rsidR="003B14DC" w:rsidRPr="008C2B43" w:rsidRDefault="003B14DC" w:rsidP="005B3C0C">
                                    <w:pPr>
                                      <w:spacing w:after="0" w:line="240" w:lineRule="auto"/>
                                      <w:jc w:val="left"/>
                                      <w:rPr>
                                        <w:rFonts w:ascii="Calibri" w:hAnsi="Calibri" w:cs="Times New Roman"/>
                                        <w:sz w:val="6"/>
                                        <w:szCs w:val="6"/>
                                      </w:rPr>
                                    </w:pPr>
                                  </w:p>
                                </w:tc>
                                <w:tc>
                                  <w:tcPr>
                                    <w:tcW w:w="850" w:type="dxa"/>
                                    <w:tcBorders>
                                      <w:top w:val="nil"/>
                                      <w:left w:val="nil"/>
                                      <w:bottom w:val="nil"/>
                                      <w:right w:val="nil"/>
                                    </w:tcBorders>
                                  </w:tcPr>
                                  <w:p w14:paraId="70111429" w14:textId="77777777" w:rsidR="003B14DC" w:rsidRPr="008C2B43" w:rsidRDefault="003B14DC" w:rsidP="005B3C0C">
                                    <w:pPr>
                                      <w:autoSpaceDE w:val="0"/>
                                      <w:autoSpaceDN w:val="0"/>
                                      <w:adjustRightInd w:val="0"/>
                                      <w:spacing w:after="0" w:line="240" w:lineRule="auto"/>
                                      <w:jc w:val="left"/>
                                      <w:rPr>
                                        <w:rFonts w:ascii="Calibri" w:hAnsi="Calibri" w:cs="Times New Roman"/>
                                        <w:sz w:val="6"/>
                                        <w:szCs w:val="6"/>
                                      </w:rPr>
                                    </w:pPr>
                                  </w:p>
                                </w:tc>
                                <w:tc>
                                  <w:tcPr>
                                    <w:tcW w:w="851" w:type="dxa"/>
                                    <w:tcBorders>
                                      <w:top w:val="nil"/>
                                      <w:left w:val="nil"/>
                                      <w:bottom w:val="nil"/>
                                      <w:right w:val="nil"/>
                                    </w:tcBorders>
                                  </w:tcPr>
                                  <w:p w14:paraId="5A3F6B3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4E003DBF"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7A4DA764"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101BB3D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11CE48F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31D13498"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39C78E08" w14:textId="77777777" w:rsidTr="005B3C0C">
                                <w:trPr>
                                  <w:trHeight w:val="476"/>
                                  <w:jc w:val="center"/>
                                </w:trPr>
                                <w:tc>
                                  <w:tcPr>
                                    <w:tcW w:w="762" w:type="dxa"/>
                                    <w:tcBorders>
                                      <w:top w:val="nil"/>
                                      <w:left w:val="nil"/>
                                      <w:bottom w:val="nil"/>
                                      <w:right w:val="nil"/>
                                    </w:tcBorders>
                                  </w:tcPr>
                                  <w:p w14:paraId="1EA61573"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p>
                                </w:tc>
                                <w:tc>
                                  <w:tcPr>
                                    <w:tcW w:w="1146" w:type="dxa"/>
                                    <w:gridSpan w:val="2"/>
                                    <w:tcBorders>
                                      <w:top w:val="nil"/>
                                      <w:left w:val="nil"/>
                                      <w:bottom w:val="nil"/>
                                      <w:right w:val="nil"/>
                                    </w:tcBorders>
                                  </w:tcPr>
                                  <w:p w14:paraId="6491A1EF"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 -High case</w:t>
                                    </w:r>
                                  </w:p>
                                </w:tc>
                                <w:tc>
                                  <w:tcPr>
                                    <w:tcW w:w="851" w:type="dxa"/>
                                    <w:tcBorders>
                                      <w:top w:val="nil"/>
                                      <w:left w:val="nil"/>
                                      <w:bottom w:val="nil"/>
                                      <w:right w:val="nil"/>
                                    </w:tcBorders>
                                  </w:tcPr>
                                  <w:p w14:paraId="41FE40C4"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52076B1B"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01A4C4BA"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2.6</w:t>
                                    </w:r>
                                  </w:p>
                                </w:tc>
                                <w:tc>
                                  <w:tcPr>
                                    <w:tcW w:w="851" w:type="dxa"/>
                                    <w:tcBorders>
                                      <w:top w:val="nil"/>
                                      <w:left w:val="nil"/>
                                      <w:bottom w:val="nil"/>
                                      <w:right w:val="nil"/>
                                    </w:tcBorders>
                                  </w:tcPr>
                                  <w:p w14:paraId="291BC5D9"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42</w:t>
                                    </w:r>
                                  </w:p>
                                </w:tc>
                                <w:tc>
                                  <w:tcPr>
                                    <w:tcW w:w="709" w:type="dxa"/>
                                    <w:tcBorders>
                                      <w:top w:val="nil"/>
                                      <w:left w:val="nil"/>
                                      <w:bottom w:val="nil"/>
                                      <w:right w:val="nil"/>
                                    </w:tcBorders>
                                  </w:tcPr>
                                  <w:p w14:paraId="2981EB1A"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78251E8B"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4311B7B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75</w:t>
                                    </w:r>
                                  </w:p>
                                </w:tc>
                                <w:tc>
                                  <w:tcPr>
                                    <w:tcW w:w="850" w:type="dxa"/>
                                    <w:tcBorders>
                                      <w:top w:val="nil"/>
                                      <w:left w:val="nil"/>
                                      <w:bottom w:val="nil"/>
                                      <w:right w:val="nil"/>
                                    </w:tcBorders>
                                  </w:tcPr>
                                  <w:p w14:paraId="19C2ABD9"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80</w:t>
                                    </w:r>
                                  </w:p>
                                </w:tc>
                                <w:tc>
                                  <w:tcPr>
                                    <w:tcW w:w="851" w:type="dxa"/>
                                    <w:tcBorders>
                                      <w:top w:val="nil"/>
                                      <w:left w:val="nil"/>
                                      <w:bottom w:val="nil"/>
                                      <w:right w:val="nil"/>
                                    </w:tcBorders>
                                  </w:tcPr>
                                  <w:p w14:paraId="5C4763AB"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656</w:t>
                                    </w:r>
                                  </w:p>
                                </w:tc>
                              </w:tr>
                              <w:tr w:rsidR="003B14DC" w:rsidRPr="008C2B43" w14:paraId="27404ECB" w14:textId="77777777" w:rsidTr="005B3C0C">
                                <w:trPr>
                                  <w:trHeight w:val="103"/>
                                  <w:jc w:val="center"/>
                                </w:trPr>
                                <w:tc>
                                  <w:tcPr>
                                    <w:tcW w:w="762" w:type="dxa"/>
                                    <w:tcBorders>
                                      <w:top w:val="nil"/>
                                      <w:left w:val="nil"/>
                                      <w:bottom w:val="nil"/>
                                      <w:right w:val="nil"/>
                                    </w:tcBorders>
                                  </w:tcPr>
                                  <w:p w14:paraId="37A0ACDD"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2A14599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9BE2F1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4020ECB4"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4A259872" w14:textId="77777777" w:rsidR="003B14DC" w:rsidRPr="008C2B43" w:rsidRDefault="003B14DC" w:rsidP="005B3C0C">
                                    <w:pPr>
                                      <w:autoSpaceDE w:val="0"/>
                                      <w:autoSpaceDN w:val="0"/>
                                      <w:adjustRightInd w:val="0"/>
                                      <w:spacing w:after="0" w:line="240" w:lineRule="auto"/>
                                      <w:jc w:val="left"/>
                                      <w:rPr>
                                        <w:rFonts w:ascii="Calibri" w:hAnsi="Calibri" w:cs="Times New Roman"/>
                                        <w:sz w:val="6"/>
                                        <w:szCs w:val="6"/>
                                      </w:rPr>
                                    </w:pPr>
                                  </w:p>
                                </w:tc>
                                <w:tc>
                                  <w:tcPr>
                                    <w:tcW w:w="851" w:type="dxa"/>
                                    <w:tcBorders>
                                      <w:top w:val="nil"/>
                                      <w:left w:val="nil"/>
                                      <w:bottom w:val="nil"/>
                                      <w:right w:val="nil"/>
                                    </w:tcBorders>
                                  </w:tcPr>
                                  <w:p w14:paraId="1F562C33"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47EA71C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081AA8B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01C6754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358D081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E7D4801"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1F521229" w14:textId="77777777" w:rsidTr="005B3C0C">
                                <w:trPr>
                                  <w:trHeight w:val="493"/>
                                  <w:jc w:val="center"/>
                                </w:trPr>
                                <w:tc>
                                  <w:tcPr>
                                    <w:tcW w:w="762" w:type="dxa"/>
                                    <w:tcBorders>
                                      <w:top w:val="nil"/>
                                      <w:left w:val="nil"/>
                                      <w:bottom w:val="nil"/>
                                      <w:right w:val="nil"/>
                                    </w:tcBorders>
                                  </w:tcPr>
                                  <w:p w14:paraId="691B821B"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fldChar w:fldCharType="begin"/>
                                    </w:r>
                                    <w:r w:rsidRPr="008C2B43">
                                      <w:rPr>
                                        <w:rFonts w:ascii="Calibri" w:eastAsia="Palatino-Roman" w:hAnsi="Calibri" w:cs="Palatino-Roman"/>
                                        <w:b/>
                                        <w:sz w:val="16"/>
                                        <w:szCs w:val="16"/>
                                      </w:rPr>
                                      <w:instrText xml:space="preserve"> ADDIN ZOTERO_ITEM CSL_CITATION {"citationID":"GhjXlKDh","properties":{"formattedCitation":"(Wigmosta et al., 2011)","plainCitation":"(Wigmosta et al., 2011)"},"citationItems":[{"id":1672,"uris":["http://zotero.org/users/1204444/items/TCS7ZMCG"],"uri":["http://zotero.org/users/1204444/items/TCS7ZMCG"],"itemData":{"id":1672,"type":"article-journal","title":"National microalgae biofuel production potential and resource demand","container-title":"Water Resources Research","page":"n/a–n/a","volume":"47","issue":"3","source":"Wiley Online Library","abstract":"Microalgae are receiving increased global attention as a potential sustainable “energy crop” for biofuel production. An important step to realizing the potential of algae is quantifying the demands commercial-scale algal biofuel production will place on water and land resources. We present a high-resolution spatiotemporal assessment that brings to bear fundamental questions of where production can occur, how many land and water resources are required, and how much energy is produced. Our study suggests that under current technology, microalgae have the potential to generate 220 × 109 L yr−1 of oil, equivalent to 48% of current U.S. petroleum imports for transportation. However, this level of production requires 5.5% of the land area in the conterminous United States and nearly three times the water currently used for irrigated agriculture, averaging 1421 L water per liter of oil. Optimizing the locations for microalgae production on the basis of water use efficiency can greatly reduce total water demand. For example, focusing on locations along the Gulf Coast, southeastern seaboard, and Great Lakes shows a 75% reduction in consumptive freshwater use to 350 L per liter of oil produced with a 67% reduction in land use. These optimized locations have the potential to generate an oil volume equivalent to 17% of imports for transportation fuels, equal to the Energy Independence and Security Act year 2022 “advanced biofuels” production target and utilizing some 25% of the current irrigation demand. With proper planning, adequate land and water are available to meet a significant portion of the U.S. renewable fuel goals.","DOI":"10.1029/2010WR009966","ISSN":"1944-7973","language":"en","author":[{"family":"Wigmosta","given":"Mark S."},{"family":"Coleman","given":"André M."},{"family":"Skaggs","given":"Richard J."},{"family":"Huesemann","given":"Michael H."},{"family":"Lane","given":"Leonard J."}],"issued":{"date-parts":[["2011"]]},"accessed":{"date-parts":[["2013",4,23]]}}}],"schema":"https://github.com/citation-style-language/schema/raw/master/csl-citation.json"} </w:instrText>
                                    </w:r>
                                    <w:r w:rsidRPr="008C2B43">
                                      <w:rPr>
                                        <w:rFonts w:ascii="Calibri" w:eastAsia="Palatino-Roman" w:hAnsi="Calibri" w:cs="Palatino-Roman"/>
                                        <w:b/>
                                        <w:sz w:val="16"/>
                                        <w:szCs w:val="16"/>
                                      </w:rPr>
                                      <w:fldChar w:fldCharType="separate"/>
                                    </w:r>
                                    <w:r w:rsidRPr="008C2B43">
                                      <w:rPr>
                                        <w:rFonts w:ascii="Calibri" w:hAnsi="Calibri" w:cs="Times New Roman"/>
                                        <w:b/>
                                        <w:sz w:val="16"/>
                                      </w:rPr>
                                      <w:t xml:space="preserve">Wigmosta </w:t>
                                    </w:r>
                                    <w:r w:rsidRPr="00490409">
                                      <w:rPr>
                                        <w:rFonts w:ascii="Calibri" w:hAnsi="Calibri" w:cs="Times New Roman"/>
                                        <w:b/>
                                        <w:i/>
                                        <w:sz w:val="16"/>
                                      </w:rPr>
                                      <w:t>et al</w:t>
                                    </w:r>
                                    <w:r w:rsidRPr="008C2B43">
                                      <w:rPr>
                                        <w:rFonts w:ascii="Calibri" w:hAnsi="Calibri" w:cs="Times New Roman"/>
                                        <w:b/>
                                        <w:sz w:val="16"/>
                                      </w:rPr>
                                      <w:t>. (2011)</w:t>
                                    </w:r>
                                    <w:r w:rsidRPr="008C2B43">
                                      <w:rPr>
                                        <w:rFonts w:ascii="Calibri" w:eastAsia="Palatino-Roman" w:hAnsi="Calibri" w:cs="Palatino-Roman"/>
                                        <w:b/>
                                        <w:sz w:val="16"/>
                                        <w:szCs w:val="16"/>
                                      </w:rPr>
                                      <w:fldChar w:fldCharType="end"/>
                                    </w:r>
                                  </w:p>
                                </w:tc>
                                <w:tc>
                                  <w:tcPr>
                                    <w:tcW w:w="1146" w:type="dxa"/>
                                    <w:gridSpan w:val="2"/>
                                    <w:tcBorders>
                                      <w:top w:val="nil"/>
                                      <w:left w:val="nil"/>
                                      <w:bottom w:val="nil"/>
                                      <w:right w:val="nil"/>
                                    </w:tcBorders>
                                  </w:tcPr>
                                  <w:p w14:paraId="5F5B4722"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 xml:space="preserve">361 </w:t>
                                    </w:r>
                                    <w:r w:rsidRPr="008C2B43">
                                      <w:rPr>
                                        <w:rFonts w:ascii="Calibri" w:hAnsi="Calibri" w:cs="Times New Roman"/>
                                        <w:sz w:val="16"/>
                                        <w:szCs w:val="16"/>
                                      </w:rPr>
                                      <w:t xml:space="preserve"> L </w:t>
                                    </w:r>
                                    <w:r>
                                      <w:rPr>
                                        <w:rFonts w:ascii="Calibri" w:hAnsi="Calibri" w:cs="Times New Roman"/>
                                        <w:sz w:val="16"/>
                                        <w:szCs w:val="16"/>
                                      </w:rPr>
                                      <w:t>yr</w:t>
                                    </w:r>
                                    <w:r w:rsidRPr="008C2B43">
                                      <w:rPr>
                                        <w:rFonts w:ascii="Calibri" w:hAnsi="Calibri" w:cs="Times New Roman"/>
                                        <w:sz w:val="16"/>
                                        <w:szCs w:val="16"/>
                                      </w:rPr>
                                      <w:t>-</w:t>
                                    </w:r>
                                    <w:r w:rsidRPr="008C2B43">
                                      <w:rPr>
                                        <w:rFonts w:ascii="Calibri" w:hAnsi="Calibri" w:cs="Times New Roman"/>
                                        <w:sz w:val="16"/>
                                        <w:szCs w:val="16"/>
                                        <w:vertAlign w:val="superscript"/>
                                      </w:rPr>
                                      <w:t>2</w:t>
                                    </w:r>
                                    <w:r w:rsidRPr="008C2B43">
                                      <w:rPr>
                                        <w:rFonts w:ascii="Calibri" w:hAnsi="Calibri" w:cs="Times New Roman"/>
                                        <w:sz w:val="16"/>
                                        <w:szCs w:val="16"/>
                                      </w:rPr>
                                      <w:t xml:space="preserve"> </w:t>
                                    </w:r>
                                    <w:r w:rsidRPr="008C2B43">
                                      <w:rPr>
                                        <w:rFonts w:ascii="Calibri" w:eastAsia="Palatino-Roman" w:hAnsi="Calibri" w:cs="Palatino-Roman"/>
                                        <w:sz w:val="16"/>
                                        <w:szCs w:val="16"/>
                                      </w:rPr>
                                      <w:t>production</w:t>
                                    </w:r>
                                  </w:p>
                                </w:tc>
                                <w:tc>
                                  <w:tcPr>
                                    <w:tcW w:w="851" w:type="dxa"/>
                                    <w:tcBorders>
                                      <w:top w:val="nil"/>
                                      <w:left w:val="nil"/>
                                      <w:bottom w:val="nil"/>
                                      <w:right w:val="nil"/>
                                    </w:tcBorders>
                                  </w:tcPr>
                                  <w:p w14:paraId="4BC4D0D2"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588BF097"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0B99A4B4" w14:textId="77777777" w:rsidR="003B14DC" w:rsidRPr="008C2B43" w:rsidRDefault="003B14DC" w:rsidP="005B3C0C">
                                    <w:pPr>
                                      <w:autoSpaceDE w:val="0"/>
                                      <w:autoSpaceDN w:val="0"/>
                                      <w:adjustRightInd w:val="0"/>
                                      <w:spacing w:after="0" w:line="240" w:lineRule="auto"/>
                                      <w:jc w:val="left"/>
                                      <w:rPr>
                                        <w:rFonts w:ascii="Calibri" w:hAnsi="Calibri" w:cs="Times New Roman"/>
                                        <w:sz w:val="16"/>
                                        <w:szCs w:val="16"/>
                                      </w:rPr>
                                    </w:pPr>
                                    <w:r w:rsidRPr="008C2B43">
                                      <w:rPr>
                                        <w:rFonts w:ascii="Calibri" w:hAnsi="Calibri" w:cs="Times New Roman"/>
                                        <w:sz w:val="16"/>
                                        <w:szCs w:val="16"/>
                                      </w:rPr>
                                      <w:t>0.46</w:t>
                                    </w:r>
                                  </w:p>
                                </w:tc>
                                <w:tc>
                                  <w:tcPr>
                                    <w:tcW w:w="851" w:type="dxa"/>
                                    <w:tcBorders>
                                      <w:top w:val="nil"/>
                                      <w:left w:val="nil"/>
                                      <w:bottom w:val="nil"/>
                                      <w:right w:val="nil"/>
                                    </w:tcBorders>
                                  </w:tcPr>
                                  <w:p w14:paraId="20504AAF"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06</w:t>
                                    </w:r>
                                  </w:p>
                                </w:tc>
                                <w:tc>
                                  <w:tcPr>
                                    <w:tcW w:w="709" w:type="dxa"/>
                                    <w:tcBorders>
                                      <w:top w:val="nil"/>
                                      <w:left w:val="nil"/>
                                      <w:bottom w:val="nil"/>
                                      <w:right w:val="nil"/>
                                    </w:tcBorders>
                                  </w:tcPr>
                                  <w:p w14:paraId="434DE561"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1E6590DC"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3972FA80"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438</w:t>
                                    </w:r>
                                  </w:p>
                                </w:tc>
                                <w:tc>
                                  <w:tcPr>
                                    <w:tcW w:w="850" w:type="dxa"/>
                                    <w:tcBorders>
                                      <w:top w:val="nil"/>
                                      <w:left w:val="nil"/>
                                      <w:bottom w:val="nil"/>
                                      <w:right w:val="nil"/>
                                    </w:tcBorders>
                                  </w:tcPr>
                                  <w:p w14:paraId="0B00CB48"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N/A</w:t>
                                    </w:r>
                                  </w:p>
                                </w:tc>
                                <w:tc>
                                  <w:tcPr>
                                    <w:tcW w:w="851" w:type="dxa"/>
                                    <w:tcBorders>
                                      <w:top w:val="nil"/>
                                      <w:left w:val="nil"/>
                                      <w:bottom w:val="nil"/>
                                      <w:right w:val="nil"/>
                                    </w:tcBorders>
                                  </w:tcPr>
                                  <w:p w14:paraId="38834746"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eastAsia="Palatino-Roman" w:hAnsi="Calibri" w:cs="Palatino-Roman"/>
                                        <w:b/>
                                        <w:sz w:val="16"/>
                                        <w:szCs w:val="16"/>
                                      </w:rPr>
                                      <w:t>438</w:t>
                                    </w:r>
                                  </w:p>
                                </w:tc>
                              </w:tr>
                              <w:tr w:rsidR="003B14DC" w:rsidRPr="008C2B43" w14:paraId="79D69772" w14:textId="77777777" w:rsidTr="005B3C0C">
                                <w:trPr>
                                  <w:trHeight w:val="85"/>
                                  <w:jc w:val="center"/>
                                </w:trPr>
                                <w:tc>
                                  <w:tcPr>
                                    <w:tcW w:w="762" w:type="dxa"/>
                                    <w:tcBorders>
                                      <w:top w:val="nil"/>
                                      <w:left w:val="nil"/>
                                      <w:bottom w:val="nil"/>
                                      <w:right w:val="nil"/>
                                    </w:tcBorders>
                                  </w:tcPr>
                                  <w:p w14:paraId="2A8F7E8C"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5DF6778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355735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10372BB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2F942A00"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21C0FC6"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69960D9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3C948B4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29B04E28"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6BB317D1"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0A58B1C"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2362DB5A" w14:textId="77777777" w:rsidTr="005B3C0C">
                                <w:trPr>
                                  <w:trHeight w:val="443"/>
                                  <w:jc w:val="center"/>
                                </w:trPr>
                                <w:tc>
                                  <w:tcPr>
                                    <w:tcW w:w="762" w:type="dxa"/>
                                    <w:tcBorders>
                                      <w:top w:val="nil"/>
                                      <w:left w:val="nil"/>
                                      <w:bottom w:val="nil"/>
                                      <w:right w:val="nil"/>
                                    </w:tcBorders>
                                  </w:tcPr>
                                  <w:p w14:paraId="387CEE4B" w14:textId="77777777" w:rsidR="003B14DC" w:rsidRPr="008C2B43" w:rsidRDefault="003B14DC" w:rsidP="005B3C0C">
                                    <w:pPr>
                                      <w:autoSpaceDE w:val="0"/>
                                      <w:autoSpaceDN w:val="0"/>
                                      <w:adjustRightInd w:val="0"/>
                                      <w:spacing w:after="0" w:line="240" w:lineRule="auto"/>
                                      <w:jc w:val="left"/>
                                      <w:rPr>
                                        <w:rFonts w:ascii="Calibri" w:hAnsi="Calibri" w:cs="Times New Roman"/>
                                        <w:b/>
                                        <w:sz w:val="16"/>
                                        <w:szCs w:val="16"/>
                                      </w:rPr>
                                    </w:pPr>
                                  </w:p>
                                </w:tc>
                                <w:tc>
                                  <w:tcPr>
                                    <w:tcW w:w="1146" w:type="dxa"/>
                                    <w:gridSpan w:val="2"/>
                                    <w:tcBorders>
                                      <w:top w:val="nil"/>
                                      <w:left w:val="nil"/>
                                      <w:bottom w:val="nil"/>
                                      <w:right w:val="nil"/>
                                    </w:tcBorders>
                                  </w:tcPr>
                                  <w:p w14:paraId="2BCE9315"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 xml:space="preserve">909 </w:t>
                                    </w:r>
                                    <w:r w:rsidRPr="008C2B43">
                                      <w:rPr>
                                        <w:rFonts w:ascii="Calibri" w:hAnsi="Calibri" w:cs="Times New Roman"/>
                                        <w:sz w:val="16"/>
                                        <w:szCs w:val="16"/>
                                      </w:rPr>
                                      <w:t xml:space="preserve"> L </w:t>
                                    </w:r>
                                    <w:r>
                                      <w:rPr>
                                        <w:rFonts w:ascii="Calibri" w:hAnsi="Calibri" w:cs="Times New Roman"/>
                                        <w:sz w:val="16"/>
                                        <w:szCs w:val="16"/>
                                      </w:rPr>
                                      <w:t>yr</w:t>
                                    </w:r>
                                    <w:r w:rsidRPr="008C2B43">
                                      <w:rPr>
                                        <w:rFonts w:ascii="Calibri" w:hAnsi="Calibri" w:cs="Times New Roman"/>
                                        <w:sz w:val="16"/>
                                        <w:szCs w:val="16"/>
                                      </w:rPr>
                                      <w:t>-</w:t>
                                    </w:r>
                                    <w:r w:rsidRPr="008C2B43">
                                      <w:rPr>
                                        <w:rFonts w:ascii="Calibri" w:hAnsi="Calibri" w:cs="Times New Roman"/>
                                        <w:sz w:val="16"/>
                                        <w:szCs w:val="16"/>
                                        <w:vertAlign w:val="superscript"/>
                                      </w:rPr>
                                      <w:t>2</w:t>
                                    </w:r>
                                    <w:r w:rsidRPr="008C2B43">
                                      <w:rPr>
                                        <w:rFonts w:ascii="Calibri" w:hAnsi="Calibri" w:cs="Times New Roman"/>
                                        <w:sz w:val="16"/>
                                        <w:szCs w:val="16"/>
                                      </w:rPr>
                                      <w:t xml:space="preserve"> </w:t>
                                    </w:r>
                                    <w:r w:rsidRPr="008C2B43">
                                      <w:rPr>
                                        <w:rFonts w:ascii="Calibri" w:eastAsia="Palatino-Roman" w:hAnsi="Calibri" w:cs="Palatino-Roman"/>
                                        <w:sz w:val="16"/>
                                        <w:szCs w:val="16"/>
                                      </w:rPr>
                                      <w:t>production</w:t>
                                    </w:r>
                                  </w:p>
                                </w:tc>
                                <w:tc>
                                  <w:tcPr>
                                    <w:tcW w:w="851" w:type="dxa"/>
                                    <w:tcBorders>
                                      <w:top w:val="nil"/>
                                      <w:left w:val="nil"/>
                                      <w:bottom w:val="nil"/>
                                      <w:right w:val="nil"/>
                                    </w:tcBorders>
                                  </w:tcPr>
                                  <w:p w14:paraId="2EED4C52"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6095A866"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686A3D4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0.46</w:t>
                                    </w:r>
                                  </w:p>
                                </w:tc>
                                <w:tc>
                                  <w:tcPr>
                                    <w:tcW w:w="851" w:type="dxa"/>
                                    <w:tcBorders>
                                      <w:top w:val="nil"/>
                                      <w:left w:val="nil"/>
                                      <w:bottom w:val="nil"/>
                                      <w:right w:val="nil"/>
                                    </w:tcBorders>
                                  </w:tcPr>
                                  <w:p w14:paraId="4EBCA52E"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0.20</w:t>
                                    </w:r>
                                  </w:p>
                                </w:tc>
                                <w:tc>
                                  <w:tcPr>
                                    <w:tcW w:w="709" w:type="dxa"/>
                                    <w:tcBorders>
                                      <w:top w:val="nil"/>
                                      <w:left w:val="nil"/>
                                      <w:bottom w:val="nil"/>
                                      <w:right w:val="nil"/>
                                    </w:tcBorders>
                                  </w:tcPr>
                                  <w:p w14:paraId="3619A2E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108ABBC1"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3551940F"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613</w:t>
                                    </w:r>
                                  </w:p>
                                </w:tc>
                                <w:tc>
                                  <w:tcPr>
                                    <w:tcW w:w="850" w:type="dxa"/>
                                    <w:tcBorders>
                                      <w:top w:val="nil"/>
                                      <w:left w:val="nil"/>
                                      <w:bottom w:val="nil"/>
                                      <w:right w:val="nil"/>
                                    </w:tcBorders>
                                  </w:tcPr>
                                  <w:p w14:paraId="15A9DF17"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hAnsi="Calibri" w:cs="Times New Roman"/>
                                        <w:sz w:val="16"/>
                                        <w:szCs w:val="16"/>
                                      </w:rPr>
                                      <w:t>N/A</w:t>
                                    </w:r>
                                  </w:p>
                                </w:tc>
                                <w:tc>
                                  <w:tcPr>
                                    <w:tcW w:w="851" w:type="dxa"/>
                                    <w:tcBorders>
                                      <w:top w:val="nil"/>
                                      <w:left w:val="nil"/>
                                      <w:bottom w:val="nil"/>
                                      <w:right w:val="nil"/>
                                    </w:tcBorders>
                                  </w:tcPr>
                                  <w:p w14:paraId="30E02E74"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1613</w:t>
                                    </w:r>
                                  </w:p>
                                </w:tc>
                              </w:tr>
                              <w:tr w:rsidR="003B14DC" w:rsidRPr="008C2B43" w14:paraId="7D0F7723" w14:textId="77777777" w:rsidTr="005B3C0C">
                                <w:trPr>
                                  <w:trHeight w:val="103"/>
                                  <w:jc w:val="center"/>
                                </w:trPr>
                                <w:tc>
                                  <w:tcPr>
                                    <w:tcW w:w="762" w:type="dxa"/>
                                    <w:tcBorders>
                                      <w:top w:val="nil"/>
                                      <w:left w:val="nil"/>
                                      <w:bottom w:val="nil"/>
                                      <w:right w:val="nil"/>
                                    </w:tcBorders>
                                  </w:tcPr>
                                  <w:p w14:paraId="2285E2EA"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055EEEF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26027045"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4699C82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14A160A2" w14:textId="77777777" w:rsidR="003B14DC" w:rsidRPr="008C2B43" w:rsidRDefault="003B14DC" w:rsidP="005B3C0C">
                                    <w:pPr>
                                      <w:spacing w:after="0" w:line="240" w:lineRule="auto"/>
                                      <w:jc w:val="left"/>
                                      <w:rPr>
                                        <w:rFonts w:ascii="Calibri" w:hAnsi="Calibri" w:cs="Times New Roman"/>
                                        <w:sz w:val="6"/>
                                        <w:szCs w:val="6"/>
                                      </w:rPr>
                                    </w:pPr>
                                  </w:p>
                                </w:tc>
                                <w:tc>
                                  <w:tcPr>
                                    <w:tcW w:w="851" w:type="dxa"/>
                                    <w:tcBorders>
                                      <w:top w:val="nil"/>
                                      <w:left w:val="nil"/>
                                      <w:bottom w:val="nil"/>
                                      <w:right w:val="nil"/>
                                    </w:tcBorders>
                                  </w:tcPr>
                                  <w:p w14:paraId="0E04EB1D"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6DBC7D37"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731CA455"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2CD94CBD"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2761ABE1"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90B9992"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70123EEF" w14:textId="77777777" w:rsidTr="005B3C0C">
                                <w:trPr>
                                  <w:trHeight w:val="476"/>
                                  <w:jc w:val="center"/>
                                </w:trPr>
                                <w:tc>
                                  <w:tcPr>
                                    <w:tcW w:w="762" w:type="dxa"/>
                                    <w:tcBorders>
                                      <w:top w:val="nil"/>
                                      <w:left w:val="nil"/>
                                      <w:bottom w:val="nil"/>
                                      <w:right w:val="nil"/>
                                    </w:tcBorders>
                                  </w:tcPr>
                                  <w:p w14:paraId="555A78A4"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fldChar w:fldCharType="begin"/>
                                    </w:r>
                                    <w:r w:rsidRPr="008C2B43">
                                      <w:rPr>
                                        <w:rFonts w:ascii="Calibri" w:eastAsia="Palatino-Roman" w:hAnsi="Calibri" w:cs="Palatino-Roman"/>
                                        <w:b/>
                                        <w:sz w:val="16"/>
                                        <w:szCs w:val="16"/>
                                      </w:rPr>
                                      <w:instrText xml:space="preserve"> ADDIN ZOTERO_ITEM CSL_CITATION {"citationID":"ibdcvsouk","properties":{"formattedCitation":"(Yang et al., 2011)","plainCitation":"(Yang et al., 2011)"},"citationItems":[{"id":1572,"uris":["http://zotero.org/users/1204444/items/IWQEV2F6"],"uri":["http://zotero.org/users/1204444/items/IWQEV2F6"],"itemData":{"id":1572,"type":"article-journal","title":"Life-cycle analysis on biodiesel production from microalgae: Water footprint and nutrients balance","container-title":"Bioresource Technology","page":"159-165","volume":"102","issue":"1","source":"ScienceDirect","abstract":"This research examines the life-cycle water and nutrients usage of microalgae-based biodiesel production. The influence of water types, operation with and without recycling, algal species, geographic distributions are analyzed. The results confirm the competitiveness of microalgae-based biofuels and highlight the necessity of recycling harvested water and using sea/wastewater as water source. To generate 1 kg biodiesel, 3726 kg water, 0.33 kg nitrogen, and 0.71 kg phosphate are required if freshwater used without recycling. Recycling harvest water reduces the water and nutrients usage by 84% and 55%. Using sea/wastewater decreases 90% water requirement and eliminates the need of all the nutrients except phosphate. The variation in microalgae species and geographic distribution are analyzed to reflect microalgae biofuel development in the US. The impacts of current federal and state renewable energy programs are also discussed to suggest suitable microalgae biofuel implementation pathways and identify potential bottlenecks.","DOI":"10.1016/j.biortech.2010.07.017","ISSN":"0960-8524","shortTitle":"Special Issue: Biofuels - II: Algal Biofuels and Microbial Fuel Cells","journalAbbreviation":"Bioresource Technology","author":[{"family":"Yang","given":"Jia"},{"family":"Xu","given":"Ming"},{"family":"Zhang","given":"Xuezhi"},{"family":"Hu","given":"Qiang"},{"family":"Sommerfeld","given":"Milton"},{"family":"Chen","given":"Yongsheng"}],"issued":{"date-parts":[["2011",1]]},"accessed":{"date-parts":[["2013",3,15]]}}}],"schema":"https://github.com/citation-style-language/schema/raw/master/csl-citation.json"} </w:instrText>
                                    </w:r>
                                    <w:r w:rsidRPr="008C2B43">
                                      <w:rPr>
                                        <w:rFonts w:ascii="Calibri" w:eastAsia="Palatino-Roman" w:hAnsi="Calibri" w:cs="Palatino-Roman"/>
                                        <w:b/>
                                        <w:sz w:val="16"/>
                                        <w:szCs w:val="16"/>
                                      </w:rPr>
                                      <w:fldChar w:fldCharType="separate"/>
                                    </w:r>
                                    <w:r w:rsidRPr="008C2B43">
                                      <w:rPr>
                                        <w:rFonts w:ascii="Calibri" w:hAnsi="Calibri" w:cs="Times New Roman"/>
                                        <w:b/>
                                        <w:sz w:val="16"/>
                                      </w:rPr>
                                      <w:t xml:space="preserve">Yang </w:t>
                                    </w:r>
                                    <w:r w:rsidRPr="00490409">
                                      <w:rPr>
                                        <w:rFonts w:ascii="Calibri" w:hAnsi="Calibri" w:cs="Times New Roman"/>
                                        <w:b/>
                                        <w:i/>
                                        <w:sz w:val="16"/>
                                      </w:rPr>
                                      <w:t>et al</w:t>
                                    </w:r>
                                    <w:r w:rsidRPr="008C2B43">
                                      <w:rPr>
                                        <w:rFonts w:ascii="Calibri" w:hAnsi="Calibri" w:cs="Times New Roman"/>
                                        <w:b/>
                                        <w:sz w:val="16"/>
                                      </w:rPr>
                                      <w:t>., (2011)</w:t>
                                    </w:r>
                                    <w:r w:rsidRPr="008C2B43">
                                      <w:rPr>
                                        <w:rFonts w:ascii="Calibri" w:eastAsia="Palatino-Roman" w:hAnsi="Calibri" w:cs="Palatino-Roman"/>
                                        <w:b/>
                                        <w:sz w:val="16"/>
                                        <w:szCs w:val="16"/>
                                      </w:rPr>
                                      <w:fldChar w:fldCharType="end"/>
                                    </w:r>
                                  </w:p>
                                </w:tc>
                                <w:tc>
                                  <w:tcPr>
                                    <w:tcW w:w="1146" w:type="dxa"/>
                                    <w:gridSpan w:val="2"/>
                                    <w:tcBorders>
                                      <w:top w:val="nil"/>
                                      <w:left w:val="nil"/>
                                      <w:bottom w:val="nil"/>
                                      <w:right w:val="nil"/>
                                    </w:tcBorders>
                                  </w:tcPr>
                                  <w:p w14:paraId="0AD32065"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 harvest recycling</w:t>
                                    </w:r>
                                  </w:p>
                                </w:tc>
                                <w:tc>
                                  <w:tcPr>
                                    <w:tcW w:w="851" w:type="dxa"/>
                                    <w:tcBorders>
                                      <w:top w:val="nil"/>
                                      <w:left w:val="nil"/>
                                      <w:bottom w:val="nil"/>
                                      <w:right w:val="nil"/>
                                    </w:tcBorders>
                                  </w:tcPr>
                                  <w:p w14:paraId="608E7CFC"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555DB586"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FW</w:t>
                                    </w:r>
                                  </w:p>
                                </w:tc>
                                <w:tc>
                                  <w:tcPr>
                                    <w:tcW w:w="850" w:type="dxa"/>
                                    <w:tcBorders>
                                      <w:top w:val="nil"/>
                                      <w:left w:val="nil"/>
                                      <w:bottom w:val="nil"/>
                                      <w:right w:val="nil"/>
                                    </w:tcBorders>
                                  </w:tcPr>
                                  <w:p w14:paraId="0709B7B1"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3.2</w:t>
                                    </w:r>
                                  </w:p>
                                </w:tc>
                                <w:tc>
                                  <w:tcPr>
                                    <w:tcW w:w="851" w:type="dxa"/>
                                    <w:tcBorders>
                                      <w:top w:val="nil"/>
                                      <w:left w:val="nil"/>
                                      <w:bottom w:val="nil"/>
                                      <w:right w:val="nil"/>
                                    </w:tcBorders>
                                  </w:tcPr>
                                  <w:p w14:paraId="1AD8A4E5"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27</w:t>
                                    </w:r>
                                  </w:p>
                                </w:tc>
                                <w:tc>
                                  <w:tcPr>
                                    <w:tcW w:w="709" w:type="dxa"/>
                                    <w:tcBorders>
                                      <w:top w:val="nil"/>
                                      <w:left w:val="nil"/>
                                      <w:bottom w:val="nil"/>
                                      <w:right w:val="nil"/>
                                    </w:tcBorders>
                                  </w:tcPr>
                                  <w:p w14:paraId="043AA36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589AB74C"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4276D080"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450</w:t>
                                    </w:r>
                                  </w:p>
                                </w:tc>
                                <w:tc>
                                  <w:tcPr>
                                    <w:tcW w:w="850" w:type="dxa"/>
                                    <w:tcBorders>
                                      <w:top w:val="nil"/>
                                      <w:left w:val="nil"/>
                                      <w:bottom w:val="nil"/>
                                      <w:right w:val="nil"/>
                                    </w:tcBorders>
                                  </w:tcPr>
                                  <w:p w14:paraId="63299BEF"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40</w:t>
                                    </w:r>
                                  </w:p>
                                </w:tc>
                                <w:tc>
                                  <w:tcPr>
                                    <w:tcW w:w="851" w:type="dxa"/>
                                    <w:tcBorders>
                                      <w:top w:val="nil"/>
                                      <w:left w:val="nil"/>
                                      <w:bottom w:val="nil"/>
                                      <w:right w:val="nil"/>
                                    </w:tcBorders>
                                  </w:tcPr>
                                  <w:p w14:paraId="4E500D12"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590</w:t>
                                    </w:r>
                                  </w:p>
                                </w:tc>
                              </w:tr>
                              <w:tr w:rsidR="003B14DC" w:rsidRPr="008C2B43" w14:paraId="07281839" w14:textId="77777777" w:rsidTr="005B3C0C">
                                <w:trPr>
                                  <w:trHeight w:val="77"/>
                                  <w:jc w:val="center"/>
                                </w:trPr>
                                <w:tc>
                                  <w:tcPr>
                                    <w:tcW w:w="762" w:type="dxa"/>
                                    <w:tcBorders>
                                      <w:top w:val="nil"/>
                                      <w:left w:val="nil"/>
                                      <w:bottom w:val="nil"/>
                                      <w:right w:val="nil"/>
                                    </w:tcBorders>
                                  </w:tcPr>
                                  <w:p w14:paraId="07053709"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6" w:type="dxa"/>
                                    <w:gridSpan w:val="2"/>
                                    <w:tcBorders>
                                      <w:top w:val="nil"/>
                                      <w:left w:val="nil"/>
                                      <w:bottom w:val="nil"/>
                                      <w:right w:val="nil"/>
                                    </w:tcBorders>
                                  </w:tcPr>
                                  <w:p w14:paraId="6E1D106F"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C0C6D0E" w14:textId="77777777" w:rsidR="003B14DC" w:rsidRPr="008C2B43" w:rsidRDefault="003B14DC" w:rsidP="005B3C0C">
                                    <w:pPr>
                                      <w:spacing w:after="0" w:line="240" w:lineRule="auto"/>
                                      <w:jc w:val="left"/>
                                      <w:rPr>
                                        <w:rFonts w:ascii="Calibri" w:hAnsi="Calibri" w:cs="Times New Roman"/>
                                        <w:sz w:val="6"/>
                                        <w:szCs w:val="6"/>
                                      </w:rPr>
                                    </w:pPr>
                                  </w:p>
                                </w:tc>
                                <w:tc>
                                  <w:tcPr>
                                    <w:tcW w:w="567" w:type="dxa"/>
                                    <w:tcBorders>
                                      <w:top w:val="nil"/>
                                      <w:left w:val="nil"/>
                                      <w:bottom w:val="nil"/>
                                      <w:right w:val="nil"/>
                                    </w:tcBorders>
                                  </w:tcPr>
                                  <w:p w14:paraId="33C0A04E" w14:textId="77777777" w:rsidR="003B14DC" w:rsidRPr="008C2B43" w:rsidRDefault="003B14DC" w:rsidP="005B3C0C">
                                    <w:pPr>
                                      <w:spacing w:after="0" w:line="240" w:lineRule="auto"/>
                                      <w:jc w:val="left"/>
                                      <w:rPr>
                                        <w:rFonts w:ascii="Calibri" w:hAnsi="Calibri" w:cs="Times New Roman"/>
                                        <w:sz w:val="6"/>
                                        <w:szCs w:val="6"/>
                                      </w:rPr>
                                    </w:pPr>
                                  </w:p>
                                </w:tc>
                                <w:tc>
                                  <w:tcPr>
                                    <w:tcW w:w="850" w:type="dxa"/>
                                    <w:tcBorders>
                                      <w:top w:val="nil"/>
                                      <w:left w:val="nil"/>
                                      <w:bottom w:val="nil"/>
                                      <w:right w:val="nil"/>
                                    </w:tcBorders>
                                  </w:tcPr>
                                  <w:p w14:paraId="7FD2B1A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0F6C516"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25F3C06D"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1329CA8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454A4D1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4E7D4FB7"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3867F4D3"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761B536C" w14:textId="77777777" w:rsidTr="005B3C0C">
                                <w:trPr>
                                  <w:trHeight w:val="476"/>
                                  <w:jc w:val="center"/>
                                </w:trPr>
                                <w:tc>
                                  <w:tcPr>
                                    <w:tcW w:w="762" w:type="dxa"/>
                                    <w:tcBorders>
                                      <w:top w:val="nil"/>
                                      <w:left w:val="nil"/>
                                      <w:bottom w:val="nil"/>
                                      <w:right w:val="nil"/>
                                    </w:tcBorders>
                                  </w:tcPr>
                                  <w:p w14:paraId="283606D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p>
                                </w:tc>
                                <w:tc>
                                  <w:tcPr>
                                    <w:tcW w:w="1146" w:type="dxa"/>
                                    <w:gridSpan w:val="2"/>
                                    <w:tcBorders>
                                      <w:top w:val="nil"/>
                                      <w:left w:val="nil"/>
                                      <w:bottom w:val="nil"/>
                                      <w:right w:val="nil"/>
                                    </w:tcBorders>
                                  </w:tcPr>
                                  <w:p w14:paraId="3BB05E09"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No harvest recycling</w:t>
                                    </w:r>
                                  </w:p>
                                </w:tc>
                                <w:tc>
                                  <w:tcPr>
                                    <w:tcW w:w="851" w:type="dxa"/>
                                    <w:tcBorders>
                                      <w:top w:val="nil"/>
                                      <w:left w:val="nil"/>
                                      <w:bottom w:val="nil"/>
                                      <w:right w:val="nil"/>
                                    </w:tcBorders>
                                  </w:tcPr>
                                  <w:p w14:paraId="78145E80"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407A4F88"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FW</w:t>
                                    </w:r>
                                  </w:p>
                                </w:tc>
                                <w:tc>
                                  <w:tcPr>
                                    <w:tcW w:w="850" w:type="dxa"/>
                                    <w:tcBorders>
                                      <w:top w:val="nil"/>
                                      <w:left w:val="nil"/>
                                      <w:bottom w:val="nil"/>
                                      <w:right w:val="nil"/>
                                    </w:tcBorders>
                                  </w:tcPr>
                                  <w:p w14:paraId="2F49F823"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3.2</w:t>
                                    </w:r>
                                  </w:p>
                                </w:tc>
                                <w:tc>
                                  <w:tcPr>
                                    <w:tcW w:w="851" w:type="dxa"/>
                                    <w:tcBorders>
                                      <w:top w:val="nil"/>
                                      <w:left w:val="nil"/>
                                      <w:bottom w:val="nil"/>
                                      <w:right w:val="nil"/>
                                    </w:tcBorders>
                                  </w:tcPr>
                                  <w:p w14:paraId="43C1277D"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27</w:t>
                                    </w:r>
                                  </w:p>
                                </w:tc>
                                <w:tc>
                                  <w:tcPr>
                                    <w:tcW w:w="709" w:type="dxa"/>
                                    <w:tcBorders>
                                      <w:top w:val="nil"/>
                                      <w:left w:val="nil"/>
                                      <w:bottom w:val="nil"/>
                                      <w:right w:val="nil"/>
                                    </w:tcBorders>
                                  </w:tcPr>
                                  <w:p w14:paraId="6414B8E8"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w:t>
                                    </w:r>
                                  </w:p>
                                </w:tc>
                                <w:tc>
                                  <w:tcPr>
                                    <w:tcW w:w="141" w:type="dxa"/>
                                    <w:tcBorders>
                                      <w:top w:val="nil"/>
                                      <w:left w:val="nil"/>
                                      <w:bottom w:val="nil"/>
                                      <w:right w:val="nil"/>
                                    </w:tcBorders>
                                  </w:tcPr>
                                  <w:p w14:paraId="0A067599"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34DA35D7"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450</w:t>
                                    </w:r>
                                  </w:p>
                                </w:tc>
                                <w:tc>
                                  <w:tcPr>
                                    <w:tcW w:w="850" w:type="dxa"/>
                                    <w:tcBorders>
                                      <w:top w:val="nil"/>
                                      <w:left w:val="nil"/>
                                      <w:bottom w:val="nil"/>
                                      <w:right w:val="nil"/>
                                    </w:tcBorders>
                                  </w:tcPr>
                                  <w:p w14:paraId="325048FB"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40</w:t>
                                    </w:r>
                                  </w:p>
                                </w:tc>
                                <w:tc>
                                  <w:tcPr>
                                    <w:tcW w:w="851" w:type="dxa"/>
                                    <w:tcBorders>
                                      <w:top w:val="nil"/>
                                      <w:left w:val="nil"/>
                                      <w:bottom w:val="nil"/>
                                      <w:right w:val="nil"/>
                                    </w:tcBorders>
                                  </w:tcPr>
                                  <w:p w14:paraId="4D0C90C9"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3650</w:t>
                                    </w:r>
                                  </w:p>
                                </w:tc>
                              </w:tr>
                              <w:tr w:rsidR="003B14DC" w:rsidRPr="008C2B43" w14:paraId="30396B1C" w14:textId="77777777" w:rsidTr="005B3C0C">
                                <w:trPr>
                                  <w:trHeight w:val="70"/>
                                  <w:jc w:val="center"/>
                                </w:trPr>
                                <w:tc>
                                  <w:tcPr>
                                    <w:tcW w:w="762" w:type="dxa"/>
                                    <w:tcBorders>
                                      <w:top w:val="nil"/>
                                      <w:left w:val="nil"/>
                                      <w:bottom w:val="nil"/>
                                      <w:right w:val="nil"/>
                                    </w:tcBorders>
                                  </w:tcPr>
                                  <w:p w14:paraId="115C3F5D"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6" w:type="dxa"/>
                                    <w:gridSpan w:val="2"/>
                                    <w:tcBorders>
                                      <w:top w:val="nil"/>
                                      <w:left w:val="nil"/>
                                      <w:bottom w:val="nil"/>
                                      <w:right w:val="nil"/>
                                    </w:tcBorders>
                                  </w:tcPr>
                                  <w:p w14:paraId="1AF78045"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2400945C"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4548573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034722B1"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B0A92E0"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3FB18C85"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19689F7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DB94C5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28B2E92C"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2A7F39B" w14:textId="77777777" w:rsidR="003B14DC" w:rsidRPr="008C2B43" w:rsidRDefault="003B14DC" w:rsidP="005B3C0C">
                                    <w:pPr>
                                      <w:spacing w:after="0" w:line="240" w:lineRule="auto"/>
                                      <w:jc w:val="left"/>
                                      <w:rPr>
                                        <w:rFonts w:ascii="Calibri" w:eastAsia="Palatino-Roman" w:hAnsi="Calibri" w:cs="Palatino-Roman"/>
                                        <w:sz w:val="6"/>
                                        <w:szCs w:val="6"/>
                                      </w:rPr>
                                    </w:pPr>
                                  </w:p>
                                </w:tc>
                              </w:tr>
                              <w:tr w:rsidR="003B14DC" w:rsidRPr="008C2B43" w14:paraId="2EB42663" w14:textId="77777777" w:rsidTr="005B3C0C">
                                <w:trPr>
                                  <w:trHeight w:val="476"/>
                                  <w:jc w:val="center"/>
                                </w:trPr>
                                <w:tc>
                                  <w:tcPr>
                                    <w:tcW w:w="762" w:type="dxa"/>
                                    <w:tcBorders>
                                      <w:top w:val="nil"/>
                                      <w:left w:val="nil"/>
                                      <w:bottom w:val="nil"/>
                                      <w:right w:val="nil"/>
                                    </w:tcBorders>
                                  </w:tcPr>
                                  <w:p w14:paraId="25CED6EF"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nil"/>
                                      <w:right w:val="nil"/>
                                    </w:tcBorders>
                                  </w:tcPr>
                                  <w:p w14:paraId="0B18466D"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SW/WW</w:t>
                                    </w:r>
                                  </w:p>
                                  <w:p w14:paraId="3D526E88"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No harvesting</w:t>
                                    </w:r>
                                  </w:p>
                                  <w:p w14:paraId="1E673452"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784EEA41" w14:textId="77777777" w:rsidR="003B14DC" w:rsidRPr="008C2B43" w:rsidRDefault="003B14DC" w:rsidP="005B3C0C">
                                    <w:pPr>
                                      <w:spacing w:after="0" w:line="240" w:lineRule="auto"/>
                                      <w:jc w:val="left"/>
                                      <w:rPr>
                                        <w:rFonts w:cs="Times New Roman"/>
                                        <w:sz w:val="16"/>
                                        <w:szCs w:val="16"/>
                                      </w:rPr>
                                    </w:pPr>
                                    <w:r w:rsidRPr="008C2B43">
                                      <w:rPr>
                                        <w:rFonts w:eastAsia="Palatino-Roman" w:cs="Palatino-Roman"/>
                                        <w:sz w:val="16"/>
                                        <w:szCs w:val="16"/>
                                      </w:rPr>
                                      <w:t>Open pond</w:t>
                                    </w:r>
                                  </w:p>
                                </w:tc>
                                <w:tc>
                                  <w:tcPr>
                                    <w:tcW w:w="567" w:type="dxa"/>
                                    <w:tcBorders>
                                      <w:top w:val="nil"/>
                                      <w:left w:val="nil"/>
                                      <w:bottom w:val="nil"/>
                                      <w:right w:val="nil"/>
                                    </w:tcBorders>
                                  </w:tcPr>
                                  <w:p w14:paraId="067DAFD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SW/</w:t>
                                    </w:r>
                                  </w:p>
                                  <w:p w14:paraId="1ED0424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W</w:t>
                                    </w:r>
                                  </w:p>
                                </w:tc>
                                <w:tc>
                                  <w:tcPr>
                                    <w:tcW w:w="850" w:type="dxa"/>
                                    <w:tcBorders>
                                      <w:top w:val="nil"/>
                                      <w:left w:val="nil"/>
                                      <w:bottom w:val="nil"/>
                                      <w:right w:val="nil"/>
                                    </w:tcBorders>
                                  </w:tcPr>
                                  <w:p w14:paraId="368C1A01"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3.2</w:t>
                                    </w:r>
                                  </w:p>
                                </w:tc>
                                <w:tc>
                                  <w:tcPr>
                                    <w:tcW w:w="851" w:type="dxa"/>
                                    <w:tcBorders>
                                      <w:top w:val="nil"/>
                                      <w:left w:val="nil"/>
                                      <w:bottom w:val="nil"/>
                                      <w:right w:val="nil"/>
                                    </w:tcBorders>
                                  </w:tcPr>
                                  <w:p w14:paraId="37CE5B46"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0.27</w:t>
                                    </w:r>
                                  </w:p>
                                </w:tc>
                                <w:tc>
                                  <w:tcPr>
                                    <w:tcW w:w="709" w:type="dxa"/>
                                    <w:tcBorders>
                                      <w:top w:val="nil"/>
                                      <w:left w:val="nil"/>
                                      <w:bottom w:val="nil"/>
                                      <w:right w:val="nil"/>
                                    </w:tcBorders>
                                  </w:tcPr>
                                  <w:p w14:paraId="02906E24"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0</w:t>
                                    </w:r>
                                  </w:p>
                                </w:tc>
                                <w:tc>
                                  <w:tcPr>
                                    <w:tcW w:w="141" w:type="dxa"/>
                                    <w:tcBorders>
                                      <w:top w:val="nil"/>
                                      <w:left w:val="nil"/>
                                      <w:bottom w:val="nil"/>
                                      <w:right w:val="nil"/>
                                    </w:tcBorders>
                                  </w:tcPr>
                                  <w:p w14:paraId="79DE092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6123892"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450</w:t>
                                    </w:r>
                                  </w:p>
                                </w:tc>
                                <w:tc>
                                  <w:tcPr>
                                    <w:tcW w:w="850" w:type="dxa"/>
                                    <w:tcBorders>
                                      <w:top w:val="nil"/>
                                      <w:left w:val="nil"/>
                                      <w:bottom w:val="nil"/>
                                      <w:right w:val="nil"/>
                                    </w:tcBorders>
                                  </w:tcPr>
                                  <w:p w14:paraId="14111F52"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2</w:t>
                                    </w:r>
                                  </w:p>
                                </w:tc>
                                <w:tc>
                                  <w:tcPr>
                                    <w:tcW w:w="851" w:type="dxa"/>
                                    <w:tcBorders>
                                      <w:top w:val="nil"/>
                                      <w:left w:val="nil"/>
                                      <w:bottom w:val="nil"/>
                                      <w:right w:val="nil"/>
                                    </w:tcBorders>
                                  </w:tcPr>
                                  <w:p w14:paraId="6FEB3DF0" w14:textId="77777777" w:rsidR="003B14DC" w:rsidRPr="008C2B43" w:rsidRDefault="003B14DC" w:rsidP="005B3C0C">
                                    <w:pPr>
                                      <w:spacing w:after="0" w:line="240" w:lineRule="auto"/>
                                      <w:jc w:val="left"/>
                                      <w:rPr>
                                        <w:rFonts w:cs="Times New Roman"/>
                                        <w:b/>
                                        <w:sz w:val="16"/>
                                        <w:szCs w:val="16"/>
                                      </w:rPr>
                                    </w:pPr>
                                    <w:r w:rsidRPr="008C2B43">
                                      <w:rPr>
                                        <w:rFonts w:cs="Times New Roman"/>
                                        <w:b/>
                                        <w:sz w:val="16"/>
                                        <w:szCs w:val="16"/>
                                      </w:rPr>
                                      <w:t>452</w:t>
                                    </w:r>
                                  </w:p>
                                </w:tc>
                              </w:tr>
                              <w:tr w:rsidR="003B14DC" w:rsidRPr="008C2B43" w14:paraId="2CE74EAB" w14:textId="77777777" w:rsidTr="005B3C0C">
                                <w:trPr>
                                  <w:trHeight w:val="70"/>
                                  <w:jc w:val="center"/>
                                </w:trPr>
                                <w:tc>
                                  <w:tcPr>
                                    <w:tcW w:w="762" w:type="dxa"/>
                                    <w:tcBorders>
                                      <w:top w:val="nil"/>
                                      <w:left w:val="nil"/>
                                      <w:bottom w:val="nil"/>
                                      <w:right w:val="nil"/>
                                    </w:tcBorders>
                                  </w:tcPr>
                                  <w:p w14:paraId="503163BA"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nil"/>
                                      <w:right w:val="nil"/>
                                    </w:tcBorders>
                                  </w:tcPr>
                                  <w:p w14:paraId="11CBC684"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18B77AA" w14:textId="77777777" w:rsidR="003B14DC" w:rsidRPr="008C2B43" w:rsidRDefault="003B14DC" w:rsidP="005B3C0C">
                                    <w:pPr>
                                      <w:spacing w:after="0" w:line="240" w:lineRule="auto"/>
                                      <w:jc w:val="left"/>
                                      <w:rPr>
                                        <w:rFonts w:eastAsia="Palatino-Roman" w:cs="Palatino-Roman"/>
                                        <w:sz w:val="16"/>
                                        <w:szCs w:val="16"/>
                                      </w:rPr>
                                    </w:pPr>
                                  </w:p>
                                </w:tc>
                                <w:tc>
                                  <w:tcPr>
                                    <w:tcW w:w="567" w:type="dxa"/>
                                    <w:tcBorders>
                                      <w:top w:val="nil"/>
                                      <w:left w:val="nil"/>
                                      <w:bottom w:val="nil"/>
                                      <w:right w:val="nil"/>
                                    </w:tcBorders>
                                  </w:tcPr>
                                  <w:p w14:paraId="6E7A9A0F"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nil"/>
                                      <w:right w:val="nil"/>
                                    </w:tcBorders>
                                  </w:tcPr>
                                  <w:p w14:paraId="70752177"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891C159" w14:textId="77777777" w:rsidR="003B14DC" w:rsidRPr="008C2B43" w:rsidRDefault="003B14DC" w:rsidP="005B3C0C">
                                    <w:pPr>
                                      <w:spacing w:after="0" w:line="240" w:lineRule="auto"/>
                                      <w:jc w:val="left"/>
                                      <w:rPr>
                                        <w:rFonts w:cs="Times New Roman"/>
                                        <w:sz w:val="16"/>
                                        <w:szCs w:val="16"/>
                                      </w:rPr>
                                    </w:pPr>
                                  </w:p>
                                </w:tc>
                                <w:tc>
                                  <w:tcPr>
                                    <w:tcW w:w="709" w:type="dxa"/>
                                    <w:tcBorders>
                                      <w:top w:val="nil"/>
                                      <w:left w:val="nil"/>
                                      <w:bottom w:val="nil"/>
                                      <w:right w:val="nil"/>
                                    </w:tcBorders>
                                  </w:tcPr>
                                  <w:p w14:paraId="6AB35B8E" w14:textId="77777777" w:rsidR="003B14DC" w:rsidRPr="008C2B43" w:rsidRDefault="003B14DC" w:rsidP="005B3C0C">
                                    <w:pPr>
                                      <w:spacing w:after="0" w:line="240" w:lineRule="auto"/>
                                      <w:jc w:val="left"/>
                                      <w:rPr>
                                        <w:rFonts w:cs="Times New Roman"/>
                                        <w:sz w:val="16"/>
                                        <w:szCs w:val="16"/>
                                      </w:rPr>
                                    </w:pPr>
                                  </w:p>
                                </w:tc>
                                <w:tc>
                                  <w:tcPr>
                                    <w:tcW w:w="141" w:type="dxa"/>
                                    <w:tcBorders>
                                      <w:top w:val="nil"/>
                                      <w:left w:val="nil"/>
                                      <w:bottom w:val="nil"/>
                                      <w:right w:val="nil"/>
                                    </w:tcBorders>
                                  </w:tcPr>
                                  <w:p w14:paraId="7DCC49D2"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21390B6E"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nil"/>
                                      <w:right w:val="nil"/>
                                    </w:tcBorders>
                                  </w:tcPr>
                                  <w:p w14:paraId="2478447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34E76A57" w14:textId="77777777" w:rsidR="003B14DC" w:rsidRPr="008C2B43" w:rsidRDefault="003B14DC" w:rsidP="005B3C0C">
                                    <w:pPr>
                                      <w:spacing w:after="0" w:line="240" w:lineRule="auto"/>
                                      <w:jc w:val="left"/>
                                      <w:rPr>
                                        <w:rFonts w:cs="Times New Roman"/>
                                        <w:sz w:val="16"/>
                                        <w:szCs w:val="16"/>
                                      </w:rPr>
                                    </w:pPr>
                                  </w:p>
                                </w:tc>
                              </w:tr>
                              <w:tr w:rsidR="003B14DC" w:rsidRPr="008C2B43" w14:paraId="21308F83" w14:textId="77777777" w:rsidTr="005B3C0C">
                                <w:trPr>
                                  <w:trHeight w:val="476"/>
                                  <w:jc w:val="center"/>
                                </w:trPr>
                                <w:tc>
                                  <w:tcPr>
                                    <w:tcW w:w="762" w:type="dxa"/>
                                    <w:tcBorders>
                                      <w:top w:val="nil"/>
                                      <w:left w:val="nil"/>
                                      <w:bottom w:val="nil"/>
                                      <w:right w:val="nil"/>
                                    </w:tcBorders>
                                  </w:tcPr>
                                  <w:p w14:paraId="40C1BF67" w14:textId="77777777" w:rsidR="003B14DC" w:rsidRPr="008C2B43" w:rsidRDefault="003B14DC" w:rsidP="005B3C0C">
                                    <w:pPr>
                                      <w:spacing w:after="0" w:line="240" w:lineRule="auto"/>
                                      <w:jc w:val="left"/>
                                      <w:rPr>
                                        <w:rFonts w:cs="Times New Roman"/>
                                        <w:b/>
                                        <w:sz w:val="16"/>
                                        <w:szCs w:val="16"/>
                                      </w:rPr>
                                    </w:pPr>
                                    <w:r w:rsidRPr="008C2B43">
                                      <w:rPr>
                                        <w:rFonts w:cs="Times New Roman"/>
                                        <w:b/>
                                        <w:sz w:val="16"/>
                                        <w:szCs w:val="16"/>
                                      </w:rPr>
                                      <w:fldChar w:fldCharType="begin"/>
                                    </w:r>
                                    <w:r w:rsidRPr="008C2B43">
                                      <w:rPr>
                                        <w:rFonts w:cs="Times New Roman"/>
                                        <w:b/>
                                        <w:sz w:val="16"/>
                                        <w:szCs w:val="16"/>
                                      </w:rPr>
                                      <w:instrText xml:space="preserve"> ADDIN ZOTERO_ITEM CSL_CITATION {"citationID":"1f6l8ubpat","properties":{"formattedCitation":"(Hunter-Cevera et al., 2012)","plainCitation":"(Hunter-Cevera et al., 2012)"},"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Pr="008C2B43">
                                      <w:rPr>
                                        <w:rFonts w:cs="Times New Roman"/>
                                        <w:b/>
                                        <w:sz w:val="16"/>
                                        <w:szCs w:val="16"/>
                                      </w:rPr>
                                      <w:fldChar w:fldCharType="separate"/>
                                    </w:r>
                                    <w:r w:rsidRPr="008C2B43">
                                      <w:rPr>
                                        <w:rFonts w:cs="Times New Roman"/>
                                        <w:b/>
                                        <w:sz w:val="16"/>
                                        <w:szCs w:val="16"/>
                                      </w:rPr>
                                      <w:t xml:space="preserve">Hunter-Cevera </w:t>
                                    </w:r>
                                    <w:r w:rsidRPr="00490409">
                                      <w:rPr>
                                        <w:rFonts w:cs="Times New Roman"/>
                                        <w:b/>
                                        <w:i/>
                                        <w:sz w:val="16"/>
                                        <w:szCs w:val="16"/>
                                      </w:rPr>
                                      <w:t>et al</w:t>
                                    </w:r>
                                    <w:r w:rsidRPr="008C2B43">
                                      <w:rPr>
                                        <w:rFonts w:cs="Times New Roman"/>
                                        <w:b/>
                                        <w:sz w:val="16"/>
                                        <w:szCs w:val="16"/>
                                      </w:rPr>
                                      <w:t>. (2012)</w:t>
                                    </w:r>
                                    <w:r w:rsidRPr="008C2B43">
                                      <w:rPr>
                                        <w:rFonts w:cs="Times New Roman"/>
                                        <w:b/>
                                        <w:sz w:val="16"/>
                                        <w:szCs w:val="16"/>
                                      </w:rPr>
                                      <w:fldChar w:fldCharType="end"/>
                                    </w:r>
                                  </w:p>
                                </w:tc>
                                <w:tc>
                                  <w:tcPr>
                                    <w:tcW w:w="1146" w:type="dxa"/>
                                    <w:gridSpan w:val="2"/>
                                    <w:tcBorders>
                                      <w:top w:val="nil"/>
                                      <w:left w:val="nil"/>
                                      <w:bottom w:val="nil"/>
                                      <w:right w:val="nil"/>
                                    </w:tcBorders>
                                  </w:tcPr>
                                  <w:p w14:paraId="63D89E9E"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Algenol</w:t>
                                    </w:r>
                                  </w:p>
                                  <w:p w14:paraId="084A0930"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1B4F3E99" w14:textId="77777777" w:rsidR="003B14DC" w:rsidRPr="008C2B43" w:rsidRDefault="003B14DC" w:rsidP="005B3C0C">
                                    <w:pPr>
                                      <w:spacing w:after="0" w:line="240" w:lineRule="auto"/>
                                      <w:jc w:val="left"/>
                                      <w:rPr>
                                        <w:rFonts w:eastAsia="Palatino-Roman" w:cs="Palatino-Roman"/>
                                        <w:sz w:val="16"/>
                                        <w:szCs w:val="16"/>
                                      </w:rPr>
                                    </w:pPr>
                                    <w:r w:rsidRPr="008C2B43">
                                      <w:rPr>
                                        <w:rFonts w:eastAsia="Palatino-Roman" w:cs="Palatino-Roman"/>
                                        <w:sz w:val="16"/>
                                        <w:szCs w:val="16"/>
                                      </w:rPr>
                                      <w:t>PBR</w:t>
                                    </w:r>
                                  </w:p>
                                </w:tc>
                                <w:tc>
                                  <w:tcPr>
                                    <w:tcW w:w="567" w:type="dxa"/>
                                    <w:tcBorders>
                                      <w:top w:val="nil"/>
                                      <w:left w:val="nil"/>
                                      <w:bottom w:val="nil"/>
                                      <w:right w:val="nil"/>
                                    </w:tcBorders>
                                  </w:tcPr>
                                  <w:p w14:paraId="4A2123F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SW/</w:t>
                                    </w:r>
                                  </w:p>
                                  <w:p w14:paraId="746E616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FW</w:t>
                                    </w:r>
                                  </w:p>
                                </w:tc>
                                <w:tc>
                                  <w:tcPr>
                                    <w:tcW w:w="850" w:type="dxa"/>
                                    <w:tcBorders>
                                      <w:top w:val="nil"/>
                                      <w:left w:val="nil"/>
                                      <w:bottom w:val="nil"/>
                                      <w:right w:val="nil"/>
                                    </w:tcBorders>
                                  </w:tcPr>
                                  <w:p w14:paraId="499C5522"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nil"/>
                                      <w:left w:val="nil"/>
                                      <w:bottom w:val="nil"/>
                                      <w:right w:val="nil"/>
                                    </w:tcBorders>
                                  </w:tcPr>
                                  <w:p w14:paraId="0D7ADE95"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709" w:type="dxa"/>
                                    <w:tcBorders>
                                      <w:top w:val="nil"/>
                                      <w:left w:val="nil"/>
                                      <w:bottom w:val="nil"/>
                                      <w:right w:val="nil"/>
                                    </w:tcBorders>
                                  </w:tcPr>
                                  <w:p w14:paraId="3DB9BCD1"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141" w:type="dxa"/>
                                    <w:tcBorders>
                                      <w:top w:val="nil"/>
                                      <w:left w:val="nil"/>
                                      <w:bottom w:val="nil"/>
                                      <w:right w:val="nil"/>
                                    </w:tcBorders>
                                  </w:tcPr>
                                  <w:p w14:paraId="198D6ABB"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61444260"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0" w:type="dxa"/>
                                    <w:tcBorders>
                                      <w:top w:val="nil"/>
                                      <w:left w:val="nil"/>
                                      <w:bottom w:val="nil"/>
                                      <w:right w:val="nil"/>
                                    </w:tcBorders>
                                  </w:tcPr>
                                  <w:p w14:paraId="12B350CB"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nil"/>
                                      <w:left w:val="nil"/>
                                      <w:bottom w:val="nil"/>
                                      <w:right w:val="nil"/>
                                    </w:tcBorders>
                                  </w:tcPr>
                                  <w:p w14:paraId="042F2F27" w14:textId="77777777" w:rsidR="003B14DC" w:rsidRPr="008C2B43" w:rsidRDefault="003B14DC" w:rsidP="005B3C0C">
                                    <w:pPr>
                                      <w:spacing w:after="0" w:line="240" w:lineRule="auto"/>
                                      <w:jc w:val="left"/>
                                      <w:rPr>
                                        <w:rFonts w:cs="Times New Roman"/>
                                        <w:b/>
                                        <w:sz w:val="16"/>
                                        <w:szCs w:val="16"/>
                                      </w:rPr>
                                    </w:pPr>
                                    <w:r w:rsidRPr="008C2B43">
                                      <w:rPr>
                                        <w:rFonts w:cs="Times New Roman"/>
                                        <w:b/>
                                        <w:sz w:val="16"/>
                                        <w:szCs w:val="16"/>
                                      </w:rPr>
                                      <w:t>3.15</w:t>
                                    </w:r>
                                  </w:p>
                                </w:tc>
                              </w:tr>
                              <w:tr w:rsidR="003B14DC" w:rsidRPr="008C2B43" w14:paraId="5D512139" w14:textId="77777777" w:rsidTr="005B3C0C">
                                <w:trPr>
                                  <w:trHeight w:val="82"/>
                                  <w:jc w:val="center"/>
                                </w:trPr>
                                <w:tc>
                                  <w:tcPr>
                                    <w:tcW w:w="762" w:type="dxa"/>
                                    <w:tcBorders>
                                      <w:top w:val="nil"/>
                                      <w:left w:val="nil"/>
                                      <w:bottom w:val="nil"/>
                                      <w:right w:val="nil"/>
                                    </w:tcBorders>
                                  </w:tcPr>
                                  <w:p w14:paraId="5EFE4BBC"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nil"/>
                                      <w:right w:val="nil"/>
                                    </w:tcBorders>
                                  </w:tcPr>
                                  <w:p w14:paraId="5CAC5F82"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BD8F3DD" w14:textId="77777777" w:rsidR="003B14DC" w:rsidRPr="008C2B43" w:rsidRDefault="003B14DC" w:rsidP="005B3C0C">
                                    <w:pPr>
                                      <w:spacing w:after="0" w:line="240" w:lineRule="auto"/>
                                      <w:jc w:val="left"/>
                                      <w:rPr>
                                        <w:rFonts w:eastAsia="Palatino-Roman" w:cs="Palatino-Roman"/>
                                        <w:sz w:val="16"/>
                                        <w:szCs w:val="16"/>
                                      </w:rPr>
                                    </w:pPr>
                                  </w:p>
                                </w:tc>
                                <w:tc>
                                  <w:tcPr>
                                    <w:tcW w:w="567" w:type="dxa"/>
                                    <w:tcBorders>
                                      <w:top w:val="nil"/>
                                      <w:left w:val="nil"/>
                                      <w:bottom w:val="nil"/>
                                      <w:right w:val="nil"/>
                                    </w:tcBorders>
                                  </w:tcPr>
                                  <w:p w14:paraId="2D1045DF"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nil"/>
                                      <w:right w:val="nil"/>
                                    </w:tcBorders>
                                  </w:tcPr>
                                  <w:p w14:paraId="645534A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33D1F729" w14:textId="77777777" w:rsidR="003B14DC" w:rsidRPr="008C2B43" w:rsidRDefault="003B14DC" w:rsidP="005B3C0C">
                                    <w:pPr>
                                      <w:spacing w:after="0" w:line="240" w:lineRule="auto"/>
                                      <w:jc w:val="left"/>
                                      <w:rPr>
                                        <w:rFonts w:cs="Times New Roman"/>
                                        <w:sz w:val="16"/>
                                        <w:szCs w:val="16"/>
                                      </w:rPr>
                                    </w:pPr>
                                  </w:p>
                                </w:tc>
                                <w:tc>
                                  <w:tcPr>
                                    <w:tcW w:w="709" w:type="dxa"/>
                                    <w:tcBorders>
                                      <w:top w:val="nil"/>
                                      <w:left w:val="nil"/>
                                      <w:bottom w:val="nil"/>
                                      <w:right w:val="nil"/>
                                    </w:tcBorders>
                                  </w:tcPr>
                                  <w:p w14:paraId="1903A97A" w14:textId="77777777" w:rsidR="003B14DC" w:rsidRPr="008C2B43" w:rsidRDefault="003B14DC" w:rsidP="005B3C0C">
                                    <w:pPr>
                                      <w:spacing w:after="0" w:line="240" w:lineRule="auto"/>
                                      <w:jc w:val="left"/>
                                      <w:rPr>
                                        <w:rFonts w:cs="Times New Roman"/>
                                        <w:sz w:val="16"/>
                                        <w:szCs w:val="16"/>
                                      </w:rPr>
                                    </w:pPr>
                                  </w:p>
                                </w:tc>
                                <w:tc>
                                  <w:tcPr>
                                    <w:tcW w:w="141" w:type="dxa"/>
                                    <w:tcBorders>
                                      <w:top w:val="nil"/>
                                      <w:left w:val="nil"/>
                                      <w:bottom w:val="nil"/>
                                      <w:right w:val="nil"/>
                                    </w:tcBorders>
                                  </w:tcPr>
                                  <w:p w14:paraId="3C896F0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7F756B35"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nil"/>
                                      <w:right w:val="nil"/>
                                    </w:tcBorders>
                                  </w:tcPr>
                                  <w:p w14:paraId="569EC045"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23430630" w14:textId="77777777" w:rsidR="003B14DC" w:rsidRPr="008C2B43" w:rsidRDefault="003B14DC" w:rsidP="005B3C0C">
                                    <w:pPr>
                                      <w:spacing w:after="0" w:line="240" w:lineRule="auto"/>
                                      <w:jc w:val="left"/>
                                      <w:rPr>
                                        <w:rFonts w:cs="Times New Roman"/>
                                        <w:b/>
                                        <w:sz w:val="16"/>
                                        <w:szCs w:val="16"/>
                                      </w:rPr>
                                    </w:pPr>
                                  </w:p>
                                </w:tc>
                              </w:tr>
                              <w:tr w:rsidR="003B14DC" w:rsidRPr="008C2B43" w14:paraId="6038B5F9" w14:textId="77777777" w:rsidTr="005B3C0C">
                                <w:trPr>
                                  <w:trHeight w:val="476"/>
                                  <w:jc w:val="center"/>
                                </w:trPr>
                                <w:tc>
                                  <w:tcPr>
                                    <w:tcW w:w="762" w:type="dxa"/>
                                    <w:tcBorders>
                                      <w:top w:val="nil"/>
                                      <w:left w:val="nil"/>
                                      <w:bottom w:val="nil"/>
                                      <w:right w:val="nil"/>
                                    </w:tcBorders>
                                  </w:tcPr>
                                  <w:p w14:paraId="0C7473FB"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nil"/>
                                      <w:right w:val="nil"/>
                                    </w:tcBorders>
                                  </w:tcPr>
                                  <w:p w14:paraId="6A9229B7"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Sapphire</w:t>
                                    </w:r>
                                  </w:p>
                                  <w:p w14:paraId="045740E7"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Energy</w:t>
                                    </w:r>
                                  </w:p>
                                </w:tc>
                                <w:tc>
                                  <w:tcPr>
                                    <w:tcW w:w="851" w:type="dxa"/>
                                    <w:tcBorders>
                                      <w:top w:val="nil"/>
                                      <w:left w:val="nil"/>
                                      <w:bottom w:val="nil"/>
                                      <w:right w:val="nil"/>
                                    </w:tcBorders>
                                  </w:tcPr>
                                  <w:p w14:paraId="22619538" w14:textId="77777777" w:rsidR="003B14DC" w:rsidRPr="008C2B43" w:rsidRDefault="003B14DC" w:rsidP="005B3C0C">
                                    <w:pPr>
                                      <w:spacing w:after="0" w:line="240" w:lineRule="auto"/>
                                      <w:jc w:val="left"/>
                                      <w:rPr>
                                        <w:rFonts w:eastAsia="Palatino-Roman" w:cs="Palatino-Roman"/>
                                        <w:sz w:val="16"/>
                                        <w:szCs w:val="16"/>
                                      </w:rPr>
                                    </w:pPr>
                                    <w:r w:rsidRPr="008C2B43">
                                      <w:rPr>
                                        <w:rFonts w:eastAsia="Palatino-Roman" w:cs="Palatino-Roman"/>
                                        <w:sz w:val="16"/>
                                        <w:szCs w:val="16"/>
                                      </w:rPr>
                                      <w:t>Open pond</w:t>
                                    </w:r>
                                  </w:p>
                                </w:tc>
                                <w:tc>
                                  <w:tcPr>
                                    <w:tcW w:w="567" w:type="dxa"/>
                                    <w:tcBorders>
                                      <w:top w:val="nil"/>
                                      <w:left w:val="nil"/>
                                      <w:bottom w:val="nil"/>
                                      <w:right w:val="nil"/>
                                    </w:tcBorders>
                                  </w:tcPr>
                                  <w:p w14:paraId="14A63AC5"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FW</w:t>
                                    </w:r>
                                  </w:p>
                                </w:tc>
                                <w:tc>
                                  <w:tcPr>
                                    <w:tcW w:w="850" w:type="dxa"/>
                                    <w:tcBorders>
                                      <w:top w:val="nil"/>
                                      <w:left w:val="nil"/>
                                      <w:bottom w:val="nil"/>
                                      <w:right w:val="nil"/>
                                    </w:tcBorders>
                                  </w:tcPr>
                                  <w:p w14:paraId="48295E99"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nil"/>
                                      <w:left w:val="nil"/>
                                      <w:bottom w:val="nil"/>
                                      <w:right w:val="nil"/>
                                    </w:tcBorders>
                                  </w:tcPr>
                                  <w:p w14:paraId="761EF4E9"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709" w:type="dxa"/>
                                    <w:tcBorders>
                                      <w:top w:val="nil"/>
                                      <w:left w:val="nil"/>
                                      <w:bottom w:val="nil"/>
                                      <w:right w:val="nil"/>
                                    </w:tcBorders>
                                  </w:tcPr>
                                  <w:p w14:paraId="1CA68CFA"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141" w:type="dxa"/>
                                    <w:tcBorders>
                                      <w:top w:val="nil"/>
                                      <w:left w:val="nil"/>
                                      <w:bottom w:val="nil"/>
                                      <w:right w:val="nil"/>
                                    </w:tcBorders>
                                  </w:tcPr>
                                  <w:p w14:paraId="3C7B0FE3"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81D52BA"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0" w:type="dxa"/>
                                    <w:tcBorders>
                                      <w:top w:val="nil"/>
                                      <w:left w:val="nil"/>
                                      <w:bottom w:val="nil"/>
                                      <w:right w:val="nil"/>
                                    </w:tcBorders>
                                  </w:tcPr>
                                  <w:p w14:paraId="77FB8C8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nil"/>
                                      <w:left w:val="nil"/>
                                      <w:bottom w:val="nil"/>
                                      <w:right w:val="nil"/>
                                    </w:tcBorders>
                                  </w:tcPr>
                                  <w:p w14:paraId="084BD50B" w14:textId="77777777" w:rsidR="003B14DC" w:rsidRPr="008C2B43" w:rsidRDefault="003B14DC" w:rsidP="005B3C0C">
                                    <w:pPr>
                                      <w:spacing w:after="0" w:line="240" w:lineRule="auto"/>
                                      <w:jc w:val="left"/>
                                      <w:rPr>
                                        <w:rFonts w:cs="Times New Roman"/>
                                        <w:b/>
                                        <w:sz w:val="16"/>
                                        <w:szCs w:val="16"/>
                                      </w:rPr>
                                    </w:pPr>
                                    <w:r w:rsidRPr="008C2B43">
                                      <w:rPr>
                                        <w:rFonts w:cs="Times New Roman"/>
                                        <w:b/>
                                        <w:sz w:val="16"/>
                                        <w:szCs w:val="16"/>
                                      </w:rPr>
                                      <w:t>906</w:t>
                                    </w:r>
                                  </w:p>
                                </w:tc>
                              </w:tr>
                              <w:tr w:rsidR="003B14DC" w:rsidRPr="008C2B43" w14:paraId="4C4CCD3E" w14:textId="77777777" w:rsidTr="00614385">
                                <w:trPr>
                                  <w:trHeight w:val="76"/>
                                  <w:jc w:val="center"/>
                                </w:trPr>
                                <w:tc>
                                  <w:tcPr>
                                    <w:tcW w:w="762" w:type="dxa"/>
                                    <w:tcBorders>
                                      <w:top w:val="nil"/>
                                      <w:left w:val="nil"/>
                                      <w:bottom w:val="single" w:sz="4" w:space="0" w:color="auto"/>
                                      <w:right w:val="nil"/>
                                    </w:tcBorders>
                                  </w:tcPr>
                                  <w:p w14:paraId="7AAA0D63"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single" w:sz="4" w:space="0" w:color="auto"/>
                                      <w:right w:val="nil"/>
                                    </w:tcBorders>
                                  </w:tcPr>
                                  <w:p w14:paraId="68D07970"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single" w:sz="4" w:space="0" w:color="auto"/>
                                      <w:right w:val="nil"/>
                                    </w:tcBorders>
                                  </w:tcPr>
                                  <w:p w14:paraId="20CF9BE0" w14:textId="77777777" w:rsidR="003B14DC" w:rsidRPr="008C2B43" w:rsidRDefault="003B14DC" w:rsidP="005B3C0C">
                                    <w:pPr>
                                      <w:spacing w:after="0" w:line="240" w:lineRule="auto"/>
                                      <w:jc w:val="left"/>
                                      <w:rPr>
                                        <w:rFonts w:eastAsia="Palatino-Roman" w:cs="Palatino-Roman"/>
                                        <w:sz w:val="16"/>
                                        <w:szCs w:val="16"/>
                                      </w:rPr>
                                    </w:pPr>
                                  </w:p>
                                </w:tc>
                                <w:tc>
                                  <w:tcPr>
                                    <w:tcW w:w="567" w:type="dxa"/>
                                    <w:tcBorders>
                                      <w:top w:val="nil"/>
                                      <w:left w:val="nil"/>
                                      <w:bottom w:val="single" w:sz="4" w:space="0" w:color="auto"/>
                                      <w:right w:val="nil"/>
                                    </w:tcBorders>
                                  </w:tcPr>
                                  <w:p w14:paraId="579BA036"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single" w:sz="4" w:space="0" w:color="auto"/>
                                      <w:right w:val="nil"/>
                                    </w:tcBorders>
                                  </w:tcPr>
                                  <w:p w14:paraId="085E2E8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single" w:sz="4" w:space="0" w:color="auto"/>
                                      <w:right w:val="nil"/>
                                    </w:tcBorders>
                                  </w:tcPr>
                                  <w:p w14:paraId="202BD500" w14:textId="77777777" w:rsidR="003B14DC" w:rsidRPr="008C2B43" w:rsidRDefault="003B14DC" w:rsidP="005B3C0C">
                                    <w:pPr>
                                      <w:spacing w:after="0" w:line="240" w:lineRule="auto"/>
                                      <w:jc w:val="left"/>
                                      <w:rPr>
                                        <w:rFonts w:cs="Times New Roman"/>
                                        <w:sz w:val="16"/>
                                        <w:szCs w:val="16"/>
                                      </w:rPr>
                                    </w:pPr>
                                  </w:p>
                                </w:tc>
                                <w:tc>
                                  <w:tcPr>
                                    <w:tcW w:w="709" w:type="dxa"/>
                                    <w:tcBorders>
                                      <w:top w:val="nil"/>
                                      <w:left w:val="nil"/>
                                      <w:bottom w:val="single" w:sz="4" w:space="0" w:color="auto"/>
                                      <w:right w:val="nil"/>
                                    </w:tcBorders>
                                  </w:tcPr>
                                  <w:p w14:paraId="4C972050" w14:textId="77777777" w:rsidR="003B14DC" w:rsidRPr="008C2B43" w:rsidRDefault="003B14DC" w:rsidP="005B3C0C">
                                    <w:pPr>
                                      <w:spacing w:after="0" w:line="240" w:lineRule="auto"/>
                                      <w:jc w:val="left"/>
                                      <w:rPr>
                                        <w:rFonts w:cs="Times New Roman"/>
                                        <w:sz w:val="16"/>
                                        <w:szCs w:val="16"/>
                                      </w:rPr>
                                    </w:pPr>
                                  </w:p>
                                </w:tc>
                                <w:tc>
                                  <w:tcPr>
                                    <w:tcW w:w="141" w:type="dxa"/>
                                    <w:tcBorders>
                                      <w:top w:val="nil"/>
                                      <w:left w:val="nil"/>
                                      <w:bottom w:val="single" w:sz="4" w:space="0" w:color="auto"/>
                                      <w:right w:val="nil"/>
                                    </w:tcBorders>
                                  </w:tcPr>
                                  <w:p w14:paraId="5CBF898F"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single" w:sz="4" w:space="0" w:color="auto"/>
                                      <w:right w:val="nil"/>
                                    </w:tcBorders>
                                  </w:tcPr>
                                  <w:p w14:paraId="3B0D0D63"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single" w:sz="4" w:space="0" w:color="auto"/>
                                      <w:right w:val="nil"/>
                                    </w:tcBorders>
                                  </w:tcPr>
                                  <w:p w14:paraId="7EC77204"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single" w:sz="4" w:space="0" w:color="auto"/>
                                      <w:right w:val="nil"/>
                                    </w:tcBorders>
                                  </w:tcPr>
                                  <w:p w14:paraId="446E089A" w14:textId="77777777" w:rsidR="003B14DC" w:rsidRPr="008C2B43" w:rsidRDefault="003B14DC" w:rsidP="005B3C0C">
                                    <w:pPr>
                                      <w:spacing w:after="0" w:line="240" w:lineRule="auto"/>
                                      <w:jc w:val="left"/>
                                      <w:rPr>
                                        <w:rFonts w:cs="Times New Roman"/>
                                        <w:b/>
                                        <w:sz w:val="16"/>
                                        <w:szCs w:val="16"/>
                                      </w:rPr>
                                    </w:pPr>
                                  </w:p>
                                </w:tc>
                              </w:tr>
                              <w:tr w:rsidR="003B14DC" w:rsidRPr="008C2B43" w14:paraId="05005EAE" w14:textId="77777777" w:rsidTr="00614385">
                                <w:trPr>
                                  <w:trHeight w:val="476"/>
                                  <w:jc w:val="center"/>
                                </w:trPr>
                                <w:tc>
                                  <w:tcPr>
                                    <w:tcW w:w="762" w:type="dxa"/>
                                    <w:tcBorders>
                                      <w:top w:val="single" w:sz="4" w:space="0" w:color="auto"/>
                                      <w:left w:val="nil"/>
                                      <w:bottom w:val="nil"/>
                                      <w:right w:val="nil"/>
                                    </w:tcBorders>
                                  </w:tcPr>
                                  <w:p w14:paraId="396AA06F" w14:textId="77777777" w:rsidR="003B14DC" w:rsidRPr="008C2B43" w:rsidRDefault="003B14DC" w:rsidP="005B3C0C">
                                    <w:pPr>
                                      <w:spacing w:after="0" w:line="240" w:lineRule="auto"/>
                                      <w:contextualSpacing/>
                                      <w:rPr>
                                        <w:rFonts w:cs="Times New Roman"/>
                                        <w:b/>
                                        <w:sz w:val="16"/>
                                        <w:szCs w:val="16"/>
                                      </w:rPr>
                                    </w:pPr>
                                    <w:r w:rsidRPr="008C2B43">
                                      <w:rPr>
                                        <w:rFonts w:cs="Calibri"/>
                                        <w:b/>
                                        <w:sz w:val="16"/>
                                        <w:szCs w:val="16"/>
                                      </w:rPr>
                                      <w:fldChar w:fldCharType="begin"/>
                                    </w:r>
                                    <w:r w:rsidRPr="008C2B43">
                                      <w:rPr>
                                        <w:rFonts w:cs="Calibri"/>
                                        <w:b/>
                                        <w:sz w:val="16"/>
                                        <w:szCs w:val="16"/>
                                      </w:rPr>
                                      <w:instrText xml:space="preserve"> ADDIN ZOTERO_ITEM CSL_CITATION {"citationID":"1jkbb7ofqb","properties":{"formattedCitation":"(Chiu et al., 2009)","plainCitation":"(Chiu et al., 2009)"},"citationItems":[{"id":1678,"uris":["http://zotero.org/users/1204444/items/8ATTGH4U"],"uri":["http://zotero.org/users/1204444/items/8ATTGH4U"],"itemData":{"id":1678,"type":"article-journal","title":"Water Embodied in Bioethanol in the United States","container-title":"Environmental Science &amp; Technology","page":"2688-2692","volume":"43","issue":"8","source":"ACS Publications","abstract":"Field-to-pump water requirements for bioethanol range from 5 to 2138 L of water per L of ethanol depending on regional irrigation practices.","DOI":"10.1021/es8031067","ISSN":"0013-936X","journalAbbreviation":"Environ. Sci. Technol.","author":[{"family":"Chiu","given":"Yi-Wen"},{"family":"Walseth","given":"Brian"},{"family":"Suh","given":"Sangwon"}],"issued":{"date-parts":[["2009",4,15]]},"accessed":{"date-parts":[["2013",4,25]]}}}],"schema":"https://github.com/citation-style-language/schema/raw/master/csl-citation.json"} </w:instrText>
                                    </w:r>
                                    <w:r w:rsidRPr="008C2B43">
                                      <w:rPr>
                                        <w:rFonts w:cs="Calibri"/>
                                        <w:b/>
                                        <w:sz w:val="16"/>
                                        <w:szCs w:val="16"/>
                                      </w:rPr>
                                      <w:fldChar w:fldCharType="separate"/>
                                    </w:r>
                                    <w:r w:rsidRPr="008C2B43">
                                      <w:rPr>
                                        <w:rFonts w:cs="Times New Roman"/>
                                        <w:b/>
                                        <w:sz w:val="16"/>
                                        <w:szCs w:val="16"/>
                                      </w:rPr>
                                      <w:t xml:space="preserve">Chiu </w:t>
                                    </w:r>
                                    <w:r w:rsidRPr="00490409">
                                      <w:rPr>
                                        <w:rFonts w:cs="Times New Roman"/>
                                        <w:b/>
                                        <w:i/>
                                        <w:sz w:val="16"/>
                                        <w:szCs w:val="16"/>
                                      </w:rPr>
                                      <w:t>et al</w:t>
                                    </w:r>
                                    <w:r w:rsidRPr="008C2B43">
                                      <w:rPr>
                                        <w:rFonts w:cs="Times New Roman"/>
                                        <w:b/>
                                        <w:sz w:val="16"/>
                                        <w:szCs w:val="16"/>
                                      </w:rPr>
                                      <w:t>.  (2009)</w:t>
                                    </w:r>
                                    <w:r w:rsidRPr="008C2B43">
                                      <w:rPr>
                                        <w:rFonts w:cs="Calibri"/>
                                        <w:b/>
                                        <w:sz w:val="16"/>
                                        <w:szCs w:val="16"/>
                                      </w:rPr>
                                      <w:fldChar w:fldCharType="end"/>
                                    </w:r>
                                  </w:p>
                                  <w:p w14:paraId="4A99A528"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single" w:sz="4" w:space="0" w:color="auto"/>
                                      <w:left w:val="nil"/>
                                      <w:bottom w:val="nil"/>
                                      <w:right w:val="nil"/>
                                    </w:tcBorders>
                                  </w:tcPr>
                                  <w:p w14:paraId="0361B96A"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Corn bioethanol</w:t>
                                    </w:r>
                                  </w:p>
                                </w:tc>
                                <w:tc>
                                  <w:tcPr>
                                    <w:tcW w:w="851" w:type="dxa"/>
                                    <w:tcBorders>
                                      <w:top w:val="single" w:sz="4" w:space="0" w:color="auto"/>
                                      <w:left w:val="nil"/>
                                      <w:bottom w:val="nil"/>
                                      <w:right w:val="nil"/>
                                    </w:tcBorders>
                                  </w:tcPr>
                                  <w:p w14:paraId="5712CEBB" w14:textId="77777777" w:rsidR="003B14DC" w:rsidRPr="008C2B43" w:rsidRDefault="003B14DC" w:rsidP="005B3C0C">
                                    <w:pPr>
                                      <w:spacing w:after="0" w:line="240" w:lineRule="auto"/>
                                      <w:jc w:val="left"/>
                                      <w:rPr>
                                        <w:rFonts w:eastAsia="Palatino-Roman" w:cs="Palatino-Roman"/>
                                        <w:sz w:val="16"/>
                                        <w:szCs w:val="16"/>
                                      </w:rPr>
                                    </w:pPr>
                                    <w:r w:rsidRPr="008C2B43">
                                      <w:rPr>
                                        <w:rFonts w:eastAsia="Palatino-Roman" w:cs="Palatino-Roman"/>
                                        <w:sz w:val="16"/>
                                        <w:szCs w:val="16"/>
                                      </w:rPr>
                                      <w:t>-</w:t>
                                    </w:r>
                                  </w:p>
                                </w:tc>
                                <w:tc>
                                  <w:tcPr>
                                    <w:tcW w:w="567" w:type="dxa"/>
                                    <w:tcBorders>
                                      <w:top w:val="single" w:sz="4" w:space="0" w:color="auto"/>
                                      <w:left w:val="nil"/>
                                      <w:bottom w:val="nil"/>
                                      <w:right w:val="nil"/>
                                    </w:tcBorders>
                                  </w:tcPr>
                                  <w:p w14:paraId="0791B0C2"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0" w:type="dxa"/>
                                    <w:tcBorders>
                                      <w:top w:val="single" w:sz="4" w:space="0" w:color="auto"/>
                                      <w:left w:val="nil"/>
                                      <w:bottom w:val="nil"/>
                                      <w:right w:val="nil"/>
                                    </w:tcBorders>
                                  </w:tcPr>
                                  <w:p w14:paraId="7B36A743"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single" w:sz="4" w:space="0" w:color="auto"/>
                                      <w:left w:val="nil"/>
                                      <w:bottom w:val="nil"/>
                                      <w:right w:val="nil"/>
                                    </w:tcBorders>
                                  </w:tcPr>
                                  <w:p w14:paraId="7ABBBCA8"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709" w:type="dxa"/>
                                    <w:tcBorders>
                                      <w:top w:val="single" w:sz="4" w:space="0" w:color="auto"/>
                                      <w:left w:val="nil"/>
                                      <w:bottom w:val="nil"/>
                                      <w:right w:val="nil"/>
                                    </w:tcBorders>
                                  </w:tcPr>
                                  <w:p w14:paraId="0F417B09"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141" w:type="dxa"/>
                                    <w:tcBorders>
                                      <w:top w:val="single" w:sz="4" w:space="0" w:color="auto"/>
                                      <w:left w:val="nil"/>
                                      <w:bottom w:val="nil"/>
                                      <w:right w:val="nil"/>
                                    </w:tcBorders>
                                  </w:tcPr>
                                  <w:p w14:paraId="5E19C170" w14:textId="77777777" w:rsidR="003B14DC" w:rsidRPr="008C2B43" w:rsidRDefault="003B14DC" w:rsidP="005B3C0C">
                                    <w:pPr>
                                      <w:spacing w:after="0" w:line="240" w:lineRule="auto"/>
                                      <w:jc w:val="left"/>
                                      <w:rPr>
                                        <w:rFonts w:cs="Times New Roman"/>
                                        <w:sz w:val="16"/>
                                        <w:szCs w:val="16"/>
                                      </w:rPr>
                                    </w:pPr>
                                  </w:p>
                                </w:tc>
                                <w:tc>
                                  <w:tcPr>
                                    <w:tcW w:w="851" w:type="dxa"/>
                                    <w:tcBorders>
                                      <w:top w:val="single" w:sz="4" w:space="0" w:color="auto"/>
                                      <w:left w:val="nil"/>
                                      <w:bottom w:val="nil"/>
                                      <w:right w:val="nil"/>
                                    </w:tcBorders>
                                  </w:tcPr>
                                  <w:p w14:paraId="1D1ED63B"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0" w:type="dxa"/>
                                    <w:tcBorders>
                                      <w:top w:val="single" w:sz="4" w:space="0" w:color="auto"/>
                                      <w:left w:val="nil"/>
                                      <w:bottom w:val="nil"/>
                                      <w:right w:val="nil"/>
                                    </w:tcBorders>
                                  </w:tcPr>
                                  <w:p w14:paraId="430D6887"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single" w:sz="4" w:space="0" w:color="auto"/>
                                      <w:left w:val="nil"/>
                                      <w:bottom w:val="nil"/>
                                      <w:right w:val="nil"/>
                                    </w:tcBorders>
                                  </w:tcPr>
                                  <w:p w14:paraId="746FEDBD" w14:textId="77777777" w:rsidR="003B14DC" w:rsidRPr="008C2B43" w:rsidRDefault="003B14DC" w:rsidP="005B3C0C">
                                    <w:pPr>
                                      <w:spacing w:after="0" w:line="240" w:lineRule="auto"/>
                                      <w:jc w:val="left"/>
                                      <w:rPr>
                                        <w:rFonts w:cs="Times New Roman"/>
                                        <w:b/>
                                        <w:sz w:val="16"/>
                                        <w:szCs w:val="16"/>
                                      </w:rPr>
                                    </w:pPr>
                                    <w:r w:rsidRPr="008C2B43">
                                      <w:rPr>
                                        <w:rFonts w:cs="AdvGulliv-R"/>
                                        <w:b/>
                                        <w:sz w:val="16"/>
                                        <w:szCs w:val="16"/>
                                      </w:rPr>
                                      <w:t>142</w:t>
                                    </w:r>
                                  </w:p>
                                </w:tc>
                              </w:tr>
                            </w:tbl>
                            <w:p w14:paraId="7A3CE5CA" w14:textId="77777777" w:rsidR="003B14DC" w:rsidRDefault="003B14DC" w:rsidP="00FC5C1C"/>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70DCFF3" id="Group 820" o:spid="_x0000_s1091" style="position:absolute;left:0;text-align:left;margin-left:-34pt;margin-top:186.55pt;width:499.3pt;height:526.45pt;z-index:251843072;mso-height-relative:margin" coordorigin=",898" coordsize="63411,63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">
                <v:shape id="Text Box 752" o:spid="_x0000_s1092" type="#_x0000_t202" style="position:absolute;left:4750;top:898;width:49657;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" filled="f" stroked="f">
                  <v:textbox>
                    <w:txbxContent>
                      <w:p w14:paraId="173521B2" w14:textId="77777777" w:rsidR="003B14DC" w:rsidRPr="00081E8B" w:rsidRDefault="003B14DC" w:rsidP="00FC5C1C">
                        <w:pPr>
                          <w:rPr>
                            <w:sz w:val="20"/>
                            <w:szCs w:val="20"/>
                          </w:rPr>
                        </w:pPr>
                        <w:r>
                          <w:rPr>
                            <w:sz w:val="20"/>
                            <w:szCs w:val="20"/>
                          </w:rPr>
                          <w:t xml:space="preserve">Table 1. </w:t>
                        </w:r>
                        <w:r w:rsidRPr="00081E8B">
                          <w:rPr>
                            <w:sz w:val="20"/>
                            <w:szCs w:val="20"/>
                          </w:rPr>
                          <w:t>Lifecycle water consumption for the production of 1 litre of biodiesel</w:t>
                        </w:r>
                        <w:r>
                          <w:rPr>
                            <w:sz w:val="20"/>
                            <w:szCs w:val="20"/>
                          </w:rPr>
                          <w:t xml:space="preserve"> (30 MJ/L)</w:t>
                        </w:r>
                      </w:p>
                    </w:txbxContent>
                  </v:textbox>
                </v:shape>
                <v:shape id="Text Box 751" o:spid="_x0000_s1093" type="#_x0000_t202" style="position:absolute;top:3206;width:63411;height:61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" filled="f" stroked="f">
                  <v:textbox>
                    <w:txbxContent>
                      <w:tbl>
                        <w:tblPr>
                          <w:tblStyle w:val="TableGrid2"/>
                          <w:tblW w:w="8429" w:type="dxa"/>
                          <w:jc w:val="center"/>
                          <w:tblLayout w:type="fixed"/>
                          <w:tblCellMar>
                            <w:left w:w="28" w:type="dxa"/>
                            <w:right w:w="28" w:type="dxa"/>
                          </w:tblCellMar>
                          <w:tblLook w:val="04A0" w:firstRow="1" w:lastRow="0" w:firstColumn="1" w:lastColumn="0" w:noHBand="0" w:noVBand="1"/>
                        </w:tblPr>
                        <w:tblGrid>
                          <w:gridCol w:w="762"/>
                          <w:gridCol w:w="1105"/>
                          <w:gridCol w:w="41"/>
                          <w:gridCol w:w="851"/>
                          <w:gridCol w:w="567"/>
                          <w:gridCol w:w="850"/>
                          <w:gridCol w:w="851"/>
                          <w:gridCol w:w="709"/>
                          <w:gridCol w:w="141"/>
                          <w:gridCol w:w="851"/>
                          <w:gridCol w:w="850"/>
                          <w:gridCol w:w="851"/>
                        </w:tblGrid>
                        <w:tr w:rsidR="003B14DC" w:rsidRPr="008C2B43" w14:paraId="11A281F0" w14:textId="77777777" w:rsidTr="005B3C0C">
                          <w:trPr>
                            <w:trHeight w:val="277"/>
                            <w:jc w:val="center"/>
                          </w:trPr>
                          <w:tc>
                            <w:tcPr>
                              <w:tcW w:w="762" w:type="dxa"/>
                              <w:tcBorders>
                                <w:top w:val="single" w:sz="4" w:space="0" w:color="auto"/>
                                <w:left w:val="nil"/>
                                <w:bottom w:val="single" w:sz="4" w:space="0" w:color="auto"/>
                                <w:right w:val="nil"/>
                              </w:tcBorders>
                            </w:tcPr>
                            <w:p w14:paraId="64BEFCB3" w14:textId="77777777" w:rsidR="003B14DC" w:rsidRPr="008C2B43" w:rsidRDefault="003B14DC" w:rsidP="005B3C0C">
                              <w:pPr>
                                <w:spacing w:after="0" w:line="240" w:lineRule="auto"/>
                                <w:jc w:val="left"/>
                                <w:rPr>
                                  <w:rFonts w:ascii="Calibri" w:hAnsi="Calibri" w:cs="Times New Roman"/>
                                  <w:b/>
                                  <w:sz w:val="16"/>
                                  <w:szCs w:val="16"/>
                                </w:rPr>
                              </w:pPr>
                            </w:p>
                          </w:tc>
                          <w:tc>
                            <w:tcPr>
                              <w:tcW w:w="1105" w:type="dxa"/>
                              <w:tcBorders>
                                <w:top w:val="single" w:sz="4" w:space="0" w:color="auto"/>
                                <w:left w:val="nil"/>
                                <w:bottom w:val="single" w:sz="4" w:space="0" w:color="auto"/>
                                <w:right w:val="nil"/>
                              </w:tcBorders>
                            </w:tcPr>
                            <w:p w14:paraId="0DF15A96" w14:textId="77777777" w:rsidR="003B14DC" w:rsidRPr="008C2B43" w:rsidRDefault="003B14DC" w:rsidP="005B3C0C">
                              <w:pPr>
                                <w:spacing w:after="0" w:line="240" w:lineRule="auto"/>
                                <w:jc w:val="left"/>
                                <w:rPr>
                                  <w:rFonts w:ascii="Calibri" w:hAnsi="Calibri" w:cs="Times New Roman"/>
                                  <w:b/>
                                  <w:sz w:val="16"/>
                                  <w:szCs w:val="16"/>
                                </w:rPr>
                              </w:pPr>
                            </w:p>
                          </w:tc>
                          <w:tc>
                            <w:tcPr>
                              <w:tcW w:w="3869" w:type="dxa"/>
                              <w:gridSpan w:val="6"/>
                              <w:tcBorders>
                                <w:top w:val="single" w:sz="4" w:space="0" w:color="auto"/>
                                <w:left w:val="nil"/>
                                <w:bottom w:val="single" w:sz="4" w:space="0" w:color="auto"/>
                                <w:right w:val="nil"/>
                              </w:tcBorders>
                            </w:tcPr>
                            <w:p w14:paraId="7F2CF41F" w14:textId="77777777" w:rsidR="003B14DC" w:rsidRPr="008C2B43" w:rsidRDefault="003B14DC" w:rsidP="005B3C0C">
                              <w:pPr>
                                <w:spacing w:after="0" w:line="240" w:lineRule="auto"/>
                                <w:jc w:val="center"/>
                                <w:rPr>
                                  <w:rFonts w:ascii="Calibri" w:hAnsi="Calibri" w:cs="Times New Roman"/>
                                  <w:sz w:val="16"/>
                                  <w:szCs w:val="16"/>
                                </w:rPr>
                              </w:pPr>
                              <w:r w:rsidRPr="008C2B43">
                                <w:rPr>
                                  <w:rFonts w:ascii="Calibri" w:hAnsi="Calibri" w:cs="Times New Roman"/>
                                  <w:sz w:val="16"/>
                                  <w:szCs w:val="16"/>
                                </w:rPr>
                                <w:t>Assumptions</w:t>
                              </w:r>
                            </w:p>
                          </w:tc>
                          <w:tc>
                            <w:tcPr>
                              <w:tcW w:w="141" w:type="dxa"/>
                              <w:tcBorders>
                                <w:top w:val="single" w:sz="4" w:space="0" w:color="auto"/>
                                <w:left w:val="nil"/>
                                <w:bottom w:val="single" w:sz="4" w:space="0" w:color="auto"/>
                                <w:right w:val="nil"/>
                              </w:tcBorders>
                            </w:tcPr>
                            <w:p w14:paraId="7A9E3BF9" w14:textId="77777777" w:rsidR="003B14DC" w:rsidRPr="008C2B43" w:rsidRDefault="003B14DC" w:rsidP="005B3C0C">
                              <w:pPr>
                                <w:spacing w:after="0" w:line="240" w:lineRule="auto"/>
                                <w:jc w:val="left"/>
                                <w:rPr>
                                  <w:rFonts w:ascii="Calibri" w:hAnsi="Calibri" w:cs="Times New Roman"/>
                                  <w:sz w:val="16"/>
                                  <w:szCs w:val="16"/>
                                </w:rPr>
                              </w:pPr>
                            </w:p>
                          </w:tc>
                          <w:tc>
                            <w:tcPr>
                              <w:tcW w:w="2552" w:type="dxa"/>
                              <w:gridSpan w:val="3"/>
                              <w:tcBorders>
                                <w:top w:val="single" w:sz="4" w:space="0" w:color="auto"/>
                                <w:left w:val="nil"/>
                                <w:bottom w:val="single" w:sz="4" w:space="0" w:color="auto"/>
                                <w:right w:val="nil"/>
                              </w:tcBorders>
                            </w:tcPr>
                            <w:p w14:paraId="236FC342" w14:textId="77777777" w:rsidR="003B14DC" w:rsidRPr="008C2B43" w:rsidRDefault="003B14DC" w:rsidP="005B3C0C">
                              <w:pPr>
                                <w:spacing w:after="0" w:line="240" w:lineRule="auto"/>
                                <w:jc w:val="center"/>
                                <w:rPr>
                                  <w:rFonts w:ascii="Calibri" w:hAnsi="Calibri" w:cs="Times New Roman"/>
                                  <w:sz w:val="16"/>
                                  <w:szCs w:val="16"/>
                                </w:rPr>
                              </w:pPr>
                              <w:r w:rsidRPr="008C2B43">
                                <w:rPr>
                                  <w:rFonts w:ascii="Calibri" w:hAnsi="Calibri" w:cs="Times New Roman"/>
                                  <w:sz w:val="16"/>
                                  <w:szCs w:val="16"/>
                                </w:rPr>
                                <w:t>Estimated Water Loss/Consumption</w:t>
                              </w:r>
                            </w:p>
                          </w:tc>
                        </w:tr>
                        <w:tr w:rsidR="003B14DC" w:rsidRPr="008C2B43" w14:paraId="2DF8123E" w14:textId="77777777" w:rsidTr="005B3C0C">
                          <w:trPr>
                            <w:trHeight w:val="551"/>
                            <w:jc w:val="center"/>
                          </w:trPr>
                          <w:tc>
                            <w:tcPr>
                              <w:tcW w:w="762" w:type="dxa"/>
                              <w:tcBorders>
                                <w:top w:val="single" w:sz="4" w:space="0" w:color="auto"/>
                                <w:left w:val="nil"/>
                                <w:bottom w:val="single" w:sz="4" w:space="0" w:color="auto"/>
                                <w:right w:val="nil"/>
                              </w:tcBorders>
                            </w:tcPr>
                            <w:p w14:paraId="225F8831"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hAnsi="Calibri" w:cs="Times New Roman"/>
                                  <w:b/>
                                  <w:sz w:val="16"/>
                                  <w:szCs w:val="16"/>
                                </w:rPr>
                                <w:t xml:space="preserve">Source </w:t>
                              </w:r>
                            </w:p>
                            <w:p w14:paraId="45F87586"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 xml:space="preserve"> </w:t>
                              </w:r>
                            </w:p>
                          </w:tc>
                          <w:tc>
                            <w:tcPr>
                              <w:tcW w:w="1146" w:type="dxa"/>
                              <w:gridSpan w:val="2"/>
                              <w:tcBorders>
                                <w:top w:val="single" w:sz="4" w:space="0" w:color="auto"/>
                                <w:left w:val="nil"/>
                                <w:bottom w:val="single" w:sz="4" w:space="0" w:color="auto"/>
                                <w:right w:val="nil"/>
                              </w:tcBorders>
                            </w:tcPr>
                            <w:p w14:paraId="67C17895"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Case</w:t>
                              </w:r>
                            </w:p>
                          </w:tc>
                          <w:tc>
                            <w:tcPr>
                              <w:tcW w:w="851" w:type="dxa"/>
                              <w:tcBorders>
                                <w:top w:val="single" w:sz="4" w:space="0" w:color="auto"/>
                                <w:left w:val="nil"/>
                                <w:bottom w:val="single" w:sz="4" w:space="0" w:color="auto"/>
                                <w:right w:val="nil"/>
                              </w:tcBorders>
                            </w:tcPr>
                            <w:p w14:paraId="043BE358"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Cultivation type</w:t>
                              </w:r>
                            </w:p>
                          </w:tc>
                          <w:tc>
                            <w:tcPr>
                              <w:tcW w:w="567" w:type="dxa"/>
                              <w:tcBorders>
                                <w:top w:val="single" w:sz="4" w:space="0" w:color="auto"/>
                                <w:left w:val="nil"/>
                                <w:bottom w:val="single" w:sz="4" w:space="0" w:color="auto"/>
                                <w:right w:val="nil"/>
                              </w:tcBorders>
                            </w:tcPr>
                            <w:p w14:paraId="088D5A13"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ater type</w:t>
                              </w:r>
                            </w:p>
                          </w:tc>
                          <w:tc>
                            <w:tcPr>
                              <w:tcW w:w="850" w:type="dxa"/>
                              <w:tcBorders>
                                <w:top w:val="single" w:sz="4" w:space="0" w:color="auto"/>
                                <w:left w:val="nil"/>
                                <w:bottom w:val="single" w:sz="4" w:space="0" w:color="auto"/>
                                <w:right w:val="nil"/>
                              </w:tcBorders>
                            </w:tcPr>
                            <w:p w14:paraId="31C539BC"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Productivity (L  m-</w:t>
                              </w:r>
                              <w:r w:rsidRPr="008C2B43">
                                <w:rPr>
                                  <w:rFonts w:ascii="Calibri" w:hAnsi="Calibri" w:cs="Times New Roman"/>
                                  <w:sz w:val="16"/>
                                  <w:szCs w:val="16"/>
                                  <w:vertAlign w:val="superscript"/>
                                </w:rPr>
                                <w:t>2</w:t>
                              </w:r>
                              <w:r w:rsidRPr="008C2B43">
                                <w:rPr>
                                  <w:rFonts w:ascii="Calibri" w:hAnsi="Calibri" w:cs="Times New Roman"/>
                                  <w:sz w:val="16"/>
                                  <w:szCs w:val="16"/>
                                </w:rPr>
                                <w:t xml:space="preserve"> yr</w:t>
                              </w:r>
                              <w:r w:rsidRPr="008C2B43">
                                <w:rPr>
                                  <w:rFonts w:ascii="Calibri" w:hAnsi="Calibri" w:cs="Times New Roman"/>
                                  <w:sz w:val="16"/>
                                  <w:szCs w:val="16"/>
                                  <w:vertAlign w:val="superscript"/>
                                </w:rPr>
                                <w:t>-1</w:t>
                              </w:r>
                              <w:r w:rsidRPr="008C2B43">
                                <w:rPr>
                                  <w:rFonts w:ascii="Calibri" w:hAnsi="Calibri" w:cs="Times New Roman"/>
                                  <w:sz w:val="16"/>
                                  <w:szCs w:val="16"/>
                                </w:rPr>
                                <w:t>)</w:t>
                              </w:r>
                            </w:p>
                            <w:p w14:paraId="7644A8ED" w14:textId="77777777" w:rsidR="003B14DC" w:rsidRPr="008C2B43" w:rsidRDefault="003B14DC" w:rsidP="005B3C0C">
                              <w:pPr>
                                <w:spacing w:after="0" w:line="240" w:lineRule="auto"/>
                                <w:jc w:val="left"/>
                                <w:rPr>
                                  <w:rFonts w:ascii="Calibri" w:hAnsi="Calibri" w:cs="Times New Roman"/>
                                  <w:sz w:val="16"/>
                                  <w:szCs w:val="16"/>
                                </w:rPr>
                              </w:pPr>
                            </w:p>
                          </w:tc>
                          <w:tc>
                            <w:tcPr>
                              <w:tcW w:w="851" w:type="dxa"/>
                              <w:tcBorders>
                                <w:top w:val="single" w:sz="4" w:space="0" w:color="auto"/>
                                <w:left w:val="nil"/>
                                <w:bottom w:val="single" w:sz="4" w:space="0" w:color="auto"/>
                                <w:right w:val="nil"/>
                              </w:tcBorders>
                            </w:tcPr>
                            <w:p w14:paraId="43117ED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Evaporation</w:t>
                              </w:r>
                            </w:p>
                            <w:p w14:paraId="113ACF0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cm/d)</w:t>
                              </w:r>
                            </w:p>
                          </w:tc>
                          <w:tc>
                            <w:tcPr>
                              <w:tcW w:w="709" w:type="dxa"/>
                              <w:tcBorders>
                                <w:top w:val="single" w:sz="4" w:space="0" w:color="auto"/>
                                <w:left w:val="nil"/>
                                <w:bottom w:val="single" w:sz="4" w:space="0" w:color="auto"/>
                                <w:right w:val="nil"/>
                              </w:tcBorders>
                            </w:tcPr>
                            <w:p w14:paraId="1823F9E3" w14:textId="77777777" w:rsidR="003B14DC" w:rsidRPr="008C2B43" w:rsidRDefault="003B14DC" w:rsidP="005B3C0C">
                              <w:pPr>
                                <w:spacing w:after="0" w:line="240" w:lineRule="auto"/>
                                <w:jc w:val="left"/>
                                <w:rPr>
                                  <w:rFonts w:ascii="Calibri" w:hAnsi="Calibri" w:cs="Times New Roman"/>
                                  <w:sz w:val="16"/>
                                  <w:szCs w:val="16"/>
                                </w:rPr>
                              </w:pPr>
                              <w:r>
                                <w:rPr>
                                  <w:rFonts w:ascii="Calibri" w:hAnsi="Calibri" w:cs="Times New Roman"/>
                                  <w:sz w:val="16"/>
                                  <w:szCs w:val="16"/>
                                </w:rPr>
                                <w:t xml:space="preserve">Water </w:t>
                              </w:r>
                              <w:r w:rsidRPr="008C2B43">
                                <w:rPr>
                                  <w:rFonts w:ascii="Calibri" w:hAnsi="Calibri" w:cs="Times New Roman"/>
                                  <w:sz w:val="16"/>
                                  <w:szCs w:val="16"/>
                                </w:rPr>
                                <w:t>Recycling (%)</w:t>
                              </w:r>
                            </w:p>
                          </w:tc>
                          <w:tc>
                            <w:tcPr>
                              <w:tcW w:w="141" w:type="dxa"/>
                              <w:tcBorders>
                                <w:top w:val="single" w:sz="4" w:space="0" w:color="auto"/>
                                <w:left w:val="nil"/>
                                <w:bottom w:val="single" w:sz="4" w:space="0" w:color="auto"/>
                                <w:right w:val="nil"/>
                              </w:tcBorders>
                            </w:tcPr>
                            <w:p w14:paraId="3736267F" w14:textId="77777777" w:rsidR="003B14DC" w:rsidRPr="008C2B43" w:rsidRDefault="003B14DC" w:rsidP="005B3C0C">
                              <w:pPr>
                                <w:spacing w:after="0" w:line="240" w:lineRule="auto"/>
                                <w:jc w:val="left"/>
                                <w:rPr>
                                  <w:rFonts w:ascii="Calibri" w:hAnsi="Calibri" w:cs="Times New Roman"/>
                                  <w:sz w:val="16"/>
                                  <w:szCs w:val="16"/>
                                </w:rPr>
                              </w:pPr>
                            </w:p>
                          </w:tc>
                          <w:tc>
                            <w:tcPr>
                              <w:tcW w:w="851" w:type="dxa"/>
                              <w:tcBorders>
                                <w:top w:val="single" w:sz="4" w:space="0" w:color="auto"/>
                                <w:left w:val="nil"/>
                                <w:bottom w:val="single" w:sz="4" w:space="0" w:color="auto"/>
                                <w:right w:val="nil"/>
                              </w:tcBorders>
                            </w:tcPr>
                            <w:p w14:paraId="336FB659"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 xml:space="preserve">Cultivation </w:t>
                              </w:r>
                            </w:p>
                            <w:p w14:paraId="5FB3307F"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L)</w:t>
                              </w:r>
                            </w:p>
                          </w:tc>
                          <w:tc>
                            <w:tcPr>
                              <w:tcW w:w="850" w:type="dxa"/>
                              <w:tcBorders>
                                <w:top w:val="single" w:sz="4" w:space="0" w:color="auto"/>
                                <w:left w:val="nil"/>
                                <w:bottom w:val="single" w:sz="4" w:space="0" w:color="auto"/>
                                <w:right w:val="nil"/>
                              </w:tcBorders>
                            </w:tcPr>
                            <w:p w14:paraId="785872DE"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uel Processing  L)</w:t>
                              </w:r>
                            </w:p>
                          </w:tc>
                          <w:tc>
                            <w:tcPr>
                              <w:tcW w:w="851" w:type="dxa"/>
                              <w:tcBorders>
                                <w:top w:val="single" w:sz="4" w:space="0" w:color="auto"/>
                                <w:left w:val="nil"/>
                                <w:bottom w:val="single" w:sz="4" w:space="0" w:color="auto"/>
                                <w:right w:val="nil"/>
                              </w:tcBorders>
                            </w:tcPr>
                            <w:p w14:paraId="743B9CB7"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hAnsi="Calibri" w:cs="Times New Roman"/>
                                  <w:b/>
                                  <w:sz w:val="16"/>
                                  <w:szCs w:val="16"/>
                                </w:rPr>
                                <w:t>Life-cycle water use</w:t>
                              </w:r>
                              <w:r>
                                <w:rPr>
                                  <w:rFonts w:ascii="Calibri" w:hAnsi="Calibri" w:cs="Times New Roman"/>
                                  <w:b/>
                                  <w:sz w:val="16"/>
                                  <w:szCs w:val="16"/>
                                </w:rPr>
                                <w:t xml:space="preserve"> (L)</w:t>
                              </w:r>
                            </w:p>
                          </w:tc>
                        </w:tr>
                        <w:tr w:rsidR="003B14DC" w:rsidRPr="008C2B43" w14:paraId="40B57E00" w14:textId="77777777" w:rsidTr="005B3C0C">
                          <w:trPr>
                            <w:trHeight w:val="129"/>
                            <w:jc w:val="center"/>
                          </w:trPr>
                          <w:tc>
                            <w:tcPr>
                              <w:tcW w:w="762" w:type="dxa"/>
                              <w:tcBorders>
                                <w:top w:val="single" w:sz="4" w:space="0" w:color="auto"/>
                                <w:left w:val="nil"/>
                                <w:bottom w:val="nil"/>
                                <w:right w:val="nil"/>
                              </w:tcBorders>
                            </w:tcPr>
                            <w:p w14:paraId="20E08E7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6" w:type="dxa"/>
                              <w:gridSpan w:val="2"/>
                              <w:tcBorders>
                                <w:top w:val="single" w:sz="4" w:space="0" w:color="auto"/>
                                <w:left w:val="nil"/>
                                <w:bottom w:val="nil"/>
                                <w:right w:val="nil"/>
                              </w:tcBorders>
                            </w:tcPr>
                            <w:p w14:paraId="61C56E8C"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single" w:sz="4" w:space="0" w:color="auto"/>
                                <w:left w:val="nil"/>
                                <w:bottom w:val="nil"/>
                                <w:right w:val="nil"/>
                              </w:tcBorders>
                            </w:tcPr>
                            <w:p w14:paraId="6E2EE778"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single" w:sz="4" w:space="0" w:color="auto"/>
                                <w:left w:val="nil"/>
                                <w:bottom w:val="nil"/>
                                <w:right w:val="nil"/>
                              </w:tcBorders>
                            </w:tcPr>
                            <w:p w14:paraId="1872D50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single" w:sz="4" w:space="0" w:color="auto"/>
                                <w:left w:val="nil"/>
                                <w:bottom w:val="nil"/>
                                <w:right w:val="nil"/>
                              </w:tcBorders>
                            </w:tcPr>
                            <w:p w14:paraId="0863B096"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851" w:type="dxa"/>
                              <w:tcBorders>
                                <w:top w:val="single" w:sz="4" w:space="0" w:color="auto"/>
                                <w:left w:val="nil"/>
                                <w:bottom w:val="nil"/>
                                <w:right w:val="nil"/>
                              </w:tcBorders>
                            </w:tcPr>
                            <w:p w14:paraId="737A16B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single" w:sz="4" w:space="0" w:color="auto"/>
                                <w:left w:val="nil"/>
                                <w:bottom w:val="nil"/>
                                <w:right w:val="nil"/>
                              </w:tcBorders>
                            </w:tcPr>
                            <w:p w14:paraId="2DC5B15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single" w:sz="4" w:space="0" w:color="auto"/>
                                <w:left w:val="nil"/>
                                <w:bottom w:val="nil"/>
                                <w:right w:val="nil"/>
                              </w:tcBorders>
                            </w:tcPr>
                            <w:p w14:paraId="14300D47"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single" w:sz="4" w:space="0" w:color="auto"/>
                                <w:left w:val="nil"/>
                                <w:bottom w:val="nil"/>
                                <w:right w:val="nil"/>
                              </w:tcBorders>
                            </w:tcPr>
                            <w:p w14:paraId="127A0DA6"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single" w:sz="4" w:space="0" w:color="auto"/>
                                <w:left w:val="nil"/>
                                <w:bottom w:val="nil"/>
                                <w:right w:val="nil"/>
                              </w:tcBorders>
                            </w:tcPr>
                            <w:p w14:paraId="6F6A5D4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single" w:sz="4" w:space="0" w:color="auto"/>
                                <w:left w:val="nil"/>
                                <w:bottom w:val="nil"/>
                                <w:right w:val="nil"/>
                              </w:tcBorders>
                            </w:tcPr>
                            <w:p w14:paraId="5E88C9E0" w14:textId="77777777" w:rsidR="003B14DC" w:rsidRPr="008C2B43" w:rsidRDefault="003B14DC" w:rsidP="005B3C0C">
                              <w:pPr>
                                <w:spacing w:after="0" w:line="240" w:lineRule="auto"/>
                                <w:jc w:val="left"/>
                                <w:rPr>
                                  <w:rFonts w:ascii="Calibri" w:eastAsia="Palatino-Roman" w:hAnsi="Calibri" w:cs="Palatino-Roman"/>
                                  <w:sz w:val="6"/>
                                  <w:szCs w:val="6"/>
                                </w:rPr>
                              </w:pPr>
                            </w:p>
                          </w:tc>
                        </w:tr>
                        <w:tr w:rsidR="003B14DC" w:rsidRPr="008C2B43" w14:paraId="6A5511DE" w14:textId="77777777" w:rsidTr="005B3C0C">
                          <w:trPr>
                            <w:trHeight w:val="493"/>
                            <w:jc w:val="center"/>
                          </w:trPr>
                          <w:tc>
                            <w:tcPr>
                              <w:tcW w:w="762" w:type="dxa"/>
                              <w:tcBorders>
                                <w:top w:val="nil"/>
                                <w:left w:val="nil"/>
                                <w:bottom w:val="nil"/>
                                <w:right w:val="nil"/>
                              </w:tcBorders>
                            </w:tcPr>
                            <w:p w14:paraId="0DAFA7DC" w14:textId="77777777" w:rsidR="003B14DC" w:rsidRPr="008C2B43" w:rsidRDefault="003B14DC" w:rsidP="00227AB1">
                              <w:pPr>
                                <w:spacing w:after="0" w:line="240" w:lineRule="auto"/>
                                <w:jc w:val="left"/>
                                <w:rPr>
                                  <w:rFonts w:ascii="Calibri" w:hAnsi="Calibri" w:cs="Times New Roman"/>
                                  <w:b/>
                                  <w:sz w:val="16"/>
                                  <w:szCs w:val="16"/>
                                </w:rPr>
                              </w:pPr>
                              <w:r w:rsidRPr="008C2B43">
                                <w:rPr>
                                  <w:rFonts w:ascii="Calibri" w:hAnsi="Calibri" w:cs="Times New Roman"/>
                                  <w:b/>
                                  <w:sz w:val="16"/>
                                  <w:szCs w:val="16"/>
                                </w:rPr>
                                <w:fldChar w:fldCharType="begin"/>
                              </w:r>
                              <w:r w:rsidRPr="008C2B43">
                                <w:rPr>
                                  <w:rFonts w:ascii="Calibri" w:hAnsi="Calibri" w:cs="Times New Roman"/>
                                  <w:b/>
                                  <w:sz w:val="16"/>
                                  <w:szCs w:val="16"/>
                                </w:rPr>
                                <w:instrText xml:space="preserve"> ADDIN ZOTERO_ITEM CSL_CITATION {"citationID":"22nagen9ht","properties":{"formattedCitation":"(Batan et al., in press)","plainCitation":"(Batan et al., in press)"},"citationItems":[{"id":1657,"uris":["http://zotero.org/users/1204444/items/GZXJUE89"],"uri":["http://zotero.org/users/1204444/items/GZXJUE89"],"itemData":{"id":1657,"type":"article-journal","title":"Analysis of water footprint of a photobioreactor microalgae biofuel production system from blue, green and lifecycle perspectives","container-title":"Algal Research","source":"ScienceDirect","abstract":"Abstract \r\nMicroalgae are currently being investigated as a feedstock for the commercial production of transportation fuels, due to their potential scalability and sustainability advantages over conventional feedstocks. The water consumption of microalgae has been postulated to be a resource barrier for large-scale production. This study presents an assessment of the water footprint (WF) of a closed photobioreactor-based biofuel production system, where microalgae cultivation is simulated with geographical and temporal resolution. The assessment focuses on the WF as modeled for four different fuel conversion pathways, and in 10 continental US locations corresponding to high productivity yields. The WF is comprehensively assessed using a hybrid approach which combines process and economic input–output lifecycle analysis method, using three metrics: blue, green and lifecycle WF. Results show that the blue WF of microalgae biofuels varies between 23 and 85 m3 · GJ− 1 depending on process and geographic location. The green WF shows that microalgae cultivation may reduce the required local water withdrawals. Water credits from the co-products vary with allocation methods and end uses, from credits of less than 4 m3 · GJ− 1 up to credits of 334 m3 · GJ− 1. Results for the net lifecycle WF with coproduct credits vary between 80 and − 291 m3 · GJ− 1. Discussion focuses on the sensitivity of microalgae biofuel WF and highlights potential local and national strain of water resources relative to other fuels and biofuels.","URL":"http://www.sciencedirect.com/science/article/pii/S2211926413000441","DOI":"10.1016/j.algal.2013.02.003","ISSN":"2211-9264","journalAbbreviation":"Algal Research","author":[{"family":"Batan","given":"Liaw"},{"family":"Quinn","given":"Jason C."},{"family":"Bradley","given":"Thomas H."}],"issued":{"literal":"in press"},"accessed":{"date-parts":[["2013",4,23]]}}}],"schema":"https://github.com/citation-style-language/schema/raw/master/csl-citation.json"} </w:instrText>
                              </w:r>
                              <w:r w:rsidRPr="008C2B43">
                                <w:rPr>
                                  <w:rFonts w:ascii="Calibri" w:hAnsi="Calibri" w:cs="Times New Roman"/>
                                  <w:b/>
                                  <w:sz w:val="16"/>
                                  <w:szCs w:val="16"/>
                                </w:rPr>
                                <w:fldChar w:fldCharType="separate"/>
                              </w:r>
                              <w:r w:rsidRPr="008C2B43">
                                <w:rPr>
                                  <w:rFonts w:ascii="Calibri" w:hAnsi="Calibri" w:cs="Times New Roman"/>
                                  <w:b/>
                                  <w:sz w:val="16"/>
                                </w:rPr>
                                <w:t xml:space="preserve">Batan </w:t>
                              </w:r>
                              <w:r w:rsidRPr="00490409">
                                <w:rPr>
                                  <w:rFonts w:ascii="Calibri" w:hAnsi="Calibri" w:cs="Times New Roman"/>
                                  <w:b/>
                                  <w:i/>
                                  <w:sz w:val="16"/>
                                </w:rPr>
                                <w:t>et al</w:t>
                              </w:r>
                              <w:r w:rsidRPr="008C2B43">
                                <w:rPr>
                                  <w:rFonts w:ascii="Calibri" w:hAnsi="Calibri" w:cs="Times New Roman"/>
                                  <w:b/>
                                  <w:sz w:val="16"/>
                                </w:rPr>
                                <w:t xml:space="preserve">. </w:t>
                              </w:r>
                              <w:r>
                                <w:rPr>
                                  <w:rFonts w:ascii="Calibri" w:hAnsi="Calibri" w:cs="Times New Roman"/>
                                  <w:b/>
                                  <w:sz w:val="16"/>
                                </w:rPr>
                                <w:t>(2013</w:t>
                              </w:r>
                              <w:r w:rsidRPr="008C2B43">
                                <w:rPr>
                                  <w:rFonts w:ascii="Calibri" w:hAnsi="Calibri" w:cs="Times New Roman"/>
                                  <w:b/>
                                  <w:sz w:val="16"/>
                                </w:rPr>
                                <w:t>)</w:t>
                              </w:r>
                              <w:r w:rsidRPr="008C2B43">
                                <w:rPr>
                                  <w:rFonts w:ascii="Calibri" w:hAnsi="Calibri" w:cs="Times New Roman"/>
                                  <w:b/>
                                  <w:sz w:val="16"/>
                                  <w:szCs w:val="16"/>
                                </w:rPr>
                                <w:fldChar w:fldCharType="end"/>
                              </w:r>
                            </w:p>
                          </w:tc>
                          <w:tc>
                            <w:tcPr>
                              <w:tcW w:w="1146" w:type="dxa"/>
                              <w:gridSpan w:val="2"/>
                              <w:tcBorders>
                                <w:top w:val="nil"/>
                                <w:left w:val="nil"/>
                                <w:bottom w:val="nil"/>
                                <w:right w:val="nil"/>
                              </w:tcBorders>
                            </w:tcPr>
                            <w:p w14:paraId="26C75EF1"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High case</w:t>
                              </w:r>
                            </w:p>
                          </w:tc>
                          <w:tc>
                            <w:tcPr>
                              <w:tcW w:w="851" w:type="dxa"/>
                              <w:tcBorders>
                                <w:top w:val="nil"/>
                                <w:left w:val="nil"/>
                                <w:bottom w:val="nil"/>
                                <w:right w:val="nil"/>
                              </w:tcBorders>
                            </w:tcPr>
                            <w:p w14:paraId="499209FC"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PBR with open cooling pond</w:t>
                              </w:r>
                            </w:p>
                          </w:tc>
                          <w:tc>
                            <w:tcPr>
                              <w:tcW w:w="567" w:type="dxa"/>
                              <w:tcBorders>
                                <w:top w:val="nil"/>
                                <w:left w:val="nil"/>
                                <w:bottom w:val="nil"/>
                                <w:right w:val="nil"/>
                              </w:tcBorders>
                            </w:tcPr>
                            <w:p w14:paraId="0295D88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499F52B5"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1.83</w:t>
                              </w:r>
                            </w:p>
                          </w:tc>
                          <w:tc>
                            <w:tcPr>
                              <w:tcW w:w="851" w:type="dxa"/>
                              <w:tcBorders>
                                <w:top w:val="nil"/>
                                <w:left w:val="nil"/>
                                <w:bottom w:val="nil"/>
                                <w:right w:val="nil"/>
                              </w:tcBorders>
                            </w:tcPr>
                            <w:p w14:paraId="0034CA0B"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0.8</w:t>
                              </w:r>
                            </w:p>
                          </w:tc>
                          <w:tc>
                            <w:tcPr>
                              <w:tcW w:w="709" w:type="dxa"/>
                              <w:tcBorders>
                                <w:top w:val="nil"/>
                                <w:left w:val="nil"/>
                                <w:bottom w:val="nil"/>
                                <w:right w:val="nil"/>
                              </w:tcBorders>
                            </w:tcPr>
                            <w:p w14:paraId="0437BBC7"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100</w:t>
                              </w:r>
                            </w:p>
                          </w:tc>
                          <w:tc>
                            <w:tcPr>
                              <w:tcW w:w="141" w:type="dxa"/>
                              <w:tcBorders>
                                <w:top w:val="nil"/>
                                <w:left w:val="nil"/>
                                <w:bottom w:val="nil"/>
                                <w:right w:val="nil"/>
                              </w:tcBorders>
                            </w:tcPr>
                            <w:p w14:paraId="692B621C" w14:textId="77777777" w:rsidR="003B14DC" w:rsidRPr="008C2B43" w:rsidRDefault="003B14DC" w:rsidP="005B3C0C">
                              <w:pPr>
                                <w:spacing w:after="0" w:line="240" w:lineRule="auto"/>
                                <w:jc w:val="left"/>
                                <w:rPr>
                                  <w:rFonts w:ascii="Calibri" w:hAnsi="Calibri" w:cs="Times New Roman"/>
                                  <w:sz w:val="16"/>
                                  <w:szCs w:val="16"/>
                                </w:rPr>
                              </w:pPr>
                            </w:p>
                          </w:tc>
                          <w:tc>
                            <w:tcPr>
                              <w:tcW w:w="851" w:type="dxa"/>
                              <w:tcBorders>
                                <w:top w:val="nil"/>
                                <w:left w:val="nil"/>
                                <w:bottom w:val="nil"/>
                                <w:right w:val="nil"/>
                              </w:tcBorders>
                            </w:tcPr>
                            <w:p w14:paraId="405FC9D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t>
                              </w:r>
                            </w:p>
                          </w:tc>
                          <w:tc>
                            <w:tcPr>
                              <w:tcW w:w="850" w:type="dxa"/>
                              <w:tcBorders>
                                <w:top w:val="nil"/>
                                <w:left w:val="nil"/>
                                <w:bottom w:val="nil"/>
                                <w:right w:val="nil"/>
                              </w:tcBorders>
                            </w:tcPr>
                            <w:p w14:paraId="35CE0B0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t>
                              </w:r>
                            </w:p>
                          </w:tc>
                          <w:tc>
                            <w:tcPr>
                              <w:tcW w:w="851" w:type="dxa"/>
                              <w:tcBorders>
                                <w:top w:val="nil"/>
                                <w:left w:val="nil"/>
                                <w:bottom w:val="nil"/>
                                <w:right w:val="nil"/>
                              </w:tcBorders>
                            </w:tcPr>
                            <w:p w14:paraId="3C88E20E"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hAnsi="Calibri" w:cs="Times New Roman"/>
                                  <w:b/>
                                  <w:sz w:val="16"/>
                                  <w:szCs w:val="16"/>
                                </w:rPr>
                                <w:t>2664</w:t>
                              </w:r>
                            </w:p>
                          </w:tc>
                        </w:tr>
                        <w:tr w:rsidR="003B14DC" w:rsidRPr="008C2B43" w14:paraId="540412AA" w14:textId="77777777" w:rsidTr="005B3C0C">
                          <w:trPr>
                            <w:trHeight w:val="85"/>
                            <w:jc w:val="center"/>
                          </w:trPr>
                          <w:tc>
                            <w:tcPr>
                              <w:tcW w:w="762" w:type="dxa"/>
                              <w:tcBorders>
                                <w:top w:val="nil"/>
                                <w:left w:val="nil"/>
                                <w:bottom w:val="nil"/>
                                <w:right w:val="nil"/>
                              </w:tcBorders>
                            </w:tcPr>
                            <w:p w14:paraId="5C9B693C"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5120F8BD"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8F3519C"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298EBD8B"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640A3850"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71F4574"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05B85EAB"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0D146C6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38FCB0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1E6C2E4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3736FFE7"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58055503" w14:textId="77777777" w:rsidTr="005B3C0C">
                          <w:trPr>
                            <w:trHeight w:val="493"/>
                            <w:jc w:val="center"/>
                          </w:trPr>
                          <w:tc>
                            <w:tcPr>
                              <w:tcW w:w="762" w:type="dxa"/>
                              <w:tcBorders>
                                <w:top w:val="nil"/>
                                <w:left w:val="nil"/>
                                <w:bottom w:val="nil"/>
                                <w:right w:val="nil"/>
                              </w:tcBorders>
                            </w:tcPr>
                            <w:p w14:paraId="3B4CE41E"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p>
                          </w:tc>
                          <w:tc>
                            <w:tcPr>
                              <w:tcW w:w="1146" w:type="dxa"/>
                              <w:gridSpan w:val="2"/>
                              <w:tcBorders>
                                <w:top w:val="nil"/>
                                <w:left w:val="nil"/>
                                <w:bottom w:val="nil"/>
                                <w:right w:val="nil"/>
                              </w:tcBorders>
                            </w:tcPr>
                            <w:p w14:paraId="0FD81D01"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Best case with coproduct allocation</w:t>
                              </w:r>
                            </w:p>
                          </w:tc>
                          <w:tc>
                            <w:tcPr>
                              <w:tcW w:w="851" w:type="dxa"/>
                              <w:tcBorders>
                                <w:top w:val="nil"/>
                                <w:left w:val="nil"/>
                                <w:bottom w:val="nil"/>
                                <w:right w:val="nil"/>
                              </w:tcBorders>
                            </w:tcPr>
                            <w:p w14:paraId="70DD7B7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PBR with  open cooling pond</w:t>
                              </w:r>
                            </w:p>
                          </w:tc>
                          <w:tc>
                            <w:tcPr>
                              <w:tcW w:w="567" w:type="dxa"/>
                              <w:tcBorders>
                                <w:top w:val="nil"/>
                                <w:left w:val="nil"/>
                                <w:bottom w:val="nil"/>
                                <w:right w:val="nil"/>
                              </w:tcBorders>
                            </w:tcPr>
                            <w:p w14:paraId="7BD7593A"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0F86F8CA"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1.83</w:t>
                              </w:r>
                            </w:p>
                          </w:tc>
                          <w:tc>
                            <w:tcPr>
                              <w:tcW w:w="851" w:type="dxa"/>
                              <w:tcBorders>
                                <w:top w:val="nil"/>
                                <w:left w:val="nil"/>
                                <w:bottom w:val="nil"/>
                                <w:right w:val="nil"/>
                              </w:tcBorders>
                            </w:tcPr>
                            <w:p w14:paraId="48031474"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0.48</w:t>
                              </w:r>
                            </w:p>
                          </w:tc>
                          <w:tc>
                            <w:tcPr>
                              <w:tcW w:w="709" w:type="dxa"/>
                              <w:tcBorders>
                                <w:top w:val="nil"/>
                                <w:left w:val="nil"/>
                                <w:bottom w:val="nil"/>
                                <w:right w:val="nil"/>
                              </w:tcBorders>
                            </w:tcPr>
                            <w:p w14:paraId="39349363"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100</w:t>
                              </w:r>
                            </w:p>
                          </w:tc>
                          <w:tc>
                            <w:tcPr>
                              <w:tcW w:w="141" w:type="dxa"/>
                              <w:tcBorders>
                                <w:top w:val="nil"/>
                                <w:left w:val="nil"/>
                                <w:bottom w:val="nil"/>
                                <w:right w:val="nil"/>
                              </w:tcBorders>
                            </w:tcPr>
                            <w:p w14:paraId="3107105C" w14:textId="77777777" w:rsidR="003B14DC" w:rsidRPr="008C2B43" w:rsidRDefault="003B14DC" w:rsidP="005B3C0C">
                              <w:pPr>
                                <w:spacing w:after="0" w:line="240" w:lineRule="auto"/>
                                <w:jc w:val="left"/>
                                <w:rPr>
                                  <w:rFonts w:ascii="Calibri" w:hAnsi="Calibri" w:cs="Times New Roman"/>
                                  <w:sz w:val="16"/>
                                  <w:szCs w:val="16"/>
                                </w:rPr>
                              </w:pPr>
                            </w:p>
                          </w:tc>
                          <w:tc>
                            <w:tcPr>
                              <w:tcW w:w="851" w:type="dxa"/>
                              <w:tcBorders>
                                <w:top w:val="nil"/>
                                <w:left w:val="nil"/>
                                <w:bottom w:val="nil"/>
                                <w:right w:val="nil"/>
                              </w:tcBorders>
                            </w:tcPr>
                            <w:p w14:paraId="770B79A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t>
                              </w:r>
                            </w:p>
                          </w:tc>
                          <w:tc>
                            <w:tcPr>
                              <w:tcW w:w="850" w:type="dxa"/>
                              <w:tcBorders>
                                <w:top w:val="nil"/>
                                <w:left w:val="nil"/>
                                <w:bottom w:val="nil"/>
                                <w:right w:val="nil"/>
                              </w:tcBorders>
                            </w:tcPr>
                            <w:p w14:paraId="0E45F806"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w:t>
                              </w:r>
                            </w:p>
                          </w:tc>
                          <w:tc>
                            <w:tcPr>
                              <w:tcW w:w="851" w:type="dxa"/>
                              <w:tcBorders>
                                <w:top w:val="nil"/>
                                <w:left w:val="nil"/>
                                <w:bottom w:val="nil"/>
                                <w:right w:val="nil"/>
                              </w:tcBorders>
                            </w:tcPr>
                            <w:p w14:paraId="2D48AC43"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hAnsi="Calibri" w:cs="Times New Roman"/>
                                  <w:b/>
                                  <w:sz w:val="16"/>
                                  <w:szCs w:val="16"/>
                                </w:rPr>
                                <w:t>-9690.3</w:t>
                              </w:r>
                            </w:p>
                          </w:tc>
                        </w:tr>
                        <w:tr w:rsidR="003B14DC" w:rsidRPr="008C2B43" w14:paraId="24C8A84A" w14:textId="77777777" w:rsidTr="005B3C0C">
                          <w:trPr>
                            <w:trHeight w:val="85"/>
                            <w:jc w:val="center"/>
                          </w:trPr>
                          <w:tc>
                            <w:tcPr>
                              <w:tcW w:w="762" w:type="dxa"/>
                              <w:tcBorders>
                                <w:top w:val="nil"/>
                                <w:left w:val="nil"/>
                                <w:bottom w:val="nil"/>
                                <w:right w:val="nil"/>
                              </w:tcBorders>
                            </w:tcPr>
                            <w:p w14:paraId="5F9B49A7"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63656548"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43EB5E49" w14:textId="77777777" w:rsidR="003B14DC" w:rsidRPr="008C2B43" w:rsidRDefault="003B14DC" w:rsidP="005B3C0C">
                              <w:pPr>
                                <w:spacing w:after="0" w:line="240" w:lineRule="auto"/>
                                <w:jc w:val="left"/>
                                <w:rPr>
                                  <w:rFonts w:ascii="Calibri" w:hAnsi="Calibri" w:cs="Times New Roman"/>
                                  <w:sz w:val="6"/>
                                  <w:szCs w:val="6"/>
                                </w:rPr>
                              </w:pPr>
                            </w:p>
                          </w:tc>
                          <w:tc>
                            <w:tcPr>
                              <w:tcW w:w="567" w:type="dxa"/>
                              <w:tcBorders>
                                <w:top w:val="nil"/>
                                <w:left w:val="nil"/>
                                <w:bottom w:val="nil"/>
                                <w:right w:val="nil"/>
                              </w:tcBorders>
                            </w:tcPr>
                            <w:p w14:paraId="378CFC46" w14:textId="77777777" w:rsidR="003B14DC" w:rsidRPr="008C2B43" w:rsidRDefault="003B14DC" w:rsidP="005B3C0C">
                              <w:pPr>
                                <w:spacing w:after="0" w:line="240" w:lineRule="auto"/>
                                <w:jc w:val="left"/>
                                <w:rPr>
                                  <w:rFonts w:ascii="Calibri" w:hAnsi="Calibri" w:cs="Times New Roman"/>
                                  <w:sz w:val="6"/>
                                  <w:szCs w:val="6"/>
                                </w:rPr>
                              </w:pPr>
                            </w:p>
                          </w:tc>
                          <w:tc>
                            <w:tcPr>
                              <w:tcW w:w="850" w:type="dxa"/>
                              <w:tcBorders>
                                <w:top w:val="nil"/>
                                <w:left w:val="nil"/>
                                <w:bottom w:val="nil"/>
                                <w:right w:val="nil"/>
                              </w:tcBorders>
                            </w:tcPr>
                            <w:p w14:paraId="36B6D688" w14:textId="77777777" w:rsidR="003B14DC" w:rsidRPr="008C2B43" w:rsidRDefault="003B14DC" w:rsidP="005B3C0C">
                              <w:pPr>
                                <w:autoSpaceDE w:val="0"/>
                                <w:autoSpaceDN w:val="0"/>
                                <w:adjustRightInd w:val="0"/>
                                <w:spacing w:after="0" w:line="240" w:lineRule="auto"/>
                                <w:jc w:val="left"/>
                                <w:rPr>
                                  <w:rFonts w:ascii="Calibri" w:hAnsi="Calibri" w:cs="Times New Roman"/>
                                  <w:sz w:val="6"/>
                                  <w:szCs w:val="6"/>
                                </w:rPr>
                              </w:pPr>
                            </w:p>
                          </w:tc>
                          <w:tc>
                            <w:tcPr>
                              <w:tcW w:w="851" w:type="dxa"/>
                              <w:tcBorders>
                                <w:top w:val="nil"/>
                                <w:left w:val="nil"/>
                                <w:bottom w:val="nil"/>
                                <w:right w:val="nil"/>
                              </w:tcBorders>
                            </w:tcPr>
                            <w:p w14:paraId="1F50F5BA"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7FEF9DA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267F517B"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D65987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3D965988"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4BF583A8"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09FEF041" w14:textId="77777777" w:rsidTr="005B3C0C">
                          <w:trPr>
                            <w:trHeight w:val="493"/>
                            <w:jc w:val="center"/>
                          </w:trPr>
                          <w:tc>
                            <w:tcPr>
                              <w:tcW w:w="762" w:type="dxa"/>
                              <w:tcBorders>
                                <w:top w:val="nil"/>
                                <w:left w:val="nil"/>
                                <w:bottom w:val="nil"/>
                                <w:right w:val="nil"/>
                              </w:tcBorders>
                            </w:tcPr>
                            <w:p w14:paraId="40ECD3B5"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fldChar w:fldCharType="begin"/>
                              </w:r>
                              <w:r w:rsidRPr="008C2B43">
                                <w:rPr>
                                  <w:rFonts w:ascii="Calibri" w:eastAsia="Palatino-Roman" w:hAnsi="Calibri" w:cs="Palatino-Roman"/>
                                  <w:b/>
                                  <w:sz w:val="16"/>
                                  <w:szCs w:val="16"/>
                                </w:rPr>
                                <w:instrText xml:space="preserve"> ADDIN ZOTERO_ITEM CSL_CITATION {"citationID":"t7khca9hu","properties":{"formattedCitation":"(Harto et al., 2010)","plainCitation":"(Harto et al., 2010)"},"citationItems":[{"id":1660,"uris":["http://zotero.org/users/1204444/items/6FSXMZT4"],"uri":["http://zotero.org/users/1204444/items/6FSXMZT4"],"itemData":{"id":1660,"type":"article-journal","title":"Life cycle water use of low-carbon transport fuels","container-title":"Energy Policy","page":"4933-4944","volume":"38","issue":"9","source":"ScienceDirect","abstract":"In society’s quest to mitigate climate change it is important to consider potential trade-offs in climate solutions impacting other environmental issues. This analysis explores the life cycle water consumption of alternative low-carbon energy sources for transportation. Energy sources analyzed include both biofuels used in internal combustion engines and low-carbon electricity generation methods used in conjunction with electric vehicles. Biofuels considered are corn-based ethanol, soybean biodiesel, cellulosic ethanol from switchgrass, and microbial biodiesel. Electricity sources analyzed are coal with carbon sequestration, photovoltaic cells, and solar concentrators. The assessment method used is hybrid life cycle assessment (LCA), which combines materials-based process method and the economic input–output (EIO) method. To compare these technologies on an even footing the life cycle water use to propel a passenger vehicle one mile is estimated. All technologies evaluated showed an increase in water consumption compared to unleaded gasoline when water use from vehicle manufacturing was included. Scale-up calculations showed that mass adoption of electric vehicles and some configurations of algae and switchgrass systems could potentially contribute to the decarbonization of transportation with tolerable increases in overall water consumption. Irrigated crop based biofuels however were found to have significant potential impact on water resources when scaled up to macroscopic production levels.","DOI":"10.1016/j.enpol.2010.03.074","ISSN":"0301-4215","shortTitle":"Special Section on Carbon Emissions and Carbon Management in Cities with Regular Papers","journalAbbreviation":"Energy Policy","author":[{"family":"Harto","given":"Christopher"},{"family":"Meyers","given":"Robert"},{"family":"Williams","given":"Eric"}],"issued":{"date-parts":[["2010",9]]},"accessed":{"date-parts":[["2013",4,23]]}}}],"schema":"https://github.com/citation-style-language/schema/raw/master/csl-citation.json"} </w:instrText>
                              </w:r>
                              <w:r w:rsidRPr="008C2B43">
                                <w:rPr>
                                  <w:rFonts w:ascii="Calibri" w:eastAsia="Palatino-Roman" w:hAnsi="Calibri" w:cs="Palatino-Roman"/>
                                  <w:b/>
                                  <w:sz w:val="16"/>
                                  <w:szCs w:val="16"/>
                                </w:rPr>
                                <w:fldChar w:fldCharType="separate"/>
                              </w:r>
                              <w:r w:rsidRPr="008C2B43">
                                <w:rPr>
                                  <w:rFonts w:ascii="Calibri" w:hAnsi="Calibri" w:cs="Times New Roman"/>
                                  <w:b/>
                                  <w:sz w:val="16"/>
                                </w:rPr>
                                <w:t xml:space="preserve">Harto </w:t>
                              </w:r>
                              <w:r w:rsidRPr="00490409">
                                <w:rPr>
                                  <w:rFonts w:ascii="Calibri" w:hAnsi="Calibri" w:cs="Times New Roman"/>
                                  <w:b/>
                                  <w:i/>
                                  <w:sz w:val="16"/>
                                </w:rPr>
                                <w:t>et al</w:t>
                              </w:r>
                              <w:r w:rsidRPr="008C2B43">
                                <w:rPr>
                                  <w:rFonts w:ascii="Calibri" w:hAnsi="Calibri" w:cs="Times New Roman"/>
                                  <w:b/>
                                  <w:sz w:val="16"/>
                                </w:rPr>
                                <w:t>. (2010)</w:t>
                              </w:r>
                              <w:r w:rsidRPr="008C2B43">
                                <w:rPr>
                                  <w:rFonts w:ascii="Calibri" w:eastAsia="Palatino-Roman" w:hAnsi="Calibri" w:cs="Palatino-Roman"/>
                                  <w:b/>
                                  <w:sz w:val="16"/>
                                  <w:szCs w:val="16"/>
                                </w:rPr>
                                <w:fldChar w:fldCharType="end"/>
                              </w:r>
                            </w:p>
                          </w:tc>
                          <w:tc>
                            <w:tcPr>
                              <w:tcW w:w="1146" w:type="dxa"/>
                              <w:gridSpan w:val="2"/>
                              <w:tcBorders>
                                <w:top w:val="nil"/>
                                <w:left w:val="nil"/>
                                <w:bottom w:val="nil"/>
                                <w:right w:val="nil"/>
                              </w:tcBorders>
                            </w:tcPr>
                            <w:p w14:paraId="5882A2C4"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PBR – High case</w:t>
                              </w:r>
                            </w:p>
                          </w:tc>
                          <w:tc>
                            <w:tcPr>
                              <w:tcW w:w="851" w:type="dxa"/>
                              <w:tcBorders>
                                <w:top w:val="nil"/>
                                <w:left w:val="nil"/>
                                <w:bottom w:val="nil"/>
                                <w:right w:val="nil"/>
                              </w:tcBorders>
                            </w:tcPr>
                            <w:p w14:paraId="26AB1524"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PBR</w:t>
                              </w:r>
                            </w:p>
                          </w:tc>
                          <w:tc>
                            <w:tcPr>
                              <w:tcW w:w="567" w:type="dxa"/>
                              <w:tcBorders>
                                <w:top w:val="nil"/>
                                <w:left w:val="nil"/>
                                <w:bottom w:val="nil"/>
                                <w:right w:val="nil"/>
                              </w:tcBorders>
                            </w:tcPr>
                            <w:p w14:paraId="0C56DB0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FW</w:t>
                              </w:r>
                            </w:p>
                          </w:tc>
                          <w:tc>
                            <w:tcPr>
                              <w:tcW w:w="850" w:type="dxa"/>
                              <w:tcBorders>
                                <w:top w:val="nil"/>
                                <w:left w:val="nil"/>
                                <w:bottom w:val="nil"/>
                                <w:right w:val="nil"/>
                              </w:tcBorders>
                            </w:tcPr>
                            <w:p w14:paraId="7B1E347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5</w:t>
                              </w:r>
                            </w:p>
                          </w:tc>
                          <w:tc>
                            <w:tcPr>
                              <w:tcW w:w="851" w:type="dxa"/>
                              <w:tcBorders>
                                <w:top w:val="nil"/>
                                <w:left w:val="nil"/>
                                <w:bottom w:val="nil"/>
                                <w:right w:val="nil"/>
                              </w:tcBorders>
                            </w:tcPr>
                            <w:p w14:paraId="50CEF87E"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w:t>
                              </w:r>
                            </w:p>
                          </w:tc>
                          <w:tc>
                            <w:tcPr>
                              <w:tcW w:w="709" w:type="dxa"/>
                              <w:tcBorders>
                                <w:top w:val="nil"/>
                                <w:left w:val="nil"/>
                                <w:bottom w:val="nil"/>
                                <w:right w:val="nil"/>
                              </w:tcBorders>
                            </w:tcPr>
                            <w:p w14:paraId="2F1FD60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7361FB91"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10FCD8A6"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w:t>
                              </w:r>
                            </w:p>
                          </w:tc>
                          <w:tc>
                            <w:tcPr>
                              <w:tcW w:w="850" w:type="dxa"/>
                              <w:tcBorders>
                                <w:top w:val="nil"/>
                                <w:left w:val="nil"/>
                                <w:bottom w:val="nil"/>
                                <w:right w:val="nil"/>
                              </w:tcBorders>
                            </w:tcPr>
                            <w:p w14:paraId="4F100C3B"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7</w:t>
                              </w:r>
                            </w:p>
                          </w:tc>
                          <w:tc>
                            <w:tcPr>
                              <w:tcW w:w="851" w:type="dxa"/>
                              <w:tcBorders>
                                <w:top w:val="nil"/>
                                <w:left w:val="nil"/>
                                <w:bottom w:val="nil"/>
                                <w:right w:val="nil"/>
                              </w:tcBorders>
                            </w:tcPr>
                            <w:p w14:paraId="35B2088E"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63</w:t>
                              </w:r>
                            </w:p>
                          </w:tc>
                        </w:tr>
                        <w:tr w:rsidR="003B14DC" w:rsidRPr="008C2B43" w14:paraId="06A8AEED" w14:textId="77777777" w:rsidTr="005B3C0C">
                          <w:trPr>
                            <w:trHeight w:val="103"/>
                            <w:jc w:val="center"/>
                          </w:trPr>
                          <w:tc>
                            <w:tcPr>
                              <w:tcW w:w="762" w:type="dxa"/>
                              <w:tcBorders>
                                <w:top w:val="nil"/>
                                <w:left w:val="nil"/>
                                <w:bottom w:val="nil"/>
                                <w:right w:val="nil"/>
                              </w:tcBorders>
                            </w:tcPr>
                            <w:p w14:paraId="145397BA"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65F07131"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4334E9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4F5B2FB4"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7841EA59"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13C84FFF"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06B1A04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675DEDC6"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1977B10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1FD01DAF"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0E0F93E0"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7502EA8F" w14:textId="77777777" w:rsidTr="005B3C0C">
                          <w:trPr>
                            <w:trHeight w:val="476"/>
                            <w:jc w:val="center"/>
                          </w:trPr>
                          <w:tc>
                            <w:tcPr>
                              <w:tcW w:w="762" w:type="dxa"/>
                              <w:tcBorders>
                                <w:top w:val="nil"/>
                                <w:left w:val="nil"/>
                                <w:bottom w:val="nil"/>
                                <w:right w:val="nil"/>
                              </w:tcBorders>
                            </w:tcPr>
                            <w:p w14:paraId="104B7691"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p>
                          </w:tc>
                          <w:tc>
                            <w:tcPr>
                              <w:tcW w:w="1146" w:type="dxa"/>
                              <w:gridSpan w:val="2"/>
                              <w:tcBorders>
                                <w:top w:val="nil"/>
                                <w:left w:val="nil"/>
                                <w:bottom w:val="nil"/>
                                <w:right w:val="nil"/>
                              </w:tcBorders>
                            </w:tcPr>
                            <w:p w14:paraId="3A10628E"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 - Base Case</w:t>
                              </w:r>
                            </w:p>
                          </w:tc>
                          <w:tc>
                            <w:tcPr>
                              <w:tcW w:w="851" w:type="dxa"/>
                              <w:tcBorders>
                                <w:top w:val="nil"/>
                                <w:left w:val="nil"/>
                                <w:bottom w:val="nil"/>
                                <w:right w:val="nil"/>
                              </w:tcBorders>
                            </w:tcPr>
                            <w:p w14:paraId="21A1BF2C"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552FCFC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FW</w:t>
                              </w:r>
                            </w:p>
                          </w:tc>
                          <w:tc>
                            <w:tcPr>
                              <w:tcW w:w="850" w:type="dxa"/>
                              <w:tcBorders>
                                <w:top w:val="nil"/>
                                <w:left w:val="nil"/>
                                <w:bottom w:val="nil"/>
                                <w:right w:val="nil"/>
                              </w:tcBorders>
                            </w:tcPr>
                            <w:p w14:paraId="2643DCFE"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5</w:t>
                              </w:r>
                            </w:p>
                          </w:tc>
                          <w:tc>
                            <w:tcPr>
                              <w:tcW w:w="851" w:type="dxa"/>
                              <w:tcBorders>
                                <w:top w:val="nil"/>
                                <w:left w:val="nil"/>
                                <w:bottom w:val="nil"/>
                                <w:right w:val="nil"/>
                              </w:tcBorders>
                            </w:tcPr>
                            <w:p w14:paraId="1481B6DF"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25</w:t>
                              </w:r>
                            </w:p>
                          </w:tc>
                          <w:tc>
                            <w:tcPr>
                              <w:tcW w:w="709" w:type="dxa"/>
                              <w:tcBorders>
                                <w:top w:val="nil"/>
                                <w:left w:val="nil"/>
                                <w:bottom w:val="nil"/>
                                <w:right w:val="nil"/>
                              </w:tcBorders>
                            </w:tcPr>
                            <w:p w14:paraId="4F513E2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7AC9963C"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22956D9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65</w:t>
                              </w:r>
                            </w:p>
                          </w:tc>
                          <w:tc>
                            <w:tcPr>
                              <w:tcW w:w="850" w:type="dxa"/>
                              <w:tcBorders>
                                <w:top w:val="nil"/>
                                <w:left w:val="nil"/>
                                <w:bottom w:val="nil"/>
                                <w:right w:val="nil"/>
                              </w:tcBorders>
                            </w:tcPr>
                            <w:p w14:paraId="599AF69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0</w:t>
                              </w:r>
                            </w:p>
                          </w:tc>
                          <w:tc>
                            <w:tcPr>
                              <w:tcW w:w="851" w:type="dxa"/>
                              <w:tcBorders>
                                <w:top w:val="nil"/>
                                <w:left w:val="nil"/>
                                <w:bottom w:val="nil"/>
                                <w:right w:val="nil"/>
                              </w:tcBorders>
                            </w:tcPr>
                            <w:p w14:paraId="28F25DBD"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216</w:t>
                              </w:r>
                            </w:p>
                          </w:tc>
                        </w:tr>
                        <w:tr w:rsidR="003B14DC" w:rsidRPr="008C2B43" w14:paraId="41DB8C67" w14:textId="77777777" w:rsidTr="005B3C0C">
                          <w:trPr>
                            <w:trHeight w:val="103"/>
                            <w:jc w:val="center"/>
                          </w:trPr>
                          <w:tc>
                            <w:tcPr>
                              <w:tcW w:w="762" w:type="dxa"/>
                              <w:tcBorders>
                                <w:top w:val="nil"/>
                                <w:left w:val="nil"/>
                                <w:bottom w:val="nil"/>
                                <w:right w:val="nil"/>
                              </w:tcBorders>
                            </w:tcPr>
                            <w:p w14:paraId="0BED540F"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2ABE6A57"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602497F" w14:textId="77777777" w:rsidR="003B14DC" w:rsidRPr="008C2B43" w:rsidRDefault="003B14DC" w:rsidP="005B3C0C">
                              <w:pPr>
                                <w:spacing w:after="0" w:line="240" w:lineRule="auto"/>
                                <w:jc w:val="left"/>
                                <w:rPr>
                                  <w:rFonts w:ascii="Calibri" w:hAnsi="Calibri" w:cs="Times New Roman"/>
                                  <w:sz w:val="6"/>
                                  <w:szCs w:val="6"/>
                                </w:rPr>
                              </w:pPr>
                            </w:p>
                          </w:tc>
                          <w:tc>
                            <w:tcPr>
                              <w:tcW w:w="567" w:type="dxa"/>
                              <w:tcBorders>
                                <w:top w:val="nil"/>
                                <w:left w:val="nil"/>
                                <w:bottom w:val="nil"/>
                                <w:right w:val="nil"/>
                              </w:tcBorders>
                            </w:tcPr>
                            <w:p w14:paraId="00CA6854" w14:textId="77777777" w:rsidR="003B14DC" w:rsidRPr="008C2B43" w:rsidRDefault="003B14DC" w:rsidP="005B3C0C">
                              <w:pPr>
                                <w:spacing w:after="0" w:line="240" w:lineRule="auto"/>
                                <w:jc w:val="left"/>
                                <w:rPr>
                                  <w:rFonts w:ascii="Calibri" w:hAnsi="Calibri" w:cs="Times New Roman"/>
                                  <w:sz w:val="6"/>
                                  <w:szCs w:val="6"/>
                                </w:rPr>
                              </w:pPr>
                            </w:p>
                          </w:tc>
                          <w:tc>
                            <w:tcPr>
                              <w:tcW w:w="850" w:type="dxa"/>
                              <w:tcBorders>
                                <w:top w:val="nil"/>
                                <w:left w:val="nil"/>
                                <w:bottom w:val="nil"/>
                                <w:right w:val="nil"/>
                              </w:tcBorders>
                            </w:tcPr>
                            <w:p w14:paraId="70111429" w14:textId="77777777" w:rsidR="003B14DC" w:rsidRPr="008C2B43" w:rsidRDefault="003B14DC" w:rsidP="005B3C0C">
                              <w:pPr>
                                <w:autoSpaceDE w:val="0"/>
                                <w:autoSpaceDN w:val="0"/>
                                <w:adjustRightInd w:val="0"/>
                                <w:spacing w:after="0" w:line="240" w:lineRule="auto"/>
                                <w:jc w:val="left"/>
                                <w:rPr>
                                  <w:rFonts w:ascii="Calibri" w:hAnsi="Calibri" w:cs="Times New Roman"/>
                                  <w:sz w:val="6"/>
                                  <w:szCs w:val="6"/>
                                </w:rPr>
                              </w:pPr>
                            </w:p>
                          </w:tc>
                          <w:tc>
                            <w:tcPr>
                              <w:tcW w:w="851" w:type="dxa"/>
                              <w:tcBorders>
                                <w:top w:val="nil"/>
                                <w:left w:val="nil"/>
                                <w:bottom w:val="nil"/>
                                <w:right w:val="nil"/>
                              </w:tcBorders>
                            </w:tcPr>
                            <w:p w14:paraId="5A3F6B3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4E003DBF"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7A4DA764"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101BB3D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11CE48F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31D13498"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39C78E08" w14:textId="77777777" w:rsidTr="005B3C0C">
                          <w:trPr>
                            <w:trHeight w:val="476"/>
                            <w:jc w:val="center"/>
                          </w:trPr>
                          <w:tc>
                            <w:tcPr>
                              <w:tcW w:w="762" w:type="dxa"/>
                              <w:tcBorders>
                                <w:top w:val="nil"/>
                                <w:left w:val="nil"/>
                                <w:bottom w:val="nil"/>
                                <w:right w:val="nil"/>
                              </w:tcBorders>
                            </w:tcPr>
                            <w:p w14:paraId="1EA61573"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p>
                          </w:tc>
                          <w:tc>
                            <w:tcPr>
                              <w:tcW w:w="1146" w:type="dxa"/>
                              <w:gridSpan w:val="2"/>
                              <w:tcBorders>
                                <w:top w:val="nil"/>
                                <w:left w:val="nil"/>
                                <w:bottom w:val="nil"/>
                                <w:right w:val="nil"/>
                              </w:tcBorders>
                            </w:tcPr>
                            <w:p w14:paraId="6491A1EF"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 -High case</w:t>
                              </w:r>
                            </w:p>
                          </w:tc>
                          <w:tc>
                            <w:tcPr>
                              <w:tcW w:w="851" w:type="dxa"/>
                              <w:tcBorders>
                                <w:top w:val="nil"/>
                                <w:left w:val="nil"/>
                                <w:bottom w:val="nil"/>
                                <w:right w:val="nil"/>
                              </w:tcBorders>
                            </w:tcPr>
                            <w:p w14:paraId="41FE40C4"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52076B1B"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01A4C4BA"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2.6</w:t>
                              </w:r>
                            </w:p>
                          </w:tc>
                          <w:tc>
                            <w:tcPr>
                              <w:tcW w:w="851" w:type="dxa"/>
                              <w:tcBorders>
                                <w:top w:val="nil"/>
                                <w:left w:val="nil"/>
                                <w:bottom w:val="nil"/>
                                <w:right w:val="nil"/>
                              </w:tcBorders>
                            </w:tcPr>
                            <w:p w14:paraId="291BC5D9"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42</w:t>
                              </w:r>
                            </w:p>
                          </w:tc>
                          <w:tc>
                            <w:tcPr>
                              <w:tcW w:w="709" w:type="dxa"/>
                              <w:tcBorders>
                                <w:top w:val="nil"/>
                                <w:left w:val="nil"/>
                                <w:bottom w:val="nil"/>
                                <w:right w:val="nil"/>
                              </w:tcBorders>
                            </w:tcPr>
                            <w:p w14:paraId="2981EB1A"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78251E8B"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4311B7BD"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575</w:t>
                              </w:r>
                            </w:p>
                          </w:tc>
                          <w:tc>
                            <w:tcPr>
                              <w:tcW w:w="850" w:type="dxa"/>
                              <w:tcBorders>
                                <w:top w:val="nil"/>
                                <w:left w:val="nil"/>
                                <w:bottom w:val="nil"/>
                                <w:right w:val="nil"/>
                              </w:tcBorders>
                            </w:tcPr>
                            <w:p w14:paraId="19C2ABD9"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80</w:t>
                              </w:r>
                            </w:p>
                          </w:tc>
                          <w:tc>
                            <w:tcPr>
                              <w:tcW w:w="851" w:type="dxa"/>
                              <w:tcBorders>
                                <w:top w:val="nil"/>
                                <w:left w:val="nil"/>
                                <w:bottom w:val="nil"/>
                                <w:right w:val="nil"/>
                              </w:tcBorders>
                            </w:tcPr>
                            <w:p w14:paraId="5C4763AB"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656</w:t>
                              </w:r>
                            </w:p>
                          </w:tc>
                        </w:tr>
                        <w:tr w:rsidR="003B14DC" w:rsidRPr="008C2B43" w14:paraId="27404ECB" w14:textId="77777777" w:rsidTr="005B3C0C">
                          <w:trPr>
                            <w:trHeight w:val="103"/>
                            <w:jc w:val="center"/>
                          </w:trPr>
                          <w:tc>
                            <w:tcPr>
                              <w:tcW w:w="762" w:type="dxa"/>
                              <w:tcBorders>
                                <w:top w:val="nil"/>
                                <w:left w:val="nil"/>
                                <w:bottom w:val="nil"/>
                                <w:right w:val="nil"/>
                              </w:tcBorders>
                            </w:tcPr>
                            <w:p w14:paraId="37A0ACDD"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2A14599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9BE2F1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4020ECB4"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4A259872" w14:textId="77777777" w:rsidR="003B14DC" w:rsidRPr="008C2B43" w:rsidRDefault="003B14DC" w:rsidP="005B3C0C">
                              <w:pPr>
                                <w:autoSpaceDE w:val="0"/>
                                <w:autoSpaceDN w:val="0"/>
                                <w:adjustRightInd w:val="0"/>
                                <w:spacing w:after="0" w:line="240" w:lineRule="auto"/>
                                <w:jc w:val="left"/>
                                <w:rPr>
                                  <w:rFonts w:ascii="Calibri" w:hAnsi="Calibri" w:cs="Times New Roman"/>
                                  <w:sz w:val="6"/>
                                  <w:szCs w:val="6"/>
                                </w:rPr>
                              </w:pPr>
                            </w:p>
                          </w:tc>
                          <w:tc>
                            <w:tcPr>
                              <w:tcW w:w="851" w:type="dxa"/>
                              <w:tcBorders>
                                <w:top w:val="nil"/>
                                <w:left w:val="nil"/>
                                <w:bottom w:val="nil"/>
                                <w:right w:val="nil"/>
                              </w:tcBorders>
                            </w:tcPr>
                            <w:p w14:paraId="1F562C33"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47EA71C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081AA8B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01C67542"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358D081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E7D4801"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1F521229" w14:textId="77777777" w:rsidTr="005B3C0C">
                          <w:trPr>
                            <w:trHeight w:val="493"/>
                            <w:jc w:val="center"/>
                          </w:trPr>
                          <w:tc>
                            <w:tcPr>
                              <w:tcW w:w="762" w:type="dxa"/>
                              <w:tcBorders>
                                <w:top w:val="nil"/>
                                <w:left w:val="nil"/>
                                <w:bottom w:val="nil"/>
                                <w:right w:val="nil"/>
                              </w:tcBorders>
                            </w:tcPr>
                            <w:p w14:paraId="691B821B"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fldChar w:fldCharType="begin"/>
                              </w:r>
                              <w:r w:rsidRPr="008C2B43">
                                <w:rPr>
                                  <w:rFonts w:ascii="Calibri" w:eastAsia="Palatino-Roman" w:hAnsi="Calibri" w:cs="Palatino-Roman"/>
                                  <w:b/>
                                  <w:sz w:val="16"/>
                                  <w:szCs w:val="16"/>
                                </w:rPr>
                                <w:instrText xml:space="preserve"> ADDIN ZOTERO_ITEM CSL_CITATION {"citationID":"GhjXlKDh","properties":{"formattedCitation":"(Wigmosta et al., 2011)","plainCitation":"(Wigmosta et al., 2011)"},"citationItems":[{"id":1672,"uris":["http://zotero.org/users/1204444/items/TCS7ZMCG"],"uri":["http://zotero.org/users/1204444/items/TCS7ZMCG"],"itemData":{"id":1672,"type":"article-journal","title":"National microalgae biofuel production potential and resource demand","container-title":"Water Resources Research","page":"n/a–n/a","volume":"47","issue":"3","source":"Wiley Online Library","abstract":"Microalgae are receiving increased global attention as a potential sustainable “energy crop” for biofuel production. An important step to realizing the potential of algae is quantifying the demands commercial-scale algal biofuel production will place on water and land resources. We present a high-resolution spatiotemporal assessment that brings to bear fundamental questions of where production can occur, how many land and water resources are required, and how much energy is produced. Our study suggests that under current technology, microalgae have the potential to generate 220 × 109 L yr−1 of oil, equivalent to 48% of current U.S. petroleum imports for transportation. However, this level of production requires 5.5% of the land area in the conterminous United States and nearly three times the water currently used for irrigated agriculture, averaging 1421 L water per liter of oil. Optimizing the locations for microalgae production on the basis of water use efficiency can greatly reduce total water demand. For example, focusing on locations along the Gulf Coast, southeastern seaboard, and Great Lakes shows a 75% reduction in consumptive freshwater use to 350 L per liter of oil produced with a 67% reduction in land use. These optimized locations have the potential to generate an oil volume equivalent to 17% of imports for transportation fuels, equal to the Energy Independence and Security Act year 2022 “advanced biofuels” production target and utilizing some 25% of the current irrigation demand. With proper planning, adequate land and water are available to meet a significant portion of the U.S. renewable fuel goals.","DOI":"10.1029/2010WR009966","ISSN":"1944-7973","language":"en","author":[{"family":"Wigmosta","given":"Mark S."},{"family":"Coleman","given":"André M."},{"family":"Skaggs","given":"Richard J."},{"family":"Huesemann","given":"Michael H."},{"family":"Lane","given":"Leonard J."}],"issued":{"date-parts":[["2011"]]},"accessed":{"date-parts":[["2013",4,23]]}}}],"schema":"https://github.com/citation-style-language/schema/raw/master/csl-citation.json"} </w:instrText>
                              </w:r>
                              <w:r w:rsidRPr="008C2B43">
                                <w:rPr>
                                  <w:rFonts w:ascii="Calibri" w:eastAsia="Palatino-Roman" w:hAnsi="Calibri" w:cs="Palatino-Roman"/>
                                  <w:b/>
                                  <w:sz w:val="16"/>
                                  <w:szCs w:val="16"/>
                                </w:rPr>
                                <w:fldChar w:fldCharType="separate"/>
                              </w:r>
                              <w:r w:rsidRPr="008C2B43">
                                <w:rPr>
                                  <w:rFonts w:ascii="Calibri" w:hAnsi="Calibri" w:cs="Times New Roman"/>
                                  <w:b/>
                                  <w:sz w:val="16"/>
                                </w:rPr>
                                <w:t xml:space="preserve">Wigmosta </w:t>
                              </w:r>
                              <w:r w:rsidRPr="00490409">
                                <w:rPr>
                                  <w:rFonts w:ascii="Calibri" w:hAnsi="Calibri" w:cs="Times New Roman"/>
                                  <w:b/>
                                  <w:i/>
                                  <w:sz w:val="16"/>
                                </w:rPr>
                                <w:t>et al</w:t>
                              </w:r>
                              <w:r w:rsidRPr="008C2B43">
                                <w:rPr>
                                  <w:rFonts w:ascii="Calibri" w:hAnsi="Calibri" w:cs="Times New Roman"/>
                                  <w:b/>
                                  <w:sz w:val="16"/>
                                </w:rPr>
                                <w:t>. (2011)</w:t>
                              </w:r>
                              <w:r w:rsidRPr="008C2B43">
                                <w:rPr>
                                  <w:rFonts w:ascii="Calibri" w:eastAsia="Palatino-Roman" w:hAnsi="Calibri" w:cs="Palatino-Roman"/>
                                  <w:b/>
                                  <w:sz w:val="16"/>
                                  <w:szCs w:val="16"/>
                                </w:rPr>
                                <w:fldChar w:fldCharType="end"/>
                              </w:r>
                            </w:p>
                          </w:tc>
                          <w:tc>
                            <w:tcPr>
                              <w:tcW w:w="1146" w:type="dxa"/>
                              <w:gridSpan w:val="2"/>
                              <w:tcBorders>
                                <w:top w:val="nil"/>
                                <w:left w:val="nil"/>
                                <w:bottom w:val="nil"/>
                                <w:right w:val="nil"/>
                              </w:tcBorders>
                            </w:tcPr>
                            <w:p w14:paraId="5F5B4722"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 xml:space="preserve">361 </w:t>
                              </w:r>
                              <w:r w:rsidRPr="008C2B43">
                                <w:rPr>
                                  <w:rFonts w:ascii="Calibri" w:hAnsi="Calibri" w:cs="Times New Roman"/>
                                  <w:sz w:val="16"/>
                                  <w:szCs w:val="16"/>
                                </w:rPr>
                                <w:t xml:space="preserve"> L </w:t>
                              </w:r>
                              <w:r>
                                <w:rPr>
                                  <w:rFonts w:ascii="Calibri" w:hAnsi="Calibri" w:cs="Times New Roman"/>
                                  <w:sz w:val="16"/>
                                  <w:szCs w:val="16"/>
                                </w:rPr>
                                <w:t>yr</w:t>
                              </w:r>
                              <w:r w:rsidRPr="008C2B43">
                                <w:rPr>
                                  <w:rFonts w:ascii="Calibri" w:hAnsi="Calibri" w:cs="Times New Roman"/>
                                  <w:sz w:val="16"/>
                                  <w:szCs w:val="16"/>
                                </w:rPr>
                                <w:t>-</w:t>
                              </w:r>
                              <w:r w:rsidRPr="008C2B43">
                                <w:rPr>
                                  <w:rFonts w:ascii="Calibri" w:hAnsi="Calibri" w:cs="Times New Roman"/>
                                  <w:sz w:val="16"/>
                                  <w:szCs w:val="16"/>
                                  <w:vertAlign w:val="superscript"/>
                                </w:rPr>
                                <w:t>2</w:t>
                              </w:r>
                              <w:r w:rsidRPr="008C2B43">
                                <w:rPr>
                                  <w:rFonts w:ascii="Calibri" w:hAnsi="Calibri" w:cs="Times New Roman"/>
                                  <w:sz w:val="16"/>
                                  <w:szCs w:val="16"/>
                                </w:rPr>
                                <w:t xml:space="preserve"> </w:t>
                              </w:r>
                              <w:r w:rsidRPr="008C2B43">
                                <w:rPr>
                                  <w:rFonts w:ascii="Calibri" w:eastAsia="Palatino-Roman" w:hAnsi="Calibri" w:cs="Palatino-Roman"/>
                                  <w:sz w:val="16"/>
                                  <w:szCs w:val="16"/>
                                </w:rPr>
                                <w:t>production</w:t>
                              </w:r>
                            </w:p>
                          </w:tc>
                          <w:tc>
                            <w:tcPr>
                              <w:tcW w:w="851" w:type="dxa"/>
                              <w:tcBorders>
                                <w:top w:val="nil"/>
                                <w:left w:val="nil"/>
                                <w:bottom w:val="nil"/>
                                <w:right w:val="nil"/>
                              </w:tcBorders>
                            </w:tcPr>
                            <w:p w14:paraId="4BC4D0D2"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588BF097"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0B99A4B4" w14:textId="77777777" w:rsidR="003B14DC" w:rsidRPr="008C2B43" w:rsidRDefault="003B14DC" w:rsidP="005B3C0C">
                              <w:pPr>
                                <w:autoSpaceDE w:val="0"/>
                                <w:autoSpaceDN w:val="0"/>
                                <w:adjustRightInd w:val="0"/>
                                <w:spacing w:after="0" w:line="240" w:lineRule="auto"/>
                                <w:jc w:val="left"/>
                                <w:rPr>
                                  <w:rFonts w:ascii="Calibri" w:hAnsi="Calibri" w:cs="Times New Roman"/>
                                  <w:sz w:val="16"/>
                                  <w:szCs w:val="16"/>
                                </w:rPr>
                              </w:pPr>
                              <w:r w:rsidRPr="008C2B43">
                                <w:rPr>
                                  <w:rFonts w:ascii="Calibri" w:hAnsi="Calibri" w:cs="Times New Roman"/>
                                  <w:sz w:val="16"/>
                                  <w:szCs w:val="16"/>
                                </w:rPr>
                                <w:t>0.46</w:t>
                              </w:r>
                            </w:p>
                          </w:tc>
                          <w:tc>
                            <w:tcPr>
                              <w:tcW w:w="851" w:type="dxa"/>
                              <w:tcBorders>
                                <w:top w:val="nil"/>
                                <w:left w:val="nil"/>
                                <w:bottom w:val="nil"/>
                                <w:right w:val="nil"/>
                              </w:tcBorders>
                            </w:tcPr>
                            <w:p w14:paraId="20504AAF"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06</w:t>
                              </w:r>
                            </w:p>
                          </w:tc>
                          <w:tc>
                            <w:tcPr>
                              <w:tcW w:w="709" w:type="dxa"/>
                              <w:tcBorders>
                                <w:top w:val="nil"/>
                                <w:left w:val="nil"/>
                                <w:bottom w:val="nil"/>
                                <w:right w:val="nil"/>
                              </w:tcBorders>
                            </w:tcPr>
                            <w:p w14:paraId="434DE561"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1E6590DC"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3972FA80"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438</w:t>
                              </w:r>
                            </w:p>
                          </w:tc>
                          <w:tc>
                            <w:tcPr>
                              <w:tcW w:w="850" w:type="dxa"/>
                              <w:tcBorders>
                                <w:top w:val="nil"/>
                                <w:left w:val="nil"/>
                                <w:bottom w:val="nil"/>
                                <w:right w:val="nil"/>
                              </w:tcBorders>
                            </w:tcPr>
                            <w:p w14:paraId="0B00CB48"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N/A</w:t>
                              </w:r>
                            </w:p>
                          </w:tc>
                          <w:tc>
                            <w:tcPr>
                              <w:tcW w:w="851" w:type="dxa"/>
                              <w:tcBorders>
                                <w:top w:val="nil"/>
                                <w:left w:val="nil"/>
                                <w:bottom w:val="nil"/>
                                <w:right w:val="nil"/>
                              </w:tcBorders>
                            </w:tcPr>
                            <w:p w14:paraId="38834746" w14:textId="77777777" w:rsidR="003B14DC" w:rsidRPr="008C2B43" w:rsidRDefault="003B14DC" w:rsidP="005B3C0C">
                              <w:pPr>
                                <w:spacing w:after="0" w:line="240" w:lineRule="auto"/>
                                <w:jc w:val="left"/>
                                <w:rPr>
                                  <w:rFonts w:ascii="Calibri" w:hAnsi="Calibri" w:cs="Times New Roman"/>
                                  <w:b/>
                                  <w:sz w:val="16"/>
                                  <w:szCs w:val="16"/>
                                </w:rPr>
                              </w:pPr>
                              <w:r w:rsidRPr="008C2B43">
                                <w:rPr>
                                  <w:rFonts w:ascii="Calibri" w:eastAsia="Palatino-Roman" w:hAnsi="Calibri" w:cs="Palatino-Roman"/>
                                  <w:b/>
                                  <w:sz w:val="16"/>
                                  <w:szCs w:val="16"/>
                                </w:rPr>
                                <w:t>438</w:t>
                              </w:r>
                            </w:p>
                          </w:tc>
                        </w:tr>
                        <w:tr w:rsidR="003B14DC" w:rsidRPr="008C2B43" w14:paraId="79D69772" w14:textId="77777777" w:rsidTr="005B3C0C">
                          <w:trPr>
                            <w:trHeight w:val="85"/>
                            <w:jc w:val="center"/>
                          </w:trPr>
                          <w:tc>
                            <w:tcPr>
                              <w:tcW w:w="762" w:type="dxa"/>
                              <w:tcBorders>
                                <w:top w:val="nil"/>
                                <w:left w:val="nil"/>
                                <w:bottom w:val="nil"/>
                                <w:right w:val="nil"/>
                              </w:tcBorders>
                            </w:tcPr>
                            <w:p w14:paraId="2A8F7E8C"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5DF6778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355735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10372BB3"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2F942A00"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21C0FC6"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69960D9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3C948B4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29B04E28"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6BB317D1"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0A58B1C"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2362DB5A" w14:textId="77777777" w:rsidTr="005B3C0C">
                          <w:trPr>
                            <w:trHeight w:val="443"/>
                            <w:jc w:val="center"/>
                          </w:trPr>
                          <w:tc>
                            <w:tcPr>
                              <w:tcW w:w="762" w:type="dxa"/>
                              <w:tcBorders>
                                <w:top w:val="nil"/>
                                <w:left w:val="nil"/>
                                <w:bottom w:val="nil"/>
                                <w:right w:val="nil"/>
                              </w:tcBorders>
                            </w:tcPr>
                            <w:p w14:paraId="387CEE4B" w14:textId="77777777" w:rsidR="003B14DC" w:rsidRPr="008C2B43" w:rsidRDefault="003B14DC" w:rsidP="005B3C0C">
                              <w:pPr>
                                <w:autoSpaceDE w:val="0"/>
                                <w:autoSpaceDN w:val="0"/>
                                <w:adjustRightInd w:val="0"/>
                                <w:spacing w:after="0" w:line="240" w:lineRule="auto"/>
                                <w:jc w:val="left"/>
                                <w:rPr>
                                  <w:rFonts w:ascii="Calibri" w:hAnsi="Calibri" w:cs="Times New Roman"/>
                                  <w:b/>
                                  <w:sz w:val="16"/>
                                  <w:szCs w:val="16"/>
                                </w:rPr>
                              </w:pPr>
                            </w:p>
                          </w:tc>
                          <w:tc>
                            <w:tcPr>
                              <w:tcW w:w="1146" w:type="dxa"/>
                              <w:gridSpan w:val="2"/>
                              <w:tcBorders>
                                <w:top w:val="nil"/>
                                <w:left w:val="nil"/>
                                <w:bottom w:val="nil"/>
                                <w:right w:val="nil"/>
                              </w:tcBorders>
                            </w:tcPr>
                            <w:p w14:paraId="2BCE9315"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 xml:space="preserve">909 </w:t>
                              </w:r>
                              <w:r w:rsidRPr="008C2B43">
                                <w:rPr>
                                  <w:rFonts w:ascii="Calibri" w:hAnsi="Calibri" w:cs="Times New Roman"/>
                                  <w:sz w:val="16"/>
                                  <w:szCs w:val="16"/>
                                </w:rPr>
                                <w:t xml:space="preserve"> L </w:t>
                              </w:r>
                              <w:r>
                                <w:rPr>
                                  <w:rFonts w:ascii="Calibri" w:hAnsi="Calibri" w:cs="Times New Roman"/>
                                  <w:sz w:val="16"/>
                                  <w:szCs w:val="16"/>
                                </w:rPr>
                                <w:t>yr</w:t>
                              </w:r>
                              <w:r w:rsidRPr="008C2B43">
                                <w:rPr>
                                  <w:rFonts w:ascii="Calibri" w:hAnsi="Calibri" w:cs="Times New Roman"/>
                                  <w:sz w:val="16"/>
                                  <w:szCs w:val="16"/>
                                </w:rPr>
                                <w:t>-</w:t>
                              </w:r>
                              <w:r w:rsidRPr="008C2B43">
                                <w:rPr>
                                  <w:rFonts w:ascii="Calibri" w:hAnsi="Calibri" w:cs="Times New Roman"/>
                                  <w:sz w:val="16"/>
                                  <w:szCs w:val="16"/>
                                  <w:vertAlign w:val="superscript"/>
                                </w:rPr>
                                <w:t>2</w:t>
                              </w:r>
                              <w:r w:rsidRPr="008C2B43">
                                <w:rPr>
                                  <w:rFonts w:ascii="Calibri" w:hAnsi="Calibri" w:cs="Times New Roman"/>
                                  <w:sz w:val="16"/>
                                  <w:szCs w:val="16"/>
                                </w:rPr>
                                <w:t xml:space="preserve"> </w:t>
                              </w:r>
                              <w:r w:rsidRPr="008C2B43">
                                <w:rPr>
                                  <w:rFonts w:ascii="Calibri" w:eastAsia="Palatino-Roman" w:hAnsi="Calibri" w:cs="Palatino-Roman"/>
                                  <w:sz w:val="16"/>
                                  <w:szCs w:val="16"/>
                                </w:rPr>
                                <w:t>production</w:t>
                              </w:r>
                            </w:p>
                          </w:tc>
                          <w:tc>
                            <w:tcPr>
                              <w:tcW w:w="851" w:type="dxa"/>
                              <w:tcBorders>
                                <w:top w:val="nil"/>
                                <w:left w:val="nil"/>
                                <w:bottom w:val="nil"/>
                                <w:right w:val="nil"/>
                              </w:tcBorders>
                            </w:tcPr>
                            <w:p w14:paraId="2EED4C52"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6095A866"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FW</w:t>
                              </w:r>
                            </w:p>
                          </w:tc>
                          <w:tc>
                            <w:tcPr>
                              <w:tcW w:w="850" w:type="dxa"/>
                              <w:tcBorders>
                                <w:top w:val="nil"/>
                                <w:left w:val="nil"/>
                                <w:bottom w:val="nil"/>
                                <w:right w:val="nil"/>
                              </w:tcBorders>
                            </w:tcPr>
                            <w:p w14:paraId="686A3D40"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0.46</w:t>
                              </w:r>
                            </w:p>
                          </w:tc>
                          <w:tc>
                            <w:tcPr>
                              <w:tcW w:w="851" w:type="dxa"/>
                              <w:tcBorders>
                                <w:top w:val="nil"/>
                                <w:left w:val="nil"/>
                                <w:bottom w:val="nil"/>
                                <w:right w:val="nil"/>
                              </w:tcBorders>
                            </w:tcPr>
                            <w:p w14:paraId="4EBCA52E"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0.20</w:t>
                              </w:r>
                            </w:p>
                          </w:tc>
                          <w:tc>
                            <w:tcPr>
                              <w:tcW w:w="709" w:type="dxa"/>
                              <w:tcBorders>
                                <w:top w:val="nil"/>
                                <w:left w:val="nil"/>
                                <w:bottom w:val="nil"/>
                                <w:right w:val="nil"/>
                              </w:tcBorders>
                            </w:tcPr>
                            <w:p w14:paraId="3619A2E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108ABBC1"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3551940F"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613</w:t>
                              </w:r>
                            </w:p>
                          </w:tc>
                          <w:tc>
                            <w:tcPr>
                              <w:tcW w:w="850" w:type="dxa"/>
                              <w:tcBorders>
                                <w:top w:val="nil"/>
                                <w:left w:val="nil"/>
                                <w:bottom w:val="nil"/>
                                <w:right w:val="nil"/>
                              </w:tcBorders>
                            </w:tcPr>
                            <w:p w14:paraId="15A9DF17"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hAnsi="Calibri" w:cs="Times New Roman"/>
                                  <w:sz w:val="16"/>
                                  <w:szCs w:val="16"/>
                                </w:rPr>
                                <w:t>N/A</w:t>
                              </w:r>
                            </w:p>
                          </w:tc>
                          <w:tc>
                            <w:tcPr>
                              <w:tcW w:w="851" w:type="dxa"/>
                              <w:tcBorders>
                                <w:top w:val="nil"/>
                                <w:left w:val="nil"/>
                                <w:bottom w:val="nil"/>
                                <w:right w:val="nil"/>
                              </w:tcBorders>
                            </w:tcPr>
                            <w:p w14:paraId="30E02E74"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1613</w:t>
                              </w:r>
                            </w:p>
                          </w:tc>
                        </w:tr>
                        <w:tr w:rsidR="003B14DC" w:rsidRPr="008C2B43" w14:paraId="7D0F7723" w14:textId="77777777" w:rsidTr="005B3C0C">
                          <w:trPr>
                            <w:trHeight w:val="103"/>
                            <w:jc w:val="center"/>
                          </w:trPr>
                          <w:tc>
                            <w:tcPr>
                              <w:tcW w:w="762" w:type="dxa"/>
                              <w:tcBorders>
                                <w:top w:val="nil"/>
                                <w:left w:val="nil"/>
                                <w:bottom w:val="nil"/>
                                <w:right w:val="nil"/>
                              </w:tcBorders>
                            </w:tcPr>
                            <w:p w14:paraId="2285E2EA"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6"/>
                                  <w:szCs w:val="6"/>
                                </w:rPr>
                              </w:pPr>
                            </w:p>
                          </w:tc>
                          <w:tc>
                            <w:tcPr>
                              <w:tcW w:w="1146" w:type="dxa"/>
                              <w:gridSpan w:val="2"/>
                              <w:tcBorders>
                                <w:top w:val="nil"/>
                                <w:left w:val="nil"/>
                                <w:bottom w:val="nil"/>
                                <w:right w:val="nil"/>
                              </w:tcBorders>
                            </w:tcPr>
                            <w:p w14:paraId="055EEEF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26027045"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4699C82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14A160A2" w14:textId="77777777" w:rsidR="003B14DC" w:rsidRPr="008C2B43" w:rsidRDefault="003B14DC" w:rsidP="005B3C0C">
                              <w:pPr>
                                <w:spacing w:after="0" w:line="240" w:lineRule="auto"/>
                                <w:jc w:val="left"/>
                                <w:rPr>
                                  <w:rFonts w:ascii="Calibri" w:hAnsi="Calibri" w:cs="Times New Roman"/>
                                  <w:sz w:val="6"/>
                                  <w:szCs w:val="6"/>
                                </w:rPr>
                              </w:pPr>
                            </w:p>
                          </w:tc>
                          <w:tc>
                            <w:tcPr>
                              <w:tcW w:w="851" w:type="dxa"/>
                              <w:tcBorders>
                                <w:top w:val="nil"/>
                                <w:left w:val="nil"/>
                                <w:bottom w:val="nil"/>
                                <w:right w:val="nil"/>
                              </w:tcBorders>
                            </w:tcPr>
                            <w:p w14:paraId="0E04EB1D"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6DBC7D37"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731CA455"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2CD94CBD"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2761ABE1"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90B9992"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70123EEF" w14:textId="77777777" w:rsidTr="005B3C0C">
                          <w:trPr>
                            <w:trHeight w:val="476"/>
                            <w:jc w:val="center"/>
                          </w:trPr>
                          <w:tc>
                            <w:tcPr>
                              <w:tcW w:w="762" w:type="dxa"/>
                              <w:tcBorders>
                                <w:top w:val="nil"/>
                                <w:left w:val="nil"/>
                                <w:bottom w:val="nil"/>
                                <w:right w:val="nil"/>
                              </w:tcBorders>
                            </w:tcPr>
                            <w:p w14:paraId="555A78A4"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fldChar w:fldCharType="begin"/>
                              </w:r>
                              <w:r w:rsidRPr="008C2B43">
                                <w:rPr>
                                  <w:rFonts w:ascii="Calibri" w:eastAsia="Palatino-Roman" w:hAnsi="Calibri" w:cs="Palatino-Roman"/>
                                  <w:b/>
                                  <w:sz w:val="16"/>
                                  <w:szCs w:val="16"/>
                                </w:rPr>
                                <w:instrText xml:space="preserve"> ADDIN ZOTERO_ITEM CSL_CITATION {"citationID":"ibdcvsouk","properties":{"formattedCitation":"(Yang et al., 2011)","plainCitation":"(Yang et al., 2011)"},"citationItems":[{"id":1572,"uris":["http://zotero.org/users/1204444/items/IWQEV2F6"],"uri":["http://zotero.org/users/1204444/items/IWQEV2F6"],"itemData":{"id":1572,"type":"article-journal","title":"Life-cycle analysis on biodiesel production from microalgae: Water footprint and nutrients balance","container-title":"Bioresource Technology","page":"159-165","volume":"102","issue":"1","source":"ScienceDirect","abstract":"This research examines the life-cycle water and nutrients usage of microalgae-based biodiesel production. The influence of water types, operation with and without recycling, algal species, geographic distributions are analyzed. The results confirm the competitiveness of microalgae-based biofuels and highlight the necessity of recycling harvested water and using sea/wastewater as water source. To generate 1 kg biodiesel, 3726 kg water, 0.33 kg nitrogen, and 0.71 kg phosphate are required if freshwater used without recycling. Recycling harvest water reduces the water and nutrients usage by 84% and 55%. Using sea/wastewater decreases 90% water requirement and eliminates the need of all the nutrients except phosphate. The variation in microalgae species and geographic distribution are analyzed to reflect microalgae biofuel development in the US. The impacts of current federal and state renewable energy programs are also discussed to suggest suitable microalgae biofuel implementation pathways and identify potential bottlenecks.","DOI":"10.1016/j.biortech.2010.07.017","ISSN":"0960-8524","shortTitle":"Special Issue: Biofuels - II: Algal Biofuels and Microbial Fuel Cells","journalAbbreviation":"Bioresource Technology","author":[{"family":"Yang","given":"Jia"},{"family":"Xu","given":"Ming"},{"family":"Zhang","given":"Xuezhi"},{"family":"Hu","given":"Qiang"},{"family":"Sommerfeld","given":"Milton"},{"family":"Chen","given":"Yongsheng"}],"issued":{"date-parts":[["2011",1]]},"accessed":{"date-parts":[["2013",3,15]]}}}],"schema":"https://github.com/citation-style-language/schema/raw/master/csl-citation.json"} </w:instrText>
                              </w:r>
                              <w:r w:rsidRPr="008C2B43">
                                <w:rPr>
                                  <w:rFonts w:ascii="Calibri" w:eastAsia="Palatino-Roman" w:hAnsi="Calibri" w:cs="Palatino-Roman"/>
                                  <w:b/>
                                  <w:sz w:val="16"/>
                                  <w:szCs w:val="16"/>
                                </w:rPr>
                                <w:fldChar w:fldCharType="separate"/>
                              </w:r>
                              <w:r w:rsidRPr="008C2B43">
                                <w:rPr>
                                  <w:rFonts w:ascii="Calibri" w:hAnsi="Calibri" w:cs="Times New Roman"/>
                                  <w:b/>
                                  <w:sz w:val="16"/>
                                </w:rPr>
                                <w:t xml:space="preserve">Yang </w:t>
                              </w:r>
                              <w:r w:rsidRPr="00490409">
                                <w:rPr>
                                  <w:rFonts w:ascii="Calibri" w:hAnsi="Calibri" w:cs="Times New Roman"/>
                                  <w:b/>
                                  <w:i/>
                                  <w:sz w:val="16"/>
                                </w:rPr>
                                <w:t>et al</w:t>
                              </w:r>
                              <w:r w:rsidRPr="008C2B43">
                                <w:rPr>
                                  <w:rFonts w:ascii="Calibri" w:hAnsi="Calibri" w:cs="Times New Roman"/>
                                  <w:b/>
                                  <w:sz w:val="16"/>
                                </w:rPr>
                                <w:t>., (2011)</w:t>
                              </w:r>
                              <w:r w:rsidRPr="008C2B43">
                                <w:rPr>
                                  <w:rFonts w:ascii="Calibri" w:eastAsia="Palatino-Roman" w:hAnsi="Calibri" w:cs="Palatino-Roman"/>
                                  <w:b/>
                                  <w:sz w:val="16"/>
                                  <w:szCs w:val="16"/>
                                </w:rPr>
                                <w:fldChar w:fldCharType="end"/>
                              </w:r>
                            </w:p>
                          </w:tc>
                          <w:tc>
                            <w:tcPr>
                              <w:tcW w:w="1146" w:type="dxa"/>
                              <w:gridSpan w:val="2"/>
                              <w:tcBorders>
                                <w:top w:val="nil"/>
                                <w:left w:val="nil"/>
                                <w:bottom w:val="nil"/>
                                <w:right w:val="nil"/>
                              </w:tcBorders>
                            </w:tcPr>
                            <w:p w14:paraId="0AD32065"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 harvest recycling</w:t>
                              </w:r>
                            </w:p>
                          </w:tc>
                          <w:tc>
                            <w:tcPr>
                              <w:tcW w:w="851" w:type="dxa"/>
                              <w:tcBorders>
                                <w:top w:val="nil"/>
                                <w:left w:val="nil"/>
                                <w:bottom w:val="nil"/>
                                <w:right w:val="nil"/>
                              </w:tcBorders>
                            </w:tcPr>
                            <w:p w14:paraId="608E7CFC"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555DB586"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FW</w:t>
                              </w:r>
                            </w:p>
                          </w:tc>
                          <w:tc>
                            <w:tcPr>
                              <w:tcW w:w="850" w:type="dxa"/>
                              <w:tcBorders>
                                <w:top w:val="nil"/>
                                <w:left w:val="nil"/>
                                <w:bottom w:val="nil"/>
                                <w:right w:val="nil"/>
                              </w:tcBorders>
                            </w:tcPr>
                            <w:p w14:paraId="0709B7B1"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3.2</w:t>
                              </w:r>
                            </w:p>
                          </w:tc>
                          <w:tc>
                            <w:tcPr>
                              <w:tcW w:w="851" w:type="dxa"/>
                              <w:tcBorders>
                                <w:top w:val="nil"/>
                                <w:left w:val="nil"/>
                                <w:bottom w:val="nil"/>
                                <w:right w:val="nil"/>
                              </w:tcBorders>
                            </w:tcPr>
                            <w:p w14:paraId="1AD8A4E5"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27</w:t>
                              </w:r>
                            </w:p>
                          </w:tc>
                          <w:tc>
                            <w:tcPr>
                              <w:tcW w:w="709" w:type="dxa"/>
                              <w:tcBorders>
                                <w:top w:val="nil"/>
                                <w:left w:val="nil"/>
                                <w:bottom w:val="nil"/>
                                <w:right w:val="nil"/>
                              </w:tcBorders>
                            </w:tcPr>
                            <w:p w14:paraId="043AA363"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00</w:t>
                              </w:r>
                            </w:p>
                          </w:tc>
                          <w:tc>
                            <w:tcPr>
                              <w:tcW w:w="141" w:type="dxa"/>
                              <w:tcBorders>
                                <w:top w:val="nil"/>
                                <w:left w:val="nil"/>
                                <w:bottom w:val="nil"/>
                                <w:right w:val="nil"/>
                              </w:tcBorders>
                            </w:tcPr>
                            <w:p w14:paraId="589AB74C"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4276D080"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450</w:t>
                              </w:r>
                            </w:p>
                          </w:tc>
                          <w:tc>
                            <w:tcPr>
                              <w:tcW w:w="850" w:type="dxa"/>
                              <w:tcBorders>
                                <w:top w:val="nil"/>
                                <w:left w:val="nil"/>
                                <w:bottom w:val="nil"/>
                                <w:right w:val="nil"/>
                              </w:tcBorders>
                            </w:tcPr>
                            <w:p w14:paraId="63299BEF"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40</w:t>
                              </w:r>
                            </w:p>
                          </w:tc>
                          <w:tc>
                            <w:tcPr>
                              <w:tcW w:w="851" w:type="dxa"/>
                              <w:tcBorders>
                                <w:top w:val="nil"/>
                                <w:left w:val="nil"/>
                                <w:bottom w:val="nil"/>
                                <w:right w:val="nil"/>
                              </w:tcBorders>
                            </w:tcPr>
                            <w:p w14:paraId="4E500D12"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590</w:t>
                              </w:r>
                            </w:p>
                          </w:tc>
                        </w:tr>
                        <w:tr w:rsidR="003B14DC" w:rsidRPr="008C2B43" w14:paraId="07281839" w14:textId="77777777" w:rsidTr="005B3C0C">
                          <w:trPr>
                            <w:trHeight w:val="77"/>
                            <w:jc w:val="center"/>
                          </w:trPr>
                          <w:tc>
                            <w:tcPr>
                              <w:tcW w:w="762" w:type="dxa"/>
                              <w:tcBorders>
                                <w:top w:val="nil"/>
                                <w:left w:val="nil"/>
                                <w:bottom w:val="nil"/>
                                <w:right w:val="nil"/>
                              </w:tcBorders>
                            </w:tcPr>
                            <w:p w14:paraId="07053709"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6" w:type="dxa"/>
                              <w:gridSpan w:val="2"/>
                              <w:tcBorders>
                                <w:top w:val="nil"/>
                                <w:left w:val="nil"/>
                                <w:bottom w:val="nil"/>
                                <w:right w:val="nil"/>
                              </w:tcBorders>
                            </w:tcPr>
                            <w:p w14:paraId="6E1D106F"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6C0C6D0E" w14:textId="77777777" w:rsidR="003B14DC" w:rsidRPr="008C2B43" w:rsidRDefault="003B14DC" w:rsidP="005B3C0C">
                              <w:pPr>
                                <w:spacing w:after="0" w:line="240" w:lineRule="auto"/>
                                <w:jc w:val="left"/>
                                <w:rPr>
                                  <w:rFonts w:ascii="Calibri" w:hAnsi="Calibri" w:cs="Times New Roman"/>
                                  <w:sz w:val="6"/>
                                  <w:szCs w:val="6"/>
                                </w:rPr>
                              </w:pPr>
                            </w:p>
                          </w:tc>
                          <w:tc>
                            <w:tcPr>
                              <w:tcW w:w="567" w:type="dxa"/>
                              <w:tcBorders>
                                <w:top w:val="nil"/>
                                <w:left w:val="nil"/>
                                <w:bottom w:val="nil"/>
                                <w:right w:val="nil"/>
                              </w:tcBorders>
                            </w:tcPr>
                            <w:p w14:paraId="33C0A04E" w14:textId="77777777" w:rsidR="003B14DC" w:rsidRPr="008C2B43" w:rsidRDefault="003B14DC" w:rsidP="005B3C0C">
                              <w:pPr>
                                <w:spacing w:after="0" w:line="240" w:lineRule="auto"/>
                                <w:jc w:val="left"/>
                                <w:rPr>
                                  <w:rFonts w:ascii="Calibri" w:hAnsi="Calibri" w:cs="Times New Roman"/>
                                  <w:sz w:val="6"/>
                                  <w:szCs w:val="6"/>
                                </w:rPr>
                              </w:pPr>
                            </w:p>
                          </w:tc>
                          <w:tc>
                            <w:tcPr>
                              <w:tcW w:w="850" w:type="dxa"/>
                              <w:tcBorders>
                                <w:top w:val="nil"/>
                                <w:left w:val="nil"/>
                                <w:bottom w:val="nil"/>
                                <w:right w:val="nil"/>
                              </w:tcBorders>
                            </w:tcPr>
                            <w:p w14:paraId="7FD2B1A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0F6C516"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25F3C06D"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1329CA8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454A4D1E"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4E7D4FB7"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3867F4D3" w14:textId="77777777" w:rsidR="003B14DC" w:rsidRPr="008C2B43" w:rsidRDefault="003B14DC" w:rsidP="005B3C0C">
                              <w:pPr>
                                <w:spacing w:after="0" w:line="240" w:lineRule="auto"/>
                                <w:jc w:val="left"/>
                                <w:rPr>
                                  <w:rFonts w:ascii="Calibri" w:eastAsia="Palatino-Roman" w:hAnsi="Calibri" w:cs="Palatino-Roman"/>
                                  <w:b/>
                                  <w:sz w:val="6"/>
                                  <w:szCs w:val="6"/>
                                </w:rPr>
                              </w:pPr>
                            </w:p>
                          </w:tc>
                        </w:tr>
                        <w:tr w:rsidR="003B14DC" w:rsidRPr="008C2B43" w14:paraId="761B536C" w14:textId="77777777" w:rsidTr="005B3C0C">
                          <w:trPr>
                            <w:trHeight w:val="476"/>
                            <w:jc w:val="center"/>
                          </w:trPr>
                          <w:tc>
                            <w:tcPr>
                              <w:tcW w:w="762" w:type="dxa"/>
                              <w:tcBorders>
                                <w:top w:val="nil"/>
                                <w:left w:val="nil"/>
                                <w:bottom w:val="nil"/>
                                <w:right w:val="nil"/>
                              </w:tcBorders>
                            </w:tcPr>
                            <w:p w14:paraId="283606D2"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p>
                          </w:tc>
                          <w:tc>
                            <w:tcPr>
                              <w:tcW w:w="1146" w:type="dxa"/>
                              <w:gridSpan w:val="2"/>
                              <w:tcBorders>
                                <w:top w:val="nil"/>
                                <w:left w:val="nil"/>
                                <w:bottom w:val="nil"/>
                                <w:right w:val="nil"/>
                              </w:tcBorders>
                            </w:tcPr>
                            <w:p w14:paraId="3BB05E09"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No harvest recycling</w:t>
                              </w:r>
                            </w:p>
                          </w:tc>
                          <w:tc>
                            <w:tcPr>
                              <w:tcW w:w="851" w:type="dxa"/>
                              <w:tcBorders>
                                <w:top w:val="nil"/>
                                <w:left w:val="nil"/>
                                <w:bottom w:val="nil"/>
                                <w:right w:val="nil"/>
                              </w:tcBorders>
                            </w:tcPr>
                            <w:p w14:paraId="78145E80"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Open pond</w:t>
                              </w:r>
                            </w:p>
                          </w:tc>
                          <w:tc>
                            <w:tcPr>
                              <w:tcW w:w="567" w:type="dxa"/>
                              <w:tcBorders>
                                <w:top w:val="nil"/>
                                <w:left w:val="nil"/>
                                <w:bottom w:val="nil"/>
                                <w:right w:val="nil"/>
                              </w:tcBorders>
                            </w:tcPr>
                            <w:p w14:paraId="407A4F88"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FW</w:t>
                              </w:r>
                            </w:p>
                          </w:tc>
                          <w:tc>
                            <w:tcPr>
                              <w:tcW w:w="850" w:type="dxa"/>
                              <w:tcBorders>
                                <w:top w:val="nil"/>
                                <w:left w:val="nil"/>
                                <w:bottom w:val="nil"/>
                                <w:right w:val="nil"/>
                              </w:tcBorders>
                            </w:tcPr>
                            <w:p w14:paraId="2F49F823" w14:textId="77777777" w:rsidR="003B14DC" w:rsidRPr="008C2B43" w:rsidRDefault="003B14DC" w:rsidP="005B3C0C">
                              <w:pPr>
                                <w:spacing w:after="0" w:line="240" w:lineRule="auto"/>
                                <w:jc w:val="left"/>
                                <w:rPr>
                                  <w:rFonts w:ascii="Calibri" w:hAnsi="Calibri" w:cs="Times New Roman"/>
                                  <w:sz w:val="16"/>
                                  <w:szCs w:val="16"/>
                                </w:rPr>
                              </w:pPr>
                              <w:r w:rsidRPr="008C2B43">
                                <w:rPr>
                                  <w:rFonts w:ascii="Calibri" w:hAnsi="Calibri" w:cs="Times New Roman"/>
                                  <w:sz w:val="16"/>
                                  <w:szCs w:val="16"/>
                                </w:rPr>
                                <w:t>3.2</w:t>
                              </w:r>
                            </w:p>
                          </w:tc>
                          <w:tc>
                            <w:tcPr>
                              <w:tcW w:w="851" w:type="dxa"/>
                              <w:tcBorders>
                                <w:top w:val="nil"/>
                                <w:left w:val="nil"/>
                                <w:bottom w:val="nil"/>
                                <w:right w:val="nil"/>
                              </w:tcBorders>
                            </w:tcPr>
                            <w:p w14:paraId="43C1277D"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27</w:t>
                              </w:r>
                            </w:p>
                          </w:tc>
                          <w:tc>
                            <w:tcPr>
                              <w:tcW w:w="709" w:type="dxa"/>
                              <w:tcBorders>
                                <w:top w:val="nil"/>
                                <w:left w:val="nil"/>
                                <w:bottom w:val="nil"/>
                                <w:right w:val="nil"/>
                              </w:tcBorders>
                            </w:tcPr>
                            <w:p w14:paraId="6414B8E8"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0</w:t>
                              </w:r>
                            </w:p>
                          </w:tc>
                          <w:tc>
                            <w:tcPr>
                              <w:tcW w:w="141" w:type="dxa"/>
                              <w:tcBorders>
                                <w:top w:val="nil"/>
                                <w:left w:val="nil"/>
                                <w:bottom w:val="nil"/>
                                <w:right w:val="nil"/>
                              </w:tcBorders>
                            </w:tcPr>
                            <w:p w14:paraId="0A067599" w14:textId="77777777" w:rsidR="003B14DC" w:rsidRPr="008C2B43" w:rsidRDefault="003B14DC" w:rsidP="005B3C0C">
                              <w:pPr>
                                <w:spacing w:after="0" w:line="240" w:lineRule="auto"/>
                                <w:jc w:val="left"/>
                                <w:rPr>
                                  <w:rFonts w:ascii="Calibri" w:eastAsia="Palatino-Roman" w:hAnsi="Calibri" w:cs="Palatino-Roman"/>
                                  <w:sz w:val="16"/>
                                  <w:szCs w:val="16"/>
                                </w:rPr>
                              </w:pPr>
                            </w:p>
                          </w:tc>
                          <w:tc>
                            <w:tcPr>
                              <w:tcW w:w="851" w:type="dxa"/>
                              <w:tcBorders>
                                <w:top w:val="nil"/>
                                <w:left w:val="nil"/>
                                <w:bottom w:val="nil"/>
                                <w:right w:val="nil"/>
                              </w:tcBorders>
                            </w:tcPr>
                            <w:p w14:paraId="34DA35D7"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450</w:t>
                              </w:r>
                            </w:p>
                          </w:tc>
                          <w:tc>
                            <w:tcPr>
                              <w:tcW w:w="850" w:type="dxa"/>
                              <w:tcBorders>
                                <w:top w:val="nil"/>
                                <w:left w:val="nil"/>
                                <w:bottom w:val="nil"/>
                                <w:right w:val="nil"/>
                              </w:tcBorders>
                            </w:tcPr>
                            <w:p w14:paraId="325048FB" w14:textId="77777777" w:rsidR="003B14DC" w:rsidRPr="008C2B43" w:rsidRDefault="003B14DC" w:rsidP="005B3C0C">
                              <w:pPr>
                                <w:spacing w:after="0" w:line="240" w:lineRule="auto"/>
                                <w:jc w:val="left"/>
                                <w:rPr>
                                  <w:rFonts w:ascii="Calibri" w:eastAsia="Palatino-Roman" w:hAnsi="Calibri" w:cs="Palatino-Roman"/>
                                  <w:sz w:val="16"/>
                                  <w:szCs w:val="16"/>
                                </w:rPr>
                              </w:pPr>
                              <w:r w:rsidRPr="008C2B43">
                                <w:rPr>
                                  <w:rFonts w:ascii="Calibri" w:eastAsia="Palatino-Roman" w:hAnsi="Calibri" w:cs="Palatino-Roman"/>
                                  <w:sz w:val="16"/>
                                  <w:szCs w:val="16"/>
                                </w:rPr>
                                <w:t>140</w:t>
                              </w:r>
                            </w:p>
                          </w:tc>
                          <w:tc>
                            <w:tcPr>
                              <w:tcW w:w="851" w:type="dxa"/>
                              <w:tcBorders>
                                <w:top w:val="nil"/>
                                <w:left w:val="nil"/>
                                <w:bottom w:val="nil"/>
                                <w:right w:val="nil"/>
                              </w:tcBorders>
                            </w:tcPr>
                            <w:p w14:paraId="4D0C90C9" w14:textId="77777777" w:rsidR="003B14DC" w:rsidRPr="008C2B43" w:rsidRDefault="003B14DC" w:rsidP="005B3C0C">
                              <w:pPr>
                                <w:spacing w:after="0" w:line="240" w:lineRule="auto"/>
                                <w:jc w:val="left"/>
                                <w:rPr>
                                  <w:rFonts w:ascii="Calibri" w:eastAsia="Palatino-Roman" w:hAnsi="Calibri" w:cs="Palatino-Roman"/>
                                  <w:b/>
                                  <w:sz w:val="16"/>
                                  <w:szCs w:val="16"/>
                                </w:rPr>
                              </w:pPr>
                              <w:r w:rsidRPr="008C2B43">
                                <w:rPr>
                                  <w:rFonts w:ascii="Calibri" w:eastAsia="Palatino-Roman" w:hAnsi="Calibri" w:cs="Palatino-Roman"/>
                                  <w:b/>
                                  <w:sz w:val="16"/>
                                  <w:szCs w:val="16"/>
                                </w:rPr>
                                <w:t>3650</w:t>
                              </w:r>
                            </w:p>
                          </w:tc>
                        </w:tr>
                        <w:tr w:rsidR="003B14DC" w:rsidRPr="008C2B43" w14:paraId="30396B1C" w14:textId="77777777" w:rsidTr="005B3C0C">
                          <w:trPr>
                            <w:trHeight w:val="70"/>
                            <w:jc w:val="center"/>
                          </w:trPr>
                          <w:tc>
                            <w:tcPr>
                              <w:tcW w:w="762" w:type="dxa"/>
                              <w:tcBorders>
                                <w:top w:val="nil"/>
                                <w:left w:val="nil"/>
                                <w:bottom w:val="nil"/>
                                <w:right w:val="nil"/>
                              </w:tcBorders>
                            </w:tcPr>
                            <w:p w14:paraId="115C3F5D"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6" w:type="dxa"/>
                              <w:gridSpan w:val="2"/>
                              <w:tcBorders>
                                <w:top w:val="nil"/>
                                <w:left w:val="nil"/>
                                <w:bottom w:val="nil"/>
                                <w:right w:val="nil"/>
                              </w:tcBorders>
                            </w:tcPr>
                            <w:p w14:paraId="1AF78045"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2400945C"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567" w:type="dxa"/>
                              <w:tcBorders>
                                <w:top w:val="nil"/>
                                <w:left w:val="nil"/>
                                <w:bottom w:val="nil"/>
                                <w:right w:val="nil"/>
                              </w:tcBorders>
                            </w:tcPr>
                            <w:p w14:paraId="4548573A"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034722B1"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B0A92E0" w14:textId="77777777" w:rsidR="003B14DC" w:rsidRPr="008C2B43"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9" w:type="dxa"/>
                              <w:tcBorders>
                                <w:top w:val="nil"/>
                                <w:left w:val="nil"/>
                                <w:bottom w:val="nil"/>
                                <w:right w:val="nil"/>
                              </w:tcBorders>
                            </w:tcPr>
                            <w:p w14:paraId="3FB18C85"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141" w:type="dxa"/>
                              <w:tcBorders>
                                <w:top w:val="nil"/>
                                <w:left w:val="nil"/>
                                <w:bottom w:val="nil"/>
                                <w:right w:val="nil"/>
                              </w:tcBorders>
                            </w:tcPr>
                            <w:p w14:paraId="19689F70"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5DB94C59"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0" w:type="dxa"/>
                              <w:tcBorders>
                                <w:top w:val="nil"/>
                                <w:left w:val="nil"/>
                                <w:bottom w:val="nil"/>
                                <w:right w:val="nil"/>
                              </w:tcBorders>
                            </w:tcPr>
                            <w:p w14:paraId="28B2E92C" w14:textId="77777777" w:rsidR="003B14DC" w:rsidRPr="008C2B43" w:rsidRDefault="003B14DC" w:rsidP="005B3C0C">
                              <w:pPr>
                                <w:spacing w:after="0" w:line="240" w:lineRule="auto"/>
                                <w:jc w:val="left"/>
                                <w:rPr>
                                  <w:rFonts w:ascii="Calibri" w:eastAsia="Palatino-Roman" w:hAnsi="Calibri" w:cs="Palatino-Roman"/>
                                  <w:sz w:val="6"/>
                                  <w:szCs w:val="6"/>
                                </w:rPr>
                              </w:pPr>
                            </w:p>
                          </w:tc>
                          <w:tc>
                            <w:tcPr>
                              <w:tcW w:w="851" w:type="dxa"/>
                              <w:tcBorders>
                                <w:top w:val="nil"/>
                                <w:left w:val="nil"/>
                                <w:bottom w:val="nil"/>
                                <w:right w:val="nil"/>
                              </w:tcBorders>
                            </w:tcPr>
                            <w:p w14:paraId="72A7F39B" w14:textId="77777777" w:rsidR="003B14DC" w:rsidRPr="008C2B43" w:rsidRDefault="003B14DC" w:rsidP="005B3C0C">
                              <w:pPr>
                                <w:spacing w:after="0" w:line="240" w:lineRule="auto"/>
                                <w:jc w:val="left"/>
                                <w:rPr>
                                  <w:rFonts w:ascii="Calibri" w:eastAsia="Palatino-Roman" w:hAnsi="Calibri" w:cs="Palatino-Roman"/>
                                  <w:sz w:val="6"/>
                                  <w:szCs w:val="6"/>
                                </w:rPr>
                              </w:pPr>
                            </w:p>
                          </w:tc>
                        </w:tr>
                        <w:tr w:rsidR="003B14DC" w:rsidRPr="008C2B43" w14:paraId="2EB42663" w14:textId="77777777" w:rsidTr="005B3C0C">
                          <w:trPr>
                            <w:trHeight w:val="476"/>
                            <w:jc w:val="center"/>
                          </w:trPr>
                          <w:tc>
                            <w:tcPr>
                              <w:tcW w:w="762" w:type="dxa"/>
                              <w:tcBorders>
                                <w:top w:val="nil"/>
                                <w:left w:val="nil"/>
                                <w:bottom w:val="nil"/>
                                <w:right w:val="nil"/>
                              </w:tcBorders>
                            </w:tcPr>
                            <w:p w14:paraId="25CED6EF"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nil"/>
                                <w:right w:val="nil"/>
                              </w:tcBorders>
                            </w:tcPr>
                            <w:p w14:paraId="0B18466D"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SW/WW</w:t>
                              </w:r>
                            </w:p>
                            <w:p w14:paraId="3D526E88"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No harvesting</w:t>
                              </w:r>
                            </w:p>
                            <w:p w14:paraId="1E673452"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784EEA41" w14:textId="77777777" w:rsidR="003B14DC" w:rsidRPr="008C2B43" w:rsidRDefault="003B14DC" w:rsidP="005B3C0C">
                              <w:pPr>
                                <w:spacing w:after="0" w:line="240" w:lineRule="auto"/>
                                <w:jc w:val="left"/>
                                <w:rPr>
                                  <w:rFonts w:cs="Times New Roman"/>
                                  <w:sz w:val="16"/>
                                  <w:szCs w:val="16"/>
                                </w:rPr>
                              </w:pPr>
                              <w:r w:rsidRPr="008C2B43">
                                <w:rPr>
                                  <w:rFonts w:eastAsia="Palatino-Roman" w:cs="Palatino-Roman"/>
                                  <w:sz w:val="16"/>
                                  <w:szCs w:val="16"/>
                                </w:rPr>
                                <w:t>Open pond</w:t>
                              </w:r>
                            </w:p>
                          </w:tc>
                          <w:tc>
                            <w:tcPr>
                              <w:tcW w:w="567" w:type="dxa"/>
                              <w:tcBorders>
                                <w:top w:val="nil"/>
                                <w:left w:val="nil"/>
                                <w:bottom w:val="nil"/>
                                <w:right w:val="nil"/>
                              </w:tcBorders>
                            </w:tcPr>
                            <w:p w14:paraId="067DAFD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SW/</w:t>
                              </w:r>
                            </w:p>
                            <w:p w14:paraId="1ED0424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W</w:t>
                              </w:r>
                            </w:p>
                          </w:tc>
                          <w:tc>
                            <w:tcPr>
                              <w:tcW w:w="850" w:type="dxa"/>
                              <w:tcBorders>
                                <w:top w:val="nil"/>
                                <w:left w:val="nil"/>
                                <w:bottom w:val="nil"/>
                                <w:right w:val="nil"/>
                              </w:tcBorders>
                            </w:tcPr>
                            <w:p w14:paraId="368C1A01"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3.2</w:t>
                              </w:r>
                            </w:p>
                          </w:tc>
                          <w:tc>
                            <w:tcPr>
                              <w:tcW w:w="851" w:type="dxa"/>
                              <w:tcBorders>
                                <w:top w:val="nil"/>
                                <w:left w:val="nil"/>
                                <w:bottom w:val="nil"/>
                                <w:right w:val="nil"/>
                              </w:tcBorders>
                            </w:tcPr>
                            <w:p w14:paraId="37CE5B46"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0.27</w:t>
                              </w:r>
                            </w:p>
                          </w:tc>
                          <w:tc>
                            <w:tcPr>
                              <w:tcW w:w="709" w:type="dxa"/>
                              <w:tcBorders>
                                <w:top w:val="nil"/>
                                <w:left w:val="nil"/>
                                <w:bottom w:val="nil"/>
                                <w:right w:val="nil"/>
                              </w:tcBorders>
                            </w:tcPr>
                            <w:p w14:paraId="02906E24"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0</w:t>
                              </w:r>
                            </w:p>
                          </w:tc>
                          <w:tc>
                            <w:tcPr>
                              <w:tcW w:w="141" w:type="dxa"/>
                              <w:tcBorders>
                                <w:top w:val="nil"/>
                                <w:left w:val="nil"/>
                                <w:bottom w:val="nil"/>
                                <w:right w:val="nil"/>
                              </w:tcBorders>
                            </w:tcPr>
                            <w:p w14:paraId="79DE092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6123892"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450</w:t>
                              </w:r>
                            </w:p>
                          </w:tc>
                          <w:tc>
                            <w:tcPr>
                              <w:tcW w:w="850" w:type="dxa"/>
                              <w:tcBorders>
                                <w:top w:val="nil"/>
                                <w:left w:val="nil"/>
                                <w:bottom w:val="nil"/>
                                <w:right w:val="nil"/>
                              </w:tcBorders>
                            </w:tcPr>
                            <w:p w14:paraId="14111F52"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2</w:t>
                              </w:r>
                            </w:p>
                          </w:tc>
                          <w:tc>
                            <w:tcPr>
                              <w:tcW w:w="851" w:type="dxa"/>
                              <w:tcBorders>
                                <w:top w:val="nil"/>
                                <w:left w:val="nil"/>
                                <w:bottom w:val="nil"/>
                                <w:right w:val="nil"/>
                              </w:tcBorders>
                            </w:tcPr>
                            <w:p w14:paraId="6FEB3DF0" w14:textId="77777777" w:rsidR="003B14DC" w:rsidRPr="008C2B43" w:rsidRDefault="003B14DC" w:rsidP="005B3C0C">
                              <w:pPr>
                                <w:spacing w:after="0" w:line="240" w:lineRule="auto"/>
                                <w:jc w:val="left"/>
                                <w:rPr>
                                  <w:rFonts w:cs="Times New Roman"/>
                                  <w:b/>
                                  <w:sz w:val="16"/>
                                  <w:szCs w:val="16"/>
                                </w:rPr>
                              </w:pPr>
                              <w:r w:rsidRPr="008C2B43">
                                <w:rPr>
                                  <w:rFonts w:cs="Times New Roman"/>
                                  <w:b/>
                                  <w:sz w:val="16"/>
                                  <w:szCs w:val="16"/>
                                </w:rPr>
                                <w:t>452</w:t>
                              </w:r>
                            </w:p>
                          </w:tc>
                        </w:tr>
                        <w:tr w:rsidR="003B14DC" w:rsidRPr="008C2B43" w14:paraId="2CE74EAB" w14:textId="77777777" w:rsidTr="005B3C0C">
                          <w:trPr>
                            <w:trHeight w:val="70"/>
                            <w:jc w:val="center"/>
                          </w:trPr>
                          <w:tc>
                            <w:tcPr>
                              <w:tcW w:w="762" w:type="dxa"/>
                              <w:tcBorders>
                                <w:top w:val="nil"/>
                                <w:left w:val="nil"/>
                                <w:bottom w:val="nil"/>
                                <w:right w:val="nil"/>
                              </w:tcBorders>
                            </w:tcPr>
                            <w:p w14:paraId="503163BA"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nil"/>
                                <w:right w:val="nil"/>
                              </w:tcBorders>
                            </w:tcPr>
                            <w:p w14:paraId="11CBC684"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18B77AA" w14:textId="77777777" w:rsidR="003B14DC" w:rsidRPr="008C2B43" w:rsidRDefault="003B14DC" w:rsidP="005B3C0C">
                              <w:pPr>
                                <w:spacing w:after="0" w:line="240" w:lineRule="auto"/>
                                <w:jc w:val="left"/>
                                <w:rPr>
                                  <w:rFonts w:eastAsia="Palatino-Roman" w:cs="Palatino-Roman"/>
                                  <w:sz w:val="16"/>
                                  <w:szCs w:val="16"/>
                                </w:rPr>
                              </w:pPr>
                            </w:p>
                          </w:tc>
                          <w:tc>
                            <w:tcPr>
                              <w:tcW w:w="567" w:type="dxa"/>
                              <w:tcBorders>
                                <w:top w:val="nil"/>
                                <w:left w:val="nil"/>
                                <w:bottom w:val="nil"/>
                                <w:right w:val="nil"/>
                              </w:tcBorders>
                            </w:tcPr>
                            <w:p w14:paraId="6E7A9A0F"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nil"/>
                                <w:right w:val="nil"/>
                              </w:tcBorders>
                            </w:tcPr>
                            <w:p w14:paraId="70752177"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891C159" w14:textId="77777777" w:rsidR="003B14DC" w:rsidRPr="008C2B43" w:rsidRDefault="003B14DC" w:rsidP="005B3C0C">
                              <w:pPr>
                                <w:spacing w:after="0" w:line="240" w:lineRule="auto"/>
                                <w:jc w:val="left"/>
                                <w:rPr>
                                  <w:rFonts w:cs="Times New Roman"/>
                                  <w:sz w:val="16"/>
                                  <w:szCs w:val="16"/>
                                </w:rPr>
                              </w:pPr>
                            </w:p>
                          </w:tc>
                          <w:tc>
                            <w:tcPr>
                              <w:tcW w:w="709" w:type="dxa"/>
                              <w:tcBorders>
                                <w:top w:val="nil"/>
                                <w:left w:val="nil"/>
                                <w:bottom w:val="nil"/>
                                <w:right w:val="nil"/>
                              </w:tcBorders>
                            </w:tcPr>
                            <w:p w14:paraId="6AB35B8E" w14:textId="77777777" w:rsidR="003B14DC" w:rsidRPr="008C2B43" w:rsidRDefault="003B14DC" w:rsidP="005B3C0C">
                              <w:pPr>
                                <w:spacing w:after="0" w:line="240" w:lineRule="auto"/>
                                <w:jc w:val="left"/>
                                <w:rPr>
                                  <w:rFonts w:cs="Times New Roman"/>
                                  <w:sz w:val="16"/>
                                  <w:szCs w:val="16"/>
                                </w:rPr>
                              </w:pPr>
                            </w:p>
                          </w:tc>
                          <w:tc>
                            <w:tcPr>
                              <w:tcW w:w="141" w:type="dxa"/>
                              <w:tcBorders>
                                <w:top w:val="nil"/>
                                <w:left w:val="nil"/>
                                <w:bottom w:val="nil"/>
                                <w:right w:val="nil"/>
                              </w:tcBorders>
                            </w:tcPr>
                            <w:p w14:paraId="7DCC49D2"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21390B6E"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nil"/>
                                <w:right w:val="nil"/>
                              </w:tcBorders>
                            </w:tcPr>
                            <w:p w14:paraId="2478447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34E76A57" w14:textId="77777777" w:rsidR="003B14DC" w:rsidRPr="008C2B43" w:rsidRDefault="003B14DC" w:rsidP="005B3C0C">
                              <w:pPr>
                                <w:spacing w:after="0" w:line="240" w:lineRule="auto"/>
                                <w:jc w:val="left"/>
                                <w:rPr>
                                  <w:rFonts w:cs="Times New Roman"/>
                                  <w:sz w:val="16"/>
                                  <w:szCs w:val="16"/>
                                </w:rPr>
                              </w:pPr>
                            </w:p>
                          </w:tc>
                        </w:tr>
                        <w:tr w:rsidR="003B14DC" w:rsidRPr="008C2B43" w14:paraId="21308F83" w14:textId="77777777" w:rsidTr="005B3C0C">
                          <w:trPr>
                            <w:trHeight w:val="476"/>
                            <w:jc w:val="center"/>
                          </w:trPr>
                          <w:tc>
                            <w:tcPr>
                              <w:tcW w:w="762" w:type="dxa"/>
                              <w:tcBorders>
                                <w:top w:val="nil"/>
                                <w:left w:val="nil"/>
                                <w:bottom w:val="nil"/>
                                <w:right w:val="nil"/>
                              </w:tcBorders>
                            </w:tcPr>
                            <w:p w14:paraId="40C1BF67" w14:textId="77777777" w:rsidR="003B14DC" w:rsidRPr="008C2B43" w:rsidRDefault="003B14DC" w:rsidP="005B3C0C">
                              <w:pPr>
                                <w:spacing w:after="0" w:line="240" w:lineRule="auto"/>
                                <w:jc w:val="left"/>
                                <w:rPr>
                                  <w:rFonts w:cs="Times New Roman"/>
                                  <w:b/>
                                  <w:sz w:val="16"/>
                                  <w:szCs w:val="16"/>
                                </w:rPr>
                              </w:pPr>
                              <w:r w:rsidRPr="008C2B43">
                                <w:rPr>
                                  <w:rFonts w:cs="Times New Roman"/>
                                  <w:b/>
                                  <w:sz w:val="16"/>
                                  <w:szCs w:val="16"/>
                                </w:rPr>
                                <w:fldChar w:fldCharType="begin"/>
                              </w:r>
                              <w:r w:rsidRPr="008C2B43">
                                <w:rPr>
                                  <w:rFonts w:cs="Times New Roman"/>
                                  <w:b/>
                                  <w:sz w:val="16"/>
                                  <w:szCs w:val="16"/>
                                </w:rPr>
                                <w:instrText xml:space="preserve"> ADDIN ZOTERO_ITEM CSL_CITATION {"citationID":"1f6l8ubpat","properties":{"formattedCitation":"(Hunter-Cevera et al., 2012)","plainCitation":"(Hunter-Cevera et al., 2012)"},"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Pr="008C2B43">
                                <w:rPr>
                                  <w:rFonts w:cs="Times New Roman"/>
                                  <w:b/>
                                  <w:sz w:val="16"/>
                                  <w:szCs w:val="16"/>
                                </w:rPr>
                                <w:fldChar w:fldCharType="separate"/>
                              </w:r>
                              <w:r w:rsidRPr="008C2B43">
                                <w:rPr>
                                  <w:rFonts w:cs="Times New Roman"/>
                                  <w:b/>
                                  <w:sz w:val="16"/>
                                  <w:szCs w:val="16"/>
                                </w:rPr>
                                <w:t xml:space="preserve">Hunter-Cevera </w:t>
                              </w:r>
                              <w:r w:rsidRPr="00490409">
                                <w:rPr>
                                  <w:rFonts w:cs="Times New Roman"/>
                                  <w:b/>
                                  <w:i/>
                                  <w:sz w:val="16"/>
                                  <w:szCs w:val="16"/>
                                </w:rPr>
                                <w:t>et al</w:t>
                              </w:r>
                              <w:r w:rsidRPr="008C2B43">
                                <w:rPr>
                                  <w:rFonts w:cs="Times New Roman"/>
                                  <w:b/>
                                  <w:sz w:val="16"/>
                                  <w:szCs w:val="16"/>
                                </w:rPr>
                                <w:t>. (2012)</w:t>
                              </w:r>
                              <w:r w:rsidRPr="008C2B43">
                                <w:rPr>
                                  <w:rFonts w:cs="Times New Roman"/>
                                  <w:b/>
                                  <w:sz w:val="16"/>
                                  <w:szCs w:val="16"/>
                                </w:rPr>
                                <w:fldChar w:fldCharType="end"/>
                              </w:r>
                            </w:p>
                          </w:tc>
                          <w:tc>
                            <w:tcPr>
                              <w:tcW w:w="1146" w:type="dxa"/>
                              <w:gridSpan w:val="2"/>
                              <w:tcBorders>
                                <w:top w:val="nil"/>
                                <w:left w:val="nil"/>
                                <w:bottom w:val="nil"/>
                                <w:right w:val="nil"/>
                              </w:tcBorders>
                            </w:tcPr>
                            <w:p w14:paraId="63D89E9E"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Algenol</w:t>
                              </w:r>
                            </w:p>
                            <w:p w14:paraId="084A0930"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1B4F3E99" w14:textId="77777777" w:rsidR="003B14DC" w:rsidRPr="008C2B43" w:rsidRDefault="003B14DC" w:rsidP="005B3C0C">
                              <w:pPr>
                                <w:spacing w:after="0" w:line="240" w:lineRule="auto"/>
                                <w:jc w:val="left"/>
                                <w:rPr>
                                  <w:rFonts w:eastAsia="Palatino-Roman" w:cs="Palatino-Roman"/>
                                  <w:sz w:val="16"/>
                                  <w:szCs w:val="16"/>
                                </w:rPr>
                              </w:pPr>
                              <w:r w:rsidRPr="008C2B43">
                                <w:rPr>
                                  <w:rFonts w:eastAsia="Palatino-Roman" w:cs="Palatino-Roman"/>
                                  <w:sz w:val="16"/>
                                  <w:szCs w:val="16"/>
                                </w:rPr>
                                <w:t>PBR</w:t>
                              </w:r>
                            </w:p>
                          </w:tc>
                          <w:tc>
                            <w:tcPr>
                              <w:tcW w:w="567" w:type="dxa"/>
                              <w:tcBorders>
                                <w:top w:val="nil"/>
                                <w:left w:val="nil"/>
                                <w:bottom w:val="nil"/>
                                <w:right w:val="nil"/>
                              </w:tcBorders>
                            </w:tcPr>
                            <w:p w14:paraId="4A2123F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SW/</w:t>
                              </w:r>
                            </w:p>
                            <w:p w14:paraId="746E616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FW</w:t>
                              </w:r>
                            </w:p>
                          </w:tc>
                          <w:tc>
                            <w:tcPr>
                              <w:tcW w:w="850" w:type="dxa"/>
                              <w:tcBorders>
                                <w:top w:val="nil"/>
                                <w:left w:val="nil"/>
                                <w:bottom w:val="nil"/>
                                <w:right w:val="nil"/>
                              </w:tcBorders>
                            </w:tcPr>
                            <w:p w14:paraId="499C5522"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nil"/>
                                <w:left w:val="nil"/>
                                <w:bottom w:val="nil"/>
                                <w:right w:val="nil"/>
                              </w:tcBorders>
                            </w:tcPr>
                            <w:p w14:paraId="0D7ADE95"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709" w:type="dxa"/>
                              <w:tcBorders>
                                <w:top w:val="nil"/>
                                <w:left w:val="nil"/>
                                <w:bottom w:val="nil"/>
                                <w:right w:val="nil"/>
                              </w:tcBorders>
                            </w:tcPr>
                            <w:p w14:paraId="3DB9BCD1"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141" w:type="dxa"/>
                              <w:tcBorders>
                                <w:top w:val="nil"/>
                                <w:left w:val="nil"/>
                                <w:bottom w:val="nil"/>
                                <w:right w:val="nil"/>
                              </w:tcBorders>
                            </w:tcPr>
                            <w:p w14:paraId="198D6ABB"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61444260"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0" w:type="dxa"/>
                              <w:tcBorders>
                                <w:top w:val="nil"/>
                                <w:left w:val="nil"/>
                                <w:bottom w:val="nil"/>
                                <w:right w:val="nil"/>
                              </w:tcBorders>
                            </w:tcPr>
                            <w:p w14:paraId="12B350CB"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nil"/>
                                <w:left w:val="nil"/>
                                <w:bottom w:val="nil"/>
                                <w:right w:val="nil"/>
                              </w:tcBorders>
                            </w:tcPr>
                            <w:p w14:paraId="042F2F27" w14:textId="77777777" w:rsidR="003B14DC" w:rsidRPr="008C2B43" w:rsidRDefault="003B14DC" w:rsidP="005B3C0C">
                              <w:pPr>
                                <w:spacing w:after="0" w:line="240" w:lineRule="auto"/>
                                <w:jc w:val="left"/>
                                <w:rPr>
                                  <w:rFonts w:cs="Times New Roman"/>
                                  <w:b/>
                                  <w:sz w:val="16"/>
                                  <w:szCs w:val="16"/>
                                </w:rPr>
                              </w:pPr>
                              <w:r w:rsidRPr="008C2B43">
                                <w:rPr>
                                  <w:rFonts w:cs="Times New Roman"/>
                                  <w:b/>
                                  <w:sz w:val="16"/>
                                  <w:szCs w:val="16"/>
                                </w:rPr>
                                <w:t>3.15</w:t>
                              </w:r>
                            </w:p>
                          </w:tc>
                        </w:tr>
                        <w:tr w:rsidR="003B14DC" w:rsidRPr="008C2B43" w14:paraId="5D512139" w14:textId="77777777" w:rsidTr="005B3C0C">
                          <w:trPr>
                            <w:trHeight w:val="82"/>
                            <w:jc w:val="center"/>
                          </w:trPr>
                          <w:tc>
                            <w:tcPr>
                              <w:tcW w:w="762" w:type="dxa"/>
                              <w:tcBorders>
                                <w:top w:val="nil"/>
                                <w:left w:val="nil"/>
                                <w:bottom w:val="nil"/>
                                <w:right w:val="nil"/>
                              </w:tcBorders>
                            </w:tcPr>
                            <w:p w14:paraId="5EFE4BBC"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nil"/>
                                <w:right w:val="nil"/>
                              </w:tcBorders>
                            </w:tcPr>
                            <w:p w14:paraId="5CAC5F82"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BD8F3DD" w14:textId="77777777" w:rsidR="003B14DC" w:rsidRPr="008C2B43" w:rsidRDefault="003B14DC" w:rsidP="005B3C0C">
                              <w:pPr>
                                <w:spacing w:after="0" w:line="240" w:lineRule="auto"/>
                                <w:jc w:val="left"/>
                                <w:rPr>
                                  <w:rFonts w:eastAsia="Palatino-Roman" w:cs="Palatino-Roman"/>
                                  <w:sz w:val="16"/>
                                  <w:szCs w:val="16"/>
                                </w:rPr>
                              </w:pPr>
                            </w:p>
                          </w:tc>
                          <w:tc>
                            <w:tcPr>
                              <w:tcW w:w="567" w:type="dxa"/>
                              <w:tcBorders>
                                <w:top w:val="nil"/>
                                <w:left w:val="nil"/>
                                <w:bottom w:val="nil"/>
                                <w:right w:val="nil"/>
                              </w:tcBorders>
                            </w:tcPr>
                            <w:p w14:paraId="2D1045DF"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nil"/>
                                <w:right w:val="nil"/>
                              </w:tcBorders>
                            </w:tcPr>
                            <w:p w14:paraId="645534A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33D1F729" w14:textId="77777777" w:rsidR="003B14DC" w:rsidRPr="008C2B43" w:rsidRDefault="003B14DC" w:rsidP="005B3C0C">
                              <w:pPr>
                                <w:spacing w:after="0" w:line="240" w:lineRule="auto"/>
                                <w:jc w:val="left"/>
                                <w:rPr>
                                  <w:rFonts w:cs="Times New Roman"/>
                                  <w:sz w:val="16"/>
                                  <w:szCs w:val="16"/>
                                </w:rPr>
                              </w:pPr>
                            </w:p>
                          </w:tc>
                          <w:tc>
                            <w:tcPr>
                              <w:tcW w:w="709" w:type="dxa"/>
                              <w:tcBorders>
                                <w:top w:val="nil"/>
                                <w:left w:val="nil"/>
                                <w:bottom w:val="nil"/>
                                <w:right w:val="nil"/>
                              </w:tcBorders>
                            </w:tcPr>
                            <w:p w14:paraId="1903A97A" w14:textId="77777777" w:rsidR="003B14DC" w:rsidRPr="008C2B43" w:rsidRDefault="003B14DC" w:rsidP="005B3C0C">
                              <w:pPr>
                                <w:spacing w:after="0" w:line="240" w:lineRule="auto"/>
                                <w:jc w:val="left"/>
                                <w:rPr>
                                  <w:rFonts w:cs="Times New Roman"/>
                                  <w:sz w:val="16"/>
                                  <w:szCs w:val="16"/>
                                </w:rPr>
                              </w:pPr>
                            </w:p>
                          </w:tc>
                          <w:tc>
                            <w:tcPr>
                              <w:tcW w:w="141" w:type="dxa"/>
                              <w:tcBorders>
                                <w:top w:val="nil"/>
                                <w:left w:val="nil"/>
                                <w:bottom w:val="nil"/>
                                <w:right w:val="nil"/>
                              </w:tcBorders>
                            </w:tcPr>
                            <w:p w14:paraId="3C896F0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7F756B35"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nil"/>
                                <w:right w:val="nil"/>
                              </w:tcBorders>
                            </w:tcPr>
                            <w:p w14:paraId="569EC045"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23430630" w14:textId="77777777" w:rsidR="003B14DC" w:rsidRPr="008C2B43" w:rsidRDefault="003B14DC" w:rsidP="005B3C0C">
                              <w:pPr>
                                <w:spacing w:after="0" w:line="240" w:lineRule="auto"/>
                                <w:jc w:val="left"/>
                                <w:rPr>
                                  <w:rFonts w:cs="Times New Roman"/>
                                  <w:b/>
                                  <w:sz w:val="16"/>
                                  <w:szCs w:val="16"/>
                                </w:rPr>
                              </w:pPr>
                            </w:p>
                          </w:tc>
                        </w:tr>
                        <w:tr w:rsidR="003B14DC" w:rsidRPr="008C2B43" w14:paraId="6038B5F9" w14:textId="77777777" w:rsidTr="005B3C0C">
                          <w:trPr>
                            <w:trHeight w:val="476"/>
                            <w:jc w:val="center"/>
                          </w:trPr>
                          <w:tc>
                            <w:tcPr>
                              <w:tcW w:w="762" w:type="dxa"/>
                              <w:tcBorders>
                                <w:top w:val="nil"/>
                                <w:left w:val="nil"/>
                                <w:bottom w:val="nil"/>
                                <w:right w:val="nil"/>
                              </w:tcBorders>
                            </w:tcPr>
                            <w:p w14:paraId="0C7473FB"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nil"/>
                                <w:right w:val="nil"/>
                              </w:tcBorders>
                            </w:tcPr>
                            <w:p w14:paraId="6A9229B7"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Sapphire</w:t>
                              </w:r>
                            </w:p>
                            <w:p w14:paraId="045740E7"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Energy</w:t>
                              </w:r>
                            </w:p>
                          </w:tc>
                          <w:tc>
                            <w:tcPr>
                              <w:tcW w:w="851" w:type="dxa"/>
                              <w:tcBorders>
                                <w:top w:val="nil"/>
                                <w:left w:val="nil"/>
                                <w:bottom w:val="nil"/>
                                <w:right w:val="nil"/>
                              </w:tcBorders>
                            </w:tcPr>
                            <w:p w14:paraId="22619538" w14:textId="77777777" w:rsidR="003B14DC" w:rsidRPr="008C2B43" w:rsidRDefault="003B14DC" w:rsidP="005B3C0C">
                              <w:pPr>
                                <w:spacing w:after="0" w:line="240" w:lineRule="auto"/>
                                <w:jc w:val="left"/>
                                <w:rPr>
                                  <w:rFonts w:eastAsia="Palatino-Roman" w:cs="Palatino-Roman"/>
                                  <w:sz w:val="16"/>
                                  <w:szCs w:val="16"/>
                                </w:rPr>
                              </w:pPr>
                              <w:r w:rsidRPr="008C2B43">
                                <w:rPr>
                                  <w:rFonts w:eastAsia="Palatino-Roman" w:cs="Palatino-Roman"/>
                                  <w:sz w:val="16"/>
                                  <w:szCs w:val="16"/>
                                </w:rPr>
                                <w:t>Open pond</w:t>
                              </w:r>
                            </w:p>
                          </w:tc>
                          <w:tc>
                            <w:tcPr>
                              <w:tcW w:w="567" w:type="dxa"/>
                              <w:tcBorders>
                                <w:top w:val="nil"/>
                                <w:left w:val="nil"/>
                                <w:bottom w:val="nil"/>
                                <w:right w:val="nil"/>
                              </w:tcBorders>
                            </w:tcPr>
                            <w:p w14:paraId="14A63AC5"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FW</w:t>
                              </w:r>
                            </w:p>
                          </w:tc>
                          <w:tc>
                            <w:tcPr>
                              <w:tcW w:w="850" w:type="dxa"/>
                              <w:tcBorders>
                                <w:top w:val="nil"/>
                                <w:left w:val="nil"/>
                                <w:bottom w:val="nil"/>
                                <w:right w:val="nil"/>
                              </w:tcBorders>
                            </w:tcPr>
                            <w:p w14:paraId="48295E99"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nil"/>
                                <w:left w:val="nil"/>
                                <w:bottom w:val="nil"/>
                                <w:right w:val="nil"/>
                              </w:tcBorders>
                            </w:tcPr>
                            <w:p w14:paraId="761EF4E9"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709" w:type="dxa"/>
                              <w:tcBorders>
                                <w:top w:val="nil"/>
                                <w:left w:val="nil"/>
                                <w:bottom w:val="nil"/>
                                <w:right w:val="nil"/>
                              </w:tcBorders>
                            </w:tcPr>
                            <w:p w14:paraId="1CA68CFA"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141" w:type="dxa"/>
                              <w:tcBorders>
                                <w:top w:val="nil"/>
                                <w:left w:val="nil"/>
                                <w:bottom w:val="nil"/>
                                <w:right w:val="nil"/>
                              </w:tcBorders>
                            </w:tcPr>
                            <w:p w14:paraId="3C7B0FE3"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nil"/>
                                <w:right w:val="nil"/>
                              </w:tcBorders>
                            </w:tcPr>
                            <w:p w14:paraId="581D52BA"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0" w:type="dxa"/>
                              <w:tcBorders>
                                <w:top w:val="nil"/>
                                <w:left w:val="nil"/>
                                <w:bottom w:val="nil"/>
                                <w:right w:val="nil"/>
                              </w:tcBorders>
                            </w:tcPr>
                            <w:p w14:paraId="77FB8C8C"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nil"/>
                                <w:left w:val="nil"/>
                                <w:bottom w:val="nil"/>
                                <w:right w:val="nil"/>
                              </w:tcBorders>
                            </w:tcPr>
                            <w:p w14:paraId="084BD50B" w14:textId="77777777" w:rsidR="003B14DC" w:rsidRPr="008C2B43" w:rsidRDefault="003B14DC" w:rsidP="005B3C0C">
                              <w:pPr>
                                <w:spacing w:after="0" w:line="240" w:lineRule="auto"/>
                                <w:jc w:val="left"/>
                                <w:rPr>
                                  <w:rFonts w:cs="Times New Roman"/>
                                  <w:b/>
                                  <w:sz w:val="16"/>
                                  <w:szCs w:val="16"/>
                                </w:rPr>
                              </w:pPr>
                              <w:r w:rsidRPr="008C2B43">
                                <w:rPr>
                                  <w:rFonts w:cs="Times New Roman"/>
                                  <w:b/>
                                  <w:sz w:val="16"/>
                                  <w:szCs w:val="16"/>
                                </w:rPr>
                                <w:t>906</w:t>
                              </w:r>
                            </w:p>
                          </w:tc>
                        </w:tr>
                        <w:tr w:rsidR="003B14DC" w:rsidRPr="008C2B43" w14:paraId="4C4CCD3E" w14:textId="77777777" w:rsidTr="00614385">
                          <w:trPr>
                            <w:trHeight w:val="76"/>
                            <w:jc w:val="center"/>
                          </w:trPr>
                          <w:tc>
                            <w:tcPr>
                              <w:tcW w:w="762" w:type="dxa"/>
                              <w:tcBorders>
                                <w:top w:val="nil"/>
                                <w:left w:val="nil"/>
                                <w:bottom w:val="single" w:sz="4" w:space="0" w:color="auto"/>
                                <w:right w:val="nil"/>
                              </w:tcBorders>
                            </w:tcPr>
                            <w:p w14:paraId="7AAA0D63"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nil"/>
                                <w:left w:val="nil"/>
                                <w:bottom w:val="single" w:sz="4" w:space="0" w:color="auto"/>
                                <w:right w:val="nil"/>
                              </w:tcBorders>
                            </w:tcPr>
                            <w:p w14:paraId="68D07970"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single" w:sz="4" w:space="0" w:color="auto"/>
                                <w:right w:val="nil"/>
                              </w:tcBorders>
                            </w:tcPr>
                            <w:p w14:paraId="20CF9BE0" w14:textId="77777777" w:rsidR="003B14DC" w:rsidRPr="008C2B43" w:rsidRDefault="003B14DC" w:rsidP="005B3C0C">
                              <w:pPr>
                                <w:spacing w:after="0" w:line="240" w:lineRule="auto"/>
                                <w:jc w:val="left"/>
                                <w:rPr>
                                  <w:rFonts w:eastAsia="Palatino-Roman" w:cs="Palatino-Roman"/>
                                  <w:sz w:val="16"/>
                                  <w:szCs w:val="16"/>
                                </w:rPr>
                              </w:pPr>
                            </w:p>
                          </w:tc>
                          <w:tc>
                            <w:tcPr>
                              <w:tcW w:w="567" w:type="dxa"/>
                              <w:tcBorders>
                                <w:top w:val="nil"/>
                                <w:left w:val="nil"/>
                                <w:bottom w:val="single" w:sz="4" w:space="0" w:color="auto"/>
                                <w:right w:val="nil"/>
                              </w:tcBorders>
                            </w:tcPr>
                            <w:p w14:paraId="579BA036"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single" w:sz="4" w:space="0" w:color="auto"/>
                                <w:right w:val="nil"/>
                              </w:tcBorders>
                            </w:tcPr>
                            <w:p w14:paraId="085E2E88"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single" w:sz="4" w:space="0" w:color="auto"/>
                                <w:right w:val="nil"/>
                              </w:tcBorders>
                            </w:tcPr>
                            <w:p w14:paraId="202BD500" w14:textId="77777777" w:rsidR="003B14DC" w:rsidRPr="008C2B43" w:rsidRDefault="003B14DC" w:rsidP="005B3C0C">
                              <w:pPr>
                                <w:spacing w:after="0" w:line="240" w:lineRule="auto"/>
                                <w:jc w:val="left"/>
                                <w:rPr>
                                  <w:rFonts w:cs="Times New Roman"/>
                                  <w:sz w:val="16"/>
                                  <w:szCs w:val="16"/>
                                </w:rPr>
                              </w:pPr>
                            </w:p>
                          </w:tc>
                          <w:tc>
                            <w:tcPr>
                              <w:tcW w:w="709" w:type="dxa"/>
                              <w:tcBorders>
                                <w:top w:val="nil"/>
                                <w:left w:val="nil"/>
                                <w:bottom w:val="single" w:sz="4" w:space="0" w:color="auto"/>
                                <w:right w:val="nil"/>
                              </w:tcBorders>
                            </w:tcPr>
                            <w:p w14:paraId="4C972050" w14:textId="77777777" w:rsidR="003B14DC" w:rsidRPr="008C2B43" w:rsidRDefault="003B14DC" w:rsidP="005B3C0C">
                              <w:pPr>
                                <w:spacing w:after="0" w:line="240" w:lineRule="auto"/>
                                <w:jc w:val="left"/>
                                <w:rPr>
                                  <w:rFonts w:cs="Times New Roman"/>
                                  <w:sz w:val="16"/>
                                  <w:szCs w:val="16"/>
                                </w:rPr>
                              </w:pPr>
                            </w:p>
                          </w:tc>
                          <w:tc>
                            <w:tcPr>
                              <w:tcW w:w="141" w:type="dxa"/>
                              <w:tcBorders>
                                <w:top w:val="nil"/>
                                <w:left w:val="nil"/>
                                <w:bottom w:val="single" w:sz="4" w:space="0" w:color="auto"/>
                                <w:right w:val="nil"/>
                              </w:tcBorders>
                            </w:tcPr>
                            <w:p w14:paraId="5CBF898F"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single" w:sz="4" w:space="0" w:color="auto"/>
                                <w:right w:val="nil"/>
                              </w:tcBorders>
                            </w:tcPr>
                            <w:p w14:paraId="3B0D0D63" w14:textId="77777777" w:rsidR="003B14DC" w:rsidRPr="008C2B43" w:rsidRDefault="003B14DC" w:rsidP="005B3C0C">
                              <w:pPr>
                                <w:spacing w:after="0" w:line="240" w:lineRule="auto"/>
                                <w:jc w:val="left"/>
                                <w:rPr>
                                  <w:rFonts w:cs="Times New Roman"/>
                                  <w:sz w:val="16"/>
                                  <w:szCs w:val="16"/>
                                </w:rPr>
                              </w:pPr>
                            </w:p>
                          </w:tc>
                          <w:tc>
                            <w:tcPr>
                              <w:tcW w:w="850" w:type="dxa"/>
                              <w:tcBorders>
                                <w:top w:val="nil"/>
                                <w:left w:val="nil"/>
                                <w:bottom w:val="single" w:sz="4" w:space="0" w:color="auto"/>
                                <w:right w:val="nil"/>
                              </w:tcBorders>
                            </w:tcPr>
                            <w:p w14:paraId="7EC77204" w14:textId="77777777" w:rsidR="003B14DC" w:rsidRPr="008C2B43" w:rsidRDefault="003B14DC" w:rsidP="005B3C0C">
                              <w:pPr>
                                <w:spacing w:after="0" w:line="240" w:lineRule="auto"/>
                                <w:jc w:val="left"/>
                                <w:rPr>
                                  <w:rFonts w:cs="Times New Roman"/>
                                  <w:sz w:val="16"/>
                                  <w:szCs w:val="16"/>
                                </w:rPr>
                              </w:pPr>
                            </w:p>
                          </w:tc>
                          <w:tc>
                            <w:tcPr>
                              <w:tcW w:w="851" w:type="dxa"/>
                              <w:tcBorders>
                                <w:top w:val="nil"/>
                                <w:left w:val="nil"/>
                                <w:bottom w:val="single" w:sz="4" w:space="0" w:color="auto"/>
                                <w:right w:val="nil"/>
                              </w:tcBorders>
                            </w:tcPr>
                            <w:p w14:paraId="446E089A" w14:textId="77777777" w:rsidR="003B14DC" w:rsidRPr="008C2B43" w:rsidRDefault="003B14DC" w:rsidP="005B3C0C">
                              <w:pPr>
                                <w:spacing w:after="0" w:line="240" w:lineRule="auto"/>
                                <w:jc w:val="left"/>
                                <w:rPr>
                                  <w:rFonts w:cs="Times New Roman"/>
                                  <w:b/>
                                  <w:sz w:val="16"/>
                                  <w:szCs w:val="16"/>
                                </w:rPr>
                              </w:pPr>
                            </w:p>
                          </w:tc>
                        </w:tr>
                        <w:tr w:rsidR="003B14DC" w:rsidRPr="008C2B43" w14:paraId="05005EAE" w14:textId="77777777" w:rsidTr="00614385">
                          <w:trPr>
                            <w:trHeight w:val="476"/>
                            <w:jc w:val="center"/>
                          </w:trPr>
                          <w:tc>
                            <w:tcPr>
                              <w:tcW w:w="762" w:type="dxa"/>
                              <w:tcBorders>
                                <w:top w:val="single" w:sz="4" w:space="0" w:color="auto"/>
                                <w:left w:val="nil"/>
                                <w:bottom w:val="nil"/>
                                <w:right w:val="nil"/>
                              </w:tcBorders>
                            </w:tcPr>
                            <w:p w14:paraId="396AA06F" w14:textId="77777777" w:rsidR="003B14DC" w:rsidRPr="008C2B43" w:rsidRDefault="003B14DC" w:rsidP="005B3C0C">
                              <w:pPr>
                                <w:spacing w:after="0" w:line="240" w:lineRule="auto"/>
                                <w:contextualSpacing/>
                                <w:rPr>
                                  <w:rFonts w:cs="Times New Roman"/>
                                  <w:b/>
                                  <w:sz w:val="16"/>
                                  <w:szCs w:val="16"/>
                                </w:rPr>
                              </w:pPr>
                              <w:r w:rsidRPr="008C2B43">
                                <w:rPr>
                                  <w:rFonts w:cs="Calibri"/>
                                  <w:b/>
                                  <w:sz w:val="16"/>
                                  <w:szCs w:val="16"/>
                                </w:rPr>
                                <w:fldChar w:fldCharType="begin"/>
                              </w:r>
                              <w:r w:rsidRPr="008C2B43">
                                <w:rPr>
                                  <w:rFonts w:cs="Calibri"/>
                                  <w:b/>
                                  <w:sz w:val="16"/>
                                  <w:szCs w:val="16"/>
                                </w:rPr>
                                <w:instrText xml:space="preserve"> ADDIN ZOTERO_ITEM CSL_CITATION {"citationID":"1jkbb7ofqb","properties":{"formattedCitation":"(Chiu et al., 2009)","plainCitation":"(Chiu et al., 2009)"},"citationItems":[{"id":1678,"uris":["http://zotero.org/users/1204444/items/8ATTGH4U"],"uri":["http://zotero.org/users/1204444/items/8ATTGH4U"],"itemData":{"id":1678,"type":"article-journal","title":"Water Embodied in Bioethanol in the United States","container-title":"Environmental Science &amp; Technology","page":"2688-2692","volume":"43","issue":"8","source":"ACS Publications","abstract":"Field-to-pump water requirements for bioethanol range from 5 to 2138 L of water per L of ethanol depending on regional irrigation practices.","DOI":"10.1021/es8031067","ISSN":"0013-936X","journalAbbreviation":"Environ. Sci. Technol.","author":[{"family":"Chiu","given":"Yi-Wen"},{"family":"Walseth","given":"Brian"},{"family":"Suh","given":"Sangwon"}],"issued":{"date-parts":[["2009",4,15]]},"accessed":{"date-parts":[["2013",4,25]]}}}],"schema":"https://github.com/citation-style-language/schema/raw/master/csl-citation.json"} </w:instrText>
                              </w:r>
                              <w:r w:rsidRPr="008C2B43">
                                <w:rPr>
                                  <w:rFonts w:cs="Calibri"/>
                                  <w:b/>
                                  <w:sz w:val="16"/>
                                  <w:szCs w:val="16"/>
                                </w:rPr>
                                <w:fldChar w:fldCharType="separate"/>
                              </w:r>
                              <w:r w:rsidRPr="008C2B43">
                                <w:rPr>
                                  <w:rFonts w:cs="Times New Roman"/>
                                  <w:b/>
                                  <w:sz w:val="16"/>
                                  <w:szCs w:val="16"/>
                                </w:rPr>
                                <w:t xml:space="preserve">Chiu </w:t>
                              </w:r>
                              <w:r w:rsidRPr="00490409">
                                <w:rPr>
                                  <w:rFonts w:cs="Times New Roman"/>
                                  <w:b/>
                                  <w:i/>
                                  <w:sz w:val="16"/>
                                  <w:szCs w:val="16"/>
                                </w:rPr>
                                <w:t>et al</w:t>
                              </w:r>
                              <w:r w:rsidRPr="008C2B43">
                                <w:rPr>
                                  <w:rFonts w:cs="Times New Roman"/>
                                  <w:b/>
                                  <w:sz w:val="16"/>
                                  <w:szCs w:val="16"/>
                                </w:rPr>
                                <w:t>.  (2009)</w:t>
                              </w:r>
                              <w:r w:rsidRPr="008C2B43">
                                <w:rPr>
                                  <w:rFonts w:cs="Calibri"/>
                                  <w:b/>
                                  <w:sz w:val="16"/>
                                  <w:szCs w:val="16"/>
                                </w:rPr>
                                <w:fldChar w:fldCharType="end"/>
                              </w:r>
                            </w:p>
                            <w:p w14:paraId="4A99A528" w14:textId="77777777" w:rsidR="003B14DC" w:rsidRPr="008C2B43" w:rsidRDefault="003B14DC" w:rsidP="005B3C0C">
                              <w:pPr>
                                <w:spacing w:after="0" w:line="240" w:lineRule="auto"/>
                                <w:jc w:val="left"/>
                                <w:rPr>
                                  <w:rFonts w:cs="Times New Roman"/>
                                  <w:sz w:val="16"/>
                                  <w:szCs w:val="16"/>
                                </w:rPr>
                              </w:pPr>
                            </w:p>
                          </w:tc>
                          <w:tc>
                            <w:tcPr>
                              <w:tcW w:w="1146" w:type="dxa"/>
                              <w:gridSpan w:val="2"/>
                              <w:tcBorders>
                                <w:top w:val="single" w:sz="4" w:space="0" w:color="auto"/>
                                <w:left w:val="nil"/>
                                <w:bottom w:val="nil"/>
                                <w:right w:val="nil"/>
                              </w:tcBorders>
                            </w:tcPr>
                            <w:p w14:paraId="0361B96A"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Corn bioethanol</w:t>
                              </w:r>
                            </w:p>
                          </w:tc>
                          <w:tc>
                            <w:tcPr>
                              <w:tcW w:w="851" w:type="dxa"/>
                              <w:tcBorders>
                                <w:top w:val="single" w:sz="4" w:space="0" w:color="auto"/>
                                <w:left w:val="nil"/>
                                <w:bottom w:val="nil"/>
                                <w:right w:val="nil"/>
                              </w:tcBorders>
                            </w:tcPr>
                            <w:p w14:paraId="5712CEBB" w14:textId="77777777" w:rsidR="003B14DC" w:rsidRPr="008C2B43" w:rsidRDefault="003B14DC" w:rsidP="005B3C0C">
                              <w:pPr>
                                <w:spacing w:after="0" w:line="240" w:lineRule="auto"/>
                                <w:jc w:val="left"/>
                                <w:rPr>
                                  <w:rFonts w:eastAsia="Palatino-Roman" w:cs="Palatino-Roman"/>
                                  <w:sz w:val="16"/>
                                  <w:szCs w:val="16"/>
                                </w:rPr>
                              </w:pPr>
                              <w:r w:rsidRPr="008C2B43">
                                <w:rPr>
                                  <w:rFonts w:eastAsia="Palatino-Roman" w:cs="Palatino-Roman"/>
                                  <w:sz w:val="16"/>
                                  <w:szCs w:val="16"/>
                                </w:rPr>
                                <w:t>-</w:t>
                              </w:r>
                            </w:p>
                          </w:tc>
                          <w:tc>
                            <w:tcPr>
                              <w:tcW w:w="567" w:type="dxa"/>
                              <w:tcBorders>
                                <w:top w:val="single" w:sz="4" w:space="0" w:color="auto"/>
                                <w:left w:val="nil"/>
                                <w:bottom w:val="nil"/>
                                <w:right w:val="nil"/>
                              </w:tcBorders>
                            </w:tcPr>
                            <w:p w14:paraId="0791B0C2"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0" w:type="dxa"/>
                              <w:tcBorders>
                                <w:top w:val="single" w:sz="4" w:space="0" w:color="auto"/>
                                <w:left w:val="nil"/>
                                <w:bottom w:val="nil"/>
                                <w:right w:val="nil"/>
                              </w:tcBorders>
                            </w:tcPr>
                            <w:p w14:paraId="7B36A743"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single" w:sz="4" w:space="0" w:color="auto"/>
                                <w:left w:val="nil"/>
                                <w:bottom w:val="nil"/>
                                <w:right w:val="nil"/>
                              </w:tcBorders>
                            </w:tcPr>
                            <w:p w14:paraId="7ABBBCA8"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709" w:type="dxa"/>
                              <w:tcBorders>
                                <w:top w:val="single" w:sz="4" w:space="0" w:color="auto"/>
                                <w:left w:val="nil"/>
                                <w:bottom w:val="nil"/>
                                <w:right w:val="nil"/>
                              </w:tcBorders>
                            </w:tcPr>
                            <w:p w14:paraId="0F417B09"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141" w:type="dxa"/>
                              <w:tcBorders>
                                <w:top w:val="single" w:sz="4" w:space="0" w:color="auto"/>
                                <w:left w:val="nil"/>
                                <w:bottom w:val="nil"/>
                                <w:right w:val="nil"/>
                              </w:tcBorders>
                            </w:tcPr>
                            <w:p w14:paraId="5E19C170" w14:textId="77777777" w:rsidR="003B14DC" w:rsidRPr="008C2B43" w:rsidRDefault="003B14DC" w:rsidP="005B3C0C">
                              <w:pPr>
                                <w:spacing w:after="0" w:line="240" w:lineRule="auto"/>
                                <w:jc w:val="left"/>
                                <w:rPr>
                                  <w:rFonts w:cs="Times New Roman"/>
                                  <w:sz w:val="16"/>
                                  <w:szCs w:val="16"/>
                                </w:rPr>
                              </w:pPr>
                            </w:p>
                          </w:tc>
                          <w:tc>
                            <w:tcPr>
                              <w:tcW w:w="851" w:type="dxa"/>
                              <w:tcBorders>
                                <w:top w:val="single" w:sz="4" w:space="0" w:color="auto"/>
                                <w:left w:val="nil"/>
                                <w:bottom w:val="nil"/>
                                <w:right w:val="nil"/>
                              </w:tcBorders>
                            </w:tcPr>
                            <w:p w14:paraId="1D1ED63B"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0" w:type="dxa"/>
                              <w:tcBorders>
                                <w:top w:val="single" w:sz="4" w:space="0" w:color="auto"/>
                                <w:left w:val="nil"/>
                                <w:bottom w:val="nil"/>
                                <w:right w:val="nil"/>
                              </w:tcBorders>
                            </w:tcPr>
                            <w:p w14:paraId="430D6887" w14:textId="77777777" w:rsidR="003B14DC" w:rsidRPr="008C2B43" w:rsidRDefault="003B14DC" w:rsidP="005B3C0C">
                              <w:pPr>
                                <w:spacing w:after="0" w:line="240" w:lineRule="auto"/>
                                <w:jc w:val="left"/>
                                <w:rPr>
                                  <w:rFonts w:cs="Times New Roman"/>
                                  <w:sz w:val="16"/>
                                  <w:szCs w:val="16"/>
                                </w:rPr>
                              </w:pPr>
                              <w:r w:rsidRPr="008C2B43">
                                <w:rPr>
                                  <w:rFonts w:cs="Times New Roman"/>
                                  <w:sz w:val="16"/>
                                  <w:szCs w:val="16"/>
                                </w:rPr>
                                <w:t>-</w:t>
                              </w:r>
                            </w:p>
                          </w:tc>
                          <w:tc>
                            <w:tcPr>
                              <w:tcW w:w="851" w:type="dxa"/>
                              <w:tcBorders>
                                <w:top w:val="single" w:sz="4" w:space="0" w:color="auto"/>
                                <w:left w:val="nil"/>
                                <w:bottom w:val="nil"/>
                                <w:right w:val="nil"/>
                              </w:tcBorders>
                            </w:tcPr>
                            <w:p w14:paraId="746FEDBD" w14:textId="77777777" w:rsidR="003B14DC" w:rsidRPr="008C2B43" w:rsidRDefault="003B14DC" w:rsidP="005B3C0C">
                              <w:pPr>
                                <w:spacing w:after="0" w:line="240" w:lineRule="auto"/>
                                <w:jc w:val="left"/>
                                <w:rPr>
                                  <w:rFonts w:cs="Times New Roman"/>
                                  <w:b/>
                                  <w:sz w:val="16"/>
                                  <w:szCs w:val="16"/>
                                </w:rPr>
                              </w:pPr>
                              <w:r w:rsidRPr="008C2B43">
                                <w:rPr>
                                  <w:rFonts w:cs="AdvGulliv-R"/>
                                  <w:b/>
                                  <w:sz w:val="16"/>
                                  <w:szCs w:val="16"/>
                                </w:rPr>
                                <w:t>142</w:t>
                              </w:r>
                            </w:p>
                          </w:tc>
                        </w:tr>
                      </w:tbl>
                      <w:p w14:paraId="7A3CE5CA" w14:textId="77777777" w:rsidR="003B14DC" w:rsidRDefault="003B14DC" w:rsidP="00FC5C1C"/>
                    </w:txbxContent>
                  </v:textbox>
                </v:shape>
                <w10:wrap type="topAndBottom"/>
              </v:group>
            </w:pict>
          </mc:Fallback>
        </mc:AlternateContent>
      </w:r>
      <w:r w:rsidR="005B3C0C" w:rsidRPr="005B3C0C">
        <w:rPr>
          <w:szCs w:val="24"/>
        </w:rPr>
        <w:t xml:space="preserve">Currently, water recycling, use of alternative water sources and PBR systems are the only technical strategies available to reduce water consumption. Selection of locations with high precipitation or lower evaporation rates can also reduce consumption considerably, however further work is needed to develop models which can accurately predict evaporation at a local scale and factor in the effects of local water scarcity on sustainable water consumption limits </w:t>
      </w:r>
      <w:r w:rsidR="00BD03EC" w:rsidRPr="005B3C0C">
        <w:rPr>
          <w:szCs w:val="24"/>
        </w:rPr>
        <w:fldChar w:fldCharType="begin"/>
      </w:r>
      <w:r w:rsidR="00790A49">
        <w:rPr>
          <w:szCs w:val="24"/>
        </w:rPr>
        <w:instrText xml:space="preserve"> ADDIN ZOTERO_ITEM CSL_CITATION {"citationID":"b6bhq8qu4","properties":{"formattedCitation":"(Guieysse et al., 2013)","plainCitation":"(Guieysse et al., 2013)"},"citationItems":[{"id":1618,"uris":["http://zotero.org/users/1204444/items/A34KJA2G"],"uri":["http://zotero.org/users/1204444/items/A34KJA2G"],"itemData":{"id":1618,"type":"article-journal","title":"Variability and uncertainty in water demand and water footprint assessments of fresh algae cultivation based on case studies from five climatic regions","container-title":"Bioresource Technology","page":"317-323","volume":"128","source":"ScienceDirect","abstract":"Using case studies from five typical climatic locations, this study revealed that current quantification of water demand (WD) and water footprint (WF) of freshwater algae cultivation in raceway ponds suffer from uncertainty and variability in the methodologies and assumptions used. Of particular concern, the WF metric had an intrinsically poor geographical resolution and could be biased towards high-productivity arid locations because local levels of water stress are not accounted for. Applying current methodologies could therefore cause the selection of locations that are neither economically viable nor environmentally sustainable. An improved methodology should utilize more accurate evaporation models, determine realistic limits for the maximum hydraulic retention times and process water recycling ratios, and apply weighting to the WF to reflect localized water stress or use an alternative metric such as the equivalent years of rainfall required to support a productivity of 1 GJ m−2.","DOI":"10.1016/j.biortech.2012.10.096","ISSN":"0960-8524","journalAbbreviation":"Bioresource Technology","author":[{"family":"Guieysse","given":"Benoit"},{"family":"Béchet","given":"Quentin"},{"family":"Shilton","given":"Andy"}],"issued":{"date-parts":[["2013",1]]}}}],"schema":"https://github.com/citation-style-language/schema/raw/master/csl-citation.json"} </w:instrText>
      </w:r>
      <w:r w:rsidR="00BD03EC" w:rsidRPr="005B3C0C">
        <w:rPr>
          <w:szCs w:val="24"/>
        </w:rPr>
        <w:fldChar w:fldCharType="separate"/>
      </w:r>
      <w:r w:rsidR="00473EBC" w:rsidRPr="00473EBC">
        <w:rPr>
          <w:rFonts w:ascii="Calibri" w:hAnsi="Calibri"/>
        </w:rPr>
        <w:t xml:space="preserve">(Guieysse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005B3C0C" w:rsidRPr="005B3C0C">
        <w:rPr>
          <w:szCs w:val="24"/>
        </w:rPr>
        <w:t>. It is vital that more cost effective approaches to reduce evaporative losses and mitigate TDS build-up are developed to ensure feasibility of large scale production (</w:t>
      </w:r>
      <w:r w:rsidR="00BD03EC" w:rsidRPr="005B3C0C">
        <w:rPr>
          <w:szCs w:val="24"/>
        </w:rPr>
        <w:fldChar w:fldCharType="begin"/>
      </w:r>
      <w:r w:rsidR="00790A49">
        <w:rPr>
          <w:szCs w:val="24"/>
        </w:rPr>
        <w:instrText xml:space="preserve"> ADDIN ZOTERO_ITEM CSL_CITATION {"citationID":"1gtiuUU1","properties":{"formattedCitation":"(Wigmosta et al., 2011)","plainCitation":"(Wigmosta et al., 2011)","dontUpdate":true},"citationItems":[{"id":1672,"uris":["http://zotero.org/users/1204444/items/TCS7ZMCG"],"uri":["http://zotero.org/users/1204444/items/TCS7ZMCG"],"itemData":{"id":1672,"type":"article-journal","title":"National microalgae biofuel production potential and resource demand","container-title":"Water Resources Research","page":"n/a–n/a","volume":"47","issue":"3","source":"Wiley Online Library","abstract":"Microalgae are receiving increased global attention as a potential sustainable “energy crop” for biofuel production. An important step to realizing the potential of algae is quantifying the demands commercial-scale algal biofuel production will place on water and land resources. We present a high-resolution spatiotemporal assessment that brings to bear fundamental questions of where production can occur, how many land and water resources are required, and how much energy is produced. Our study suggests that under current technology, microalgae have the potential to generate 220 × 109 L yr−1 of oil, equivalent to 48% of current U.S. petroleum imports for transportation. However, this level of production requires 5.5% of the land area in the conterminous United States and nearly three times the water currently used for irrigated agriculture, averaging 1421 L water per liter of oil. Optimizing the locations for microalgae production on the basis of water use efficiency can greatly reduce total water demand. For example, focusing on locations along the Gulf Coast, southeastern seaboard, and Great Lakes shows a 75% reduction in consumptive freshwater use to 350 L per liter of oil produced with a 67% reduction in land use. These optimized locations have the potential to generate an oil volume equivalent to 17% of imports for transportation fuels, equal to the Energy Independence and Security Act year 2022 “advanced biofuels” production target and utilizing some 25% of the current irrigation demand. With proper planning, adequate land and water are available to meet a significant portion of the U.S. renewable fuel goals.","DOI":"10.1029/2010WR009966","ISSN":"1944-7973","language":"en","author":[{"family":"Wigmosta","given":"Mark S."},{"family":"Coleman","given":"André M."},{"family":"Skaggs","given":"Richard J."},{"family":"Huesemann","given":"Michael H."},{"family":"Lane","given":"Leonard J."}],"issued":{"date-parts":[["2011"]]}}}],"schema":"https://github.com/citation-style-language/schema/raw/master/csl-citation.json"} </w:instrText>
      </w:r>
      <w:r w:rsidR="00BD03EC" w:rsidRPr="005B3C0C">
        <w:rPr>
          <w:szCs w:val="24"/>
        </w:rPr>
        <w:fldChar w:fldCharType="separate"/>
      </w:r>
      <w:r w:rsidR="005B3C0C" w:rsidRPr="005B3C0C">
        <w:rPr>
          <w:szCs w:val="24"/>
        </w:rPr>
        <w:t xml:space="preserve">Wigmosta </w:t>
      </w:r>
      <w:r w:rsidR="00490409" w:rsidRPr="00490409">
        <w:rPr>
          <w:i/>
          <w:szCs w:val="24"/>
        </w:rPr>
        <w:t>et al</w:t>
      </w:r>
      <w:r w:rsidR="005B3C0C" w:rsidRPr="005B3C0C">
        <w:rPr>
          <w:szCs w:val="24"/>
        </w:rPr>
        <w:t>., 2011)</w:t>
      </w:r>
      <w:r w:rsidR="00BD03EC" w:rsidRPr="005B3C0C">
        <w:rPr>
          <w:szCs w:val="24"/>
        </w:rPr>
        <w:fldChar w:fldCharType="end"/>
      </w:r>
      <w:r w:rsidR="005B3C0C" w:rsidRPr="005B3C0C">
        <w:rPr>
          <w:szCs w:val="24"/>
        </w:rPr>
        <w:t xml:space="preserve">. </w:t>
      </w:r>
    </w:p>
    <w:p w14:paraId="6C95421E" w14:textId="77777777" w:rsidR="005B3C0C" w:rsidRPr="005B3C0C" w:rsidRDefault="005B3C0C" w:rsidP="00FC5C1C">
      <w:pPr>
        <w:spacing w:line="360" w:lineRule="auto"/>
        <w:rPr>
          <w:b/>
          <w:szCs w:val="24"/>
        </w:rPr>
      </w:pPr>
      <w:r w:rsidRPr="005B3C0C">
        <w:rPr>
          <w:szCs w:val="24"/>
        </w:rPr>
        <w:br w:type="page"/>
      </w:r>
      <w:bookmarkStart w:id="12" w:name="_Toc357174666"/>
      <w:r w:rsidRPr="005B3C0C">
        <w:rPr>
          <w:b/>
          <w:szCs w:val="24"/>
        </w:rPr>
        <w:lastRenderedPageBreak/>
        <w:t>Nutrient use</w:t>
      </w:r>
    </w:p>
    <w:bookmarkEnd w:id="12"/>
    <w:p w14:paraId="35166FE3" w14:textId="77777777" w:rsidR="005B3C0C" w:rsidRPr="005B3C0C" w:rsidRDefault="005B3C0C" w:rsidP="005B3C0C">
      <w:pPr>
        <w:spacing w:line="360" w:lineRule="auto"/>
        <w:rPr>
          <w:szCs w:val="24"/>
        </w:rPr>
      </w:pPr>
      <w:r w:rsidRPr="005B3C0C">
        <w:rPr>
          <w:szCs w:val="24"/>
        </w:rPr>
        <w:t xml:space="preserve">Algae require a sufficient quantity of key nutrients for both growth and metabolic maintenance. Although exact composition of cells varies between species and is affected by the environment and nutrient status of the cell, the average elementary </w:t>
      </w:r>
      <w:r w:rsidR="006E7385">
        <w:rPr>
          <w:szCs w:val="24"/>
        </w:rPr>
        <w:t xml:space="preserve">molar </w:t>
      </w:r>
      <w:r w:rsidRPr="005B3C0C">
        <w:rPr>
          <w:szCs w:val="24"/>
        </w:rPr>
        <w:t>stoichiometry of algae cells, known as the Redfield ratio, is C</w:t>
      </w:r>
      <w:r w:rsidRPr="005B3C0C">
        <w:rPr>
          <w:szCs w:val="24"/>
          <w:vertAlign w:val="subscript"/>
        </w:rPr>
        <w:t>106</w:t>
      </w:r>
      <w:r w:rsidRPr="005B3C0C">
        <w:rPr>
          <w:szCs w:val="24"/>
        </w:rPr>
        <w:t>N</w:t>
      </w:r>
      <w:r w:rsidRPr="005B3C0C">
        <w:rPr>
          <w:szCs w:val="24"/>
          <w:vertAlign w:val="subscript"/>
        </w:rPr>
        <w:t>16</w:t>
      </w:r>
      <w:r w:rsidRPr="005B3C0C">
        <w:rPr>
          <w:szCs w:val="24"/>
        </w:rPr>
        <w:t>P</w:t>
      </w:r>
      <w:r w:rsidRPr="005B3C0C">
        <w:rPr>
          <w:szCs w:val="24"/>
          <w:vertAlign w:val="subscript"/>
        </w:rPr>
        <w:t>1</w:t>
      </w:r>
      <w:r w:rsidRPr="005B3C0C">
        <w:rPr>
          <w:szCs w:val="24"/>
        </w:rPr>
        <w:t xml:space="preserve"> </w:t>
      </w:r>
      <w:r w:rsidR="00BD03EC" w:rsidRPr="005B3C0C">
        <w:rPr>
          <w:szCs w:val="24"/>
        </w:rPr>
        <w:fldChar w:fldCharType="begin"/>
      </w:r>
      <w:r w:rsidR="00790A49">
        <w:rPr>
          <w:szCs w:val="24"/>
        </w:rPr>
        <w:instrText xml:space="preserve"> ADDIN ZOTERO_ITEM CSL_CITATION {"citationID":"QHq23NzS","properties":{"formattedCitation":"(Borowitzka and Moheimani, 2013; Redfield, 1958)","plainCitation":"(Borowitzka and Moheimani, 2013; Redfield, 1958)"},"citationItems":[{"id":1685,"uris":["http://zotero.org/users/1204444/items/CJS7NCBT"],"uri":["http://zotero.org/users/1204444/items/CJS7NCBT"],"itemData":{"id":1685,"type":"article-journal","title":"THE BIOLOGICAL CONTROL OF CHEMICAL FACTORS IN THE ENVIRONMENT","container-title":"American Scientist","page":"230A-221","volume":"46","issue":"3","source":"JSTOR","DOI":"10.2307/27827150","ISSN":"0003-0996","note":"ArticleType: research-article / Full publication date: SEPTEMBER 1958 / Copyright © 1958 Sigma Xi, The Scientific Research Society","journalAbbreviation":"American Scientist","author":[{"family":"Redfield","given":"A. C."}],"issued":{"date-parts":[["1958",9,1]]}}},{"id":1681,"uris":["http://zotero.org/users/1204444/items/T63ZN56X"],"uri":["http://zotero.org/users/1204444/items/T63ZN56X"],"itemData":{"id":1681,"type":"article-journal","title":"Sustainable biofuels from algae","container-title":"Mitigation and Adaptation Strategies for Global Change","page":"13-25","volume":"18","issue":"1","source":"link.springer.com","abstract":"There is currently great interest in microalgae as sources of renewable energy and biofuels. Many algae species have a high lipid content and can be grown on non-arable land using alternate water sources such as seawater. This paper discusses in detail the issue of sustainability of commercial-scale microalgae production of biofuels with particular focus on land, water, nutrients (N and P) and CO2 requirements and highlights some of the key issues in the very large scale culture of microalgae which is required for biofuels. The use of genetically modified algae is also considered.","DOI":"10.1007/s11027-010-9271-9","ISSN":"1381-2386, 1573-1596","journalAbbreviation":"Mitig Adapt Strateg Glob Change","language":"en","author":[{"family":"Borowitzka","given":"Michael Armin"},{"family":"Moheimani","given":"Navid Reza"}],"issued":{"date-parts":[["2013",1,1]]}}}],"schema":"https://github.com/citation-style-language/schema/raw/master/csl-citation.json"} </w:instrText>
      </w:r>
      <w:r w:rsidR="00BD03EC" w:rsidRPr="005B3C0C">
        <w:rPr>
          <w:szCs w:val="24"/>
        </w:rPr>
        <w:fldChar w:fldCharType="separate"/>
      </w:r>
      <w:r w:rsidR="00473EBC" w:rsidRPr="00473EBC">
        <w:rPr>
          <w:rFonts w:ascii="Calibri" w:hAnsi="Calibri"/>
        </w:rPr>
        <w:t>(Borowitzka and Moheimani, 2013; Redfield, 1958)</w:t>
      </w:r>
      <w:r w:rsidR="00BD03EC" w:rsidRPr="005B3C0C">
        <w:rPr>
          <w:szCs w:val="24"/>
        </w:rPr>
        <w:fldChar w:fldCharType="end"/>
      </w:r>
      <w:r w:rsidRPr="005B3C0C">
        <w:rPr>
          <w:szCs w:val="24"/>
        </w:rPr>
        <w:t xml:space="preserve">. If algal biofuels are to meet a significant fraction of transportation fuel needs, large quantities of nutrients will be required. The potential demand for these resources needs to considered carefully and factored into sustainability and feasibility analysis of algal biofuel production. Fertilizer production is particularly energy intensive and contributes significantly to the upstream energy and GHG footprint of algal biofuels, this aspect of nutrient use will be discussed in Section 1.4.3.3. </w:t>
      </w:r>
    </w:p>
    <w:p w14:paraId="38CF1C06" w14:textId="77777777" w:rsidR="005B3C0C" w:rsidRPr="005B3C0C" w:rsidRDefault="005B3C0C" w:rsidP="005B3C0C">
      <w:pPr>
        <w:pStyle w:val="Heading4"/>
        <w:spacing w:before="240" w:after="240" w:line="360" w:lineRule="auto"/>
        <w:ind w:left="862" w:hanging="862"/>
        <w:rPr>
          <w:b w:val="0"/>
          <w:i w:val="0"/>
          <w:color w:val="auto"/>
          <w:szCs w:val="24"/>
        </w:rPr>
      </w:pPr>
      <w:r w:rsidRPr="005B3C0C">
        <w:rPr>
          <w:b w:val="0"/>
          <w:i w:val="0"/>
          <w:color w:val="auto"/>
          <w:szCs w:val="24"/>
        </w:rPr>
        <w:t>Phosphorus</w:t>
      </w:r>
    </w:p>
    <w:p w14:paraId="7C72F3BC" w14:textId="77777777" w:rsidR="005B3C0C" w:rsidRPr="005B3C0C" w:rsidRDefault="005B3C0C" w:rsidP="005B3C0C">
      <w:pPr>
        <w:spacing w:line="360" w:lineRule="auto"/>
        <w:rPr>
          <w:szCs w:val="24"/>
        </w:rPr>
      </w:pPr>
      <w:r w:rsidRPr="005B3C0C">
        <w:rPr>
          <w:szCs w:val="24"/>
        </w:rPr>
        <w:t xml:space="preserve">Phosphorus is an essential component for the synthesis of organic biochemicals such as nucleic acids and energy transfer molecules. Highly productive algal cultures typically require high concentrations of phosphorus, which is normally supplied as an inorganic phosphate salt sourced from phosphate rock. Phosphate rock, like fossil fuels is a finite resource which is being rapidly depleted. According to </w:t>
      </w:r>
      <w:r w:rsidR="00BD03EC" w:rsidRPr="005B3C0C">
        <w:rPr>
          <w:szCs w:val="24"/>
        </w:rPr>
        <w:fldChar w:fldCharType="begin"/>
      </w:r>
      <w:r w:rsidR="00790A49">
        <w:rPr>
          <w:szCs w:val="24"/>
        </w:rPr>
        <w:instrText xml:space="preserve"> ADDIN ZOTERO_ITEM CSL_CITATION {"citationID":"1phirbutb","properties":{"formattedCitation":"(Steen, 1998)","plainCitation":"(Steen, 1998)"},"citationItems":[{"id":1694,"uris":["http://zotero.org/users/1204444/items/8TX7T36X"],"uri":["http://zotero.org/users/1204444/items/8TX7T36X"],"itemData":{"id":1694,"type":"article-journal","title":"Phosphorus availability in the 21st Century: management of a non-renewable resource","container-title":"Phosphorus and Potassium","page":"25-31","volume":"217","author":[{"family":"Steen","given":"I"}],"issued":{"date-parts":[["1998"]]}}}],"schema":"https://github.com/citation-style-language/schema/raw/master/csl-citation.json"} </w:instrText>
      </w:r>
      <w:r w:rsidR="00BD03EC" w:rsidRPr="005B3C0C">
        <w:rPr>
          <w:szCs w:val="24"/>
        </w:rPr>
        <w:fldChar w:fldCharType="separate"/>
      </w:r>
      <w:r w:rsidRPr="005B3C0C">
        <w:rPr>
          <w:szCs w:val="24"/>
        </w:rPr>
        <w:t>Steen (1998)</w:t>
      </w:r>
      <w:r w:rsidR="00BD03EC" w:rsidRPr="005B3C0C">
        <w:rPr>
          <w:szCs w:val="24"/>
        </w:rPr>
        <w:fldChar w:fldCharType="end"/>
      </w:r>
      <w:r w:rsidRPr="005B3C0C">
        <w:rPr>
          <w:szCs w:val="24"/>
        </w:rPr>
        <w:t xml:space="preserve"> commercial phosphate reserves will be exhausted within 50-100 years. In the last decade increasing prices for fertilizer has encouraged expansion of mining operations in regions such as South America and Asia </w:t>
      </w:r>
      <w:r w:rsidR="00BD03EC" w:rsidRPr="005B3C0C">
        <w:rPr>
          <w:szCs w:val="24"/>
        </w:rPr>
        <w:fldChar w:fldCharType="begin"/>
      </w:r>
      <w:r w:rsidR="00790A49">
        <w:rPr>
          <w:szCs w:val="24"/>
        </w:rPr>
        <w:instrText xml:space="preserve"> ADDIN ZOTERO_ITEM CSL_CITATION {"citationID":"1oop5vs97k","properties":{"formattedCitation":"(Jasinski, 2013)","plainCitation":"(Jasinski, 2013)"},"citationItems":[{"id":1696,"uris":["http://zotero.org/users/1204444/items/ATS4953J"],"uri":["http://zotero.org/users/1204444/items/ATS4953J"],"itemData":{"id":1696,"type":"report","title":"Phosphate Rock, Statistics and Information","publisher":"US Geological Survey","URL":"http://minerals.usgs.gov/minerals/pubs/commodity/phosphate_rock/mcs-2013-phosp.pdf","author":[{"family":"Jasinski","given":"S"}],"issued":{"date-parts":[["2013"]]}}}],"schema":"https://github.com/citation-style-language/schema/raw/master/csl-citation.json"} </w:instrText>
      </w:r>
      <w:r w:rsidR="00BD03EC" w:rsidRPr="005B3C0C">
        <w:rPr>
          <w:szCs w:val="24"/>
        </w:rPr>
        <w:fldChar w:fldCharType="separate"/>
      </w:r>
      <w:r w:rsidRPr="005B3C0C">
        <w:rPr>
          <w:szCs w:val="24"/>
        </w:rPr>
        <w:t>(Jasinski, 2013)</w:t>
      </w:r>
      <w:r w:rsidR="00BD03EC" w:rsidRPr="005B3C0C">
        <w:rPr>
          <w:szCs w:val="24"/>
        </w:rPr>
        <w:fldChar w:fldCharType="end"/>
      </w:r>
      <w:r w:rsidRPr="005B3C0C">
        <w:rPr>
          <w:szCs w:val="24"/>
        </w:rPr>
        <w:t xml:space="preserve">. This expansion has increased reserve estimates by a factor of 4; however the fertilizer industry acknowledges that quality of the ore is declining and cost of extraction is increasing </w:t>
      </w:r>
      <w:r w:rsidR="00BD03EC" w:rsidRPr="005B3C0C">
        <w:rPr>
          <w:szCs w:val="24"/>
        </w:rPr>
        <w:fldChar w:fldCharType="begin"/>
      </w:r>
      <w:r w:rsidR="00790A49">
        <w:rPr>
          <w:szCs w:val="24"/>
        </w:rPr>
        <w:instrText xml:space="preserve"> ADDIN ZOTERO_ITEM CSL_CITATION {"citationID":"pu4c7q267","properties":{"formattedCitation":"(Cordell et al., 2009; Jasinski, 2013, 2003)","plainCitation":"(Cordell et al., 2009; Jasinski, 2013, 2003)"},"citationItems":[{"id":1695,"uris":["http://zotero.org/users/1204444/items/SFU3IDUV"],"uri":["http://zotero.org/users/1204444/items/SFU3IDUV"],"itemData":{"id":1695,"type":"report","title":"Phosphate Rock, Statistics and Information","publisher":"US Geological Survey","URL":"http://minerals.usgs.gov/minerals/pubs/commodity/phosphate_rock/540303.pdf","author":[{"family":"Jasinski","given":"S"}],"issued":{"date-parts":[["2003"]]}}},{"id":1696,"uris":["http://zotero.org/users/1204444/items/ATS4953J"],"uri":["http://zotero.org/users/1204444/items/ATS4953J"],"itemData":{"id":1696,"type":"report","title":"Phosphate Rock, Statistics and Information","publisher":"US Geological Survey","URL":"http://minerals.usgs.gov/minerals/pubs/commodity/phosphate_rock/mcs-2013-phosp.pdf","author":[{"family":"Jasinski","given":"S"}],"issued":{"date-parts":[["2013"]]}}},{"id":1691,"uris":["http://zotero.org/users/1204444/items/7FEBM5AF"],"uri":["http://zotero.org/users/1204444/items/7FEBM5AF"],"itemData":{"id":1691,"type":"article-journal","title":"The story of phosphorus: Global food security and food for thought","container-title":"Global Environmental Change","page":"292-305","volume":"19","issue":"2","source":"ScienceDirect","abstract":"Food production requires application of fertilizers containing phosphorus, nitrogen and potassium on agricultural fields in order to sustain crop yields. However modern agriculture is dependent on phosphorus derived from phosphate rock, which is a non-renewable resource and current global reserves may be depleted in 50–100 years. While phosphorus demand is projected to increase, the expected global peak in phosphorus production is predicted to occur around 2030. The exact timing of peak phosphorus production might be disputed, however it is widely acknowledged within the fertilizer industry that the quality of remaining phosphate rock is decreasing and production costs are increasing. Yet future access to phosphorus receives little or no international attention. This paper puts forward the case for including long-term phosphorus scarcity on the priority agenda for global food security. Opportunities for recovering phosphorus and reducing demand are also addressed together with institutional challenges.","DOI":"10.1016/j.gloenvcha.2008.10.009","ISSN":"0959-3780","shortTitle":"Traditional Peoples and Climate Change","journalAbbreviation":"Global Environmental Change","author":[{"family":"Cordell","given":"Dana"},{"family":"Drangert","given":"Jan-Olof"},{"family":"White","given":"Stuart"}],"issued":{"date-parts":[["2009",5]]}}}],"schema":"https://github.com/citation-style-language/schema/raw/master/csl-citation.json"} </w:instrText>
      </w:r>
      <w:r w:rsidR="00BD03EC" w:rsidRPr="005B3C0C">
        <w:rPr>
          <w:szCs w:val="24"/>
        </w:rPr>
        <w:fldChar w:fldCharType="separate"/>
      </w:r>
      <w:r w:rsidR="00473EBC" w:rsidRPr="00473EBC">
        <w:rPr>
          <w:rFonts w:ascii="Calibri" w:hAnsi="Calibri"/>
        </w:rPr>
        <w:t xml:space="preserve">(Cordell </w:t>
      </w:r>
      <w:r w:rsidR="00490409" w:rsidRPr="00490409">
        <w:rPr>
          <w:rFonts w:ascii="Calibri" w:hAnsi="Calibri"/>
          <w:i/>
        </w:rPr>
        <w:t>et al</w:t>
      </w:r>
      <w:r w:rsidR="00473EBC" w:rsidRPr="00473EBC">
        <w:rPr>
          <w:rFonts w:ascii="Calibri" w:hAnsi="Calibri"/>
        </w:rPr>
        <w:t>., 2009; Jasinski, 2013, 2003)</w:t>
      </w:r>
      <w:r w:rsidR="00BD03EC" w:rsidRPr="005B3C0C">
        <w:rPr>
          <w:szCs w:val="24"/>
        </w:rPr>
        <w:fldChar w:fldCharType="end"/>
      </w:r>
      <w:r w:rsidRPr="005B3C0C">
        <w:rPr>
          <w:szCs w:val="24"/>
        </w:rPr>
        <w:t>. Accordingly, sustainable consumption of phosphorus is extremely important for the long term sustainability of algal biofuel production and to avoid indirect competition with food production.</w:t>
      </w:r>
    </w:p>
    <w:p w14:paraId="60FD602A" w14:textId="77777777" w:rsidR="005B3C0C" w:rsidRPr="005B3C0C" w:rsidRDefault="005B3C0C" w:rsidP="005B3C0C">
      <w:pPr>
        <w:spacing w:line="360" w:lineRule="auto"/>
        <w:rPr>
          <w:szCs w:val="24"/>
        </w:rPr>
      </w:pPr>
      <w:r w:rsidRPr="005B3C0C">
        <w:rPr>
          <w:szCs w:val="24"/>
        </w:rPr>
        <w:t xml:space="preserve">Based on the Redfield ratio, to produce 1 tonne of algal biomass roughly 5-12 kg of P is required </w:t>
      </w:r>
      <w:r w:rsidR="00BD03EC" w:rsidRPr="005B3C0C">
        <w:rPr>
          <w:szCs w:val="24"/>
        </w:rPr>
        <w:fldChar w:fldCharType="begin"/>
      </w:r>
      <w:r w:rsidR="00790A49">
        <w:rPr>
          <w:szCs w:val="24"/>
        </w:rPr>
        <w:instrText xml:space="preserve"> ADDIN ZOTERO_ITEM CSL_CITATION {"citationID":"0m6ekvPP","properties":{"formattedCitation":"(Borowitzka and Moheimani, 2013; Pate et al., 2011)","plainCitation":"(Borowitzka and Moheimani, 2013; 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id":1681,"uris":["http://zotero.org/users/1204444/items/T63ZN56X"],"uri":["http://zotero.org/users/1204444/items/T63ZN56X"],"itemData":{"id":1681,"type":"article-journal","title":"Sustainable biofuels from algae","container-title":"Mitigation and Adaptation Strategies for Global Change","page":"13-25","volume":"18","issue":"1","source":"link.springer.com","abstract":"There is currently great interest in microalgae as sources of renewable energy and biofuels. Many algae species have a high lipid content and can be grown on non-arable land using alternate water sources such as seawater. This paper discusses in detail the issue of sustainability of commercial-scale microalgae production of biofuels with particular focus on land, water, nutrients (N and P) and CO2 requirements and highlights some of the key issues in the very large scale culture of microalgae which is required for biofuels. The use of genetically modified algae is also considered.","DOI":"10.1007/s11027-010-9271-9","ISSN":"1381-2386, 1573-1596","journalAbbreviation":"Mitig Adapt Strateg Glob Change","language":"en","author":[{"family":"Borowitzka","given":"Michael Armin"},{"family":"Moheimani","given":"Navid Reza"}],"issued":{"date-parts":[["2013",1,1]]}}}],"schema":"https://github.com/citation-style-language/schema/raw/master/csl-citation.json"} </w:instrText>
      </w:r>
      <w:r w:rsidR="00BD03EC" w:rsidRPr="005B3C0C">
        <w:rPr>
          <w:szCs w:val="24"/>
        </w:rPr>
        <w:fldChar w:fldCharType="separate"/>
      </w:r>
      <w:r w:rsidR="00473EBC" w:rsidRPr="00473EBC">
        <w:rPr>
          <w:rFonts w:ascii="Calibri" w:hAnsi="Calibri"/>
        </w:rPr>
        <w:t xml:space="preserve">(Borowitzka and Moheimani, 2013; Pate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Assuming a lipid content of 50%, 100% nutrient absorption, and no recycling, Pate </w:t>
      </w:r>
      <w:r w:rsidR="00490409" w:rsidRPr="00490409">
        <w:rPr>
          <w:i/>
          <w:szCs w:val="24"/>
        </w:rPr>
        <w:t>et al</w:t>
      </w:r>
      <w:r w:rsidRPr="005B3C0C">
        <w:rPr>
          <w:szCs w:val="24"/>
        </w:rPr>
        <w:t xml:space="preserve">. (2011) predicted that the lowest production level assessed (37.8 billion litres annually) would require one-fifth of </w:t>
      </w:r>
      <w:r w:rsidRPr="005B3C0C">
        <w:rPr>
          <w:szCs w:val="24"/>
        </w:rPr>
        <w:lastRenderedPageBreak/>
        <w:t xml:space="preserve">the total U.S consumption of inorganic phosphorus in 2006 (based on 12 kg P per tonne biomass). Such a large demand was deemed unsustainable by the authors </w:t>
      </w:r>
      <w:r w:rsidR="00BD03EC" w:rsidRPr="005B3C0C">
        <w:rPr>
          <w:szCs w:val="24"/>
        </w:rPr>
        <w:fldChar w:fldCharType="begin"/>
      </w:r>
      <w:r w:rsidR="00790A49">
        <w:rPr>
          <w:szCs w:val="24"/>
        </w:rPr>
        <w:instrText xml:space="preserve"> ADDIN ZOTERO_ITEM CSL_CITATION {"citationID":"24nsp7s5q","properties":{"formattedCitation":"(Pate et al., 2011)","plainCitation":"(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00473EBC" w:rsidRPr="00473EBC">
        <w:rPr>
          <w:rFonts w:ascii="Calibri" w:hAnsi="Calibri"/>
        </w:rPr>
        <w:t xml:space="preserve">(Pate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w:t>
      </w:r>
    </w:p>
    <w:p w14:paraId="735F289C" w14:textId="77777777" w:rsidR="005B3C0C" w:rsidRPr="005B3C0C" w:rsidRDefault="005B3C0C" w:rsidP="005B3C0C">
      <w:pPr>
        <w:pStyle w:val="Heading4"/>
        <w:spacing w:before="240" w:after="240" w:line="360" w:lineRule="auto"/>
        <w:ind w:left="862" w:hanging="862"/>
        <w:rPr>
          <w:b w:val="0"/>
          <w:i w:val="0"/>
          <w:color w:val="auto"/>
          <w:szCs w:val="24"/>
        </w:rPr>
      </w:pPr>
      <w:r w:rsidRPr="005B3C0C">
        <w:rPr>
          <w:b w:val="0"/>
          <w:i w:val="0"/>
          <w:color w:val="auto"/>
          <w:szCs w:val="24"/>
        </w:rPr>
        <w:t>Nitrogen</w:t>
      </w:r>
    </w:p>
    <w:p w14:paraId="24A5E475" w14:textId="77777777" w:rsidR="005B3C0C" w:rsidRPr="005B3C0C" w:rsidRDefault="005B3C0C" w:rsidP="005B3C0C">
      <w:pPr>
        <w:spacing w:line="360" w:lineRule="auto"/>
        <w:rPr>
          <w:szCs w:val="24"/>
        </w:rPr>
      </w:pPr>
      <w:r w:rsidRPr="005B3C0C">
        <w:rPr>
          <w:szCs w:val="24"/>
        </w:rPr>
        <w:t xml:space="preserve">Nitrogen is a vital nutrient for an array of biochemicals in the algae cell, including essential molecules involved in energy capture, metabolism and cell structure </w:t>
      </w:r>
      <w:r w:rsidR="00BD03EC" w:rsidRPr="005B3C0C">
        <w:rPr>
          <w:szCs w:val="24"/>
        </w:rPr>
        <w:fldChar w:fldCharType="begin"/>
      </w:r>
      <w:r w:rsidR="00790A49">
        <w:rPr>
          <w:szCs w:val="24"/>
        </w:rPr>
        <w:instrText xml:space="preserve"> ADDIN ZOTERO_ITEM CSL_CITATION {"citationID":"u13s74c3e","properties":{"formattedCitation":"(Hunter-Cevera et al., 2012)","plainCitation":"(Hunter-Cevera et al., 2012)"},"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00BD03EC" w:rsidRPr="005B3C0C">
        <w:rPr>
          <w:szCs w:val="24"/>
        </w:rPr>
        <w:fldChar w:fldCharType="separate"/>
      </w:r>
      <w:r w:rsidR="00473EBC" w:rsidRPr="00473EBC">
        <w:rPr>
          <w:rFonts w:ascii="Calibri" w:hAnsi="Calibri"/>
        </w:rPr>
        <w:t xml:space="preserve">(Hunter-Cevera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Algae are able to utilise a variety of nitrogen sources including ammonia (NH</w:t>
      </w:r>
      <w:r w:rsidRPr="005B3C0C">
        <w:rPr>
          <w:szCs w:val="24"/>
          <w:vertAlign w:val="subscript"/>
        </w:rPr>
        <w:t>3</w:t>
      </w:r>
      <w:r w:rsidRPr="005B3C0C">
        <w:rPr>
          <w:szCs w:val="24"/>
        </w:rPr>
        <w:t>), nitrate (NO</w:t>
      </w:r>
      <w:r w:rsidRPr="005B3C0C">
        <w:rPr>
          <w:szCs w:val="24"/>
          <w:vertAlign w:val="subscript"/>
        </w:rPr>
        <w:t>3</w:t>
      </w:r>
      <w:r w:rsidRPr="005B3C0C">
        <w:rPr>
          <w:szCs w:val="24"/>
          <w:vertAlign w:val="superscript"/>
        </w:rPr>
        <w:t>-</w:t>
      </w:r>
      <w:r w:rsidRPr="005B3C0C">
        <w:rPr>
          <w:szCs w:val="24"/>
        </w:rPr>
        <w:t>) and urea (CO(NH</w:t>
      </w:r>
      <w:r w:rsidRPr="005B3C0C">
        <w:rPr>
          <w:szCs w:val="24"/>
          <w:vertAlign w:val="subscript"/>
        </w:rPr>
        <w:t>2</w:t>
      </w:r>
      <w:r w:rsidRPr="005B3C0C">
        <w:rPr>
          <w:szCs w:val="24"/>
        </w:rPr>
        <w:t>)</w:t>
      </w:r>
      <w:r w:rsidRPr="005B3C0C">
        <w:rPr>
          <w:szCs w:val="24"/>
          <w:vertAlign w:val="subscript"/>
        </w:rPr>
        <w:t>2</w:t>
      </w:r>
      <w:r w:rsidRPr="005B3C0C">
        <w:rPr>
          <w:szCs w:val="24"/>
        </w:rPr>
        <w:t>). Free NH</w:t>
      </w:r>
      <w:r w:rsidRPr="005B3C0C">
        <w:rPr>
          <w:szCs w:val="24"/>
          <w:vertAlign w:val="subscript"/>
        </w:rPr>
        <w:t xml:space="preserve">3 </w:t>
      </w:r>
      <w:r w:rsidRPr="005B3C0C">
        <w:rPr>
          <w:szCs w:val="24"/>
        </w:rPr>
        <w:t>is toxic to many algae species</w:t>
      </w:r>
      <w:r w:rsidRPr="005B3C0C">
        <w:rPr>
          <w:szCs w:val="24"/>
          <w:vertAlign w:val="subscript"/>
        </w:rPr>
        <w:t xml:space="preserve"> </w:t>
      </w:r>
      <w:r w:rsidRPr="005B3C0C">
        <w:rPr>
          <w:szCs w:val="24"/>
        </w:rPr>
        <w:t xml:space="preserve">therefore </w:t>
      </w:r>
      <w:r w:rsidR="00227AB1">
        <w:rPr>
          <w:szCs w:val="24"/>
        </w:rPr>
        <w:t>NH</w:t>
      </w:r>
      <w:r w:rsidR="00227AB1">
        <w:rPr>
          <w:szCs w:val="24"/>
          <w:vertAlign w:val="subscript"/>
        </w:rPr>
        <w:t>3</w:t>
      </w:r>
      <w:r w:rsidRPr="005B3C0C">
        <w:rPr>
          <w:szCs w:val="24"/>
        </w:rPr>
        <w:t xml:space="preserve"> use in algae cultures requires careful management, particularly at high temperatures due to the rapid equilibration between NH</w:t>
      </w:r>
      <w:r w:rsidRPr="005B3C0C">
        <w:rPr>
          <w:szCs w:val="24"/>
          <w:vertAlign w:val="subscript"/>
        </w:rPr>
        <w:t xml:space="preserve">3 </w:t>
      </w:r>
      <w:r w:rsidRPr="005B3C0C">
        <w:rPr>
          <w:szCs w:val="24"/>
        </w:rPr>
        <w:t>and ammonium (NH</w:t>
      </w:r>
      <w:r w:rsidRPr="005B3C0C">
        <w:rPr>
          <w:szCs w:val="24"/>
          <w:vertAlign w:val="subscript"/>
        </w:rPr>
        <w:t>4</w:t>
      </w:r>
      <w:r w:rsidRPr="005B3C0C">
        <w:rPr>
          <w:szCs w:val="24"/>
          <w:vertAlign w:val="superscript"/>
        </w:rPr>
        <w:t>+</w:t>
      </w:r>
      <w:r w:rsidRPr="005B3C0C">
        <w:rPr>
          <w:szCs w:val="24"/>
        </w:rPr>
        <w:t xml:space="preserve">) </w:t>
      </w:r>
      <w:r w:rsidR="00BD03EC" w:rsidRPr="005B3C0C">
        <w:rPr>
          <w:szCs w:val="24"/>
        </w:rPr>
        <w:fldChar w:fldCharType="begin"/>
      </w:r>
      <w:r w:rsidR="00790A49">
        <w:rPr>
          <w:szCs w:val="24"/>
        </w:rPr>
        <w:instrText xml:space="preserve"> ADDIN ZOTERO_ITEM CSL_CITATION {"citationID":"lvgkjcv6p","properties":{"formattedCitation":"(Azov and Goldman, 1982; Borowitzka and Moheimani, 2013)","plainCitation":"(Azov and Goldman, 1982; Borowitzka and Moheimani, 2013)"},"citationItems":[{"id":1697,"uris":["http://zotero.org/users/1204444/items/DK9INWC3"],"uri":["http://zotero.org/users/1204444/items/DK9INWC3"],"itemData":{"id":1697,"type":"article-journal","title":"Free Ammonia Inhibition of Algal Photosynthesis in Intensive Cultures","container-title":"Applied and Environmental Microbiology","page":"735-739","volume":"43","issue":"4","source":"aem.asm.org","abstract":"The effect of free NH3 inhibition on short-term photosynthesis was investigated in three microalgal species: the freshwater chlorophyte Scenedesmus obliquus, the marine diatom Phaeodactylum tricornutum and the marine chlorophyte Dunaliella tertiolecta. By performing a series of assays at various concentrations of added NH4Cl and culture pH, we demonstrated that the inhibitory compound was free NH3 and that pH played no role in determining the magnitude of inhibition, other than in establishing the degree of dissociation of nontoxic NH4+ to toxic NH3. When corrections were made for pH, all three species displayed the same sigmoidal response curve to free NH3 concentration; 1.2 mM NH3 led to 50% reduction in photoassimilation of 14C. Based on literature values, some marine phytoplankton appear to be significantly more sensitive to free NH3 than were the test species, which are noted for their excellent growth characteristics. However, the combination of low algal biomass and strong pH buffering commonly found in most marine and many freshwater environments probably limits the possibilities for NH3 toxicity to low alkalinity freshwaters and intensive algal cultures in which NH4+ is the main source of N. Such conditions occur commonly in algal wastewater treatment systems.","ISSN":"0099-2240, 1098-5336","note":"PMID: 16345983","journalAbbreviation":"Appl. Environ. Microbiol.","language":"en","author":[{"family":"Azov","given":"Y."},{"family":"Goldman","given":"Joel C."}],"issued":{"date-parts":[["1982",4,1]]},"PMID":"16345983"}},{"id":1681,"uris":["http://zotero.org/users/1204444/items/T63ZN56X"],"uri":["http://zotero.org/users/1204444/items/T63ZN56X"],"itemData":{"id":1681,"type":"article-journal","title":"Sustainable biofuels from algae","container-title":"Mitigation and Adaptation Strategies for Global Change","page":"13-25","volume":"18","issue":"1","source":"link.springer.com","abstract":"There is currently great interest in microalgae as sources of renewable energy and biofuels. Many algae species have a high lipid content and can be grown on non-arable land using alternate water sources such as seawater. This paper discusses in detail the issue of sustainability of commercial-scale microalgae production of biofuels with particular focus on land, water, nutrients (N and P) and CO2 requirements and highlights some of the key issues in the very large scale culture of microalgae which is required for biofuels. The use of genetically modified algae is also considered.","DOI":"10.1007/s11027-010-9271-9","ISSN":"1381-2386, 1573-1596","journalAbbreviation":"Mitig Adapt Strateg Glob Change","language":"en","author":[{"family":"Borowitzka","given":"Michael Armin"},{"family":"Moheimani","given":"Navid Reza"}],"issued":{"date-parts":[["2013",1,1]]}}}],"schema":"https://github.com/citation-style-language/schema/raw/master/csl-citation.json"} </w:instrText>
      </w:r>
      <w:r w:rsidR="00BD03EC" w:rsidRPr="005B3C0C">
        <w:rPr>
          <w:szCs w:val="24"/>
        </w:rPr>
        <w:fldChar w:fldCharType="separate"/>
      </w:r>
      <w:r w:rsidR="00473EBC" w:rsidRPr="00473EBC">
        <w:rPr>
          <w:rFonts w:ascii="Calibri" w:hAnsi="Calibri"/>
        </w:rPr>
        <w:t>(Azov and Goldman, 1982; Borowitzka and Moheimani, 2013)</w:t>
      </w:r>
      <w:r w:rsidR="00BD03EC" w:rsidRPr="005B3C0C">
        <w:rPr>
          <w:szCs w:val="24"/>
        </w:rPr>
        <w:fldChar w:fldCharType="end"/>
      </w:r>
      <w:r w:rsidRPr="005B3C0C">
        <w:rPr>
          <w:szCs w:val="24"/>
        </w:rPr>
        <w:t xml:space="preserve">. Almost all inorganic nitrogen fertilizers are artificially synthesised by fixing atmospheric nitrogen gas into ammonium through the Haber-Bosch reaction. The Haber-Bosch reaction requires very high temperatures and pressures and consequently is particularly energy intensive </w:t>
      </w:r>
      <w:r w:rsidR="00BD03EC" w:rsidRPr="005B3C0C">
        <w:rPr>
          <w:szCs w:val="24"/>
        </w:rPr>
        <w:fldChar w:fldCharType="begin"/>
      </w:r>
      <w:r w:rsidR="00790A49">
        <w:rPr>
          <w:szCs w:val="24"/>
        </w:rPr>
        <w:instrText xml:space="preserve"> ADDIN ZOTERO_ITEM CSL_CITATION {"citationID":"23jiejsfc1","properties":{"formattedCitation":"(Peccia et al., 2013)","plainCitation":"(Peccia et al., 2013)"},"citationItems":[{"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Pecci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Unlike phosphorus, the source of elemental nitrogen is almost unlimited, however the hydrogen and energy used in the nitrogen fixation reaction is mainly supplied by finite fossil fuels. </w:t>
      </w:r>
    </w:p>
    <w:p w14:paraId="0B3A12AE" w14:textId="77777777" w:rsidR="005B3C0C" w:rsidRPr="005B3C0C" w:rsidRDefault="005B3C0C" w:rsidP="005B3C0C">
      <w:pPr>
        <w:spacing w:line="360" w:lineRule="auto"/>
        <w:rPr>
          <w:szCs w:val="24"/>
        </w:rPr>
      </w:pPr>
      <w:r w:rsidRPr="005B3C0C">
        <w:rPr>
          <w:szCs w:val="24"/>
        </w:rPr>
        <w:t xml:space="preserve">Based on the Redfield ratio to produce 1 tonne of algae biomass, 50-80 kg of N is required </w:t>
      </w:r>
      <w:r w:rsidR="00BD03EC" w:rsidRPr="005B3C0C">
        <w:rPr>
          <w:szCs w:val="24"/>
        </w:rPr>
        <w:fldChar w:fldCharType="begin"/>
      </w:r>
      <w:r w:rsidR="00790A49">
        <w:rPr>
          <w:szCs w:val="24"/>
        </w:rPr>
        <w:instrText xml:space="preserve"> ADDIN ZOTERO_ITEM CSL_CITATION {"citationID":"2hdke4kp8h","properties":{"formattedCitation":"(Borowitzka and Moheimani, 2013)","plainCitation":"(Borowitzka and Moheimani, 2013)"},"citationItems":[{"id":1681,"uris":["http://zotero.org/users/1204444/items/T63ZN56X"],"uri":["http://zotero.org/users/1204444/items/T63ZN56X"],"itemData":{"id":1681,"type":"article-journal","title":"Sustainable biofuels from algae","container-title":"Mitigation and Adaptation Strategies for Global Change","page":"13-25","volume":"18","issue":"1","source":"link.springer.com","abstract":"There is currently great interest in microalgae as sources of renewable energy and biofuels. Many algae species have a high lipid content and can be grown on non-arable land using alternate water sources such as seawater. This paper discusses in detail the issue of sustainability of commercial-scale microalgae production of biofuels with particular focus on land, water, nutrients (N and P) and CO2 requirements and highlights some of the key issues in the very large scale culture of microalgae which is required for biofuels. The use of genetically modified algae is also considered.","DOI":"10.1007/s11027-010-9271-9","ISSN":"1381-2386, 1573-1596","journalAbbreviation":"Mitig Adapt Strateg Glob Change","language":"en","author":[{"family":"Borowitzka","given":"Michael Armin"},{"family":"Moheimani","given":"Navid Reza"}],"issued":{"date-parts":[["2013",1,1]]}}}],"schema":"https://github.com/citation-style-language/schema/raw/master/csl-citation.json"} </w:instrText>
      </w:r>
      <w:r w:rsidR="00BD03EC" w:rsidRPr="005B3C0C">
        <w:rPr>
          <w:szCs w:val="24"/>
        </w:rPr>
        <w:fldChar w:fldCharType="separate"/>
      </w:r>
      <w:r w:rsidR="00473EBC" w:rsidRPr="00473EBC">
        <w:rPr>
          <w:rFonts w:ascii="Calibri" w:hAnsi="Calibri"/>
        </w:rPr>
        <w:t>(Borowitzka and Moheimani, 2013)</w:t>
      </w:r>
      <w:r w:rsidR="00BD03EC" w:rsidRPr="005B3C0C">
        <w:rPr>
          <w:szCs w:val="24"/>
        </w:rPr>
        <w:fldChar w:fldCharType="end"/>
      </w:r>
      <w:r w:rsidRPr="005B3C0C">
        <w:rPr>
          <w:szCs w:val="24"/>
        </w:rPr>
        <w:t xml:space="preserve">. </w:t>
      </w:r>
      <w:r w:rsidR="00BD03EC" w:rsidRPr="005B3C0C">
        <w:rPr>
          <w:szCs w:val="24"/>
        </w:rPr>
        <w:fldChar w:fldCharType="begin"/>
      </w:r>
      <w:r w:rsidR="00790A49">
        <w:rPr>
          <w:szCs w:val="24"/>
        </w:rPr>
        <w:instrText xml:space="preserve"> ADDIN ZOTERO_ITEM CSL_CITATION {"citationID":"2e4n1j7uq5","properties":{"formattedCitation":"(Pate et al., 2011)","plainCitation":"(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00473EBC" w:rsidRPr="00473EBC">
        <w:rPr>
          <w:rFonts w:ascii="Calibri" w:hAnsi="Calibri"/>
        </w:rPr>
        <w:t xml:space="preserve">(Pate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study predicted that algae production of 37.8 billion litres of biodiesel would require 44% of the total 2006 US demand for inorganic N fertilizer. Such an increase in demand would inevitability lead to indirect competition with food production and significant increases in fertilizer associated GHG emissions which must be factored in to sustainability analysis </w:t>
      </w:r>
      <w:r w:rsidR="00BD03EC" w:rsidRPr="005B3C0C">
        <w:rPr>
          <w:szCs w:val="24"/>
        </w:rPr>
        <w:fldChar w:fldCharType="begin"/>
      </w:r>
      <w:r w:rsidR="00790A49">
        <w:rPr>
          <w:szCs w:val="24"/>
        </w:rPr>
        <w:instrText xml:space="preserve"> ADDIN ZOTERO_ITEM CSL_CITATION {"citationID":"13telh1110","properties":{"formattedCitation":"(Peccia et al., 2013)","plainCitation":"(Peccia et al., 2013)"},"citationItems":[{"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Pecci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w:t>
      </w:r>
    </w:p>
    <w:p w14:paraId="4DEB5D33" w14:textId="77777777" w:rsidR="005B3C0C" w:rsidRPr="005B3C0C" w:rsidRDefault="005B3C0C" w:rsidP="005B3C0C">
      <w:pPr>
        <w:pStyle w:val="Heading4"/>
        <w:spacing w:before="240" w:after="240" w:line="360" w:lineRule="auto"/>
        <w:ind w:left="862" w:hanging="862"/>
        <w:rPr>
          <w:b w:val="0"/>
          <w:i w:val="0"/>
          <w:color w:val="auto"/>
          <w:szCs w:val="24"/>
        </w:rPr>
      </w:pPr>
      <w:r w:rsidRPr="005B3C0C">
        <w:rPr>
          <w:b w:val="0"/>
          <w:i w:val="0"/>
          <w:color w:val="auto"/>
          <w:szCs w:val="24"/>
        </w:rPr>
        <w:t>Carbon dioxide</w:t>
      </w:r>
    </w:p>
    <w:p w14:paraId="59634C03" w14:textId="77777777" w:rsidR="005B3C0C" w:rsidRPr="005B3C0C" w:rsidRDefault="005B3C0C" w:rsidP="005B3C0C">
      <w:pPr>
        <w:spacing w:line="360" w:lineRule="auto"/>
        <w:rPr>
          <w:szCs w:val="24"/>
        </w:rPr>
      </w:pPr>
      <w:r w:rsidRPr="005B3C0C">
        <w:rPr>
          <w:szCs w:val="24"/>
        </w:rPr>
        <w:t>Autotrophic algae growth is highly dependent on availability of CO</w:t>
      </w:r>
      <w:r w:rsidRPr="005B3C0C">
        <w:rPr>
          <w:szCs w:val="24"/>
          <w:vertAlign w:val="subscript"/>
        </w:rPr>
        <w:t>2</w:t>
      </w:r>
      <w:r w:rsidRPr="005B3C0C">
        <w:rPr>
          <w:szCs w:val="24"/>
        </w:rPr>
        <w:t>, which provides the main source of elemental carbon for the production of new biomass and energy carrying molecules. CO</w:t>
      </w:r>
      <w:r w:rsidRPr="005B3C0C">
        <w:rPr>
          <w:szCs w:val="24"/>
          <w:vertAlign w:val="subscript"/>
        </w:rPr>
        <w:t>2</w:t>
      </w:r>
      <w:r w:rsidRPr="005B3C0C">
        <w:rPr>
          <w:szCs w:val="24"/>
        </w:rPr>
        <w:t xml:space="preserve"> is freely available in the atmosphere but at a very low concentration (0.04%), this low concentration limits diffusive mass transfer of CO</w:t>
      </w:r>
      <w:r w:rsidRPr="005B3C0C">
        <w:rPr>
          <w:szCs w:val="24"/>
          <w:vertAlign w:val="subscript"/>
        </w:rPr>
        <w:t>2</w:t>
      </w:r>
      <w:r w:rsidRPr="005B3C0C">
        <w:rPr>
          <w:szCs w:val="24"/>
        </w:rPr>
        <w:t xml:space="preserve"> into algal cultures </w:t>
      </w:r>
      <w:r w:rsidR="00BD03EC" w:rsidRPr="005B3C0C">
        <w:rPr>
          <w:szCs w:val="24"/>
        </w:rPr>
        <w:lastRenderedPageBreak/>
        <w:fldChar w:fldCharType="begin"/>
      </w:r>
      <w:r w:rsidR="00790A49">
        <w:rPr>
          <w:szCs w:val="24"/>
        </w:rPr>
        <w:instrText xml:space="preserve"> ADDIN ZOTERO_ITEM CSL_CITATION {"citationID":"13diapm86i","properties":{"formattedCitation":"(Williams and Laurens, 2010)","plainCitation":"(Williams and Laurens, 2010)"},"citationItems":[{"id":1701,"uris":["http://zotero.org/users/1204444/items/RPT6A58A"],"uri":["http://zotero.org/users/1204444/items/RPT6A58A"],"itemData":{"id":1701,"type":"article-journal","title":"Microalgae as biodiesel &amp; biomass feedstocks: Review &amp; analysis of the biochemistry, energetics &amp; economics","container-title":"Energy &amp; Environmental Science","page":"554-590","volume":"3","issue":"5","source":"pubs.rsc.org","abstract":"Following scrutiny of present biofuels, algae are seriously considered as feedstocks for next-generation biofuels production. Their high productivity and the associated high lipid yields make them attractive options. In this review, we analyse a number aspects of large-scale lipid and overall algal biomass p Biofuels","DOI":"10.1039/B924978H","ISSN":"1754-5706","shortTitle":"Microalgae as biodiesel &amp; biomass feedstocks","journalAbbreviation":"Energy Environ. Sci.","language":"en","author":[{"family":"Williams","given":"Peter J. le B."},{"family":"Laurens","given":"Lieve M. L."}],"issued":{"date-parts":[["2010",5,5]]}}}],"schema":"https://github.com/citation-style-language/schema/raw/master/csl-citation.json"} </w:instrText>
      </w:r>
      <w:r w:rsidR="00BD03EC" w:rsidRPr="005B3C0C">
        <w:rPr>
          <w:szCs w:val="24"/>
        </w:rPr>
        <w:fldChar w:fldCharType="separate"/>
      </w:r>
      <w:r w:rsidR="00473EBC" w:rsidRPr="00473EBC">
        <w:rPr>
          <w:rFonts w:ascii="Calibri" w:hAnsi="Calibri"/>
        </w:rPr>
        <w:t>(Williams and Laurens, 2010)</w:t>
      </w:r>
      <w:r w:rsidR="00BD03EC" w:rsidRPr="005B3C0C">
        <w:rPr>
          <w:szCs w:val="24"/>
        </w:rPr>
        <w:fldChar w:fldCharType="end"/>
      </w:r>
      <w:r w:rsidRPr="005B3C0C">
        <w:rPr>
          <w:szCs w:val="24"/>
        </w:rPr>
        <w:t>. Consequently, algal growth is typically limited by CO</w:t>
      </w:r>
      <w:r w:rsidRPr="005B3C0C">
        <w:rPr>
          <w:szCs w:val="24"/>
          <w:vertAlign w:val="subscript"/>
        </w:rPr>
        <w:t>2</w:t>
      </w:r>
      <w:r w:rsidRPr="005B3C0C">
        <w:rPr>
          <w:szCs w:val="24"/>
        </w:rPr>
        <w:t xml:space="preserve"> concentration and requires external sources of concentrated CO</w:t>
      </w:r>
      <w:r w:rsidRPr="005B3C0C">
        <w:rPr>
          <w:szCs w:val="24"/>
          <w:vertAlign w:val="subscript"/>
        </w:rPr>
        <w:t xml:space="preserve">2 </w:t>
      </w:r>
      <w:r w:rsidRPr="005B3C0C">
        <w:rPr>
          <w:szCs w:val="24"/>
        </w:rPr>
        <w:t xml:space="preserve">(in gaseous or bicarbonate form) to reach economically feasible productivity rates </w:t>
      </w:r>
      <w:r w:rsidR="00BD03EC" w:rsidRPr="005B3C0C">
        <w:rPr>
          <w:szCs w:val="24"/>
        </w:rPr>
        <w:fldChar w:fldCharType="begin"/>
      </w:r>
      <w:r w:rsidR="00790A49">
        <w:rPr>
          <w:szCs w:val="24"/>
        </w:rPr>
        <w:instrText xml:space="preserve"> ADDIN ZOTERO_ITEM CSL_CITATION {"citationID":"D6OBPOM4","properties":{"formattedCitation":"(Kumar et al., 2010; Yu et al., 2005)","plainCitation":"(Kumar et al., 2010; Yu et al., 2005)"},"citationItems":[{"id":1716,"uris":["http://zotero.org/users/1204444/items/84KIKJB6"],"uri":["http://zotero.org/users/1204444/items/84KIKJB6"],"itemData":{"id":1716,"type":"article-journal","title":"Effects of CO2 enrichment on growth, photosynthesis and activities of antioxidant enzymes of two marine micro-green-algae","container-title":"Acta Ecologica Sinica","page":"197-202","volume":"25","issue":"2","source":"Scopus","abstract":"Atmospheric levels of CO2 are expected to double during the 21st century. Many researches have been executed on the ecological impacts of elevated atmospheric CO2 concentration on algae. Marine microalgae is a primary producer in aquatic ecosystems and half of the primary biomass production on our planet is based on aquatic ecosystems. In this experiment, the effects of enriched CO2 (5000μl/L) on the growth, photosynthesis, activities of antioxidant enzymes of Chlorella sp. and Platymonas subcordi formis were investigated using physiological and biochemical methods. The results showed that while the growth rate of both Chlorella sp. and Platymonas subcordiformis was increased when culture medium was bubbled with enriched CO2, there were differences in the degree of response between the two species of microalgae. Platymonas subcordiformis was more sensitive than Chlorella sp. to CO2 enrichment. CO2 enrichment increased the dry weight and photosynthetic rate of both species of microalgae while the soluble protein content decreased significantly. The chlorophylle (Chla) and carotenoids (Car) content did not change significantly as compared to the controls. The malonyldialdehyde (MDA) contents of Chlorella sp. and Platymonas subcordiformis grown under elevated CO2 were lower than that of Chlorella sp. and Platymonas subcordiformis grown under ambient CO2, which suggests that elevated CO2 can ease the damage of membrane lipid peroxidation produced under ambient CO2 and enhance remaining membrane lipid stability. In addition to affecting photosynthetic activity, increased CO2 levels can also play a crucial role in a marine microalgae's response to oxidative stress. Oxidative stress is potentially experienced by all aerobic life in adverse circumstances, resulting in the formation of toxic oxygen species such as superoxide anion (O 2 •-), hydroxyl radical (OH•), hydrogen peroxide (H2O2) and singlet oxygen ( 1O2). In order to balance and control the risk of oxygen toxicity during the photosynthetic process, the plant cell has developed an antioxidative defense system, which consists of antioxidants and several enzymes such as superoxide dismutase (SOD), catalase (CAT), peroxidase (POD) and glutathione reductase (GR). Compared to ambient CO2 (360μl/L), CO2 enrichment (5000μl/L) significantly reduced the activities of SOD, CAT and GR, while the POD activity did not changed significantly. Elevated CO2 can cause the necessity for antioxidant enzymes activities to be diminished, which in turn enhances the protective ability of microalgae when faced with oxidative damage. Great differences exist between the activities of SOD, CAT and GR in Chlorella sp. and Platymonas subcordiformis in both ambient CO2 and elevated CO2.","ISSN":"10000933","language":"Chinese","author":[{"family":"Yu","given":"J."},{"family":"Tang","given":"X.-X."},{"family":"Zhang","given":"P.-Y."},{"family":"Dong","given":"S.-L."}],"issued":{"date-parts":[["2005"]]}}},{"id":42,"uris":["http://zotero.org/users/1204444/items/USK4NFT2"],"uri":["http://zotero.org/users/1204444/items/USK4NFT2"],"itemData":{"id":42,"type":"article-journal","title":"Enhanced CO2 fixation and biofuel production via microalgae: recent developments and future directions","container-title":"Trends in Biotechnology","page":"371-380","volume":"28","issue":"7","source":"CrossRef","DOI":"10.1016/j.tibtech.2010.04.004","ISSN":"01677799","shortTitle":"Enhanced CO2 fixation and biofuel production via microalgae","author":[{"family":"Kumar","given":"Amit"},{"family":"Ergas","given":"Sarina"},{"family":"Yuan","given":"Xin"},{"family":"Sahu","given":"Ashish"},{"family":"Zhang","given":"Qiong"},{"family":"Dewulf","given":"Jo"},{"family":"Malcata","given":"F. Xavier"},{"family":"Langenhove","given":"Herman","non-dropping-particle":"van"}],"issued":{"date-parts":[["2010",7]]}}}],"schema":"https://github.com/citation-style-language/schema/raw/master/csl-citation.json"} </w:instrText>
      </w:r>
      <w:r w:rsidR="00BD03EC" w:rsidRPr="005B3C0C">
        <w:rPr>
          <w:szCs w:val="24"/>
        </w:rPr>
        <w:fldChar w:fldCharType="separate"/>
      </w:r>
      <w:r w:rsidR="00473EBC" w:rsidRPr="00473EBC">
        <w:rPr>
          <w:rFonts w:ascii="Calibri" w:hAnsi="Calibri"/>
        </w:rPr>
        <w:t xml:space="preserve">(Kumar </w:t>
      </w:r>
      <w:r w:rsidR="00490409" w:rsidRPr="00490409">
        <w:rPr>
          <w:rFonts w:ascii="Calibri" w:hAnsi="Calibri"/>
          <w:i/>
        </w:rPr>
        <w:t>et al</w:t>
      </w:r>
      <w:r w:rsidR="00473EBC" w:rsidRPr="00473EBC">
        <w:rPr>
          <w:rFonts w:ascii="Calibri" w:hAnsi="Calibri"/>
        </w:rPr>
        <w:t xml:space="preserve">., 2010; Yu </w:t>
      </w:r>
      <w:r w:rsidR="00490409" w:rsidRPr="00490409">
        <w:rPr>
          <w:rFonts w:ascii="Calibri" w:hAnsi="Calibri"/>
          <w:i/>
        </w:rPr>
        <w:t>et al</w:t>
      </w:r>
      <w:r w:rsidR="00473EBC" w:rsidRPr="00473EBC">
        <w:rPr>
          <w:rFonts w:ascii="Calibri" w:hAnsi="Calibri"/>
        </w:rPr>
        <w:t>., 2005)</w:t>
      </w:r>
      <w:r w:rsidR="00BD03EC" w:rsidRPr="005B3C0C">
        <w:rPr>
          <w:szCs w:val="24"/>
        </w:rPr>
        <w:fldChar w:fldCharType="end"/>
      </w:r>
      <w:r w:rsidRPr="005B3C0C">
        <w:rPr>
          <w:szCs w:val="24"/>
        </w:rPr>
        <w:t xml:space="preserve">. </w:t>
      </w:r>
    </w:p>
    <w:p w14:paraId="5167EACD" w14:textId="77777777" w:rsidR="005B3C0C" w:rsidRPr="005B3C0C" w:rsidRDefault="005B3C0C" w:rsidP="005B3C0C">
      <w:pPr>
        <w:spacing w:line="360" w:lineRule="auto"/>
        <w:rPr>
          <w:szCs w:val="24"/>
        </w:rPr>
      </w:pPr>
      <w:r w:rsidRPr="005B3C0C">
        <w:rPr>
          <w:szCs w:val="24"/>
        </w:rPr>
        <w:t>Approximately 1.8 kg of CO</w:t>
      </w:r>
      <w:r w:rsidRPr="005B3C0C">
        <w:rPr>
          <w:szCs w:val="24"/>
          <w:vertAlign w:val="subscript"/>
        </w:rPr>
        <w:t>2</w:t>
      </w:r>
      <w:r w:rsidRPr="005B3C0C">
        <w:rPr>
          <w:szCs w:val="24"/>
        </w:rPr>
        <w:t xml:space="preserve"> is consumed to produce 1 kg of algae biomass equating to 3.69-9.23 kg of CO</w:t>
      </w:r>
      <w:r w:rsidRPr="005B3C0C">
        <w:rPr>
          <w:szCs w:val="24"/>
          <w:vertAlign w:val="subscript"/>
        </w:rPr>
        <w:t>2</w:t>
      </w:r>
      <w:r w:rsidRPr="005B3C0C">
        <w:rPr>
          <w:szCs w:val="24"/>
        </w:rPr>
        <w:t xml:space="preserve"> per litre of algal biodiesel produced (depending on lipid content) </w:t>
      </w:r>
      <w:r w:rsidR="00BD03EC" w:rsidRPr="005B3C0C">
        <w:rPr>
          <w:szCs w:val="24"/>
        </w:rPr>
        <w:fldChar w:fldCharType="begin"/>
      </w:r>
      <w:r w:rsidR="00790A49">
        <w:rPr>
          <w:szCs w:val="24"/>
        </w:rPr>
        <w:instrText xml:space="preserve"> ADDIN ZOTERO_ITEM CSL_CITATION {"citationID":"om9bcioa7","properties":{"formattedCitation":"(Pate et al., 2011)","plainCitation":"(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00473EBC" w:rsidRPr="00473EBC">
        <w:rPr>
          <w:rFonts w:ascii="Calibri" w:hAnsi="Calibri"/>
        </w:rPr>
        <w:t xml:space="preserve">(Pate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This estimate is comparable with estimates made by emerging algal biofuel companies. Sapphire Energy’s open pond biodiesel production pathway is estimated to consume 3.14-6.28 kg CO</w:t>
      </w:r>
      <w:r w:rsidRPr="005B3C0C">
        <w:rPr>
          <w:szCs w:val="24"/>
          <w:vertAlign w:val="subscript"/>
        </w:rPr>
        <w:t xml:space="preserve">2 </w:t>
      </w:r>
      <w:r w:rsidRPr="005B3C0C">
        <w:rPr>
          <w:szCs w:val="24"/>
        </w:rPr>
        <w:t>per litre of gasoline equivalent. Similarly, the algae bioethanol company Algenol estimated that their PBR production method consumes 2.91 kg of CO</w:t>
      </w:r>
      <w:r w:rsidRPr="005B3C0C">
        <w:rPr>
          <w:szCs w:val="24"/>
          <w:vertAlign w:val="subscript"/>
        </w:rPr>
        <w:t xml:space="preserve">2 </w:t>
      </w:r>
      <w:r w:rsidRPr="005B3C0C">
        <w:rPr>
          <w:szCs w:val="24"/>
        </w:rPr>
        <w:t xml:space="preserve">per litre of gasoline equivalent </w:t>
      </w:r>
      <w:r w:rsidR="00BD03EC" w:rsidRPr="005B3C0C">
        <w:rPr>
          <w:szCs w:val="24"/>
        </w:rPr>
        <w:fldChar w:fldCharType="begin"/>
      </w:r>
      <w:r w:rsidR="00790A49">
        <w:rPr>
          <w:szCs w:val="24"/>
        </w:rPr>
        <w:instrText xml:space="preserve"> ADDIN ZOTERO_ITEM CSL_CITATION {"citationID":"19ri4o6eip","properties":{"formattedCitation":"(Hunter-Cevera et al., 2012)","plainCitation":"(Hunter-Cevera et al., 2012)"},"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00BD03EC" w:rsidRPr="005B3C0C">
        <w:rPr>
          <w:szCs w:val="24"/>
        </w:rPr>
        <w:fldChar w:fldCharType="separate"/>
      </w:r>
      <w:r w:rsidR="00473EBC" w:rsidRPr="00473EBC">
        <w:rPr>
          <w:rFonts w:ascii="Calibri" w:hAnsi="Calibri"/>
        </w:rPr>
        <w:t xml:space="preserve">(Hunter-Cevera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w:t>
      </w:r>
    </w:p>
    <w:p w14:paraId="1AA7A0E7" w14:textId="77777777" w:rsidR="005B3C0C" w:rsidRPr="005B3C0C" w:rsidRDefault="005B3C0C" w:rsidP="005B3C0C">
      <w:pPr>
        <w:spacing w:line="360" w:lineRule="auto"/>
        <w:rPr>
          <w:szCs w:val="24"/>
        </w:rPr>
      </w:pPr>
      <w:r w:rsidRPr="005B3C0C">
        <w:rPr>
          <w:szCs w:val="24"/>
        </w:rPr>
        <w:t>Anthropogenic CO</w:t>
      </w:r>
      <w:r w:rsidRPr="005B3C0C">
        <w:rPr>
          <w:szCs w:val="24"/>
          <w:vertAlign w:val="subscript"/>
        </w:rPr>
        <w:t>2</w:t>
      </w:r>
      <w:r w:rsidRPr="005B3C0C">
        <w:rPr>
          <w:szCs w:val="24"/>
        </w:rPr>
        <w:t xml:space="preserve"> sources such as waste flue gases from power plants, cement works, steel works, and ammonium production are typically envisaged to meet the demand of large scale microalgae production </w:t>
      </w:r>
      <w:r w:rsidR="00BD03EC" w:rsidRPr="005B3C0C">
        <w:rPr>
          <w:szCs w:val="24"/>
        </w:rPr>
        <w:fldChar w:fldCharType="begin"/>
      </w:r>
      <w:r w:rsidR="00790A49">
        <w:rPr>
          <w:szCs w:val="24"/>
        </w:rPr>
        <w:instrText xml:space="preserve"> ADDIN ZOTERO_ITEM CSL_CITATION {"citationID":"25099m9j3q","properties":{"formattedCitation":"{\\rtf (Aci\\uc0\\u233{}n Fern\\uc0\\u225{}ndez et al., 2012)}","plainCitation":"(Acién Fernández et al., 2012)"},"citationItems":[{"id":47,"uris":["http://zotero.org/users/1204444/items/XRUC92BC"],"uri":["http://zotero.org/users/1204444/items/XRUC92BC"],"itemData":{"id":47,"type":"article-journal","title":"Conversion of CO2 into biomass by microalgae: how realistic a contribution may it be to significant CO2 removal?","container-title":"Applied Microbiology and Biotechnology","page":"577-586","volume":"96","issue":"3","source":"CrossRef","DOI":"10.1007/s00253-012-4362-z","ISSN":"0175-7598, 1432-0614","shortTitle":"Conversion of CO2 into biomass by microalgae","author":[{"family":"Acién Fernández","given":"F. Gabriel"},{"family":"González-López","given":"C. V."},{"family":"Fernández Sevilla","given":"J. M."},{"family":"Molina Grima","given":"E."}],"issued":{"date-parts":[["2012",8,26]]}}}],"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Acién Fernández </w:t>
      </w:r>
      <w:r w:rsidR="00490409" w:rsidRPr="00490409">
        <w:rPr>
          <w:rFonts w:ascii="Calibri" w:hAnsi="Calibri" w:cs="Times New Roman"/>
          <w:i/>
          <w:szCs w:val="24"/>
        </w:rPr>
        <w:t>et al</w:t>
      </w:r>
      <w:r w:rsidR="00473EBC" w:rsidRPr="00473EBC">
        <w:rPr>
          <w:rFonts w:ascii="Calibri" w:hAnsi="Calibri" w:cs="Times New Roman"/>
          <w:szCs w:val="24"/>
        </w:rPr>
        <w:t>., 2012)</w:t>
      </w:r>
      <w:r w:rsidR="00BD03EC" w:rsidRPr="005B3C0C">
        <w:rPr>
          <w:szCs w:val="24"/>
        </w:rPr>
        <w:fldChar w:fldCharType="end"/>
      </w:r>
      <w:r w:rsidRPr="005B3C0C">
        <w:rPr>
          <w:szCs w:val="24"/>
        </w:rPr>
        <w:t>. Flue gases contain approximately 15% CO</w:t>
      </w:r>
      <w:r w:rsidRPr="005B3C0C">
        <w:rPr>
          <w:szCs w:val="24"/>
          <w:vertAlign w:val="subscript"/>
        </w:rPr>
        <w:t>2,</w:t>
      </w:r>
      <w:r w:rsidRPr="005B3C0C">
        <w:rPr>
          <w:szCs w:val="24"/>
        </w:rPr>
        <w:t xml:space="preserve"> providing a concentrated gaseous source of carbon for microalgae growth </w:t>
      </w:r>
      <w:r w:rsidR="00BD03EC" w:rsidRPr="005B3C0C">
        <w:rPr>
          <w:szCs w:val="24"/>
        </w:rPr>
        <w:fldChar w:fldCharType="begin"/>
      </w:r>
      <w:r w:rsidR="00790A49">
        <w:rPr>
          <w:szCs w:val="24"/>
        </w:rPr>
        <w:instrText xml:space="preserve"> ADDIN ZOTERO_ITEM CSL_CITATION {"citationID":"2mevvhe4nd","properties":{"formattedCitation":"(Maeda et al., 1995)","plainCitation":"(Maeda et al., 1995)"},"citationItems":[{"id":1726,"uris":["http://zotero.org/users/1204444/items/2S36RG8A"],"uri":["http://zotero.org/users/1204444/items/2S36RG8A"],"itemData":{"id":1726,"type":"article-journal","title":"CO2 fixation from the flue gas on coal-fired thermal power plant by microalgae","container-title":"Energy Conversion and Management","page":"717-720","volume":"36","issue":"6–9","source":"ScienceDirect","abstract":"In order to convert CO2 into biomass by solar energy, we have conducted studies to define growth characteristics of microalgae under various culture conditions. First, we screened microalgae having high temperature and high CO2 resistance. Algae were grown at 35°C and 15% CO2. As a result, we have obtained the strain T-1 of Chlorella which was found to be high temperature tolerant as well as have high growth rate at 15% CO2 concentration. Subsequently we study growth rates under various combinations of SOx and NOx. Their results indicate that Chlorella sp. T-1 can be an ideal candidate for biological fixation of CO2 exhausted by coal-fired thermal power plants. Then, in order to confirm the CO2 fixation efficiency in the actual basis flue gas. The result indicated that Chlorella sp. T-1 has sufficient growth rate despite the condition very severe for the growth of living creatures in the flue gas containing SOx, NOx, Dust and variety of trace elements, we could confirm that it has an excellent applicability to actual basis flue gas.","DOI":"10.1016/0196-8904(95)00105-M","ISSN":"0196-8904","shortTitle":"Proceedings of the Second International Conference on Carbon Dioxide Removal","journalAbbreviation":"Energy Conversion and Management","author":[{"family":"Maeda","given":"K."},{"family":"Owada","given":"M."},{"family":"Kimura","given":"N."},{"family":"Omata","given":"K."},{"family":"Karube","given":"I."}],"issued":{"date-parts":[["1995",6]]}}}],"schema":"https://github.com/citation-style-language/schema/raw/master/csl-citation.json"} </w:instrText>
      </w:r>
      <w:r w:rsidR="00BD03EC" w:rsidRPr="005B3C0C">
        <w:rPr>
          <w:szCs w:val="24"/>
        </w:rPr>
        <w:fldChar w:fldCharType="separate"/>
      </w:r>
      <w:r w:rsidR="00473EBC" w:rsidRPr="00473EBC">
        <w:rPr>
          <w:rFonts w:ascii="Calibri" w:hAnsi="Calibri"/>
        </w:rPr>
        <w:t xml:space="preserve">(Maeda </w:t>
      </w:r>
      <w:r w:rsidR="00490409" w:rsidRPr="00490409">
        <w:rPr>
          <w:rFonts w:ascii="Calibri" w:hAnsi="Calibri"/>
          <w:i/>
        </w:rPr>
        <w:t>et al</w:t>
      </w:r>
      <w:r w:rsidR="00473EBC" w:rsidRPr="00473EBC">
        <w:rPr>
          <w:rFonts w:ascii="Calibri" w:hAnsi="Calibri"/>
        </w:rPr>
        <w:t>., 1995)</w:t>
      </w:r>
      <w:r w:rsidR="00BD03EC" w:rsidRPr="005B3C0C">
        <w:rPr>
          <w:szCs w:val="24"/>
        </w:rPr>
        <w:fldChar w:fldCharType="end"/>
      </w:r>
      <w:r w:rsidRPr="005B3C0C">
        <w:rPr>
          <w:szCs w:val="24"/>
        </w:rPr>
        <w:t xml:space="preserve">.  Studies have demonstrated that </w:t>
      </w:r>
      <w:r w:rsidR="006E7385">
        <w:rPr>
          <w:szCs w:val="24"/>
        </w:rPr>
        <w:t xml:space="preserve">some species of </w:t>
      </w:r>
      <w:r w:rsidRPr="005B3C0C">
        <w:rPr>
          <w:szCs w:val="24"/>
        </w:rPr>
        <w:t xml:space="preserve">microalgae are able to tolerate high temperatures and varying concentrations of SOx, NOx and CO impurities which are associated with flue gas </w:t>
      </w:r>
      <w:r w:rsidR="00BD03EC" w:rsidRPr="005B3C0C">
        <w:rPr>
          <w:szCs w:val="24"/>
        </w:rPr>
        <w:fldChar w:fldCharType="begin"/>
      </w:r>
      <w:r w:rsidR="00790A49">
        <w:rPr>
          <w:szCs w:val="24"/>
        </w:rPr>
        <w:instrText xml:space="preserve"> ADDIN ZOTERO_ITEM CSL_CITATION {"citationID":"15eici9i2o","properties":{"formattedCitation":"(Maeda et al., 1995; Zeiler et al., 1995)","plainCitation":"(Maeda et al., 1995; Zeiler et al., 1995)"},"citationItems":[{"id":1726,"uris":["http://zotero.org/users/1204444/items/2S36RG8A"],"uri":["http://zotero.org/users/1204444/items/2S36RG8A"],"itemData":{"id":1726,"type":"article-journal","title":"CO2 fixation from the flue gas on coal-fired thermal power plant by microalgae","container-title":"Energy Conversion and Management","page":"717-720","volume":"36","issue":"6–9","source":"ScienceDirect","abstract":"In order to convert CO2 into biomass by solar energy, we have conducted studies to define growth characteristics of microalgae under various culture conditions. First, we screened microalgae having high temperature and high CO2 resistance. Algae were grown at 35°C and 15% CO2. As a result, we have obtained the strain T-1 of Chlorella which was found to be high temperature tolerant as well as have high growth rate at 15% CO2 concentration. Subsequently we study growth rates under various combinations of SOx and NOx. Their results indicate that Chlorella sp. T-1 can be an ideal candidate for biological fixation of CO2 exhausted by coal-fired thermal power plants. Then, in order to confirm the CO2 fixation efficiency in the actual basis flue gas. The result indicated that Chlorella sp. T-1 has sufficient growth rate despite the condition very severe for the growth of living creatures in the flue gas containing SOx, NOx, Dust and variety of trace elements, we could confirm that it has an excellent applicability to actual basis flue gas.","DOI":"10.1016/0196-8904(95)00105-M","ISSN":"0196-8904","shortTitle":"Proceedings of the Second International Conference on Carbon Dioxide Removal","journalAbbreviation":"Energy Conversion and Management","author":[{"family":"Maeda","given":"K."},{"family":"Owada","given":"M."},{"family":"Kimura","given":"N."},{"family":"Omata","given":"K."},{"family":"Karube","given":"I."}],"issued":{"date-parts":[["1995",6]]}}},{"id":1729,"uris":["http://zotero.org/users/1204444/items/MZFEWQS9"],"uri":["http://zotero.org/users/1204444/items/MZFEWQS9"],"itemData":{"id":1729,"type":"article-journal","title":"The use of microalgae for assimilation and utilization of carbon dioxide from fossil fuel-fired power plant flue gas","container-title":"Energy Conversion and Management","page":"707-712","volume":"36","issue":"6–9","source":"ScienceDirect","abstract":"The accumulation of carbon dioxide in the atmosphere, primarily as a result of the combustion of fossil fuels, has been linked to potential global climate change. Capture and utilization of the carbon dioxide by microalgae has emerged as a promising technology to help reduce emissions from fossil fuel-fired power plants. Microalgae are of particular interest because of their rapid growth rates and tolerance to varying environmental conditions. We are currently conducting experiments on the growth of microalgae exposed to simulated flue gas. This technology is envisioned for open raceway cultivation ponds as a low cost implementation strategy. Coupling the production of fuel or commodity chemicals with the use of flue gas carbon dioxide as a microalgal nutrient is envisioned to be a cost-effective method of reducing the amount of carbon dioxide contributed to the atmosphere by fossil fuel-fired power plants.","DOI":"10.1016/0196-8904(95)00103-K","ISSN":"0196-8904","shortTitle":"Proceedings of the Second International Conference on Carbon Dioxide Removal","journalAbbreviation":"Energy Conversion and Management","author":[{"family":"Zeiler","given":"Kathryn G."},{"family":"Heacox","given":"Dana A."},{"family":"Toon","given":"Susan T."},{"family":"Kadam","given":"Kiran L."},{"family":"Brown","given":"Lewis M."}],"issued":{"date-parts":[["1995",6]]}}}],"schema":"https://github.com/citation-style-language/schema/raw/master/csl-citation.json"} </w:instrText>
      </w:r>
      <w:r w:rsidR="00BD03EC" w:rsidRPr="005B3C0C">
        <w:rPr>
          <w:szCs w:val="24"/>
        </w:rPr>
        <w:fldChar w:fldCharType="separate"/>
      </w:r>
      <w:r w:rsidR="00473EBC" w:rsidRPr="00473EBC">
        <w:rPr>
          <w:rFonts w:ascii="Calibri" w:hAnsi="Calibri"/>
        </w:rPr>
        <w:t xml:space="preserve">(Maeda </w:t>
      </w:r>
      <w:r w:rsidR="00490409" w:rsidRPr="00490409">
        <w:rPr>
          <w:rFonts w:ascii="Calibri" w:hAnsi="Calibri"/>
          <w:i/>
        </w:rPr>
        <w:t>et al</w:t>
      </w:r>
      <w:r w:rsidR="00473EBC" w:rsidRPr="00473EBC">
        <w:rPr>
          <w:rFonts w:ascii="Calibri" w:hAnsi="Calibri"/>
        </w:rPr>
        <w:t xml:space="preserve">., 1995; Zeiler </w:t>
      </w:r>
      <w:r w:rsidR="00490409" w:rsidRPr="00490409">
        <w:rPr>
          <w:rFonts w:ascii="Calibri" w:hAnsi="Calibri"/>
          <w:i/>
        </w:rPr>
        <w:t>et al</w:t>
      </w:r>
      <w:r w:rsidR="00473EBC" w:rsidRPr="00473EBC">
        <w:rPr>
          <w:rFonts w:ascii="Calibri" w:hAnsi="Calibri"/>
        </w:rPr>
        <w:t>., 1995)</w:t>
      </w:r>
      <w:r w:rsidR="00BD03EC" w:rsidRPr="005B3C0C">
        <w:rPr>
          <w:szCs w:val="24"/>
        </w:rPr>
        <w:fldChar w:fldCharType="end"/>
      </w:r>
      <w:r w:rsidRPr="005B3C0C">
        <w:rPr>
          <w:szCs w:val="24"/>
        </w:rPr>
        <w:t>. Microalgae fixation of CO</w:t>
      </w:r>
      <w:r w:rsidRPr="005B3C0C">
        <w:rPr>
          <w:szCs w:val="24"/>
          <w:vertAlign w:val="subscript"/>
        </w:rPr>
        <w:t>2</w:t>
      </w:r>
      <w:r w:rsidRPr="005B3C0C">
        <w:rPr>
          <w:szCs w:val="24"/>
        </w:rPr>
        <w:t xml:space="preserve"> from flue gas can be an effective carbon capture technology; however, because most microalgal species readily decompose or are combusted as a fuel, the carbon captured is released back into the atmosphere, preventing long-term storage </w:t>
      </w:r>
      <w:r w:rsidR="00BD03EC" w:rsidRPr="005B3C0C">
        <w:rPr>
          <w:szCs w:val="24"/>
        </w:rPr>
        <w:fldChar w:fldCharType="begin"/>
      </w:r>
      <w:r w:rsidR="00790A49">
        <w:rPr>
          <w:szCs w:val="24"/>
        </w:rPr>
        <w:instrText xml:space="preserve"> ADDIN ZOTERO_ITEM CSL_CITATION {"citationID":"7du1e843c","properties":{"formattedCitation":"{\\rtf (Aci\\uc0\\u233{}n Fern\\uc0\\u225{}ndez et al., 2012)}","plainCitation":"(Acién Fernández et al., 2012)"},"citationItems":[{"id":47,"uris":["http://zotero.org/users/1204444/items/XRUC92BC"],"uri":["http://zotero.org/users/1204444/items/XRUC92BC"],"itemData":{"id":47,"type":"article-journal","title":"Conversion of CO2 into biomass by microalgae: how realistic a contribution may it be to significant CO2 removal?","container-title":"Applied Microbiology and Biotechnology","page":"577-586","volume":"96","issue":"3","source":"CrossRef","DOI":"10.1007/s00253-012-4362-z","ISSN":"0175-7598, 1432-0614","shortTitle":"Conversion of CO2 into biomass by microalgae","author":[{"family":"Acién Fernández","given":"F. Gabriel"},{"family":"González-López","given":"C. V."},{"family":"Fernández Sevilla","given":"J. M."},{"family":"Molina Grima","given":"E."}],"issued":{"date-parts":[["2012",8,26]]}}}],"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Acién Fernández </w:t>
      </w:r>
      <w:r w:rsidR="00490409" w:rsidRPr="00490409">
        <w:rPr>
          <w:rFonts w:ascii="Calibri" w:hAnsi="Calibri" w:cs="Times New Roman"/>
          <w:i/>
          <w:szCs w:val="24"/>
        </w:rPr>
        <w:t>et al</w:t>
      </w:r>
      <w:r w:rsidR="00473EBC" w:rsidRPr="00473EBC">
        <w:rPr>
          <w:rFonts w:ascii="Calibri" w:hAnsi="Calibri" w:cs="Times New Roman"/>
          <w:szCs w:val="24"/>
        </w:rPr>
        <w:t>., 2012)</w:t>
      </w:r>
      <w:r w:rsidR="00BD03EC" w:rsidRPr="005B3C0C">
        <w:rPr>
          <w:szCs w:val="24"/>
        </w:rPr>
        <w:fldChar w:fldCharType="end"/>
      </w:r>
      <w:r w:rsidRPr="005B3C0C">
        <w:rPr>
          <w:szCs w:val="24"/>
        </w:rPr>
        <w:t xml:space="preserve">.  Although microalgae produced from flue gases cannot reduce emissions from power plants, they can reduce emissions from the fossil gasoline and diesel fuels which they replace </w:t>
      </w:r>
      <w:r w:rsidR="00BD03EC" w:rsidRPr="005B3C0C">
        <w:rPr>
          <w:szCs w:val="24"/>
        </w:rPr>
        <w:fldChar w:fldCharType="begin"/>
      </w:r>
      <w:r w:rsidR="00790A49">
        <w:rPr>
          <w:szCs w:val="24"/>
        </w:rPr>
        <w:instrText xml:space="preserve"> ADDIN ZOTERO_ITEM CSL_CITATION {"citationID":"sg97r9bjt","properties":{"formattedCitation":"{\\rtf (Aci\\uc0\\u233{}n Fern\\uc0\\u225{}ndez et al., 2012; Benemann, 1997)}","plainCitation":"(Acién Fernández et al., 2012; Benemann, 1997)"},"citationItems":[{"id":1723,"uris":["http://zotero.org/users/1204444/items/SJ6UHMGH"],"uri":["http://zotero.org/users/1204444/items/SJ6UHMGH"],"itemData":{"id":1723,"type":"article-journal","title":"CO2 mitigation with microalgae systems","container-title":"Energy Conversion and Management","page":"S475-S479","volume":"38, Supplement","source":"ScienceDirect","abstract":"Microalgae present one of the few technologies for the capture and utilization of CO2 emitted by power plants. These microscopic plants would be grown in large open ponds, into which power plant flue gas or pure CO2 (captured from power plants) is sparged, and, after harvesting, the biomass would be converted to a fossil fuel replacement, preferably a high value liquid fuel such as biodiesel. The requirements for large areas of land, favorable climate, and ample water supplies will restrict the potential of this technology. Also, even with rather favorable technical assumptions, the currently projected costs of microalgae-fuels are high, similar to most power plant CO2 capture and disposal options. However, if the technology of microalgae could achieve very high productivities, equivalent to 10% solar energy conversion, and if projected low-cost cultivation, harvesting and processing techniques could be developed, microalgae technology could become a low-cost CO2 mitigation option, particularly if prices for fossil fuels increase in the future. In the nearer-term microalgae CO2 utilization can be integrated with wastewater treatment and reclamation, providing an early application of this technology. Long-term basic and applied R&amp;amp;D are required to develop this technology, as one of the many options that may be required in the future to help preserve our planetary atmosphere and biosphere.","DOI":"10.1016/S0196-8904(96)00313-5","ISSN":"0196-8904","shortTitle":"Proceedings of the Third International Conference on Carbon Dioxide Removal","journalAbbreviation":"Energy Conversion and Management","author":[{"family":"Benemann","given":"John R"}],"issued":{"date-parts":[["1997"]]}}},{"id":47,"uris":["http://zotero.org/users/1204444/items/XRUC92BC"],"uri":["http://zotero.org/users/1204444/items/XRUC92BC"],"itemData":{"id":47,"type":"article-journal","title":"Conversion of CO2 into biomass by microalgae: how realistic a contribution may it be to significant CO2 removal?","container-title":"Applied Microbiology and Biotechnology","page":"577-586","volume":"96","issue":"3","source":"CrossRef","DOI":"10.1007/s00253-012-4362-z","ISSN":"0175-7598, 1432-0614","shortTitle":"Conversion of CO2 into biomass by microalgae","author":[{"family":"Acién Fernández","given":"F. Gabriel"},{"family":"González-López","given":"C. V."},{"family":"Fernández Sevilla","given":"J. M."},{"family":"Molina Grima","given":"E."}],"issued":{"date-parts":[["2012",8,26]]}}}],"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Acién Fernández </w:t>
      </w:r>
      <w:r w:rsidR="00490409" w:rsidRPr="00490409">
        <w:rPr>
          <w:rFonts w:ascii="Calibri" w:hAnsi="Calibri" w:cs="Times New Roman"/>
          <w:i/>
          <w:szCs w:val="24"/>
        </w:rPr>
        <w:t>et al</w:t>
      </w:r>
      <w:r w:rsidR="00473EBC" w:rsidRPr="00473EBC">
        <w:rPr>
          <w:rFonts w:ascii="Calibri" w:hAnsi="Calibri" w:cs="Times New Roman"/>
          <w:szCs w:val="24"/>
        </w:rPr>
        <w:t>., 2012; Benemann, 1997)</w:t>
      </w:r>
      <w:r w:rsidR="00BD03EC" w:rsidRPr="005B3C0C">
        <w:rPr>
          <w:szCs w:val="24"/>
        </w:rPr>
        <w:fldChar w:fldCharType="end"/>
      </w:r>
      <w:r w:rsidRPr="005B3C0C">
        <w:rPr>
          <w:szCs w:val="24"/>
        </w:rPr>
        <w:t>.</w:t>
      </w:r>
      <w:r w:rsidRPr="005B3C0C">
        <w:rPr>
          <w:b/>
          <w:szCs w:val="24"/>
        </w:rPr>
        <w:t xml:space="preserve"> </w:t>
      </w:r>
      <w:r w:rsidRPr="005B3C0C">
        <w:rPr>
          <w:szCs w:val="24"/>
        </w:rPr>
        <w:t xml:space="preserve">A major regulatory advance for algae biofuels was the recent inclusion of carbon capture for use in the US’ Clean Power Plan (2015) to reduce GHG emission from industrial sources, which should encourage further adoption of algal technology </w:t>
      </w:r>
      <w:r w:rsidR="00BD03EC" w:rsidRPr="005B3C0C">
        <w:rPr>
          <w:szCs w:val="24"/>
        </w:rPr>
        <w:fldChar w:fldCharType="begin"/>
      </w:r>
      <w:r w:rsidR="00790A49">
        <w:rPr>
          <w:szCs w:val="24"/>
        </w:rPr>
        <w:instrText xml:space="preserve"> ADDIN ZOTERO_ITEM CSL_CITATION {"citationID":"2pbpe3lm0","properties":{"formattedCitation":"(Lane, 2015e)","plainCitation":"(Lane, 2015e)"},"citationItems":[{"id":4235,"uris":["http://zotero.org/users/1204444/items/IBNZHV53"],"uri":["http://zotero.org/users/1204444/items/IBNZHV53"],"itemData":{"id":4235,"type":"article-newspaper","title":"Obama’s Clean Power Plan: A “Huge Win for Algae” : Biofuels Digest","container-title":"Biofuel Digest","URL":"http://www.biofuelsdigest.com/bdigest/2015/08/04/obamas-clean-power-plan-a-huge-win-for-algae/","shortTitle":"Obama’s Clean Power Plan","author":[{"family":"Lane","given":"Jim"}],"issued":{"date-parts":[["2015"]]},"accessed":{"date-parts":[["2015",10,23]]}}}],"schema":"https://github.com/citation-style-language/schema/raw/master/csl-citation.json"} </w:instrText>
      </w:r>
      <w:r w:rsidR="00BD03EC" w:rsidRPr="005B3C0C">
        <w:rPr>
          <w:szCs w:val="24"/>
        </w:rPr>
        <w:fldChar w:fldCharType="separate"/>
      </w:r>
      <w:r w:rsidRPr="005B3C0C">
        <w:t>(Lane, 2015e)</w:t>
      </w:r>
      <w:r w:rsidR="00BD03EC" w:rsidRPr="005B3C0C">
        <w:rPr>
          <w:szCs w:val="24"/>
        </w:rPr>
        <w:fldChar w:fldCharType="end"/>
      </w:r>
      <w:r w:rsidRPr="005B3C0C">
        <w:rPr>
          <w:szCs w:val="24"/>
        </w:rPr>
        <w:t xml:space="preserve">. </w:t>
      </w:r>
    </w:p>
    <w:p w14:paraId="2BD47D02" w14:textId="02EC6E3B" w:rsidR="005B3C0C" w:rsidRPr="005B3C0C" w:rsidRDefault="005B3C0C" w:rsidP="005B3C0C">
      <w:pPr>
        <w:spacing w:line="360" w:lineRule="auto"/>
        <w:rPr>
          <w:szCs w:val="24"/>
        </w:rPr>
      </w:pPr>
      <w:r w:rsidRPr="005B3C0C">
        <w:rPr>
          <w:szCs w:val="24"/>
        </w:rPr>
        <w:t>Despite this regulatory advance, the availability of CO</w:t>
      </w:r>
      <w:r w:rsidRPr="005B3C0C">
        <w:rPr>
          <w:szCs w:val="24"/>
          <w:vertAlign w:val="subscript"/>
        </w:rPr>
        <w:t xml:space="preserve">2 </w:t>
      </w:r>
      <w:r w:rsidRPr="005B3C0C">
        <w:rPr>
          <w:szCs w:val="24"/>
        </w:rPr>
        <w:t>is a limitation to large scale algal cultivation. An estimated 140 million metric tons of CO</w:t>
      </w:r>
      <w:r w:rsidRPr="005B3C0C">
        <w:rPr>
          <w:szCs w:val="24"/>
          <w:vertAlign w:val="subscript"/>
        </w:rPr>
        <w:t>2</w:t>
      </w:r>
      <w:r w:rsidRPr="005B3C0C">
        <w:rPr>
          <w:szCs w:val="24"/>
        </w:rPr>
        <w:t xml:space="preserve"> would be required to produce the aforementioned 37.8 billion litre target </w:t>
      </w:r>
      <w:r w:rsidR="00BD03EC" w:rsidRPr="005B3C0C">
        <w:rPr>
          <w:szCs w:val="24"/>
        </w:rPr>
        <w:fldChar w:fldCharType="begin"/>
      </w:r>
      <w:r w:rsidR="00790A49">
        <w:rPr>
          <w:szCs w:val="24"/>
        </w:rPr>
        <w:instrText xml:space="preserve"> ADDIN ZOTERO_ITEM CSL_CITATION {"citationID":"1b3tl07ggb","properties":{"formattedCitation":"(Pate et al., 2011)","plainCitation":"(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00473EBC" w:rsidRPr="00473EBC">
        <w:rPr>
          <w:rFonts w:ascii="Calibri" w:hAnsi="Calibri"/>
        </w:rPr>
        <w:t xml:space="preserve">(Pate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This would necessitate </w:t>
      </w:r>
      <w:r w:rsidRPr="005B3C0C">
        <w:rPr>
          <w:szCs w:val="24"/>
        </w:rPr>
        <w:lastRenderedPageBreak/>
        <w:t xml:space="preserve">the use of half the stationary emission sources in the 19 lower states of the US that were assessed </w:t>
      </w:r>
      <w:r w:rsidR="00BD03EC" w:rsidRPr="005B3C0C">
        <w:rPr>
          <w:szCs w:val="24"/>
        </w:rPr>
        <w:fldChar w:fldCharType="begin"/>
      </w:r>
      <w:r w:rsidR="00790A49">
        <w:rPr>
          <w:szCs w:val="24"/>
        </w:rPr>
        <w:instrText xml:space="preserve"> ADDIN ZOTERO_ITEM CSL_CITATION {"citationID":"t7kettkg","properties":{"formattedCitation":"(Pate et al., 2011)","plainCitation":"(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00473EBC" w:rsidRPr="00473EBC">
        <w:rPr>
          <w:rFonts w:ascii="Calibri" w:hAnsi="Calibri"/>
        </w:rPr>
        <w:t xml:space="preserve">(Pate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A more ambitious production target of 227 billion litres of biodiesel per year would require 0.9-1.5 billion metric tons of CO</w:t>
      </w:r>
      <w:r w:rsidRPr="005B3C0C">
        <w:rPr>
          <w:szCs w:val="24"/>
          <w:vertAlign w:val="subscript"/>
        </w:rPr>
        <w:t>2</w:t>
      </w:r>
      <w:r w:rsidRPr="005B3C0C">
        <w:rPr>
          <w:szCs w:val="24"/>
        </w:rPr>
        <w:t>, equivalent to 36-56% of total CO</w:t>
      </w:r>
      <w:r w:rsidRPr="005B3C0C">
        <w:rPr>
          <w:szCs w:val="24"/>
          <w:vertAlign w:val="subscript"/>
        </w:rPr>
        <w:t xml:space="preserve">2 </w:t>
      </w:r>
      <w:r w:rsidRPr="005B3C0C">
        <w:rPr>
          <w:szCs w:val="24"/>
        </w:rPr>
        <w:t xml:space="preserve">emissions from all US power plants </w:t>
      </w:r>
      <w:r w:rsidR="00BD03EC" w:rsidRPr="005B3C0C">
        <w:rPr>
          <w:szCs w:val="24"/>
        </w:rPr>
        <w:fldChar w:fldCharType="begin"/>
      </w:r>
      <w:r w:rsidR="00790A49">
        <w:rPr>
          <w:szCs w:val="24"/>
        </w:rPr>
        <w:instrText xml:space="preserve"> ADDIN ZOTERO_ITEM CSL_CITATION {"citationID":"bqq4rp0hh","properties":{"formattedCitation":"(Hunter-Cevera et al., 2012)","plainCitation":"(Hunter-Cevera et al., 2012)"},"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00BD03EC" w:rsidRPr="005B3C0C">
        <w:rPr>
          <w:szCs w:val="24"/>
        </w:rPr>
        <w:fldChar w:fldCharType="separate"/>
      </w:r>
      <w:r w:rsidR="00473EBC" w:rsidRPr="00473EBC">
        <w:rPr>
          <w:rFonts w:ascii="Calibri" w:hAnsi="Calibri"/>
        </w:rPr>
        <w:t xml:space="preserve">(Hunter-Cevera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Furthermore, in the US, without an extensive and costly infrastructure of CO</w:t>
      </w:r>
      <w:r w:rsidRPr="005B3C0C">
        <w:rPr>
          <w:szCs w:val="24"/>
          <w:vertAlign w:val="subscript"/>
        </w:rPr>
        <w:t>2</w:t>
      </w:r>
      <w:r w:rsidRPr="005B3C0C">
        <w:rPr>
          <w:szCs w:val="24"/>
        </w:rPr>
        <w:t xml:space="preserve"> capture and transportation, only a limited number of these concentrated emission sources are within range of areas suitable for large scale algal cultivation </w:t>
      </w:r>
      <w:r w:rsidR="00BD03EC" w:rsidRPr="005B3C0C">
        <w:rPr>
          <w:szCs w:val="24"/>
        </w:rPr>
        <w:fldChar w:fldCharType="begin"/>
      </w:r>
      <w:r w:rsidR="00790A49">
        <w:rPr>
          <w:szCs w:val="24"/>
        </w:rPr>
        <w:instrText xml:space="preserve"> ADDIN ZOTERO_ITEM CSL_CITATION {"citationID":"Ak15bGJR","properties":{"formattedCitation":"(Pate et al., 2011)","plainCitation":"(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00473EBC" w:rsidRPr="00473EBC">
        <w:rPr>
          <w:rFonts w:ascii="Calibri" w:hAnsi="Calibri"/>
        </w:rPr>
        <w:t xml:space="preserve">(Pate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Given </w:t>
      </w:r>
      <w:r w:rsidR="0081741E">
        <w:rPr>
          <w:noProof/>
          <w:lang w:eastAsia="en-GB"/>
        </w:rPr>
        <w:drawing>
          <wp:anchor distT="0" distB="0" distL="114300" distR="114300" simplePos="0" relativeHeight="252033536" behindDoc="0" locked="0" layoutInCell="1" allowOverlap="1" wp14:anchorId="1ED3045C" wp14:editId="4C72FFFC">
            <wp:simplePos x="0" y="0"/>
            <wp:positionH relativeFrom="column">
              <wp:posOffset>152532</wp:posOffset>
            </wp:positionH>
            <wp:positionV relativeFrom="paragraph">
              <wp:posOffset>2196115</wp:posOffset>
            </wp:positionV>
            <wp:extent cx="5416550" cy="4573855"/>
            <wp:effectExtent l="0" t="0" r="0" b="0"/>
            <wp:wrapNone/>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1573" b="-20586"/>
                    <a:stretch/>
                  </pic:blipFill>
                  <pic:spPr bwMode="auto">
                    <a:xfrm>
                      <a:off x="0" y="0"/>
                      <a:ext cx="5416550" cy="4573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B3C0C">
        <w:rPr>
          <w:szCs w:val="24"/>
        </w:rPr>
        <w:t xml:space="preserve">that most nations are planning to reduce the proportion of fossil fuelled power stations in future decades, the availability of flue gas may be a significant bottleneck for future large scale microalgae production.  </w:t>
      </w:r>
    </w:p>
    <w:p w14:paraId="11CC8D52" w14:textId="77777777" w:rsidR="005B3C0C" w:rsidRPr="005B3C0C" w:rsidRDefault="005128F7" w:rsidP="005B3C0C">
      <w:pPr>
        <w:pStyle w:val="Heading4"/>
        <w:spacing w:before="240" w:after="240" w:line="360" w:lineRule="auto"/>
        <w:ind w:left="862" w:hanging="862"/>
        <w:rPr>
          <w:b w:val="0"/>
          <w:i w:val="0"/>
          <w:color w:val="auto"/>
          <w:szCs w:val="24"/>
        </w:rPr>
      </w:pPr>
      <w:r>
        <w:rPr>
          <w:noProof/>
          <w:color w:val="auto"/>
          <w:szCs w:val="24"/>
          <w:lang w:eastAsia="en-GB"/>
        </w:rPr>
        <mc:AlternateContent>
          <mc:Choice Requires="wpg">
            <w:drawing>
              <wp:anchor distT="0" distB="0" distL="114300" distR="114300" simplePos="0" relativeHeight="251784704" behindDoc="0" locked="0" layoutInCell="1" allowOverlap="1" wp14:anchorId="2504F640" wp14:editId="72D3378B">
                <wp:simplePos x="0" y="0"/>
                <wp:positionH relativeFrom="column">
                  <wp:posOffset>966470</wp:posOffset>
                </wp:positionH>
                <wp:positionV relativeFrom="paragraph">
                  <wp:posOffset>55880</wp:posOffset>
                </wp:positionV>
                <wp:extent cx="3466465" cy="3700145"/>
                <wp:effectExtent l="0" t="0" r="635" b="0"/>
                <wp:wrapTopAndBottom/>
                <wp:docPr id="748" name="Group 7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66465" cy="3700145"/>
                          <a:chOff x="0" y="560717"/>
                          <a:chExt cx="3148642" cy="3336729"/>
                        </a:xfrm>
                      </wpg:grpSpPr>
                      <pic:pic xmlns:pic="http://schemas.openxmlformats.org/drawingml/2006/picture">
                        <pic:nvPicPr>
                          <pic:cNvPr id="749" name="Picture 293"/>
                          <pic:cNvPicPr>
                            <a:picLocks noChangeAspect="1"/>
                          </pic:cNvPicPr>
                        </pic:nvPicPr>
                        <pic:blipFill rotWithShape="1">
                          <a:blip r:embed="rId33">
                            <a:extLst>
                              <a:ext uri="{28A0092B-C50C-407E-A947-70E740481C1C}">
                                <a14:useLocalDpi xmlns:a14="http://schemas.microsoft.com/office/drawing/2010/main" val="0"/>
                              </a:ext>
                            </a:extLst>
                          </a:blip>
                          <a:srcRect t="5571"/>
                          <a:stretch/>
                        </pic:blipFill>
                        <pic:spPr bwMode="auto">
                          <a:xfrm>
                            <a:off x="0" y="560717"/>
                            <a:ext cx="3148642" cy="322628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750" name="Text Box 2"/>
                        <wps:cNvSpPr txBox="1">
                          <a:spLocks noChangeArrowheads="1"/>
                        </wps:cNvSpPr>
                        <wps:spPr bwMode="auto">
                          <a:xfrm>
                            <a:off x="0" y="3428498"/>
                            <a:ext cx="3148642" cy="468948"/>
                          </a:xfrm>
                          <a:prstGeom prst="rect">
                            <a:avLst/>
                          </a:prstGeom>
                          <a:solidFill>
                            <a:srgbClr val="FFFFFF"/>
                          </a:solidFill>
                          <a:ln w="9525">
                            <a:noFill/>
                            <a:miter lim="800000"/>
                            <a:headEnd/>
                            <a:tailEnd/>
                          </a:ln>
                        </wps:spPr>
                        <wps:txbx>
                          <w:txbxContent>
                            <w:p w14:paraId="306A4545" w14:textId="77777777" w:rsidR="003B14DC" w:rsidRPr="007E1408" w:rsidRDefault="003B14DC" w:rsidP="005B3C0C">
                              <w:pPr>
                                <w:rPr>
                                  <w:sz w:val="20"/>
                                  <w:szCs w:val="20"/>
                                </w:rPr>
                              </w:pPr>
                              <w:r w:rsidRPr="007E1408">
                                <w:rPr>
                                  <w:b/>
                                  <w:sz w:val="20"/>
                                  <w:szCs w:val="20"/>
                                </w:rPr>
                                <w:t>F</w:t>
                              </w:r>
                              <w:r>
                                <w:rPr>
                                  <w:b/>
                                  <w:sz w:val="20"/>
                                  <w:szCs w:val="20"/>
                                </w:rPr>
                                <w:t xml:space="preserve">igure 13. </w:t>
                              </w:r>
                              <w:r>
                                <w:rPr>
                                  <w:sz w:val="20"/>
                                  <w:szCs w:val="20"/>
                                </w:rPr>
                                <w:t xml:space="preserve">Pilot photobioreactor supplied with flue gas from Steel production in Scunthorpe </w:t>
                              </w:r>
                              <w:r w:rsidRPr="007E1408">
                                <w:rPr>
                                  <w:sz w:val="20"/>
                                  <w:szCs w:val="20"/>
                                </w:rPr>
                                <w:t xml:space="preserve">(Zandi </w:t>
                              </w:r>
                              <w:r w:rsidRPr="00490409">
                                <w:rPr>
                                  <w:i/>
                                  <w:sz w:val="20"/>
                                  <w:szCs w:val="20"/>
                                </w:rPr>
                                <w:t>et al</w:t>
                              </w:r>
                              <w:r w:rsidRPr="007E1408">
                                <w:rPr>
                                  <w:sz w:val="20"/>
                                  <w:szCs w:val="20"/>
                                </w:rPr>
                                <w:t>., 201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04F640" id="Group 748" o:spid="_x0000_s1094" style="position:absolute;left:0;text-align:left;margin-left:76.1pt;margin-top:4.4pt;width:272.95pt;height:291.35pt;z-index:251784704;mso-width-relative:margin;mso-height-relative:margin" coordorigin=",5607" coordsize="31486,333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">
                <v:shape id="Picture 293" o:spid="_x0000_s1095" type="#_x0000_t75" style="position:absolute;top:5607;width:31486;height:32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">
                  <v:imagedata r:id="rId34" o:title="" croptop="3651f"/>
                  <v:path arrowok="t"/>
                </v:shape>
                <v:shape id="_x0000_s1096" type="#_x0000_t202" style="position:absolute;top:34284;width:31486;height:4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" stroked="f">
                  <v:textbox>
                    <w:txbxContent>
                      <w:p w14:paraId="306A4545" w14:textId="77777777" w:rsidR="003B14DC" w:rsidRPr="007E1408" w:rsidRDefault="003B14DC" w:rsidP="005B3C0C">
                        <w:pPr>
                          <w:rPr>
                            <w:sz w:val="20"/>
                            <w:szCs w:val="20"/>
                          </w:rPr>
                        </w:pPr>
                        <w:r w:rsidRPr="007E1408">
                          <w:rPr>
                            <w:b/>
                            <w:sz w:val="20"/>
                            <w:szCs w:val="20"/>
                          </w:rPr>
                          <w:t>F</w:t>
                        </w:r>
                        <w:r>
                          <w:rPr>
                            <w:b/>
                            <w:sz w:val="20"/>
                            <w:szCs w:val="20"/>
                          </w:rPr>
                          <w:t xml:space="preserve">igure 13. </w:t>
                        </w:r>
                        <w:r>
                          <w:rPr>
                            <w:sz w:val="20"/>
                            <w:szCs w:val="20"/>
                          </w:rPr>
                          <w:t xml:space="preserve">Pilot photobioreactor supplied with flue gas from Steel production in Scunthorpe </w:t>
                        </w:r>
                        <w:r w:rsidRPr="007E1408">
                          <w:rPr>
                            <w:sz w:val="20"/>
                            <w:szCs w:val="20"/>
                          </w:rPr>
                          <w:t xml:space="preserve">(Zandi </w:t>
                        </w:r>
                        <w:r w:rsidRPr="00490409">
                          <w:rPr>
                            <w:i/>
                            <w:sz w:val="20"/>
                            <w:szCs w:val="20"/>
                          </w:rPr>
                          <w:t>et al</w:t>
                        </w:r>
                        <w:r w:rsidRPr="007E1408">
                          <w:rPr>
                            <w:sz w:val="20"/>
                            <w:szCs w:val="20"/>
                          </w:rPr>
                          <w:t>., 2011)</w:t>
                        </w:r>
                      </w:p>
                    </w:txbxContent>
                  </v:textbox>
                </v:shape>
                <w10:wrap type="topAndBottom"/>
              </v:group>
            </w:pict>
          </mc:Fallback>
        </mc:AlternateContent>
      </w:r>
      <w:r w:rsidR="005B3C0C" w:rsidRPr="005B3C0C">
        <w:rPr>
          <w:b w:val="0"/>
          <w:i w:val="0"/>
          <w:color w:val="auto"/>
          <w:szCs w:val="24"/>
        </w:rPr>
        <w:t>Mitigation strategies for nutrient use</w:t>
      </w:r>
    </w:p>
    <w:p w14:paraId="6F56433A" w14:textId="77777777" w:rsidR="005B3C0C" w:rsidRPr="005B3C0C" w:rsidRDefault="005B3C0C" w:rsidP="005B3C0C">
      <w:pPr>
        <w:spacing w:line="360" w:lineRule="auto"/>
        <w:rPr>
          <w:szCs w:val="24"/>
        </w:rPr>
      </w:pPr>
      <w:r w:rsidRPr="005B3C0C">
        <w:rPr>
          <w:bCs/>
          <w:szCs w:val="24"/>
        </w:rPr>
        <w:t xml:space="preserve">Lipid extracted from biomass should ideally contain no nitrogen or phosphorus, meaning little N or P should be lost in the main product of microalgae biodiesel production. </w:t>
      </w:r>
      <w:r w:rsidRPr="005B3C0C">
        <w:rPr>
          <w:szCs w:val="24"/>
        </w:rPr>
        <w:t xml:space="preserve">Consequently recycling both the non-lipid fraction of biomass and residual nutrients in spent growth media should recover a considerable proportion of the external nutrients input </w:t>
      </w:r>
      <w:r w:rsidR="00BD03EC" w:rsidRPr="005B3C0C">
        <w:rPr>
          <w:szCs w:val="24"/>
        </w:rPr>
        <w:fldChar w:fldCharType="begin"/>
      </w:r>
      <w:r w:rsidR="00790A49">
        <w:rPr>
          <w:szCs w:val="24"/>
        </w:rPr>
        <w:instrText xml:space="preserve"> ADDIN ZOTERO_ITEM CSL_CITATION {"citationID":"1lrtvu9rmp","properties":{"formattedCitation":"(Peccia et al., 2013)","plainCitation":"(Peccia et al., 2013)"},"citationItems":[{"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Pecci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As previously eluded the non-lipid fraction also contains approximately half the embodied energy of the cell; extraction of the nutrients from this </w:t>
      </w:r>
      <w:r w:rsidRPr="005B3C0C">
        <w:rPr>
          <w:szCs w:val="24"/>
        </w:rPr>
        <w:lastRenderedPageBreak/>
        <w:t xml:space="preserve">residual biomass can therefore substantially improve both economic and energetic viability of microalgae production </w:t>
      </w:r>
      <w:r w:rsidR="00BD03EC" w:rsidRPr="005B3C0C">
        <w:rPr>
          <w:szCs w:val="24"/>
        </w:rPr>
        <w:fldChar w:fldCharType="begin"/>
      </w:r>
      <w:r w:rsidR="00790A49">
        <w:rPr>
          <w:szCs w:val="24"/>
        </w:rPr>
        <w:instrText xml:space="preserve"> ADDIN ZOTERO_ITEM CSL_CITATION {"citationID":"20vnqf6ak6","properties":{"formattedCitation":"(Hunter-Cevera et al., 2012; Peccia et al., 2013)","plainCitation":"(Hunter-Cevera et al., 2012; Peccia et al., 2013)"},"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Hunter-Cevera </w:t>
      </w:r>
      <w:r w:rsidR="00490409" w:rsidRPr="00490409">
        <w:rPr>
          <w:rFonts w:ascii="Calibri" w:hAnsi="Calibri"/>
          <w:i/>
        </w:rPr>
        <w:t>et al</w:t>
      </w:r>
      <w:r w:rsidR="00473EBC" w:rsidRPr="00473EBC">
        <w:rPr>
          <w:rFonts w:ascii="Calibri" w:hAnsi="Calibri"/>
        </w:rPr>
        <w:t xml:space="preserve">., 2012; Pecci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w:t>
      </w:r>
    </w:p>
    <w:p w14:paraId="5B5DEA00" w14:textId="77777777" w:rsidR="005B3C0C" w:rsidRPr="005B3C0C" w:rsidRDefault="005B3C0C" w:rsidP="005B3C0C">
      <w:pPr>
        <w:spacing w:line="360" w:lineRule="auto"/>
        <w:rPr>
          <w:szCs w:val="24"/>
        </w:rPr>
      </w:pPr>
      <w:r w:rsidRPr="005B3C0C">
        <w:rPr>
          <w:szCs w:val="24"/>
        </w:rPr>
        <w:t xml:space="preserve">Nutrients within the residual biomass are stored as organic molecules which are not readily available for algae growth. Anaerobic digestion (AD) can be utilised to both remineralize the nutrients and extract the remaining embodied energy. AD is a process in which a collection of anaerobic bacteria break down complex organic matter such as carbohydrates, lipids and proteins into smaller molecules. The digestion of algal biomass often causes a build-up in ammonia because the C:N ratio of algal biomass is much lower than the digesting bacteria </w:t>
      </w:r>
      <w:r w:rsidR="00BD03EC" w:rsidRPr="005B3C0C">
        <w:rPr>
          <w:szCs w:val="24"/>
        </w:rPr>
        <w:fldChar w:fldCharType="begin"/>
      </w:r>
      <w:r w:rsidR="00790A49">
        <w:rPr>
          <w:szCs w:val="24"/>
        </w:rPr>
        <w:instrText xml:space="preserve"> ADDIN ZOTERO_ITEM CSL_CITATION {"citationID":"2ak94dt5o5","properties":{"formattedCitation":"(Ehimen et al., 2011; Heaven et al., 2011)","plainCitation":"(Ehimen et al., 2011; Heaven et al., 2011)"},"citationItems":[{"id":1279,"uris":["http://zotero.org/users/1204444/items/XTRGN4RN"],"uri":["http://zotero.org/users/1204444/items/XTRGN4RN"],"itemData":{"id":1279,"type":"article-journal","title":"Anaerobic digestion of microalgae residues resulting from the biodiesel production process","container-title":"Applied Energy","page":"3454-3463","volume":"88","issue":"10","source":"ScienceDirect","abstract":"The recovery of methane from post transesterified microalgae residues has the potential to improve the renewability of the ‘microalgae biomass to biodiesel’ conversion process as well as reduce its cost and environmental impact. This paper deals with the anaerobic digestion of microalgae biomass residues (post transesterification) using semi-continuously fed reactors. The influence of substrate loading concentrations and hydraulic retention times on the specific methane yield of the anaerobically digested microalgae residues was investigated. The co-digestion of the microalgae residues with glycerol as well as the influence of temperature was also examined. It was found that the hydraulic retention period was the most significant variable affecting methane production from the residues, with periods (&amp;gt;5 days) corresponding to higher energy recovery. The methane yield was also improved by a reduction in the substrate loading rates, with an optimum substrate carbon to nitrogen ratio of 12.44 seen to be required for the digestion process.","DOI":"10.1016/j.apenergy.2010.10.020","ISSN":"0306-2619","shortTitle":"Special Issue of Energy from algae: Current status and future trends","journalAbbreviation":"Applied Energy","author":[{"family":"Ehimen","given":"E.A."},{"family":"Sun","given":"Z.F."},{"family":"Carrington","given":"C.G."},{"family":"Birch","given":"E.J."},{"family":"Eaton-Rye","given":"J.J."}],"issued":{"date-parts":[["2011",10]]}}},{"id":59,"uris":["http://zotero.org/users/1204444/items/XRH5Q5QS"],"uri":["http://zotero.org/users/1204444/items/XRH5Q5QS"],"itemData":{"id":59,"type":"article-journal","title":"Comments on ‘Anaerobic digestion of microalgae as a necessary step to make microalgal biodiesel sustainable’","container-title":"Biotechnology Advances","page":"164-167","volume":"29","issue":"1","source":"CrossRef","DOI":"10.1016/j.biotechadv.2010.10.005","ISSN":"07349750","author":[{"family":"Heaven","given":"Sonia"},{"family":"Milledge","given":"John"},{"family":"Zhang","given":"Yue"}],"issued":{"date-parts":[["2011",1]]}}}],"schema":"https://github.com/citation-style-language/schema/raw/master/csl-citation.json"} </w:instrText>
      </w:r>
      <w:r w:rsidR="00BD03EC" w:rsidRPr="005B3C0C">
        <w:rPr>
          <w:szCs w:val="24"/>
        </w:rPr>
        <w:fldChar w:fldCharType="separate"/>
      </w:r>
      <w:r w:rsidR="00473EBC" w:rsidRPr="00473EBC">
        <w:rPr>
          <w:rFonts w:ascii="Calibri" w:hAnsi="Calibri"/>
        </w:rPr>
        <w:t xml:space="preserve">(Ehimen </w:t>
      </w:r>
      <w:r w:rsidR="00490409" w:rsidRPr="00490409">
        <w:rPr>
          <w:rFonts w:ascii="Calibri" w:hAnsi="Calibri"/>
          <w:i/>
        </w:rPr>
        <w:t>et al</w:t>
      </w:r>
      <w:r w:rsidR="00473EBC" w:rsidRPr="00473EBC">
        <w:rPr>
          <w:rFonts w:ascii="Calibri" w:hAnsi="Calibri"/>
        </w:rPr>
        <w:t xml:space="preserve">., 2011; Heaven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Removal of this excess nitrogen for reuse in microalgae growth is therefore beneficial to the digestion operation </w:t>
      </w:r>
      <w:r w:rsidR="00BD03EC" w:rsidRPr="005B3C0C">
        <w:rPr>
          <w:szCs w:val="24"/>
        </w:rPr>
        <w:fldChar w:fldCharType="begin"/>
      </w:r>
      <w:r w:rsidR="00790A49">
        <w:rPr>
          <w:szCs w:val="24"/>
        </w:rPr>
        <w:instrText xml:space="preserve"> ADDIN ZOTERO_ITEM CSL_CITATION {"citationID":"4mibk05o1","properties":{"formattedCitation":"(Peccia et al., 2013)","plainCitation":"(Peccia et al., 2013)"},"citationItems":[{"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Pecci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The end products of anaerobic digestion are biogas, liquid effluent and digestate </w:t>
      </w:r>
      <w:r w:rsidR="00BD03EC" w:rsidRPr="005B3C0C">
        <w:rPr>
          <w:szCs w:val="24"/>
        </w:rPr>
        <w:fldChar w:fldCharType="begin"/>
      </w:r>
      <w:r w:rsidR="00473EBC">
        <w:rPr>
          <w:szCs w:val="24"/>
        </w:rPr>
        <w:instrText xml:space="preserve"> ADDIN ZOTERO_ITEM CSL_CITATION {"citationID":"92nv9n6kb","properties":{"formattedCitation":"(Ras et al., 2011)","plainCitation":"(Ras et al., 2011)"},"citationItems":[{"id":1117,"uris":["http://zotero.org/users/1204444/items/Z6GV6IWT"],"uri":["http://zotero.org/users/1204444/items/Z6GV6IWT"],"itemData":{"id":1117,"type":"article-journal","title":"Experimental study on a coupled process of production and anaerobic digestion of Chlorella vulgaris","container-title":"Bioresource Technology","page":"200-206","volume":"102","issue":"1","source":"CrossRef","DOI":"10.1016/j.biortech.2010.06.146","ISSN":"09608524","author":[{"family":"Ras","given":"Monique"},{"family":"Lardon","given":"Laurent"},{"family":"Bruno","given":"Sialve"},{"family":"Bernet","given":"Nicolas"},{"family":"Steyer","given":"Jean-Philippe"}],"issued":{"date-parts":[["2011",1]]}}}],"schema":"https://github.com/citation-style-language/schema/raw/master/csl-citation.json"} </w:instrText>
      </w:r>
      <w:r w:rsidR="00BD03EC" w:rsidRPr="005B3C0C">
        <w:rPr>
          <w:szCs w:val="24"/>
        </w:rPr>
        <w:fldChar w:fldCharType="separate"/>
      </w:r>
      <w:r w:rsidR="00473EBC" w:rsidRPr="00473EBC">
        <w:rPr>
          <w:rFonts w:ascii="Calibri" w:hAnsi="Calibri"/>
        </w:rPr>
        <w:t xml:space="preserve">(Ras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The biogas is composed of CH</w:t>
      </w:r>
      <w:r w:rsidRPr="005B3C0C">
        <w:rPr>
          <w:szCs w:val="24"/>
          <w:vertAlign w:val="subscript"/>
        </w:rPr>
        <w:t>4</w:t>
      </w:r>
      <w:r w:rsidRPr="005B3C0C">
        <w:rPr>
          <w:szCs w:val="24"/>
        </w:rPr>
        <w:t xml:space="preserve"> (69-75%)  and CO</w:t>
      </w:r>
      <w:r w:rsidRPr="005B3C0C">
        <w:rPr>
          <w:szCs w:val="24"/>
          <w:vertAlign w:val="subscript"/>
        </w:rPr>
        <w:t xml:space="preserve">2 </w:t>
      </w:r>
      <w:r w:rsidRPr="005B3C0C">
        <w:rPr>
          <w:szCs w:val="24"/>
        </w:rPr>
        <w:t>(31-25%), the methane can be combusted for bioenergy and the resulting CO</w:t>
      </w:r>
      <w:r w:rsidRPr="005B3C0C">
        <w:rPr>
          <w:szCs w:val="24"/>
          <w:vertAlign w:val="subscript"/>
        </w:rPr>
        <w:t>2</w:t>
      </w:r>
      <w:r w:rsidRPr="005B3C0C">
        <w:rPr>
          <w:szCs w:val="24"/>
        </w:rPr>
        <w:t xml:space="preserve"> can be fed back to microalgae production </w:t>
      </w:r>
      <w:r w:rsidR="00BD03EC" w:rsidRPr="005B3C0C">
        <w:rPr>
          <w:szCs w:val="24"/>
        </w:rPr>
        <w:fldChar w:fldCharType="begin"/>
      </w:r>
      <w:r w:rsidR="00790A49">
        <w:rPr>
          <w:szCs w:val="24"/>
        </w:rPr>
        <w:instrText xml:space="preserve"> ADDIN ZOTERO_ITEM CSL_CITATION {"citationID":"1pbq39e8pj","properties":{"formattedCitation":"(Sialve et al., 2009)","plainCitation":"(Sialve et al., 2009)"},"citationItems":[{"id":246,"uris":["http://zotero.org/users/1204444/items/TZZTSTT6"],"uri":["http://zotero.org/users/1204444/items/TZZTSTT6"],"itemData":{"id":246,"type":"article-journal","title":"Anaerobic digestion of microalgae as a necessary step to make microalgal biodiesel sustainable","container-title":"Biotechnology Advances","page":"409-416","volume":"27","issue":"4","source":"CrossRef","DOI":"10.1016/j.biotechadv.2009.03.001","ISSN":"07349750","author":[{"family":"Sialve","given":"Bruno"},{"family":"Bernet","given":"Nicolas"},{"family":"Bernard","given":"Olivier"}],"issued":{"date-parts":[["2009",7]]}}}],"schema":"https://github.com/citation-style-language/schema/raw/master/csl-citation.json"} </w:instrText>
      </w:r>
      <w:r w:rsidR="00BD03EC" w:rsidRPr="005B3C0C">
        <w:rPr>
          <w:szCs w:val="24"/>
        </w:rPr>
        <w:fldChar w:fldCharType="separate"/>
      </w:r>
      <w:r w:rsidR="00473EBC" w:rsidRPr="00473EBC">
        <w:rPr>
          <w:rFonts w:ascii="Calibri" w:hAnsi="Calibri"/>
        </w:rPr>
        <w:t xml:space="preserve">(Sialve </w:t>
      </w:r>
      <w:r w:rsidR="00490409" w:rsidRPr="00490409">
        <w:rPr>
          <w:rFonts w:ascii="Calibri" w:hAnsi="Calibri"/>
          <w:i/>
        </w:rPr>
        <w:t>et al</w:t>
      </w:r>
      <w:r w:rsidR="00473EBC" w:rsidRPr="00473EBC">
        <w:rPr>
          <w:rFonts w:ascii="Calibri" w:hAnsi="Calibri"/>
        </w:rPr>
        <w:t>., 2009)</w:t>
      </w:r>
      <w:r w:rsidR="00BD03EC" w:rsidRPr="005B3C0C">
        <w:rPr>
          <w:szCs w:val="24"/>
        </w:rPr>
        <w:fldChar w:fldCharType="end"/>
      </w:r>
      <w:r w:rsidRPr="005B3C0C">
        <w:rPr>
          <w:szCs w:val="24"/>
        </w:rPr>
        <w:t xml:space="preserve">. A proportion of the nitrogen and most of the phosphorus is incorporated into the bacteria biomass, this eventually forms digestate. This digestate sludge and liquid effluent can be fed into the algae ponds replacing the lost nutrients </w:t>
      </w:r>
      <w:r w:rsidR="00BD03EC" w:rsidRPr="005B3C0C">
        <w:rPr>
          <w:szCs w:val="24"/>
        </w:rPr>
        <w:fldChar w:fldCharType="begin"/>
      </w:r>
      <w:r w:rsidR="00790A49">
        <w:rPr>
          <w:szCs w:val="24"/>
        </w:rPr>
        <w:instrText xml:space="preserve"> ADDIN ZOTERO_ITEM CSL_CITATION {"citationID":"7cgemdat3","properties":{"formattedCitation":"(Lardon et al., 2009; Menger-Krug et al., 2012)","plainCitation":"(Lardon et al., 2009; Menger-Krug et al., 2012)"},"citationItems":[{"id":380,"uris":["http://zotero.org/users/1204444/items/AHEFZM8B"],"uri":["http://zotero.org/users/1204444/items/AHEFZM8B"],"itemData":{"id":380,"type":"article-journal","title":"Life-Cycle Assessment of Biodiesel Production from Microalgae","container-title":"Environmental Science &amp; Technology","page":"6475-6481","volume":"43","issue":"17","source":"CrossRef","DOI":"10.1021/es900705j","ISSN":"0013-936X, 1520-5851","author":[{"family":"Lardon","given":"Laurent"},{"family":"Hélias","given":"Arnaud"},{"family":"Sialve","given":"Bruno"},{"family":"Steyer","given":"Jean-Philippe"},{"family":"Bernard","given":"Olivier"}],"issued":{"date-parts":[["2009",9]]}}},{"id":1624,"uris":["http://zotero.org/users/1204444/items/US25KGCA"],"uri":["http://zotero.org/users/1204444/items/US25KGCA"],"itemData":{"id":1624,"type":"article-journal","title":"Integration of Microalgae Systems at Municipal Wastewater Treatment Plants: Implications for Energy and Emission Balances","container-title":"Environmental Science &amp; Technology","page":"11505-11514","volume":"46","issue":"21","source":"ACS Publications","abstract":"Integrating microalgae systems (MAS) at municipal wastewater treatment plants (WWTPs) to produce of bioenergy offers many potential synergies. Improved energy balances provide a strong incentive for WWTPs to integrate MAS, but it is crucial that WWTPs maintain their barrier function to protect water resources. We perform a prospective analysis of energy and emission balances of a WWTP with integrated MAS, based on a substance flow analysis of the elements carbon (C), nitrogen (N), and phosphorus (P). These elements are the main ingredients of wastewater, and the key nutrients for algae growth. We propose a process design which relies solely on resources from wastewater with no external input of water, fertilizer or CO2. The whole process chain, from cultivation to production of bioelectricity, takes place at the WWTP. Our results show that MAS can considerably improve energy balances of WWTPs without any external resource input. With optimistic assumptions, they can turn WWTPs into net energy producers. While intensive C recycling in MAS considerably improves the energy balance, we show that it also impacts on effluent quality. We discuss the importance of nonharvested biomass for effluent quality and highlight harvesting efficiency as key factor for energy and emission balances of MAS at WWTP.","DOI":"10.1021/es301967y","ISSN":"0013-936X","shortTitle":"Integration of Microalgae Systems at Municipal Wastewater Treatment Plants","journalAbbreviation":"Environ. Sci. Technol.","author":[{"family":"Menger-Krug","given":"Eve"},{"family":"Niederste-Hollenberg","given":"Jutta"},{"family":"Hillenbrand","given":"Thomas"},{"family":"Hiessl","given":"Harald"}],"issued":{"date-parts":[["2012",11,6]]}}}],"schema":"https://github.com/citation-style-language/schema/raw/master/csl-citation.json"} </w:instrText>
      </w:r>
      <w:r w:rsidR="00BD03EC" w:rsidRPr="005B3C0C">
        <w:rPr>
          <w:szCs w:val="24"/>
        </w:rPr>
        <w:fldChar w:fldCharType="separate"/>
      </w:r>
      <w:r w:rsidR="00473EBC" w:rsidRPr="00473EBC">
        <w:rPr>
          <w:rFonts w:ascii="Calibri" w:hAnsi="Calibri"/>
        </w:rPr>
        <w:t xml:space="preserve">(Lardon </w:t>
      </w:r>
      <w:r w:rsidR="00490409" w:rsidRPr="00490409">
        <w:rPr>
          <w:rFonts w:ascii="Calibri" w:hAnsi="Calibri"/>
          <w:i/>
        </w:rPr>
        <w:t>et al</w:t>
      </w:r>
      <w:r w:rsidR="00473EBC" w:rsidRPr="00473EBC">
        <w:rPr>
          <w:rFonts w:ascii="Calibri" w:hAnsi="Calibri"/>
        </w:rPr>
        <w:t xml:space="preserve">., 2009; Menger-Krug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While this approach may have many technical challenges and is unlikely to led to 100% efficient recycling it does have huge potential for reducing nutrient consumption and improving sustainability. </w:t>
      </w:r>
    </w:p>
    <w:p w14:paraId="3CE6EB6D" w14:textId="77777777" w:rsidR="005B3C0C" w:rsidRPr="005B3C0C" w:rsidRDefault="005B3C0C" w:rsidP="005B3C0C">
      <w:pPr>
        <w:spacing w:line="360" w:lineRule="auto"/>
        <w:rPr>
          <w:szCs w:val="24"/>
        </w:rPr>
      </w:pPr>
      <w:r w:rsidRPr="005B3C0C">
        <w:rPr>
          <w:szCs w:val="24"/>
        </w:rPr>
        <w:t xml:space="preserve">HTL, the whole cell fuel conversion technology aforementioned in section 1.3.3, also offers a route for nutrient recycling. The aqueous effluent contains nitrogen, phosphorus and other inorganic elements required for growth </w:t>
      </w:r>
      <w:r w:rsidR="00BD03EC" w:rsidRPr="005B3C0C">
        <w:rPr>
          <w:szCs w:val="24"/>
        </w:rPr>
        <w:fldChar w:fldCharType="begin"/>
      </w:r>
      <w:r w:rsidR="00790A49">
        <w:rPr>
          <w:szCs w:val="24"/>
        </w:rPr>
        <w:instrText xml:space="preserve"> ADDIN ZOTERO_ITEM CSL_CITATION {"citationID":"2EPOq2JW","properties":{"formattedCitation":"(Biller et al., 2012; Elliott et al., 2015; Garcia Alba et al., 2012; Liu et al., 2013)","plainCitation":"(Biller et al., 2012; Elliott et al., 2015; Garcia Alba et al., 2012; Liu et al., 2013)"},"citationItems":[{"id":4236,"uris":["http://zotero.org/users/1204444/items/WTC98B9V"],"uri":["http://zotero.org/users/1204444/items/WTC98B9V"],"itemData":{"id":4236,"type":"article-journal","title":"Nutrient recycling of aqueous phase for microalgae cultivation from the hydrothermal liquefaction process","container-title":"Algal Research","page":"70-76","volume":"1","issue":"1","source":"ScienceDirect","abstract":"Two major considerations of the emerging algae biofuel industry are the energy intensive dewatering of the algae slurry and nutrient management. The proposed closed loop process which involves nutrient recycling of the aqueous phase from the hydrothermal liquefaction of microalgae offers a solution to both aspects. Hydrothermal liquefaction has been shown to be a low energy process for bio-crude production from microalgae. For the purpose of this research, microalgae strains of Chlorella vulgaris, Scenedesmus dimorphus and the cyanobacteria Spirulina platensis and Chlorogloeopsis fritschii were processed in batch reactors at 300 °C and 350 °C. Following liquefaction the product phases were separated and the water phase recovered. The bio-crude yields ranged from 27 to 47 wt.%. The bio-crudes were of low O and N content and high heating value making them suitable for further processing. The water phase was analysed for all major nutrients, TOC and TN to determine the suitability of the recycled aqueous phase for algae cultivation. Growth trials were performed for each algae strain in a standard growth medium and compared to the growth rates in a series of dilutions of the recycled process water phase. Growth was determined by cell count and chlorophyll a absorbance. Growth occurred in heavy dilutions where the amount of growth inhibitors was not too high. The results show that the closed loop system using the recovered aqueous phase offers a promising route for sustainable oil production and nutrient management for microalgae.","DOI":"10.1016/j.algal.2012.02.002","ISSN":"2211-9264","journalAbbreviation":"Algal Research","author":[{"family":"Biller","given":"P."},{"family":"Ross","given":"A. B."},{"family":"Skill","given":"S. C."},{"family":"Lea-Langton","given":"A."},{"family":"Balasundaram","given":"B."},{"family":"Hall","given":"C."},{"family":"Riley","given":"R."},{"family":"Llewellyn","given":"C. A."}],"issued":{"date-parts":[["2012",5]]}}},{"id":4226,"uris":["http://zotero.org/users/1204444/items/N4VSHJEN"],"uri":["http://zotero.org/users/1204444/items/N4VSHJEN"],"itemData":{"id":4226,"type":"article-journal","title":"Hydrothermal liquefaction of biomass: Developments from batch to continuous process","container-title":"Bioresource Technology","page":"147-156","volume":"178","source":"ScienceDirect","abstract":"This review describes the recent results in hydrothermal liquefaction (HTL) of biomass in continuous-flow processing systems. Although much has been published about batch reactor tests of biomass HTL, there is only limited information yet available on continuous-flow tests, which can provide a more reasonable basis for process design and scale-up for commercialization. High-moisture biomass feedstocks are the most likely to be used in HTL. These materials are described and results of their processing are discussed. Engineered systems for HTL are described; however, they are of limited size and do not yet approach a demonstration scale of operation. With the results available, process models have been developed, and mass and energy balances determined. From these models, process costs have been calculated and provide some optimism as to the commercial likelihood of the technology.","DOI":"10.1016/j.biortech.2014.09.132","ISSN":"0960-8524","shortTitle":"Hydrothermal liquefaction of biomass","journalAbbreviation":"Bioresource Technology","author":[{"family":"Elliott","given":"Douglas C."},{"family":"Biller","given":"Patrick"},{"family":"Ross","given":"Andrew B."},{"family":"Schmidt","given":"Andrew J."},{"family":"Jones","given":"Susanne B."}],"issued":{"date-parts":[["2015",2]]}}},{"id":4238,"uris":["http://zotero.org/users/1204444/items/XERJ5RSZ"],"uri":["http://zotero.org/users/1204444/items/XERJ5RSZ"],"itemData":{"id":4238,"type":"article-journal","title":"Hydrothermal Treatment (HTT) of Microalgae: Evaluation of the Process As Conversion Method in an Algae Biorefinery Concept","container-title":"Energy &amp; Fuels","page":"642-657","volume":"26","issue":"1","source":"ACS Publications","abstract":"The hydrothermal treatment (HTT) technology is evaluated for its potential as a process to convert algae and algal debris into a liquid fuel, within a sustainable algae biorefinery concept in which, next to fuels (gaseous and liquid), high value products are coproduced, nutrients and water are recycled, and the use of fossil energy is minimized. In this work, the freshwater microalgae Desmodesmus sp. was used as feedstock. HTT was investigated over a very wide range of temperatures (175?450 °C) and reaction times (up to 60 min), using a batch reactor system. The different product phases were quantified and analyzed. The maximum oil yield (49 wt %) was obtained at 375 °C and 5 min reaction time, recovering 75% of the algal calorific value into the oil and an energy densification from 22 to 36 MJ/kg. At increasing temperature, both the oil yield and the nitrogen content in the oil increased, necessitating further investigation on the molecular composition of the oil. This was performed in the adjacent collaborative paper with special attention to the nitrogen-containing compounds and to gain insight in the liquefaction mechanism. A pioneering visual inspection of the cells after HTT showed that a large step increase in the HTT oil yield, when going from 225 to 250 °C at 5 min reaction time, coincided with a major cell wall rupture under these conditions. Additionally, it was found that the oil composition, by extractive recovery after HTT below 250 °C, did change with temperature, even though the algal cells were visually still unbroken. Finally, the possibilities of recycling growth nutrients became evident by analyzing the aqueous fractions obtained after HTT. From the results obtained, we concluded that HTT is most suited as post-treatment technology in an algae biorefinery system, after the wet extraction of high value products, such as protein-rich food/feed ingredients and lipids.","DOI":"10.1021/ef201415s","ISSN":"0887-0624","shortTitle":"Hydrothermal Treatment (HTT) of Microalgae","journalAbbreviation":"Energy Fuels","author":[{"family":"Garcia Alba","given":"Laura"},{"family":"Torri","given":"Cristian"},{"family":"Samorì","given":"Chiara"},{"family":"Spek","given":"Jaapjan","non-dropping-particle":"van der"},{"family":"Fabbri","given":"Daniele"},{"family":"Kersten","given":"Sascha R. A."},{"family":"Brilman","given":"Derk W. F. (Wim)"}],"issued":{"date-parts":[["2012",1,19]]}}},{"id":4230,"uris":["http://zotero.org/users/1204444/items/6AMIUN7R"],"uri":["http://zotero.org/users/1204444/items/6AMIUN7R"],"itemData":{"id":4230,"type":"article-journal","title":"Pilot-scale data provide enhanced estimates of the life cycle energy and emissions profile of algae biofuels produced via hydrothermal liquefaction","container-title":"Bioresource Technology","page":"163-171","volume":"148","source":"ScienceDirect","abstract":"Life cycle assessment (LCA) has been used widely to estimate the environmental implications of deploying algae-to-energy systems even though no full-scale facilities have yet to be built. Here, data from a pilot-scale facility using hydrothermal liquefaction (HTL) is used to estimate the life cycle profiles at full scale. Three scenarios (lab-, pilot-, and full-scale) were defined to understand how development in the industry could impact its life cycle burdens. HTL-derived algae fuels were found to have lower greenhouse gas (GHG) emissions than petroleum fuels. Algae-derived gasoline had significantly lower GHG emissions than corn ethanol. Most algae-based fuels have an energy return on investment between 1 and 3, which is lower than petroleum biofuels. Sensitivity analyses reveal several areas in which improvements by algae bioenergy companies (e.g., biocrude yields, nutrient recycle) and by supporting industries (e.g., CO2 supply chains) could reduce the burdens of the industry.","DOI":"10.1016/j.biortech.2013.08.112","ISSN":"0960-8524","journalAbbreviation":"Bioresource Technology","author":[{"family":"Liu","given":"Xiaowei"},{"family":"Saydah","given":"Benjamin"},{"family":"Eranki","given":"Pragnya"},{"family":"Colosi","given":"Lisa M."},{"family":"Greg Mitchell","given":"B."},{"family":"Rhodes","given":"James"},{"family":"Clarens","given":"Andres F."}],"issued":{"date-parts":[["2013",11]]}}}],"schema":"https://github.com/citation-style-language/schema/raw/master/csl-citation.json"} </w:instrText>
      </w:r>
      <w:r w:rsidR="00BD03EC" w:rsidRPr="005B3C0C">
        <w:rPr>
          <w:szCs w:val="24"/>
        </w:rPr>
        <w:fldChar w:fldCharType="separate"/>
      </w:r>
      <w:r w:rsidR="00473EBC" w:rsidRPr="00473EBC">
        <w:rPr>
          <w:rFonts w:ascii="Calibri" w:hAnsi="Calibri"/>
        </w:rPr>
        <w:t xml:space="preserve">(Biller </w:t>
      </w:r>
      <w:r w:rsidR="00490409" w:rsidRPr="00490409">
        <w:rPr>
          <w:rFonts w:ascii="Calibri" w:hAnsi="Calibri"/>
          <w:i/>
        </w:rPr>
        <w:t>et al</w:t>
      </w:r>
      <w:r w:rsidR="00473EBC" w:rsidRPr="00473EBC">
        <w:rPr>
          <w:rFonts w:ascii="Calibri" w:hAnsi="Calibri"/>
        </w:rPr>
        <w:t xml:space="preserve">., 2012; Elliott </w:t>
      </w:r>
      <w:r w:rsidR="00490409" w:rsidRPr="00490409">
        <w:rPr>
          <w:rFonts w:ascii="Calibri" w:hAnsi="Calibri"/>
          <w:i/>
        </w:rPr>
        <w:t>et al</w:t>
      </w:r>
      <w:r w:rsidR="00473EBC" w:rsidRPr="00473EBC">
        <w:rPr>
          <w:rFonts w:ascii="Calibri" w:hAnsi="Calibri"/>
        </w:rPr>
        <w:t xml:space="preserve">., 2015; Garcia Alba </w:t>
      </w:r>
      <w:r w:rsidR="00490409" w:rsidRPr="00490409">
        <w:rPr>
          <w:rFonts w:ascii="Calibri" w:hAnsi="Calibri"/>
          <w:i/>
        </w:rPr>
        <w:t>et al</w:t>
      </w:r>
      <w:r w:rsidR="00473EBC" w:rsidRPr="00473EBC">
        <w:rPr>
          <w:rFonts w:ascii="Calibri" w:hAnsi="Calibri"/>
        </w:rPr>
        <w:t xml:space="preserve">., 2012; Liu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However a significant proportion of the nitrogen is incorporated into the bio-crude </w:t>
      </w:r>
      <w:r w:rsidR="00BD03EC" w:rsidRPr="005B3C0C">
        <w:rPr>
          <w:szCs w:val="24"/>
        </w:rPr>
        <w:fldChar w:fldCharType="begin"/>
      </w:r>
      <w:r w:rsidR="00790A49">
        <w:rPr>
          <w:szCs w:val="24"/>
        </w:rPr>
        <w:instrText xml:space="preserve"> ADDIN ZOTERO_ITEM CSL_CITATION {"citationID":"1amh0jligk","properties":{"formattedCitation":"(Frank et al., 2013; Liu et al., 2013)","plainCitation":"(Frank et al., 2013; Liu et al., 2013)"},"citationItems":[{"id":1533,"uris":["http://zotero.org/users/1204444/items/VXKHE9TV"],"uri":["http://zotero.org/users/1204444/items/VXKHE9TV"],"itemData":{"id":1533,"type":"article-journal","title":"Life cycle comparison of hydrothermal liquefaction and lipid extraction pathways to renewable diesel from algae","container-title":"Mitigation and Adaptation Strategies for Global Change","page":"137-158","volume":"18","issue":"1","source":"link.springer.com","abstract":"Algae biomass is an attractive biofuel feedstock when grown with high productivity on marginal land. Hydrothermal liquefaction (HTL) produces more oil from algae than lipid extraction (LE) does because protein and carbohydrates are converted, in part, to oil. Since nitrogen in the algae biomass is incorporated into the HTL oil, and since lipid extracted algae for generating heat and electricity are not co-produced by HTL, there are questions regarding implications for emissions and energy use. We studied the HTL and LE pathways for renewable diesel (RD) production by modeling all essential operations from nutrient manufacturing through fuel use. Our objective was to identify the key relationships affecting HTL energy consumption and emissions. LE, with identical upstream growth model and consistent hydroprocessing model, served as reference. HTL used 1.8 fold less algae than did LE but required 5.2 times more ammonia when nitrogen incorporated in the HTL oil was treated as lost. HTL RD had life cycle emissions of 31,000 gCO2 equivalent (gCO2e) compared to 21,500 gCO2e for LE based RD per million BTU of RD produced. Greenhouse gas (GHG) emissions increased when yields exceeded 0.4 g HTL oil/g algae because insufficient carbon was left for biogas generation. Key variables in the analysis were the HTL oil yield, the hydrogen demand during upgrading, and the nitrogen content of the HTL oil. Future work requires better data for upgrading renewable oils to RD and requires consideration of nitrogen recycling during upgrading.","DOI":"10.1007/s11027-012-9395-1","ISSN":"1381-2386, 1573-1596","journalAbbreviation":"Mitig Adapt Strateg Glob Change","language":"en","author":[{"family":"Frank","given":"Edward D."},{"family":"Elgowainy","given":"Amgad"},{"family":"Han","given":"Jeongwoo"},{"family":"Wang","given":"Zhichao"}],"issued":{"date-parts":[["2013",1,1]]}}},{"id":4230,"uris":["http://zotero.org/users/1204444/items/6AMIUN7R"],"uri":["http://zotero.org/users/1204444/items/6AMIUN7R"],"itemData":{"id":4230,"type":"article-journal","title":"Pilot-scale data provide enhanced estimates of the life cycle energy and emissions profile of algae biofuels produced via hydrothermal liquefaction","container-title":"Bioresource Technology","page":"163-171","volume":"148","source":"ScienceDirect","abstract":"Life cycle assessment (LCA) has been used widely to estimate the environmental implications of deploying algae-to-energy systems even though no full-scale facilities have yet to be built. Here, data from a pilot-scale facility using hydrothermal liquefaction (HTL) is used to estimate the life cycle profiles at full scale. Three scenarios (lab-, pilot-, and full-scale) were defined to understand how development in the industry could impact its life cycle burdens. HTL-derived algae fuels were found to have lower greenhouse gas (GHG) emissions than petroleum fuels. Algae-derived gasoline had significantly lower GHG emissions than corn ethanol. Most algae-based fuels have an energy return on investment between 1 and 3, which is lower than petroleum biofuels. Sensitivity analyses reveal several areas in which improvements by algae bioenergy companies (e.g., biocrude yields, nutrient recycle) and by supporting industries (e.g., CO2 supply chains) could reduce the burdens of the industry.","DOI":"10.1016/j.biortech.2013.08.112","ISSN":"0960-8524","journalAbbreviation":"Bioresource Technology","author":[{"family":"Liu","given":"Xiaowei"},{"family":"Saydah","given":"Benjamin"},{"family":"Eranki","given":"Pragnya"},{"family":"Colosi","given":"Lisa M."},{"family":"Greg Mitchell","given":"B."},{"family":"Rhodes","given":"James"},{"family":"Clarens","given":"Andres F."}],"issued":{"date-parts":[["2013",11]]}}}],"schema":"https://github.com/citation-style-language/schema/raw/master/csl-citation.json"} </w:instrText>
      </w:r>
      <w:r w:rsidR="00BD03EC" w:rsidRPr="005B3C0C">
        <w:rPr>
          <w:szCs w:val="24"/>
        </w:rPr>
        <w:fldChar w:fldCharType="separate"/>
      </w:r>
      <w:r w:rsidR="00473EBC" w:rsidRPr="00473EBC">
        <w:rPr>
          <w:rFonts w:ascii="Calibri" w:hAnsi="Calibri"/>
        </w:rPr>
        <w:t xml:space="preserve">(Frank </w:t>
      </w:r>
      <w:r w:rsidR="00490409" w:rsidRPr="00490409">
        <w:rPr>
          <w:rFonts w:ascii="Calibri" w:hAnsi="Calibri"/>
          <w:i/>
        </w:rPr>
        <w:t>et al</w:t>
      </w:r>
      <w:r w:rsidR="00473EBC" w:rsidRPr="00473EBC">
        <w:rPr>
          <w:rFonts w:ascii="Calibri" w:hAnsi="Calibri"/>
        </w:rPr>
        <w:t xml:space="preserve">., 2013; Liu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A recent study found that a variety of algae species can grow on the HTL effluent (diluted) produced as a by-product of biomass fuel conversion </w:t>
      </w:r>
      <w:r w:rsidR="00BD03EC" w:rsidRPr="005B3C0C">
        <w:rPr>
          <w:szCs w:val="24"/>
        </w:rPr>
        <w:fldChar w:fldCharType="begin"/>
      </w:r>
      <w:r w:rsidR="00790A49">
        <w:rPr>
          <w:szCs w:val="24"/>
        </w:rPr>
        <w:instrText xml:space="preserve"> ADDIN ZOTERO_ITEM CSL_CITATION {"citationID":"13u1pb41g","properties":{"formattedCitation":"(Biller et al., 2012)","plainCitation":"(Biller et al., 2012)"},"citationItems":[{"id":4236,"uris":["http://zotero.org/users/1204444/items/WTC98B9V"],"uri":["http://zotero.org/users/1204444/items/WTC98B9V"],"itemData":{"id":4236,"type":"article-journal","title":"Nutrient recycling of aqueous phase for microalgae cultivation from the hydrothermal liquefaction process","container-title":"Algal Research","page":"70-76","volume":"1","issue":"1","source":"ScienceDirect","abstract":"Two major considerations of the emerging algae biofuel industry are the energy intensive dewatering of the algae slurry and nutrient management. The proposed closed loop process which involves nutrient recycling of the aqueous phase from the hydrothermal liquefaction of microalgae offers a solution to both aspects. Hydrothermal liquefaction has been shown to be a low energy process for bio-crude production from microalgae. For the purpose of this research, microalgae strains of Chlorella vulgaris, Scenedesmus dimorphus and the cyanobacteria Spirulina platensis and Chlorogloeopsis fritschii were processed in batch reactors at 300 °C and 350 °C. Following liquefaction the product phases were separated and the water phase recovered. The bio-crude yields ranged from 27 to 47 wt.%. The bio-crudes were of low O and N content and high heating value making them suitable for further processing. The water phase was analysed for all major nutrients, TOC and TN to determine the suitability of the recycled aqueous phase for algae cultivation. Growth trials were performed for each algae strain in a standard growth medium and compared to the growth rates in a series of dilutions of the recycled process water phase. Growth was determined by cell count and chlorophyll a absorbance. Growth occurred in heavy dilutions where the amount of growth inhibitors was not too high. The results show that the closed loop system using the recovered aqueous phase offers a promising route for sustainable oil production and nutrient management for microalgae.","DOI":"10.1016/j.algal.2012.02.002","ISSN":"2211-9264","journalAbbreviation":"Algal Research","author":[{"family":"Biller","given":"P."},{"family":"Ross","given":"A. B."},{"family":"Skill","given":"S. C."},{"family":"Lea-Langton","given":"A."},{"family":"Balasundaram","given":"B."},{"family":"Hall","given":"C."},{"family":"Riley","given":"R."},{"family":"Llewellyn","given":"C. A."}],"issued":{"date-parts":[["2012",5]]}}}],"schema":"https://github.com/citation-style-language/schema/raw/master/csl-citation.json"} </w:instrText>
      </w:r>
      <w:r w:rsidR="00BD03EC" w:rsidRPr="005B3C0C">
        <w:rPr>
          <w:szCs w:val="24"/>
        </w:rPr>
        <w:fldChar w:fldCharType="separate"/>
      </w:r>
      <w:r w:rsidR="00473EBC" w:rsidRPr="00473EBC">
        <w:rPr>
          <w:rFonts w:ascii="Calibri" w:hAnsi="Calibri"/>
        </w:rPr>
        <w:t xml:space="preserve">(Biller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w:t>
      </w:r>
    </w:p>
    <w:p w14:paraId="01E27DE2" w14:textId="77777777" w:rsidR="005B3C0C" w:rsidRPr="005B3C0C" w:rsidRDefault="005B3C0C" w:rsidP="005B3C0C">
      <w:pPr>
        <w:spacing w:line="360" w:lineRule="auto"/>
        <w:rPr>
          <w:szCs w:val="24"/>
        </w:rPr>
      </w:pPr>
      <w:r w:rsidRPr="005B3C0C">
        <w:rPr>
          <w:szCs w:val="24"/>
        </w:rPr>
        <w:t xml:space="preserve">Co-production of algal biofuel and wastewater treatment has been frequently suggested as an effective strategy to reduce fertilizer inputs. Conventional wastewater treatment removes suspended solids (primary treatment) and dissolved and solid biological matter (secondary treatment). The secondary effluent produced is then usually discharged into </w:t>
      </w:r>
      <w:r w:rsidRPr="005B3C0C">
        <w:rPr>
          <w:szCs w:val="24"/>
        </w:rPr>
        <w:lastRenderedPageBreak/>
        <w:t xml:space="preserve">natural water bodies </w:t>
      </w:r>
      <w:r w:rsidR="00BD03EC" w:rsidRPr="005B3C0C">
        <w:rPr>
          <w:szCs w:val="24"/>
        </w:rPr>
        <w:fldChar w:fldCharType="begin"/>
      </w:r>
      <w:r w:rsidR="00790A49">
        <w:rPr>
          <w:szCs w:val="24"/>
        </w:rPr>
        <w:instrText xml:space="preserve"> ADDIN ZOTERO_ITEM CSL_CITATION {"citationID":"1l00i5lnfi","properties":{"formattedCitation":"{\\rtf (de la No\\uc0\\u252{}e et al., 1992)}","plainCitation":"(de la Noüe et al., 1992)"},"citationItems":[{"id":461,"uris":["http://zotero.org/users/1204444/items/GJTAJDQ9"],"uri":["http://zotero.org/users/1204444/items/GJTAJDQ9"],"itemData":{"id":461,"type":"article-journal","title":"Algae and waste water","container-title":"Journal of Applied Phycology","page":"247–254","volume":"4","issue":"3","source":"Google Scholar","author":[{"family":"Noüe","given":"J.","non-dropping-particle":"de la"},{"family":"Laliberté","given":"G."},{"family":"Proulx","given":"D."}],"issued":{"date-parts":[["1992"]]}}}],"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de la Noüe </w:t>
      </w:r>
      <w:r w:rsidR="00490409" w:rsidRPr="00490409">
        <w:rPr>
          <w:rFonts w:ascii="Calibri" w:hAnsi="Calibri" w:cs="Times New Roman"/>
          <w:i/>
          <w:szCs w:val="24"/>
        </w:rPr>
        <w:t>et al</w:t>
      </w:r>
      <w:r w:rsidR="00473EBC" w:rsidRPr="00473EBC">
        <w:rPr>
          <w:rFonts w:ascii="Calibri" w:hAnsi="Calibri" w:cs="Times New Roman"/>
          <w:szCs w:val="24"/>
        </w:rPr>
        <w:t>., 1992)</w:t>
      </w:r>
      <w:r w:rsidR="00BD03EC" w:rsidRPr="005B3C0C">
        <w:rPr>
          <w:szCs w:val="24"/>
        </w:rPr>
        <w:fldChar w:fldCharType="end"/>
      </w:r>
      <w:r w:rsidRPr="005B3C0C">
        <w:rPr>
          <w:szCs w:val="24"/>
        </w:rPr>
        <w:t xml:space="preserve">. This effluent typically has high levels of inorganic nitrogen and phosphorous, which can lead to major environmental impacts such as eutrophication if the nutrients accumulate in water bodies </w:t>
      </w:r>
      <w:r w:rsidR="00BD03EC" w:rsidRPr="005B3C0C">
        <w:rPr>
          <w:szCs w:val="24"/>
        </w:rPr>
        <w:fldChar w:fldCharType="begin"/>
      </w:r>
      <w:r w:rsidR="00790A49">
        <w:rPr>
          <w:szCs w:val="24"/>
        </w:rPr>
        <w:instrText xml:space="preserve"> ADDIN ZOTERO_ITEM CSL_CITATION {"citationID":"2q6uacbk7b","properties":{"formattedCitation":"(Pittman et al., 2011)","plainCitation":"(Pittman et al., 2011)"},"citationItems":[{"id":122,"uris":["http://zotero.org/users/1204444/items/QK5ETZ76"],"uri":["http://zotero.org/users/1204444/items/QK5ETZ76"],"itemData":{"id":122,"type":"article-journal","title":"The potential of sustainable algal biofuel production using wastewater resources","container-title":"Bioresource Technology","page":"17-25","volume":"102","issue":"1","source":"CrossRef","DOI":"10.1016/j.biortech.2010.06.035","ISSN":"09608524","author":[{"family":"Pittman","given":"Jon K."},{"family":"Dean","given":"Andrew P."},{"family":"Osundeko","given":"Olumayowa"}],"issued":{"date-parts":[["2011",1]]}}}],"schema":"https://github.com/citation-style-language/schema/raw/master/csl-citation.json"} </w:instrText>
      </w:r>
      <w:r w:rsidR="00BD03EC" w:rsidRPr="005B3C0C">
        <w:rPr>
          <w:szCs w:val="24"/>
        </w:rPr>
        <w:fldChar w:fldCharType="separate"/>
      </w:r>
      <w:r w:rsidR="00473EBC" w:rsidRPr="00473EBC">
        <w:rPr>
          <w:rFonts w:ascii="Calibri" w:hAnsi="Calibri"/>
        </w:rPr>
        <w:t xml:space="preserve">(Pittman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Physical and chemical tertiary treatment technologies are available for nutrient removal, but these processes are energy intensive and involve the addition of significant quantities of chemicals </w:t>
      </w:r>
      <w:r w:rsidR="00BD03EC" w:rsidRPr="005B3C0C">
        <w:rPr>
          <w:szCs w:val="24"/>
        </w:rPr>
        <w:fldChar w:fldCharType="begin"/>
      </w:r>
      <w:r w:rsidR="00790A49">
        <w:rPr>
          <w:szCs w:val="24"/>
        </w:rPr>
        <w:instrText xml:space="preserve"> ADDIN ZOTERO_ITEM CSL_CITATION {"citationID":"16o7ftladf","properties":{"formattedCitation":"(Christenson and Sims, 2011)","plainCitation":"(Christenson and Sims, 2011)"},"citationItems":[{"id":1224,"uris":["http://zotero.org/users/1204444/items/NDSJSF2F"],"uri":["http://zotero.org/users/1204444/items/NDSJSF2F"],"itemData":{"id":1224,"type":"article-journal","title":"Production and harvesting of microalgae for wastewater treatment, biofuels, and bioproducts","container-title":"Biotechnology Advances","page":"686-702","volume":"29","source":"Google Scholar","author":[{"family":"Christenson","given":"L."},{"family":"Sims","given":"R"}],"issued":{"date-parts":[["2011"]]}}}],"schema":"https://github.com/citation-style-language/schema/raw/master/csl-citation.json"} </w:instrText>
      </w:r>
      <w:r w:rsidR="00BD03EC" w:rsidRPr="005B3C0C">
        <w:rPr>
          <w:szCs w:val="24"/>
        </w:rPr>
        <w:fldChar w:fldCharType="separate"/>
      </w:r>
      <w:r w:rsidR="00473EBC" w:rsidRPr="00473EBC">
        <w:rPr>
          <w:rFonts w:ascii="Calibri" w:hAnsi="Calibri"/>
        </w:rPr>
        <w:t>(Christenson and Sims, 2011)</w:t>
      </w:r>
      <w:r w:rsidR="00BD03EC" w:rsidRPr="005B3C0C">
        <w:rPr>
          <w:szCs w:val="24"/>
        </w:rPr>
        <w:fldChar w:fldCharType="end"/>
      </w:r>
      <w:r w:rsidRPr="005B3C0C">
        <w:rPr>
          <w:szCs w:val="24"/>
        </w:rPr>
        <w:t xml:space="preserve">. Consequently, conventional tertiary treatment is four times more expensive than primary treatment and is therefore limited to treatment works which discharge into sensitive ecological areas </w:t>
      </w:r>
      <w:r w:rsidR="00BD03EC" w:rsidRPr="005B3C0C">
        <w:rPr>
          <w:szCs w:val="24"/>
        </w:rPr>
        <w:fldChar w:fldCharType="begin"/>
      </w:r>
      <w:r w:rsidR="00790A49">
        <w:rPr>
          <w:szCs w:val="24"/>
        </w:rPr>
        <w:instrText xml:space="preserve"> ADDIN ZOTERO_ITEM CSL_CITATION {"citationID":"OgMcH8Zf","properties":{"formattedCitation":"(Oswald, 1988; Rawat et al., 2011)","plainCitation":"(Oswald, 1988; Rawat et al., 2011)"},"citationItems":[{"id":1323,"uris":["http://zotero.org/users/1204444/items/M3ETHHMG"],"uri":["http://zotero.org/users/1204444/items/M3ETHHMG"],"itemData":{"id":1323,"type":"chapter","title":"Micro-algae and wastewater treatment","container-title":"Micro-algal Biotechnology","publisher":"Cambridge University Press","publisher-place":"Cambridge, United Kingdom","page":"305-328","event-place":"Cambridge, United Kingdom","author":[{"family":"Oswald","given":"W.J."}],"editor":[{"family":"Borowitzka","given":"Michael A."},{"family":"Borowitzka","given":"L"}],"issued":{"date-parts":[["1988"]]}}},{"id":172,"uris":["http://zotero.org/users/1204444/items/XI4C7Z6A"],"uri":["http://zotero.org/users/1204444/items/XI4C7Z6A"],"itemData":{"id":172,"type":"article-journal","title":"Dual role of microalgae: Phycoremediation of domestic wastewater and biomass production for sustainable biofuels production","container-title":"Applied Energy","page":"3411-3424","volume":"88","issue":"10","source":"CrossRef","DOI":"10.1016/j.apenergy.2010.11.025","ISSN":"03062619","shortTitle":"Dual role of microalgae","author":[{"family":"Rawat","given":"I."},{"family":"Ranjith Kumar","given":"R."},{"family":"Mutanda","given":"T."},{"family":"Bux","given":"F."}],"issued":{"date-parts":[["2011",10]]}}}],"schema":"https://github.com/citation-style-language/schema/raw/master/csl-citation.json"} </w:instrText>
      </w:r>
      <w:r w:rsidR="00BD03EC" w:rsidRPr="005B3C0C">
        <w:rPr>
          <w:szCs w:val="24"/>
        </w:rPr>
        <w:fldChar w:fldCharType="separate"/>
      </w:r>
      <w:r w:rsidR="00473EBC" w:rsidRPr="00473EBC">
        <w:rPr>
          <w:rFonts w:ascii="Calibri" w:hAnsi="Calibri"/>
        </w:rPr>
        <w:t xml:space="preserve">(Oswald, 1988; Rawat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w:t>
      </w:r>
    </w:p>
    <w:p w14:paraId="6903ECF0" w14:textId="77777777" w:rsidR="005B3C0C" w:rsidRPr="005B3C0C" w:rsidRDefault="005B3C0C" w:rsidP="005B3C0C">
      <w:pPr>
        <w:spacing w:line="360" w:lineRule="auto"/>
        <w:rPr>
          <w:szCs w:val="24"/>
        </w:rPr>
      </w:pPr>
      <w:r w:rsidRPr="005B3C0C">
        <w:rPr>
          <w:szCs w:val="24"/>
        </w:rPr>
        <w:t xml:space="preserve">The concept of utilising microalgae as a low cost and environmentally beneficial technique for removal of nutrient contaminates has been in development for decades </w:t>
      </w:r>
      <w:r w:rsidR="00BD03EC" w:rsidRPr="005B3C0C">
        <w:rPr>
          <w:szCs w:val="24"/>
        </w:rPr>
        <w:fldChar w:fldCharType="begin"/>
      </w:r>
      <w:r w:rsidR="00790A49">
        <w:rPr>
          <w:szCs w:val="24"/>
        </w:rPr>
        <w:instrText xml:space="preserve"> ADDIN ZOTERO_ITEM CSL_CITATION {"citationID":"bazpW5lt","properties":{"formattedCitation":"{\\rtf (de la No\\uc0\\u252{}e et al., 1992; Hoffmann, 1998; Oswald et al., 1957)}","plainCitation":"(de la Noüe et al., 1992; Hoffmann, 1998; Oswald et al., 1957)"},"citationItems":[{"id":1324,"uris":["http://zotero.org/users/1204444/items/3UA3SZ76"],"uri":["http://zotero.org/users/1204444/items/3UA3SZ76"],"itemData":{"id":1324,"type":"article-journal","title":"Algae in Waste Treatment [with Discussion]","container-title":"Sewage and Industrial Wastes","page":"437-457","volume":"29","issue":"4","source":"JSTOR","DOI":"10.2307/25033322","ISSN":"0096-364X","note":"ArticleType: research-article / Full publication date: Apr., 1957 / Copyright © 1957 Water Environment Federation","journalAbbreviation":"Sewage and Industrial Wastes","author":[{"family":"Oswald","given":"W. J."},{"family":"Gotaas","given":"H. B."},{"family":"Golueke","given":"C. G."},{"family":"Kellen","given":"W. R."},{"family":"Gloyna","given":"E. F."},{"family":"Hermann","given":"E. R."}],"issued":{"date-parts":[["1957",4,1]]}}},{"id":461,"uris":["http://zotero.org/users/1204444/items/GJTAJDQ9"],"uri":["http://zotero.org/users/1204444/items/GJTAJDQ9"],"itemData":{"id":461,"type":"article-journal","title":"Algae and waste water","container-title":"Journal of Applied Phycology","page":"247–254","volume":"4","issue":"3","source":"Google Scholar","author":[{"family":"Noüe","given":"J.","non-dropping-particle":"de la"},{"family":"Laliberté","given":"G."},{"family":"Proulx","given":"D."}],"issued":{"date-parts":[["1992"]]}}},{"id":4,"uris":["http://zotero.org/users/1204444/items/TREE9F29"],"uri":["http://zotero.org/users/1204444/items/TREE9F29"],"itemData":{"id":4,"type":"article-journal","title":"Wastewater treatment with suspendend and nonsuspended algae","container-title":"Journal of Phycology","page":"757-763","volume":"34","author":[{"family":"Hoffmann","given":"J"}],"issued":{"date-parts":[["1998"]]}}}],"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de la Noüe </w:t>
      </w:r>
      <w:r w:rsidR="00490409" w:rsidRPr="00490409">
        <w:rPr>
          <w:rFonts w:ascii="Calibri" w:hAnsi="Calibri" w:cs="Times New Roman"/>
          <w:i/>
          <w:szCs w:val="24"/>
        </w:rPr>
        <w:t>et al</w:t>
      </w:r>
      <w:r w:rsidR="00473EBC" w:rsidRPr="00473EBC">
        <w:rPr>
          <w:rFonts w:ascii="Calibri" w:hAnsi="Calibri" w:cs="Times New Roman"/>
          <w:szCs w:val="24"/>
        </w:rPr>
        <w:t xml:space="preserve">., 1992; Hoffmann, 1998; Oswald </w:t>
      </w:r>
      <w:r w:rsidR="00490409" w:rsidRPr="00490409">
        <w:rPr>
          <w:rFonts w:ascii="Calibri" w:hAnsi="Calibri" w:cs="Times New Roman"/>
          <w:i/>
          <w:szCs w:val="24"/>
        </w:rPr>
        <w:t>et al</w:t>
      </w:r>
      <w:r w:rsidR="00473EBC" w:rsidRPr="00473EBC">
        <w:rPr>
          <w:rFonts w:ascii="Calibri" w:hAnsi="Calibri" w:cs="Times New Roman"/>
          <w:szCs w:val="24"/>
        </w:rPr>
        <w:t>., 1957)</w:t>
      </w:r>
      <w:r w:rsidR="00BD03EC" w:rsidRPr="005B3C0C">
        <w:rPr>
          <w:szCs w:val="24"/>
        </w:rPr>
        <w:fldChar w:fldCharType="end"/>
      </w:r>
      <w:r w:rsidRPr="005B3C0C">
        <w:rPr>
          <w:szCs w:val="24"/>
        </w:rPr>
        <w:t>. This technique is often labelled as phycoremediation, which is loosely defined as the use of macro and microalgae for the removal or biotransformation of pollutants, such as nutrients and xenobiotics from wastewater and CO</w:t>
      </w:r>
      <w:r w:rsidRPr="005B3C0C">
        <w:rPr>
          <w:szCs w:val="24"/>
          <w:vertAlign w:val="subscript"/>
        </w:rPr>
        <w:t>2</w:t>
      </w:r>
      <w:r w:rsidRPr="005B3C0C">
        <w:rPr>
          <w:szCs w:val="24"/>
        </w:rPr>
        <w:t xml:space="preserve"> from waste air </w:t>
      </w:r>
      <w:r w:rsidR="00BD03EC" w:rsidRPr="005B3C0C">
        <w:rPr>
          <w:szCs w:val="24"/>
        </w:rPr>
        <w:fldChar w:fldCharType="begin"/>
      </w:r>
      <w:r w:rsidR="00790A49">
        <w:rPr>
          <w:szCs w:val="24"/>
        </w:rPr>
        <w:instrText xml:space="preserve"> ADDIN ZOTERO_ITEM CSL_CITATION {"citationID":"LokdYskB","properties":{"formattedCitation":"{\\rtf (Olgu\\uc0\\u305{}n, 2003; Rawat et al., 2011)}","plainCitation":"(Olguın, 2003; Rawat et al., 2011)"},"citationItems":[{"id":34,"uris":["http://zotero.org/users/1204444/items/853MKHUR"],"uri":["http://zotero.org/users/1204444/items/853MKHUR"],"itemData":{"id":34,"type":"article-journal","title":"Phycoremediation: key issues for cost-effective nutrient removal processes","container-title":"Biotechnology Advances","page":"81-91","volume":"22","author":[{"family":"Olguın","given":"E"}],"issued":{"date-parts":[["2003"]]}}},{"id":172,"uris":["http://zotero.org/users/1204444/items/XI4C7Z6A"],"uri":["http://zotero.org/users/1204444/items/XI4C7Z6A"],"itemData":{"id":172,"type":"article-journal","title":"Dual role of microalgae: Phycoremediation of domestic wastewater and biomass production for sustainable biofuels production","container-title":"Applied Energy","page":"3411-3424","volume":"88","issue":"10","source":"CrossRef","DOI":"10.1016/j.apenergy.2010.11.025","ISSN":"03062619","shortTitle":"Dual role of microalgae","author":[{"family":"Rawat","given":"I."},{"family":"Ranjith Kumar","given":"R."},{"family":"Mutanda","given":"T."},{"family":"Bux","given":"F."}],"issued":{"date-parts":[["2011",10]]}}}],"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Olguın, 2003; Rawat </w:t>
      </w:r>
      <w:r w:rsidR="00490409" w:rsidRPr="00490409">
        <w:rPr>
          <w:rFonts w:ascii="Calibri" w:hAnsi="Calibri" w:cs="Times New Roman"/>
          <w:i/>
          <w:szCs w:val="24"/>
        </w:rPr>
        <w:t>et al</w:t>
      </w:r>
      <w:r w:rsidR="00473EBC" w:rsidRPr="00473EBC">
        <w:rPr>
          <w:rFonts w:ascii="Calibri" w:hAnsi="Calibri" w:cs="Times New Roman"/>
          <w:szCs w:val="24"/>
        </w:rPr>
        <w:t>., 2011)</w:t>
      </w:r>
      <w:r w:rsidR="00BD03EC" w:rsidRPr="005B3C0C">
        <w:rPr>
          <w:szCs w:val="24"/>
        </w:rPr>
        <w:fldChar w:fldCharType="end"/>
      </w:r>
      <w:r w:rsidRPr="005B3C0C">
        <w:rPr>
          <w:szCs w:val="24"/>
        </w:rPr>
        <w:t xml:space="preserve">. Extensive research has demonstrated both efficient (80-99.8%) removal of nitrogen, phosphorus and heavy metals and high biomass productivities in municipal </w:t>
      </w:r>
      <w:r w:rsidR="00BD03EC" w:rsidRPr="005B3C0C">
        <w:rPr>
          <w:szCs w:val="24"/>
        </w:rPr>
        <w:fldChar w:fldCharType="begin"/>
      </w:r>
      <w:r w:rsidR="00790A49">
        <w:rPr>
          <w:szCs w:val="24"/>
        </w:rPr>
        <w:instrText xml:space="preserve"> ADDIN ZOTERO_ITEM CSL_CITATION {"citationID":"hyLHYB09","properties":{"formattedCitation":"(Kong et al., 2009; Yecong Li et al., 2011; Y Li et al., 2011; Liang Wang et al., 2010)","plainCitation":"(Kong et al., 2009; Yecong Li et al., 2011; Y Li et al., 2011; Liang Wang et al., 2010)"},"citationItems":[{"id":129,"uris":["http://zotero.org/users/1204444/items/UXBMFD3B"],"uri":["http://zotero.org/users/1204444/items/UXBMFD3B"],"itemData":{"id":129,"type":"article-journal","title":"Culture of Microalgae Chlamydomonas reinhardtii in Wastewater for Biomass Feedstock Production","container-title":"Applied Biochemistry and Biotechnology","page":"9-18","volume":"160","issue":"1","source":"CrossRef","DOI":"10.1007/s12010-009-8670-4","ISSN":"0273-2289, 1559-0291","author":[{"family":"Kong","given":"Qing-xue"},{"family":"Li","given":"Ling"},{"family":"Martinez","given":"Blanca"},{"family":"Chen","given":"Paul"},{"family":"Ruan","given":"Roger"}],"issued":{"date-parts":[["2009",6,9]]}}},{"id":37,"uris":["http://zotero.org/users/1204444/items/NHTI6MD8"],"uri":["http://zotero.org/users/1204444/items/NHTI6MD8"],"itemData":{"id":37,"type":"article-journal","title":"Cultivation of Green Algae Chlorella sp. in Different Wastewaters from Municipal Wastewater Treatment Plant","container-title":"Applied Biochemistry and Biotechnology","page":"1174-1186","volume":"162","issue":"4","source":"CrossRef","DOI":"10.1007/s12010-009-8866-7","ISSN":"0273-2289, 1559-0291","author":[{"family":"Wang","given":"Liang"},{"family":"Min","given":"Min"},{"family":"Li","given":"Yecong"},{"family":"Chen","given":"Paul"},{"family":"Chen","given":"Yifeng"},{"family":"Liu","given":"Yuhuan"},{"family":"Wang","given":"Yingkuan"},{"family":"Ruan","given":"Roger"}],"issued":{"date-parts":[["2010"]]}}},{"id":1745,"uris":["http://zotero.org/users/1204444/items/XR9MCN53"],"uri":["http://zotero.org/users/1204444/items/XR9MCN53"],"itemData":{"id":1745,"type":"article-journal","title":"Characterization of a microalga Chlorella sp. well adapted to highly concentrated municipal wastewater for nutrient removal and biodiesel production","container-title":"Bioresource Technology","page":"5138-5144","volume":"102","issue":"8","source":"ScienceDirect","abstract":"The feasibility of growing Chlorella sp. in the centrate, a highly concentrated municipal wastewater stream generated from activated sludge thickening process, for simultaneous wastewater treatment and energy production was tested. The characteristics of algal growth, biodiesel production, wastewater nutrient removal and the viability of scale-up and the stability of continuous operation were examined. Two culture media, namely autoclaved centrate (AC) and raw centrate (RC) were used for comparison. The results showed that by the end of a 14-day batch culture, algae could remove ammonia, total nitrogen, total phosphorus, and chemical oxygen demand (COD) by 93.9%, 89.1%, 80.9%, and 90.8%, respectively from raw centrate, and the fatty acid methyl ester (FAME) content was 11.04% of dry biomass providing a biodiesel yield of 0.12 g-biodiesel/L-algae culture solution. The system could be successfully scaled up, and continuously operated at 50% daily harvesting rate, providing a net biomass productivity of 0.92 g-algae/(L day).","DOI":"10.1016/j.biortech.2011.01.091","ISSN":"0960-8524","journalAbbreviation":"Bioresource Technology","author":[{"family":"Li","given":"Yecong"},{"family":"Chen","given":"Yi-Feng"},{"family":"Chen","given":"Paul"},{"family":"Min","given":"Min"},{"family":"Zhou","given":"Wenguang"},{"family":"Martinez","given":"Blanca"},{"family":"Zhu","given":"Jun"},{"family":"Ruan","given":"Roger"}],"issued":{"date-parts":[["2011",4]]}}},{"id":512,"uris":["http://zotero.org/users/1204444/items/JS6WNZ3V"],"uri":["http://zotero.org/users/1204444/items/JS6WNZ3V"],"itemData":{"id":512,"type":"article-journal","title":"Integration of algae cultivation as biodiesel production feedstock with municipal wastewater treatment: Strains screening and significance evaluation of environmental factors","container-title":"Bioresource Technology","page":"10861-10867","volume":"102","issue":"23","source":"CrossRef","DOI":"10.1016/j.biortech.2011.09.064","ISSN":"09608524","shortTitle":"Integration of algae cultivation as biodiesel production feedstock with municipal wastewater treatment","author":[{"family":"Li","given":"Y"},{"family":"Zhou","given":"Wenguang"},{"family":"Hu","given":"Bing"},{"family":"Min","given":"Min"},{"family":"Chen","given":"Paul"},{"family":"Ruan","given":"Roger R."}],"issued":{"date-parts":[["2011",12]]}}}],"schema":"https://github.com/citation-style-language/schema/raw/master/csl-citation.json"} </w:instrText>
      </w:r>
      <w:r w:rsidR="00BD03EC" w:rsidRPr="005B3C0C">
        <w:rPr>
          <w:szCs w:val="24"/>
        </w:rPr>
        <w:fldChar w:fldCharType="separate"/>
      </w:r>
      <w:r w:rsidR="00473EBC" w:rsidRPr="00473EBC">
        <w:rPr>
          <w:rFonts w:ascii="Calibri" w:hAnsi="Calibri"/>
        </w:rPr>
        <w:t xml:space="preserve">(Kong </w:t>
      </w:r>
      <w:r w:rsidR="00490409" w:rsidRPr="00490409">
        <w:rPr>
          <w:rFonts w:ascii="Calibri" w:hAnsi="Calibri"/>
          <w:i/>
        </w:rPr>
        <w:t>et al</w:t>
      </w:r>
      <w:r w:rsidR="00473EBC" w:rsidRPr="00473EBC">
        <w:rPr>
          <w:rFonts w:ascii="Calibri" w:hAnsi="Calibri"/>
        </w:rPr>
        <w:t xml:space="preserve">., 2009; Li </w:t>
      </w:r>
      <w:r w:rsidR="00490409" w:rsidRPr="00490409">
        <w:rPr>
          <w:rFonts w:ascii="Calibri" w:hAnsi="Calibri"/>
          <w:i/>
        </w:rPr>
        <w:t>et al</w:t>
      </w:r>
      <w:r w:rsidR="00473EBC" w:rsidRPr="00473EBC">
        <w:rPr>
          <w:rFonts w:ascii="Calibri" w:hAnsi="Calibri"/>
        </w:rPr>
        <w:t>., 2011</w:t>
      </w:r>
      <w:r w:rsidR="00DF4328">
        <w:rPr>
          <w:rFonts w:ascii="Calibri" w:hAnsi="Calibri"/>
        </w:rPr>
        <w:t>a,b</w:t>
      </w:r>
      <w:r w:rsidR="00473EBC" w:rsidRPr="00473EBC">
        <w:rPr>
          <w:rFonts w:ascii="Calibri" w:hAnsi="Calibri"/>
        </w:rPr>
        <w:t xml:space="preserve">; Liang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agricultural </w:t>
      </w:r>
      <w:r w:rsidR="00BD03EC" w:rsidRPr="005B3C0C">
        <w:rPr>
          <w:szCs w:val="24"/>
        </w:rPr>
        <w:fldChar w:fldCharType="begin"/>
      </w:r>
      <w:r w:rsidR="00790A49">
        <w:rPr>
          <w:szCs w:val="24"/>
        </w:rPr>
        <w:instrText xml:space="preserve"> ADDIN ZOTERO_ITEM CSL_CITATION {"citationID":"CEXzDTZs","properties":{"formattedCitation":"{\\rtf (Hu et al., 2012; Jim\\uc0\\u233{}nez-P\\uc0\\u233{}rez et al., 2004; Mulbry et al., 2008; Wang et al., 2012)}","plainCitation":"(Hu et al., 2012; Jiménez-Pérez et al., 2004; Mulbry et al., 2008; Wang et al., 2012)"},"citationItems":[{"id":1260,"uris":["http://zotero.org/users/1204444/items/QVK7NFJI"],"uri":["http://zotero.org/users/1204444/items/QVK7NFJI"],"itemData":{"id":1260,"type":"article-journal","title":"Growth and nutrient removal in free and immobilized planktonic green algae isolated from pig manure","container-title":"Enzyme and Microbial Technology","page":"392-398","volume":"34","issue":"5","source":"ScienceDirect","abstract":"Laboratory experiments were performed to study the growth rate and phosphorus (P) and nitrogen (N) uptake of two nanoplanktonic algal species, Scenedesmus intermedius Chod. and Nannochloris sp. that were isolated from different sources of pig manure. Experiments were carried out for immobilized and free cell cultures simultaneously, with three replicates for each type of culture. Algal immobilization was prepared in calcium alginate beads. The growth rate (measured as chlorophyll increase per hour) and the P and N uptake rate (measured as P and N increase per hour) were estimated by linearization of the logistic growth and nutrient uptake curves, which allowed us to apply proper statistical comparative analyses. P and N uptake rates for S. intermedius were 0.014 and 0.012 mg P h−1 and 0.022 and 0.009 mg N h−1 for free and immobilized cells. Rates for Nannochloris sp. were 0.006 and 0.009 mg P h−1 and 0.011 and 0.006 mg N h−1 for free and immobilized cells. P and N removal rates obtained in the present study, which used species isolated from wastewater, are markedly higher than rates described in experiments that used commercial species, probably because the former species are better adapted to high nutrient concentrations. Utilizing autochthonous species for wastewater treatment may be a simple method to increase nutrient removal efficiency.","DOI":"10.1016/j.enzmictec.2003.07.010","ISSN":"0141-0229","journalAbbreviation":"Enzyme and Microbial Technology","author":[{"family":"Jiménez-Pérez","given":"M.V"},{"family":"Sánchez-Castillo","given":"P"},{"family":"Romera","given":"O"},{"family":"Fernández-Moreno","given":"D"},{"family":"Pérez-Martı́nez","given":"C"}],"issued":{"date-parts":[["2004",4,2]]}}},{"id":1751,"uris":["http://zotero.org/users/1204444/items/2TQ26JEE"],"uri":["http://zotero.org/users/1204444/items/2TQ26JEE"],"itemData":{"id":1751,"type":"article-journal","title":"Treatment of dairy manure effluent using freshwater algae: Algal productivity and recovery of manure nutrients using pilot-scale algal turf scrubbers","container-title":"Bioresource Technology","page":"8137-8142","volume":"99","issue":"17","source":"ScienceDirect","abstract":"Cultivating algae on nitrogen (N) and phosphorus (P) in animal manure effluents presents an alternative to the current practice of land application. The objective of this study was to determine values for productivity, nutrient content, and nutrient recovery using filamentous green algae grown in outdoor raceways at different loading rates of raw and anaerobically digested dairy manure effluent. Algal turf scrubber raceways (30 m2 each) were operated in central Maryland for approximately 270 days each year (roughly April 1–December 31) from 2003 to 2006. Algal biomass was harvested every 4–12 days from the raceways after daily additions of manure effluent corresponding to loading rates of 0.3 to 2.5 g total N (TN) and 0.08 to 0.42 g total P (TP) m−2 d−1. Mean algal productivity values increased from approximately 2.5 g DW m−2 d−1 at the lowest loading rate (0.3 g TN m−2 d−1) to 25 g DW m−2 d−1 at the highest loading rate (2.5 g TN m−2 d−1). Mean N and P contents in the dried biomass increased 1.5–2.0-fold with increasing loading rate up to maximums of 7% N and 1% P (dry weight basis). Although variable, algal N and P accounted for roughly 70–90% of input N and P at loading rates below 1 g TN, 0.15 g TP m−2 d−1. N and P recovery rates decreased to 50–80% at higher loading rates. There were no significant differences in algal productivity, algal N and P content, or N and P recovery values from raceways with carbon dioxide supplementation compared to values from raceways without added carbon dioxide. Projected annual operational costs are very high on a per animal basis ($780 per cow). However, within the context of reducing nutrient inputs in sensitive watersheds such as the Chesapeake Bay, projected operational costs of $11 per kg N are well below the costs cited for upgrading existing water treatment plants.","DOI":"10.1016/j.biortech.2008.03.073","ISSN":"0960-8524","shortTitle":"Treatment of dairy manure effluent using freshwater algae","journalAbbreviation":"Bioresource Technology","author":[{"family":"Mulbry","given":"Walter"},{"family":"Kondrad","given":"Shannon"},{"family":"Pizarro","given":"Carolina"},{"family":"Kebede-Westhead","given":"Elizabeth"}],"issued":{"date-parts":[["2008",11]]}}},{"id":61,"uris":["http://zotero.org/users/1204444/items/Z8PIZI3A"],"uri":["http://zotero.org/users/1204444/items/Z8PIZI3A"],"itemData":{"id":61,"type":"article-journal","title":"Enhanced mixotrophic growth of microalga Chlorella sp. on pretreated swine manure for simultaneous biofuel feedstock production and nutrient removal","container-title":"Bioresource Technology","page":"71-79","volume":"128","author":[{"family":"Hu","given":"B"},{"family":"Min","given":"M"},{"family":"Zhou","given":"W"},{"family":"Du","given":"Z"},{"family":"Mohr","given":"M"},{"family":"P","given":"Chen"},{"family":"Zhu","given":"J"},{"family":"Cheng","given":"Y"},{"family":"Liu","given":"Y"},{"family":"Ruan","given":"R"}],"issued":{"date-parts":[["2012"]]}}},{"id":417,"uris":["http://zotero.org/users/1204444/items/DKXHTBJV"],"uri":["http://zotero.org/users/1204444/items/DKXHTBJV"],"itemData":{"id":417,"type":"article-journal","title":"Mixotrophic cultivation of Chlorella pyrenoidosa with diluted primary piggery wastewater to produce lipids","container-title":"Bioresource Technology","page":"215-220","volume":"104","source":"CrossRef","DOI":"10.1016/j.biortech.2011.11.020","ISSN":"09608524","author":[{"family":"Wang","given":"Haiying"},{"family":"Xiong","given":"Hairong"},{"family":"Hui","given":"Zhenglong"},{"family":"Zeng","given":"Xiaobo"}],"issued":{"date-parts":[["2012",1]]}}}],"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Hu </w:t>
      </w:r>
      <w:r w:rsidR="00490409" w:rsidRPr="00490409">
        <w:rPr>
          <w:rFonts w:ascii="Calibri" w:hAnsi="Calibri" w:cs="Times New Roman"/>
          <w:i/>
          <w:szCs w:val="24"/>
        </w:rPr>
        <w:t>et al</w:t>
      </w:r>
      <w:r w:rsidR="00473EBC" w:rsidRPr="00473EBC">
        <w:rPr>
          <w:rFonts w:ascii="Calibri" w:hAnsi="Calibri" w:cs="Times New Roman"/>
          <w:szCs w:val="24"/>
        </w:rPr>
        <w:t xml:space="preserve">., 2012; Jiménez-Pérez </w:t>
      </w:r>
      <w:r w:rsidR="00490409" w:rsidRPr="00490409">
        <w:rPr>
          <w:rFonts w:ascii="Calibri" w:hAnsi="Calibri" w:cs="Times New Roman"/>
          <w:i/>
          <w:szCs w:val="24"/>
        </w:rPr>
        <w:t>et al</w:t>
      </w:r>
      <w:r w:rsidR="00473EBC" w:rsidRPr="00473EBC">
        <w:rPr>
          <w:rFonts w:ascii="Calibri" w:hAnsi="Calibri" w:cs="Times New Roman"/>
          <w:szCs w:val="24"/>
        </w:rPr>
        <w:t xml:space="preserve">., 2004; Mulbry </w:t>
      </w:r>
      <w:r w:rsidR="00490409" w:rsidRPr="00490409">
        <w:rPr>
          <w:rFonts w:ascii="Calibri" w:hAnsi="Calibri" w:cs="Times New Roman"/>
          <w:i/>
          <w:szCs w:val="24"/>
        </w:rPr>
        <w:t>et al</w:t>
      </w:r>
      <w:r w:rsidR="00473EBC" w:rsidRPr="00473EBC">
        <w:rPr>
          <w:rFonts w:ascii="Calibri" w:hAnsi="Calibri" w:cs="Times New Roman"/>
          <w:szCs w:val="24"/>
        </w:rPr>
        <w:t xml:space="preserve">., 2008; Wang </w:t>
      </w:r>
      <w:r w:rsidR="00490409" w:rsidRPr="00490409">
        <w:rPr>
          <w:rFonts w:ascii="Calibri" w:hAnsi="Calibri" w:cs="Times New Roman"/>
          <w:i/>
          <w:szCs w:val="24"/>
        </w:rPr>
        <w:t>et al</w:t>
      </w:r>
      <w:r w:rsidR="00473EBC" w:rsidRPr="00473EBC">
        <w:rPr>
          <w:rFonts w:ascii="Calibri" w:hAnsi="Calibri" w:cs="Times New Roman"/>
          <w:szCs w:val="24"/>
        </w:rPr>
        <w:t>., 2012)</w:t>
      </w:r>
      <w:r w:rsidR="00BD03EC" w:rsidRPr="005B3C0C">
        <w:rPr>
          <w:szCs w:val="24"/>
        </w:rPr>
        <w:fldChar w:fldCharType="end"/>
      </w:r>
      <w:r w:rsidRPr="005B3C0C">
        <w:rPr>
          <w:szCs w:val="24"/>
        </w:rPr>
        <w:t xml:space="preserve"> and industrial wastewater </w:t>
      </w:r>
      <w:r w:rsidR="00BD03EC" w:rsidRPr="005B3C0C">
        <w:rPr>
          <w:szCs w:val="24"/>
        </w:rPr>
        <w:fldChar w:fldCharType="begin"/>
      </w:r>
      <w:r w:rsidR="00790A49">
        <w:rPr>
          <w:szCs w:val="24"/>
        </w:rPr>
        <w:instrText xml:space="preserve"> ADDIN ZOTERO_ITEM CSL_CITATION {"citationID":"cxvjkpKW","properties":{"formattedCitation":"(Chinnasamy et al., 2010; Wu et al., 2012)","plainCitation":"(Chinnasamy et al., 2010; Wu et al., 2012)"},"citationItems":[{"id":1333,"uris":["http://zotero.org/users/1204444/items/PTRW2JV7"],"uri":["http://zotero.org/users/1204444/items/PTRW2JV7"],"itemData":{"id":1333,"type":"article-journal","title":"Microalgae cultivation in a wastewater dominated by carpet mill effluents for biofuel applications","container-title":"Bioresource Technology","page":"3097-3105","volume":"101","issue":"9","source":"ScienceDirect","abstract":"Industrial and municipal wastewaters are potential resources for production of microalgae biofuels. Dalton – the Carpet Capital of the World generates 100–115 million L of wastewater d−1. A study was conducted using a wastewater containing 85–90% carpet industry effluents with 10–15% municipal sewage, to evaluate the feasibility of algal biomass and biodiesel production. Native algal strains were isolated from carpet wastewater. Preliminary growth studies indicated both fresh water and marine algae showed good growth in wastewaters. A consortium of 15 native algal isolates showed &amp;gt;96% nutrient removal in treated wastewater. Biomass production potential and lipid content of this consortium cultivated in treated wastewater were </w:instrText>
      </w:r>
      <w:r w:rsidR="00790A49">
        <w:rPr>
          <w:rFonts w:ascii="Cambria Math" w:hAnsi="Cambria Math" w:cs="Cambria Math"/>
          <w:szCs w:val="24"/>
        </w:rPr>
        <w:instrText>∼</w:instrText>
      </w:r>
      <w:r w:rsidR="00790A49">
        <w:rPr>
          <w:szCs w:val="24"/>
        </w:rPr>
        <w:instrText>9.2</w:instrText>
      </w:r>
      <w:r w:rsidR="00790A49">
        <w:rPr>
          <w:rFonts w:ascii="Calibri" w:hAnsi="Calibri" w:cs="Calibri"/>
          <w:szCs w:val="24"/>
        </w:rPr>
        <w:instrText>–</w:instrText>
      </w:r>
      <w:r w:rsidR="00790A49">
        <w:rPr>
          <w:szCs w:val="24"/>
        </w:rPr>
        <w:instrText>17.8 tons ha</w:instrText>
      </w:r>
      <w:r w:rsidR="00790A49">
        <w:rPr>
          <w:rFonts w:ascii="Calibri" w:hAnsi="Calibri" w:cs="Calibri"/>
          <w:szCs w:val="24"/>
        </w:rPr>
        <w:instrText>−</w:instrText>
      </w:r>
      <w:r w:rsidR="00790A49">
        <w:rPr>
          <w:szCs w:val="24"/>
        </w:rPr>
        <w:instrText>1 year</w:instrText>
      </w:r>
      <w:r w:rsidR="00790A49">
        <w:rPr>
          <w:rFonts w:ascii="Calibri" w:hAnsi="Calibri" w:cs="Calibri"/>
          <w:szCs w:val="24"/>
        </w:rPr>
        <w:instrText>−</w:instrText>
      </w:r>
      <w:r w:rsidR="00790A49">
        <w:rPr>
          <w:szCs w:val="24"/>
        </w:rPr>
        <w:instrText xml:space="preserve">1 and 6.82%, respectively. About 63.9% of algal oil obtained from the consortium could be converted into biodiesel. However further studies on anaerobic digestion and thermochemical liquefaction are required to make this consortium approach economically viable for producing algae biofuels.","DOI":"10.1016/j.biortech.2009.12.026","ISSN":"0960-8524","journalAbbreviation":"Bioresource Technology","author":[{"family":"Chinnasamy","given":"Senthil"},{"family":"Bhatnagar","given":"Ashish"},{"family":"Hunt","given":"Ryan W."},{"family":"Das","given":"K.C."}],"issued":{"date-parts":[["2010",5]]}}},{"id":182,"uris":["http://zotero.org/users/1204444/items/7PXRHEQT"],"uri":["http://zotero.org/users/1204444/items/7PXRHEQT"],"itemData":{"id":182,"type":"article-journal","title":"The feasibility of biodiesel production by microalgae using industrial wastewater","container-title":"Bioresource Technology","page":"14-18","volume":"113","source":"CrossRef","DOI":"10.1016/j.biortech.2011.12.128","ISSN":"09608524","author":[{"family":"Wu","given":"Li Fen"},{"family":"Chen","given":"Pei Chung"},{"family":"Huang","given":"Ai Ping"},{"family":"Lee","given":"Chi Mei"}],"issued":{"date-parts":[["2012",6]]}}}],"schema":"https://github.com/citation-style-language/schema/raw/master/csl-citation.json"} </w:instrText>
      </w:r>
      <w:r w:rsidR="00BD03EC" w:rsidRPr="005B3C0C">
        <w:rPr>
          <w:szCs w:val="24"/>
        </w:rPr>
        <w:fldChar w:fldCharType="separate"/>
      </w:r>
      <w:r w:rsidR="00473EBC" w:rsidRPr="00473EBC">
        <w:rPr>
          <w:rFonts w:ascii="Calibri" w:hAnsi="Calibri"/>
        </w:rPr>
        <w:t xml:space="preserve">(Chinnasamy </w:t>
      </w:r>
      <w:r w:rsidR="00490409" w:rsidRPr="00490409">
        <w:rPr>
          <w:rFonts w:ascii="Calibri" w:hAnsi="Calibri"/>
          <w:i/>
        </w:rPr>
        <w:t>et al</w:t>
      </w:r>
      <w:r w:rsidR="00473EBC" w:rsidRPr="00473EBC">
        <w:rPr>
          <w:rFonts w:ascii="Calibri" w:hAnsi="Calibri"/>
        </w:rPr>
        <w:t xml:space="preserve">., 2010; Wu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In </w:t>
      </w:r>
      <w:r w:rsidR="00DF4328" w:rsidRPr="005B3C0C">
        <w:rPr>
          <w:szCs w:val="24"/>
        </w:rPr>
        <w:t>addition,</w:t>
      </w:r>
      <w:r w:rsidRPr="005B3C0C">
        <w:rPr>
          <w:szCs w:val="24"/>
        </w:rPr>
        <w:t xml:space="preserve"> phycoremediation can complement existing treatment systems by channelling oxygen produced by photosynthesis to the secondary treatment aerobic bacterial degradation processes, reducing the need for high cost mechanical aeration (Rawat </w:t>
      </w:r>
      <w:r w:rsidR="00490409" w:rsidRPr="00490409">
        <w:rPr>
          <w:i/>
          <w:szCs w:val="24"/>
        </w:rPr>
        <w:t>et al</w:t>
      </w:r>
      <w:r w:rsidRPr="005B3C0C">
        <w:rPr>
          <w:szCs w:val="24"/>
        </w:rPr>
        <w:t>., 2011).</w:t>
      </w:r>
    </w:p>
    <w:p w14:paraId="56A5A8FA" w14:textId="77777777" w:rsidR="005B3C0C" w:rsidRPr="005B3C0C" w:rsidRDefault="005B3C0C" w:rsidP="005B3C0C">
      <w:pPr>
        <w:spacing w:line="360" w:lineRule="auto"/>
        <w:rPr>
          <w:szCs w:val="24"/>
        </w:rPr>
      </w:pPr>
      <w:r w:rsidRPr="005B3C0C">
        <w:rPr>
          <w:szCs w:val="24"/>
        </w:rPr>
        <w:t xml:space="preserve">The co-production strategy has a number of limitations which need to be considered. Firstly, although the capital costs for construction and operation are a fraction of those associated with conventional activated sludge wastewater treatment, the land requirements for algal ponds can be 50 times greater </w:t>
      </w:r>
      <w:r w:rsidR="00BD03EC" w:rsidRPr="005B3C0C">
        <w:rPr>
          <w:szCs w:val="24"/>
        </w:rPr>
        <w:fldChar w:fldCharType="begin"/>
      </w:r>
      <w:r w:rsidR="00790A49">
        <w:rPr>
          <w:szCs w:val="24"/>
        </w:rPr>
        <w:instrText xml:space="preserve"> ADDIN ZOTERO_ITEM CSL_CITATION {"citationID":"o5bbk147","properties":{"formattedCitation":"(J. B. K. Park et al., 2011)","plainCitation":"(J. B. K. Park et al., 2011)"},"citationItems":[{"id":317,"uris":["http://zotero.org/users/1204444/items/63PVKEHK"],"uri":["http://zotero.org/users/1204444/items/63PVKEHK"],"itemData":{"id":317,"type":"article-journal","title":"Wastewater treatment high rate algal ponds for biofuel production","container-title":"Bioresource Technology","page":"35-42","volume":"102","issue":"1","source":"CrossRef","DOI":"10.1016/j.biortech.2010.06.158","ISSN":"09608524","author":[{"family":"Park","given":"J.B.K."},{"family":"Craggs","given":"R.J."},{"family":"Shilton","given":"A.N."}],"issued":{"date-parts":[["2011",1]]}}}],"schema":"https://github.com/citation-style-language/schema/raw/master/csl-citation.json"} </w:instrText>
      </w:r>
      <w:r w:rsidR="00BD03EC" w:rsidRPr="005B3C0C">
        <w:rPr>
          <w:szCs w:val="24"/>
        </w:rPr>
        <w:fldChar w:fldCharType="separate"/>
      </w:r>
      <w:r w:rsidR="00473EBC" w:rsidRPr="00473EBC">
        <w:rPr>
          <w:rFonts w:ascii="Calibri" w:hAnsi="Calibri"/>
        </w:rPr>
        <w:t xml:space="preserve">(Park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Given that most wastewater resources are located near urban centres, the availability and economically feasibility of using this land is questionable </w:t>
      </w:r>
      <w:r w:rsidR="00BD03EC" w:rsidRPr="005B3C0C">
        <w:rPr>
          <w:szCs w:val="24"/>
        </w:rPr>
        <w:fldChar w:fldCharType="begin"/>
      </w:r>
      <w:r w:rsidR="00790A49">
        <w:rPr>
          <w:szCs w:val="24"/>
        </w:rPr>
        <w:instrText xml:space="preserve"> ADDIN ZOTERO_ITEM CSL_CITATION {"citationID":"11kgmj68uq","properties":{"formattedCitation":"(Peccia et al., 2013)","plainCitation":"(Peccia et al., 2013)"},"citationItems":[{"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Pecci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w:t>
      </w:r>
    </w:p>
    <w:p w14:paraId="2C505DFB" w14:textId="77777777" w:rsidR="005B3C0C" w:rsidRPr="005B3C0C" w:rsidRDefault="005B3C0C" w:rsidP="005B3C0C">
      <w:pPr>
        <w:spacing w:line="360" w:lineRule="auto"/>
        <w:rPr>
          <w:szCs w:val="24"/>
        </w:rPr>
      </w:pPr>
      <w:r w:rsidRPr="005B3C0C">
        <w:rPr>
          <w:szCs w:val="24"/>
        </w:rPr>
        <w:t xml:space="preserve">Secondly, the concentration and ratio of nutrients may not be ideal for algae growth. N concentration in municipal wastewater effluent can range from 15-85 mg/L </w:t>
      </w:r>
      <w:r w:rsidR="00BD03EC" w:rsidRPr="005B3C0C">
        <w:rPr>
          <w:szCs w:val="24"/>
        </w:rPr>
        <w:fldChar w:fldCharType="begin"/>
      </w:r>
      <w:r w:rsidR="00790A49">
        <w:rPr>
          <w:szCs w:val="24"/>
        </w:rPr>
        <w:instrText xml:space="preserve"> ADDIN ZOTERO_ITEM CSL_CITATION {"citationID":"2i6bn6e2ec","properties":{"formattedCitation":"(Peccia et al., 2013; Rawat et al., 2011)","plainCitation":"(Peccia et al., 2013; Rawat et al., 2011)"},"citationItems":[{"id":172,"uris":["http://zotero.org/users/1204444/items/XI4C7Z6A"],"uri":["http://zotero.org/users/1204444/items/XI4C7Z6A"],"itemData":{"id":172,"type":"article-journal","title":"Dual role of microalgae: Phycoremediation of domestic wastewater and biomass production for sustainable biofuels production","container-title":"Applied Energy","page":"3411-3424","volume":"88","issue":"10","source":"CrossRef","DOI":"10.1016/j.apenergy.2010.11.025","ISSN":"03062619","shortTitle":"Dual role of microalgae","author":[{"family":"Rawat","given":"I."},{"family":"Ranjith Kumar","given":"R."},{"family":"Mutanda","given":"T."},{"family":"Bux","given":"F."}],"issued":{"date-parts":[["2011",10]]}}},{"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Peccia </w:t>
      </w:r>
      <w:r w:rsidR="00490409" w:rsidRPr="00490409">
        <w:rPr>
          <w:rFonts w:ascii="Calibri" w:hAnsi="Calibri"/>
          <w:i/>
        </w:rPr>
        <w:t xml:space="preserve">et </w:t>
      </w:r>
      <w:r w:rsidR="00490409" w:rsidRPr="00490409">
        <w:rPr>
          <w:rFonts w:ascii="Calibri" w:hAnsi="Calibri"/>
          <w:i/>
        </w:rPr>
        <w:lastRenderedPageBreak/>
        <w:t>al</w:t>
      </w:r>
      <w:r w:rsidR="00473EBC" w:rsidRPr="00473EBC">
        <w:rPr>
          <w:rFonts w:ascii="Calibri" w:hAnsi="Calibri"/>
        </w:rPr>
        <w:t xml:space="preserve">., 2013; Rawat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szCs w:val="24"/>
        </w:rPr>
        <w:t xml:space="preserve">. At the lower end of the range, addition of N fertilizer or use of N recycling would be needed to maintain high productivity </w:t>
      </w:r>
      <w:r w:rsidR="00BD03EC" w:rsidRPr="005B3C0C">
        <w:rPr>
          <w:szCs w:val="24"/>
        </w:rPr>
        <w:fldChar w:fldCharType="begin"/>
      </w:r>
      <w:r w:rsidR="00790A49">
        <w:rPr>
          <w:szCs w:val="24"/>
        </w:rPr>
        <w:instrText xml:space="preserve"> ADDIN ZOTERO_ITEM CSL_CITATION {"citationID":"1pvis6klpm","properties":{"formattedCitation":"(Peccia et al., 2013)","plainCitation":"(Peccia et al., 2013)"},"citationItems":[{"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Pecci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A large proportion of the N in municipal wastewater is in the form of NH</w:t>
      </w:r>
      <w:r w:rsidRPr="005B3C0C">
        <w:rPr>
          <w:szCs w:val="24"/>
          <w:vertAlign w:val="subscript"/>
        </w:rPr>
        <w:t>4</w:t>
      </w:r>
      <w:r w:rsidRPr="005B3C0C">
        <w:rPr>
          <w:szCs w:val="24"/>
          <w:vertAlign w:val="superscript"/>
        </w:rPr>
        <w:t>+</w:t>
      </w:r>
      <w:r w:rsidRPr="005B3C0C">
        <w:rPr>
          <w:szCs w:val="24"/>
        </w:rPr>
        <w:t xml:space="preserve"> , exclusive use of wastewater as the N source would therefore require careful management and pH control of the algal culture </w:t>
      </w:r>
      <w:r w:rsidR="00BD03EC" w:rsidRPr="005B3C0C">
        <w:rPr>
          <w:szCs w:val="24"/>
        </w:rPr>
        <w:fldChar w:fldCharType="begin"/>
      </w:r>
      <w:r w:rsidR="00790A49">
        <w:rPr>
          <w:szCs w:val="24"/>
        </w:rPr>
        <w:instrText xml:space="preserve"> ADDIN ZOTERO_ITEM CSL_CITATION {"citationID":"q93ihc3h1","properties":{"formattedCitation":"(Peccia et al., 2013)","plainCitation":"(Peccia et al., 2013)"},"citationItems":[{"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Pecci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The N:P ratio varies at different sections of the wastewater treatment process. The optimal range for algae production is between 6.8-10 </w:t>
      </w:r>
      <w:r w:rsidR="00BD03EC" w:rsidRPr="005B3C0C">
        <w:rPr>
          <w:szCs w:val="24"/>
        </w:rPr>
        <w:fldChar w:fldCharType="begin"/>
      </w:r>
      <w:r w:rsidR="00790A49">
        <w:rPr>
          <w:szCs w:val="24"/>
        </w:rPr>
        <w:instrText xml:space="preserve"> ADDIN ZOTERO_ITEM CSL_CITATION {"citationID":"t7n82e43k","properties":{"formattedCitation":"{\\rtf (Olgu\\uc0\\u237{}n, 2012)}","plainCitation":"(Olguín, 2012)"},"citationItems":[{"id":245,"uris":["http://zotero.org/users/1204444/items/VHJWQMFV"],"uri":["http://zotero.org/users/1204444/items/VHJWQMFV"],"itemData":{"id":245,"type":"article-journal","title":"Dual purpose microalgae–bacteria-based systems that treat wastewater and produce biodiesel and chemical products within a Biorefinery","container-title":"Biotechnology Advances","page":"1031-1046","volume":"30","issue":"5","source":"CrossRef","DOI":"10.1016/j.biotechadv.2012.05.001","ISSN":"07349750","author":[{"family":"Olguín","given":"Eugenia J."}],"issued":{"date-parts":[["2012",9]]}}}],"schema":"https://github.com/citation-style-language/schema/raw/master/csl-citation.json"} </w:instrText>
      </w:r>
      <w:r w:rsidR="00BD03EC" w:rsidRPr="005B3C0C">
        <w:rPr>
          <w:szCs w:val="24"/>
        </w:rPr>
        <w:fldChar w:fldCharType="separate"/>
      </w:r>
      <w:r w:rsidRPr="005B3C0C">
        <w:rPr>
          <w:szCs w:val="24"/>
        </w:rPr>
        <w:t>(Olguín, 2012)</w:t>
      </w:r>
      <w:r w:rsidR="00BD03EC" w:rsidRPr="005B3C0C">
        <w:rPr>
          <w:szCs w:val="24"/>
        </w:rPr>
        <w:fldChar w:fldCharType="end"/>
      </w:r>
      <w:r w:rsidRPr="005B3C0C">
        <w:rPr>
          <w:szCs w:val="24"/>
        </w:rPr>
        <w:t xml:space="preserve">.  In a phycoremediation study </w:t>
      </w:r>
      <w:r w:rsidR="00BD03EC" w:rsidRPr="005B3C0C">
        <w:rPr>
          <w:szCs w:val="24"/>
        </w:rPr>
        <w:fldChar w:fldCharType="begin"/>
      </w:r>
      <w:r w:rsidR="00790A49">
        <w:rPr>
          <w:szCs w:val="24"/>
        </w:rPr>
        <w:instrText xml:space="preserve"> ADDIN ZOTERO_ITEM CSL_CITATION {"citationID":"20lbgcpfaf","properties":{"formattedCitation":"(Liang Wang et al., 2010)","plainCitation":"(Liang Wang et al., 2010)"},"citationItems":[{"id":37,"uris":["http://zotero.org/users/1204444/items/NHTI6MD8"],"uri":["http://zotero.org/users/1204444/items/NHTI6MD8"],"itemData":{"id":37,"type":"article-journal","title":"Cultivation of Green Algae Chlorella sp. in Different Wastewaters from Municipal Wastewater Treatment Plant","container-title":"Applied Biochemistry and Biotechnology","page":"1174-1186","volume":"162","issue":"4","source":"CrossRef","DOI":"10.1007/s12010-009-8866-7","ISSN":"0273-2289, 1559-0291","author":[{"family":"Wang","given":"Liang"},{"family":"Min","given":"Min"},{"family":"Li","given":"Yecong"},{"family":"Chen","given":"Paul"},{"family":"Chen","given":"Yifeng"},{"family":"Liu","given":"Yuhuan"},{"family":"Wang","given":"Yingkuan"},{"family":"Ruan","given":"Roger"}],"issued":{"date-parts":[["2010"]]}}}],"schema":"https://github.com/citation-style-language/schema/raw/master/csl-citation.json"} </w:instrText>
      </w:r>
      <w:r w:rsidR="00BD03EC" w:rsidRPr="005B3C0C">
        <w:rPr>
          <w:szCs w:val="24"/>
        </w:rPr>
        <w:fldChar w:fldCharType="separate"/>
      </w:r>
      <w:r w:rsidR="00473EBC" w:rsidRPr="00473EBC">
        <w:rPr>
          <w:rFonts w:ascii="Calibri" w:hAnsi="Calibri"/>
        </w:rPr>
        <w:t xml:space="preserve">(Wang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found that primary effluent had a N:P ratio of 4.7, while secondary effluent from activated sludge treatment had a ratio of 53.2 considerably higher than the optimal range. Conversely the N/P ratio of the centrate (liquid extracted from the activated sludge thickening process) was 0.36 </w:t>
      </w:r>
      <w:r w:rsidR="00BD03EC" w:rsidRPr="005B3C0C">
        <w:rPr>
          <w:szCs w:val="24"/>
        </w:rPr>
        <w:fldChar w:fldCharType="begin"/>
      </w:r>
      <w:r w:rsidR="00790A49">
        <w:rPr>
          <w:szCs w:val="24"/>
        </w:rPr>
        <w:instrText xml:space="preserve"> ADDIN ZOTERO_ITEM CSL_CITATION {"citationID":"PMGWC6Cw","properties":{"formattedCitation":"(Liang Wang et al., 2010)","plainCitation":"(Liang Wang et al., 2010)"},"citationItems":[{"id":37,"uris":["http://zotero.org/users/1204444/items/NHTI6MD8"],"uri":["http://zotero.org/users/1204444/items/NHTI6MD8"],"itemData":{"id":37,"type":"article-journal","title":"Cultivation of Green Algae Chlorella sp. in Different Wastewaters from Municipal Wastewater Treatment Plant","container-title":"Applied Biochemistry and Biotechnology","page":"1174-1186","volume":"162","issue":"4","source":"CrossRef","DOI":"10.1007/s12010-009-8866-7","ISSN":"0273-2289, 1559-0291","author":[{"family":"Wang","given":"Liang"},{"family":"Min","given":"Min"},{"family":"Li","given":"Yecong"},{"family":"Chen","given":"Paul"},{"family":"Chen","given":"Yifeng"},{"family":"Liu","given":"Yuhuan"},{"family":"Wang","given":"Yingkuan"},{"family":"Ruan","given":"Roger"}],"issued":{"date-parts":[["2010"]]}}}],"schema":"https://github.com/citation-style-language/schema/raw/master/csl-citation.json"} </w:instrText>
      </w:r>
      <w:r w:rsidR="00BD03EC" w:rsidRPr="005B3C0C">
        <w:rPr>
          <w:szCs w:val="24"/>
        </w:rPr>
        <w:fldChar w:fldCharType="separate"/>
      </w:r>
      <w:r w:rsidR="00473EBC" w:rsidRPr="00473EBC">
        <w:rPr>
          <w:rFonts w:ascii="Calibri" w:hAnsi="Calibri"/>
        </w:rPr>
        <w:t xml:space="preserve">(Wang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Growth experiments showed that highest algae productivities were achieved in the centrate, leading to the authors recommending this fraction for co-production </w:t>
      </w:r>
      <w:r w:rsidR="00BD03EC" w:rsidRPr="005B3C0C">
        <w:rPr>
          <w:szCs w:val="24"/>
        </w:rPr>
        <w:fldChar w:fldCharType="begin"/>
      </w:r>
      <w:r w:rsidR="00790A49">
        <w:rPr>
          <w:szCs w:val="24"/>
        </w:rPr>
        <w:instrText xml:space="preserve"> ADDIN ZOTERO_ITEM CSL_CITATION {"citationID":"Sh56DPej","properties":{"formattedCitation":"(Liang Wang et al., 2010)","plainCitation":"(Liang Wang et al., 2010)"},"citationItems":[{"id":37,"uris":["http://zotero.org/users/1204444/items/NHTI6MD8"],"uri":["http://zotero.org/users/1204444/items/NHTI6MD8"],"itemData":{"id":37,"type":"article-journal","title":"Cultivation of Green Algae Chlorella sp. in Different Wastewaters from Municipal Wastewater Treatment Plant","container-title":"Applied Biochemistry and Biotechnology","page":"1174-1186","volume":"162","issue":"4","source":"CrossRef","DOI":"10.1007/s12010-009-8866-7","ISSN":"0273-2289, 1559-0291","author":[{"family":"Wang","given":"Liang"},{"family":"Min","given":"Min"},{"family":"Li","given":"Yecong"},{"family":"Chen","given":"Paul"},{"family":"Chen","given":"Yifeng"},{"family":"Liu","given":"Yuhuan"},{"family":"Wang","given":"Yingkuan"},{"family":"Ruan","given":"Roger"}],"issued":{"date-parts":[["2010"]]}}}],"schema":"https://github.com/citation-style-language/schema/raw/master/csl-citation.json"} </w:instrText>
      </w:r>
      <w:r w:rsidR="00BD03EC" w:rsidRPr="005B3C0C">
        <w:rPr>
          <w:szCs w:val="24"/>
        </w:rPr>
        <w:fldChar w:fldCharType="separate"/>
      </w:r>
      <w:r w:rsidR="00473EBC" w:rsidRPr="00473EBC">
        <w:rPr>
          <w:rFonts w:ascii="Calibri" w:hAnsi="Calibri"/>
        </w:rPr>
        <w:t xml:space="preserve">(Wang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w:t>
      </w:r>
    </w:p>
    <w:p w14:paraId="223233E3" w14:textId="77777777" w:rsidR="005B3C0C" w:rsidRPr="005B3C0C" w:rsidRDefault="005B3C0C" w:rsidP="005B3C0C">
      <w:pPr>
        <w:spacing w:line="360" w:lineRule="auto"/>
        <w:rPr>
          <w:szCs w:val="24"/>
        </w:rPr>
      </w:pPr>
      <w:r w:rsidRPr="005B3C0C">
        <w:rPr>
          <w:szCs w:val="24"/>
        </w:rPr>
        <w:t xml:space="preserve">Another challenge for the co-production method is the increased risk of contamination due to the unsterile environment inherent in wastewater treatment systems </w:t>
      </w:r>
      <w:r w:rsidR="00BD03EC" w:rsidRPr="005B3C0C">
        <w:rPr>
          <w:szCs w:val="24"/>
        </w:rPr>
        <w:fldChar w:fldCharType="begin"/>
      </w:r>
      <w:r w:rsidR="00790A49">
        <w:rPr>
          <w:szCs w:val="24"/>
        </w:rPr>
        <w:instrText xml:space="preserve"> ADDIN ZOTERO_ITEM CSL_CITATION {"citationID":"LFqtmPd8","properties":{"formattedCitation":"(J. B. K. Park et al., 2011; Peccia et al., 2013)","plainCitation":"(J. B. K. Park et al., 2011; Peccia et al., 2013)"},"citationItems":[{"id":317,"uris":["http://zotero.org/users/1204444/items/63PVKEHK"],"uri":["http://zotero.org/users/1204444/items/63PVKEHK"],"itemData":{"id":317,"type":"article-journal","title":"Wastewater treatment high rate algal ponds for biofuel production","container-title":"Bioresource Technology","page":"35-42","volume":"102","issue":"1","source":"CrossRef","DOI":"10.1016/j.biortech.2010.06.158","ISSN":"09608524","author":[{"family":"Park","given":"J.B.K."},{"family":"Craggs","given":"R.J."},{"family":"Shilton","given":"A.N."}],"issued":{"date-parts":[["2011",1]]}}},{"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00473EBC" w:rsidRPr="00473EBC">
        <w:rPr>
          <w:rFonts w:ascii="Calibri" w:hAnsi="Calibri"/>
        </w:rPr>
        <w:t xml:space="preserve">(J. B. K. Park </w:t>
      </w:r>
      <w:r w:rsidR="00490409" w:rsidRPr="00490409">
        <w:rPr>
          <w:rFonts w:ascii="Calibri" w:hAnsi="Calibri"/>
          <w:i/>
        </w:rPr>
        <w:t>et al</w:t>
      </w:r>
      <w:r w:rsidR="00473EBC" w:rsidRPr="00473EBC">
        <w:rPr>
          <w:rFonts w:ascii="Calibri" w:hAnsi="Calibri"/>
        </w:rPr>
        <w:t xml:space="preserve">., 2011; Peccia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Wastewater contains a complex community of organisms which includes pathogenic bacteria, native algae species, herbivorous grazers, parasites and viruses. While some contaminating species can be beneficial for algae growth, providing oxygen consumption and vitamin synthesis </w:t>
      </w:r>
      <w:r w:rsidR="00BD03EC" w:rsidRPr="005B3C0C">
        <w:rPr>
          <w:szCs w:val="24"/>
        </w:rPr>
        <w:fldChar w:fldCharType="begin"/>
      </w:r>
      <w:r w:rsidR="00790A49">
        <w:rPr>
          <w:szCs w:val="24"/>
        </w:rPr>
        <w:instrText xml:space="preserve"> ADDIN ZOTERO_ITEM CSL_CITATION {"citationID":"21tkfjqjse","properties":{"formattedCitation":"{\\rtf (Croft et al., 2005; Olgu\\uc0\\u237{}n, 2012)}","plainCitation":"(Croft et al., 2005; Olguín, 2012)"},"citationItems":[{"id":1014,"uris":["http://zotero.org/users/1204444/items/3M49FQ86"],"uri":["http://zotero.org/users/1204444/items/3M49FQ86"],"itemData":{"id":1014,"type":"article-journal","title":"Algae acquire vitamin B12 through a symbiotic relationship with bacteria","container-title":"Nature","page":"90-93","volume":"438","issue":"7064","source":"www.nature.com","abstract":"Vitamin B12 (cobalamin) was identified nearly 80 years ago as the anti-pernicious anaemia factor in liver, and its importance in human health and disease has resulted in much work on its uptake, cellular transport and utilization. Plants do not contain cobalamin because they have no cobalamin-dependent enzymes. Deficiencies are therefore common in strict vegetarians, and in the elderly, who are susceptible to an autoimmune disorder that prevents its efficient uptake. In contrast, many algae are rich in vitamin B12, with some species, such as Porphyra yezoensis (Nori), containing as much cobalamin as liver. Despite this, the role of the cofactor in algal metabolism remains unknown, as does the source of the vitamin for these organisms. A survey of 326 algal species revealed that 171 species require exogenous vitamin B12 for growth, implying that more than half of the algal kingdom are cobalamin auxotrophs. Here we show that the role of vitamin B12 in algal metabolism is primarily as a cofactor for vitamin B12-dependent methionine synthase, and that cobalamin auxotrophy has arisen numerous times throughout evolution, probably owing to the loss of the vitamin B12-independent form of the enzyme. The source of cobalamin seems to be bacteria, indicating an important and unsuspected symbiosis.","DOI":"10.1038/nature04056","ISSN":"0028-0836","language":"en","author":[{"family":"Croft","given":"Martin T."},{"family":"Lawrence","given":"Andrew D."},{"family":"Raux-Deery","given":"Evelyne"},{"family":"Warren","given":"Martin J."},{"family":"Smith","given":"Alison G."}],"issued":{"date-parts":[["2005",11,3]]}}},{"id":245,"uris":["http://zotero.org/users/1204444/items/VHJWQMFV"],"uri":["http://zotero.org/users/1204444/items/VHJWQMFV"],"itemData":{"id":245,"type":"article-journal","title":"Dual purpose microalgae–bacteria-based systems that treat wastewater and produce biodiesel and chemical products within a Biorefinery","container-title":"Biotechnology Advances","page":"1031-1046","volume":"30","issue":"5","source":"CrossRef","DOI":"10.1016/j.biotechadv.2012.05.001","ISSN":"07349750","author":[{"family":"Olguín","given":"Eugenia J."}],"issued":{"date-parts":[["2012",9]]}}}],"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Croft </w:t>
      </w:r>
      <w:r w:rsidR="00490409" w:rsidRPr="00490409">
        <w:rPr>
          <w:rFonts w:ascii="Calibri" w:hAnsi="Calibri" w:cs="Times New Roman"/>
          <w:i/>
          <w:szCs w:val="24"/>
        </w:rPr>
        <w:t>et al</w:t>
      </w:r>
      <w:r w:rsidR="00473EBC" w:rsidRPr="00473EBC">
        <w:rPr>
          <w:rFonts w:ascii="Calibri" w:hAnsi="Calibri" w:cs="Times New Roman"/>
          <w:szCs w:val="24"/>
        </w:rPr>
        <w:t>., 2005; Olguín, 2012)</w:t>
      </w:r>
      <w:r w:rsidR="00BD03EC" w:rsidRPr="005B3C0C">
        <w:rPr>
          <w:szCs w:val="24"/>
        </w:rPr>
        <w:fldChar w:fldCharType="end"/>
      </w:r>
      <w:r w:rsidRPr="005B3C0C">
        <w:rPr>
          <w:szCs w:val="24"/>
        </w:rPr>
        <w:t xml:space="preserve">, many contaminants have adverse effects which lead to algal population collapse over a time period of days </w:t>
      </w:r>
      <w:r w:rsidR="00BD03EC" w:rsidRPr="005B3C0C">
        <w:rPr>
          <w:szCs w:val="24"/>
        </w:rPr>
        <w:fldChar w:fldCharType="begin"/>
      </w:r>
      <w:r w:rsidR="00790A49">
        <w:rPr>
          <w:szCs w:val="24"/>
        </w:rPr>
        <w:instrText xml:space="preserve"> ADDIN ZOTERO_ITEM CSL_CITATION {"citationID":"2o9l9c0rgd","properties":{"formattedCitation":"(Craggs et al., 2013)","plainCitation":"(Craggs et al., 2013)"},"citationItems":[{"id":1763,"uris":["http://zotero.org/users/1204444/items/X23KZMSP"],"uri":["http://zotero.org/users/1204444/items/X23KZMSP"],"itemData":{"id":1763,"type":"chapter","title":"Wastewater Treatment and Algal Biofuel Production.","container-title":"Algae for Biofuels and Energy","publisher":"Springer","publisher-place":"London, UK","page":"153-163","source":"Google Books","event-place":"London, UK","abstract":"Microalgae are one of the most studied potential sources of biofuels and bioenergy. This book covers the key steps in the production of renewable biofuels from microalgae - strain selection, culture systems, inorganic carbon utilisation, lipid metabolism and quality, hydrogen production, genetic engineering, biomass harvesting, extraction. Greenhouse gas and techno-economic modelling are reviewed as is the 100 year history of microalgae as sources of biofuels and of commercial-scale microalgae culture. A summary of relevant basic standard methods used in the study of microalgae culture is pro.","ISBN":"94-007-5479-5","language":"en","editor":[{"family":"Borowitzka","given":"Michael A."},{"family":"Moheimani","given":"Navid Reza"}],"author":[{"family":"Craggs","given":"R. J."},{"family":"Lundquist","given":"T. J."},{"family":"Benemann","given":"J. R."}],"issued":{"date-parts":[["2013"]]}}}],"schema":"https://github.com/citation-style-language/schema/raw/master/csl-citation.json"} </w:instrText>
      </w:r>
      <w:r w:rsidR="00BD03EC" w:rsidRPr="005B3C0C">
        <w:rPr>
          <w:szCs w:val="24"/>
        </w:rPr>
        <w:fldChar w:fldCharType="separate"/>
      </w:r>
      <w:r w:rsidR="00473EBC" w:rsidRPr="00473EBC">
        <w:rPr>
          <w:rFonts w:ascii="Calibri" w:hAnsi="Calibri"/>
        </w:rPr>
        <w:t xml:space="preserve">(Craggs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Consequently</w:t>
      </w:r>
      <w:r w:rsidR="00355DDA">
        <w:rPr>
          <w:szCs w:val="24"/>
        </w:rPr>
        <w:t>,</w:t>
      </w:r>
      <w:r w:rsidRPr="005B3C0C">
        <w:rPr>
          <w:szCs w:val="24"/>
        </w:rPr>
        <w:t xml:space="preserve"> it is important to control contamination by application of chemical treatment (such as pH control or hormone mimics for zooplankton contaminates) or sterilization of the wastewater prior to use. Sterilization methods such as chlorination and ozonation are energy intensive, and therefore will impact on the energetics of the whole production system </w:t>
      </w:r>
      <w:r w:rsidR="00BD03EC" w:rsidRPr="005B3C0C">
        <w:rPr>
          <w:szCs w:val="24"/>
        </w:rPr>
        <w:fldChar w:fldCharType="begin"/>
      </w:r>
      <w:r w:rsidR="00790A49">
        <w:rPr>
          <w:szCs w:val="24"/>
        </w:rPr>
        <w:instrText xml:space="preserve"> ADDIN ZOTERO_ITEM CSL_CITATION {"citationID":"SSvJkCfb","properties":{"formattedCitation":"(Craggs et al., 2013)","plainCitation":"(Craggs et al., 2013)"},"citationItems":[{"id":1763,"uris":["http://zotero.org/users/1204444/items/X23KZMSP"],"uri":["http://zotero.org/users/1204444/items/X23KZMSP"],"itemData":{"id":1763,"type":"chapter","title":"Wastewater Treatment and Algal Biofuel Production.","container-title":"Algae for Biofuels and Energy","publisher":"Springer","publisher-place":"London, UK","page":"153-163","source":"Google Books","event-place":"London, UK","abstract":"Microalgae are one of the most studied potential sources of biofuels and bioenergy. This book covers the key steps in the production of renewable biofuels from microalgae - strain selection, culture systems, inorganic carbon utilisation, lipid metabolism and quality, hydrogen production, genetic engineering, biomass harvesting, extraction. Greenhouse gas and techno-economic modelling are reviewed as is the 100 year history of microalgae as sources of biofuels and of commercial-scale microalgae culture. A summary of relevant basic standard methods used in the study of microalgae culture is pro.","ISBN":"94-007-5479-5","language":"en","editor":[{"family":"Borowitzka","given":"Michael A."},{"family":"Moheimani","given":"Navid Reza"}],"author":[{"family":"Craggs","given":"R. J."},{"family":"Lundquist","given":"T. J."},{"family":"Benemann","given":"J. R."}],"issued":{"date-parts":[["2013"]]}}}],"schema":"https://github.com/citation-style-language/schema/raw/master/csl-citation.json"} </w:instrText>
      </w:r>
      <w:r w:rsidR="00BD03EC" w:rsidRPr="005B3C0C">
        <w:rPr>
          <w:szCs w:val="24"/>
        </w:rPr>
        <w:fldChar w:fldCharType="separate"/>
      </w:r>
      <w:r w:rsidR="00473EBC" w:rsidRPr="00473EBC">
        <w:rPr>
          <w:rFonts w:ascii="Calibri" w:hAnsi="Calibri"/>
        </w:rPr>
        <w:t xml:space="preserve">(Craggs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xml:space="preserve">. Contamination by native fast growing algae species is a significant challenge, and to date no phycoremediation systems has successfully maintained a monoculture </w:t>
      </w:r>
      <w:r w:rsidR="00BD03EC" w:rsidRPr="005B3C0C">
        <w:rPr>
          <w:szCs w:val="24"/>
        </w:rPr>
        <w:fldChar w:fldCharType="begin"/>
      </w:r>
      <w:r w:rsidR="00790A49">
        <w:rPr>
          <w:szCs w:val="24"/>
        </w:rPr>
        <w:instrText xml:space="preserve"> ADDIN ZOTERO_ITEM CSL_CITATION {"citationID":"2oeg1uu2fq","properties":{"formattedCitation":"(Christenson and Sims, 2011)","plainCitation":"(Christenson and Sims, 2011)"},"citationItems":[{"id":1224,"uris":["http://zotero.org/users/1204444/items/NDSJSF2F"],"uri":["http://zotero.org/users/1204444/items/NDSJSF2F"],"itemData":{"id":1224,"type":"article-journal","title":"Production and harvesting of microalgae for wastewater treatment, biofuels, and bioproducts","container-title":"Biotechnology Advances","page":"686-702","volume":"29","source":"Google Scholar","author":[{"family":"Christenson","given":"L."},{"family":"Sims","given":"R"}],"issued":{"date-parts":[["2011"]]}}}],"schema":"https://github.com/citation-style-language/schema/raw/master/csl-citation.json"} </w:instrText>
      </w:r>
      <w:r w:rsidR="00BD03EC" w:rsidRPr="005B3C0C">
        <w:rPr>
          <w:szCs w:val="24"/>
        </w:rPr>
        <w:fldChar w:fldCharType="separate"/>
      </w:r>
      <w:r w:rsidR="005D0ABB" w:rsidRPr="005D0ABB">
        <w:rPr>
          <w:rFonts w:ascii="Calibri" w:hAnsi="Calibri"/>
        </w:rPr>
        <w:t>(Christenson &amp; Sims, 2011)</w:t>
      </w:r>
      <w:r w:rsidR="00BD03EC" w:rsidRPr="005B3C0C">
        <w:rPr>
          <w:szCs w:val="24"/>
        </w:rPr>
        <w:fldChar w:fldCharType="end"/>
      </w:r>
      <w:r w:rsidRPr="005B3C0C">
        <w:rPr>
          <w:szCs w:val="24"/>
        </w:rPr>
        <w:t xml:space="preserve">. Mixed cultures are thought to be more robust and productive than monocultures, and can produce high lipid yields </w:t>
      </w:r>
      <w:r w:rsidR="00BD03EC" w:rsidRPr="005B3C0C">
        <w:rPr>
          <w:szCs w:val="24"/>
        </w:rPr>
        <w:fldChar w:fldCharType="begin"/>
      </w:r>
      <w:r w:rsidR="00790A49">
        <w:rPr>
          <w:szCs w:val="24"/>
        </w:rPr>
        <w:instrText xml:space="preserve"> ADDIN ZOTERO_ITEM CSL_CITATION {"citationID":"ohel84eh6","properties":{"formattedCitation":"(Peccia et al., 2013; Woertz et al., 2009)","plainCitation":"(Peccia et al., 2013; Woertz et al., 2009)"},"citationItems":[{"id":1765,"uris":["http://zotero.org/users/1204444/items/5SC7RZTU"],"uri":["http://zotero.org/users/1204444/items/5SC7RZTU"],"itemData":{"id":1765,"type":"article-journal","title":"Algae Grown on Dairy and Municipal Wastewater for Simultaneous Nutrient Removal and Lipid Production for Biofuel Feedstock","container-title":"Journal of Environmental Engineering","volume":"135","issue":"11","source":"trid.trb.org","URL":"http://trid.trb.org/view.aspx?id=904439","ISSN":"0733-9372","author":[{"family":"Woertz","given":"I."},{"family":"Feffer","given":"A."},{"family":"Lundquist","given":"T."},{"family":"Nelson","given":"Y."}],"issued":{"date-parts":[["2009",11]]},"accessed":{"date-parts":[["2013",5,7]]}}},{"id":1615,"uris":["http://zotero.org/users/1204444/items/RBKXPEE8"],"uri":["http://zotero.org/users/1204444/items/RBKXPEE8"],"itemData":{"id":1615,"type":"article-journal","title":"Nitrogen supply is an important driver of sustainable microalgae biofuel production","container-title":"Trends in Biotechnology","page":"134-138","volume":"31","issue":"3","source":"ScienceDirect","abstract":"Favorable growth characteristics continue to generate interest in using triacylglycerides (TAGs) produced from microalgae for biodiesel feedstocks. In this opinion article, we suggest that due to the energy consumption associated with the production of external nitrogen fertilizers, the manner in which nitrogen is supplied to microalgae biorefineries will be an important driver of energy yields, sustainability, and commercial success. Schemes including the reuse of urban wastewater represent improvements on the overall energy balance, but will not allow for significant production of biofuels unless the nitrogen from the non-TAG portions of microalgae is recycled. Approaches to recycling nitrogen require an improved understanding of the tradeoffs between the different potential uses of the non-TAG microalgal portion (i.e., energy production via anaerobic digestion or thermal catalytic processes), and the development of nitrogen separation technologies.","DOI":"10.1016/j.tibtech.2013.01.010","ISSN":"0167-7799","shortTitle":"Special Issue: Celebrating 30 years of biotechnology","journalAbbreviation":"Trends in Biotechnology","author":[{"family":"Peccia","given":"Jordan"},{"family":"Haznedaroglu","given":"Berat"},{"family":"Gutierrez","given":"James"},{"family":"Zimmerman","given":"Julie B."}],"issued":{"date-parts":[["2013",3]]}}}],"schema":"https://github.com/citation-style-language/schema/raw/master/csl-citation.json"} </w:instrText>
      </w:r>
      <w:r w:rsidR="00BD03EC" w:rsidRPr="005B3C0C">
        <w:rPr>
          <w:szCs w:val="24"/>
        </w:rPr>
        <w:fldChar w:fldCharType="separate"/>
      </w:r>
      <w:r w:rsidRPr="005B3C0C">
        <w:rPr>
          <w:szCs w:val="24"/>
        </w:rPr>
        <w:t xml:space="preserve">(Peccia </w:t>
      </w:r>
      <w:r w:rsidR="00490409" w:rsidRPr="00490409">
        <w:rPr>
          <w:i/>
          <w:szCs w:val="24"/>
        </w:rPr>
        <w:t>et al</w:t>
      </w:r>
      <w:r w:rsidRPr="005B3C0C">
        <w:rPr>
          <w:szCs w:val="24"/>
        </w:rPr>
        <w:t xml:space="preserve">., 2013; Woertz </w:t>
      </w:r>
      <w:r w:rsidR="00490409" w:rsidRPr="00490409">
        <w:rPr>
          <w:i/>
          <w:szCs w:val="24"/>
        </w:rPr>
        <w:t>et al</w:t>
      </w:r>
      <w:r w:rsidRPr="005B3C0C">
        <w:rPr>
          <w:szCs w:val="24"/>
        </w:rPr>
        <w:t>., 2009)</w:t>
      </w:r>
      <w:r w:rsidR="00BD03EC" w:rsidRPr="005B3C0C">
        <w:rPr>
          <w:szCs w:val="24"/>
        </w:rPr>
        <w:fldChar w:fldCharType="end"/>
      </w:r>
      <w:r w:rsidRPr="005B3C0C">
        <w:rPr>
          <w:szCs w:val="24"/>
        </w:rPr>
        <w:t xml:space="preserve">, however if specific natural or transgenic species are to be used in co-production, methods for maintaining a monoculture need be further researched. </w:t>
      </w:r>
    </w:p>
    <w:p w14:paraId="7AFD4CCD" w14:textId="77777777" w:rsidR="005B3C0C" w:rsidRPr="005B3C0C" w:rsidRDefault="005B3C0C" w:rsidP="005B3C0C">
      <w:pPr>
        <w:spacing w:line="360" w:lineRule="auto"/>
        <w:rPr>
          <w:szCs w:val="24"/>
        </w:rPr>
      </w:pPr>
      <w:r w:rsidRPr="005B3C0C">
        <w:rPr>
          <w:szCs w:val="24"/>
        </w:rPr>
        <w:lastRenderedPageBreak/>
        <w:t xml:space="preserve">The final limitation of co-production is the limited availability of wastewater as a resource. </w:t>
      </w:r>
      <w:r w:rsidR="00BD03EC" w:rsidRPr="005B3C0C">
        <w:rPr>
          <w:szCs w:val="24"/>
        </w:rPr>
        <w:fldChar w:fldCharType="begin"/>
      </w:r>
      <w:r w:rsidR="00790A49">
        <w:rPr>
          <w:szCs w:val="24"/>
        </w:rPr>
        <w:instrText xml:space="preserve"> ADDIN ZOTERO_ITEM CSL_CITATION {"citationID":"ja4omhot6","properties":{"formattedCitation":"(Chiu and Wu, 2013)","plainCitation":"(Chiu and Wu, 2013)"},"citationItems":[{"id":1663,"uris":["http://zotero.org/users/1204444/items/377ET4VH"],"uri":["http://zotero.org/users/1204444/items/377ET4VH"],"itemData":{"id":1663,"type":"article-journal","title":"Considering water availability and wastewater resources in the development of algal bio-oil","container-title":"Biofuels, Bioproducts and Biorefining","page":"n/a–n/a","source":"Wiley Online Library","abstract":"This study aims to quantify water appropriation and the potential production of algal bio-oil using freshwater and municipal wastewater effluent (MWW) as an alternative water resource. The county-level analysis focuses on open-pond algae cultivation systems located in 17 states in the southern United States. Several scenarios were developed to examine the water availability for algae bio-oil production under various water resource mixing MWW and freshwater. The results of the analysis indicate that water availability can significantly affect the selection of an algal refinery site and therefore the potential production of algal bio-oil. The production of one liter of algal bio-oil requires 1036–1666 L of water at the state level, in which 3% to 91% can be displaced by MWW, depending on the biorefinery location. This water requirement corresponds to a total of 25 billion liters of bio-oil produced if the spatially and temporally available MWW effluent together with 10% of total available freshwater are used. The production of algal bio-oil is only 14% of estimated production under the assumption that all of the water demand can be fulfilled without any restriction. In addition, if only the spatially and temporally available effluent is used as the sole source of water, the total bio-oil production is estimated to be 9 billion liters. This study not only quantifies the water demands of the algal bio-oil, but it also elucidates the importance of taking water sustainability into account in the development of algal bio-oil. © 2013 Society of Chemical Industry and John Wiley &amp; Sons, Ltd","DOI":"10.1002/bbb.1397","ISSN":"1932-1031","language":"en","author":[{"family":"Chiu","given":"Yi-Wen"},{"family":"Wu","given":"May"}],"issued":{"date-parts":[["2013"]]}}}],"schema":"https://github.com/citation-style-language/schema/raw/master/csl-citation.json"} </w:instrText>
      </w:r>
      <w:r w:rsidR="00BD03EC" w:rsidRPr="005B3C0C">
        <w:rPr>
          <w:szCs w:val="24"/>
        </w:rPr>
        <w:fldChar w:fldCharType="separate"/>
      </w:r>
      <w:r w:rsidRPr="005B3C0C">
        <w:rPr>
          <w:szCs w:val="24"/>
        </w:rPr>
        <w:t>Chiu and Wu (2013)</w:t>
      </w:r>
      <w:r w:rsidR="00BD03EC" w:rsidRPr="005B3C0C">
        <w:rPr>
          <w:szCs w:val="24"/>
        </w:rPr>
        <w:fldChar w:fldCharType="end"/>
      </w:r>
      <w:r w:rsidRPr="005B3C0C">
        <w:rPr>
          <w:szCs w:val="24"/>
        </w:rPr>
        <w:t xml:space="preserve"> assessed the production potential of 17 states in the southern United States based on water availability. The study found that even if all municipal wastewater effluent available was used in algae production only 9 billion litres of bio-oil could be produced, compared to 174 billion litres if water resources are not taken into account </w:t>
      </w:r>
      <w:r w:rsidR="00BD03EC" w:rsidRPr="005B3C0C">
        <w:rPr>
          <w:szCs w:val="24"/>
        </w:rPr>
        <w:fldChar w:fldCharType="begin"/>
      </w:r>
      <w:r w:rsidR="00790A49">
        <w:rPr>
          <w:szCs w:val="24"/>
        </w:rPr>
        <w:instrText xml:space="preserve"> ADDIN ZOTERO_ITEM CSL_CITATION {"citationID":"29ur2hjon3","properties":{"formattedCitation":"(Chiu and Wu, 2013)","plainCitation":"(Chiu and Wu, 2013)"},"citationItems":[{"id":1663,"uris":["http://zotero.org/users/1204444/items/377ET4VH"],"uri":["http://zotero.org/users/1204444/items/377ET4VH"],"itemData":{"id":1663,"type":"article-journal","title":"Considering water availability and wastewater resources in the development of algal bio-oil","container-title":"Biofuels, Bioproducts and Biorefining","page":"n/a–n/a","source":"Wiley Online Library","abstract":"This study aims to quantify water appropriation and the potential production of algal bio-oil using freshwater and municipal wastewater effluent (MWW) as an alternative water resource. The county-level analysis focuses on open-pond algae cultivation systems located in 17 states in the southern United States. Several scenarios were developed to examine the water availability for algae bio-oil production under various water resource mixing MWW and freshwater. The results of the analysis indicate that water availability can significantly affect the selection of an algal refinery site and therefore the potential production of algal bio-oil. The production of one liter of algal bio-oil requires 1036–1666 L of water at the state level, in which 3% to 91% can be displaced by MWW, depending on the biorefinery location. This water requirement corresponds to a total of 25 billion liters of bio-oil produced if the spatially and temporally available MWW effluent together with 10% of total available freshwater are used. The production of algal bio-oil is only 14% of estimated production under the assumption that all of the water demand can be fulfilled without any restriction. In addition, if only the spatially and temporally available effluent is used as the sole source of water, the total bio-oil production is estimated to be 9 billion liters. This study not only quantifies the water demands of the algal bio-oil, but it also elucidates the importance of taking water sustainability into account in the development of algal bio-oil. © 2013 Society of Chemical Industry and John Wiley &amp; Sons, Ltd","DOI":"10.1002/bbb.1397","ISSN":"1932-1031","language":"en","author":[{"family":"Chiu","given":"Yi-Wen"},{"family":"Wu","given":"May"}],"issued":{"date-parts":[["2013"]]}}}],"schema":"https://github.com/citation-style-language/schema/raw/master/csl-citation.json"} </w:instrText>
      </w:r>
      <w:r w:rsidR="00BD03EC" w:rsidRPr="005B3C0C">
        <w:rPr>
          <w:szCs w:val="24"/>
        </w:rPr>
        <w:fldChar w:fldCharType="separate"/>
      </w:r>
      <w:r w:rsidRPr="005B3C0C">
        <w:rPr>
          <w:szCs w:val="24"/>
        </w:rPr>
        <w:t>(Chiu and Wu, 2013)</w:t>
      </w:r>
      <w:r w:rsidR="00BD03EC" w:rsidRPr="005B3C0C">
        <w:rPr>
          <w:szCs w:val="24"/>
        </w:rPr>
        <w:fldChar w:fldCharType="end"/>
      </w:r>
      <w:r w:rsidRPr="005B3C0C">
        <w:rPr>
          <w:szCs w:val="24"/>
        </w:rPr>
        <w:t xml:space="preserve">. In light of this, co-production may be an effective strategy for sustainable algal biofuel production, but its scope as a method for large scale production is limited. </w:t>
      </w:r>
    </w:p>
    <w:p w14:paraId="62783D4C" w14:textId="77777777" w:rsidR="005B3C0C" w:rsidRPr="005B3C0C" w:rsidRDefault="005B3C0C" w:rsidP="005B3C0C">
      <w:pPr>
        <w:spacing w:line="360" w:lineRule="auto"/>
        <w:rPr>
          <w:szCs w:val="24"/>
        </w:rPr>
      </w:pPr>
      <w:r w:rsidRPr="005B3C0C">
        <w:rPr>
          <w:szCs w:val="24"/>
        </w:rPr>
        <w:t xml:space="preserve">The use of fuel secretion (or milking) rather than biomass harvesting (as discussed in Section 1.3.1) is another strategy to reduce production costs. A LCA study of Algenol’s direct-to-ethanol production route was carried out by </w:t>
      </w:r>
      <w:r w:rsidR="00BD03EC" w:rsidRPr="005B3C0C">
        <w:rPr>
          <w:szCs w:val="24"/>
        </w:rPr>
        <w:fldChar w:fldCharType="begin"/>
      </w:r>
      <w:r w:rsidR="00790A49">
        <w:rPr>
          <w:szCs w:val="24"/>
        </w:rPr>
        <w:instrText xml:space="preserve"> ADDIN ZOTERO_ITEM CSL_CITATION {"citationID":"va6smbhn9","properties":{"formattedCitation":"(D. Luo et al., 2010)","plainCitation":"(D. Luo et al., 2010)"},"citationItems":[{"id":1767,"uris":["http://zotero.org/users/1204444/items/PBUS8MV5"],"uri":["http://zotero.org/users/1204444/items/PBUS8MV5"],"itemData":{"id":1767,"type":"article-journal","title":"Life Cycle Energy and Greenhouse Gas Emissions for an Ethanol Production Process Based on Blue-Green Algae","container-title":"Environmental Science &amp; Technology","page":"8670-8677","volume":"44","issue":"22","source":"ACS Publications","abstract":"Ethanol can be produced via an intracellular photosynthetic process in cyanobacteria (blue-green algae), excreted through the cell walls, collected from closed photobioreactors as a dilute ethanol-in-water solution, and purified to fuel grade ethanol. This sequence forms the basis for a biofuel production process that is currently being examined for its commercial potential. In this paper, we calculate the life cycle energy and greenhouse gas emissions for three different system scenarios for this proposed ethanol production process, using process simulations and thermodynamic calculations. The energy required for ethanol separation increases rapidly for low initial concentrations of ethanol, and, unlike other biofuel systems, there is little waste biomass available to provide process heat and electricity to offset those energy requirements. The ethanol purification process is a major consumer of energy and a significant contributor to the carbon footprint. With a lead scenario based on a natural-gas-fueled combined heat and power system to provide process electricity and extra heat and conservative assumptions around the ethanol separation process, the net life cycle energy consumption, excluding photosynthesis, ranges from 0.55 MJ/MJEtOH down to 0.20 MJ/MJEtOH, and the net life cycle greenhouse gas emissions range from 29.8 g CO2e/MJEtOH down to 12.3 g CO2e/MJEtOH for initial ethanol concentrations from 0.5 wt % to 5 wt %. In comparison to gasoline, these predicted values represent 67% and 87% reductions in the carbon footprint for this ethanol fuel on a energy equivalent basis. Energy consumption and greenhouse gas emissions can be further reduced via employment of higher efficiency heat exchangers in ethanol purification and/or with use of solar thermal for some of the process heat.","DOI":"10.1021/es1007577","ISSN":"0013-936X","journalAbbreviation":"Environ. Sci. Technol.","author":[{"family":"Luo","given":"Dexin"},{"family":"Hu","given":"Zushou"},{"family":"Choi","given":"Dong Gu"},{"family":"Thomas","given":"Valerie M."},{"family":"Realff","given":"Matthew J."},{"family":"Chance","given":"Ronald R."}],"issued":{"date-parts":[["2010",11,15]]}}}],"schema":"https://github.com/citation-style-language/schema/raw/master/csl-citation.json"} </w:instrText>
      </w:r>
      <w:r w:rsidR="00BD03EC" w:rsidRPr="005B3C0C">
        <w:rPr>
          <w:szCs w:val="24"/>
        </w:rPr>
        <w:fldChar w:fldCharType="separate"/>
      </w:r>
      <w:r w:rsidR="00473EBC" w:rsidRPr="00473EBC">
        <w:rPr>
          <w:rFonts w:ascii="Calibri" w:hAnsi="Calibri"/>
        </w:rPr>
        <w:t xml:space="preserve">(D. Luo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Because the biomass is not harvested or killed (for an extended period of time) only a small amount of nutrients are needed for initial growth and maintenance of the culture. Algenol have developed this approach to achieve production rates of over 100,000 l ha</w:t>
      </w:r>
      <w:r w:rsidRPr="005B3C0C">
        <w:rPr>
          <w:szCs w:val="24"/>
          <w:vertAlign w:val="superscript"/>
        </w:rPr>
        <w:t>-1</w:t>
      </w:r>
      <w:r w:rsidRPr="005B3C0C">
        <w:rPr>
          <w:szCs w:val="24"/>
        </w:rPr>
        <w:t xml:space="preserve"> yr</w:t>
      </w:r>
      <w:r w:rsidRPr="005B3C0C">
        <w:rPr>
          <w:szCs w:val="24"/>
          <w:vertAlign w:val="superscript"/>
        </w:rPr>
        <w:t>-1</w:t>
      </w:r>
      <w:r w:rsidRPr="005B3C0C">
        <w:rPr>
          <w:szCs w:val="24"/>
        </w:rPr>
        <w:t xml:space="preserve">  </w:t>
      </w:r>
      <w:r w:rsidR="00BD03EC" w:rsidRPr="005B3C0C">
        <w:rPr>
          <w:szCs w:val="24"/>
        </w:rPr>
        <w:fldChar w:fldCharType="begin"/>
      </w:r>
      <w:r w:rsidR="00790A49">
        <w:rPr>
          <w:szCs w:val="24"/>
        </w:rPr>
        <w:instrText xml:space="preserve"> ADDIN ZOTERO_ITEM CSL_CITATION {"citationID":"odugdAju","properties":{"formattedCitation":"(Lane, 2013a; D. Luo et al., 2010)","plainCitation":"(Lane, 2013a; D. Luo et al., 2010)"},"citationItems":[{"id":1767,"uris":["http://zotero.org/users/1204444/items/PBUS8MV5"],"uri":["http://zotero.org/users/1204444/items/PBUS8MV5"],"itemData":{"id":1767,"type":"article-journal","title":"Life Cycle Energy and Greenhouse Gas Emissions for an Ethanol Production Process Based on Blue-Green Algae","container-title":"Environmental Science &amp; Technology","page":"8670-8677","volume":"44","issue":"22","source":"ACS Publications","abstract":"Ethanol can be produced via an intracellular photosynthetic process in cyanobacteria (blue-green algae), excreted through the cell walls, collected from closed photobioreactors as a dilute ethanol-in-water solution, and purified to fuel grade ethanol. This sequence forms the basis for a biofuel production process that is currently being examined for its commercial potential. In this paper, we calculate the life cycle energy and greenhouse gas emissions for three different system scenarios for this proposed ethanol production process, using process simulations and thermodynamic calculations. The energy required for ethanol separation increases rapidly for low initial concentrations of ethanol, and, unlike other biofuel systems, there is little waste biomass available to provide process heat and electricity to offset those energy requirements. The ethanol purification process is a major consumer of energy and a significant contributor to the carbon footprint. With a lead scenario based on a natural-gas-fueled combined heat and power system to provide process electricity and extra heat and conservative assumptions around the ethanol separation process, the net life cycle energy consumption, excluding photosynthesis, ranges from 0.55 MJ/MJEtOH down to 0.20 MJ/MJEtOH, and the net life cycle greenhouse gas emissions range from 29.8 g CO2e/MJEtOH down to 12.3 g CO2e/MJEtOH for initial ethanol concentrations from 0.5 wt % to 5 wt %. In comparison to gasoline, these predicted values represent 67% and 87% reductions in the carbon footprint for this ethanol fuel on a energy equivalent basis. Energy consumption and greenhouse gas emissions can be further reduced via employment of higher efficiency heat exchangers in ethanol purification and/or with use of solar thermal for some of the process heat.","DOI":"10.1021/es1007577","ISSN":"0013-936X","journalAbbreviation":"Environ. Sci. Technol.","author":[{"family":"Luo","given":"Dexin"},{"family":"Hu","given":"Zushou"},{"family":"Choi","given":"Dong Gu"},{"family":"Thomas","given":"Valerie M."},{"family":"Realff","given":"Matthew J."},{"family":"Chance","given":"Ronald R."}],"issued":{"date-parts":[["2010",11,15]]}}},{"id":1770,"uris":["http://zotero.org/users/1204444/items/ARRJ6XCW"],"uri":["http://zotero.org/users/1204444/items/ARRJ6XCW"],"itemData":{"id":1770,"type":"webpage","title":"Algenol hits 9K gallons/acre mark for algae-to-ethanol process","container-title":"Biofuels Digest","URL":"http://www.biofuelsdigest.com/bdigest/2013/03/11/algenol-hits-9k-gallonsacre-mark-for-algae-to-ethanol-process/","author":[{"family":"Lane","given":"Jim"}],"issued":{"date-parts":[["2013"]]},"accessed":{"date-parts":[["2013",5,8]]}}}],"schema":"https://github.com/citation-style-language/schema/raw/master/csl-citation.json"} </w:instrText>
      </w:r>
      <w:r w:rsidR="00BD03EC" w:rsidRPr="005B3C0C">
        <w:rPr>
          <w:szCs w:val="24"/>
        </w:rPr>
        <w:fldChar w:fldCharType="separate"/>
      </w:r>
      <w:r w:rsidR="00473EBC" w:rsidRPr="00473EBC">
        <w:rPr>
          <w:rFonts w:ascii="Calibri" w:hAnsi="Calibri"/>
        </w:rPr>
        <w:t xml:space="preserve">(Lane, 2013a; D. Luo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w:t>
      </w:r>
      <w:r w:rsidR="00BD03EC" w:rsidRPr="005B3C0C">
        <w:rPr>
          <w:szCs w:val="24"/>
        </w:rPr>
        <w:fldChar w:fldCharType="begin"/>
      </w:r>
      <w:r w:rsidR="00790A49">
        <w:rPr>
          <w:szCs w:val="24"/>
        </w:rPr>
        <w:instrText xml:space="preserve"> ADDIN ZOTERO_ITEM CSL_CITATION {"citationID":"YTiAhosv","properties":{"formattedCitation":"(D. Luo et al., 2010)","plainCitation":"(D. Luo et al., 2010)"},"citationItems":[{"id":1767,"uris":["http://zotero.org/users/1204444/items/PBUS8MV5"],"uri":["http://zotero.org/users/1204444/items/PBUS8MV5"],"itemData":{"id":1767,"type":"article-journal","title":"Life Cycle Energy and Greenhouse Gas Emissions for an Ethanol Production Process Based on Blue-Green Algae","container-title":"Environmental Science &amp; Technology","page":"8670-8677","volume":"44","issue":"22","source":"ACS Publications","abstract":"Ethanol can be produced via an intracellular photosynthetic process in cyanobacteria (blue-green algae), excreted through the cell walls, collected from closed photobioreactors as a dilute ethanol-in-water solution, and purified to fuel grade ethanol. This sequence forms the basis for a biofuel production process that is currently being examined for its commercial potential. In this paper, we calculate the life cycle energy and greenhouse gas emissions for three different system scenarios for this proposed ethanol production process, using process simulations and thermodynamic calculations. The energy required for ethanol separation increases rapidly for low initial concentrations of ethanol, and, unlike other biofuel systems, there is little waste biomass available to provide process heat and electricity to offset those energy requirements. The ethanol purification process is a major consumer of energy and a significant contributor to the carbon footprint. With a lead scenario based on a natural-gas-fueled combined heat and power system to provide process electricity and extra heat and conservative assumptions around the ethanol separation process, the net life cycle energy consumption, excluding photosynthesis, ranges from 0.55 MJ/MJEtOH down to 0.20 MJ/MJEtOH, and the net life cycle greenhouse gas emissions range from 29.8 g CO2e/MJEtOH down to 12.3 g CO2e/MJEtOH for initial ethanol concentrations from 0.5 wt % to 5 wt %. In comparison to gasoline, these predicted values represent 67% and 87% reductions in the carbon footprint for this ethanol fuel on a energy equivalent basis. Energy consumption and greenhouse gas emissions can be further reduced via employment of higher efficiency heat exchangers in ethanol purification and/or with use of solar thermal for some of the process heat.","DOI":"10.1021/es1007577","ISSN":"0013-936X","journalAbbreviation":"Environ. Sci. Technol.","author":[{"family":"Luo","given":"Dexin"},{"family":"Hu","given":"Zushou"},{"family":"Choi","given":"Dong Gu"},{"family":"Thomas","given":"Valerie M."},{"family":"Realff","given":"Matthew J."},{"family":"Chance","given":"Ronald R."}],"issued":{"date-parts":[["2010",11,15]]}}}],"schema":"https://github.com/citation-style-language/schema/raw/master/csl-citation.json"} </w:instrText>
      </w:r>
      <w:r w:rsidR="00BD03EC" w:rsidRPr="005B3C0C">
        <w:rPr>
          <w:szCs w:val="24"/>
        </w:rPr>
        <w:fldChar w:fldCharType="separate"/>
      </w:r>
      <w:r w:rsidR="00473EBC" w:rsidRPr="00473EBC">
        <w:rPr>
          <w:rFonts w:ascii="Calibri" w:hAnsi="Calibri"/>
        </w:rPr>
        <w:t xml:space="preserve">(D. Luo </w:t>
      </w:r>
      <w:r w:rsidR="00490409" w:rsidRPr="00490409">
        <w:rPr>
          <w:rFonts w:ascii="Calibri" w:hAnsi="Calibri"/>
          <w:i/>
        </w:rPr>
        <w:t>et al</w:t>
      </w:r>
      <w:r w:rsidR="00473EBC" w:rsidRPr="00473EBC">
        <w:rPr>
          <w:rFonts w:ascii="Calibri" w:hAnsi="Calibri"/>
        </w:rPr>
        <w:t>., 2010)</w:t>
      </w:r>
      <w:r w:rsidR="00BD03EC" w:rsidRPr="005B3C0C">
        <w:rPr>
          <w:szCs w:val="24"/>
        </w:rPr>
        <w:fldChar w:fldCharType="end"/>
      </w:r>
      <w:r w:rsidRPr="005B3C0C">
        <w:rPr>
          <w:szCs w:val="24"/>
        </w:rPr>
        <w:t xml:space="preserve"> estimated that at a production rate of 56,000 l ha</w:t>
      </w:r>
      <w:r w:rsidRPr="005B3C0C">
        <w:rPr>
          <w:szCs w:val="24"/>
          <w:vertAlign w:val="superscript"/>
        </w:rPr>
        <w:t>-1</w:t>
      </w:r>
      <w:r w:rsidRPr="005B3C0C">
        <w:rPr>
          <w:szCs w:val="24"/>
        </w:rPr>
        <w:t xml:space="preserve"> yr</w:t>
      </w:r>
      <w:r w:rsidRPr="005B3C0C">
        <w:rPr>
          <w:szCs w:val="24"/>
          <w:vertAlign w:val="superscript"/>
        </w:rPr>
        <w:t>-1</w:t>
      </w:r>
      <w:r w:rsidRPr="005B3C0C">
        <w:rPr>
          <w:szCs w:val="24"/>
        </w:rPr>
        <w:t>,</w:t>
      </w:r>
      <w:r w:rsidRPr="005B3C0C">
        <w:rPr>
          <w:szCs w:val="24"/>
          <w:vertAlign w:val="superscript"/>
        </w:rPr>
        <w:t xml:space="preserve"> </w:t>
      </w:r>
      <w:r w:rsidRPr="005B3C0C">
        <w:rPr>
          <w:szCs w:val="24"/>
        </w:rPr>
        <w:t>0.002 kg N and 0.0001 kg of P per litre of gasoline equivalent would be consumed, considerably lower than conventional production pathways.</w:t>
      </w:r>
    </w:p>
    <w:p w14:paraId="39D46AF2" w14:textId="77777777" w:rsidR="005B3C0C" w:rsidRPr="005B3C0C" w:rsidRDefault="005B3C0C" w:rsidP="005B3C0C">
      <w:pPr>
        <w:spacing w:line="360" w:lineRule="auto"/>
        <w:rPr>
          <w:szCs w:val="24"/>
        </w:rPr>
      </w:pPr>
      <w:r w:rsidRPr="005B3C0C">
        <w:rPr>
          <w:szCs w:val="24"/>
        </w:rPr>
        <w:t>Overcoming the limitation of CO</w:t>
      </w:r>
      <w:r w:rsidRPr="005B3C0C">
        <w:rPr>
          <w:szCs w:val="24"/>
          <w:vertAlign w:val="subscript"/>
        </w:rPr>
        <w:t xml:space="preserve">2 </w:t>
      </w:r>
      <w:r w:rsidRPr="005B3C0C">
        <w:rPr>
          <w:szCs w:val="24"/>
        </w:rPr>
        <w:t>demand remains a significant challenge for the future of the algal biofuel industry. Although, theoretically there should be enough waste CO</w:t>
      </w:r>
      <w:r w:rsidRPr="005B3C0C">
        <w:rPr>
          <w:szCs w:val="24"/>
          <w:vertAlign w:val="subscript"/>
        </w:rPr>
        <w:t>2</w:t>
      </w:r>
      <w:r w:rsidRPr="005B3C0C">
        <w:rPr>
          <w:szCs w:val="24"/>
        </w:rPr>
        <w:t xml:space="preserve"> flue gas available for large-scale algae production, the cost of transporting gas from source to production facility is likely to be uneconomical and energy intensive </w:t>
      </w:r>
      <w:r w:rsidR="00BD03EC" w:rsidRPr="005B3C0C">
        <w:rPr>
          <w:szCs w:val="24"/>
        </w:rPr>
        <w:fldChar w:fldCharType="begin"/>
      </w:r>
      <w:r w:rsidR="00790A49">
        <w:rPr>
          <w:szCs w:val="24"/>
        </w:rPr>
        <w:instrText xml:space="preserve"> ADDIN ZOTERO_ITEM CSL_CITATION {"citationID":"1olgf4i6m1","properties":{"formattedCitation":"(Pate et al., 2011)","plainCitation":"(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Pr="005B3C0C">
        <w:rPr>
          <w:szCs w:val="24"/>
        </w:rPr>
        <w:t xml:space="preserve">(Pate </w:t>
      </w:r>
      <w:r w:rsidR="00490409" w:rsidRPr="00490409">
        <w:rPr>
          <w:i/>
          <w:szCs w:val="24"/>
        </w:rPr>
        <w:t>et al</w:t>
      </w:r>
      <w:r w:rsidRPr="005B3C0C">
        <w:rPr>
          <w:szCs w:val="24"/>
        </w:rPr>
        <w:t>., 2011)</w:t>
      </w:r>
      <w:r w:rsidR="00BD03EC" w:rsidRPr="005B3C0C">
        <w:rPr>
          <w:szCs w:val="24"/>
        </w:rPr>
        <w:fldChar w:fldCharType="end"/>
      </w:r>
      <w:r w:rsidRPr="005B3C0C">
        <w:rPr>
          <w:szCs w:val="24"/>
        </w:rPr>
        <w:t>. Co-locating algae production next to a CO</w:t>
      </w:r>
      <w:r w:rsidRPr="005B3C0C">
        <w:rPr>
          <w:szCs w:val="24"/>
          <w:vertAlign w:val="subscript"/>
        </w:rPr>
        <w:t>2</w:t>
      </w:r>
      <w:r w:rsidRPr="005B3C0C">
        <w:rPr>
          <w:szCs w:val="24"/>
        </w:rPr>
        <w:t xml:space="preserve"> rich waste gas stream could mitigate this problem, but given the land requirements of algae production, the feasibility of this option may be limited </w:t>
      </w:r>
      <w:r w:rsidR="00BD03EC" w:rsidRPr="005B3C0C">
        <w:rPr>
          <w:szCs w:val="24"/>
        </w:rPr>
        <w:fldChar w:fldCharType="begin"/>
      </w:r>
      <w:r w:rsidR="00790A49">
        <w:rPr>
          <w:szCs w:val="24"/>
        </w:rPr>
        <w:instrText xml:space="preserve"> ADDIN ZOTERO_ITEM CSL_CITATION {"citationID":"134v2mr5j2","properties":{"formattedCitation":"(Darzins et al., 2010)","plainCitation":"(Darzins et al., 2010)"},"citationItems":[{"id":1775,"uris":["http://zotero.org/users/1204444/items/92JZN6AZ"],"uri":["http://zotero.org/users/1204444/items/92JZN6AZ"],"itemData":{"id":1775,"type":"report","title":"Current status and potential for algal biofuels production: A report to IEA Bioenegy Task 39","publisher":"NREL","abstract":"Darzins, A., P.T. Pienkos, and L. Edye. 2010. Current status and potential for algal biofuels production: A report\nto IEA Bioenegy Task 39. Available online at http://www.fao.org/uploads/media/1008_IEA_Bioenergy_-_\nCurrent_status_and_potential_for_algal_biofuels_production.pdf. Accessed September 14, 2012.","URL":"http://www.fao.org/uploads/media/1008_IEA_Bioenergy_-_ Current_status_and_potential_for_algal_biofuels_production.pdf. Accessed September 14, 2012.","number":"Report T39-T2","author":[{"family":"Darzins","given":"A"},{"family":"Pienkos","given":"Philip T."},{"family":"Edye","given":"L"}],"issued":{"date-parts":[["2010"]]}}}],"schema":"https://github.com/citation-style-language/schema/raw/master/csl-citation.json"} </w:instrText>
      </w:r>
      <w:r w:rsidR="00BD03EC" w:rsidRPr="005B3C0C">
        <w:rPr>
          <w:szCs w:val="24"/>
        </w:rPr>
        <w:fldChar w:fldCharType="separate"/>
      </w:r>
      <w:r w:rsidRPr="005B3C0C">
        <w:rPr>
          <w:szCs w:val="24"/>
        </w:rPr>
        <w:t xml:space="preserve">(Darzins </w:t>
      </w:r>
      <w:r w:rsidR="00490409" w:rsidRPr="00490409">
        <w:rPr>
          <w:i/>
          <w:szCs w:val="24"/>
        </w:rPr>
        <w:t>et al</w:t>
      </w:r>
      <w:r w:rsidRPr="005B3C0C">
        <w:rPr>
          <w:szCs w:val="24"/>
        </w:rPr>
        <w:t>., 2010)</w:t>
      </w:r>
      <w:r w:rsidR="00BD03EC" w:rsidRPr="005B3C0C">
        <w:rPr>
          <w:szCs w:val="24"/>
        </w:rPr>
        <w:fldChar w:fldCharType="end"/>
      </w:r>
      <w:r w:rsidRPr="005B3C0C">
        <w:rPr>
          <w:szCs w:val="24"/>
        </w:rPr>
        <w:t>. A comprehensive analysis of the limitations of CO</w:t>
      </w:r>
      <w:r w:rsidRPr="005B3C0C">
        <w:rPr>
          <w:szCs w:val="24"/>
          <w:vertAlign w:val="subscript"/>
        </w:rPr>
        <w:t>2</w:t>
      </w:r>
      <w:r w:rsidRPr="005B3C0C">
        <w:rPr>
          <w:szCs w:val="24"/>
        </w:rPr>
        <w:t xml:space="preserve"> supply on microalgae is needed to fully assess the potential of microalgae production </w:t>
      </w:r>
      <w:r w:rsidR="00BD03EC" w:rsidRPr="005B3C0C">
        <w:rPr>
          <w:szCs w:val="24"/>
        </w:rPr>
        <w:fldChar w:fldCharType="begin"/>
      </w:r>
      <w:r w:rsidR="00790A49">
        <w:rPr>
          <w:szCs w:val="24"/>
        </w:rPr>
        <w:instrText xml:space="preserve"> ADDIN ZOTERO_ITEM CSL_CITATION {"citationID":"v0kli942l","properties":{"formattedCitation":"(Pate et al., 2011)","plainCitation":"(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Pr="005B3C0C">
        <w:rPr>
          <w:szCs w:val="24"/>
        </w:rPr>
        <w:t xml:space="preserve">(Pate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w:t>
      </w:r>
    </w:p>
    <w:p w14:paraId="251793B1" w14:textId="77777777" w:rsidR="005B3C0C" w:rsidRPr="005B3C0C" w:rsidRDefault="005B3C0C" w:rsidP="005B3C0C">
      <w:pPr>
        <w:spacing w:line="360" w:lineRule="auto"/>
        <w:rPr>
          <w:szCs w:val="24"/>
        </w:rPr>
      </w:pPr>
      <w:r w:rsidRPr="005B3C0C">
        <w:rPr>
          <w:szCs w:val="24"/>
        </w:rPr>
        <w:t>Use of other inorganic carbon resources such as bicarbonate has been suggested, however</w:t>
      </w:r>
      <w:r w:rsidR="00355DDA">
        <w:rPr>
          <w:szCs w:val="24"/>
        </w:rPr>
        <w:t>,</w:t>
      </w:r>
      <w:r w:rsidRPr="005B3C0C">
        <w:rPr>
          <w:szCs w:val="24"/>
        </w:rPr>
        <w:t xml:space="preserve"> if the bicarbonate is mined from fossil sources the carbon emissions from algae biomass combustion will contribute to CO</w:t>
      </w:r>
      <w:r w:rsidRPr="005B3C0C">
        <w:rPr>
          <w:szCs w:val="24"/>
          <w:vertAlign w:val="subscript"/>
        </w:rPr>
        <w:t>2</w:t>
      </w:r>
      <w:r w:rsidRPr="005B3C0C">
        <w:rPr>
          <w:szCs w:val="24"/>
        </w:rPr>
        <w:t xml:space="preserve"> accumulation in the atmosphere </w:t>
      </w:r>
      <w:r w:rsidR="00BD03EC" w:rsidRPr="005B3C0C">
        <w:rPr>
          <w:szCs w:val="24"/>
        </w:rPr>
        <w:fldChar w:fldCharType="begin"/>
      </w:r>
      <w:r w:rsidR="00790A49">
        <w:rPr>
          <w:szCs w:val="24"/>
        </w:rPr>
        <w:instrText xml:space="preserve"> ADDIN ZOTERO_ITEM CSL_CITATION {"citationID":"1pasihpvsi","properties":{"formattedCitation":"(Hunter-Cevera et al., 2012)","plainCitation":"(Hunter-Cevera et al., 2012)"},"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00BD03EC" w:rsidRPr="005B3C0C">
        <w:rPr>
          <w:szCs w:val="24"/>
        </w:rPr>
        <w:fldChar w:fldCharType="separate"/>
      </w:r>
      <w:r w:rsidRPr="005B3C0C">
        <w:rPr>
          <w:szCs w:val="24"/>
        </w:rPr>
        <w:t xml:space="preserve">(Hunter-Cevera </w:t>
      </w:r>
      <w:r w:rsidR="00490409" w:rsidRPr="00490409">
        <w:rPr>
          <w:i/>
          <w:szCs w:val="24"/>
        </w:rPr>
        <w:t>et al</w:t>
      </w:r>
      <w:r w:rsidRPr="005B3C0C">
        <w:rPr>
          <w:szCs w:val="24"/>
        </w:rPr>
        <w:t>., 2012)</w:t>
      </w:r>
      <w:r w:rsidR="00BD03EC" w:rsidRPr="005B3C0C">
        <w:rPr>
          <w:szCs w:val="24"/>
        </w:rPr>
        <w:fldChar w:fldCharType="end"/>
      </w:r>
      <w:r w:rsidRPr="005B3C0C">
        <w:rPr>
          <w:szCs w:val="24"/>
        </w:rPr>
        <w:t>.  An alternative strategy could be the use of mixotrophic algae to convert waste organic carbon streams into CO</w:t>
      </w:r>
      <w:r w:rsidRPr="005B3C0C">
        <w:rPr>
          <w:szCs w:val="24"/>
          <w:vertAlign w:val="subscript"/>
        </w:rPr>
        <w:t>2</w:t>
      </w:r>
      <w:r w:rsidRPr="005B3C0C">
        <w:rPr>
          <w:szCs w:val="24"/>
        </w:rPr>
        <w:t xml:space="preserve">, which is then assimilated by </w:t>
      </w:r>
      <w:r w:rsidRPr="005B3C0C">
        <w:rPr>
          <w:szCs w:val="24"/>
        </w:rPr>
        <w:lastRenderedPageBreak/>
        <w:t xml:space="preserve">photosynthesis. Because carbon from organic sources has ultimately been sequestered from the atmosphere by photosynthesis, no fossil carbon is emitted during combustion, and therefore combustion does not contribute to climate change. Biological gas exchange in mixotrophic algae and the economic feasibility of this approach is poorly understood and further research is essential to assess the potential of this production strategy.   </w:t>
      </w:r>
    </w:p>
    <w:p w14:paraId="1489B59C" w14:textId="77777777" w:rsidR="005B3C0C" w:rsidRPr="005B3C0C" w:rsidRDefault="005B3C0C" w:rsidP="005B3C0C">
      <w:pPr>
        <w:pStyle w:val="Heading3"/>
        <w:spacing w:after="120" w:line="360" w:lineRule="auto"/>
        <w:rPr>
          <w:b w:val="0"/>
          <w:color w:val="auto"/>
          <w:szCs w:val="24"/>
        </w:rPr>
      </w:pPr>
      <w:bookmarkStart w:id="13" w:name="_Toc462059738"/>
      <w:bookmarkStart w:id="14" w:name="_Toc357174671"/>
      <w:r w:rsidRPr="005B3C0C">
        <w:rPr>
          <w:b w:val="0"/>
          <w:color w:val="auto"/>
          <w:szCs w:val="24"/>
        </w:rPr>
        <w:t>Energy use</w:t>
      </w:r>
      <w:bookmarkEnd w:id="13"/>
    </w:p>
    <w:bookmarkEnd w:id="14"/>
    <w:p w14:paraId="0208E004" w14:textId="77777777" w:rsidR="005B3C0C" w:rsidRPr="005B3C0C" w:rsidRDefault="005B3C0C" w:rsidP="005B3C0C">
      <w:pPr>
        <w:spacing w:line="360" w:lineRule="auto"/>
        <w:rPr>
          <w:szCs w:val="24"/>
        </w:rPr>
      </w:pPr>
      <w:r w:rsidRPr="005B3C0C">
        <w:rPr>
          <w:szCs w:val="24"/>
        </w:rPr>
        <w:t xml:space="preserve">Production of algal biofuel requires a considerable energy investment at each stage of the supply chain. Given that the main driving force behind the development of biofuel production is to reduce dependence on fossil energy and emissions of fossil carbon, it is vital that the life-cycle energy use of proposed production pathways are critically assessed and optimised. As previously mentioned, estimating the energy balance of algal biofuel production is extremely challenging due to the infancy of the technology and the large variety of production pathways. Many existing technologies are still in a laboratory or pilot phase of development and extrapolating energetics to an industrial scale can lead to large uncertainties. </w:t>
      </w:r>
    </w:p>
    <w:p w14:paraId="2986B1BA" w14:textId="77777777" w:rsidR="005B3C0C" w:rsidRDefault="005B3C0C" w:rsidP="005B3C0C">
      <w:pPr>
        <w:spacing w:line="360" w:lineRule="auto"/>
        <w:rPr>
          <w:szCs w:val="24"/>
        </w:rPr>
      </w:pPr>
      <w:r w:rsidRPr="005B3C0C">
        <w:rPr>
          <w:szCs w:val="24"/>
        </w:rPr>
        <w:t xml:space="preserve"> Despite the challenges, numerous LCA studies have been untaken to assess the energy balance of algal biofuel production. Table </w:t>
      </w:r>
      <w:r w:rsidR="005D0ABB">
        <w:rPr>
          <w:szCs w:val="24"/>
        </w:rPr>
        <w:t>2</w:t>
      </w:r>
      <w:r w:rsidRPr="005B3C0C">
        <w:rPr>
          <w:szCs w:val="24"/>
        </w:rPr>
        <w:t xml:space="preserve"> shows the estimated NEB from a number of recent studies, and details the different production processes and assumptions made. In this case NEB is defined as;</w:t>
      </w:r>
    </w:p>
    <w:p w14:paraId="2F5CEFDC" w14:textId="77777777" w:rsidR="005D0ABB" w:rsidRPr="005B3C0C" w:rsidRDefault="005D0ABB" w:rsidP="005B3C0C">
      <w:pPr>
        <w:spacing w:line="360" w:lineRule="auto"/>
        <w:rPr>
          <w:szCs w:val="24"/>
        </w:rPr>
      </w:pPr>
    </w:p>
    <w:p w14:paraId="1B6A99C0" w14:textId="77777777" w:rsidR="005B3C0C" w:rsidRPr="005B3C0C" w:rsidRDefault="005B3C0C" w:rsidP="005B3C0C">
      <w:pPr>
        <w:spacing w:line="360" w:lineRule="auto"/>
        <w:rPr>
          <w:szCs w:val="24"/>
        </w:rPr>
      </w:pPr>
      <m:oMath>
        <m:r>
          <w:rPr>
            <w:rFonts w:ascii="Cambria Math" w:hAnsi="Cambria Math"/>
            <w:szCs w:val="24"/>
          </w:rPr>
          <m:t xml:space="preserve">NEB= </m:t>
        </m:r>
        <m:f>
          <m:fPr>
            <m:ctrlPr>
              <w:rPr>
                <w:rFonts w:ascii="Cambria Math" w:hAnsi="Cambria Math"/>
                <w:i/>
                <w:szCs w:val="24"/>
              </w:rPr>
            </m:ctrlPr>
          </m:fPr>
          <m:num>
            <m:r>
              <w:rPr>
                <w:rFonts w:ascii="Cambria Math" w:hAnsi="Cambria Math"/>
                <w:szCs w:val="24"/>
              </w:rPr>
              <m:t>Gross energy output of fuels and coproducts (if any)</m:t>
            </m:r>
          </m:num>
          <m:den>
            <m:r>
              <w:rPr>
                <w:rFonts w:ascii="Cambria Math" w:hAnsi="Cambria Math"/>
                <w:szCs w:val="24"/>
              </w:rPr>
              <m:t>Energy inputs from cultivation and processing</m:t>
            </m:r>
          </m:den>
        </m:f>
      </m:oMath>
      <w:r w:rsidRPr="005B3C0C">
        <w:rPr>
          <w:rFonts w:eastAsiaTheme="minorEastAsia"/>
          <w:szCs w:val="24"/>
        </w:rPr>
        <w:t xml:space="preserve"> </w:t>
      </w:r>
      <w:r w:rsidRPr="005B3C0C">
        <w:rPr>
          <w:rFonts w:eastAsiaTheme="minorEastAsia"/>
          <w:szCs w:val="24"/>
        </w:rPr>
        <w:tab/>
      </w:r>
      <w:r w:rsidRPr="005B3C0C">
        <w:rPr>
          <w:rFonts w:eastAsiaTheme="minorEastAsia"/>
          <w:szCs w:val="24"/>
        </w:rPr>
        <w:tab/>
      </w:r>
      <w:r w:rsidRPr="005B3C0C">
        <w:rPr>
          <w:rFonts w:eastAsiaTheme="minorEastAsia"/>
          <w:szCs w:val="24"/>
        </w:rPr>
        <w:tab/>
        <w:t xml:space="preserve">Equation </w:t>
      </w:r>
      <w:r w:rsidR="005D0ABB">
        <w:rPr>
          <w:rFonts w:eastAsiaTheme="minorEastAsia"/>
          <w:szCs w:val="24"/>
        </w:rPr>
        <w:t>1</w:t>
      </w:r>
    </w:p>
    <w:p w14:paraId="63991185" w14:textId="77777777" w:rsidR="005B3C0C" w:rsidRPr="005B3C0C" w:rsidRDefault="005B3C0C" w:rsidP="005B3C0C">
      <w:pPr>
        <w:spacing w:line="360" w:lineRule="auto"/>
        <w:rPr>
          <w:szCs w:val="24"/>
        </w:rPr>
      </w:pPr>
    </w:p>
    <w:p w14:paraId="0242130E" w14:textId="77777777" w:rsidR="005B3C0C" w:rsidRPr="005B3C0C" w:rsidRDefault="005B3C0C" w:rsidP="005B3C0C">
      <w:pPr>
        <w:spacing w:line="360" w:lineRule="auto"/>
        <w:rPr>
          <w:szCs w:val="24"/>
        </w:rPr>
      </w:pPr>
      <w:r w:rsidRPr="005B3C0C">
        <w:rPr>
          <w:szCs w:val="24"/>
        </w:rPr>
        <w:t xml:space="preserve">In other words, if the biofuel and co-products embody 20% less energy than consumed in production, the NEB value would be 0.8. Production pathways under 1 are therefore unsustainable and cannot be considered as renewable energy sources.  Ideally the NEB should be higher than the estimated values of current first generation biofuels such as corn ethanol (1.25) and soybean biodiesel (1.93) </w:t>
      </w:r>
      <w:r w:rsidR="00BD03EC" w:rsidRPr="005B3C0C">
        <w:rPr>
          <w:szCs w:val="24"/>
        </w:rPr>
        <w:fldChar w:fldCharType="begin"/>
      </w:r>
      <w:r w:rsidRPr="005B3C0C">
        <w:rPr>
          <w:szCs w:val="24"/>
        </w:rPr>
        <w:instrText xml:space="preserve"> ADDIN ZOTERO_ITEM CSL_CITATION {"citationID":"hed547j3h","properties":{"formattedCitation":"(Hill et al., 2006)","plainCitation":"(Hill et al., 2006)"},"citationItems":[{"id":"HOUw1PqQ/ZxrnrjFX","uris":["http://zotero.org/users/1204444/items/2SVHTWEU"],"uri":["http://zotero.org/users/1204444/items/2SVHTWEU"],"itemData":{"id":"HOUw1PqQ/ZxrnrjFX","type":"article-journal","title":"Environmental, economic, and energetic costs and benefits of biodiesel and ethanol biofuels","container-title":"Proceedings of the National Academy of Sciences","page":"11206–11210","volume":"103","issue":"30","author":[{"family":"Hill","given":"J."},{"family":"Nelson","given":"E."},{"family":"Tilman","given":"D."},{"family":"Polasky","given":"S."},{"family":"Tiffany","given":"D."}],"issued":{"year":2006},"accessed":{"year":2012,"month":11,"day":7},"page-first":"11206"}}],"schema":"https://github.com/citation-style-language/schema/raw/master/csl-citation.json"} </w:instrText>
      </w:r>
      <w:r w:rsidR="00BD03EC" w:rsidRPr="005B3C0C">
        <w:rPr>
          <w:szCs w:val="24"/>
        </w:rPr>
        <w:fldChar w:fldCharType="separate"/>
      </w:r>
      <w:r w:rsidRPr="005B3C0C">
        <w:rPr>
          <w:szCs w:val="24"/>
        </w:rPr>
        <w:t xml:space="preserve">(Hill </w:t>
      </w:r>
      <w:r w:rsidR="00490409" w:rsidRPr="00490409">
        <w:rPr>
          <w:i/>
          <w:szCs w:val="24"/>
        </w:rPr>
        <w:t>et al</w:t>
      </w:r>
      <w:r w:rsidRPr="005B3C0C">
        <w:rPr>
          <w:szCs w:val="24"/>
        </w:rPr>
        <w:t>., 2006)</w:t>
      </w:r>
      <w:r w:rsidR="00BD03EC" w:rsidRPr="005B3C0C">
        <w:rPr>
          <w:szCs w:val="24"/>
        </w:rPr>
        <w:fldChar w:fldCharType="end"/>
      </w:r>
      <w:r w:rsidRPr="005B3C0C">
        <w:rPr>
          <w:szCs w:val="24"/>
        </w:rPr>
        <w:t>.</w:t>
      </w:r>
    </w:p>
    <w:p w14:paraId="3BE1BD9A" w14:textId="5576676A" w:rsidR="005B3C0C" w:rsidRPr="005B3C0C" w:rsidRDefault="0081741E" w:rsidP="005B3C0C">
      <w:pPr>
        <w:spacing w:line="360" w:lineRule="auto"/>
        <w:rPr>
          <w:szCs w:val="24"/>
        </w:rPr>
      </w:pPr>
      <w:r>
        <w:rPr>
          <w:noProof/>
          <w:lang w:eastAsia="en-GB"/>
        </w:rPr>
        <w:lastRenderedPageBreak/>
        <w:drawing>
          <wp:anchor distT="0" distB="0" distL="114300" distR="114300" simplePos="0" relativeHeight="252035584" behindDoc="0" locked="0" layoutInCell="1" allowOverlap="1" wp14:anchorId="025BF04F" wp14:editId="2C06B6E6">
            <wp:simplePos x="0" y="0"/>
            <wp:positionH relativeFrom="column">
              <wp:posOffset>-89469</wp:posOffset>
            </wp:positionH>
            <wp:positionV relativeFrom="paragraph">
              <wp:posOffset>3363180</wp:posOffset>
            </wp:positionV>
            <wp:extent cx="5753751" cy="4272196"/>
            <wp:effectExtent l="0" t="0" r="0" b="0"/>
            <wp:wrapNone/>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1572" b="-11242"/>
                    <a:stretch/>
                  </pic:blipFill>
                  <pic:spPr bwMode="auto">
                    <a:xfrm>
                      <a:off x="0" y="0"/>
                      <a:ext cx="5754370" cy="42726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3C0C" w:rsidRPr="005B3C0C">
        <w:rPr>
          <w:szCs w:val="24"/>
        </w:rPr>
        <w:t xml:space="preserve"> As might be expected the variation between estimated values is huge, ranging from 0.13 to 13.2 (Table </w:t>
      </w:r>
      <w:r w:rsidR="005D0ABB">
        <w:rPr>
          <w:szCs w:val="24"/>
        </w:rPr>
        <w:t>2</w:t>
      </w:r>
      <w:r w:rsidR="005B3C0C" w:rsidRPr="005B3C0C">
        <w:rPr>
          <w:szCs w:val="24"/>
        </w:rPr>
        <w:t xml:space="preserve">). While a proportion of the variation can be attributed to the use of different data sources as model inputs, a more significant factor comes from assessment of differences in production pathways and system boundaries </w:t>
      </w:r>
      <w:r w:rsidR="00BD03EC" w:rsidRPr="005B3C0C">
        <w:rPr>
          <w:szCs w:val="24"/>
        </w:rPr>
        <w:fldChar w:fldCharType="begin"/>
      </w:r>
      <w:r w:rsidR="00790A49">
        <w:rPr>
          <w:szCs w:val="24"/>
        </w:rPr>
        <w:instrText xml:space="preserve"> ADDIN ZOTERO_ITEM CSL_CITATION {"citationID":"2jq83rjk14","properties":{"formattedCitation":"(Hunter-Cevera et al., 2012)","plainCitation":"(Hunter-Cevera et al., 2012)"},"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00BD03EC" w:rsidRPr="005B3C0C">
        <w:rPr>
          <w:szCs w:val="24"/>
        </w:rPr>
        <w:fldChar w:fldCharType="separate"/>
      </w:r>
      <w:r w:rsidR="005B3C0C" w:rsidRPr="005B3C0C">
        <w:rPr>
          <w:szCs w:val="24"/>
        </w:rPr>
        <w:t xml:space="preserve">(Hunter-Cevera </w:t>
      </w:r>
      <w:r w:rsidR="00490409" w:rsidRPr="00490409">
        <w:rPr>
          <w:i/>
          <w:szCs w:val="24"/>
        </w:rPr>
        <w:t>et al</w:t>
      </w:r>
      <w:r w:rsidR="005B3C0C" w:rsidRPr="005B3C0C">
        <w:rPr>
          <w:szCs w:val="24"/>
        </w:rPr>
        <w:t>., 2012)</w:t>
      </w:r>
      <w:r w:rsidR="00BD03EC" w:rsidRPr="005B3C0C">
        <w:rPr>
          <w:szCs w:val="24"/>
        </w:rPr>
        <w:fldChar w:fldCharType="end"/>
      </w:r>
      <w:r w:rsidR="005B3C0C" w:rsidRPr="005B3C0C">
        <w:rPr>
          <w:szCs w:val="24"/>
        </w:rPr>
        <w:t xml:space="preserve">. A meta-analysis study by </w:t>
      </w:r>
      <w:r w:rsidR="00BD03EC" w:rsidRPr="005B3C0C">
        <w:rPr>
          <w:szCs w:val="24"/>
        </w:rPr>
        <w:fldChar w:fldCharType="begin"/>
      </w:r>
      <w:r w:rsidR="00790A49">
        <w:rPr>
          <w:szCs w:val="24"/>
        </w:rPr>
        <w:instrText xml:space="preserve"> ADDIN ZOTERO_ITEM CSL_CITATION {"citationID":"djcabcl9k","properties":{"formattedCitation":"(Liu et al., 2012)","plainCitation":"(Liu et al., 2012)"},"citationItems":[{"id":1539,"uris":["http://zotero.org/users/1204444/items/6E26QW3J"],"uri":["http://zotero.org/users/1204444/items/6E26QW3J"],"itemData":{"id":1539,"type":"article-journal","title":"Algae biodiesel has potential despite inconclusive results to date","container-title":"Bioresource Technology","page":"803-806","volume":"104","source":"ScienceDirect","abstract":"A meta-analysis of several published life cycle assessments of algae-to-energy systems was developed to better understand the environmental implications of deploying this technology at large scales. Taken together, results from these six studies seemed largely inconclusive because of differences in modeling assumptions and system boundaries. To overcome this, the models were normalized using a generic pathway for cultivating algae in open ponds, converting it into biodiesel, and processing the nonlipid fraction using anaerobic digestion. Meta-analysis results suggest that algae-based biodiesel would result in energy consumption and greenhouse gas emissions on par with terrestrial alternatives such as corn ethanol and soy biodiesel. Net energy ratio and normalized greenhouse gas emissions were 1.4 MJ produced/MJ consumed and 0.19 kg CO2-equivalent/km traveled, respectively. A scenario analysis underscores the extent to which breakthroughs in key technologies are needed before algae-derived fuels become an attractive alternative to conventional biofuels.","DOI":"10.1016/j.biortech.2011.10.077","ISSN":"0960-8524","journalAbbreviation":"Bioresource Technology","author":[{"family":"Liu","given":"Xiaowei"},{"family":"Clarens","given":"Andres F."},{"family":"Colosi","given":"Lisa M."}],"issued":{"date-parts":[["2012",1]]}}}],"schema":"https://github.com/citation-style-language/schema/raw/master/csl-citation.json"} </w:instrText>
      </w:r>
      <w:r w:rsidR="00BD03EC" w:rsidRPr="005B3C0C">
        <w:rPr>
          <w:szCs w:val="24"/>
        </w:rPr>
        <w:fldChar w:fldCharType="separate"/>
      </w:r>
      <w:r w:rsidR="005B3C0C" w:rsidRPr="005B3C0C">
        <w:rPr>
          <w:szCs w:val="24"/>
        </w:rPr>
        <w:t xml:space="preserve">Liu </w:t>
      </w:r>
      <w:r w:rsidR="00490409" w:rsidRPr="00490409">
        <w:rPr>
          <w:i/>
          <w:szCs w:val="24"/>
        </w:rPr>
        <w:t>et al</w:t>
      </w:r>
      <w:r w:rsidR="005B3C0C" w:rsidRPr="005B3C0C">
        <w:rPr>
          <w:szCs w:val="24"/>
        </w:rPr>
        <w:t>. (2012)</w:t>
      </w:r>
      <w:r w:rsidR="00BD03EC" w:rsidRPr="005B3C0C">
        <w:rPr>
          <w:szCs w:val="24"/>
        </w:rPr>
        <w:fldChar w:fldCharType="end"/>
      </w:r>
      <w:r w:rsidR="005B3C0C" w:rsidRPr="005B3C0C">
        <w:rPr>
          <w:szCs w:val="24"/>
        </w:rPr>
        <w:t xml:space="preserve"> normalised the values from 6 different LCA studies by using each study model to assess one production pathway including the same upstream (energy associated with nutrient production) and downstream processes  (energy associated with non-lipid processing) (Liu </w:t>
      </w:r>
      <w:r w:rsidR="00490409" w:rsidRPr="00490409">
        <w:rPr>
          <w:i/>
          <w:szCs w:val="24"/>
        </w:rPr>
        <w:t>et al</w:t>
      </w:r>
      <w:r w:rsidR="005B3C0C" w:rsidRPr="005B3C0C">
        <w:rPr>
          <w:szCs w:val="24"/>
        </w:rPr>
        <w:t xml:space="preserve">., 2012). As shown in Figure </w:t>
      </w:r>
      <w:r w:rsidR="005D0ABB">
        <w:rPr>
          <w:szCs w:val="24"/>
        </w:rPr>
        <w:t>14</w:t>
      </w:r>
      <w:r w:rsidR="005B3C0C" w:rsidRPr="005B3C0C">
        <w:rPr>
          <w:szCs w:val="24"/>
        </w:rPr>
        <w:t xml:space="preserve">, the normalised values have a considerably higher level of agreement, confirming the impact of different production pathways and model assumptions, and demonstrating a generally favourable NEB when normalised (between 1-1.9) </w:t>
      </w:r>
      <w:r w:rsidR="00BD03EC" w:rsidRPr="005B3C0C">
        <w:rPr>
          <w:szCs w:val="24"/>
        </w:rPr>
        <w:fldChar w:fldCharType="begin"/>
      </w:r>
      <w:r w:rsidR="00790A49">
        <w:rPr>
          <w:szCs w:val="24"/>
        </w:rPr>
        <w:instrText xml:space="preserve"> ADDIN ZOTERO_ITEM CSL_CITATION {"citationID":"1ca6cmfg0k","properties":{"formattedCitation":"(Liu et al., 2012)","plainCitation":"(Liu et al., 2012)"},"citationItems":[{"id":1539,"uris":["http://zotero.org/users/1204444/items/6E26QW3J"],"uri":["http://zotero.org/users/1204444/items/6E26QW3J"],"itemData":{"id":1539,"type":"article-journal","title":"Algae biodiesel has potential despite inconclusive results to date","container-title":"Bioresource Technology","page":"803-806","volume":"104","source":"ScienceDirect","abstract":"A meta-analysis of several published life cycle assessments of algae-to-energy systems was developed to better understand the environmental implications of deploying this technology at large scales. Taken together, results from these six studies seemed largely inconclusive because of differences in modeling assumptions and system boundaries. To overcome this, the models were normalized using a generic pathway for cultivating algae in open ponds, converting it into biodiesel, and processing the nonlipid fraction using anaerobic digestion. Meta-analysis results suggest that algae-based biodiesel would result in energy consumption and greenhouse gas emissions on par with terrestrial alternatives such as corn ethanol and soy biodiesel. Net energy ratio and normalized greenhouse gas emissions were 1.4 MJ produced/MJ consumed and 0.19 kg CO2-equivalent/km traveled, respectively. A scenario analysis underscores the extent to which breakthroughs in key technologies are needed before algae-derived fuels become an attractive alternative to conventional biofuels.","DOI":"10.1016/j.biortech.2011.10.077","ISSN":"0960-8524","journalAbbreviation":"Bioresource Technology","author":[{"family":"Liu","given":"Xiaowei"},{"family":"Clarens","given":"Andres F."},{"family":"Colosi","given":"Lisa M."}],"issued":{"date-parts":[["2012",1]]}}}],"schema":"https://github.com/citation-style-language/schema/raw/master/csl-citation.json"} </w:instrText>
      </w:r>
      <w:r w:rsidR="00BD03EC" w:rsidRPr="005B3C0C">
        <w:rPr>
          <w:szCs w:val="24"/>
        </w:rPr>
        <w:fldChar w:fldCharType="separate"/>
      </w:r>
      <w:r w:rsidR="005B3C0C" w:rsidRPr="005B3C0C">
        <w:rPr>
          <w:szCs w:val="24"/>
        </w:rPr>
        <w:t xml:space="preserve">(Liu </w:t>
      </w:r>
      <w:r w:rsidR="00490409" w:rsidRPr="00490409">
        <w:rPr>
          <w:i/>
          <w:szCs w:val="24"/>
        </w:rPr>
        <w:t>et al</w:t>
      </w:r>
      <w:r w:rsidR="005B3C0C" w:rsidRPr="005B3C0C">
        <w:rPr>
          <w:szCs w:val="24"/>
        </w:rPr>
        <w:t>., 2012)</w:t>
      </w:r>
      <w:r w:rsidR="00BD03EC" w:rsidRPr="005B3C0C">
        <w:rPr>
          <w:szCs w:val="24"/>
        </w:rPr>
        <w:fldChar w:fldCharType="end"/>
      </w:r>
      <w:r w:rsidR="005B3C0C" w:rsidRPr="005B3C0C">
        <w:rPr>
          <w:szCs w:val="24"/>
        </w:rPr>
        <w:t xml:space="preserve">. The disparity between LCA values highlights important areas of production optimisation; the following section provides an overview of the main contributing factors. </w:t>
      </w:r>
    </w:p>
    <w:p w14:paraId="5E339BA8" w14:textId="2407ACA1" w:rsidR="005B3C0C" w:rsidRPr="005B3C0C" w:rsidRDefault="005128F7" w:rsidP="005B3C0C">
      <w:pPr>
        <w:rPr>
          <w:rFonts w:eastAsiaTheme="majorEastAsia" w:cstheme="majorBidi"/>
        </w:rPr>
      </w:pPr>
      <w:r>
        <w:rPr>
          <w:noProof/>
          <w:szCs w:val="24"/>
          <w:lang w:eastAsia="en-GB"/>
        </w:rPr>
        <mc:AlternateContent>
          <mc:Choice Requires="wpg">
            <w:drawing>
              <wp:anchor distT="0" distB="0" distL="114300" distR="114300" simplePos="0" relativeHeight="251787776" behindDoc="0" locked="0" layoutInCell="1" allowOverlap="1" wp14:anchorId="08449C47" wp14:editId="18A36282">
                <wp:simplePos x="0" y="0"/>
                <wp:positionH relativeFrom="column">
                  <wp:posOffset>5124</wp:posOffset>
                </wp:positionH>
                <wp:positionV relativeFrom="paragraph">
                  <wp:posOffset>121438</wp:posOffset>
                </wp:positionV>
                <wp:extent cx="5496560" cy="3730823"/>
                <wp:effectExtent l="0" t="0" r="8890" b="3175"/>
                <wp:wrapNone/>
                <wp:docPr id="745" name="Group 7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96560" cy="3730823"/>
                          <a:chOff x="0" y="0"/>
                          <a:chExt cx="5497033" cy="3808183"/>
                        </a:xfrm>
                      </wpg:grpSpPr>
                      <pic:pic xmlns:pic="http://schemas.openxmlformats.org/drawingml/2006/picture">
                        <pic:nvPicPr>
                          <pic:cNvPr id="746" name="Picture 11"/>
                          <pic:cNvPicPr>
                            <a:picLocks noChangeAspect="1"/>
                          </pic:cNvPicPr>
                        </pic:nvPicPr>
                        <pic:blipFill rotWithShape="1">
                          <a:blip r:embed="rId35" cstate="print">
                            <a:extLst>
                              <a:ext uri="{28A0092B-C50C-407E-A947-70E740481C1C}">
                                <a14:useLocalDpi xmlns:a14="http://schemas.microsoft.com/office/drawing/2010/main" val="0"/>
                              </a:ext>
                            </a:extLst>
                          </a:blip>
                          <a:srcRect l="3235" t="2891" r="2016" b="6188"/>
                          <a:stretch/>
                        </pic:blipFill>
                        <pic:spPr bwMode="auto">
                          <a:xfrm>
                            <a:off x="0" y="0"/>
                            <a:ext cx="5497033" cy="335988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747" name="Text Box 2"/>
                        <wps:cNvSpPr txBox="1">
                          <a:spLocks noChangeArrowheads="1"/>
                        </wps:cNvSpPr>
                        <wps:spPr bwMode="auto">
                          <a:xfrm>
                            <a:off x="141902" y="3202128"/>
                            <a:ext cx="5156791" cy="606055"/>
                          </a:xfrm>
                          <a:prstGeom prst="rect">
                            <a:avLst/>
                          </a:prstGeom>
                          <a:solidFill>
                            <a:srgbClr val="FFFFFF"/>
                          </a:solidFill>
                          <a:ln w="9525">
                            <a:noFill/>
                            <a:miter lim="800000"/>
                            <a:headEnd/>
                            <a:tailEnd/>
                          </a:ln>
                        </wps:spPr>
                        <wps:txbx>
                          <w:txbxContent>
                            <w:p w14:paraId="580BC838" w14:textId="77777777" w:rsidR="003B14DC" w:rsidRPr="00167FB3" w:rsidRDefault="003B14DC" w:rsidP="005B3C0C">
                              <w:pPr>
                                <w:rPr>
                                  <w:sz w:val="20"/>
                                  <w:szCs w:val="20"/>
                                </w:rPr>
                              </w:pPr>
                              <w:r w:rsidRPr="00167FB3">
                                <w:rPr>
                                  <w:b/>
                                  <w:sz w:val="20"/>
                                  <w:szCs w:val="20"/>
                                </w:rPr>
                                <w:t>F</w:t>
                              </w:r>
                              <w:r>
                                <w:rPr>
                                  <w:b/>
                                  <w:sz w:val="20"/>
                                  <w:szCs w:val="20"/>
                                </w:rPr>
                                <w:t>igure 14</w:t>
                              </w:r>
                              <w:r>
                                <w:rPr>
                                  <w:b/>
                                  <w:i/>
                                  <w:sz w:val="20"/>
                                  <w:szCs w:val="20"/>
                                </w:rPr>
                                <w:t xml:space="preserve">. </w:t>
                              </w:r>
                              <w:r>
                                <w:rPr>
                                  <w:sz w:val="20"/>
                                  <w:szCs w:val="20"/>
                                </w:rPr>
                                <w:t>Estimated energy use per 100 L of biodiesel (33-36 GJ) from 6 studies before and after normalisation</w:t>
                              </w:r>
                              <w:r w:rsidRPr="00081E8B">
                                <w:rPr>
                                  <w:szCs w:val="24"/>
                                </w:rPr>
                                <w:t xml:space="preserve"> </w:t>
                              </w:r>
                              <w:r w:rsidRPr="00081E8B">
                                <w:rPr>
                                  <w:szCs w:val="24"/>
                                </w:rPr>
                                <w:fldChar w:fldCharType="begin"/>
                              </w:r>
                              <w:r w:rsidRPr="00081E8B">
                                <w:rPr>
                                  <w:szCs w:val="24"/>
                                </w:rPr>
                                <w:instrText xml:space="preserve"> ADDIN ZOTERO_ITEM CSL_CITATION {"citationID":"1ca6cmfg0k","properties":{"formattedCitation":"(Liu et al., 2012)","plainCitation":"(Liu et al., 2012)"},"citationItems":[{"id":1539,"uris":["http://zotero.org/users/1204444/items/6E26QW3J"],"uri":["http://zotero.org/users/1204444/items/6E26QW3J"],"itemData":{"id":1539,"type":"article-journal","title":"Algae biodiesel has potential despite inconclusive results to date","container-title":"Bioresource Technology","page":"803-806","volume":"104","source":"ScienceDirect","abstract":"A meta-analysis of several published life cycle assessments of algae-to-energy systems was developed to better understand the environmental implications of deploying this technology at large scales. Taken together, results from these six studies seemed largely inconclusive because of differences in modeling assumptions and system boundaries. To overcome this, the models were normalized using a generic pathway for cultivating algae in open ponds, converting it into biodiesel, and processing the nonlipid fraction using anaerobic digestion. Meta-analysis results suggest that algae-based biodiesel would result in energy consumption and greenhouse gas emissions on par with terrestrial alternatives such as corn ethanol and soy biodiesel. Net energy ratio and normalized greenhouse gas emissions were 1.4 MJ produced/MJ consumed and 0.19 kg CO2-equivalent/km traveled, respectively. A scenario analysis underscores the extent to which breakthroughs in key technologies are needed before algae-derived fuels become an attractive alternative to conventional biofuels.","DOI":"10.1016/j.biortech.2011.10.077","ISSN":"0960-8524","journalAbbreviation":"Bioresource Technology","author":[{"family":"Liu","given":"Xiaowei"},{"family":"Clarens","given":"Andres F."},{"family":"Colosi","given":"Lisa M."}],"issued":{"date-parts":[["2012",1]]}}}],"schema":"https://github.com/citation-style-language/schema/raw/master/csl-citation.json"} </w:instrText>
                              </w:r>
                              <w:r w:rsidRPr="00081E8B">
                                <w:rPr>
                                  <w:szCs w:val="24"/>
                                </w:rPr>
                                <w:fldChar w:fldCharType="separate"/>
                              </w:r>
                              <w:r w:rsidRPr="00081E8B">
                                <w:rPr>
                                  <w:szCs w:val="24"/>
                                </w:rPr>
                                <w:t xml:space="preserve">(Liu </w:t>
                              </w:r>
                              <w:r w:rsidRPr="00490409">
                                <w:rPr>
                                  <w:i/>
                                  <w:szCs w:val="24"/>
                                </w:rPr>
                                <w:t>et al</w:t>
                              </w:r>
                              <w:r w:rsidRPr="00081E8B">
                                <w:rPr>
                                  <w:szCs w:val="24"/>
                                </w:rPr>
                                <w:t>., 2012)</w:t>
                              </w:r>
                              <w:r w:rsidRPr="00081E8B">
                                <w:rPr>
                                  <w:szCs w:val="24"/>
                                </w:rPr>
                                <w:fldChar w:fldCharType="end"/>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08449C47" id="Group 745" o:spid="_x0000_s1097" style="position:absolute;left:0;text-align:left;margin-left:.4pt;margin-top:9.55pt;width:432.8pt;height:293.75pt;z-index:251787776;mso-height-relative:margin" coordsize="54970,380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">
                <v:shape id="Picture 11" o:spid="_x0000_s1098" type="#_x0000_t75" style="position:absolute;width:54970;height:33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">
                  <v:imagedata r:id="rId36" o:title="" croptop="1895f" cropbottom="4055f" cropleft="2120f" cropright="1321f"/>
                  <v:path arrowok="t"/>
                </v:shape>
                <v:shape id="_x0000_s1099" type="#_x0000_t202" style="position:absolute;left:1419;top:32021;width:51567;height:6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" stroked="f">
                  <v:textbox>
                    <w:txbxContent>
                      <w:p w14:paraId="580BC838" w14:textId="77777777" w:rsidR="003B14DC" w:rsidRPr="00167FB3" w:rsidRDefault="003B14DC" w:rsidP="005B3C0C">
                        <w:pPr>
                          <w:rPr>
                            <w:sz w:val="20"/>
                            <w:szCs w:val="20"/>
                          </w:rPr>
                        </w:pPr>
                        <w:r w:rsidRPr="00167FB3">
                          <w:rPr>
                            <w:b/>
                            <w:sz w:val="20"/>
                            <w:szCs w:val="20"/>
                          </w:rPr>
                          <w:t>F</w:t>
                        </w:r>
                        <w:r>
                          <w:rPr>
                            <w:b/>
                            <w:sz w:val="20"/>
                            <w:szCs w:val="20"/>
                          </w:rPr>
                          <w:t>igure 14</w:t>
                        </w:r>
                        <w:r>
                          <w:rPr>
                            <w:b/>
                            <w:i/>
                            <w:sz w:val="20"/>
                            <w:szCs w:val="20"/>
                          </w:rPr>
                          <w:t xml:space="preserve">. </w:t>
                        </w:r>
                        <w:r>
                          <w:rPr>
                            <w:sz w:val="20"/>
                            <w:szCs w:val="20"/>
                          </w:rPr>
                          <w:t>Estimated energy use per 100 L of biodiesel (33-36 GJ) from 6 studies before and after normalisation</w:t>
                        </w:r>
                        <w:r w:rsidRPr="00081E8B">
                          <w:rPr>
                            <w:szCs w:val="24"/>
                          </w:rPr>
                          <w:t xml:space="preserve"> </w:t>
                        </w:r>
                        <w:r w:rsidRPr="00081E8B">
                          <w:rPr>
                            <w:szCs w:val="24"/>
                          </w:rPr>
                          <w:fldChar w:fldCharType="begin"/>
                        </w:r>
                        <w:r w:rsidRPr="00081E8B">
                          <w:rPr>
                            <w:szCs w:val="24"/>
                          </w:rPr>
                          <w:instrText xml:space="preserve"> ADDIN ZOTERO_ITEM CSL_CITATION {"citationID":"1ca6cmfg0k","properties":{"formattedCitation":"(Liu et al., 2012)","plainCitation":"(Liu et al., 2012)"},"citationItems":[{"id":1539,"uris":["http://zotero.org/users/1204444/items/6E26QW3J"],"uri":["http://zotero.org/users/1204444/items/6E26QW3J"],"itemData":{"id":1539,"type":"article-journal","title":"Algae biodiesel has potential despite inconclusive results to date","container-title":"Bioresource Technology","page":"803-806","volume":"104","source":"ScienceDirect","abstract":"A meta-analysis of several published life cycle assessments of algae-to-energy systems was developed to better understand the environmental implications of deploying this technology at large scales. Taken together, results from these six studies seemed largely inconclusive because of differences in modeling assumptions and system boundaries. To overcome this, the models were normalized using a generic pathway for cultivating algae in open ponds, converting it into biodiesel, and processing the nonlipid fraction using anaerobic digestion. Meta-analysis results suggest that algae-based biodiesel would result in energy consumption and greenhouse gas emissions on par with terrestrial alternatives such as corn ethanol and soy biodiesel. Net energy ratio and normalized greenhouse gas emissions were 1.4 MJ produced/MJ consumed and 0.19 kg CO2-equivalent/km traveled, respectively. A scenario analysis underscores the extent to which breakthroughs in key technologies are needed before algae-derived fuels become an attractive alternative to conventional biofuels.","DOI":"10.1016/j.biortech.2011.10.077","ISSN":"0960-8524","journalAbbreviation":"Bioresource Technology","author":[{"family":"Liu","given":"Xiaowei"},{"family":"Clarens","given":"Andres F."},{"family":"Colosi","given":"Lisa M."}],"issued":{"date-parts":[["2012",1]]}}}],"schema":"https://github.com/citation-style-language/schema/raw/master/csl-citation.json"} </w:instrText>
                        </w:r>
                        <w:r w:rsidRPr="00081E8B">
                          <w:rPr>
                            <w:szCs w:val="24"/>
                          </w:rPr>
                          <w:fldChar w:fldCharType="separate"/>
                        </w:r>
                        <w:r w:rsidRPr="00081E8B">
                          <w:rPr>
                            <w:szCs w:val="24"/>
                          </w:rPr>
                          <w:t xml:space="preserve">(Liu </w:t>
                        </w:r>
                        <w:r w:rsidRPr="00490409">
                          <w:rPr>
                            <w:i/>
                            <w:szCs w:val="24"/>
                          </w:rPr>
                          <w:t>et al</w:t>
                        </w:r>
                        <w:r w:rsidRPr="00081E8B">
                          <w:rPr>
                            <w:szCs w:val="24"/>
                          </w:rPr>
                          <w:t>., 2012)</w:t>
                        </w:r>
                        <w:r w:rsidRPr="00081E8B">
                          <w:rPr>
                            <w:szCs w:val="24"/>
                          </w:rPr>
                          <w:fldChar w:fldCharType="end"/>
                        </w:r>
                      </w:p>
                    </w:txbxContent>
                  </v:textbox>
                </v:shape>
              </v:group>
            </w:pict>
          </mc:Fallback>
        </mc:AlternateContent>
      </w:r>
      <w:r w:rsidR="005B3C0C" w:rsidRPr="005B3C0C">
        <w:br w:type="page"/>
      </w:r>
    </w:p>
    <w:p w14:paraId="7CE75D49" w14:textId="77777777" w:rsidR="005B3C0C" w:rsidRPr="005B3C0C" w:rsidRDefault="005128F7" w:rsidP="005B3C0C">
      <w:pPr>
        <w:pStyle w:val="Heading4"/>
        <w:numPr>
          <w:ilvl w:val="0"/>
          <w:numId w:val="0"/>
        </w:numPr>
        <w:spacing w:before="240" w:after="240" w:line="360" w:lineRule="auto"/>
        <w:ind w:left="862"/>
        <w:rPr>
          <w:b w:val="0"/>
          <w:i w:val="0"/>
          <w:color w:val="auto"/>
          <w:szCs w:val="24"/>
        </w:rPr>
      </w:pPr>
      <w:r>
        <w:rPr>
          <w:b w:val="0"/>
          <w:i w:val="0"/>
          <w:noProof/>
          <w:color w:val="auto"/>
          <w:szCs w:val="24"/>
          <w:lang w:eastAsia="en-GB"/>
        </w:rPr>
        <w:lastRenderedPageBreak/>
        <mc:AlternateContent>
          <mc:Choice Requires="wps">
            <w:drawing>
              <wp:anchor distT="0" distB="0" distL="114300" distR="114300" simplePos="0" relativeHeight="251790848" behindDoc="0" locked="0" layoutInCell="1" allowOverlap="1" wp14:anchorId="721904A6" wp14:editId="4F06DD9B">
                <wp:simplePos x="0" y="0"/>
                <wp:positionH relativeFrom="column">
                  <wp:align>center</wp:align>
                </wp:positionH>
                <wp:positionV relativeFrom="paragraph">
                  <wp:posOffset>0</wp:posOffset>
                </wp:positionV>
                <wp:extent cx="5752465" cy="8999855"/>
                <wp:effectExtent l="0" t="0" r="0" b="0"/>
                <wp:wrapNone/>
                <wp:docPr id="744" name="Text Box 7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2465" cy="8999855"/>
                        </a:xfrm>
                        <a:prstGeom prst="rect">
                          <a:avLst/>
                        </a:prstGeom>
                        <a:noFill/>
                        <a:ln w="9525">
                          <a:noFill/>
                          <a:miter lim="800000"/>
                          <a:headEnd/>
                          <a:tailEnd/>
                        </a:ln>
                      </wps:spPr>
                      <wps:txbx>
                        <w:txbxContent>
                          <w:tbl>
                            <w:tblPr>
                              <w:tblStyle w:val="TableGrid3"/>
                              <w:tblW w:w="8430" w:type="dxa"/>
                              <w:jc w:val="center"/>
                              <w:tblLayout w:type="fixed"/>
                              <w:tblCellMar>
                                <w:left w:w="28" w:type="dxa"/>
                                <w:right w:w="28" w:type="dxa"/>
                              </w:tblCellMar>
                              <w:tblLook w:val="04A0" w:firstRow="1" w:lastRow="0" w:firstColumn="1" w:lastColumn="0" w:noHBand="0" w:noVBand="1"/>
                            </w:tblPr>
                            <w:tblGrid>
                              <w:gridCol w:w="1458"/>
                              <w:gridCol w:w="674"/>
                              <w:gridCol w:w="58"/>
                              <w:gridCol w:w="869"/>
                              <w:gridCol w:w="1205"/>
                              <w:gridCol w:w="204"/>
                              <w:gridCol w:w="1143"/>
                              <w:gridCol w:w="708"/>
                              <w:gridCol w:w="1618"/>
                              <w:gridCol w:w="493"/>
                            </w:tblGrid>
                            <w:tr w:rsidR="003B14DC" w:rsidRPr="00C221AB" w14:paraId="23B91C18" w14:textId="77777777" w:rsidTr="005B3C0C">
                              <w:trPr>
                                <w:trHeight w:val="180"/>
                                <w:jc w:val="center"/>
                              </w:trPr>
                              <w:tc>
                                <w:tcPr>
                                  <w:tcW w:w="7937" w:type="dxa"/>
                                  <w:gridSpan w:val="9"/>
                                  <w:tcBorders>
                                    <w:top w:val="nil"/>
                                    <w:left w:val="nil"/>
                                    <w:bottom w:val="nil"/>
                                    <w:right w:val="nil"/>
                                  </w:tcBorders>
                                </w:tcPr>
                                <w:p w14:paraId="2554A5D5" w14:textId="77777777" w:rsidR="003B14DC" w:rsidRPr="009A426F" w:rsidRDefault="003B14DC" w:rsidP="005B3C0C">
                                  <w:pPr>
                                    <w:spacing w:after="0" w:line="240" w:lineRule="auto"/>
                                    <w:jc w:val="left"/>
                                    <w:rPr>
                                      <w:rFonts w:ascii="Calibri" w:hAnsi="Calibri" w:cs="Times New Roman"/>
                                      <w:sz w:val="20"/>
                                      <w:szCs w:val="20"/>
                                    </w:rPr>
                                  </w:pPr>
                                  <w:r w:rsidRPr="009A426F">
                                    <w:rPr>
                                      <w:rFonts w:ascii="Calibri" w:hAnsi="Calibri" w:cs="Times New Roman"/>
                                      <w:b/>
                                      <w:sz w:val="20"/>
                                      <w:szCs w:val="20"/>
                                    </w:rPr>
                                    <w:t xml:space="preserve">Table </w:t>
                                  </w:r>
                                  <w:r>
                                    <w:rPr>
                                      <w:rFonts w:ascii="Calibri" w:hAnsi="Calibri" w:cs="Times New Roman"/>
                                      <w:b/>
                                      <w:sz w:val="20"/>
                                      <w:szCs w:val="20"/>
                                    </w:rPr>
                                    <w:t>2</w:t>
                                  </w:r>
                                  <w:r w:rsidRPr="009A426F">
                                    <w:rPr>
                                      <w:rFonts w:ascii="Calibri" w:hAnsi="Calibri" w:cs="Times New Roman"/>
                                      <w:b/>
                                      <w:sz w:val="20"/>
                                      <w:szCs w:val="20"/>
                                    </w:rPr>
                                    <w:t>.</w:t>
                                  </w:r>
                                  <w:r w:rsidRPr="009A426F">
                                    <w:rPr>
                                      <w:rFonts w:ascii="Calibri" w:hAnsi="Calibri" w:cs="Times New Roman"/>
                                      <w:sz w:val="20"/>
                                      <w:szCs w:val="20"/>
                                    </w:rPr>
                                    <w:t xml:space="preserve"> Net energy balance estimates from a selection of recent LCA studies using different production pathways.</w:t>
                                  </w:r>
                                </w:p>
                                <w:p w14:paraId="3B6AB29F" w14:textId="77777777" w:rsidR="003B14DC" w:rsidRPr="00C221AB" w:rsidRDefault="003B14DC" w:rsidP="005B3C0C">
                                  <w:pPr>
                                    <w:spacing w:after="0" w:line="240" w:lineRule="auto"/>
                                    <w:jc w:val="left"/>
                                    <w:rPr>
                                      <w:rFonts w:ascii="Calibri" w:hAnsi="Calibri" w:cs="Times New Roman"/>
                                      <w:sz w:val="6"/>
                                      <w:szCs w:val="6"/>
                                    </w:rPr>
                                  </w:pPr>
                                </w:p>
                              </w:tc>
                              <w:tc>
                                <w:tcPr>
                                  <w:tcW w:w="493" w:type="dxa"/>
                                  <w:tcBorders>
                                    <w:top w:val="nil"/>
                                    <w:left w:val="nil"/>
                                    <w:bottom w:val="nil"/>
                                    <w:right w:val="nil"/>
                                  </w:tcBorders>
                                </w:tcPr>
                                <w:p w14:paraId="07535A3A" w14:textId="77777777" w:rsidR="003B14DC" w:rsidRPr="00C221AB" w:rsidRDefault="003B14DC" w:rsidP="005B3C0C">
                                  <w:pPr>
                                    <w:spacing w:after="0" w:line="240" w:lineRule="auto"/>
                                    <w:jc w:val="left"/>
                                    <w:rPr>
                                      <w:rFonts w:ascii="Calibri" w:hAnsi="Calibri" w:cs="Times New Roman"/>
                                      <w:b/>
                                      <w:sz w:val="16"/>
                                      <w:szCs w:val="16"/>
                                    </w:rPr>
                                  </w:pPr>
                                </w:p>
                              </w:tc>
                            </w:tr>
                            <w:tr w:rsidR="003B14DC" w:rsidRPr="00C221AB" w14:paraId="573C9AD9" w14:textId="77777777" w:rsidTr="005B3C0C">
                              <w:trPr>
                                <w:trHeight w:val="421"/>
                                <w:jc w:val="center"/>
                              </w:trPr>
                              <w:tc>
                                <w:tcPr>
                                  <w:tcW w:w="1458" w:type="dxa"/>
                                  <w:tcBorders>
                                    <w:top w:val="single" w:sz="4" w:space="0" w:color="auto"/>
                                    <w:left w:val="nil"/>
                                    <w:bottom w:val="single" w:sz="4" w:space="0" w:color="auto"/>
                                    <w:right w:val="nil"/>
                                  </w:tcBorders>
                                </w:tcPr>
                                <w:p w14:paraId="0F7780F7"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 xml:space="preserve">Source </w:t>
                                  </w:r>
                                </w:p>
                                <w:p w14:paraId="769B38B4"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 xml:space="preserve"> </w:t>
                                  </w:r>
                                </w:p>
                              </w:tc>
                              <w:tc>
                                <w:tcPr>
                                  <w:tcW w:w="732" w:type="dxa"/>
                                  <w:gridSpan w:val="2"/>
                                  <w:tcBorders>
                                    <w:top w:val="single" w:sz="4" w:space="0" w:color="auto"/>
                                    <w:left w:val="nil"/>
                                    <w:bottom w:val="single" w:sz="4" w:space="0" w:color="auto"/>
                                    <w:right w:val="nil"/>
                                  </w:tcBorders>
                                </w:tcPr>
                                <w:p w14:paraId="3BDB3B57"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Growth system</w:t>
                                  </w:r>
                                </w:p>
                              </w:tc>
                              <w:tc>
                                <w:tcPr>
                                  <w:tcW w:w="869" w:type="dxa"/>
                                  <w:tcBorders>
                                    <w:top w:val="single" w:sz="4" w:space="0" w:color="auto"/>
                                    <w:left w:val="nil"/>
                                    <w:bottom w:val="single" w:sz="4" w:space="0" w:color="auto"/>
                                    <w:right w:val="nil"/>
                                  </w:tcBorders>
                                </w:tcPr>
                                <w:p w14:paraId="64804C73"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CO</w:t>
                                  </w:r>
                                  <w:r w:rsidRPr="003B32D5">
                                    <w:rPr>
                                      <w:rFonts w:ascii="Calibri" w:hAnsi="Calibri" w:cs="Times New Roman"/>
                                      <w:b/>
                                      <w:sz w:val="16"/>
                                      <w:szCs w:val="16"/>
                                      <w:vertAlign w:val="subscript"/>
                                    </w:rPr>
                                    <w:t>2</w:t>
                                  </w:r>
                                  <w:r w:rsidRPr="00C221AB">
                                    <w:rPr>
                                      <w:rFonts w:ascii="Calibri" w:hAnsi="Calibri" w:cs="Times New Roman"/>
                                      <w:b/>
                                      <w:sz w:val="16"/>
                                      <w:szCs w:val="16"/>
                                    </w:rPr>
                                    <w:t xml:space="preserve"> and</w:t>
                                  </w:r>
                                </w:p>
                                <w:p w14:paraId="2901BB6F"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Nutrient source</w:t>
                                  </w:r>
                                </w:p>
                              </w:tc>
                              <w:tc>
                                <w:tcPr>
                                  <w:tcW w:w="1409" w:type="dxa"/>
                                  <w:gridSpan w:val="2"/>
                                  <w:tcBorders>
                                    <w:top w:val="single" w:sz="4" w:space="0" w:color="auto"/>
                                    <w:left w:val="nil"/>
                                    <w:bottom w:val="single" w:sz="4" w:space="0" w:color="auto"/>
                                    <w:right w:val="nil"/>
                                  </w:tcBorders>
                                </w:tcPr>
                                <w:p w14:paraId="42805B21"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Harvesting</w:t>
                                  </w:r>
                                </w:p>
                                <w:p w14:paraId="5134D79B" w14:textId="77777777" w:rsidR="003B14DC" w:rsidRPr="00C221AB" w:rsidRDefault="003B14DC" w:rsidP="005B3C0C">
                                  <w:pPr>
                                    <w:spacing w:after="0" w:line="240" w:lineRule="auto"/>
                                    <w:jc w:val="left"/>
                                    <w:rPr>
                                      <w:rFonts w:ascii="Calibri" w:hAnsi="Calibri" w:cs="Times New Roman"/>
                                      <w:b/>
                                      <w:sz w:val="16"/>
                                      <w:szCs w:val="16"/>
                                    </w:rPr>
                                  </w:pPr>
                                </w:p>
                                <w:p w14:paraId="73402E3F" w14:textId="77777777" w:rsidR="003B14DC" w:rsidRPr="00C221AB" w:rsidRDefault="003B14DC" w:rsidP="005B3C0C">
                                  <w:pPr>
                                    <w:spacing w:after="0" w:line="240" w:lineRule="auto"/>
                                    <w:jc w:val="left"/>
                                    <w:rPr>
                                      <w:rFonts w:ascii="Calibri" w:hAnsi="Calibri" w:cs="Times New Roman"/>
                                      <w:b/>
                                      <w:sz w:val="16"/>
                                      <w:szCs w:val="16"/>
                                    </w:rPr>
                                  </w:pPr>
                                </w:p>
                              </w:tc>
                              <w:tc>
                                <w:tcPr>
                                  <w:tcW w:w="1143" w:type="dxa"/>
                                  <w:tcBorders>
                                    <w:top w:val="single" w:sz="4" w:space="0" w:color="auto"/>
                                    <w:left w:val="nil"/>
                                    <w:bottom w:val="single" w:sz="4" w:space="0" w:color="auto"/>
                                    <w:right w:val="nil"/>
                                  </w:tcBorders>
                                </w:tcPr>
                                <w:p w14:paraId="003B1808"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Extraction</w:t>
                                  </w:r>
                                  <w:r>
                                    <w:rPr>
                                      <w:rFonts w:ascii="Calibri" w:hAnsi="Calibri" w:cs="Times New Roman"/>
                                      <w:b/>
                                      <w:sz w:val="16"/>
                                      <w:szCs w:val="16"/>
                                    </w:rPr>
                                    <w:t xml:space="preserve">% </w:t>
                                  </w:r>
                                  <w:r w:rsidRPr="00C221AB">
                                    <w:rPr>
                                      <w:rFonts w:ascii="Calibri" w:hAnsi="Calibri" w:cs="Times New Roman"/>
                                      <w:b/>
                                      <w:sz w:val="16"/>
                                      <w:szCs w:val="16"/>
                                    </w:rPr>
                                    <w:t>Processing</w:t>
                                  </w:r>
                                </w:p>
                              </w:tc>
                              <w:tc>
                                <w:tcPr>
                                  <w:tcW w:w="708" w:type="dxa"/>
                                  <w:tcBorders>
                                    <w:top w:val="single" w:sz="4" w:space="0" w:color="auto"/>
                                    <w:left w:val="nil"/>
                                    <w:bottom w:val="single" w:sz="4" w:space="0" w:color="auto"/>
                                    <w:right w:val="nil"/>
                                  </w:tcBorders>
                                </w:tcPr>
                                <w:p w14:paraId="7615A92B"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AD</w:t>
                                  </w:r>
                                </w:p>
                              </w:tc>
                              <w:tc>
                                <w:tcPr>
                                  <w:tcW w:w="1618" w:type="dxa"/>
                                  <w:tcBorders>
                                    <w:top w:val="single" w:sz="4" w:space="0" w:color="auto"/>
                                    <w:left w:val="nil"/>
                                    <w:bottom w:val="single" w:sz="4" w:space="0" w:color="auto"/>
                                    <w:right w:val="nil"/>
                                  </w:tcBorders>
                                </w:tcPr>
                                <w:p w14:paraId="3807D4A7"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Products and</w:t>
                                  </w:r>
                                </w:p>
                                <w:p w14:paraId="1F75E077"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Coproducts</w:t>
                                  </w:r>
                                </w:p>
                              </w:tc>
                              <w:tc>
                                <w:tcPr>
                                  <w:tcW w:w="493" w:type="dxa"/>
                                  <w:tcBorders>
                                    <w:top w:val="single" w:sz="4" w:space="0" w:color="auto"/>
                                    <w:left w:val="nil"/>
                                    <w:bottom w:val="single" w:sz="4" w:space="0" w:color="auto"/>
                                    <w:right w:val="nil"/>
                                  </w:tcBorders>
                                </w:tcPr>
                                <w:p w14:paraId="0830E7E3"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NEB ratio</w:t>
                                  </w:r>
                                </w:p>
                              </w:tc>
                            </w:tr>
                            <w:tr w:rsidR="003B14DC" w:rsidRPr="00C221AB" w14:paraId="04D9B903" w14:textId="77777777" w:rsidTr="005B3C0C">
                              <w:trPr>
                                <w:trHeight w:val="103"/>
                                <w:jc w:val="center"/>
                              </w:trPr>
                              <w:tc>
                                <w:tcPr>
                                  <w:tcW w:w="1458" w:type="dxa"/>
                                  <w:tcBorders>
                                    <w:top w:val="single" w:sz="4" w:space="0" w:color="auto"/>
                                    <w:left w:val="nil"/>
                                    <w:bottom w:val="nil"/>
                                    <w:right w:val="nil"/>
                                  </w:tcBorders>
                                </w:tcPr>
                                <w:p w14:paraId="4B0D573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single" w:sz="4" w:space="0" w:color="auto"/>
                                    <w:left w:val="nil"/>
                                    <w:bottom w:val="nil"/>
                                    <w:right w:val="nil"/>
                                  </w:tcBorders>
                                </w:tcPr>
                                <w:p w14:paraId="59D6BCE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single" w:sz="4" w:space="0" w:color="auto"/>
                                    <w:left w:val="nil"/>
                                    <w:bottom w:val="nil"/>
                                    <w:right w:val="nil"/>
                                  </w:tcBorders>
                                </w:tcPr>
                                <w:p w14:paraId="1E19DC6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single" w:sz="4" w:space="0" w:color="auto"/>
                                    <w:left w:val="nil"/>
                                    <w:bottom w:val="nil"/>
                                    <w:right w:val="nil"/>
                                  </w:tcBorders>
                                </w:tcPr>
                                <w:p w14:paraId="6129709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single" w:sz="4" w:space="0" w:color="auto"/>
                                    <w:left w:val="nil"/>
                                    <w:bottom w:val="nil"/>
                                    <w:right w:val="nil"/>
                                  </w:tcBorders>
                                </w:tcPr>
                                <w:p w14:paraId="0DD1903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single" w:sz="4" w:space="0" w:color="auto"/>
                                    <w:left w:val="nil"/>
                                    <w:bottom w:val="nil"/>
                                    <w:right w:val="nil"/>
                                  </w:tcBorders>
                                </w:tcPr>
                                <w:p w14:paraId="3B96B11A"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single" w:sz="4" w:space="0" w:color="auto"/>
                                    <w:left w:val="nil"/>
                                    <w:bottom w:val="nil"/>
                                    <w:right w:val="nil"/>
                                  </w:tcBorders>
                                </w:tcPr>
                                <w:p w14:paraId="1F14F67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single" w:sz="4" w:space="0" w:color="auto"/>
                                    <w:left w:val="nil"/>
                                    <w:bottom w:val="nil"/>
                                    <w:right w:val="nil"/>
                                  </w:tcBorders>
                                </w:tcPr>
                                <w:p w14:paraId="0240A3D4"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79271459" w14:textId="77777777" w:rsidTr="005B3C0C">
                              <w:trPr>
                                <w:jc w:val="center"/>
                              </w:trPr>
                              <w:tc>
                                <w:tcPr>
                                  <w:tcW w:w="1458" w:type="dxa"/>
                                  <w:tcBorders>
                                    <w:top w:val="nil"/>
                                    <w:left w:val="nil"/>
                                    <w:bottom w:val="nil"/>
                                    <w:right w:val="nil"/>
                                  </w:tcBorders>
                                </w:tcPr>
                                <w:p w14:paraId="2F9B560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14kqrfthgt","properties":{"formattedCitation":"(Batan et al., 2010)","plainCitation":"(Batan et al., 2010)"},"citationItems":[{"id":1584,"uris":["http://zotero.org/users/1204444/items/8ETNISVW"],"uri":["http://zotero.org/users/1204444/items/8ETNISVW"],"itemData":{"id":1584,"type":"article-journal","title":"Net Energy and Greenhouse Gas Emission Evaluation of Biodiesel Derived from Microalgae","container-title":"Environmental Science &amp; Technology","page":"7975-7980","volume":"44","issue":"20","source":"ACS Publications","abstract":"Biofuels derived from microalgae have the potential to replace petroleum fuel and first-generation biofuel, but the efficacy with which sustainability goals can be achieved is dependent on the lifecycle impacts of the microalgae-to-biofuel process. This study proposes a detailed, industrial-scale engineering model for the species Nannochloropsis using a photobioreactor architecture. This process level model is integrated with a lifecycle energy and greenhouse gas emission analysis compatible with the methods and boundaries of the Argonne National Laboratory GREET model, thereby ensuring comparability to preexisting fuel-cycle assessments. Results are used to evaluate the net energy ratio (NER) and net greenhouse gas emissions (GHGs) of microalgae biodiesel in comparison to petroleum diesel and soybean-based biodiesel with a boundary equivalent to ?well-to-pump?. The resulting NER of the microalgae biodiesel process is 0.93 MJ of energy consumed per MJ of energy produced. In terms of net GHGs, microalgae-based biofuels avoids 75 g of CO2-equivalent emissions per MJ of energy produced. The scalability of the consumables and products of the proposed microalgae-to-biofuels processes are assessed in the context of 150 billion liters (40 billion gallons) of annual production.","DOI":"10.1021/es102052y","ISSN":"0013-936X","journalAbbreviation":"Environ. Sci. Technol.","author":[{"family":"Batan","given":"Liaw"},{"family":"Quinn","given":"Jason"},{"family":"Willson","given":"Bryan"},{"family":"Bradley","given":"Thomas"}],"issued":{"date-parts":[["2010",10,15]]},"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atan </w:t>
                                  </w:r>
                                  <w:r w:rsidRPr="00490409">
                                    <w:rPr>
                                      <w:rFonts w:ascii="Calibri" w:hAnsi="Calibri" w:cs="Times New Roman"/>
                                      <w:i/>
                                      <w:sz w:val="16"/>
                                    </w:rPr>
                                    <w:t>et al</w:t>
                                  </w:r>
                                  <w:r w:rsidRPr="00C221AB">
                                    <w:rPr>
                                      <w:rFonts w:ascii="Calibri" w:hAnsi="Calibri" w:cs="Times New Roman"/>
                                      <w:sz w:val="16"/>
                                    </w:rPr>
                                    <w:t>. (2010</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w:t>
                                  </w:r>
                                </w:p>
                              </w:tc>
                              <w:tc>
                                <w:tcPr>
                                  <w:tcW w:w="732" w:type="dxa"/>
                                  <w:gridSpan w:val="2"/>
                                  <w:tcBorders>
                                    <w:top w:val="nil"/>
                                    <w:left w:val="nil"/>
                                    <w:bottom w:val="nil"/>
                                    <w:right w:val="nil"/>
                                  </w:tcBorders>
                                </w:tcPr>
                                <w:p w14:paraId="753FFBE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PBR</w:t>
                                  </w:r>
                                </w:p>
                              </w:tc>
                              <w:tc>
                                <w:tcPr>
                                  <w:tcW w:w="869" w:type="dxa"/>
                                  <w:tcBorders>
                                    <w:top w:val="nil"/>
                                    <w:left w:val="nil"/>
                                    <w:bottom w:val="nil"/>
                                    <w:right w:val="nil"/>
                                  </w:tcBorders>
                                </w:tcPr>
                                <w:p w14:paraId="32AFFF23"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24DBA9B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Centrifuge, filtration</w:t>
                                  </w:r>
                                </w:p>
                              </w:tc>
                              <w:tc>
                                <w:tcPr>
                                  <w:tcW w:w="1143" w:type="dxa"/>
                                  <w:tcBorders>
                                    <w:top w:val="nil"/>
                                    <w:left w:val="nil"/>
                                    <w:bottom w:val="nil"/>
                                    <w:right w:val="nil"/>
                                  </w:tcBorders>
                                </w:tcPr>
                                <w:p w14:paraId="1A0AE70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2F4E336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6616451D"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7F6655C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Aquaculture feed, glycerol</w:t>
                                  </w:r>
                                </w:p>
                              </w:tc>
                              <w:tc>
                                <w:tcPr>
                                  <w:tcW w:w="493" w:type="dxa"/>
                                  <w:tcBorders>
                                    <w:top w:val="nil"/>
                                    <w:left w:val="nil"/>
                                    <w:bottom w:val="nil"/>
                                    <w:right w:val="nil"/>
                                  </w:tcBorders>
                                </w:tcPr>
                                <w:p w14:paraId="13F6ABBC"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1.08</w:t>
                                  </w:r>
                                </w:p>
                              </w:tc>
                            </w:tr>
                            <w:tr w:rsidR="003B14DC" w:rsidRPr="00C221AB" w14:paraId="065CE6A6" w14:textId="77777777" w:rsidTr="005B3C0C">
                              <w:trPr>
                                <w:jc w:val="center"/>
                              </w:trPr>
                              <w:tc>
                                <w:tcPr>
                                  <w:tcW w:w="1458" w:type="dxa"/>
                                  <w:tcBorders>
                                    <w:top w:val="nil"/>
                                    <w:left w:val="nil"/>
                                    <w:bottom w:val="nil"/>
                                    <w:right w:val="nil"/>
                                  </w:tcBorders>
                                </w:tcPr>
                                <w:p w14:paraId="6B449E5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427BE4F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260CDFA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56EDF64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020D89A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5C66F50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74D214A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3A706EF1"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55694A4C" w14:textId="77777777" w:rsidTr="005B3C0C">
                              <w:trPr>
                                <w:jc w:val="center"/>
                              </w:trPr>
                              <w:tc>
                                <w:tcPr>
                                  <w:tcW w:w="1458" w:type="dxa"/>
                                  <w:tcBorders>
                                    <w:top w:val="nil"/>
                                    <w:left w:val="nil"/>
                                    <w:bottom w:val="nil"/>
                                    <w:right w:val="nil"/>
                                  </w:tcBorders>
                                </w:tcPr>
                                <w:p w14:paraId="350932A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qlrsquhqe","properties":{"formattedCitation":"(Beal et al., 2012)","plainCitation":"(Beal et al., 2012)"},"citationItems":[{"id":428,"uris":["http://zotero.org/users/1204444/items/EI4NPGNI"],"uri":["http://zotero.org/users/1204444/items/EI4NPGNI"],"itemData":{"id":428,"type":"article-journal","title":"Energy Return on Investment for Algal Biofuel Production Coupled with Wastewater Treatment","container-title":"Water Environment Research","page":"692-710","volume":"84","issue":"9","source":"CrossRef","DOI":"10.2175/106143012X13378023685718","ISSN":"10614303, 15547531","author":[{"family":"Beal","given":"Colin M."},{"family":"Stillwell","given":"Ashlynn S."},{"family":"King","given":"Carey W."},{"family":"Cohen","given":"Stuart M."},{"family":"Berberoglu","given":"Halil"},{"family":"Bhattarai","given":"Rajendra P."},{"family":"Connelly","given":"Rhykka L."},{"family":"Webber","given":"Michael E."},{"family":"Hebner","given":"Robert E."}],"issued":{"date-parts":[["2012",9,1]]},"accessed":{"date-parts":[["2012",11,7]]}}}],"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eal </w:t>
                                  </w:r>
                                  <w:r w:rsidRPr="00490409">
                                    <w:rPr>
                                      <w:rFonts w:ascii="Calibri" w:hAnsi="Calibri" w:cs="Times New Roman"/>
                                      <w:i/>
                                      <w:sz w:val="16"/>
                                    </w:rPr>
                                    <w:t>et al</w:t>
                                  </w:r>
                                  <w:r w:rsidRPr="00C221AB">
                                    <w:rPr>
                                      <w:rFonts w:ascii="Calibri" w:hAnsi="Calibri" w:cs="Times New Roman"/>
                                      <w:sz w:val="16"/>
                                    </w:rPr>
                                    <w:t xml:space="preserve">. (2012) </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reference case</w:t>
                                  </w:r>
                                </w:p>
                              </w:tc>
                              <w:tc>
                                <w:tcPr>
                                  <w:tcW w:w="732" w:type="dxa"/>
                                  <w:gridSpan w:val="2"/>
                                  <w:tcBorders>
                                    <w:top w:val="nil"/>
                                    <w:left w:val="nil"/>
                                    <w:bottom w:val="nil"/>
                                    <w:right w:val="nil"/>
                                  </w:tcBorders>
                                </w:tcPr>
                                <w:p w14:paraId="3CE88A3B"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00BCC4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1FA9A222"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hAnsi="Calibri" w:cs="Times New Roman"/>
                                      <w:sz w:val="16"/>
                                      <w:szCs w:val="16"/>
                                    </w:rPr>
                                    <w:t>Alum floc.,</w:t>
                                  </w:r>
                                  <w:r w:rsidRPr="00C221AB">
                                    <w:rPr>
                                      <w:rFonts w:ascii="Calibri" w:eastAsia="Palatino-Roman" w:hAnsi="Calibri" w:cs="Palatino-Roman"/>
                                      <w:sz w:val="16"/>
                                      <w:szCs w:val="16"/>
                                    </w:rPr>
                                    <w:t xml:space="preserve"> </w:t>
                                  </w:r>
                                  <w:r>
                                    <w:rPr>
                                      <w:rFonts w:ascii="Calibri" w:eastAsia="Palatino-Roman" w:hAnsi="Calibri" w:cs="Palatino-Roman"/>
                                      <w:sz w:val="16"/>
                                      <w:szCs w:val="16"/>
                                    </w:rPr>
                                    <w:t>grav.</w:t>
                                  </w:r>
                                  <w:r w:rsidRPr="00C221AB">
                                    <w:rPr>
                                      <w:rFonts w:ascii="Calibri" w:eastAsia="Palatino-Roman" w:hAnsi="Calibri" w:cs="Palatino-Roman"/>
                                      <w:sz w:val="16"/>
                                      <w:szCs w:val="16"/>
                                    </w:rPr>
                                    <w:t>,</w:t>
                                  </w:r>
                                </w:p>
                                <w:p w14:paraId="49BDA50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omog</w:t>
                                  </w:r>
                                  <w:r>
                                    <w:rPr>
                                      <w:rFonts w:ascii="Calibri" w:eastAsia="Palatino-Roman" w:hAnsi="Calibri" w:cs="Palatino-Roman"/>
                                      <w:sz w:val="16"/>
                                      <w:szCs w:val="16"/>
                                    </w:rPr>
                                    <w:t>.</w:t>
                                  </w:r>
                                </w:p>
                              </w:tc>
                              <w:tc>
                                <w:tcPr>
                                  <w:tcW w:w="1143" w:type="dxa"/>
                                  <w:tcBorders>
                                    <w:top w:val="nil"/>
                                    <w:left w:val="nil"/>
                                    <w:bottom w:val="nil"/>
                                    <w:right w:val="nil"/>
                                  </w:tcBorders>
                                </w:tcPr>
                                <w:p w14:paraId="0B6FE91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ptane/ esterification</w:t>
                                  </w:r>
                                </w:p>
                              </w:tc>
                              <w:tc>
                                <w:tcPr>
                                  <w:tcW w:w="708" w:type="dxa"/>
                                  <w:tcBorders>
                                    <w:top w:val="nil"/>
                                    <w:left w:val="nil"/>
                                    <w:bottom w:val="nil"/>
                                    <w:right w:val="nil"/>
                                  </w:tcBorders>
                                </w:tcPr>
                                <w:p w14:paraId="5F4EB787"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69E3A682"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biogas (from HG)</w:t>
                                  </w:r>
                                </w:p>
                              </w:tc>
                              <w:tc>
                                <w:tcPr>
                                  <w:tcW w:w="493" w:type="dxa"/>
                                  <w:tcBorders>
                                    <w:top w:val="nil"/>
                                    <w:left w:val="nil"/>
                                    <w:bottom w:val="nil"/>
                                    <w:right w:val="nil"/>
                                  </w:tcBorders>
                                </w:tcPr>
                                <w:p w14:paraId="5D77BBB7"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AdvTTa9103878" w:hAnsi="AdvTTa9103878" w:cs="AdvTTa9103878"/>
                                      <w:sz w:val="16"/>
                                      <w:szCs w:val="16"/>
                                    </w:rPr>
                                    <w:t>0.42</w:t>
                                  </w:r>
                                </w:p>
                              </w:tc>
                            </w:tr>
                            <w:tr w:rsidR="003B14DC" w:rsidRPr="00C221AB" w14:paraId="1172BD21" w14:textId="77777777" w:rsidTr="005B3C0C">
                              <w:trPr>
                                <w:jc w:val="center"/>
                              </w:trPr>
                              <w:tc>
                                <w:tcPr>
                                  <w:tcW w:w="1458" w:type="dxa"/>
                                  <w:tcBorders>
                                    <w:top w:val="nil"/>
                                    <w:left w:val="nil"/>
                                    <w:bottom w:val="nil"/>
                                    <w:right w:val="nil"/>
                                  </w:tcBorders>
                                </w:tcPr>
                                <w:p w14:paraId="4354384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10FEC5A5"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18F10EFB"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72D863F6" w14:textId="77777777" w:rsidR="003B14DC" w:rsidRPr="00C221AB" w:rsidRDefault="003B14DC" w:rsidP="005B3C0C">
                                  <w:pPr>
                                    <w:autoSpaceDE w:val="0"/>
                                    <w:autoSpaceDN w:val="0"/>
                                    <w:adjustRightInd w:val="0"/>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727FB7B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28B808A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730BD6B"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63DF8809" w14:textId="77777777" w:rsidR="003B14DC" w:rsidRPr="00C221AB" w:rsidRDefault="003B14DC" w:rsidP="005B3C0C">
                                  <w:pPr>
                                    <w:spacing w:after="0" w:line="240" w:lineRule="auto"/>
                                    <w:jc w:val="left"/>
                                    <w:rPr>
                                      <w:rFonts w:ascii="AdvTTa9103878" w:hAnsi="AdvTTa9103878" w:cs="AdvTTa9103878"/>
                                      <w:sz w:val="6"/>
                                      <w:szCs w:val="6"/>
                                    </w:rPr>
                                  </w:pPr>
                                </w:p>
                              </w:tc>
                            </w:tr>
                            <w:tr w:rsidR="003B14DC" w:rsidRPr="00C221AB" w14:paraId="35B4C356" w14:textId="77777777" w:rsidTr="005B3C0C">
                              <w:trPr>
                                <w:jc w:val="center"/>
                              </w:trPr>
                              <w:tc>
                                <w:tcPr>
                                  <w:tcW w:w="1458" w:type="dxa"/>
                                  <w:tcBorders>
                                    <w:top w:val="nil"/>
                                    <w:left w:val="nil"/>
                                    <w:bottom w:val="nil"/>
                                    <w:right w:val="nil"/>
                                  </w:tcBorders>
                                </w:tcPr>
                                <w:p w14:paraId="79CE582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znQfFDT5","properties":{"formattedCitation":"(Beal et al., 2012)","plainCitation":"(Beal et al., 2012)"},"citationItems":[{"id":428,"uris":["http://zotero.org/users/1204444/items/EI4NPGNI"],"uri":["http://zotero.org/users/1204444/items/EI4NPGNI"],"itemData":{"id":428,"type":"article-journal","title":"Energy Return on Investment for Algal Biofuel Production Coupled with Wastewater Treatment","container-title":"Water Environment Research","page":"692-710","volume":"84","issue":"9","source":"CrossRef","DOI":"10.2175/106143012X13378023685718","ISSN":"10614303, 15547531","author":[{"family":"Beal","given":"Colin M."},{"family":"Stillwell","given":"Ashlynn S."},{"family":"King","given":"Carey W."},{"family":"Cohen","given":"Stuart M."},{"family":"Berberoglu","given":"Halil"},{"family":"Bhattarai","given":"Rajendra P."},{"family":"Connelly","given":"Rhykka L."},{"family":"Webber","given":"Michael E."},{"family":"Hebner","given":"Robert E."}],"issued":{"date-parts":[["2012",9,1]]},"accessed":{"date-parts":[["2012",11,7]]}}}],"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eal </w:t>
                                  </w:r>
                                  <w:r w:rsidRPr="00490409">
                                    <w:rPr>
                                      <w:rFonts w:ascii="Calibri" w:hAnsi="Calibri" w:cs="Times New Roman"/>
                                      <w:i/>
                                      <w:sz w:val="16"/>
                                    </w:rPr>
                                    <w:t>et al</w:t>
                                  </w:r>
                                  <w:r w:rsidRPr="00C221AB">
                                    <w:rPr>
                                      <w:rFonts w:ascii="Calibri" w:hAnsi="Calibri" w:cs="Times New Roman"/>
                                      <w:sz w:val="16"/>
                                    </w:rPr>
                                    <w:t xml:space="preserve">. (2012) </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CWTABP</w:t>
                                  </w:r>
                                </w:p>
                              </w:tc>
                              <w:tc>
                                <w:tcPr>
                                  <w:tcW w:w="732" w:type="dxa"/>
                                  <w:gridSpan w:val="2"/>
                                  <w:tcBorders>
                                    <w:top w:val="nil"/>
                                    <w:left w:val="nil"/>
                                    <w:bottom w:val="nil"/>
                                    <w:right w:val="nil"/>
                                  </w:tcBorders>
                                </w:tcPr>
                                <w:p w14:paraId="7C17CC37"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38025F4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WW</w:t>
                                  </w:r>
                                </w:p>
                              </w:tc>
                              <w:tc>
                                <w:tcPr>
                                  <w:tcW w:w="1409" w:type="dxa"/>
                                  <w:gridSpan w:val="2"/>
                                  <w:tcBorders>
                                    <w:top w:val="nil"/>
                                    <w:left w:val="nil"/>
                                    <w:bottom w:val="nil"/>
                                    <w:right w:val="nil"/>
                                  </w:tcBorders>
                                </w:tcPr>
                                <w:p w14:paraId="4E0E0607"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hAnsi="Calibri" w:cs="Times New Roman"/>
                                      <w:sz w:val="16"/>
                                      <w:szCs w:val="16"/>
                                    </w:rPr>
                                    <w:t>Alum floc.</w:t>
                                  </w:r>
                                </w:p>
                                <w:p w14:paraId="0B0A0F3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 xml:space="preserve">grav. </w:t>
                                  </w:r>
                                  <w:r w:rsidRPr="00C221AB">
                                    <w:rPr>
                                      <w:rFonts w:ascii="Calibri" w:eastAsia="Palatino-Roman" w:hAnsi="Calibri" w:cs="Palatino-Roman"/>
                                      <w:sz w:val="16"/>
                                      <w:szCs w:val="16"/>
                                    </w:rPr>
                                    <w:t xml:space="preserve">, </w:t>
                                  </w:r>
                                  <w:r>
                                    <w:rPr>
                                      <w:rFonts w:ascii="Calibri" w:eastAsia="Palatino-Roman" w:hAnsi="Calibri" w:cs="Palatino-Roman"/>
                                      <w:sz w:val="16"/>
                                      <w:szCs w:val="16"/>
                                    </w:rPr>
                                    <w:t>H</w:t>
                                  </w:r>
                                  <w:r w:rsidRPr="00C221AB">
                                    <w:rPr>
                                      <w:rFonts w:ascii="Calibri" w:eastAsia="Palatino-Roman" w:hAnsi="Calibri" w:cs="Palatino-Roman"/>
                                      <w:sz w:val="16"/>
                                      <w:szCs w:val="16"/>
                                    </w:rPr>
                                    <w:t>omog</w:t>
                                  </w:r>
                                  <w:r>
                                    <w:rPr>
                                      <w:rFonts w:ascii="Calibri" w:eastAsia="Palatino-Roman" w:hAnsi="Calibri" w:cs="Palatino-Roman"/>
                                      <w:sz w:val="16"/>
                                      <w:szCs w:val="16"/>
                                    </w:rPr>
                                    <w:t>.</w:t>
                                  </w:r>
                                </w:p>
                              </w:tc>
                              <w:tc>
                                <w:tcPr>
                                  <w:tcW w:w="1143" w:type="dxa"/>
                                  <w:tcBorders>
                                    <w:top w:val="nil"/>
                                    <w:left w:val="nil"/>
                                    <w:bottom w:val="nil"/>
                                    <w:right w:val="nil"/>
                                  </w:tcBorders>
                                </w:tcPr>
                                <w:p w14:paraId="1BF66E3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ptane/ esterification</w:t>
                                  </w:r>
                                </w:p>
                              </w:tc>
                              <w:tc>
                                <w:tcPr>
                                  <w:tcW w:w="708" w:type="dxa"/>
                                  <w:tcBorders>
                                    <w:top w:val="nil"/>
                                    <w:left w:val="nil"/>
                                    <w:bottom w:val="nil"/>
                                    <w:right w:val="nil"/>
                                  </w:tcBorders>
                                </w:tcPr>
                                <w:p w14:paraId="57EE5D5D"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6E809385"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biogas (from HG)</w:t>
                                  </w:r>
                                </w:p>
                              </w:tc>
                              <w:tc>
                                <w:tcPr>
                                  <w:tcW w:w="493" w:type="dxa"/>
                                  <w:tcBorders>
                                    <w:top w:val="nil"/>
                                    <w:left w:val="nil"/>
                                    <w:bottom w:val="nil"/>
                                    <w:right w:val="nil"/>
                                  </w:tcBorders>
                                </w:tcPr>
                                <w:p w14:paraId="55A8543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1.44</w:t>
                                  </w:r>
                                </w:p>
                              </w:tc>
                            </w:tr>
                            <w:tr w:rsidR="003B14DC" w:rsidRPr="00C221AB" w14:paraId="4D835D97" w14:textId="77777777" w:rsidTr="005B3C0C">
                              <w:trPr>
                                <w:jc w:val="center"/>
                              </w:trPr>
                              <w:tc>
                                <w:tcPr>
                                  <w:tcW w:w="1458" w:type="dxa"/>
                                  <w:tcBorders>
                                    <w:top w:val="nil"/>
                                    <w:left w:val="nil"/>
                                    <w:bottom w:val="nil"/>
                                    <w:right w:val="nil"/>
                                  </w:tcBorders>
                                </w:tcPr>
                                <w:p w14:paraId="72B69AE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62614F88"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4A34F67D"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6CE0EA55" w14:textId="77777777" w:rsidR="003B14DC" w:rsidRPr="00C221AB" w:rsidRDefault="003B14DC" w:rsidP="005B3C0C">
                                  <w:pPr>
                                    <w:autoSpaceDE w:val="0"/>
                                    <w:autoSpaceDN w:val="0"/>
                                    <w:adjustRightInd w:val="0"/>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0B8A9F5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600E9135"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29E59398"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675BF2ED"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035CC2A8" w14:textId="77777777" w:rsidTr="005B3C0C">
                              <w:trPr>
                                <w:jc w:val="center"/>
                              </w:trPr>
                              <w:tc>
                                <w:tcPr>
                                  <w:tcW w:w="1458" w:type="dxa"/>
                                  <w:tcBorders>
                                    <w:top w:val="nil"/>
                                    <w:left w:val="nil"/>
                                    <w:bottom w:val="nil"/>
                                    <w:right w:val="nil"/>
                                  </w:tcBorders>
                                </w:tcPr>
                                <w:p w14:paraId="43AA4E7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2gt407p07h","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rentner </w:t>
                                  </w:r>
                                  <w:r w:rsidRPr="00490409">
                                    <w:rPr>
                                      <w:rFonts w:ascii="Calibri" w:hAnsi="Calibri" w:cs="Times New Roman"/>
                                      <w:i/>
                                      <w:sz w:val="16"/>
                                    </w:rPr>
                                    <w:t>et al</w:t>
                                  </w:r>
                                  <w:r w:rsidRPr="00C221AB">
                                    <w:rPr>
                                      <w:rFonts w:ascii="Calibri" w:hAnsi="Calibri" w:cs="Times New Roman"/>
                                      <w:sz w:val="16"/>
                                    </w:rPr>
                                    <w:t>. (2011)</w:t>
                                  </w:r>
                                  <w:r w:rsidRPr="00C221AB">
                                    <w:rPr>
                                      <w:rFonts w:ascii="Calibri" w:eastAsia="Palatino-Roman" w:hAnsi="Calibri" w:cs="Palatino-Roman"/>
                                      <w:sz w:val="16"/>
                                      <w:szCs w:val="16"/>
                                    </w:rPr>
                                    <w:fldChar w:fldCharType="end"/>
                                  </w:r>
                                </w:p>
                                <w:p w14:paraId="7791C2B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reference case</w:t>
                                  </w:r>
                                </w:p>
                              </w:tc>
                              <w:tc>
                                <w:tcPr>
                                  <w:tcW w:w="732" w:type="dxa"/>
                                  <w:gridSpan w:val="2"/>
                                  <w:tcBorders>
                                    <w:top w:val="nil"/>
                                    <w:left w:val="nil"/>
                                    <w:bottom w:val="nil"/>
                                    <w:right w:val="nil"/>
                                  </w:tcBorders>
                                </w:tcPr>
                                <w:p w14:paraId="2DE7ADE3"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2C06BB5A"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194E3607"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Centrifuge, drying</w:t>
                                  </w:r>
                                </w:p>
                              </w:tc>
                              <w:tc>
                                <w:tcPr>
                                  <w:tcW w:w="1143" w:type="dxa"/>
                                  <w:tcBorders>
                                    <w:top w:val="nil"/>
                                    <w:left w:val="nil"/>
                                    <w:bottom w:val="nil"/>
                                    <w:right w:val="nil"/>
                                  </w:tcBorders>
                                </w:tcPr>
                                <w:p w14:paraId="687B653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60E6AB1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0C3DC54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38C70D2A"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BD</w:t>
                                  </w:r>
                                </w:p>
                              </w:tc>
                              <w:tc>
                                <w:tcPr>
                                  <w:tcW w:w="493" w:type="dxa"/>
                                  <w:tcBorders>
                                    <w:top w:val="nil"/>
                                    <w:left w:val="nil"/>
                                    <w:bottom w:val="nil"/>
                                    <w:right w:val="nil"/>
                                  </w:tcBorders>
                                </w:tcPr>
                                <w:p w14:paraId="4750D734"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0.13</w:t>
                                  </w:r>
                                </w:p>
                              </w:tc>
                            </w:tr>
                            <w:tr w:rsidR="003B14DC" w:rsidRPr="00C221AB" w14:paraId="4F6A646F" w14:textId="77777777" w:rsidTr="005B3C0C">
                              <w:trPr>
                                <w:jc w:val="center"/>
                              </w:trPr>
                              <w:tc>
                                <w:tcPr>
                                  <w:tcW w:w="1458" w:type="dxa"/>
                                  <w:tcBorders>
                                    <w:top w:val="nil"/>
                                    <w:left w:val="nil"/>
                                    <w:bottom w:val="nil"/>
                                    <w:right w:val="nil"/>
                                  </w:tcBorders>
                                </w:tcPr>
                                <w:p w14:paraId="18A4559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7373476E"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28884A2A"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0F91E2D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6AB7DA5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2A40616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02E644F4"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56EFFA83"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6C491D00" w14:textId="77777777" w:rsidTr="005B3C0C">
                              <w:trPr>
                                <w:jc w:val="center"/>
                              </w:trPr>
                              <w:tc>
                                <w:tcPr>
                                  <w:tcW w:w="1458" w:type="dxa"/>
                                  <w:tcBorders>
                                    <w:top w:val="nil"/>
                                    <w:left w:val="nil"/>
                                    <w:bottom w:val="nil"/>
                                    <w:right w:val="nil"/>
                                  </w:tcBorders>
                                </w:tcPr>
                                <w:p w14:paraId="3F9BD5EF"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agIrmTfJ","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rentner </w:t>
                                  </w:r>
                                  <w:r w:rsidRPr="00490409">
                                    <w:rPr>
                                      <w:rFonts w:ascii="Calibri" w:hAnsi="Calibri" w:cs="Times New Roman"/>
                                      <w:i/>
                                      <w:sz w:val="16"/>
                                    </w:rPr>
                                    <w:t>et al</w:t>
                                  </w:r>
                                  <w:r w:rsidRPr="00C221AB">
                                    <w:rPr>
                                      <w:rFonts w:ascii="Calibri" w:hAnsi="Calibri" w:cs="Times New Roman"/>
                                      <w:sz w:val="16"/>
                                    </w:rPr>
                                    <w:t>. (2011)</w:t>
                                  </w:r>
                                  <w:r w:rsidRPr="00C221AB">
                                    <w:rPr>
                                      <w:rFonts w:ascii="Calibri" w:eastAsia="Palatino-Roman" w:hAnsi="Calibri" w:cs="Palatino-Roman"/>
                                      <w:sz w:val="16"/>
                                      <w:szCs w:val="16"/>
                                    </w:rPr>
                                    <w:fldChar w:fldCharType="end"/>
                                  </w:r>
                                </w:p>
                                <w:p w14:paraId="586B02F8"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 xml:space="preserve">best case </w:t>
                                  </w:r>
                                </w:p>
                              </w:tc>
                              <w:tc>
                                <w:tcPr>
                                  <w:tcW w:w="732" w:type="dxa"/>
                                  <w:gridSpan w:val="2"/>
                                  <w:tcBorders>
                                    <w:top w:val="nil"/>
                                    <w:left w:val="nil"/>
                                    <w:bottom w:val="nil"/>
                                    <w:right w:val="nil"/>
                                  </w:tcBorders>
                                </w:tcPr>
                                <w:p w14:paraId="1C5DD96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PBR</w:t>
                                  </w:r>
                                </w:p>
                              </w:tc>
                              <w:tc>
                                <w:tcPr>
                                  <w:tcW w:w="869" w:type="dxa"/>
                                  <w:tcBorders>
                                    <w:top w:val="nil"/>
                                    <w:left w:val="nil"/>
                                    <w:bottom w:val="nil"/>
                                    <w:right w:val="nil"/>
                                  </w:tcBorders>
                                </w:tcPr>
                                <w:p w14:paraId="576B3C0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47EAEE6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Chitosan floc</w:t>
                                  </w:r>
                                  <w:r>
                                    <w:rPr>
                                      <w:rFonts w:ascii="Calibri" w:hAnsi="Calibri" w:cs="Times New Roman"/>
                                      <w:sz w:val="16"/>
                                      <w:szCs w:val="16"/>
                                    </w:rPr>
                                    <w:t>.</w:t>
                                  </w:r>
                                </w:p>
                              </w:tc>
                              <w:tc>
                                <w:tcPr>
                                  <w:tcW w:w="1143" w:type="dxa"/>
                                  <w:tcBorders>
                                    <w:top w:val="nil"/>
                                    <w:left w:val="nil"/>
                                    <w:bottom w:val="nil"/>
                                    <w:right w:val="nil"/>
                                  </w:tcBorders>
                                </w:tcPr>
                                <w:p w14:paraId="1AC8A3B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Supercritical</w:t>
                                  </w:r>
                                </w:p>
                                <w:p w14:paraId="1E3C483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methanol</w:t>
                                  </w:r>
                                </w:p>
                              </w:tc>
                              <w:tc>
                                <w:tcPr>
                                  <w:tcW w:w="708" w:type="dxa"/>
                                  <w:tcBorders>
                                    <w:top w:val="nil"/>
                                    <w:left w:val="nil"/>
                                    <w:bottom w:val="nil"/>
                                    <w:right w:val="nil"/>
                                  </w:tcBorders>
                                </w:tcPr>
                                <w:p w14:paraId="09AC39E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2F373D46"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w:t>
                                  </w:r>
                                  <w:r>
                                    <w:rPr>
                                      <w:rFonts w:ascii="Calibri" w:eastAsia="Palatino-Roman" w:hAnsi="Calibri" w:cs="Palatino-Roman"/>
                                      <w:sz w:val="16"/>
                                      <w:szCs w:val="16"/>
                                    </w:rPr>
                                    <w:t xml:space="preserve"> </w:t>
                                  </w:r>
                                  <w:r w:rsidRPr="00C221AB">
                                    <w:rPr>
                                      <w:rFonts w:ascii="Calibri" w:eastAsia="Palatino-Roman" w:hAnsi="Calibri" w:cs="Palatino-Roman"/>
                                      <w:sz w:val="16"/>
                                      <w:szCs w:val="16"/>
                                    </w:rPr>
                                    <w:t xml:space="preserve">BioE (from AD), </w:t>
                                  </w:r>
                                </w:p>
                                <w:p w14:paraId="753669CA"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 (from AD)</w:t>
                                  </w:r>
                                </w:p>
                              </w:tc>
                              <w:tc>
                                <w:tcPr>
                                  <w:tcW w:w="493" w:type="dxa"/>
                                  <w:tcBorders>
                                    <w:top w:val="nil"/>
                                    <w:left w:val="nil"/>
                                    <w:bottom w:val="nil"/>
                                    <w:right w:val="nil"/>
                                  </w:tcBorders>
                                </w:tcPr>
                                <w:p w14:paraId="43854F89"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0.93</w:t>
                                  </w:r>
                                </w:p>
                              </w:tc>
                            </w:tr>
                            <w:tr w:rsidR="003B14DC" w:rsidRPr="00C221AB" w14:paraId="5CD359C1" w14:textId="77777777" w:rsidTr="005B3C0C">
                              <w:trPr>
                                <w:jc w:val="center"/>
                              </w:trPr>
                              <w:tc>
                                <w:tcPr>
                                  <w:tcW w:w="1458" w:type="dxa"/>
                                  <w:tcBorders>
                                    <w:top w:val="nil"/>
                                    <w:left w:val="nil"/>
                                    <w:bottom w:val="nil"/>
                                    <w:right w:val="nil"/>
                                  </w:tcBorders>
                                </w:tcPr>
                                <w:p w14:paraId="4BEA67D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7A9F3B42"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49B1591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33B3F351"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198A3F1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67A35F4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018BCFD0"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6BB012EF"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0EC81DF9" w14:textId="77777777" w:rsidTr="005B3C0C">
                              <w:trPr>
                                <w:jc w:val="center"/>
                              </w:trPr>
                              <w:tc>
                                <w:tcPr>
                                  <w:tcW w:w="1458" w:type="dxa"/>
                                  <w:tcBorders>
                                    <w:top w:val="nil"/>
                                    <w:left w:val="nil"/>
                                    <w:bottom w:val="nil"/>
                                    <w:right w:val="nil"/>
                                  </w:tcBorders>
                                </w:tcPr>
                                <w:p w14:paraId="33271AF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12ot26ohoo","properties":{"formattedCitation":"(Chowdhury et al., 2012)","plainCitation":"(Chowdhury et al., 2012)"},"citationItems":[{"id":1296,"uris":["http://zotero.org/users/1204444/items/RBP9R76U"],"uri":["http://zotero.org/users/1204444/items/RBP9R76U"],"itemData":{"id":1296,"type":"article-journal","title":"Reduction of environmental and energy footprint of microalgal biodiesel production through material and energy integration","container-title":"Bioresource Technology","page":"102-111","volume":"108","issue":"0","source":"ScienceDirect","abstract":"The life cycle impacts were assessed for an integrated microalgal biodiesel production system that facilitates energy- and nutrient- recovery through anaerobic digestion, and utilizes glycerol generated within the facility for additional heterotrophic biodiesel production. Results show that when external fossil energy inputs are lowered through process integration, the energy demand, global warming potential (GWP), and process water demand decrease significantly and become less sensitive to algal lipid content. When substitution allocation is used to assign additional credit for avoidance of fossil energy use (through utilization of recycled nutrients and biogas), GWP and water demand can, in fact, increase with increase in lipid content. Relative to stand-alone algal biofuel facilities, energy demand can be lowered by 3–14 GJ per ton of biodiesel through process integration. GWP of biodiesel from the integrated system can be lowered by up to 71% compared to petroleum fuel. Evaporative water loss was the primary water demand driver.","DOI":"10.1016/j.biortech.2011.12.099","ISSN":"0960-8524","journalAbbreviation":"Bioresource Technology","author":[{"family":"Chowdhury","given":"Raja"},{"family":"Viamajala","given":"Sridhar"},{"family":"Gerlach","given":"Robin"}],"issued":{"date-parts":[["2012",3]]},"accessed":{"date-parts":[["2013",1,25]],"season":"14:52:46"}}}],"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Chowdhury </w:t>
                                  </w:r>
                                  <w:r w:rsidRPr="00490409">
                                    <w:rPr>
                                      <w:rFonts w:ascii="Calibri" w:hAnsi="Calibri" w:cs="Times New Roman"/>
                                      <w:i/>
                                      <w:sz w:val="16"/>
                                    </w:rPr>
                                    <w:t>et al</w:t>
                                  </w:r>
                                  <w:r w:rsidRPr="00C221AB">
                                    <w:rPr>
                                      <w:rFonts w:ascii="Calibri" w:hAnsi="Calibri" w:cs="Times New Roman"/>
                                      <w:sz w:val="16"/>
                                    </w:rPr>
                                    <w:t>. (2012)</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 xml:space="preserve"> reference case</w:t>
                                  </w:r>
                                </w:p>
                              </w:tc>
                              <w:tc>
                                <w:tcPr>
                                  <w:tcW w:w="732" w:type="dxa"/>
                                  <w:gridSpan w:val="2"/>
                                  <w:tcBorders>
                                    <w:top w:val="nil"/>
                                    <w:left w:val="nil"/>
                                    <w:bottom w:val="nil"/>
                                    <w:right w:val="nil"/>
                                  </w:tcBorders>
                                </w:tcPr>
                                <w:p w14:paraId="7E41D44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3E7ADA7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hAnsi="Calibri" w:cs="Times New Roman"/>
                                      <w:sz w:val="16"/>
                                      <w:szCs w:val="16"/>
                                    </w:rPr>
                                    <w:t>Industrial CO</w:t>
                                  </w:r>
                                  <w:r w:rsidRPr="003B32D5">
                                    <w:rPr>
                                      <w:rFonts w:ascii="Calibri" w:hAnsi="Calibri" w:cs="Times New 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0A1B6272"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ilter press, drying</w:t>
                                  </w:r>
                                </w:p>
                              </w:tc>
                              <w:tc>
                                <w:tcPr>
                                  <w:tcW w:w="1143" w:type="dxa"/>
                                  <w:tcBorders>
                                    <w:top w:val="nil"/>
                                    <w:left w:val="nil"/>
                                    <w:bottom w:val="nil"/>
                                    <w:right w:val="nil"/>
                                  </w:tcBorders>
                                </w:tcPr>
                                <w:p w14:paraId="579C5BC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247982C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649B3A46"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321786CB"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w:t>
                                  </w:r>
                                </w:p>
                              </w:tc>
                              <w:tc>
                                <w:tcPr>
                                  <w:tcW w:w="493" w:type="dxa"/>
                                  <w:tcBorders>
                                    <w:top w:val="nil"/>
                                    <w:left w:val="nil"/>
                                    <w:bottom w:val="nil"/>
                                    <w:right w:val="nil"/>
                                  </w:tcBorders>
                                </w:tcPr>
                                <w:p w14:paraId="4B9ADAC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1.11</w:t>
                                  </w:r>
                                </w:p>
                              </w:tc>
                            </w:tr>
                            <w:tr w:rsidR="003B14DC" w:rsidRPr="00C221AB" w14:paraId="26B557B3" w14:textId="77777777" w:rsidTr="005B3C0C">
                              <w:trPr>
                                <w:jc w:val="center"/>
                              </w:trPr>
                              <w:tc>
                                <w:tcPr>
                                  <w:tcW w:w="1458" w:type="dxa"/>
                                  <w:tcBorders>
                                    <w:top w:val="nil"/>
                                    <w:left w:val="nil"/>
                                    <w:bottom w:val="nil"/>
                                    <w:right w:val="nil"/>
                                  </w:tcBorders>
                                </w:tcPr>
                                <w:p w14:paraId="2E32A1D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67777A6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6DA00F05"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306D1CD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64F83ED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228FBD0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7F53D09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4D7543C2"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7248A782" w14:textId="77777777" w:rsidTr="005B3C0C">
                              <w:trPr>
                                <w:jc w:val="center"/>
                              </w:trPr>
                              <w:tc>
                                <w:tcPr>
                                  <w:tcW w:w="1458" w:type="dxa"/>
                                  <w:tcBorders>
                                    <w:top w:val="nil"/>
                                    <w:left w:val="nil"/>
                                    <w:bottom w:val="nil"/>
                                    <w:right w:val="nil"/>
                                  </w:tcBorders>
                                </w:tcPr>
                                <w:p w14:paraId="15F228E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XfMXb8h4","properties":{"formattedCitation":"(Chowdhury et al., 2012)","plainCitation":"(Chowdhury et al., 2012)"},"citationItems":[{"id":1296,"uris":["http://zotero.org/users/1204444/items/RBP9R76U"],"uri":["http://zotero.org/users/1204444/items/RBP9R76U"],"itemData":{"id":1296,"type":"article-journal","title":"Reduction of environmental and energy footprint of microalgal biodiesel production through material and energy integration","container-title":"Bioresource Technology","page":"102-111","volume":"108","issue":"0","source":"ScienceDirect","abstract":"The life cycle impacts were assessed for an integrated microalgal biodiesel production system that facilitates energy- and nutrient- recovery through anaerobic digestion, and utilizes glycerol generated within the facility for additional heterotrophic biodiesel production. Results show that when external fossil energy inputs are lowered through process integration, the energy demand, global warming potential (GWP), and process water demand decrease significantly and become less sensitive to algal lipid content. When substitution allocation is used to assign additional credit for avoidance of fossil energy use (through utilization of recycled nutrients and biogas), GWP and water demand can, in fact, increase with increase in lipid content. Relative to stand-alone algal biofuel facilities, energy demand can be lowered by 3–14 GJ per ton of biodiesel through process integration. GWP of biodiesel from the integrated system can be lowered by up to 71% compared to petroleum fuel. Evaporative water loss was the primary water demand driver.","DOI":"10.1016/j.biortech.2011.12.099","ISSN":"0960-8524","journalAbbreviation":"Bioresource Technology","author":[{"family":"Chowdhury","given":"Raja"},{"family":"Viamajala","given":"Sridhar"},{"family":"Gerlach","given":"Robin"}],"issued":{"date-parts":[["2012",3]]},"accessed":{"date-parts":[["2013",1,25]],"season":"14:52:46"}}}],"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Chowdhury </w:t>
                                  </w:r>
                                  <w:r w:rsidRPr="00490409">
                                    <w:rPr>
                                      <w:rFonts w:ascii="Calibri" w:hAnsi="Calibri" w:cs="Times New Roman"/>
                                      <w:i/>
                                      <w:sz w:val="16"/>
                                    </w:rPr>
                                    <w:t>et al</w:t>
                                  </w:r>
                                  <w:r w:rsidRPr="00C221AB">
                                    <w:rPr>
                                      <w:rFonts w:ascii="Calibri" w:hAnsi="Calibri" w:cs="Times New Roman"/>
                                      <w:sz w:val="16"/>
                                    </w:rPr>
                                    <w:t>. (2012)</w:t>
                                  </w:r>
                                  <w:r w:rsidRPr="00C221AB">
                                    <w:rPr>
                                      <w:rFonts w:ascii="Calibri" w:eastAsia="Palatino-Roman" w:hAnsi="Calibri" w:cs="Palatino-Roman"/>
                                      <w:sz w:val="16"/>
                                      <w:szCs w:val="16"/>
                                    </w:rPr>
                                    <w:fldChar w:fldCharType="end"/>
                                  </w:r>
                                </w:p>
                                <w:p w14:paraId="0618B6B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est case</w:t>
                                  </w:r>
                                </w:p>
                              </w:tc>
                              <w:tc>
                                <w:tcPr>
                                  <w:tcW w:w="732" w:type="dxa"/>
                                  <w:gridSpan w:val="2"/>
                                  <w:tcBorders>
                                    <w:top w:val="nil"/>
                                    <w:left w:val="nil"/>
                                    <w:bottom w:val="nil"/>
                                    <w:right w:val="nil"/>
                                  </w:tcBorders>
                                </w:tcPr>
                                <w:p w14:paraId="7D270B55"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5DEAAF31"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0F4FD99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ilter press, drying</w:t>
                                  </w:r>
                                </w:p>
                              </w:tc>
                              <w:tc>
                                <w:tcPr>
                                  <w:tcW w:w="1143" w:type="dxa"/>
                                  <w:tcBorders>
                                    <w:top w:val="nil"/>
                                    <w:left w:val="nil"/>
                                    <w:bottom w:val="nil"/>
                                    <w:right w:val="nil"/>
                                  </w:tcBorders>
                                </w:tcPr>
                                <w:p w14:paraId="055C750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4702D70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52FFEB9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3EFD63E8"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w:t>
                                  </w:r>
                                  <w:r>
                                    <w:rPr>
                                      <w:rFonts w:ascii="Calibri" w:eastAsia="Palatino-Roman" w:hAnsi="Calibri" w:cs="Palatino-Roman"/>
                                      <w:sz w:val="16"/>
                                      <w:szCs w:val="16"/>
                                    </w:rPr>
                                    <w:t>&amp; N</w:t>
                                  </w:r>
                                  <w:r w:rsidRPr="00C221AB">
                                    <w:rPr>
                                      <w:rFonts w:ascii="Calibri" w:eastAsia="Palatino-Roman" w:hAnsi="Calibri" w:cs="Palatino-Roman"/>
                                      <w:sz w:val="16"/>
                                      <w:szCs w:val="16"/>
                                    </w:rPr>
                                    <w:t xml:space="preserve"> (from AD), N (from AD),  glycerol (heterotrophic algae feedstock)</w:t>
                                  </w:r>
                                </w:p>
                              </w:tc>
                              <w:tc>
                                <w:tcPr>
                                  <w:tcW w:w="493" w:type="dxa"/>
                                  <w:tcBorders>
                                    <w:top w:val="nil"/>
                                    <w:left w:val="nil"/>
                                    <w:bottom w:val="nil"/>
                                    <w:right w:val="nil"/>
                                  </w:tcBorders>
                                </w:tcPr>
                                <w:p w14:paraId="19EE9EA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1.89</w:t>
                                  </w:r>
                                </w:p>
                              </w:tc>
                            </w:tr>
                            <w:tr w:rsidR="003B14DC" w:rsidRPr="00C221AB" w14:paraId="1CEC0955" w14:textId="77777777" w:rsidTr="005B3C0C">
                              <w:trPr>
                                <w:jc w:val="center"/>
                              </w:trPr>
                              <w:tc>
                                <w:tcPr>
                                  <w:tcW w:w="1458" w:type="dxa"/>
                                  <w:tcBorders>
                                    <w:top w:val="nil"/>
                                    <w:left w:val="nil"/>
                                    <w:bottom w:val="nil"/>
                                    <w:right w:val="nil"/>
                                  </w:tcBorders>
                                </w:tcPr>
                                <w:p w14:paraId="684F0D5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3BBF26F5"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2F465DD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398BF7D3"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49AF1BE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5DCDC32E"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9C5B53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70C6FD30"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033563DC" w14:textId="77777777" w:rsidTr="005B3C0C">
                              <w:trPr>
                                <w:jc w:val="center"/>
                              </w:trPr>
                              <w:tc>
                                <w:tcPr>
                                  <w:tcW w:w="1458" w:type="dxa"/>
                                  <w:tcBorders>
                                    <w:top w:val="nil"/>
                                    <w:left w:val="nil"/>
                                    <w:bottom w:val="nil"/>
                                    <w:right w:val="nil"/>
                                  </w:tcBorders>
                                </w:tcPr>
                                <w:p w14:paraId="262ED52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2bpo20rj2o","properties":{"formattedCitation":"(Clarens et al., 2010)","plainCitation":"(Clarens et al., 2010)"},"citationItems":[{"id":145,"uris":["http://zotero.org/users/1204444/items/IXZVW9R6"],"uri":["http://zotero.org/users/1204444/items/IXZVW9R6"],"itemData":{"id":145,"type":"article-journal","title":"Environmental Life Cycle Comparison of Algae to Other Bioenergy Feedstocks","container-title":"Environmental Science &amp; Technology","page":"1813-1819","volume":"44","issue":"5","source":"CrossRef","DOI":"10.1021/es902838n","ISSN":"0013-936X, 1520-5851","author":[{"family":"Clarens","given":"Andres F."},{"family":"Resurreccion","given":"Eleazer P."},{"family":"White","given":"Mark A."},{"family":"Colosi","given":"Lisa M."}],"issued":{"date-parts":[["2010",3]]},"accessed":{"date-parts":[["2012",11,7]]}}}],"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2010)</w:t>
                                  </w:r>
                                  <w:r w:rsidRPr="00C221AB">
                                    <w:rPr>
                                      <w:rFonts w:ascii="Calibri" w:hAnsi="Calibri" w:cs="Times New Roman"/>
                                      <w:sz w:val="16"/>
                                      <w:szCs w:val="16"/>
                                    </w:rPr>
                                    <w:fldChar w:fldCharType="end"/>
                                  </w:r>
                                </w:p>
                              </w:tc>
                              <w:tc>
                                <w:tcPr>
                                  <w:tcW w:w="732" w:type="dxa"/>
                                  <w:gridSpan w:val="2"/>
                                  <w:tcBorders>
                                    <w:top w:val="nil"/>
                                    <w:left w:val="nil"/>
                                    <w:bottom w:val="nil"/>
                                    <w:right w:val="nil"/>
                                  </w:tcBorders>
                                </w:tcPr>
                                <w:p w14:paraId="6DB2FEE5"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06E981F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472BB46D"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um floc.</w:t>
                                  </w:r>
                                </w:p>
                                <w:p w14:paraId="72B58F5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centrifuge</w:t>
                                  </w:r>
                                </w:p>
                              </w:tc>
                              <w:tc>
                                <w:tcPr>
                                  <w:tcW w:w="1143" w:type="dxa"/>
                                  <w:tcBorders>
                                    <w:top w:val="nil"/>
                                    <w:left w:val="nil"/>
                                    <w:bottom w:val="nil"/>
                                    <w:right w:val="nil"/>
                                  </w:tcBorders>
                                </w:tcPr>
                                <w:p w14:paraId="3A47E879"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708" w:type="dxa"/>
                                  <w:tcBorders>
                                    <w:top w:val="nil"/>
                                    <w:left w:val="nil"/>
                                    <w:bottom w:val="nil"/>
                                    <w:right w:val="nil"/>
                                  </w:tcBorders>
                                </w:tcPr>
                                <w:p w14:paraId="73AE3FE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7ED64181"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gal biomass</w:t>
                                  </w:r>
                                </w:p>
                              </w:tc>
                              <w:tc>
                                <w:tcPr>
                                  <w:tcW w:w="493" w:type="dxa"/>
                                  <w:tcBorders>
                                    <w:top w:val="nil"/>
                                    <w:left w:val="nil"/>
                                    <w:bottom w:val="nil"/>
                                    <w:right w:val="nil"/>
                                  </w:tcBorders>
                                </w:tcPr>
                                <w:p w14:paraId="7C9BE1E1"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06</w:t>
                                  </w:r>
                                </w:p>
                              </w:tc>
                            </w:tr>
                            <w:tr w:rsidR="003B14DC" w:rsidRPr="00C221AB" w14:paraId="233FBF2D" w14:textId="77777777" w:rsidTr="005B3C0C">
                              <w:trPr>
                                <w:jc w:val="center"/>
                              </w:trPr>
                              <w:tc>
                                <w:tcPr>
                                  <w:tcW w:w="1458" w:type="dxa"/>
                                  <w:tcBorders>
                                    <w:top w:val="nil"/>
                                    <w:left w:val="nil"/>
                                    <w:bottom w:val="nil"/>
                                    <w:right w:val="nil"/>
                                  </w:tcBorders>
                                </w:tcPr>
                                <w:p w14:paraId="3244B0C9"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103EDBE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5686DEF8"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0F24B6D3"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0E86714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56B391B8"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41EA2825" w14:textId="77777777" w:rsidR="003B14DC" w:rsidRPr="00C221AB" w:rsidRDefault="003B14DC" w:rsidP="005B3C0C">
                                  <w:pPr>
                                    <w:spacing w:after="0" w:line="240" w:lineRule="auto"/>
                                    <w:jc w:val="left"/>
                                    <w:rPr>
                                      <w:rFonts w:ascii="Calibri" w:hAnsi="Calibri" w:cs="Times New Roman"/>
                                      <w:sz w:val="6"/>
                                      <w:szCs w:val="6"/>
                                    </w:rPr>
                                  </w:pPr>
                                </w:p>
                              </w:tc>
                              <w:tc>
                                <w:tcPr>
                                  <w:tcW w:w="493" w:type="dxa"/>
                                  <w:tcBorders>
                                    <w:top w:val="nil"/>
                                    <w:left w:val="nil"/>
                                    <w:bottom w:val="nil"/>
                                    <w:right w:val="nil"/>
                                  </w:tcBorders>
                                </w:tcPr>
                                <w:p w14:paraId="4F12E749"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4CD18D61" w14:textId="77777777" w:rsidTr="005B3C0C">
                              <w:trPr>
                                <w:jc w:val="center"/>
                              </w:trPr>
                              <w:tc>
                                <w:tcPr>
                                  <w:tcW w:w="1458" w:type="dxa"/>
                                  <w:tcBorders>
                                    <w:top w:val="nil"/>
                                    <w:left w:val="nil"/>
                                    <w:bottom w:val="nil"/>
                                    <w:right w:val="nil"/>
                                  </w:tcBorders>
                                </w:tcPr>
                                <w:p w14:paraId="5F95EB2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sd8MN1As","properties":{"formattedCitation":"(Clarens et al., 2010)","plainCitation":"(Clarens et al., 2010)"},"citationItems":[{"id":145,"uris":["http://zotero.org/users/1204444/items/IXZVW9R6"],"uri":["http://zotero.org/users/1204444/items/IXZVW9R6"],"itemData":{"id":145,"type":"article-journal","title":"Environmental Life Cycle Comparison of Algae to Other Bioenergy Feedstocks","container-title":"Environmental Science &amp; Technology","page":"1813-1819","volume":"44","issue":"5","source":"CrossRef","DOI":"10.1021/es902838n","ISSN":"0013-936X, 1520-5851","author":[{"family":"Clarens","given":"Andres F."},{"family":"Resurreccion","given":"Eleazer P."},{"family":"White","given":"Mark A."},{"family":"Colosi","given":"Lisa M."}],"issued":{"date-parts":[["2010",3]]},"accessed":{"date-parts":[["2012",11,7]]}}}],"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2010)</w:t>
                                  </w:r>
                                  <w:r w:rsidRPr="00C221AB">
                                    <w:rPr>
                                      <w:rFonts w:ascii="Calibri" w:hAnsi="Calibri" w:cs="Times New Roman"/>
                                      <w:sz w:val="16"/>
                                      <w:szCs w:val="16"/>
                                    </w:rPr>
                                    <w:fldChar w:fldCharType="end"/>
                                  </w:r>
                                </w:p>
                              </w:tc>
                              <w:tc>
                                <w:tcPr>
                                  <w:tcW w:w="732" w:type="dxa"/>
                                  <w:gridSpan w:val="2"/>
                                  <w:tcBorders>
                                    <w:top w:val="nil"/>
                                    <w:left w:val="nil"/>
                                    <w:bottom w:val="nil"/>
                                    <w:right w:val="nil"/>
                                  </w:tcBorders>
                                </w:tcPr>
                                <w:p w14:paraId="156B0DCA"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6FCB0F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WW</w:t>
                                  </w:r>
                                </w:p>
                              </w:tc>
                              <w:tc>
                                <w:tcPr>
                                  <w:tcW w:w="1409" w:type="dxa"/>
                                  <w:gridSpan w:val="2"/>
                                  <w:tcBorders>
                                    <w:top w:val="nil"/>
                                    <w:left w:val="nil"/>
                                    <w:bottom w:val="nil"/>
                                    <w:right w:val="nil"/>
                                  </w:tcBorders>
                                </w:tcPr>
                                <w:p w14:paraId="671D9825"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um floc.,</w:t>
                                  </w:r>
                                </w:p>
                                <w:p w14:paraId="7562A7E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centrifuge</w:t>
                                  </w:r>
                                </w:p>
                              </w:tc>
                              <w:tc>
                                <w:tcPr>
                                  <w:tcW w:w="1143" w:type="dxa"/>
                                  <w:tcBorders>
                                    <w:top w:val="nil"/>
                                    <w:left w:val="nil"/>
                                    <w:bottom w:val="nil"/>
                                    <w:right w:val="nil"/>
                                  </w:tcBorders>
                                </w:tcPr>
                                <w:p w14:paraId="64D0D27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708" w:type="dxa"/>
                                  <w:tcBorders>
                                    <w:top w:val="nil"/>
                                    <w:left w:val="nil"/>
                                    <w:bottom w:val="nil"/>
                                    <w:right w:val="nil"/>
                                  </w:tcBorders>
                                </w:tcPr>
                                <w:p w14:paraId="3A26EEE1"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02A70AC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gal biomass</w:t>
                                  </w:r>
                                </w:p>
                              </w:tc>
                              <w:tc>
                                <w:tcPr>
                                  <w:tcW w:w="493" w:type="dxa"/>
                                  <w:tcBorders>
                                    <w:top w:val="nil"/>
                                    <w:left w:val="nil"/>
                                    <w:bottom w:val="nil"/>
                                    <w:right w:val="nil"/>
                                  </w:tcBorders>
                                </w:tcPr>
                                <w:p w14:paraId="5D5624E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3.2</w:t>
                                  </w:r>
                                </w:p>
                              </w:tc>
                            </w:tr>
                            <w:tr w:rsidR="003B14DC" w:rsidRPr="00C221AB" w14:paraId="643CB2B4" w14:textId="77777777" w:rsidTr="005B3C0C">
                              <w:trPr>
                                <w:jc w:val="center"/>
                              </w:trPr>
                              <w:tc>
                                <w:tcPr>
                                  <w:tcW w:w="1458" w:type="dxa"/>
                                  <w:tcBorders>
                                    <w:top w:val="nil"/>
                                    <w:left w:val="nil"/>
                                    <w:bottom w:val="nil"/>
                                    <w:right w:val="nil"/>
                                  </w:tcBorders>
                                </w:tcPr>
                                <w:p w14:paraId="1E299137"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3BB4AFB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1DC4E26F"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252F7A97"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297ECA86" w14:textId="77777777" w:rsidR="003B14DC" w:rsidRPr="00C221AB" w:rsidRDefault="003B14DC" w:rsidP="005B3C0C">
                                  <w:pPr>
                                    <w:spacing w:after="0" w:line="240" w:lineRule="auto"/>
                                    <w:jc w:val="left"/>
                                    <w:rPr>
                                      <w:rFonts w:ascii="Calibri" w:hAnsi="Calibri" w:cs="Times New Roman"/>
                                      <w:sz w:val="6"/>
                                      <w:szCs w:val="6"/>
                                    </w:rPr>
                                  </w:pPr>
                                </w:p>
                              </w:tc>
                              <w:tc>
                                <w:tcPr>
                                  <w:tcW w:w="708" w:type="dxa"/>
                                  <w:tcBorders>
                                    <w:top w:val="nil"/>
                                    <w:left w:val="nil"/>
                                    <w:bottom w:val="nil"/>
                                    <w:right w:val="nil"/>
                                  </w:tcBorders>
                                </w:tcPr>
                                <w:p w14:paraId="002C3E1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C56AFCE" w14:textId="77777777" w:rsidR="003B14DC" w:rsidRPr="00C221AB" w:rsidRDefault="003B14DC" w:rsidP="005B3C0C">
                                  <w:pPr>
                                    <w:spacing w:after="0" w:line="240" w:lineRule="auto"/>
                                    <w:jc w:val="left"/>
                                    <w:rPr>
                                      <w:rFonts w:ascii="Calibri" w:hAnsi="Calibri" w:cs="Times New Roman"/>
                                      <w:sz w:val="6"/>
                                      <w:szCs w:val="6"/>
                                    </w:rPr>
                                  </w:pPr>
                                </w:p>
                              </w:tc>
                              <w:tc>
                                <w:tcPr>
                                  <w:tcW w:w="493" w:type="dxa"/>
                                  <w:tcBorders>
                                    <w:top w:val="nil"/>
                                    <w:left w:val="nil"/>
                                    <w:bottom w:val="nil"/>
                                    <w:right w:val="nil"/>
                                  </w:tcBorders>
                                </w:tcPr>
                                <w:p w14:paraId="64A33532"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31B8964F" w14:textId="77777777" w:rsidTr="005B3C0C">
                              <w:trPr>
                                <w:jc w:val="center"/>
                              </w:trPr>
                              <w:tc>
                                <w:tcPr>
                                  <w:tcW w:w="1458" w:type="dxa"/>
                                  <w:tcBorders>
                                    <w:top w:val="nil"/>
                                    <w:left w:val="nil"/>
                                    <w:bottom w:val="nil"/>
                                    <w:right w:val="nil"/>
                                  </w:tcBorders>
                                </w:tcPr>
                                <w:p w14:paraId="07A080A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18o6j69o0n","properties":{"formattedCitation":"(Clarens et al., 2011)","plainCitation":"(Clarens et al., 2011)"},"citationItems":[{"id":1488,"uris":["http://zotero.org/users/1204444/items/UQTMIZ5B"],"uri":["http://zotero.org/users/1204444/items/UQTMIZ5B"],"itemData":{"id":1488,"type":"article-journal","title":"Environmental Impacts of Algae-Derived Biodiesel and Bioelectricity for Transportation","container-title":"Environmental Science &amp; Technology","page":"7554-7560","volume":"45","issue":"17","source":"ACS Publications","abstract":"Algae are a widely touted source of bioenergy with high yields, appreciable lipid contents, and an ability to be cultivated on marginal land without directly competing with food crops. Nevertheless, recent work has suggested that large-scale deployment of algae bioenergy systems could have unexpectedly high environmental burdens. In this study, a ?well-to-wheel? life cycle assessment was undertaken to evaluate algae?s potential use as a transportation energy source for passenger vehicles. Four algae conversion pathways resulting in combinations of bioelectricity and biodiesel were assessed for several relevant nutrient procurement scenarios. Results suggest that algae-to-energy systems can be either net energy positive or negative depending on the specific combination of cultivation and conversion processes used. Conversion pathways involving direct combustion for bioelectricity production generally outperformed systems involving anaerobic digestion and biodiesel production, and they were found to generate four and fifteen times as many vehicle kilometers traveled (VKT) per hectare as switchgrass or canola, respectively. Despite this, algae systems exhibited mixed performance for environmental impacts (energy use, water use, and greenhouse gas emissions) on a ?per km? basis relative to the benchmark crops. This suggests that both cultivation and conversion processes must be carefully considered to ensure the environmental viability of algae-to-energy processes.","DOI":"10.1021/es200760n","ISSN":"0013-936X","journalAbbreviation":"Environ. Sci. Technol.","author":[{"family":"Clarens","given":"Andres F."},{"family":"Nassau","given":"Hagai"},{"family":"Resurreccion","given":"Eleazer P."},{"family":"White","given":"Mark A."},{"family":"Colosi","given":"Lisa M."}],"issued":{"date-parts":[["2011",9,1]]},"accessed":{"date-parts":[["2013",4,2]]}}}],"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xml:space="preserve">. (2011) </w:t>
                                  </w:r>
                                  <w:r w:rsidRPr="00C221AB">
                                    <w:rPr>
                                      <w:rFonts w:ascii="Calibri" w:hAnsi="Calibri" w:cs="Times New Roman"/>
                                      <w:sz w:val="16"/>
                                      <w:szCs w:val="16"/>
                                    </w:rPr>
                                    <w:fldChar w:fldCharType="end"/>
                                  </w:r>
                                  <w:r w:rsidRPr="00C221AB">
                                    <w:rPr>
                                      <w:rFonts w:ascii="Calibri" w:hAnsi="Calibri" w:cs="Times New Roman"/>
                                      <w:sz w:val="16"/>
                                      <w:szCs w:val="16"/>
                                    </w:rPr>
                                    <w:t xml:space="preserve">reference case  </w:t>
                                  </w:r>
                                </w:p>
                              </w:tc>
                              <w:tc>
                                <w:tcPr>
                                  <w:tcW w:w="732" w:type="dxa"/>
                                  <w:gridSpan w:val="2"/>
                                  <w:tcBorders>
                                    <w:top w:val="nil"/>
                                    <w:left w:val="nil"/>
                                    <w:bottom w:val="nil"/>
                                    <w:right w:val="nil"/>
                                  </w:tcBorders>
                                </w:tcPr>
                                <w:p w14:paraId="33754C2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ORP</w:t>
                                  </w:r>
                                </w:p>
                              </w:tc>
                              <w:tc>
                                <w:tcPr>
                                  <w:tcW w:w="869" w:type="dxa"/>
                                  <w:tcBorders>
                                    <w:top w:val="nil"/>
                                    <w:left w:val="nil"/>
                                    <w:bottom w:val="nil"/>
                                    <w:right w:val="nil"/>
                                  </w:tcBorders>
                                </w:tcPr>
                                <w:p w14:paraId="35F7762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717D2F1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uto-floc.</w:t>
                                  </w:r>
                                  <w:r>
                                    <w:rPr>
                                      <w:rFonts w:ascii="Calibri" w:eastAsia="Palatino-Roman" w:hAnsi="Calibri" w:cs="Palatino-Roman"/>
                                      <w:sz w:val="16"/>
                                      <w:szCs w:val="16"/>
                                    </w:rPr>
                                    <w:t>, grav.</w:t>
                                  </w:r>
                                  <w:r w:rsidRPr="00C221AB">
                                    <w:rPr>
                                      <w:rFonts w:ascii="Calibri" w:eastAsia="Palatino-Roman" w:hAnsi="Calibri" w:cs="Palatino-Roman"/>
                                      <w:sz w:val="16"/>
                                      <w:szCs w:val="16"/>
                                    </w:rPr>
                                    <w:t>, homog</w:t>
                                  </w:r>
                                  <w:r>
                                    <w:rPr>
                                      <w:rFonts w:ascii="Calibri" w:eastAsia="Palatino-Roman" w:hAnsi="Calibri" w:cs="Palatino-Roman"/>
                                      <w:sz w:val="16"/>
                                      <w:szCs w:val="16"/>
                                    </w:rPr>
                                    <w:t>.</w:t>
                                  </w:r>
                                </w:p>
                              </w:tc>
                              <w:tc>
                                <w:tcPr>
                                  <w:tcW w:w="1143" w:type="dxa"/>
                                  <w:tcBorders>
                                    <w:top w:val="nil"/>
                                    <w:left w:val="nil"/>
                                    <w:bottom w:val="nil"/>
                                    <w:right w:val="nil"/>
                                  </w:tcBorders>
                                </w:tcPr>
                                <w:p w14:paraId="6A83FBD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64613E6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01A399FD"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7C572499"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3623E96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1ABF2344"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0.65</w:t>
                                  </w:r>
                                </w:p>
                              </w:tc>
                            </w:tr>
                            <w:tr w:rsidR="003B14DC" w:rsidRPr="00C221AB" w14:paraId="42107F3C" w14:textId="77777777" w:rsidTr="005B3C0C">
                              <w:trPr>
                                <w:jc w:val="center"/>
                              </w:trPr>
                              <w:tc>
                                <w:tcPr>
                                  <w:tcW w:w="1458" w:type="dxa"/>
                                  <w:tcBorders>
                                    <w:top w:val="nil"/>
                                    <w:left w:val="nil"/>
                                    <w:bottom w:val="nil"/>
                                    <w:right w:val="nil"/>
                                  </w:tcBorders>
                                </w:tcPr>
                                <w:p w14:paraId="116B2DCB"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57C87719" w14:textId="77777777" w:rsidR="003B14DC" w:rsidRPr="00C221AB" w:rsidRDefault="003B14DC" w:rsidP="005B3C0C">
                                  <w:pPr>
                                    <w:spacing w:after="0" w:line="240" w:lineRule="auto"/>
                                    <w:jc w:val="left"/>
                                    <w:rPr>
                                      <w:rFonts w:ascii="Calibri" w:hAnsi="Calibri" w:cs="Times New Roman"/>
                                      <w:sz w:val="6"/>
                                      <w:szCs w:val="6"/>
                                    </w:rPr>
                                  </w:pPr>
                                </w:p>
                              </w:tc>
                              <w:tc>
                                <w:tcPr>
                                  <w:tcW w:w="869" w:type="dxa"/>
                                  <w:tcBorders>
                                    <w:top w:val="nil"/>
                                    <w:left w:val="nil"/>
                                    <w:bottom w:val="nil"/>
                                    <w:right w:val="nil"/>
                                  </w:tcBorders>
                                </w:tcPr>
                                <w:p w14:paraId="408DD652"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1C63D24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3C8669A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0B90C5B4"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4BFD322D"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4B7AD37F"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59C3797A" w14:textId="77777777" w:rsidTr="005B3C0C">
                              <w:trPr>
                                <w:jc w:val="center"/>
                              </w:trPr>
                              <w:tc>
                                <w:tcPr>
                                  <w:tcW w:w="1458" w:type="dxa"/>
                                  <w:tcBorders>
                                    <w:top w:val="nil"/>
                                    <w:left w:val="nil"/>
                                    <w:bottom w:val="nil"/>
                                    <w:right w:val="nil"/>
                                  </w:tcBorders>
                                </w:tcPr>
                                <w:p w14:paraId="0DEE014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Um5CpRyI","properties":{"formattedCitation":"(Clarens et al., 2011)","plainCitation":"(Clarens et al., 2011)"},"citationItems":[{"id":1488,"uris":["http://zotero.org/users/1204444/items/UQTMIZ5B"],"uri":["http://zotero.org/users/1204444/items/UQTMIZ5B"],"itemData":{"id":1488,"type":"article-journal","title":"Environmental Impacts of Algae-Derived Biodiesel and Bioelectricity for Transportation","container-title":"Environmental Science &amp; Technology","page":"7554-7560","volume":"45","issue":"17","source":"ACS Publications","abstract":"Algae are a widely touted source of bioenergy with high yields, appreciable lipid contents, and an ability to be cultivated on marginal land without directly competing with food crops. Nevertheless, recent work has suggested that large-scale deployment of algae bioenergy systems could have unexpectedly high environmental burdens. In this study, a ?well-to-wheel? life cycle assessment was undertaken to evaluate algae?s potential use as a transportation energy source for passenger vehicles. Four algae conversion pathways resulting in combinations of bioelectricity and biodiesel were assessed for several relevant nutrient procurement scenarios. Results suggest that algae-to-energy systems can be either net energy positive or negative depending on the specific combination of cultivation and conversion processes used. Conversion pathways involving direct combustion for bioelectricity production generally outperformed systems involving anaerobic digestion and biodiesel production, and they were found to generate four and fifteen times as many vehicle kilometers traveled (VKT) per hectare as switchgrass or canola, respectively. Despite this, algae systems exhibited mixed performance for environmental impacts (energy use, water use, and greenhouse gas emissions) on a ?per km? basis relative to the benchmark crops. This suggests that both cultivation and conversion processes must be carefully considered to ensure the environmental viability of algae-to-energy processes.","DOI":"10.1021/es200760n","ISSN":"0013-936X","journalAbbreviation":"Environ. Sci. Technol.","author":[{"family":"Clarens","given":"Andres F."},{"family":"Nassau","given":"Hagai"},{"family":"Resurreccion","given":"Eleazer P."},{"family":"White","given":"Mark A."},{"family":"Colosi","given":"Lisa M."}],"issued":{"date-parts":[["2011",9,1]]},"accessed":{"date-parts":[["2013",4,2]]}}}],"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xml:space="preserve">. (2011) </w:t>
                                  </w:r>
                                  <w:r w:rsidRPr="00C221AB">
                                    <w:rPr>
                                      <w:rFonts w:ascii="Calibri" w:hAnsi="Calibri" w:cs="Times New Roman"/>
                                      <w:sz w:val="16"/>
                                      <w:szCs w:val="16"/>
                                    </w:rPr>
                                    <w:fldChar w:fldCharType="end"/>
                                  </w:r>
                                </w:p>
                                <w:p w14:paraId="7EB4E56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BD and AD, no WW case</w:t>
                                  </w:r>
                                </w:p>
                              </w:tc>
                              <w:tc>
                                <w:tcPr>
                                  <w:tcW w:w="732" w:type="dxa"/>
                                  <w:gridSpan w:val="2"/>
                                  <w:tcBorders>
                                    <w:top w:val="nil"/>
                                    <w:left w:val="nil"/>
                                    <w:bottom w:val="nil"/>
                                    <w:right w:val="nil"/>
                                  </w:tcBorders>
                                </w:tcPr>
                                <w:p w14:paraId="7CD07E1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ORP</w:t>
                                  </w:r>
                                </w:p>
                              </w:tc>
                              <w:tc>
                                <w:tcPr>
                                  <w:tcW w:w="869" w:type="dxa"/>
                                  <w:tcBorders>
                                    <w:top w:val="nil"/>
                                    <w:left w:val="nil"/>
                                    <w:bottom w:val="nil"/>
                                    <w:right w:val="nil"/>
                                  </w:tcBorders>
                                </w:tcPr>
                                <w:p w14:paraId="65835AFA"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VN</w:t>
                                  </w:r>
                                </w:p>
                              </w:tc>
                              <w:tc>
                                <w:tcPr>
                                  <w:tcW w:w="1409" w:type="dxa"/>
                                  <w:gridSpan w:val="2"/>
                                  <w:tcBorders>
                                    <w:top w:val="nil"/>
                                    <w:left w:val="nil"/>
                                    <w:bottom w:val="nil"/>
                                    <w:right w:val="nil"/>
                                  </w:tcBorders>
                                </w:tcPr>
                                <w:p w14:paraId="7B46226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uto-floc.</w:t>
                                  </w:r>
                                  <w:r>
                                    <w:rPr>
                                      <w:rFonts w:ascii="Calibri" w:eastAsia="Palatino-Roman" w:hAnsi="Calibri" w:cs="Palatino-Roman"/>
                                      <w:sz w:val="16"/>
                                      <w:szCs w:val="16"/>
                                    </w:rPr>
                                    <w:t>, grav.</w:t>
                                  </w:r>
                                  <w:r w:rsidRPr="00C221AB">
                                    <w:rPr>
                                      <w:rFonts w:ascii="Calibri" w:eastAsia="Palatino-Roman" w:hAnsi="Calibri" w:cs="Palatino-Roman"/>
                                      <w:sz w:val="16"/>
                                      <w:szCs w:val="16"/>
                                    </w:rPr>
                                    <w:t>, homog</w:t>
                                  </w:r>
                                  <w:r>
                                    <w:rPr>
                                      <w:rFonts w:ascii="Calibri" w:eastAsia="Palatino-Roman" w:hAnsi="Calibri" w:cs="Palatino-Roman"/>
                                      <w:sz w:val="16"/>
                                      <w:szCs w:val="16"/>
                                    </w:rPr>
                                    <w:t>.</w:t>
                                  </w:r>
                                </w:p>
                              </w:tc>
                              <w:tc>
                                <w:tcPr>
                                  <w:tcW w:w="1143" w:type="dxa"/>
                                  <w:tcBorders>
                                    <w:top w:val="nil"/>
                                    <w:left w:val="nil"/>
                                    <w:bottom w:val="nil"/>
                                    <w:right w:val="nil"/>
                                  </w:tcBorders>
                                </w:tcPr>
                                <w:p w14:paraId="4CA3A83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3D79CA5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0454E69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482001E8"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0EF5F83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0D3F8AF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11</w:t>
                                  </w:r>
                                </w:p>
                              </w:tc>
                            </w:tr>
                            <w:tr w:rsidR="003B14DC" w:rsidRPr="00C221AB" w14:paraId="5AC65875" w14:textId="77777777" w:rsidTr="005B3C0C">
                              <w:trPr>
                                <w:jc w:val="center"/>
                              </w:trPr>
                              <w:tc>
                                <w:tcPr>
                                  <w:tcW w:w="1458" w:type="dxa"/>
                                  <w:tcBorders>
                                    <w:top w:val="nil"/>
                                    <w:left w:val="nil"/>
                                    <w:bottom w:val="nil"/>
                                    <w:right w:val="nil"/>
                                  </w:tcBorders>
                                </w:tcPr>
                                <w:p w14:paraId="3B18234C"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280EFC9E" w14:textId="77777777" w:rsidR="003B14DC" w:rsidRPr="00C221AB" w:rsidRDefault="003B14DC" w:rsidP="005B3C0C">
                                  <w:pPr>
                                    <w:spacing w:after="0" w:line="240" w:lineRule="auto"/>
                                    <w:jc w:val="left"/>
                                    <w:rPr>
                                      <w:rFonts w:ascii="Calibri" w:hAnsi="Calibri" w:cs="Times New Roman"/>
                                      <w:sz w:val="6"/>
                                      <w:szCs w:val="6"/>
                                    </w:rPr>
                                  </w:pPr>
                                </w:p>
                              </w:tc>
                              <w:tc>
                                <w:tcPr>
                                  <w:tcW w:w="869" w:type="dxa"/>
                                  <w:tcBorders>
                                    <w:top w:val="nil"/>
                                    <w:left w:val="nil"/>
                                    <w:bottom w:val="nil"/>
                                    <w:right w:val="nil"/>
                                  </w:tcBorders>
                                </w:tcPr>
                                <w:p w14:paraId="61FE035A"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68D3783F"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13B8FFF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3B3FD8CE"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1B6D3446"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477B2850"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520709E8" w14:textId="77777777" w:rsidTr="005B3C0C">
                              <w:trPr>
                                <w:jc w:val="center"/>
                              </w:trPr>
                              <w:tc>
                                <w:tcPr>
                                  <w:tcW w:w="1458" w:type="dxa"/>
                                  <w:tcBorders>
                                    <w:top w:val="nil"/>
                                    <w:left w:val="nil"/>
                                    <w:bottom w:val="nil"/>
                                    <w:right w:val="nil"/>
                                  </w:tcBorders>
                                </w:tcPr>
                                <w:p w14:paraId="063C60B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kEydIDfF","properties":{"formattedCitation":"(Clarens et al., 2011)","plainCitation":"(Clarens et al., 2011)"},"citationItems":[{"id":1488,"uris":["http://zotero.org/users/1204444/items/UQTMIZ5B"],"uri":["http://zotero.org/users/1204444/items/UQTMIZ5B"],"itemData":{"id":1488,"type":"article-journal","title":"Environmental Impacts of Algae-Derived Biodiesel and Bioelectricity for Transportation","container-title":"Environmental Science &amp; Technology","page":"7554-7560","volume":"45","issue":"17","source":"ACS Publications","abstract":"Algae are a widely touted source of bioenergy with high yields, appreciable lipid contents, and an ability to be cultivated on marginal land without directly competing with food crops. Nevertheless, recent work has suggested that large-scale deployment of algae bioenergy systems could have unexpectedly high environmental burdens. In this study, a ?well-to-wheel? life cycle assessment was undertaken to evaluate algae?s potential use as a transportation energy source for passenger vehicles. Four algae conversion pathways resulting in combinations of bioelectricity and biodiesel were assessed for several relevant nutrient procurement scenarios. Results suggest that algae-to-energy systems can be either net energy positive or negative depending on the specific combination of cultivation and conversion processes used. Conversion pathways involving direct combustion for bioelectricity production generally outperformed systems involving anaerobic digestion and biodiesel production, and they were found to generate four and fifteen times as many vehicle kilometers traveled (VKT) per hectare as switchgrass or canola, respectively. Despite this, algae systems exhibited mixed performance for environmental impacts (energy use, water use, and greenhouse gas emissions) on a ?per km? basis relative to the benchmark crops. This suggests that both cultivation and conversion processes must be carefully considered to ensure the environmental viability of algae-to-energy processes.","DOI":"10.1021/es200760n","ISSN":"0013-936X","journalAbbreviation":"Environ. Sci. Technol.","author":[{"family":"Clarens","given":"Andres F."},{"family":"Nassau","given":"Hagai"},{"family":"Resurreccion","given":"Eleazer P."},{"family":"White","given":"Mark A."},{"family":"Colosi","given":"Lisa M."}],"issued":{"date-parts":[["2011",9,1]]},"accessed":{"date-parts":[["2013",4,2]]}}}],"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xml:space="preserve">. (2011) </w:t>
                                  </w:r>
                                  <w:r w:rsidRPr="00C221AB">
                                    <w:rPr>
                                      <w:rFonts w:ascii="Calibri" w:hAnsi="Calibri" w:cs="Times New Roman"/>
                                      <w:sz w:val="16"/>
                                      <w:szCs w:val="16"/>
                                    </w:rPr>
                                    <w:fldChar w:fldCharType="end"/>
                                  </w:r>
                                </w:p>
                                <w:p w14:paraId="555708A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BD and AD</w:t>
                                  </w:r>
                                  <w:bookmarkStart w:id="15" w:name="OLE_LINK3"/>
                                  <w:bookmarkStart w:id="16" w:name="OLE_LINK4"/>
                                  <w:r w:rsidRPr="00C221AB">
                                    <w:rPr>
                                      <w:rFonts w:ascii="Calibri" w:hAnsi="Calibri" w:cs="Times New Roman"/>
                                      <w:sz w:val="16"/>
                                      <w:szCs w:val="16"/>
                                    </w:rPr>
                                    <w:t xml:space="preserve"> case</w:t>
                                  </w:r>
                                  <w:bookmarkEnd w:id="15"/>
                                  <w:bookmarkEnd w:id="16"/>
                                </w:p>
                              </w:tc>
                              <w:tc>
                                <w:tcPr>
                                  <w:tcW w:w="732" w:type="dxa"/>
                                  <w:gridSpan w:val="2"/>
                                  <w:tcBorders>
                                    <w:top w:val="nil"/>
                                    <w:left w:val="nil"/>
                                    <w:bottom w:val="nil"/>
                                    <w:right w:val="nil"/>
                                  </w:tcBorders>
                                </w:tcPr>
                                <w:p w14:paraId="06F39CA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ACE608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WW, VN</w:t>
                                  </w:r>
                                </w:p>
                              </w:tc>
                              <w:tc>
                                <w:tcPr>
                                  <w:tcW w:w="1409" w:type="dxa"/>
                                  <w:gridSpan w:val="2"/>
                                  <w:tcBorders>
                                    <w:top w:val="nil"/>
                                    <w:left w:val="nil"/>
                                    <w:bottom w:val="nil"/>
                                    <w:right w:val="nil"/>
                                  </w:tcBorders>
                                </w:tcPr>
                                <w:p w14:paraId="6A5AFAE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uto-floc.</w:t>
                                  </w:r>
                                  <w:r>
                                    <w:rPr>
                                      <w:rFonts w:ascii="Calibri" w:eastAsia="Palatino-Roman" w:hAnsi="Calibri" w:cs="Palatino-Roman"/>
                                      <w:sz w:val="16"/>
                                      <w:szCs w:val="16"/>
                                    </w:rPr>
                                    <w:t>,grav.</w:t>
                                  </w:r>
                                  <w:r w:rsidRPr="00C221AB">
                                    <w:rPr>
                                      <w:rFonts w:ascii="Calibri" w:eastAsia="Palatino-Roman" w:hAnsi="Calibri" w:cs="Palatino-Roman"/>
                                      <w:sz w:val="16"/>
                                      <w:szCs w:val="16"/>
                                    </w:rPr>
                                    <w:t>, homog</w:t>
                                  </w:r>
                                  <w:r>
                                    <w:rPr>
                                      <w:rFonts w:ascii="Calibri" w:eastAsia="Palatino-Roman" w:hAnsi="Calibri" w:cs="Palatino-Roman"/>
                                      <w:sz w:val="16"/>
                                      <w:szCs w:val="16"/>
                                    </w:rPr>
                                    <w:t>.</w:t>
                                  </w:r>
                                </w:p>
                              </w:tc>
                              <w:tc>
                                <w:tcPr>
                                  <w:tcW w:w="1143" w:type="dxa"/>
                                  <w:tcBorders>
                                    <w:top w:val="nil"/>
                                    <w:left w:val="nil"/>
                                    <w:bottom w:val="nil"/>
                                    <w:right w:val="nil"/>
                                  </w:tcBorders>
                                </w:tcPr>
                                <w:p w14:paraId="3F586F8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3EBB27F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2CF92917"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6DAA2295"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32FD960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45726E8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1.13</w:t>
                                  </w:r>
                                </w:p>
                              </w:tc>
                            </w:tr>
                            <w:tr w:rsidR="003B14DC" w:rsidRPr="00C221AB" w14:paraId="0B1172DA" w14:textId="77777777" w:rsidTr="005B3C0C">
                              <w:trPr>
                                <w:jc w:val="center"/>
                              </w:trPr>
                              <w:tc>
                                <w:tcPr>
                                  <w:tcW w:w="1458" w:type="dxa"/>
                                  <w:tcBorders>
                                    <w:top w:val="nil"/>
                                    <w:left w:val="nil"/>
                                    <w:bottom w:val="nil"/>
                                    <w:right w:val="nil"/>
                                  </w:tcBorders>
                                </w:tcPr>
                                <w:p w14:paraId="7313F374"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5F6F91BD"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5636EF61"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148A2F6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14499A7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66B6F64E"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141407F3"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5F81A12F"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6AFA2533" w14:textId="77777777" w:rsidTr="005B3C0C">
                              <w:trPr>
                                <w:jc w:val="center"/>
                              </w:trPr>
                              <w:tc>
                                <w:tcPr>
                                  <w:tcW w:w="1458" w:type="dxa"/>
                                  <w:tcBorders>
                                    <w:top w:val="nil"/>
                                    <w:left w:val="nil"/>
                                    <w:bottom w:val="nil"/>
                                    <w:right w:val="nil"/>
                                  </w:tcBorders>
                                </w:tcPr>
                                <w:p w14:paraId="376FC27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2ac8hsdvfj","properties":{"formattedCitation":"(Khoo et al., 2011)","plainCitation":"(Khoo et al., 2011)"},"citationItems":[{"id":1566,"uris":["http://zotero.org/users/1204444/items/83KZ3GQF"],"uri":["http://zotero.org/users/1204444/items/83KZ3GQF"],"itemData":{"id":1566,"type":"article-journal","title":"Life cycle energy and CO2 analysis of microalgae-to-biodiesel: Preliminary results and comparisons","container-title":"Bioresource Technology","page":"5800-5807","volume":"102","issue":"10","source":"ScienceDirect","abstract":"Despite claims that microalgal biofuels are environmentally friendlier alternatives to conventional fuels, debate surrounding its ecological benefits or drawbacks still exists. LCA is used to analyze various biofuel production technologies from ‘cradle to gate’. Energy and CO2 balances are carried out for a hypothetical integrated PBR-raceway microalgae-to-biodiesel production in Singapore. Based on a functional unit of 1 MJ biofuel, the total energy demands are 4.44 MJ with 13% from biomass production, 85% from lipid extraction, and 2% from biodiesel production. Sensitivity analysis was carried out for adjustments in energy requirements, percentage lipid contents, and lower/higher heating product value. An ‘Optimistic Case’ was projected with estimates of: 45% lipid content; reduced energy needs for lipid extraction (1.3 MJ per MJ biodiesel); and heating value of biodiesel (42 MJ/kg). The life cycle energy requirements dropped significantly by about 60%. The results are compared with other published case studies from other countries.","DOI":"10.1016/j.biortech.2011.02.055","ISSN":"0960-8524","shortTitle":"Life cycle energy and CO2 analysis of microalgae-to-biodiesel","journalAbbreviation":"Bioresource Technology","author":[{"family":"Khoo","given":"H.H."},{"family":"Sharratt","given":"P.N."},{"family":"Das","given":"P."},{"family":"Balasubramanian","given":"R.K."},{"family":"Naraharisetti","given":"P.K."},{"family":"Shaik","given":"S."}],"issued":{"date-parts":[["2011",5]]},"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Khoo </w:t>
                                  </w:r>
                                  <w:r w:rsidRPr="00490409">
                                    <w:rPr>
                                      <w:rFonts w:ascii="Calibri" w:hAnsi="Calibri" w:cs="Times New Roman"/>
                                      <w:i/>
                                      <w:sz w:val="16"/>
                                    </w:rPr>
                                    <w:t>et al</w:t>
                                  </w:r>
                                  <w:r w:rsidRPr="00C221AB">
                                    <w:rPr>
                                      <w:rFonts w:ascii="Calibri" w:hAnsi="Calibri" w:cs="Times New Roman"/>
                                      <w:sz w:val="16"/>
                                    </w:rPr>
                                    <w:t>. (2011)</w:t>
                                  </w:r>
                                  <w:r w:rsidRPr="00C221AB">
                                    <w:rPr>
                                      <w:rFonts w:ascii="Calibri" w:eastAsia="Palatino-Roman" w:hAnsi="Calibri" w:cs="Palatino-Roman"/>
                                      <w:sz w:val="16"/>
                                      <w:szCs w:val="16"/>
                                    </w:rPr>
                                    <w:fldChar w:fldCharType="end"/>
                                  </w:r>
                                </w:p>
                              </w:tc>
                              <w:tc>
                                <w:tcPr>
                                  <w:tcW w:w="732" w:type="dxa"/>
                                  <w:gridSpan w:val="2"/>
                                  <w:tcBorders>
                                    <w:top w:val="nil"/>
                                    <w:left w:val="nil"/>
                                    <w:bottom w:val="nil"/>
                                    <w:right w:val="nil"/>
                                  </w:tcBorders>
                                </w:tcPr>
                                <w:p w14:paraId="5583AAE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373FC2F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2428862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FeCl</w:t>
                                  </w:r>
                                  <w:r w:rsidRPr="00C221AB">
                                    <w:rPr>
                                      <w:rFonts w:ascii="Calibri" w:eastAsia="Palatino-Roman" w:hAnsi="Calibri" w:cs="Palatino-Roman"/>
                                      <w:sz w:val="16"/>
                                      <w:szCs w:val="16"/>
                                      <w:vertAlign w:val="subscript"/>
                                    </w:rPr>
                                    <w:t>3</w:t>
                                  </w:r>
                                  <w:r w:rsidRPr="00C221AB">
                                    <w:rPr>
                                      <w:rFonts w:ascii="Calibri" w:eastAsia="Palatino-Roman" w:hAnsi="Calibri" w:cs="Palatino-Roman"/>
                                      <w:sz w:val="16"/>
                                      <w:szCs w:val="16"/>
                                    </w:rPr>
                                    <w:t>floc., centrifuge</w:t>
                                  </w:r>
                                </w:p>
                              </w:tc>
                              <w:tc>
                                <w:tcPr>
                                  <w:tcW w:w="1143" w:type="dxa"/>
                                  <w:tcBorders>
                                    <w:top w:val="nil"/>
                                    <w:left w:val="nil"/>
                                    <w:bottom w:val="nil"/>
                                    <w:right w:val="nil"/>
                                  </w:tcBorders>
                                </w:tcPr>
                                <w:p w14:paraId="41AE837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5EF75B0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526B143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70F3A6E5"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w:t>
                                  </w:r>
                                </w:p>
                              </w:tc>
                              <w:tc>
                                <w:tcPr>
                                  <w:tcW w:w="493" w:type="dxa"/>
                                  <w:tcBorders>
                                    <w:top w:val="nil"/>
                                    <w:left w:val="nil"/>
                                    <w:bottom w:val="nil"/>
                                    <w:right w:val="nil"/>
                                  </w:tcBorders>
                                </w:tcPr>
                                <w:p w14:paraId="4E569760"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0.23</w:t>
                                  </w:r>
                                </w:p>
                              </w:tc>
                            </w:tr>
                            <w:tr w:rsidR="003B14DC" w:rsidRPr="00C221AB" w14:paraId="4218B074" w14:textId="77777777" w:rsidTr="005B3C0C">
                              <w:trPr>
                                <w:jc w:val="center"/>
                              </w:trPr>
                              <w:tc>
                                <w:tcPr>
                                  <w:tcW w:w="1458" w:type="dxa"/>
                                  <w:tcBorders>
                                    <w:top w:val="nil"/>
                                    <w:left w:val="nil"/>
                                    <w:bottom w:val="nil"/>
                                    <w:right w:val="nil"/>
                                  </w:tcBorders>
                                </w:tcPr>
                                <w:p w14:paraId="197201E0"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45BEBB0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4119CE6A"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16108E4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142FF8F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0F6FD3A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5017B463"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38702A6F"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288AE8CC" w14:textId="77777777" w:rsidTr="005B3C0C">
                              <w:trPr>
                                <w:jc w:val="center"/>
                              </w:trPr>
                              <w:tc>
                                <w:tcPr>
                                  <w:tcW w:w="1458" w:type="dxa"/>
                                  <w:tcBorders>
                                    <w:top w:val="nil"/>
                                    <w:left w:val="nil"/>
                                    <w:bottom w:val="nil"/>
                                    <w:right w:val="nil"/>
                                  </w:tcBorders>
                                </w:tcPr>
                                <w:p w14:paraId="48361A99"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2ok84t1n5","properties":{"formattedCitation":"(Liu et al., 2012)","plainCitation":"(Liu et al., 2012)"},"citationItems":[{"id":1539,"uris":["http://zotero.org/users/1204444/items/6E26QW3J"],"uri":["http://zotero.org/users/1204444/items/6E26QW3J"],"itemData":{"id":1539,"type":"article-journal","title":"Algae biodiesel has potential despite inconclusive results to date","container-title":"Bioresource Technology","page":"803-806","volume":"104","source":"ScienceDirect","abstract":"A meta-analysis of several published life cycle assessments of algae-to-energy systems was developed to better understand the environmental implications of deploying this technology at large scales. Taken together, results from these six studies seemed largely inconclusive because of differences in modeling assumptions and system boundaries. To overcome this, the models were normalized using a generic pathway for cultivating algae in open ponds, converting it into biodiesel, and processing the nonlipid fraction using anaerobic digestion. Meta-analysis results suggest that algae-based biodiesel would result in energy consumption and greenhouse gas emissions on par with terrestrial alternatives such as corn ethanol and soy biodiesel. Net energy ratio and normalized greenhouse gas emissions were 1.4 MJ produced/MJ consumed and 0.19 kg CO2-equivalent/km traveled, respectively. A scenario analysis underscores the extent to which breakthroughs in key technologies are needed before algae-derived fuels become an attractive alternative to conventional biofuels.","DOI":"10.1016/j.biortech.2011.10.077","ISSN":"0960-8524","journalAbbreviation":"Bioresource Technology","author":[{"family":"Liu","given":"Xiaowei"},{"family":"Clarens","given":"Andres F."},{"family":"Colosi","given":"Lisa M."}],"issued":{"date-parts":[["2012",1]]},"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Liu </w:t>
                                  </w:r>
                                  <w:r w:rsidRPr="00490409">
                                    <w:rPr>
                                      <w:rFonts w:ascii="Calibri" w:hAnsi="Calibri" w:cs="Times New Roman"/>
                                      <w:i/>
                                      <w:sz w:val="16"/>
                                    </w:rPr>
                                    <w:t>et al</w:t>
                                  </w:r>
                                  <w:r w:rsidRPr="00C221AB">
                                    <w:rPr>
                                      <w:rFonts w:ascii="Calibri" w:hAnsi="Calibri" w:cs="Times New Roman"/>
                                      <w:sz w:val="16"/>
                                    </w:rPr>
                                    <w:t>. (2012)</w:t>
                                  </w:r>
                                  <w:r w:rsidRPr="00C221AB">
                                    <w:rPr>
                                      <w:rFonts w:ascii="Calibri" w:eastAsia="Palatino-Roman" w:hAnsi="Calibri" w:cs="Palatino-Roman"/>
                                      <w:sz w:val="16"/>
                                      <w:szCs w:val="16"/>
                                    </w:rPr>
                                    <w:fldChar w:fldCharType="end"/>
                                  </w:r>
                                </w:p>
                              </w:tc>
                              <w:tc>
                                <w:tcPr>
                                  <w:tcW w:w="732" w:type="dxa"/>
                                  <w:gridSpan w:val="2"/>
                                  <w:tcBorders>
                                    <w:top w:val="nil"/>
                                    <w:left w:val="nil"/>
                                    <w:bottom w:val="nil"/>
                                    <w:right w:val="nil"/>
                                  </w:tcBorders>
                                </w:tcPr>
                                <w:p w14:paraId="5EA72BDC"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E4A6D5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p>
                              </w:tc>
                              <w:tc>
                                <w:tcPr>
                                  <w:tcW w:w="1409" w:type="dxa"/>
                                  <w:gridSpan w:val="2"/>
                                  <w:tcBorders>
                                    <w:top w:val="nil"/>
                                    <w:left w:val="nil"/>
                                    <w:bottom w:val="nil"/>
                                    <w:right w:val="nil"/>
                                  </w:tcBorders>
                                </w:tcPr>
                                <w:p w14:paraId="1850807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ilter press, drying</w:t>
                                  </w:r>
                                </w:p>
                              </w:tc>
                              <w:tc>
                                <w:tcPr>
                                  <w:tcW w:w="1143" w:type="dxa"/>
                                  <w:tcBorders>
                                    <w:top w:val="nil"/>
                                    <w:left w:val="nil"/>
                                    <w:bottom w:val="nil"/>
                                    <w:right w:val="nil"/>
                                  </w:tcBorders>
                                </w:tcPr>
                                <w:p w14:paraId="635D060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02BC5E16"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0F721FE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283F87D7"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284B0B3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61F9003C"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4</w:t>
                                  </w:r>
                                </w:p>
                              </w:tc>
                            </w:tr>
                            <w:tr w:rsidR="003B14DC" w:rsidRPr="00C221AB" w14:paraId="26CC32D6" w14:textId="77777777" w:rsidTr="005B3C0C">
                              <w:trPr>
                                <w:jc w:val="center"/>
                              </w:trPr>
                              <w:tc>
                                <w:tcPr>
                                  <w:tcW w:w="1458" w:type="dxa"/>
                                  <w:tcBorders>
                                    <w:top w:val="nil"/>
                                    <w:left w:val="nil"/>
                                    <w:bottom w:val="nil"/>
                                    <w:right w:val="nil"/>
                                  </w:tcBorders>
                                </w:tcPr>
                                <w:p w14:paraId="74119C4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62A4EBD0"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6BF7885D"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1237570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7011F86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7C73CAA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01335CD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2A7D5FAD"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0B133500" w14:textId="77777777" w:rsidTr="005B3C0C">
                              <w:trPr>
                                <w:jc w:val="center"/>
                              </w:trPr>
                              <w:tc>
                                <w:tcPr>
                                  <w:tcW w:w="1458" w:type="dxa"/>
                                  <w:tcBorders>
                                    <w:top w:val="nil"/>
                                    <w:left w:val="nil"/>
                                    <w:bottom w:val="nil"/>
                                    <w:right w:val="nil"/>
                                  </w:tcBorders>
                                </w:tcPr>
                                <w:p w14:paraId="02C7098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2kbs59be71","properties":{"formattedCitation":"(Menger-Krug et al., 2012)","plainCitation":"(Menger-Krug et al., 2012)"},"citationItems":[{"id":1624,"uris":["http://zotero.org/users/1204444/items/US25KGCA"],"uri":["http://zotero.org/users/1204444/items/US25KGCA"],"itemData":{"id":1624,"type":"article-journal","title":"Integration of Microalgae Systems at Municipal Wastewater Treatment Plants: Implications for Energy and Emission Balances","container-title":"Environmental Science &amp; Technology","page":"11505-11514","volume":"46","issue":"21","source":"ACS Publications","abstract":"Integrating microalgae systems (MAS) at municipal wastewater treatment plants (WWTPs) to produce of bioenergy offers many potential synergies. Improved energy balances provide a strong incentive for WWTPs to integrate MAS, but it is crucial that WWTPs maintain their barrier function to protect water resources. We perform a prospective analysis of energy and emission balances of a WWTP with integrated MAS, based on a substance flow analysis of the elements carbon (C), nitrogen (N), and phosphorus (P). These elements are the main ingredients of wastewater, and the key nutrients for algae growth. We propose a process design which relies solely on resources from wastewater with no external input of water, fertilizer or CO2. The whole process chain, from cultivation to production of bioelectricity, takes place at the WWTP. Our results show that MAS can considerably improve energy balances of WWTPs without any external resource input. With optimistic assumptions, they can turn WWTPs into net energy producers. While intensive C recycling in MAS considerably improves the energy balance, we show that it also impacts on effluent quality. We discuss the importance of nonharvested biomass for effluent quality and highlight harvesting efficiency as key factor for energy and emission balances of MAS at WWTP.","DOI":"10.1021/es301967y","ISSN":"0013-936X","shortTitle":"Integration of Microalgae Systems at Municipal Wastewater Treatment Plants","journalAbbreviation":"Environ. Sci. Technol.","author":[{"family":"Menger-Krug","given":"Eve"},{"family":"Niederste-Hollenberg","given":"Jutta"},{"family":"Hillenbrand","given":"Thomas"},{"family":"Hiessl","given":"Harald"}],"issued":{"date-parts":[["2012",11,6]]},"accessed":{"date-parts":[["2013",4,2]]}}}],"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Menger-Krug </w:t>
                                  </w:r>
                                  <w:r w:rsidRPr="00490409">
                                    <w:rPr>
                                      <w:rFonts w:ascii="Calibri" w:hAnsi="Calibri" w:cs="Times New Roman"/>
                                      <w:i/>
                                      <w:sz w:val="16"/>
                                    </w:rPr>
                                    <w:t>et al</w:t>
                                  </w:r>
                                  <w:r w:rsidRPr="00C221AB">
                                    <w:rPr>
                                      <w:rFonts w:ascii="Calibri" w:hAnsi="Calibri" w:cs="Times New Roman"/>
                                      <w:sz w:val="16"/>
                                    </w:rPr>
                                    <w:t>. (2012)</w:t>
                                  </w:r>
                                  <w:r w:rsidRPr="00C221AB">
                                    <w:rPr>
                                      <w:rFonts w:ascii="Calibri" w:hAnsi="Calibri" w:cs="Times New Roman"/>
                                      <w:sz w:val="16"/>
                                      <w:szCs w:val="16"/>
                                    </w:rPr>
                                    <w:fldChar w:fldCharType="end"/>
                                  </w:r>
                                </w:p>
                                <w:p w14:paraId="28C66B8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CWTABP case</w:t>
                                  </w:r>
                                </w:p>
                              </w:tc>
                              <w:tc>
                                <w:tcPr>
                                  <w:tcW w:w="732" w:type="dxa"/>
                                  <w:gridSpan w:val="2"/>
                                  <w:tcBorders>
                                    <w:top w:val="nil"/>
                                    <w:left w:val="nil"/>
                                    <w:bottom w:val="nil"/>
                                    <w:right w:val="nil"/>
                                  </w:tcBorders>
                                </w:tcPr>
                                <w:p w14:paraId="5F191C6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6163DDF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WW</w:t>
                                  </w:r>
                                </w:p>
                              </w:tc>
                              <w:tc>
                                <w:tcPr>
                                  <w:tcW w:w="1409" w:type="dxa"/>
                                  <w:gridSpan w:val="2"/>
                                  <w:tcBorders>
                                    <w:top w:val="nil"/>
                                    <w:left w:val="nil"/>
                                    <w:bottom w:val="nil"/>
                                    <w:right w:val="nil"/>
                                  </w:tcBorders>
                                </w:tcPr>
                                <w:p w14:paraId="4F4751F4"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1143" w:type="dxa"/>
                                  <w:tcBorders>
                                    <w:top w:val="nil"/>
                                    <w:left w:val="nil"/>
                                    <w:bottom w:val="nil"/>
                                    <w:right w:val="nil"/>
                                  </w:tcBorders>
                                </w:tcPr>
                                <w:p w14:paraId="7E1FD5D4"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708" w:type="dxa"/>
                                  <w:tcBorders>
                                    <w:top w:val="nil"/>
                                    <w:left w:val="nil"/>
                                    <w:bottom w:val="nil"/>
                                    <w:right w:val="nil"/>
                                  </w:tcBorders>
                                </w:tcPr>
                                <w:p w14:paraId="265B1E3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Whole Biomass</w:t>
                                  </w:r>
                                </w:p>
                              </w:tc>
                              <w:tc>
                                <w:tcPr>
                                  <w:tcW w:w="1618" w:type="dxa"/>
                                  <w:tcBorders>
                                    <w:top w:val="nil"/>
                                    <w:left w:val="nil"/>
                                    <w:bottom w:val="nil"/>
                                    <w:right w:val="nil"/>
                                  </w:tcBorders>
                                </w:tcPr>
                                <w:p w14:paraId="10A271DB"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BioE ,N</w:t>
                                  </w:r>
                                </w:p>
                              </w:tc>
                              <w:tc>
                                <w:tcPr>
                                  <w:tcW w:w="493" w:type="dxa"/>
                                  <w:tcBorders>
                                    <w:top w:val="nil"/>
                                    <w:left w:val="nil"/>
                                    <w:bottom w:val="nil"/>
                                    <w:right w:val="nil"/>
                                  </w:tcBorders>
                                </w:tcPr>
                                <w:p w14:paraId="42F6A48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2.4</w:t>
                                  </w:r>
                                </w:p>
                              </w:tc>
                            </w:tr>
                            <w:tr w:rsidR="003B14DC" w:rsidRPr="00C221AB" w14:paraId="46DF8A86" w14:textId="77777777" w:rsidTr="005B3C0C">
                              <w:trPr>
                                <w:jc w:val="center"/>
                              </w:trPr>
                              <w:tc>
                                <w:tcPr>
                                  <w:tcW w:w="1458" w:type="dxa"/>
                                  <w:tcBorders>
                                    <w:top w:val="nil"/>
                                    <w:left w:val="nil"/>
                                    <w:bottom w:val="nil"/>
                                    <w:right w:val="nil"/>
                                  </w:tcBorders>
                                </w:tcPr>
                                <w:p w14:paraId="7AE505E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3F217FD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0332F344"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54AB311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46876B2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54272E5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7E2A3BD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354583D6"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5427A3E9" w14:textId="77777777" w:rsidTr="005B3C0C">
                              <w:trPr>
                                <w:jc w:val="center"/>
                              </w:trPr>
                              <w:tc>
                                <w:tcPr>
                                  <w:tcW w:w="1458" w:type="dxa"/>
                                  <w:tcBorders>
                                    <w:top w:val="nil"/>
                                    <w:left w:val="nil"/>
                                    <w:bottom w:val="nil"/>
                                    <w:right w:val="nil"/>
                                  </w:tcBorders>
                                </w:tcPr>
                                <w:p w14:paraId="08D2121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1jcs4drcn","properties":{"formattedCitation":"(Resurreccion et al., 2012)","plainCitation":"(Resurreccion et al., 2012)"},"citationItems":[{"id":1595,"uris":["http://zotero.org/users/1204444/items/SSJ9NBH4"],"uri":["http://zotero.org/users/1204444/items/SSJ9NBH4"],"itemData":{"id":1595,"type":"article-journal","title":"Comparison of algae cultivation methods for bioenergy production using a combined life cycle assessment and life cycle costing approach","container-title":"Bioresource Technology","page":"298-306","volume":"126","source":"ScienceDirect","abstract":"Algae are an attractive energy source, but important questions still exist about the sustainability of this technology on a large scale. Two particularly important questions concern the method of cultivation and the type of algae to be used. This present study combines elements of life cycle analysis (LCA) and life cycle costing (LCC) to evaluate open pond (OP) systems and horizontal tubular photobioreactors (PBRs) for the cultivation of freshwater (FW) or brackish-to-saline water (BSW) algae. Based on the LCA, OPs have lower energy consumption and greenhouse gas emissions than PBRs; e.g., 32% less energy use for construction and operation. According to the LCC, all four systems are currently financially unattractive investments, though OPs are less so than PBRs. BSW species deliver better energy and GHG performance and higher profitability than FW species in both OPs and PBRs. Sensitivity analyses suggest that improvements in critical cultivation parameters (e.g., CO2 utilization efficiency or algae lipid content), conversion parameters (e.g., anaerobic digestion efficiency), and market factors (e.g., costs of CO2 and electricity, or sale prices for algae biodiesel) could alter these results.","DOI":"10.1016/j.biortech.2012.09.038","ISSN":"0960-8524","shortTitle":"Advances in Biological Waste Treatment and Bioconversion Technologies","journalAbbreviation":"Bioresource Technology","author":[{"family":"Resurreccion","given":"Eleazer P."},{"family":"Colosi","given":"Lisa M."},{"family":"White","given":"Mark A."},{"family":"Clarens","given":"Andres F."}],"issued":{"date-parts":[["2012",12]]},"accessed":{"date-parts":[["2013",3,18]]}}}],"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Resurreccion </w:t>
                                  </w:r>
                                  <w:r w:rsidRPr="00490409">
                                    <w:rPr>
                                      <w:rFonts w:ascii="Calibri" w:hAnsi="Calibri" w:cs="Times New Roman"/>
                                      <w:i/>
                                      <w:sz w:val="16"/>
                                    </w:rPr>
                                    <w:t>et al</w:t>
                                  </w:r>
                                  <w:r w:rsidRPr="00C221AB">
                                    <w:rPr>
                                      <w:rFonts w:ascii="Calibri" w:hAnsi="Calibri" w:cs="Times New Roman"/>
                                      <w:sz w:val="16"/>
                                    </w:rPr>
                                    <w:t>., (2012)</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 xml:space="preserve"> </w:t>
                                  </w:r>
                                </w:p>
                              </w:tc>
                              <w:tc>
                                <w:tcPr>
                                  <w:tcW w:w="732" w:type="dxa"/>
                                  <w:gridSpan w:val="2"/>
                                  <w:tcBorders>
                                    <w:top w:val="nil"/>
                                    <w:left w:val="nil"/>
                                    <w:bottom w:val="nil"/>
                                    <w:right w:val="nil"/>
                                  </w:tcBorders>
                                </w:tcPr>
                                <w:p w14:paraId="7E0CED45"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50F76601"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eastAsia="Palatino-Roman" w:hAnsi="Calibri" w:cs="Palatino-Roman"/>
                                      <w:sz w:val="16"/>
                                      <w:szCs w:val="16"/>
                                    </w:rPr>
                                    <w:t>,WW</w:t>
                                  </w:r>
                                </w:p>
                              </w:tc>
                              <w:tc>
                                <w:tcPr>
                                  <w:tcW w:w="1409" w:type="dxa"/>
                                  <w:gridSpan w:val="2"/>
                                  <w:tcBorders>
                                    <w:top w:val="nil"/>
                                    <w:left w:val="nil"/>
                                    <w:bottom w:val="nil"/>
                                    <w:right w:val="nil"/>
                                  </w:tcBorders>
                                </w:tcPr>
                                <w:p w14:paraId="3E110A9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uto-floc., thickener, homog</w:t>
                                  </w:r>
                                  <w:r>
                                    <w:rPr>
                                      <w:rFonts w:ascii="Calibri" w:eastAsia="Palatino-Roman" w:hAnsi="Calibri" w:cs="Palatino-Roman"/>
                                      <w:sz w:val="16"/>
                                      <w:szCs w:val="16"/>
                                    </w:rPr>
                                    <w:t>.</w:t>
                                  </w:r>
                                </w:p>
                              </w:tc>
                              <w:tc>
                                <w:tcPr>
                                  <w:tcW w:w="1143" w:type="dxa"/>
                                  <w:tcBorders>
                                    <w:top w:val="nil"/>
                                    <w:left w:val="nil"/>
                                    <w:bottom w:val="nil"/>
                                    <w:right w:val="nil"/>
                                  </w:tcBorders>
                                </w:tcPr>
                                <w:p w14:paraId="2ED0B8C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 esterification</w:t>
                                  </w:r>
                                </w:p>
                              </w:tc>
                              <w:tc>
                                <w:tcPr>
                                  <w:tcW w:w="708" w:type="dxa"/>
                                  <w:tcBorders>
                                    <w:top w:val="nil"/>
                                    <w:left w:val="nil"/>
                                    <w:bottom w:val="nil"/>
                                    <w:right w:val="nil"/>
                                  </w:tcBorders>
                                </w:tcPr>
                                <w:p w14:paraId="184D3CF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662818E2" w14:textId="77777777" w:rsidR="003B14DC"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2B4F717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 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21BFBFA3"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5</w:t>
                                  </w:r>
                                </w:p>
                              </w:tc>
                            </w:tr>
                            <w:tr w:rsidR="003B14DC" w:rsidRPr="00C221AB" w14:paraId="4D272E87" w14:textId="77777777" w:rsidTr="005B3C0C">
                              <w:trPr>
                                <w:jc w:val="center"/>
                              </w:trPr>
                              <w:tc>
                                <w:tcPr>
                                  <w:tcW w:w="1458" w:type="dxa"/>
                                  <w:tcBorders>
                                    <w:top w:val="nil"/>
                                    <w:left w:val="nil"/>
                                    <w:bottom w:val="nil"/>
                                    <w:right w:val="nil"/>
                                  </w:tcBorders>
                                </w:tcPr>
                                <w:p w14:paraId="0FC7F75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05697CD6"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3AE6CD3F"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435CC9D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59B93DA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327E76F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8A60ED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5594EBCE"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4A8FB407" w14:textId="77777777" w:rsidTr="005B3C0C">
                              <w:trPr>
                                <w:jc w:val="center"/>
                              </w:trPr>
                              <w:tc>
                                <w:tcPr>
                                  <w:tcW w:w="1458" w:type="dxa"/>
                                  <w:tcBorders>
                                    <w:top w:val="nil"/>
                                    <w:left w:val="nil"/>
                                    <w:bottom w:val="nil"/>
                                    <w:right w:val="nil"/>
                                  </w:tcBorders>
                                </w:tcPr>
                                <w:p w14:paraId="7330D213"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kbbf5r3e6","properties":{"formattedCitation":"(Sander and Murthy, 2010)","plainCitation":"(Sander and Murthy, 2010)"},"citationItems":[{"id":71,"uris":["http://zotero.org/users/1204444/items/CC92E35F"],"uri":["http://zotero.org/users/1204444/items/CC92E35F"],"itemData":{"id":71,"type":"article-journal","title":"Life cycle analysis of algae biodiesel","container-title":"The International Journal of Life Cycle Assessment","page":"704-714","volume":"15","issue":"7","source":"CrossRef","DOI":"10.1007/s11367-010-0194-1","ISSN":"0948-3349, 1614-7502","author":[{"family":"Sander","given":"Kyle"},{"family":"Murthy","given":"Ganti S."}],"issued":{"date-parts":[["2010",6,19]]},"accessed":{"date-parts":[["2012",11,7]]}}}],"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Sander and Murthy (2010)</w:t>
                                  </w:r>
                                  <w:r w:rsidRPr="00C221AB">
                                    <w:rPr>
                                      <w:rFonts w:ascii="Calibri" w:eastAsia="Palatino-Roman" w:hAnsi="Calibri" w:cs="Palatino-Roman"/>
                                      <w:sz w:val="16"/>
                                      <w:szCs w:val="16"/>
                                    </w:rPr>
                                    <w:fldChar w:fldCharType="end"/>
                                  </w:r>
                                </w:p>
                              </w:tc>
                              <w:tc>
                                <w:tcPr>
                                  <w:tcW w:w="732" w:type="dxa"/>
                                  <w:gridSpan w:val="2"/>
                                  <w:tcBorders>
                                    <w:top w:val="nil"/>
                                    <w:left w:val="nil"/>
                                    <w:bottom w:val="nil"/>
                                    <w:right w:val="nil"/>
                                  </w:tcBorders>
                                </w:tcPr>
                                <w:p w14:paraId="32F8055C"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6FF267F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Energy demands excluded</w:t>
                                  </w:r>
                                </w:p>
                              </w:tc>
                              <w:tc>
                                <w:tcPr>
                                  <w:tcW w:w="1409" w:type="dxa"/>
                                  <w:gridSpan w:val="2"/>
                                  <w:tcBorders>
                                    <w:top w:val="nil"/>
                                    <w:left w:val="nil"/>
                                    <w:bottom w:val="nil"/>
                                    <w:right w:val="nil"/>
                                  </w:tcBorders>
                                </w:tcPr>
                                <w:p w14:paraId="418B9539"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ilter press, drying</w:t>
                                  </w:r>
                                </w:p>
                              </w:tc>
                              <w:tc>
                                <w:tcPr>
                                  <w:tcW w:w="1143" w:type="dxa"/>
                                  <w:tcBorders>
                                    <w:top w:val="nil"/>
                                    <w:left w:val="nil"/>
                                    <w:bottom w:val="nil"/>
                                    <w:right w:val="nil"/>
                                  </w:tcBorders>
                                </w:tcPr>
                                <w:p w14:paraId="22E8769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4B19376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216F09A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3BD28EC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ethanol production feedstock</w:t>
                                  </w:r>
                                </w:p>
                                <w:p w14:paraId="17BC6833" w14:textId="77777777" w:rsidR="003B14DC" w:rsidRPr="00C221AB" w:rsidRDefault="003B14DC" w:rsidP="005B3C0C">
                                  <w:pPr>
                                    <w:spacing w:after="0" w:line="240" w:lineRule="auto"/>
                                    <w:jc w:val="left"/>
                                    <w:rPr>
                                      <w:rFonts w:ascii="Calibri" w:hAnsi="Calibri" w:cs="Times New Roman"/>
                                      <w:sz w:val="16"/>
                                      <w:szCs w:val="16"/>
                                    </w:rPr>
                                  </w:pPr>
                                </w:p>
                              </w:tc>
                              <w:tc>
                                <w:tcPr>
                                  <w:tcW w:w="493" w:type="dxa"/>
                                  <w:tcBorders>
                                    <w:top w:val="nil"/>
                                    <w:left w:val="nil"/>
                                    <w:bottom w:val="nil"/>
                                    <w:right w:val="nil"/>
                                  </w:tcBorders>
                                </w:tcPr>
                                <w:p w14:paraId="31F62254"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3.33</w:t>
                                  </w:r>
                                </w:p>
                              </w:tc>
                            </w:tr>
                            <w:tr w:rsidR="003B14DC" w:rsidRPr="00C221AB" w14:paraId="0293AB41" w14:textId="77777777" w:rsidTr="005B3C0C">
                              <w:trPr>
                                <w:trHeight w:val="87"/>
                                <w:jc w:val="center"/>
                              </w:trPr>
                              <w:tc>
                                <w:tcPr>
                                  <w:tcW w:w="1458" w:type="dxa"/>
                                  <w:tcBorders>
                                    <w:top w:val="nil"/>
                                    <w:left w:val="nil"/>
                                    <w:bottom w:val="nil"/>
                                    <w:right w:val="nil"/>
                                  </w:tcBorders>
                                </w:tcPr>
                                <w:p w14:paraId="05FA3D46"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6C0D59E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573EEAF4"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23C86C2F"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5AEAFCDF"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03F3E0E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E07313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34F6FEA4"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2F540EBA" w14:textId="77777777" w:rsidTr="005B3C0C">
                              <w:trPr>
                                <w:jc w:val="center"/>
                              </w:trPr>
                              <w:tc>
                                <w:tcPr>
                                  <w:tcW w:w="1458" w:type="dxa"/>
                                  <w:tcBorders>
                                    <w:top w:val="nil"/>
                                    <w:left w:val="nil"/>
                                    <w:bottom w:val="nil"/>
                                    <w:right w:val="nil"/>
                                  </w:tcBorders>
                                </w:tcPr>
                                <w:p w14:paraId="761D8FA3"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117kbv2ad","properties":{"formattedCitation":"(Sills et al., 2013)","plainCitation":"(Sills et al., 2013)"},"citationItems":[{"id":1530,"uris":["http://zotero.org/users/1204444/items/G3XBJJDV"],"uri":["http://zotero.org/users/1204444/items/G3XBJJDV"],"itemData":{"id":1530,"type":"article-journal","title":"Quantitative Uncertainty Analysis of Life Cycle Assessment for Algal Biofuel Production","container-title":"Environmental Science &amp; Technology","page":"687-694","volume":"47","issue":"2","source":"ACS Publications","abstract":"As a result of algae?s promise as a renewable energy feedstock, numerous studies have used Life Cycle Assessment (LCA) to quantify the environmental performance of algal biofuels, yet there is no consensus of results among them. Our work, motivated by the lack of comprehensive uncertainty analysis in previous studies, uses a Monte Carlo approach to estimate ranges of expected values of LCA metrics by incorporating parameter variability with empirically specified distribution functions. Results show that large uncertainties exist at virtually all steps of the biofuel production process. Although our findings agree with a number of earlier studies on matters such as the need for wet lipid extraction, nutrients recovered from waste streams, and high energy coproducts, the ranges of reported LCA metrics show that uncertainty analysis is crucial for developing technologies, such as algal biofuels. In addition, the ranges of energy return on (energy) invested (EROI) values resulting from our analysis help explain the high variability in EROI values from earlier studies. Reporting results from LCA models as ranges, and not single values, will more reliably inform industry and policy makers on expected energetic and environmental performance of biofuels produced from microalgae.","DOI":"10.1021/es3029236","ISSN":"0013-936X","journalAbbreviation":"Environ. Sci. Technol.","author":[{"family":"Sills","given":"Deborah L."},{"family":"Paramita","given":"Vidia"},{"family":"Franke","given":"Michael J."},{"family":"Johnson","given":"Michael C."},{"family":"Akabas","given":"Tal M."},{"family":"Greene","given":"Charles H."},{"family":"Tester","given":"Jefferson W."}],"issued":{"date-parts":[["2013",1,15]]},"accessed":{"date-parts":[["2013",3,15]]}}}],"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Sills </w:t>
                                  </w:r>
                                  <w:r w:rsidRPr="00490409">
                                    <w:rPr>
                                      <w:rFonts w:ascii="Calibri" w:hAnsi="Calibri" w:cs="Times New Roman"/>
                                      <w:i/>
                                      <w:sz w:val="16"/>
                                    </w:rPr>
                                    <w:t>et al</w:t>
                                  </w:r>
                                  <w:r w:rsidRPr="00C221AB">
                                    <w:rPr>
                                      <w:rFonts w:ascii="Calibri" w:hAnsi="Calibri" w:cs="Times New Roman"/>
                                      <w:sz w:val="16"/>
                                    </w:rPr>
                                    <w:t>. (201</w:t>
                                  </w:r>
                                  <w:r>
                                    <w:rPr>
                                      <w:rFonts w:ascii="Calibri" w:hAnsi="Calibri" w:cs="Times New Roman"/>
                                      <w:sz w:val="16"/>
                                    </w:rPr>
                                    <w:t>3</w:t>
                                  </w:r>
                                  <w:r w:rsidRPr="00C221AB">
                                    <w:rPr>
                                      <w:rFonts w:ascii="Calibri" w:hAnsi="Calibri" w:cs="Times New Roman"/>
                                      <w:sz w:val="16"/>
                                    </w:rPr>
                                    <w:t>)</w:t>
                                  </w:r>
                                  <w:r w:rsidRPr="00C221AB">
                                    <w:rPr>
                                      <w:rFonts w:ascii="Calibri" w:hAnsi="Calibri" w:cs="Times New Roman"/>
                                      <w:sz w:val="16"/>
                                      <w:szCs w:val="16"/>
                                    </w:rPr>
                                    <w:fldChar w:fldCharType="end"/>
                                  </w:r>
                                </w:p>
                              </w:tc>
                              <w:tc>
                                <w:tcPr>
                                  <w:tcW w:w="732" w:type="dxa"/>
                                  <w:gridSpan w:val="2"/>
                                  <w:tcBorders>
                                    <w:top w:val="nil"/>
                                    <w:left w:val="nil"/>
                                    <w:bottom w:val="nil"/>
                                    <w:right w:val="nil"/>
                                  </w:tcBorders>
                                </w:tcPr>
                                <w:p w14:paraId="671C54C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4EE45A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VN</w:t>
                                  </w:r>
                                </w:p>
                              </w:tc>
                              <w:tc>
                                <w:tcPr>
                                  <w:tcW w:w="1409" w:type="dxa"/>
                                  <w:gridSpan w:val="2"/>
                                  <w:tcBorders>
                                    <w:top w:val="nil"/>
                                    <w:left w:val="nil"/>
                                    <w:bottom w:val="nil"/>
                                    <w:right w:val="nil"/>
                                  </w:tcBorders>
                                </w:tcPr>
                                <w:p w14:paraId="03F37B01"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Auto-floc., Filter press</w:t>
                                  </w:r>
                                </w:p>
                              </w:tc>
                              <w:tc>
                                <w:tcPr>
                                  <w:tcW w:w="1143" w:type="dxa"/>
                                  <w:tcBorders>
                                    <w:top w:val="nil"/>
                                    <w:left w:val="nil"/>
                                    <w:bottom w:val="nil"/>
                                    <w:right w:val="nil"/>
                                  </w:tcBorders>
                                </w:tcPr>
                                <w:p w14:paraId="2EC28C9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HTL</w:t>
                                  </w:r>
                                </w:p>
                              </w:tc>
                              <w:tc>
                                <w:tcPr>
                                  <w:tcW w:w="708" w:type="dxa"/>
                                  <w:tcBorders>
                                    <w:top w:val="nil"/>
                                    <w:left w:val="nil"/>
                                    <w:bottom w:val="nil"/>
                                    <w:right w:val="nil"/>
                                  </w:tcBorders>
                                </w:tcPr>
                                <w:p w14:paraId="78982B4F"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LEA</w:t>
                                  </w:r>
                                </w:p>
                              </w:tc>
                              <w:tc>
                                <w:tcPr>
                                  <w:tcW w:w="1618" w:type="dxa"/>
                                  <w:tcBorders>
                                    <w:top w:val="nil"/>
                                    <w:left w:val="nil"/>
                                    <w:bottom w:val="nil"/>
                                    <w:right w:val="nil"/>
                                  </w:tcBorders>
                                </w:tcPr>
                                <w:p w14:paraId="00C26738" w14:textId="77777777" w:rsidR="003B14DC"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BD, BioE (from AD), </w:t>
                                  </w:r>
                                </w:p>
                                <w:p w14:paraId="3CFE8A03"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N (from AD)</w:t>
                                  </w:r>
                                </w:p>
                              </w:tc>
                              <w:tc>
                                <w:tcPr>
                                  <w:tcW w:w="493" w:type="dxa"/>
                                  <w:tcBorders>
                                    <w:top w:val="nil"/>
                                    <w:left w:val="nil"/>
                                    <w:bottom w:val="nil"/>
                                    <w:right w:val="nil"/>
                                  </w:tcBorders>
                                </w:tcPr>
                                <w:p w14:paraId="0C01778D"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0.22-0.75</w:t>
                                  </w:r>
                                </w:p>
                              </w:tc>
                            </w:tr>
                            <w:tr w:rsidR="003B14DC" w:rsidRPr="00C221AB" w14:paraId="2F43E4E6" w14:textId="77777777" w:rsidTr="005B3C0C">
                              <w:trPr>
                                <w:jc w:val="center"/>
                              </w:trPr>
                              <w:tc>
                                <w:tcPr>
                                  <w:tcW w:w="1458" w:type="dxa"/>
                                  <w:tcBorders>
                                    <w:top w:val="nil"/>
                                    <w:left w:val="nil"/>
                                    <w:bottom w:val="nil"/>
                                    <w:right w:val="nil"/>
                                  </w:tcBorders>
                                </w:tcPr>
                                <w:p w14:paraId="46C5B961"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2A65A6D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18BE4F77"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57FB3509"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5B2E8BEF" w14:textId="77777777" w:rsidR="003B14DC" w:rsidRPr="00C221AB" w:rsidRDefault="003B14DC" w:rsidP="005B3C0C">
                                  <w:pPr>
                                    <w:autoSpaceDE w:val="0"/>
                                    <w:autoSpaceDN w:val="0"/>
                                    <w:adjustRightInd w:val="0"/>
                                    <w:spacing w:after="0" w:line="240" w:lineRule="auto"/>
                                    <w:jc w:val="left"/>
                                    <w:rPr>
                                      <w:rFonts w:ascii="Calibri" w:hAnsi="Calibri" w:cs="Times New Roman"/>
                                      <w:sz w:val="6"/>
                                      <w:szCs w:val="6"/>
                                    </w:rPr>
                                  </w:pPr>
                                </w:p>
                              </w:tc>
                              <w:tc>
                                <w:tcPr>
                                  <w:tcW w:w="708" w:type="dxa"/>
                                  <w:tcBorders>
                                    <w:top w:val="nil"/>
                                    <w:left w:val="nil"/>
                                    <w:bottom w:val="nil"/>
                                    <w:right w:val="nil"/>
                                  </w:tcBorders>
                                </w:tcPr>
                                <w:p w14:paraId="23BB3EB8"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6161EC1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04AB00A1"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7DF012C1" w14:textId="77777777" w:rsidTr="005B3C0C">
                              <w:trPr>
                                <w:jc w:val="center"/>
                              </w:trPr>
                              <w:tc>
                                <w:tcPr>
                                  <w:tcW w:w="1458" w:type="dxa"/>
                                  <w:tcBorders>
                                    <w:top w:val="nil"/>
                                    <w:left w:val="nil"/>
                                    <w:bottom w:val="nil"/>
                                    <w:right w:val="nil"/>
                                  </w:tcBorders>
                                </w:tcPr>
                                <w:p w14:paraId="5AB11F2C"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o8hg7htpt","properties":{"formattedCitation":"(Stephenson et al., 2010)","plainCitation":"(Stephenson et al., 2010)"},"citationItems":[{"id":1387,"uris":["http://zotero.org/users/1204444/items/RHPVD4IZ"],"uri":["http://zotero.org/users/1204444/items/RHPVD4IZ"],"itemData":{"id":1387,"type":"article-journal","title":"Life-Cycle Assessment of Potential Algal Biodiesel Production in the United Kingdom: A Comparison of Raceways and Air-Lift Tubular Bioreactors","container-title":"Energy &amp; Fuels","page":"4062-4077","volume":"24","issue":"7","source":"ACS Publications","abstract":"Life-cycle assessment has been used to investigate the global warming potential (GWP) and fossil-energy requirement of a hypothetical operation in which biodiesel is produced from the freshwater alga Chlorella vulgaris, grown using flue gas from a gas-fired power station as the carbon source. Cultivation using a two-stage method was considered, whereby the cells were initially grown to a high concentration of biomass under nitrogen-sufficient conditions, before the supply of nitrogen was discontinued, whereupon the cells accumulated triacylglycerides. Cultivation in typical raceways and air-lift tubular bioreactors was investigated, as well as different methods of downstream processing. Results from this analysis showed that, if the future target for the productivity of lipids from microalgae, such as C. vulgaris, of ?40 tons ha?1 year?1 could be achieved, cultivation in typical raceways would be significantly more environmentally sustainable than in closed air-lift tubular bioreactors. While biodiesel produced from microalgae cultivated in raceway ponds would have a GWP ? 80% lower than fossil-derived diesel (on the basis of the net energy content), if air-lift tubular bioreactors were used, the GWP of the biodiesel would be significantly greater than the energetically equivalent amount of fossil-derived diesel. The GWP and fossil-energy requirement in this operation were found to be particularly sensitive to (i) the yield of oil achieved during cultivation, (ii) the velocity of circulation of the algae in the cultivation facility, (iii) whether the culture media could be recycled or not, and (iv) the concentration of carbon dioxide in the flue gas. These results highlight the crucial importance of using life-cycle assessment to guide the future development of biodiesel from microalgae.","DOI":"10.1021/ef1003123","ISSN":"0887-0624","shortTitle":"Life-Cycle Assessment of Potential Algal Biodiesel Production in the United Kingdom","journalAbbreviation":"Energy Fuels","author":[{"family":"Stephenson","given":"Anna L."},{"family":"Kazamia","given":"Elena"},{"family":"Dennis","given":"John S."},{"family":"Howe","given":"Christopher J."},{"family":"Scott","given":"Stuart A."},{"family":"Smith","given":"Alison G."}],"issued":{"date-parts":[["2010",7,15]]},"accessed":{"date-parts":[["2013",2,13]]}}}],"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Stephenson </w:t>
                                  </w:r>
                                  <w:r w:rsidRPr="00490409">
                                    <w:rPr>
                                      <w:rFonts w:ascii="Calibri" w:hAnsi="Calibri" w:cs="Times New Roman"/>
                                      <w:i/>
                                      <w:sz w:val="16"/>
                                    </w:rPr>
                                    <w:t>et al</w:t>
                                  </w:r>
                                  <w:r w:rsidRPr="00C221AB">
                                    <w:rPr>
                                      <w:rFonts w:ascii="Calibri" w:hAnsi="Calibri" w:cs="Times New Roman"/>
                                      <w:sz w:val="16"/>
                                    </w:rPr>
                                    <w:t>. (2010)</w:t>
                                  </w:r>
                                  <w:r w:rsidRPr="00C221AB">
                                    <w:rPr>
                                      <w:rFonts w:ascii="Calibri" w:eastAsia="Palatino-Roman" w:hAnsi="Calibri" w:cs="Palatino-Roman"/>
                                      <w:sz w:val="16"/>
                                      <w:szCs w:val="16"/>
                                    </w:rPr>
                                    <w:fldChar w:fldCharType="end"/>
                                  </w:r>
                                </w:p>
                              </w:tc>
                              <w:tc>
                                <w:tcPr>
                                  <w:tcW w:w="732" w:type="dxa"/>
                                  <w:gridSpan w:val="2"/>
                                  <w:tcBorders>
                                    <w:top w:val="nil"/>
                                    <w:left w:val="nil"/>
                                    <w:bottom w:val="nil"/>
                                    <w:right w:val="nil"/>
                                  </w:tcBorders>
                                </w:tcPr>
                                <w:p w14:paraId="5805D01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720D253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7D5ADDBD"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um floc.,</w:t>
                                  </w:r>
                                </w:p>
                                <w:p w14:paraId="21F9A59B"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hAnsi="Calibri" w:cs="Times New Roman"/>
                                      <w:sz w:val="16"/>
                                      <w:szCs w:val="16"/>
                                    </w:rPr>
                                    <w:t xml:space="preserve">centrifuge, </w:t>
                                  </w:r>
                                  <w:r w:rsidRPr="00C221AB">
                                    <w:rPr>
                                      <w:rFonts w:ascii="Calibri" w:eastAsia="Palatino-Roman" w:hAnsi="Calibri" w:cs="Palatino-Roman"/>
                                      <w:sz w:val="16"/>
                                      <w:szCs w:val="16"/>
                                    </w:rPr>
                                    <w:t>homog</w:t>
                                  </w:r>
                                  <w:r>
                                    <w:rPr>
                                      <w:rFonts w:ascii="Calibri" w:eastAsia="Palatino-Roman" w:hAnsi="Calibri" w:cs="Palatino-Roman"/>
                                      <w:sz w:val="16"/>
                                      <w:szCs w:val="16"/>
                                    </w:rPr>
                                    <w:t>.</w:t>
                                  </w:r>
                                </w:p>
                                <w:p w14:paraId="0152EE39"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6589BC0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7000132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4DEC32C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LEA</w:t>
                                  </w:r>
                                </w:p>
                              </w:tc>
                              <w:tc>
                                <w:tcPr>
                                  <w:tcW w:w="1618" w:type="dxa"/>
                                  <w:tcBorders>
                                    <w:top w:val="nil"/>
                                    <w:left w:val="nil"/>
                                    <w:bottom w:val="nil"/>
                                    <w:right w:val="nil"/>
                                  </w:tcBorders>
                                </w:tcPr>
                                <w:p w14:paraId="79642A1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BioE  (from AD)</w:t>
                                  </w:r>
                                </w:p>
                              </w:tc>
                              <w:tc>
                                <w:tcPr>
                                  <w:tcW w:w="493" w:type="dxa"/>
                                  <w:tcBorders>
                                    <w:top w:val="nil"/>
                                    <w:left w:val="nil"/>
                                    <w:bottom w:val="nil"/>
                                    <w:right w:val="nil"/>
                                  </w:tcBorders>
                                </w:tcPr>
                                <w:p w14:paraId="12AFD0F5"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1.60</w:t>
                                  </w:r>
                                </w:p>
                              </w:tc>
                            </w:tr>
                            <w:tr w:rsidR="003B14DC" w:rsidRPr="00C221AB" w14:paraId="1EF36EA4" w14:textId="77777777" w:rsidTr="005B3C0C">
                              <w:trPr>
                                <w:trHeight w:val="87"/>
                                <w:jc w:val="center"/>
                              </w:trPr>
                              <w:tc>
                                <w:tcPr>
                                  <w:tcW w:w="1458" w:type="dxa"/>
                                  <w:tcBorders>
                                    <w:top w:val="nil"/>
                                    <w:left w:val="nil"/>
                                    <w:bottom w:val="nil"/>
                                    <w:right w:val="nil"/>
                                  </w:tcBorders>
                                </w:tcPr>
                                <w:p w14:paraId="7E0C6873" w14:textId="77777777" w:rsidR="003B14DC" w:rsidRPr="005E73BC" w:rsidRDefault="003B14DC" w:rsidP="005B3C0C">
                                  <w:pPr>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3D100B2C" w14:textId="77777777" w:rsidR="003B14DC" w:rsidRPr="005E73BC"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2B897984" w14:textId="77777777" w:rsidR="003B14DC" w:rsidRPr="005E73BC"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54079152" w14:textId="77777777" w:rsidR="003B14DC" w:rsidRPr="005E73BC"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415EE4DC"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707E9F3D"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44AFE6C3"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2B34AD91" w14:textId="77777777" w:rsidR="003B14DC" w:rsidRPr="005E73BC" w:rsidRDefault="003B14DC" w:rsidP="005B3C0C">
                                  <w:pPr>
                                    <w:spacing w:after="0" w:line="240" w:lineRule="auto"/>
                                    <w:jc w:val="left"/>
                                    <w:rPr>
                                      <w:rFonts w:ascii="Calibri" w:eastAsia="Palatino-Roman" w:hAnsi="Calibri" w:cs="Palatino-Roman"/>
                                      <w:sz w:val="6"/>
                                      <w:szCs w:val="6"/>
                                    </w:rPr>
                                  </w:pPr>
                                </w:p>
                              </w:tc>
                            </w:tr>
                            <w:tr w:rsidR="003B14DC" w:rsidRPr="005E73BC" w14:paraId="298E2943" w14:textId="77777777" w:rsidTr="005B3C0C">
                              <w:trPr>
                                <w:jc w:val="center"/>
                              </w:trPr>
                              <w:tc>
                                <w:tcPr>
                                  <w:tcW w:w="1458" w:type="dxa"/>
                                  <w:tcBorders>
                                    <w:top w:val="nil"/>
                                    <w:left w:val="nil"/>
                                    <w:bottom w:val="nil"/>
                                    <w:right w:val="nil"/>
                                  </w:tcBorders>
                                </w:tcPr>
                                <w:p w14:paraId="7BE850AF" w14:textId="77777777" w:rsidR="003B14DC" w:rsidRPr="005E73BC" w:rsidRDefault="003B14DC" w:rsidP="005B3C0C">
                                  <w:pPr>
                                    <w:spacing w:after="0" w:line="240" w:lineRule="auto"/>
                                    <w:rPr>
                                      <w:rFonts w:ascii="Calibri" w:eastAsia="Palatino-Roman" w:hAnsi="Calibri" w:cs="Palatino-Roman"/>
                                      <w:sz w:val="16"/>
                                      <w:szCs w:val="16"/>
                                    </w:rPr>
                                  </w:pPr>
                                  <w:r>
                                    <w:rPr>
                                      <w:rFonts w:ascii="Calibri" w:eastAsia="Palatino-Roman" w:hAnsi="Calibri" w:cs="Palatino-Roman"/>
                                      <w:sz w:val="16"/>
                                      <w:szCs w:val="16"/>
                                    </w:rPr>
                                    <w:t xml:space="preserve">Liu </w:t>
                                  </w:r>
                                  <w:r w:rsidRPr="00490409">
                                    <w:rPr>
                                      <w:rFonts w:ascii="Calibri" w:eastAsia="Palatino-Roman" w:hAnsi="Calibri" w:cs="Palatino-Roman"/>
                                      <w:i/>
                                      <w:sz w:val="16"/>
                                      <w:szCs w:val="16"/>
                                    </w:rPr>
                                    <w:t>et al</w:t>
                                  </w:r>
                                  <w:r>
                                    <w:rPr>
                                      <w:rFonts w:ascii="Calibri" w:eastAsia="Palatino-Roman" w:hAnsi="Calibri" w:cs="Palatino-Roman"/>
                                      <w:sz w:val="16"/>
                                      <w:szCs w:val="16"/>
                                    </w:rPr>
                                    <w:t>. (2013)</w:t>
                                  </w:r>
                                </w:p>
                              </w:tc>
                              <w:tc>
                                <w:tcPr>
                                  <w:tcW w:w="732" w:type="dxa"/>
                                  <w:gridSpan w:val="2"/>
                                  <w:tcBorders>
                                    <w:top w:val="nil"/>
                                    <w:left w:val="nil"/>
                                    <w:bottom w:val="nil"/>
                                    <w:right w:val="nil"/>
                                  </w:tcBorders>
                                </w:tcPr>
                                <w:p w14:paraId="1A6C31E1" w14:textId="77777777" w:rsidR="003B14DC" w:rsidRPr="005E73BC" w:rsidRDefault="003B14DC" w:rsidP="005B3C0C">
                                  <w:pPr>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ORP</w:t>
                                  </w:r>
                                </w:p>
                              </w:tc>
                              <w:tc>
                                <w:tcPr>
                                  <w:tcW w:w="869" w:type="dxa"/>
                                  <w:tcBorders>
                                    <w:top w:val="nil"/>
                                    <w:left w:val="nil"/>
                                    <w:bottom w:val="nil"/>
                                    <w:right w:val="nil"/>
                                  </w:tcBorders>
                                </w:tcPr>
                                <w:p w14:paraId="43C23238" w14:textId="77777777" w:rsidR="003B14DC" w:rsidRPr="00FF1BEA" w:rsidRDefault="003B14DC" w:rsidP="005B3C0C">
                                  <w:pPr>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Industrial CO</w:t>
                                  </w:r>
                                  <w:r w:rsidRPr="00FF1BEA">
                                    <w:rPr>
                                      <w:rFonts w:ascii="Calibri" w:eastAsia="Palatino-Roman" w:hAnsi="Calibri" w:cs="Palatino-Roman"/>
                                      <w:sz w:val="16"/>
                                      <w:szCs w:val="16"/>
                                      <w:vertAlign w:val="subscript"/>
                                    </w:rPr>
                                    <w:t>2</w:t>
                                  </w:r>
                                  <w:r>
                                    <w:rPr>
                                      <w:rFonts w:ascii="Calibri" w:eastAsia="Palatino-Roman" w:hAnsi="Calibri" w:cs="Palatino-Roman"/>
                                      <w:sz w:val="16"/>
                                      <w:szCs w:val="16"/>
                                      <w:vertAlign w:val="subscript"/>
                                    </w:rPr>
                                    <w:t xml:space="preserve"> </w:t>
                                  </w:r>
                                  <w:r>
                                    <w:rPr>
                                      <w:rFonts w:ascii="Calibri" w:eastAsia="Palatino-Roman" w:hAnsi="Calibri" w:cs="Palatino-Roman"/>
                                      <w:sz w:val="16"/>
                                      <w:szCs w:val="16"/>
                                    </w:rPr>
                                    <w:t>and Flue gas, VN</w:t>
                                  </w:r>
                                </w:p>
                              </w:tc>
                              <w:tc>
                                <w:tcPr>
                                  <w:tcW w:w="1409" w:type="dxa"/>
                                  <w:gridSpan w:val="2"/>
                                  <w:tcBorders>
                                    <w:top w:val="nil"/>
                                    <w:left w:val="nil"/>
                                    <w:bottom w:val="nil"/>
                                    <w:right w:val="nil"/>
                                  </w:tcBorders>
                                </w:tcPr>
                                <w:p w14:paraId="0C0D7200" w14:textId="77777777" w:rsidR="003B14DC" w:rsidRPr="005E73BC" w:rsidRDefault="003B14DC" w:rsidP="005B3C0C">
                                  <w:pPr>
                                    <w:spacing w:after="0" w:line="240" w:lineRule="auto"/>
                                    <w:jc w:val="left"/>
                                    <w:rPr>
                                      <w:rFonts w:ascii="Calibri" w:hAnsi="Calibri" w:cs="Times New Roman"/>
                                      <w:sz w:val="16"/>
                                      <w:szCs w:val="16"/>
                                    </w:rPr>
                                  </w:pPr>
                                  <w:r>
                                    <w:rPr>
                                      <w:rFonts w:ascii="Calibri" w:hAnsi="Calibri" w:cs="Times New Roman"/>
                                      <w:sz w:val="16"/>
                                      <w:szCs w:val="16"/>
                                    </w:rPr>
                                    <w:t>DAF, centrifuge</w:t>
                                  </w:r>
                                </w:p>
                              </w:tc>
                              <w:tc>
                                <w:tcPr>
                                  <w:tcW w:w="1143" w:type="dxa"/>
                                  <w:tcBorders>
                                    <w:top w:val="nil"/>
                                    <w:left w:val="nil"/>
                                    <w:bottom w:val="nil"/>
                                    <w:right w:val="nil"/>
                                  </w:tcBorders>
                                </w:tcPr>
                                <w:p w14:paraId="7ADB33CD"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HTL</w:t>
                                  </w:r>
                                </w:p>
                              </w:tc>
                              <w:tc>
                                <w:tcPr>
                                  <w:tcW w:w="708" w:type="dxa"/>
                                  <w:tcBorders>
                                    <w:top w:val="nil"/>
                                    <w:left w:val="nil"/>
                                    <w:bottom w:val="nil"/>
                                    <w:right w:val="nil"/>
                                  </w:tcBorders>
                                </w:tcPr>
                                <w:p w14:paraId="465F3C74"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None</w:t>
                                  </w:r>
                                </w:p>
                              </w:tc>
                              <w:tc>
                                <w:tcPr>
                                  <w:tcW w:w="1618" w:type="dxa"/>
                                  <w:tcBorders>
                                    <w:top w:val="nil"/>
                                    <w:left w:val="nil"/>
                                    <w:bottom w:val="nil"/>
                                    <w:right w:val="nil"/>
                                  </w:tcBorders>
                                </w:tcPr>
                                <w:p w14:paraId="4E9F0714"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 xml:space="preserve">BD, N, biogas (from HTL), </w:t>
                                  </w:r>
                                </w:p>
                              </w:tc>
                              <w:tc>
                                <w:tcPr>
                                  <w:tcW w:w="493" w:type="dxa"/>
                                  <w:tcBorders>
                                    <w:top w:val="nil"/>
                                    <w:left w:val="nil"/>
                                    <w:bottom w:val="nil"/>
                                    <w:right w:val="nil"/>
                                  </w:tcBorders>
                                </w:tcPr>
                                <w:p w14:paraId="45DF7B68" w14:textId="77777777" w:rsidR="003B14DC" w:rsidRPr="005E73BC" w:rsidRDefault="003B14DC" w:rsidP="005B3C0C">
                                  <w:pPr>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3</w:t>
                                  </w:r>
                                </w:p>
                              </w:tc>
                            </w:tr>
                            <w:tr w:rsidR="003B14DC" w:rsidRPr="00C221AB" w14:paraId="63E0B24E" w14:textId="77777777" w:rsidTr="005B3C0C">
                              <w:trPr>
                                <w:jc w:val="center"/>
                              </w:trPr>
                              <w:tc>
                                <w:tcPr>
                                  <w:tcW w:w="1458" w:type="dxa"/>
                                  <w:tcBorders>
                                    <w:top w:val="nil"/>
                                    <w:left w:val="nil"/>
                                    <w:bottom w:val="nil"/>
                                    <w:right w:val="nil"/>
                                  </w:tcBorders>
                                </w:tcPr>
                                <w:p w14:paraId="4DD1B912"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01B5B73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33418980"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7444BDE7"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0C3645ED" w14:textId="77777777" w:rsidR="003B14DC" w:rsidRPr="00C221AB" w:rsidRDefault="003B14DC" w:rsidP="005B3C0C">
                                  <w:pPr>
                                    <w:autoSpaceDE w:val="0"/>
                                    <w:autoSpaceDN w:val="0"/>
                                    <w:adjustRightInd w:val="0"/>
                                    <w:spacing w:after="0" w:line="240" w:lineRule="auto"/>
                                    <w:jc w:val="left"/>
                                    <w:rPr>
                                      <w:rFonts w:ascii="Calibri" w:hAnsi="Calibri" w:cs="Times New Roman"/>
                                      <w:sz w:val="6"/>
                                      <w:szCs w:val="6"/>
                                    </w:rPr>
                                  </w:pPr>
                                </w:p>
                              </w:tc>
                              <w:tc>
                                <w:tcPr>
                                  <w:tcW w:w="708" w:type="dxa"/>
                                  <w:tcBorders>
                                    <w:top w:val="nil"/>
                                    <w:left w:val="nil"/>
                                    <w:bottom w:val="nil"/>
                                    <w:right w:val="nil"/>
                                  </w:tcBorders>
                                </w:tcPr>
                                <w:p w14:paraId="19254415"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45B188D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46DB3DDA"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1FC575A2" w14:textId="77777777" w:rsidTr="00AE7CE6">
                              <w:trPr>
                                <w:jc w:val="center"/>
                              </w:trPr>
                              <w:tc>
                                <w:tcPr>
                                  <w:tcW w:w="2132" w:type="dxa"/>
                                  <w:gridSpan w:val="2"/>
                                  <w:tcBorders>
                                    <w:top w:val="nil"/>
                                    <w:left w:val="nil"/>
                                    <w:bottom w:val="nil"/>
                                    <w:right w:val="nil"/>
                                  </w:tcBorders>
                                </w:tcPr>
                                <w:p w14:paraId="3E25399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1"/>
                                      <w:szCs w:val="11"/>
                                    </w:rPr>
                                  </w:pPr>
                                </w:p>
                                <w:p w14:paraId="351E6AB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 Open raceway pond</w:t>
                                  </w:r>
                                </w:p>
                                <w:p w14:paraId="6AF0855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PBR= Photobioreactor</w:t>
                                  </w:r>
                                </w:p>
                                <w:p w14:paraId="2837F71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WW = wastewater.</w:t>
                                  </w:r>
                                </w:p>
                                <w:p w14:paraId="060E9502"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 biodiesel </w:t>
                                  </w:r>
                                </w:p>
                                <w:p w14:paraId="78771FED"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DC = direct</w:t>
                                  </w:r>
                                  <w:r w:rsidRPr="00C221AB">
                                    <w:rPr>
                                      <w:rFonts w:ascii="Calibri" w:eastAsia="Palatino-Roman" w:hAnsi="Calibri" w:cs="Palatino-Roman"/>
                                      <w:sz w:val="16"/>
                                      <w:szCs w:val="16"/>
                                    </w:rPr>
                                    <w:t xml:space="preserve"> combustion of biomass</w:t>
                                  </w:r>
                                </w:p>
                                <w:p w14:paraId="0D10BBC4" w14:textId="77777777" w:rsidR="003B14DC" w:rsidRPr="00C221AB" w:rsidRDefault="003B14DC" w:rsidP="00FC5C1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D= Anaerobic digestion</w:t>
                                  </w:r>
                                </w:p>
                                <w:p w14:paraId="55FFFAA2" w14:textId="77777777" w:rsidR="003B14DC" w:rsidRPr="00C221AB" w:rsidRDefault="003B14DC" w:rsidP="00FC5C1C">
                                  <w:pPr>
                                    <w:autoSpaceDE w:val="0"/>
                                    <w:autoSpaceDN w:val="0"/>
                                    <w:adjustRightInd w:val="0"/>
                                    <w:spacing w:after="0" w:line="240" w:lineRule="auto"/>
                                    <w:jc w:val="left"/>
                                    <w:rPr>
                                      <w:rFonts w:ascii="Calibri" w:eastAsia="Palatino-Roman" w:hAnsi="Calibri" w:cs="Palatino-Roman"/>
                                      <w:sz w:val="16"/>
                                      <w:szCs w:val="16"/>
                                    </w:rPr>
                                  </w:pPr>
                                </w:p>
                                <w:p w14:paraId="583F0E0A" w14:textId="77777777" w:rsidR="003B14DC" w:rsidRPr="00C221AB" w:rsidRDefault="003B14DC" w:rsidP="00FC5C1C">
                                  <w:pPr>
                                    <w:autoSpaceDE w:val="0"/>
                                    <w:autoSpaceDN w:val="0"/>
                                    <w:adjustRightInd w:val="0"/>
                                    <w:spacing w:after="0" w:line="240" w:lineRule="auto"/>
                                    <w:jc w:val="left"/>
                                    <w:rPr>
                                      <w:rFonts w:ascii="Calibri" w:eastAsia="Palatino-Roman" w:hAnsi="Calibri" w:cs="Palatino-Roman"/>
                                      <w:sz w:val="16"/>
                                      <w:szCs w:val="16"/>
                                    </w:rPr>
                                  </w:pPr>
                                </w:p>
                              </w:tc>
                              <w:tc>
                                <w:tcPr>
                                  <w:tcW w:w="2132" w:type="dxa"/>
                                  <w:gridSpan w:val="3"/>
                                  <w:tcBorders>
                                    <w:top w:val="nil"/>
                                    <w:left w:val="nil"/>
                                    <w:bottom w:val="nil"/>
                                    <w:right w:val="nil"/>
                                  </w:tcBorders>
                                </w:tcPr>
                                <w:p w14:paraId="060A72C6" w14:textId="77777777" w:rsidR="003B14DC" w:rsidRDefault="003B14DC" w:rsidP="005B3C0C">
                                  <w:pPr>
                                    <w:autoSpaceDE w:val="0"/>
                                    <w:autoSpaceDN w:val="0"/>
                                    <w:adjustRightInd w:val="0"/>
                                    <w:spacing w:after="0" w:line="240" w:lineRule="auto"/>
                                    <w:jc w:val="left"/>
                                    <w:rPr>
                                      <w:rFonts w:ascii="Calibri" w:eastAsia="Palatino-Roman" w:hAnsi="Calibri" w:cs="Palatino-Roman"/>
                                      <w:sz w:val="16"/>
                                      <w:szCs w:val="16"/>
                                    </w:rPr>
                                  </w:pPr>
                                </w:p>
                                <w:p w14:paraId="59E1C0F0"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 xml:space="preserve">Grav- gravity settling </w:t>
                                  </w:r>
                                </w:p>
                                <w:p w14:paraId="44B39B11"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LEA – lipid extracted algae</w:t>
                                  </w:r>
                                </w:p>
                                <w:p w14:paraId="3950B9E3" w14:textId="77777777" w:rsidR="003B14DC"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 xml:space="preserve">DAF – dissolved air floatation </w:t>
                                  </w:r>
                                </w:p>
                                <w:p w14:paraId="68F803B7"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Floc = Flocculation</w:t>
                                  </w:r>
                                </w:p>
                                <w:p w14:paraId="0DB383E9"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G = Hydrothermal gasification</w:t>
                                  </w:r>
                                </w:p>
                                <w:p w14:paraId="3AD841DC" w14:textId="77777777" w:rsidR="003B14DC" w:rsidRPr="00C221AB" w:rsidRDefault="003B14DC" w:rsidP="00FC5C1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w:t>
                                  </w:r>
                                  <w:r>
                                    <w:rPr>
                                      <w:rFonts w:ascii="Calibri" w:eastAsia="Palatino-Roman" w:hAnsi="Calibri" w:cs="Palatino-Roman"/>
                                      <w:sz w:val="16"/>
                                      <w:szCs w:val="16"/>
                                    </w:rPr>
                                    <w:t>TL = Hydrothermal liquefaction</w:t>
                                  </w:r>
                                </w:p>
                                <w:p w14:paraId="156361F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p>
                              </w:tc>
                              <w:tc>
                                <w:tcPr>
                                  <w:tcW w:w="3673" w:type="dxa"/>
                                  <w:gridSpan w:val="4"/>
                                  <w:tcBorders>
                                    <w:top w:val="nil"/>
                                    <w:left w:val="nil"/>
                                    <w:bottom w:val="nil"/>
                                    <w:right w:val="nil"/>
                                  </w:tcBorders>
                                </w:tcPr>
                                <w:p w14:paraId="20B176A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1"/>
                                      <w:szCs w:val="11"/>
                                    </w:rPr>
                                  </w:pPr>
                                </w:p>
                                <w:p w14:paraId="5320BFA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ioE = bioelectricity.</w:t>
                                  </w:r>
                                </w:p>
                                <w:p w14:paraId="2A662AB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 = nutrients (recycled back into process)</w:t>
                                  </w:r>
                                </w:p>
                                <w:p w14:paraId="2C8254C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VN=virgin nutrients</w:t>
                                  </w:r>
                                </w:p>
                                <w:p w14:paraId="1EFC028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CWTABP = Combined advanced wastewater treatment and algal biofuels production.</w:t>
                                  </w:r>
                                </w:p>
                                <w:p w14:paraId="44F9EEE0" w14:textId="77777777" w:rsidR="003B14DC" w:rsidRPr="00C221AB" w:rsidRDefault="003B14DC" w:rsidP="005B3C0C">
                                  <w:pPr>
                                    <w:spacing w:after="0" w:line="240" w:lineRule="auto"/>
                                    <w:jc w:val="left"/>
                                    <w:rPr>
                                      <w:rFonts w:ascii="Calibri" w:hAnsi="Calibri" w:cs="Times New Roman"/>
                                      <w:sz w:val="16"/>
                                      <w:szCs w:val="16"/>
                                    </w:rPr>
                                  </w:pPr>
                                  <w:r>
                                    <w:rPr>
                                      <w:rFonts w:ascii="Calibri" w:hAnsi="Calibri" w:cs="Times New Roman"/>
                                      <w:sz w:val="16"/>
                                      <w:szCs w:val="16"/>
                                    </w:rPr>
                                    <w:t>Homg. - homogenisation</w:t>
                                  </w:r>
                                </w:p>
                              </w:tc>
                              <w:tc>
                                <w:tcPr>
                                  <w:tcW w:w="493" w:type="dxa"/>
                                  <w:tcBorders>
                                    <w:top w:val="nil"/>
                                    <w:left w:val="nil"/>
                                    <w:bottom w:val="nil"/>
                                    <w:right w:val="nil"/>
                                  </w:tcBorders>
                                </w:tcPr>
                                <w:p w14:paraId="434DEE8D" w14:textId="77777777" w:rsidR="003B14DC" w:rsidRPr="00C221AB" w:rsidRDefault="003B14DC" w:rsidP="005B3C0C">
                                  <w:pPr>
                                    <w:spacing w:after="0" w:line="240" w:lineRule="auto"/>
                                    <w:jc w:val="left"/>
                                    <w:rPr>
                                      <w:rFonts w:ascii="Calibri" w:hAnsi="Calibri" w:cs="Times New Roman"/>
                                      <w:sz w:val="16"/>
                                      <w:szCs w:val="16"/>
                                    </w:rPr>
                                  </w:pPr>
                                </w:p>
                              </w:tc>
                            </w:tr>
                          </w:tbl>
                          <w:p w14:paraId="753E9C98" w14:textId="77777777" w:rsidR="003B14DC" w:rsidRDefault="003B14DC" w:rsidP="005B3C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1904A6" id="Text Box 744" o:spid="_x0000_s1100" type="#_x0000_t202" style="position:absolute;left:0;text-align:left;margin-left:0;margin-top:0;width:452.95pt;height:708.65pt;z-index:25179084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" filled="f" stroked="f">
                <v:textbox>
                  <w:txbxContent>
                    <w:tbl>
                      <w:tblPr>
                        <w:tblStyle w:val="TableGrid3"/>
                        <w:tblW w:w="8430" w:type="dxa"/>
                        <w:jc w:val="center"/>
                        <w:tblLayout w:type="fixed"/>
                        <w:tblCellMar>
                          <w:left w:w="28" w:type="dxa"/>
                          <w:right w:w="28" w:type="dxa"/>
                        </w:tblCellMar>
                        <w:tblLook w:val="04A0" w:firstRow="1" w:lastRow="0" w:firstColumn="1" w:lastColumn="0" w:noHBand="0" w:noVBand="1"/>
                      </w:tblPr>
                      <w:tblGrid>
                        <w:gridCol w:w="1458"/>
                        <w:gridCol w:w="674"/>
                        <w:gridCol w:w="58"/>
                        <w:gridCol w:w="869"/>
                        <w:gridCol w:w="1205"/>
                        <w:gridCol w:w="204"/>
                        <w:gridCol w:w="1143"/>
                        <w:gridCol w:w="708"/>
                        <w:gridCol w:w="1618"/>
                        <w:gridCol w:w="493"/>
                      </w:tblGrid>
                      <w:tr w:rsidR="003B14DC" w:rsidRPr="00C221AB" w14:paraId="23B91C18" w14:textId="77777777" w:rsidTr="005B3C0C">
                        <w:trPr>
                          <w:trHeight w:val="180"/>
                          <w:jc w:val="center"/>
                        </w:trPr>
                        <w:tc>
                          <w:tcPr>
                            <w:tcW w:w="7937" w:type="dxa"/>
                            <w:gridSpan w:val="9"/>
                            <w:tcBorders>
                              <w:top w:val="nil"/>
                              <w:left w:val="nil"/>
                              <w:bottom w:val="nil"/>
                              <w:right w:val="nil"/>
                            </w:tcBorders>
                          </w:tcPr>
                          <w:p w14:paraId="2554A5D5" w14:textId="77777777" w:rsidR="003B14DC" w:rsidRPr="009A426F" w:rsidRDefault="003B14DC" w:rsidP="005B3C0C">
                            <w:pPr>
                              <w:spacing w:after="0" w:line="240" w:lineRule="auto"/>
                              <w:jc w:val="left"/>
                              <w:rPr>
                                <w:rFonts w:ascii="Calibri" w:hAnsi="Calibri" w:cs="Times New Roman"/>
                                <w:sz w:val="20"/>
                                <w:szCs w:val="20"/>
                              </w:rPr>
                            </w:pPr>
                            <w:r w:rsidRPr="009A426F">
                              <w:rPr>
                                <w:rFonts w:ascii="Calibri" w:hAnsi="Calibri" w:cs="Times New Roman"/>
                                <w:b/>
                                <w:sz w:val="20"/>
                                <w:szCs w:val="20"/>
                              </w:rPr>
                              <w:t xml:space="preserve">Table </w:t>
                            </w:r>
                            <w:r>
                              <w:rPr>
                                <w:rFonts w:ascii="Calibri" w:hAnsi="Calibri" w:cs="Times New Roman"/>
                                <w:b/>
                                <w:sz w:val="20"/>
                                <w:szCs w:val="20"/>
                              </w:rPr>
                              <w:t>2</w:t>
                            </w:r>
                            <w:r w:rsidRPr="009A426F">
                              <w:rPr>
                                <w:rFonts w:ascii="Calibri" w:hAnsi="Calibri" w:cs="Times New Roman"/>
                                <w:b/>
                                <w:sz w:val="20"/>
                                <w:szCs w:val="20"/>
                              </w:rPr>
                              <w:t>.</w:t>
                            </w:r>
                            <w:r w:rsidRPr="009A426F">
                              <w:rPr>
                                <w:rFonts w:ascii="Calibri" w:hAnsi="Calibri" w:cs="Times New Roman"/>
                                <w:sz w:val="20"/>
                                <w:szCs w:val="20"/>
                              </w:rPr>
                              <w:t xml:space="preserve"> Net energy balance estimates from a selection of recent LCA studies using different production pathways.</w:t>
                            </w:r>
                          </w:p>
                          <w:p w14:paraId="3B6AB29F" w14:textId="77777777" w:rsidR="003B14DC" w:rsidRPr="00C221AB" w:rsidRDefault="003B14DC" w:rsidP="005B3C0C">
                            <w:pPr>
                              <w:spacing w:after="0" w:line="240" w:lineRule="auto"/>
                              <w:jc w:val="left"/>
                              <w:rPr>
                                <w:rFonts w:ascii="Calibri" w:hAnsi="Calibri" w:cs="Times New Roman"/>
                                <w:sz w:val="6"/>
                                <w:szCs w:val="6"/>
                              </w:rPr>
                            </w:pPr>
                          </w:p>
                        </w:tc>
                        <w:tc>
                          <w:tcPr>
                            <w:tcW w:w="493" w:type="dxa"/>
                            <w:tcBorders>
                              <w:top w:val="nil"/>
                              <w:left w:val="nil"/>
                              <w:bottom w:val="nil"/>
                              <w:right w:val="nil"/>
                            </w:tcBorders>
                          </w:tcPr>
                          <w:p w14:paraId="07535A3A" w14:textId="77777777" w:rsidR="003B14DC" w:rsidRPr="00C221AB" w:rsidRDefault="003B14DC" w:rsidP="005B3C0C">
                            <w:pPr>
                              <w:spacing w:after="0" w:line="240" w:lineRule="auto"/>
                              <w:jc w:val="left"/>
                              <w:rPr>
                                <w:rFonts w:ascii="Calibri" w:hAnsi="Calibri" w:cs="Times New Roman"/>
                                <w:b/>
                                <w:sz w:val="16"/>
                                <w:szCs w:val="16"/>
                              </w:rPr>
                            </w:pPr>
                          </w:p>
                        </w:tc>
                      </w:tr>
                      <w:tr w:rsidR="003B14DC" w:rsidRPr="00C221AB" w14:paraId="573C9AD9" w14:textId="77777777" w:rsidTr="005B3C0C">
                        <w:trPr>
                          <w:trHeight w:val="421"/>
                          <w:jc w:val="center"/>
                        </w:trPr>
                        <w:tc>
                          <w:tcPr>
                            <w:tcW w:w="1458" w:type="dxa"/>
                            <w:tcBorders>
                              <w:top w:val="single" w:sz="4" w:space="0" w:color="auto"/>
                              <w:left w:val="nil"/>
                              <w:bottom w:val="single" w:sz="4" w:space="0" w:color="auto"/>
                              <w:right w:val="nil"/>
                            </w:tcBorders>
                          </w:tcPr>
                          <w:p w14:paraId="0F7780F7"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 xml:space="preserve">Source </w:t>
                            </w:r>
                          </w:p>
                          <w:p w14:paraId="769B38B4"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 xml:space="preserve"> </w:t>
                            </w:r>
                          </w:p>
                        </w:tc>
                        <w:tc>
                          <w:tcPr>
                            <w:tcW w:w="732" w:type="dxa"/>
                            <w:gridSpan w:val="2"/>
                            <w:tcBorders>
                              <w:top w:val="single" w:sz="4" w:space="0" w:color="auto"/>
                              <w:left w:val="nil"/>
                              <w:bottom w:val="single" w:sz="4" w:space="0" w:color="auto"/>
                              <w:right w:val="nil"/>
                            </w:tcBorders>
                          </w:tcPr>
                          <w:p w14:paraId="3BDB3B57"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Growth system</w:t>
                            </w:r>
                          </w:p>
                        </w:tc>
                        <w:tc>
                          <w:tcPr>
                            <w:tcW w:w="869" w:type="dxa"/>
                            <w:tcBorders>
                              <w:top w:val="single" w:sz="4" w:space="0" w:color="auto"/>
                              <w:left w:val="nil"/>
                              <w:bottom w:val="single" w:sz="4" w:space="0" w:color="auto"/>
                              <w:right w:val="nil"/>
                            </w:tcBorders>
                          </w:tcPr>
                          <w:p w14:paraId="64804C73"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CO</w:t>
                            </w:r>
                            <w:r w:rsidRPr="003B32D5">
                              <w:rPr>
                                <w:rFonts w:ascii="Calibri" w:hAnsi="Calibri" w:cs="Times New Roman"/>
                                <w:b/>
                                <w:sz w:val="16"/>
                                <w:szCs w:val="16"/>
                                <w:vertAlign w:val="subscript"/>
                              </w:rPr>
                              <w:t>2</w:t>
                            </w:r>
                            <w:r w:rsidRPr="00C221AB">
                              <w:rPr>
                                <w:rFonts w:ascii="Calibri" w:hAnsi="Calibri" w:cs="Times New Roman"/>
                                <w:b/>
                                <w:sz w:val="16"/>
                                <w:szCs w:val="16"/>
                              </w:rPr>
                              <w:t xml:space="preserve"> and</w:t>
                            </w:r>
                          </w:p>
                          <w:p w14:paraId="2901BB6F"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Nutrient source</w:t>
                            </w:r>
                          </w:p>
                        </w:tc>
                        <w:tc>
                          <w:tcPr>
                            <w:tcW w:w="1409" w:type="dxa"/>
                            <w:gridSpan w:val="2"/>
                            <w:tcBorders>
                              <w:top w:val="single" w:sz="4" w:space="0" w:color="auto"/>
                              <w:left w:val="nil"/>
                              <w:bottom w:val="single" w:sz="4" w:space="0" w:color="auto"/>
                              <w:right w:val="nil"/>
                            </w:tcBorders>
                          </w:tcPr>
                          <w:p w14:paraId="42805B21"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Harvesting</w:t>
                            </w:r>
                          </w:p>
                          <w:p w14:paraId="5134D79B" w14:textId="77777777" w:rsidR="003B14DC" w:rsidRPr="00C221AB" w:rsidRDefault="003B14DC" w:rsidP="005B3C0C">
                            <w:pPr>
                              <w:spacing w:after="0" w:line="240" w:lineRule="auto"/>
                              <w:jc w:val="left"/>
                              <w:rPr>
                                <w:rFonts w:ascii="Calibri" w:hAnsi="Calibri" w:cs="Times New Roman"/>
                                <w:b/>
                                <w:sz w:val="16"/>
                                <w:szCs w:val="16"/>
                              </w:rPr>
                            </w:pPr>
                          </w:p>
                          <w:p w14:paraId="73402E3F" w14:textId="77777777" w:rsidR="003B14DC" w:rsidRPr="00C221AB" w:rsidRDefault="003B14DC" w:rsidP="005B3C0C">
                            <w:pPr>
                              <w:spacing w:after="0" w:line="240" w:lineRule="auto"/>
                              <w:jc w:val="left"/>
                              <w:rPr>
                                <w:rFonts w:ascii="Calibri" w:hAnsi="Calibri" w:cs="Times New Roman"/>
                                <w:b/>
                                <w:sz w:val="16"/>
                                <w:szCs w:val="16"/>
                              </w:rPr>
                            </w:pPr>
                          </w:p>
                        </w:tc>
                        <w:tc>
                          <w:tcPr>
                            <w:tcW w:w="1143" w:type="dxa"/>
                            <w:tcBorders>
                              <w:top w:val="single" w:sz="4" w:space="0" w:color="auto"/>
                              <w:left w:val="nil"/>
                              <w:bottom w:val="single" w:sz="4" w:space="0" w:color="auto"/>
                              <w:right w:val="nil"/>
                            </w:tcBorders>
                          </w:tcPr>
                          <w:p w14:paraId="003B1808"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Extraction</w:t>
                            </w:r>
                            <w:r>
                              <w:rPr>
                                <w:rFonts w:ascii="Calibri" w:hAnsi="Calibri" w:cs="Times New Roman"/>
                                <w:b/>
                                <w:sz w:val="16"/>
                                <w:szCs w:val="16"/>
                              </w:rPr>
                              <w:t xml:space="preserve">% </w:t>
                            </w:r>
                            <w:r w:rsidRPr="00C221AB">
                              <w:rPr>
                                <w:rFonts w:ascii="Calibri" w:hAnsi="Calibri" w:cs="Times New Roman"/>
                                <w:b/>
                                <w:sz w:val="16"/>
                                <w:szCs w:val="16"/>
                              </w:rPr>
                              <w:t>Processing</w:t>
                            </w:r>
                          </w:p>
                        </w:tc>
                        <w:tc>
                          <w:tcPr>
                            <w:tcW w:w="708" w:type="dxa"/>
                            <w:tcBorders>
                              <w:top w:val="single" w:sz="4" w:space="0" w:color="auto"/>
                              <w:left w:val="nil"/>
                              <w:bottom w:val="single" w:sz="4" w:space="0" w:color="auto"/>
                              <w:right w:val="nil"/>
                            </w:tcBorders>
                          </w:tcPr>
                          <w:p w14:paraId="7615A92B"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AD</w:t>
                            </w:r>
                          </w:p>
                        </w:tc>
                        <w:tc>
                          <w:tcPr>
                            <w:tcW w:w="1618" w:type="dxa"/>
                            <w:tcBorders>
                              <w:top w:val="single" w:sz="4" w:space="0" w:color="auto"/>
                              <w:left w:val="nil"/>
                              <w:bottom w:val="single" w:sz="4" w:space="0" w:color="auto"/>
                              <w:right w:val="nil"/>
                            </w:tcBorders>
                          </w:tcPr>
                          <w:p w14:paraId="3807D4A7"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Products and</w:t>
                            </w:r>
                          </w:p>
                          <w:p w14:paraId="1F75E077"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Coproducts</w:t>
                            </w:r>
                          </w:p>
                        </w:tc>
                        <w:tc>
                          <w:tcPr>
                            <w:tcW w:w="493" w:type="dxa"/>
                            <w:tcBorders>
                              <w:top w:val="single" w:sz="4" w:space="0" w:color="auto"/>
                              <w:left w:val="nil"/>
                              <w:bottom w:val="single" w:sz="4" w:space="0" w:color="auto"/>
                              <w:right w:val="nil"/>
                            </w:tcBorders>
                          </w:tcPr>
                          <w:p w14:paraId="0830E7E3" w14:textId="77777777" w:rsidR="003B14DC" w:rsidRPr="00C221AB" w:rsidRDefault="003B14DC" w:rsidP="005B3C0C">
                            <w:pPr>
                              <w:spacing w:after="0" w:line="240" w:lineRule="auto"/>
                              <w:jc w:val="left"/>
                              <w:rPr>
                                <w:rFonts w:ascii="Calibri" w:hAnsi="Calibri" w:cs="Times New Roman"/>
                                <w:b/>
                                <w:sz w:val="16"/>
                                <w:szCs w:val="16"/>
                              </w:rPr>
                            </w:pPr>
                            <w:r w:rsidRPr="00C221AB">
                              <w:rPr>
                                <w:rFonts w:ascii="Calibri" w:hAnsi="Calibri" w:cs="Times New Roman"/>
                                <w:b/>
                                <w:sz w:val="16"/>
                                <w:szCs w:val="16"/>
                              </w:rPr>
                              <w:t>NEB ratio</w:t>
                            </w:r>
                          </w:p>
                        </w:tc>
                      </w:tr>
                      <w:tr w:rsidR="003B14DC" w:rsidRPr="00C221AB" w14:paraId="04D9B903" w14:textId="77777777" w:rsidTr="005B3C0C">
                        <w:trPr>
                          <w:trHeight w:val="103"/>
                          <w:jc w:val="center"/>
                        </w:trPr>
                        <w:tc>
                          <w:tcPr>
                            <w:tcW w:w="1458" w:type="dxa"/>
                            <w:tcBorders>
                              <w:top w:val="single" w:sz="4" w:space="0" w:color="auto"/>
                              <w:left w:val="nil"/>
                              <w:bottom w:val="nil"/>
                              <w:right w:val="nil"/>
                            </w:tcBorders>
                          </w:tcPr>
                          <w:p w14:paraId="4B0D573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single" w:sz="4" w:space="0" w:color="auto"/>
                              <w:left w:val="nil"/>
                              <w:bottom w:val="nil"/>
                              <w:right w:val="nil"/>
                            </w:tcBorders>
                          </w:tcPr>
                          <w:p w14:paraId="59D6BCE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single" w:sz="4" w:space="0" w:color="auto"/>
                              <w:left w:val="nil"/>
                              <w:bottom w:val="nil"/>
                              <w:right w:val="nil"/>
                            </w:tcBorders>
                          </w:tcPr>
                          <w:p w14:paraId="1E19DC6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single" w:sz="4" w:space="0" w:color="auto"/>
                              <w:left w:val="nil"/>
                              <w:bottom w:val="nil"/>
                              <w:right w:val="nil"/>
                            </w:tcBorders>
                          </w:tcPr>
                          <w:p w14:paraId="6129709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single" w:sz="4" w:space="0" w:color="auto"/>
                              <w:left w:val="nil"/>
                              <w:bottom w:val="nil"/>
                              <w:right w:val="nil"/>
                            </w:tcBorders>
                          </w:tcPr>
                          <w:p w14:paraId="0DD1903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single" w:sz="4" w:space="0" w:color="auto"/>
                              <w:left w:val="nil"/>
                              <w:bottom w:val="nil"/>
                              <w:right w:val="nil"/>
                            </w:tcBorders>
                          </w:tcPr>
                          <w:p w14:paraId="3B96B11A"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single" w:sz="4" w:space="0" w:color="auto"/>
                              <w:left w:val="nil"/>
                              <w:bottom w:val="nil"/>
                              <w:right w:val="nil"/>
                            </w:tcBorders>
                          </w:tcPr>
                          <w:p w14:paraId="1F14F67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single" w:sz="4" w:space="0" w:color="auto"/>
                              <w:left w:val="nil"/>
                              <w:bottom w:val="nil"/>
                              <w:right w:val="nil"/>
                            </w:tcBorders>
                          </w:tcPr>
                          <w:p w14:paraId="0240A3D4"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79271459" w14:textId="77777777" w:rsidTr="005B3C0C">
                        <w:trPr>
                          <w:jc w:val="center"/>
                        </w:trPr>
                        <w:tc>
                          <w:tcPr>
                            <w:tcW w:w="1458" w:type="dxa"/>
                            <w:tcBorders>
                              <w:top w:val="nil"/>
                              <w:left w:val="nil"/>
                              <w:bottom w:val="nil"/>
                              <w:right w:val="nil"/>
                            </w:tcBorders>
                          </w:tcPr>
                          <w:p w14:paraId="2F9B560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14kqrfthgt","properties":{"formattedCitation":"(Batan et al., 2010)","plainCitation":"(Batan et al., 2010)"},"citationItems":[{"id":1584,"uris":["http://zotero.org/users/1204444/items/8ETNISVW"],"uri":["http://zotero.org/users/1204444/items/8ETNISVW"],"itemData":{"id":1584,"type":"article-journal","title":"Net Energy and Greenhouse Gas Emission Evaluation of Biodiesel Derived from Microalgae","container-title":"Environmental Science &amp; Technology","page":"7975-7980","volume":"44","issue":"20","source":"ACS Publications","abstract":"Biofuels derived from microalgae have the potential to replace petroleum fuel and first-generation biofuel, but the efficacy with which sustainability goals can be achieved is dependent on the lifecycle impacts of the microalgae-to-biofuel process. This study proposes a detailed, industrial-scale engineering model for the species Nannochloropsis using a photobioreactor architecture. This process level model is integrated with a lifecycle energy and greenhouse gas emission analysis compatible with the methods and boundaries of the Argonne National Laboratory GREET model, thereby ensuring comparability to preexisting fuel-cycle assessments. Results are used to evaluate the net energy ratio (NER) and net greenhouse gas emissions (GHGs) of microalgae biodiesel in comparison to petroleum diesel and soybean-based biodiesel with a boundary equivalent to ?well-to-pump?. The resulting NER of the microalgae biodiesel process is 0.93 MJ of energy consumed per MJ of energy produced. In terms of net GHGs, microalgae-based biofuels avoids 75 g of CO2-equivalent emissions per MJ of energy produced. The scalability of the consumables and products of the proposed microalgae-to-biofuels processes are assessed in the context of 150 billion liters (40 billion gallons) of annual production.","DOI":"10.1021/es102052y","ISSN":"0013-936X","journalAbbreviation":"Environ. Sci. Technol.","author":[{"family":"Batan","given":"Liaw"},{"family":"Quinn","given":"Jason"},{"family":"Willson","given":"Bryan"},{"family":"Bradley","given":"Thomas"}],"issued":{"date-parts":[["2010",10,15]]},"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atan </w:t>
                            </w:r>
                            <w:r w:rsidRPr="00490409">
                              <w:rPr>
                                <w:rFonts w:ascii="Calibri" w:hAnsi="Calibri" w:cs="Times New Roman"/>
                                <w:i/>
                                <w:sz w:val="16"/>
                              </w:rPr>
                              <w:t>et al</w:t>
                            </w:r>
                            <w:r w:rsidRPr="00C221AB">
                              <w:rPr>
                                <w:rFonts w:ascii="Calibri" w:hAnsi="Calibri" w:cs="Times New Roman"/>
                                <w:sz w:val="16"/>
                              </w:rPr>
                              <w:t>. (2010</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w:t>
                            </w:r>
                          </w:p>
                        </w:tc>
                        <w:tc>
                          <w:tcPr>
                            <w:tcW w:w="732" w:type="dxa"/>
                            <w:gridSpan w:val="2"/>
                            <w:tcBorders>
                              <w:top w:val="nil"/>
                              <w:left w:val="nil"/>
                              <w:bottom w:val="nil"/>
                              <w:right w:val="nil"/>
                            </w:tcBorders>
                          </w:tcPr>
                          <w:p w14:paraId="753FFBE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PBR</w:t>
                            </w:r>
                          </w:p>
                        </w:tc>
                        <w:tc>
                          <w:tcPr>
                            <w:tcW w:w="869" w:type="dxa"/>
                            <w:tcBorders>
                              <w:top w:val="nil"/>
                              <w:left w:val="nil"/>
                              <w:bottom w:val="nil"/>
                              <w:right w:val="nil"/>
                            </w:tcBorders>
                          </w:tcPr>
                          <w:p w14:paraId="32AFFF23"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24DBA9B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Centrifuge, filtration</w:t>
                            </w:r>
                          </w:p>
                        </w:tc>
                        <w:tc>
                          <w:tcPr>
                            <w:tcW w:w="1143" w:type="dxa"/>
                            <w:tcBorders>
                              <w:top w:val="nil"/>
                              <w:left w:val="nil"/>
                              <w:bottom w:val="nil"/>
                              <w:right w:val="nil"/>
                            </w:tcBorders>
                          </w:tcPr>
                          <w:p w14:paraId="1A0AE70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2F4E336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6616451D"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7F6655C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Aquaculture feed, glycerol</w:t>
                            </w:r>
                          </w:p>
                        </w:tc>
                        <w:tc>
                          <w:tcPr>
                            <w:tcW w:w="493" w:type="dxa"/>
                            <w:tcBorders>
                              <w:top w:val="nil"/>
                              <w:left w:val="nil"/>
                              <w:bottom w:val="nil"/>
                              <w:right w:val="nil"/>
                            </w:tcBorders>
                          </w:tcPr>
                          <w:p w14:paraId="13F6ABBC"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1.08</w:t>
                            </w:r>
                          </w:p>
                        </w:tc>
                      </w:tr>
                      <w:tr w:rsidR="003B14DC" w:rsidRPr="00C221AB" w14:paraId="065CE6A6" w14:textId="77777777" w:rsidTr="005B3C0C">
                        <w:trPr>
                          <w:jc w:val="center"/>
                        </w:trPr>
                        <w:tc>
                          <w:tcPr>
                            <w:tcW w:w="1458" w:type="dxa"/>
                            <w:tcBorders>
                              <w:top w:val="nil"/>
                              <w:left w:val="nil"/>
                              <w:bottom w:val="nil"/>
                              <w:right w:val="nil"/>
                            </w:tcBorders>
                          </w:tcPr>
                          <w:p w14:paraId="6B449E5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427BE4F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260CDFA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56EDF64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020D89A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5C66F50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74D214A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3A706EF1"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55694A4C" w14:textId="77777777" w:rsidTr="005B3C0C">
                        <w:trPr>
                          <w:jc w:val="center"/>
                        </w:trPr>
                        <w:tc>
                          <w:tcPr>
                            <w:tcW w:w="1458" w:type="dxa"/>
                            <w:tcBorders>
                              <w:top w:val="nil"/>
                              <w:left w:val="nil"/>
                              <w:bottom w:val="nil"/>
                              <w:right w:val="nil"/>
                            </w:tcBorders>
                          </w:tcPr>
                          <w:p w14:paraId="350932A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qlrsquhqe","properties":{"formattedCitation":"(Beal et al., 2012)","plainCitation":"(Beal et al., 2012)"},"citationItems":[{"id":428,"uris":["http://zotero.org/users/1204444/items/EI4NPGNI"],"uri":["http://zotero.org/users/1204444/items/EI4NPGNI"],"itemData":{"id":428,"type":"article-journal","title":"Energy Return on Investment for Algal Biofuel Production Coupled with Wastewater Treatment","container-title":"Water Environment Research","page":"692-710","volume":"84","issue":"9","source":"CrossRef","DOI":"10.2175/106143012X13378023685718","ISSN":"10614303, 15547531","author":[{"family":"Beal","given":"Colin M."},{"family":"Stillwell","given":"Ashlynn S."},{"family":"King","given":"Carey W."},{"family":"Cohen","given":"Stuart M."},{"family":"Berberoglu","given":"Halil"},{"family":"Bhattarai","given":"Rajendra P."},{"family":"Connelly","given":"Rhykka L."},{"family":"Webber","given":"Michael E."},{"family":"Hebner","given":"Robert E."}],"issued":{"date-parts":[["2012",9,1]]},"accessed":{"date-parts":[["2012",11,7]]}}}],"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eal </w:t>
                            </w:r>
                            <w:r w:rsidRPr="00490409">
                              <w:rPr>
                                <w:rFonts w:ascii="Calibri" w:hAnsi="Calibri" w:cs="Times New Roman"/>
                                <w:i/>
                                <w:sz w:val="16"/>
                              </w:rPr>
                              <w:t>et al</w:t>
                            </w:r>
                            <w:r w:rsidRPr="00C221AB">
                              <w:rPr>
                                <w:rFonts w:ascii="Calibri" w:hAnsi="Calibri" w:cs="Times New Roman"/>
                                <w:sz w:val="16"/>
                              </w:rPr>
                              <w:t xml:space="preserve">. (2012) </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reference case</w:t>
                            </w:r>
                          </w:p>
                        </w:tc>
                        <w:tc>
                          <w:tcPr>
                            <w:tcW w:w="732" w:type="dxa"/>
                            <w:gridSpan w:val="2"/>
                            <w:tcBorders>
                              <w:top w:val="nil"/>
                              <w:left w:val="nil"/>
                              <w:bottom w:val="nil"/>
                              <w:right w:val="nil"/>
                            </w:tcBorders>
                          </w:tcPr>
                          <w:p w14:paraId="3CE88A3B"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00BCC4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1FA9A222"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hAnsi="Calibri" w:cs="Times New Roman"/>
                                <w:sz w:val="16"/>
                                <w:szCs w:val="16"/>
                              </w:rPr>
                              <w:t>Alum floc.,</w:t>
                            </w:r>
                            <w:r w:rsidRPr="00C221AB">
                              <w:rPr>
                                <w:rFonts w:ascii="Calibri" w:eastAsia="Palatino-Roman" w:hAnsi="Calibri" w:cs="Palatino-Roman"/>
                                <w:sz w:val="16"/>
                                <w:szCs w:val="16"/>
                              </w:rPr>
                              <w:t xml:space="preserve"> </w:t>
                            </w:r>
                            <w:r>
                              <w:rPr>
                                <w:rFonts w:ascii="Calibri" w:eastAsia="Palatino-Roman" w:hAnsi="Calibri" w:cs="Palatino-Roman"/>
                                <w:sz w:val="16"/>
                                <w:szCs w:val="16"/>
                              </w:rPr>
                              <w:t>grav.</w:t>
                            </w:r>
                            <w:r w:rsidRPr="00C221AB">
                              <w:rPr>
                                <w:rFonts w:ascii="Calibri" w:eastAsia="Palatino-Roman" w:hAnsi="Calibri" w:cs="Palatino-Roman"/>
                                <w:sz w:val="16"/>
                                <w:szCs w:val="16"/>
                              </w:rPr>
                              <w:t>,</w:t>
                            </w:r>
                          </w:p>
                          <w:p w14:paraId="49BDA50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omog</w:t>
                            </w:r>
                            <w:r>
                              <w:rPr>
                                <w:rFonts w:ascii="Calibri" w:eastAsia="Palatino-Roman" w:hAnsi="Calibri" w:cs="Palatino-Roman"/>
                                <w:sz w:val="16"/>
                                <w:szCs w:val="16"/>
                              </w:rPr>
                              <w:t>.</w:t>
                            </w:r>
                          </w:p>
                        </w:tc>
                        <w:tc>
                          <w:tcPr>
                            <w:tcW w:w="1143" w:type="dxa"/>
                            <w:tcBorders>
                              <w:top w:val="nil"/>
                              <w:left w:val="nil"/>
                              <w:bottom w:val="nil"/>
                              <w:right w:val="nil"/>
                            </w:tcBorders>
                          </w:tcPr>
                          <w:p w14:paraId="0B6FE91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ptane/ esterification</w:t>
                            </w:r>
                          </w:p>
                        </w:tc>
                        <w:tc>
                          <w:tcPr>
                            <w:tcW w:w="708" w:type="dxa"/>
                            <w:tcBorders>
                              <w:top w:val="nil"/>
                              <w:left w:val="nil"/>
                              <w:bottom w:val="nil"/>
                              <w:right w:val="nil"/>
                            </w:tcBorders>
                          </w:tcPr>
                          <w:p w14:paraId="5F4EB787"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69E3A682"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biogas (from HG)</w:t>
                            </w:r>
                          </w:p>
                        </w:tc>
                        <w:tc>
                          <w:tcPr>
                            <w:tcW w:w="493" w:type="dxa"/>
                            <w:tcBorders>
                              <w:top w:val="nil"/>
                              <w:left w:val="nil"/>
                              <w:bottom w:val="nil"/>
                              <w:right w:val="nil"/>
                            </w:tcBorders>
                          </w:tcPr>
                          <w:p w14:paraId="5D77BBB7"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AdvTTa9103878" w:hAnsi="AdvTTa9103878" w:cs="AdvTTa9103878"/>
                                <w:sz w:val="16"/>
                                <w:szCs w:val="16"/>
                              </w:rPr>
                              <w:t>0.42</w:t>
                            </w:r>
                          </w:p>
                        </w:tc>
                      </w:tr>
                      <w:tr w:rsidR="003B14DC" w:rsidRPr="00C221AB" w14:paraId="1172BD21" w14:textId="77777777" w:rsidTr="005B3C0C">
                        <w:trPr>
                          <w:jc w:val="center"/>
                        </w:trPr>
                        <w:tc>
                          <w:tcPr>
                            <w:tcW w:w="1458" w:type="dxa"/>
                            <w:tcBorders>
                              <w:top w:val="nil"/>
                              <w:left w:val="nil"/>
                              <w:bottom w:val="nil"/>
                              <w:right w:val="nil"/>
                            </w:tcBorders>
                          </w:tcPr>
                          <w:p w14:paraId="4354384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10FEC5A5"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18F10EFB"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72D863F6" w14:textId="77777777" w:rsidR="003B14DC" w:rsidRPr="00C221AB" w:rsidRDefault="003B14DC" w:rsidP="005B3C0C">
                            <w:pPr>
                              <w:autoSpaceDE w:val="0"/>
                              <w:autoSpaceDN w:val="0"/>
                              <w:adjustRightInd w:val="0"/>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727FB7B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28B808A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730BD6B"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63DF8809" w14:textId="77777777" w:rsidR="003B14DC" w:rsidRPr="00C221AB" w:rsidRDefault="003B14DC" w:rsidP="005B3C0C">
                            <w:pPr>
                              <w:spacing w:after="0" w:line="240" w:lineRule="auto"/>
                              <w:jc w:val="left"/>
                              <w:rPr>
                                <w:rFonts w:ascii="AdvTTa9103878" w:hAnsi="AdvTTa9103878" w:cs="AdvTTa9103878"/>
                                <w:sz w:val="6"/>
                                <w:szCs w:val="6"/>
                              </w:rPr>
                            </w:pPr>
                          </w:p>
                        </w:tc>
                      </w:tr>
                      <w:tr w:rsidR="003B14DC" w:rsidRPr="00C221AB" w14:paraId="35B4C356" w14:textId="77777777" w:rsidTr="005B3C0C">
                        <w:trPr>
                          <w:jc w:val="center"/>
                        </w:trPr>
                        <w:tc>
                          <w:tcPr>
                            <w:tcW w:w="1458" w:type="dxa"/>
                            <w:tcBorders>
                              <w:top w:val="nil"/>
                              <w:left w:val="nil"/>
                              <w:bottom w:val="nil"/>
                              <w:right w:val="nil"/>
                            </w:tcBorders>
                          </w:tcPr>
                          <w:p w14:paraId="79CE582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znQfFDT5","properties":{"formattedCitation":"(Beal et al., 2012)","plainCitation":"(Beal et al., 2012)"},"citationItems":[{"id":428,"uris":["http://zotero.org/users/1204444/items/EI4NPGNI"],"uri":["http://zotero.org/users/1204444/items/EI4NPGNI"],"itemData":{"id":428,"type":"article-journal","title":"Energy Return on Investment for Algal Biofuel Production Coupled with Wastewater Treatment","container-title":"Water Environment Research","page":"692-710","volume":"84","issue":"9","source":"CrossRef","DOI":"10.2175/106143012X13378023685718","ISSN":"10614303, 15547531","author":[{"family":"Beal","given":"Colin M."},{"family":"Stillwell","given":"Ashlynn S."},{"family":"King","given":"Carey W."},{"family":"Cohen","given":"Stuart M."},{"family":"Berberoglu","given":"Halil"},{"family":"Bhattarai","given":"Rajendra P."},{"family":"Connelly","given":"Rhykka L."},{"family":"Webber","given":"Michael E."},{"family":"Hebner","given":"Robert E."}],"issued":{"date-parts":[["2012",9,1]]},"accessed":{"date-parts":[["2012",11,7]]}}}],"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eal </w:t>
                            </w:r>
                            <w:r w:rsidRPr="00490409">
                              <w:rPr>
                                <w:rFonts w:ascii="Calibri" w:hAnsi="Calibri" w:cs="Times New Roman"/>
                                <w:i/>
                                <w:sz w:val="16"/>
                              </w:rPr>
                              <w:t>et al</w:t>
                            </w:r>
                            <w:r w:rsidRPr="00C221AB">
                              <w:rPr>
                                <w:rFonts w:ascii="Calibri" w:hAnsi="Calibri" w:cs="Times New Roman"/>
                                <w:sz w:val="16"/>
                              </w:rPr>
                              <w:t xml:space="preserve">. (2012) </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CWTABP</w:t>
                            </w:r>
                          </w:p>
                        </w:tc>
                        <w:tc>
                          <w:tcPr>
                            <w:tcW w:w="732" w:type="dxa"/>
                            <w:gridSpan w:val="2"/>
                            <w:tcBorders>
                              <w:top w:val="nil"/>
                              <w:left w:val="nil"/>
                              <w:bottom w:val="nil"/>
                              <w:right w:val="nil"/>
                            </w:tcBorders>
                          </w:tcPr>
                          <w:p w14:paraId="7C17CC37"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38025F4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WW</w:t>
                            </w:r>
                          </w:p>
                        </w:tc>
                        <w:tc>
                          <w:tcPr>
                            <w:tcW w:w="1409" w:type="dxa"/>
                            <w:gridSpan w:val="2"/>
                            <w:tcBorders>
                              <w:top w:val="nil"/>
                              <w:left w:val="nil"/>
                              <w:bottom w:val="nil"/>
                              <w:right w:val="nil"/>
                            </w:tcBorders>
                          </w:tcPr>
                          <w:p w14:paraId="4E0E0607"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hAnsi="Calibri" w:cs="Times New Roman"/>
                                <w:sz w:val="16"/>
                                <w:szCs w:val="16"/>
                              </w:rPr>
                              <w:t>Alum floc.</w:t>
                            </w:r>
                          </w:p>
                          <w:p w14:paraId="0B0A0F3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 xml:space="preserve">grav. </w:t>
                            </w:r>
                            <w:r w:rsidRPr="00C221AB">
                              <w:rPr>
                                <w:rFonts w:ascii="Calibri" w:eastAsia="Palatino-Roman" w:hAnsi="Calibri" w:cs="Palatino-Roman"/>
                                <w:sz w:val="16"/>
                                <w:szCs w:val="16"/>
                              </w:rPr>
                              <w:t xml:space="preserve">, </w:t>
                            </w:r>
                            <w:r>
                              <w:rPr>
                                <w:rFonts w:ascii="Calibri" w:eastAsia="Palatino-Roman" w:hAnsi="Calibri" w:cs="Palatino-Roman"/>
                                <w:sz w:val="16"/>
                                <w:szCs w:val="16"/>
                              </w:rPr>
                              <w:t>H</w:t>
                            </w:r>
                            <w:r w:rsidRPr="00C221AB">
                              <w:rPr>
                                <w:rFonts w:ascii="Calibri" w:eastAsia="Palatino-Roman" w:hAnsi="Calibri" w:cs="Palatino-Roman"/>
                                <w:sz w:val="16"/>
                                <w:szCs w:val="16"/>
                              </w:rPr>
                              <w:t>omog</w:t>
                            </w:r>
                            <w:r>
                              <w:rPr>
                                <w:rFonts w:ascii="Calibri" w:eastAsia="Palatino-Roman" w:hAnsi="Calibri" w:cs="Palatino-Roman"/>
                                <w:sz w:val="16"/>
                                <w:szCs w:val="16"/>
                              </w:rPr>
                              <w:t>.</w:t>
                            </w:r>
                          </w:p>
                        </w:tc>
                        <w:tc>
                          <w:tcPr>
                            <w:tcW w:w="1143" w:type="dxa"/>
                            <w:tcBorders>
                              <w:top w:val="nil"/>
                              <w:left w:val="nil"/>
                              <w:bottom w:val="nil"/>
                              <w:right w:val="nil"/>
                            </w:tcBorders>
                          </w:tcPr>
                          <w:p w14:paraId="1BF66E3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ptane/ esterification</w:t>
                            </w:r>
                          </w:p>
                        </w:tc>
                        <w:tc>
                          <w:tcPr>
                            <w:tcW w:w="708" w:type="dxa"/>
                            <w:tcBorders>
                              <w:top w:val="nil"/>
                              <w:left w:val="nil"/>
                              <w:bottom w:val="nil"/>
                              <w:right w:val="nil"/>
                            </w:tcBorders>
                          </w:tcPr>
                          <w:p w14:paraId="57EE5D5D"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6E809385"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biogas (from HG)</w:t>
                            </w:r>
                          </w:p>
                        </w:tc>
                        <w:tc>
                          <w:tcPr>
                            <w:tcW w:w="493" w:type="dxa"/>
                            <w:tcBorders>
                              <w:top w:val="nil"/>
                              <w:left w:val="nil"/>
                              <w:bottom w:val="nil"/>
                              <w:right w:val="nil"/>
                            </w:tcBorders>
                          </w:tcPr>
                          <w:p w14:paraId="55A8543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1.44</w:t>
                            </w:r>
                          </w:p>
                        </w:tc>
                      </w:tr>
                      <w:tr w:rsidR="003B14DC" w:rsidRPr="00C221AB" w14:paraId="4D835D97" w14:textId="77777777" w:rsidTr="005B3C0C">
                        <w:trPr>
                          <w:jc w:val="center"/>
                        </w:trPr>
                        <w:tc>
                          <w:tcPr>
                            <w:tcW w:w="1458" w:type="dxa"/>
                            <w:tcBorders>
                              <w:top w:val="nil"/>
                              <w:left w:val="nil"/>
                              <w:bottom w:val="nil"/>
                              <w:right w:val="nil"/>
                            </w:tcBorders>
                          </w:tcPr>
                          <w:p w14:paraId="72B69AE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62614F88"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4A34F67D"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6CE0EA55" w14:textId="77777777" w:rsidR="003B14DC" w:rsidRPr="00C221AB" w:rsidRDefault="003B14DC" w:rsidP="005B3C0C">
                            <w:pPr>
                              <w:autoSpaceDE w:val="0"/>
                              <w:autoSpaceDN w:val="0"/>
                              <w:adjustRightInd w:val="0"/>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0B8A9F5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600E9135"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29E59398"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675BF2ED"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035CC2A8" w14:textId="77777777" w:rsidTr="005B3C0C">
                        <w:trPr>
                          <w:jc w:val="center"/>
                        </w:trPr>
                        <w:tc>
                          <w:tcPr>
                            <w:tcW w:w="1458" w:type="dxa"/>
                            <w:tcBorders>
                              <w:top w:val="nil"/>
                              <w:left w:val="nil"/>
                              <w:bottom w:val="nil"/>
                              <w:right w:val="nil"/>
                            </w:tcBorders>
                          </w:tcPr>
                          <w:p w14:paraId="43AA4E7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2gt407p07h","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rentner </w:t>
                            </w:r>
                            <w:r w:rsidRPr="00490409">
                              <w:rPr>
                                <w:rFonts w:ascii="Calibri" w:hAnsi="Calibri" w:cs="Times New Roman"/>
                                <w:i/>
                                <w:sz w:val="16"/>
                              </w:rPr>
                              <w:t>et al</w:t>
                            </w:r>
                            <w:r w:rsidRPr="00C221AB">
                              <w:rPr>
                                <w:rFonts w:ascii="Calibri" w:hAnsi="Calibri" w:cs="Times New Roman"/>
                                <w:sz w:val="16"/>
                              </w:rPr>
                              <w:t>. (2011)</w:t>
                            </w:r>
                            <w:r w:rsidRPr="00C221AB">
                              <w:rPr>
                                <w:rFonts w:ascii="Calibri" w:eastAsia="Palatino-Roman" w:hAnsi="Calibri" w:cs="Palatino-Roman"/>
                                <w:sz w:val="16"/>
                                <w:szCs w:val="16"/>
                              </w:rPr>
                              <w:fldChar w:fldCharType="end"/>
                            </w:r>
                          </w:p>
                          <w:p w14:paraId="7791C2B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reference case</w:t>
                            </w:r>
                          </w:p>
                        </w:tc>
                        <w:tc>
                          <w:tcPr>
                            <w:tcW w:w="732" w:type="dxa"/>
                            <w:gridSpan w:val="2"/>
                            <w:tcBorders>
                              <w:top w:val="nil"/>
                              <w:left w:val="nil"/>
                              <w:bottom w:val="nil"/>
                              <w:right w:val="nil"/>
                            </w:tcBorders>
                          </w:tcPr>
                          <w:p w14:paraId="2DE7ADE3"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2C06BB5A"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194E3607"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Centrifuge, drying</w:t>
                            </w:r>
                          </w:p>
                        </w:tc>
                        <w:tc>
                          <w:tcPr>
                            <w:tcW w:w="1143" w:type="dxa"/>
                            <w:tcBorders>
                              <w:top w:val="nil"/>
                              <w:left w:val="nil"/>
                              <w:bottom w:val="nil"/>
                              <w:right w:val="nil"/>
                            </w:tcBorders>
                          </w:tcPr>
                          <w:p w14:paraId="687B653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60E6AB1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0C3DC54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38C70D2A"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BD</w:t>
                            </w:r>
                          </w:p>
                        </w:tc>
                        <w:tc>
                          <w:tcPr>
                            <w:tcW w:w="493" w:type="dxa"/>
                            <w:tcBorders>
                              <w:top w:val="nil"/>
                              <w:left w:val="nil"/>
                              <w:bottom w:val="nil"/>
                              <w:right w:val="nil"/>
                            </w:tcBorders>
                          </w:tcPr>
                          <w:p w14:paraId="4750D734"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0.13</w:t>
                            </w:r>
                          </w:p>
                        </w:tc>
                      </w:tr>
                      <w:tr w:rsidR="003B14DC" w:rsidRPr="00C221AB" w14:paraId="4F6A646F" w14:textId="77777777" w:rsidTr="005B3C0C">
                        <w:trPr>
                          <w:jc w:val="center"/>
                        </w:trPr>
                        <w:tc>
                          <w:tcPr>
                            <w:tcW w:w="1458" w:type="dxa"/>
                            <w:tcBorders>
                              <w:top w:val="nil"/>
                              <w:left w:val="nil"/>
                              <w:bottom w:val="nil"/>
                              <w:right w:val="nil"/>
                            </w:tcBorders>
                          </w:tcPr>
                          <w:p w14:paraId="18A4559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7373476E"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28884A2A"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0F91E2D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6AB7DA5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2A40616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02E644F4"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56EFFA83"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6C491D00" w14:textId="77777777" w:rsidTr="005B3C0C">
                        <w:trPr>
                          <w:jc w:val="center"/>
                        </w:trPr>
                        <w:tc>
                          <w:tcPr>
                            <w:tcW w:w="1458" w:type="dxa"/>
                            <w:tcBorders>
                              <w:top w:val="nil"/>
                              <w:left w:val="nil"/>
                              <w:bottom w:val="nil"/>
                              <w:right w:val="nil"/>
                            </w:tcBorders>
                          </w:tcPr>
                          <w:p w14:paraId="3F9BD5EF"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agIrmTfJ","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Brentner </w:t>
                            </w:r>
                            <w:r w:rsidRPr="00490409">
                              <w:rPr>
                                <w:rFonts w:ascii="Calibri" w:hAnsi="Calibri" w:cs="Times New Roman"/>
                                <w:i/>
                                <w:sz w:val="16"/>
                              </w:rPr>
                              <w:t>et al</w:t>
                            </w:r>
                            <w:r w:rsidRPr="00C221AB">
                              <w:rPr>
                                <w:rFonts w:ascii="Calibri" w:hAnsi="Calibri" w:cs="Times New Roman"/>
                                <w:sz w:val="16"/>
                              </w:rPr>
                              <w:t>. (2011)</w:t>
                            </w:r>
                            <w:r w:rsidRPr="00C221AB">
                              <w:rPr>
                                <w:rFonts w:ascii="Calibri" w:eastAsia="Palatino-Roman" w:hAnsi="Calibri" w:cs="Palatino-Roman"/>
                                <w:sz w:val="16"/>
                                <w:szCs w:val="16"/>
                              </w:rPr>
                              <w:fldChar w:fldCharType="end"/>
                            </w:r>
                          </w:p>
                          <w:p w14:paraId="586B02F8"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 xml:space="preserve">best case </w:t>
                            </w:r>
                          </w:p>
                        </w:tc>
                        <w:tc>
                          <w:tcPr>
                            <w:tcW w:w="732" w:type="dxa"/>
                            <w:gridSpan w:val="2"/>
                            <w:tcBorders>
                              <w:top w:val="nil"/>
                              <w:left w:val="nil"/>
                              <w:bottom w:val="nil"/>
                              <w:right w:val="nil"/>
                            </w:tcBorders>
                          </w:tcPr>
                          <w:p w14:paraId="1C5DD96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PBR</w:t>
                            </w:r>
                          </w:p>
                        </w:tc>
                        <w:tc>
                          <w:tcPr>
                            <w:tcW w:w="869" w:type="dxa"/>
                            <w:tcBorders>
                              <w:top w:val="nil"/>
                              <w:left w:val="nil"/>
                              <w:bottom w:val="nil"/>
                              <w:right w:val="nil"/>
                            </w:tcBorders>
                          </w:tcPr>
                          <w:p w14:paraId="576B3C0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47EAEE6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Chitosan floc</w:t>
                            </w:r>
                            <w:r>
                              <w:rPr>
                                <w:rFonts w:ascii="Calibri" w:hAnsi="Calibri" w:cs="Times New Roman"/>
                                <w:sz w:val="16"/>
                                <w:szCs w:val="16"/>
                              </w:rPr>
                              <w:t>.</w:t>
                            </w:r>
                          </w:p>
                        </w:tc>
                        <w:tc>
                          <w:tcPr>
                            <w:tcW w:w="1143" w:type="dxa"/>
                            <w:tcBorders>
                              <w:top w:val="nil"/>
                              <w:left w:val="nil"/>
                              <w:bottom w:val="nil"/>
                              <w:right w:val="nil"/>
                            </w:tcBorders>
                          </w:tcPr>
                          <w:p w14:paraId="1AC8A3B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Supercritical</w:t>
                            </w:r>
                          </w:p>
                          <w:p w14:paraId="1E3C483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methanol</w:t>
                            </w:r>
                          </w:p>
                        </w:tc>
                        <w:tc>
                          <w:tcPr>
                            <w:tcW w:w="708" w:type="dxa"/>
                            <w:tcBorders>
                              <w:top w:val="nil"/>
                              <w:left w:val="nil"/>
                              <w:bottom w:val="nil"/>
                              <w:right w:val="nil"/>
                            </w:tcBorders>
                          </w:tcPr>
                          <w:p w14:paraId="09AC39E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2F373D46"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w:t>
                            </w:r>
                            <w:r>
                              <w:rPr>
                                <w:rFonts w:ascii="Calibri" w:eastAsia="Palatino-Roman" w:hAnsi="Calibri" w:cs="Palatino-Roman"/>
                                <w:sz w:val="16"/>
                                <w:szCs w:val="16"/>
                              </w:rPr>
                              <w:t xml:space="preserve"> </w:t>
                            </w:r>
                            <w:r w:rsidRPr="00C221AB">
                              <w:rPr>
                                <w:rFonts w:ascii="Calibri" w:eastAsia="Palatino-Roman" w:hAnsi="Calibri" w:cs="Palatino-Roman"/>
                                <w:sz w:val="16"/>
                                <w:szCs w:val="16"/>
                              </w:rPr>
                              <w:t xml:space="preserve">BioE (from AD), </w:t>
                            </w:r>
                          </w:p>
                          <w:p w14:paraId="753669CA"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 (from AD)</w:t>
                            </w:r>
                          </w:p>
                        </w:tc>
                        <w:tc>
                          <w:tcPr>
                            <w:tcW w:w="493" w:type="dxa"/>
                            <w:tcBorders>
                              <w:top w:val="nil"/>
                              <w:left w:val="nil"/>
                              <w:bottom w:val="nil"/>
                              <w:right w:val="nil"/>
                            </w:tcBorders>
                          </w:tcPr>
                          <w:p w14:paraId="43854F89"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0.93</w:t>
                            </w:r>
                          </w:p>
                        </w:tc>
                      </w:tr>
                      <w:tr w:rsidR="003B14DC" w:rsidRPr="00C221AB" w14:paraId="5CD359C1" w14:textId="77777777" w:rsidTr="005B3C0C">
                        <w:trPr>
                          <w:jc w:val="center"/>
                        </w:trPr>
                        <w:tc>
                          <w:tcPr>
                            <w:tcW w:w="1458" w:type="dxa"/>
                            <w:tcBorders>
                              <w:top w:val="nil"/>
                              <w:left w:val="nil"/>
                              <w:bottom w:val="nil"/>
                              <w:right w:val="nil"/>
                            </w:tcBorders>
                          </w:tcPr>
                          <w:p w14:paraId="4BEA67D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7A9F3B42"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49B1591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33B3F351"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198A3F1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67A35F4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018BCFD0"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6BB012EF"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0EC81DF9" w14:textId="77777777" w:rsidTr="005B3C0C">
                        <w:trPr>
                          <w:jc w:val="center"/>
                        </w:trPr>
                        <w:tc>
                          <w:tcPr>
                            <w:tcW w:w="1458" w:type="dxa"/>
                            <w:tcBorders>
                              <w:top w:val="nil"/>
                              <w:left w:val="nil"/>
                              <w:bottom w:val="nil"/>
                              <w:right w:val="nil"/>
                            </w:tcBorders>
                          </w:tcPr>
                          <w:p w14:paraId="33271AF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12ot26ohoo","properties":{"formattedCitation":"(Chowdhury et al., 2012)","plainCitation":"(Chowdhury et al., 2012)"},"citationItems":[{"id":1296,"uris":["http://zotero.org/users/1204444/items/RBP9R76U"],"uri":["http://zotero.org/users/1204444/items/RBP9R76U"],"itemData":{"id":1296,"type":"article-journal","title":"Reduction of environmental and energy footprint of microalgal biodiesel production through material and energy integration","container-title":"Bioresource Technology","page":"102-111","volume":"108","issue":"0","source":"ScienceDirect","abstract":"The life cycle impacts were assessed for an integrated microalgal biodiesel production system that facilitates energy- and nutrient- recovery through anaerobic digestion, and utilizes glycerol generated within the facility for additional heterotrophic biodiesel production. Results show that when external fossil energy inputs are lowered through process integration, the energy demand, global warming potential (GWP), and process water demand decrease significantly and become less sensitive to algal lipid content. When substitution allocation is used to assign additional credit for avoidance of fossil energy use (through utilization of recycled nutrients and biogas), GWP and water demand can, in fact, increase with increase in lipid content. Relative to stand-alone algal biofuel facilities, energy demand can be lowered by 3–14 GJ per ton of biodiesel through process integration. GWP of biodiesel from the integrated system can be lowered by up to 71% compared to petroleum fuel. Evaporative water loss was the primary water demand driver.","DOI":"10.1016/j.biortech.2011.12.099","ISSN":"0960-8524","journalAbbreviation":"Bioresource Technology","author":[{"family":"Chowdhury","given":"Raja"},{"family":"Viamajala","given":"Sridhar"},{"family":"Gerlach","given":"Robin"}],"issued":{"date-parts":[["2012",3]]},"accessed":{"date-parts":[["2013",1,25]],"season":"14:52:46"}}}],"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Chowdhury </w:t>
                            </w:r>
                            <w:r w:rsidRPr="00490409">
                              <w:rPr>
                                <w:rFonts w:ascii="Calibri" w:hAnsi="Calibri" w:cs="Times New Roman"/>
                                <w:i/>
                                <w:sz w:val="16"/>
                              </w:rPr>
                              <w:t>et al</w:t>
                            </w:r>
                            <w:r w:rsidRPr="00C221AB">
                              <w:rPr>
                                <w:rFonts w:ascii="Calibri" w:hAnsi="Calibri" w:cs="Times New Roman"/>
                                <w:sz w:val="16"/>
                              </w:rPr>
                              <w:t>. (2012)</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 xml:space="preserve"> reference case</w:t>
                            </w:r>
                          </w:p>
                        </w:tc>
                        <w:tc>
                          <w:tcPr>
                            <w:tcW w:w="732" w:type="dxa"/>
                            <w:gridSpan w:val="2"/>
                            <w:tcBorders>
                              <w:top w:val="nil"/>
                              <w:left w:val="nil"/>
                              <w:bottom w:val="nil"/>
                              <w:right w:val="nil"/>
                            </w:tcBorders>
                          </w:tcPr>
                          <w:p w14:paraId="7E41D44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3E7ADA7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hAnsi="Calibri" w:cs="Times New Roman"/>
                                <w:sz w:val="16"/>
                                <w:szCs w:val="16"/>
                              </w:rPr>
                              <w:t>Industrial CO</w:t>
                            </w:r>
                            <w:r w:rsidRPr="003B32D5">
                              <w:rPr>
                                <w:rFonts w:ascii="Calibri" w:hAnsi="Calibri" w:cs="Times New 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0A1B6272"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ilter press, drying</w:t>
                            </w:r>
                          </w:p>
                        </w:tc>
                        <w:tc>
                          <w:tcPr>
                            <w:tcW w:w="1143" w:type="dxa"/>
                            <w:tcBorders>
                              <w:top w:val="nil"/>
                              <w:left w:val="nil"/>
                              <w:bottom w:val="nil"/>
                              <w:right w:val="nil"/>
                            </w:tcBorders>
                          </w:tcPr>
                          <w:p w14:paraId="579C5BC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247982C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649B3A46"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321786CB"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w:t>
                            </w:r>
                          </w:p>
                        </w:tc>
                        <w:tc>
                          <w:tcPr>
                            <w:tcW w:w="493" w:type="dxa"/>
                            <w:tcBorders>
                              <w:top w:val="nil"/>
                              <w:left w:val="nil"/>
                              <w:bottom w:val="nil"/>
                              <w:right w:val="nil"/>
                            </w:tcBorders>
                          </w:tcPr>
                          <w:p w14:paraId="4B9ADAC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1.11</w:t>
                            </w:r>
                          </w:p>
                        </w:tc>
                      </w:tr>
                      <w:tr w:rsidR="003B14DC" w:rsidRPr="00C221AB" w14:paraId="26B557B3" w14:textId="77777777" w:rsidTr="005B3C0C">
                        <w:trPr>
                          <w:jc w:val="center"/>
                        </w:trPr>
                        <w:tc>
                          <w:tcPr>
                            <w:tcW w:w="1458" w:type="dxa"/>
                            <w:tcBorders>
                              <w:top w:val="nil"/>
                              <w:left w:val="nil"/>
                              <w:bottom w:val="nil"/>
                              <w:right w:val="nil"/>
                            </w:tcBorders>
                          </w:tcPr>
                          <w:p w14:paraId="2E32A1D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67777A6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6DA00F05"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306D1CD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64F83ED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228FBD0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7F53D09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4D7543C2"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7248A782" w14:textId="77777777" w:rsidTr="005B3C0C">
                        <w:trPr>
                          <w:jc w:val="center"/>
                        </w:trPr>
                        <w:tc>
                          <w:tcPr>
                            <w:tcW w:w="1458" w:type="dxa"/>
                            <w:tcBorders>
                              <w:top w:val="nil"/>
                              <w:left w:val="nil"/>
                              <w:bottom w:val="nil"/>
                              <w:right w:val="nil"/>
                            </w:tcBorders>
                          </w:tcPr>
                          <w:p w14:paraId="15F228E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XfMXb8h4","properties":{"formattedCitation":"(Chowdhury et al., 2012)","plainCitation":"(Chowdhury et al., 2012)"},"citationItems":[{"id":1296,"uris":["http://zotero.org/users/1204444/items/RBP9R76U"],"uri":["http://zotero.org/users/1204444/items/RBP9R76U"],"itemData":{"id":1296,"type":"article-journal","title":"Reduction of environmental and energy footprint of microalgal biodiesel production through material and energy integration","container-title":"Bioresource Technology","page":"102-111","volume":"108","issue":"0","source":"ScienceDirect","abstract":"The life cycle impacts were assessed for an integrated microalgal biodiesel production system that facilitates energy- and nutrient- recovery through anaerobic digestion, and utilizes glycerol generated within the facility for additional heterotrophic biodiesel production. Results show that when external fossil energy inputs are lowered through process integration, the energy demand, global warming potential (GWP), and process water demand decrease significantly and become less sensitive to algal lipid content. When substitution allocation is used to assign additional credit for avoidance of fossil energy use (through utilization of recycled nutrients and biogas), GWP and water demand can, in fact, increase with increase in lipid content. Relative to stand-alone algal biofuel facilities, energy demand can be lowered by 3–14 GJ per ton of biodiesel through process integration. GWP of biodiesel from the integrated system can be lowered by up to 71% compared to petroleum fuel. Evaporative water loss was the primary water demand driver.","DOI":"10.1016/j.biortech.2011.12.099","ISSN":"0960-8524","journalAbbreviation":"Bioresource Technology","author":[{"family":"Chowdhury","given":"Raja"},{"family":"Viamajala","given":"Sridhar"},{"family":"Gerlach","given":"Robin"}],"issued":{"date-parts":[["2012",3]]},"accessed":{"date-parts":[["2013",1,25]],"season":"14:52:46"}}}],"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Chowdhury </w:t>
                            </w:r>
                            <w:r w:rsidRPr="00490409">
                              <w:rPr>
                                <w:rFonts w:ascii="Calibri" w:hAnsi="Calibri" w:cs="Times New Roman"/>
                                <w:i/>
                                <w:sz w:val="16"/>
                              </w:rPr>
                              <w:t>et al</w:t>
                            </w:r>
                            <w:r w:rsidRPr="00C221AB">
                              <w:rPr>
                                <w:rFonts w:ascii="Calibri" w:hAnsi="Calibri" w:cs="Times New Roman"/>
                                <w:sz w:val="16"/>
                              </w:rPr>
                              <w:t>. (2012)</w:t>
                            </w:r>
                            <w:r w:rsidRPr="00C221AB">
                              <w:rPr>
                                <w:rFonts w:ascii="Calibri" w:eastAsia="Palatino-Roman" w:hAnsi="Calibri" w:cs="Palatino-Roman"/>
                                <w:sz w:val="16"/>
                                <w:szCs w:val="16"/>
                              </w:rPr>
                              <w:fldChar w:fldCharType="end"/>
                            </w:r>
                          </w:p>
                          <w:p w14:paraId="0618B6B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est case</w:t>
                            </w:r>
                          </w:p>
                        </w:tc>
                        <w:tc>
                          <w:tcPr>
                            <w:tcW w:w="732" w:type="dxa"/>
                            <w:gridSpan w:val="2"/>
                            <w:tcBorders>
                              <w:top w:val="nil"/>
                              <w:left w:val="nil"/>
                              <w:bottom w:val="nil"/>
                              <w:right w:val="nil"/>
                            </w:tcBorders>
                          </w:tcPr>
                          <w:p w14:paraId="7D270B55"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5DEAAF31"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0F4FD99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ilter press, drying</w:t>
                            </w:r>
                          </w:p>
                        </w:tc>
                        <w:tc>
                          <w:tcPr>
                            <w:tcW w:w="1143" w:type="dxa"/>
                            <w:tcBorders>
                              <w:top w:val="nil"/>
                              <w:left w:val="nil"/>
                              <w:bottom w:val="nil"/>
                              <w:right w:val="nil"/>
                            </w:tcBorders>
                          </w:tcPr>
                          <w:p w14:paraId="055C750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4702D70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52FFEB9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3EFD63E8"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w:t>
                            </w:r>
                            <w:r>
                              <w:rPr>
                                <w:rFonts w:ascii="Calibri" w:eastAsia="Palatino-Roman" w:hAnsi="Calibri" w:cs="Palatino-Roman"/>
                                <w:sz w:val="16"/>
                                <w:szCs w:val="16"/>
                              </w:rPr>
                              <w:t>&amp; N</w:t>
                            </w:r>
                            <w:r w:rsidRPr="00C221AB">
                              <w:rPr>
                                <w:rFonts w:ascii="Calibri" w:eastAsia="Palatino-Roman" w:hAnsi="Calibri" w:cs="Palatino-Roman"/>
                                <w:sz w:val="16"/>
                                <w:szCs w:val="16"/>
                              </w:rPr>
                              <w:t xml:space="preserve"> (from AD), N (from AD),  glycerol (heterotrophic algae feedstock)</w:t>
                            </w:r>
                          </w:p>
                        </w:tc>
                        <w:tc>
                          <w:tcPr>
                            <w:tcW w:w="493" w:type="dxa"/>
                            <w:tcBorders>
                              <w:top w:val="nil"/>
                              <w:left w:val="nil"/>
                              <w:bottom w:val="nil"/>
                              <w:right w:val="nil"/>
                            </w:tcBorders>
                          </w:tcPr>
                          <w:p w14:paraId="19EE9EA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1.89</w:t>
                            </w:r>
                          </w:p>
                        </w:tc>
                      </w:tr>
                      <w:tr w:rsidR="003B14DC" w:rsidRPr="00C221AB" w14:paraId="1CEC0955" w14:textId="77777777" w:rsidTr="005B3C0C">
                        <w:trPr>
                          <w:jc w:val="center"/>
                        </w:trPr>
                        <w:tc>
                          <w:tcPr>
                            <w:tcW w:w="1458" w:type="dxa"/>
                            <w:tcBorders>
                              <w:top w:val="nil"/>
                              <w:left w:val="nil"/>
                              <w:bottom w:val="nil"/>
                              <w:right w:val="nil"/>
                            </w:tcBorders>
                          </w:tcPr>
                          <w:p w14:paraId="684F0D5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3BBF26F5"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2F465DD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398BF7D3"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49AF1BE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5DCDC32E"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9C5B53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70C6FD30"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033563DC" w14:textId="77777777" w:rsidTr="005B3C0C">
                        <w:trPr>
                          <w:jc w:val="center"/>
                        </w:trPr>
                        <w:tc>
                          <w:tcPr>
                            <w:tcW w:w="1458" w:type="dxa"/>
                            <w:tcBorders>
                              <w:top w:val="nil"/>
                              <w:left w:val="nil"/>
                              <w:bottom w:val="nil"/>
                              <w:right w:val="nil"/>
                            </w:tcBorders>
                          </w:tcPr>
                          <w:p w14:paraId="262ED52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2bpo20rj2o","properties":{"formattedCitation":"(Clarens et al., 2010)","plainCitation":"(Clarens et al., 2010)"},"citationItems":[{"id":145,"uris":["http://zotero.org/users/1204444/items/IXZVW9R6"],"uri":["http://zotero.org/users/1204444/items/IXZVW9R6"],"itemData":{"id":145,"type":"article-journal","title":"Environmental Life Cycle Comparison of Algae to Other Bioenergy Feedstocks","container-title":"Environmental Science &amp; Technology","page":"1813-1819","volume":"44","issue":"5","source":"CrossRef","DOI":"10.1021/es902838n","ISSN":"0013-936X, 1520-5851","author":[{"family":"Clarens","given":"Andres F."},{"family":"Resurreccion","given":"Eleazer P."},{"family":"White","given":"Mark A."},{"family":"Colosi","given":"Lisa M."}],"issued":{"date-parts":[["2010",3]]},"accessed":{"date-parts":[["2012",11,7]]}}}],"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2010)</w:t>
                            </w:r>
                            <w:r w:rsidRPr="00C221AB">
                              <w:rPr>
                                <w:rFonts w:ascii="Calibri" w:hAnsi="Calibri" w:cs="Times New Roman"/>
                                <w:sz w:val="16"/>
                                <w:szCs w:val="16"/>
                              </w:rPr>
                              <w:fldChar w:fldCharType="end"/>
                            </w:r>
                          </w:p>
                        </w:tc>
                        <w:tc>
                          <w:tcPr>
                            <w:tcW w:w="732" w:type="dxa"/>
                            <w:gridSpan w:val="2"/>
                            <w:tcBorders>
                              <w:top w:val="nil"/>
                              <w:left w:val="nil"/>
                              <w:bottom w:val="nil"/>
                              <w:right w:val="nil"/>
                            </w:tcBorders>
                          </w:tcPr>
                          <w:p w14:paraId="6DB2FEE5"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06E981F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472BB46D"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um floc.</w:t>
                            </w:r>
                          </w:p>
                          <w:p w14:paraId="72B58F5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centrifuge</w:t>
                            </w:r>
                          </w:p>
                        </w:tc>
                        <w:tc>
                          <w:tcPr>
                            <w:tcW w:w="1143" w:type="dxa"/>
                            <w:tcBorders>
                              <w:top w:val="nil"/>
                              <w:left w:val="nil"/>
                              <w:bottom w:val="nil"/>
                              <w:right w:val="nil"/>
                            </w:tcBorders>
                          </w:tcPr>
                          <w:p w14:paraId="3A47E879"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708" w:type="dxa"/>
                            <w:tcBorders>
                              <w:top w:val="nil"/>
                              <w:left w:val="nil"/>
                              <w:bottom w:val="nil"/>
                              <w:right w:val="nil"/>
                            </w:tcBorders>
                          </w:tcPr>
                          <w:p w14:paraId="73AE3FE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7ED64181"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gal biomass</w:t>
                            </w:r>
                          </w:p>
                        </w:tc>
                        <w:tc>
                          <w:tcPr>
                            <w:tcW w:w="493" w:type="dxa"/>
                            <w:tcBorders>
                              <w:top w:val="nil"/>
                              <w:left w:val="nil"/>
                              <w:bottom w:val="nil"/>
                              <w:right w:val="nil"/>
                            </w:tcBorders>
                          </w:tcPr>
                          <w:p w14:paraId="7C9BE1E1"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06</w:t>
                            </w:r>
                          </w:p>
                        </w:tc>
                      </w:tr>
                      <w:tr w:rsidR="003B14DC" w:rsidRPr="00C221AB" w14:paraId="233FBF2D" w14:textId="77777777" w:rsidTr="005B3C0C">
                        <w:trPr>
                          <w:jc w:val="center"/>
                        </w:trPr>
                        <w:tc>
                          <w:tcPr>
                            <w:tcW w:w="1458" w:type="dxa"/>
                            <w:tcBorders>
                              <w:top w:val="nil"/>
                              <w:left w:val="nil"/>
                              <w:bottom w:val="nil"/>
                              <w:right w:val="nil"/>
                            </w:tcBorders>
                          </w:tcPr>
                          <w:p w14:paraId="3244B0C9"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103EDBE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5686DEF8"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0F24B6D3"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0E86714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56B391B8"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41EA2825" w14:textId="77777777" w:rsidR="003B14DC" w:rsidRPr="00C221AB" w:rsidRDefault="003B14DC" w:rsidP="005B3C0C">
                            <w:pPr>
                              <w:spacing w:after="0" w:line="240" w:lineRule="auto"/>
                              <w:jc w:val="left"/>
                              <w:rPr>
                                <w:rFonts w:ascii="Calibri" w:hAnsi="Calibri" w:cs="Times New Roman"/>
                                <w:sz w:val="6"/>
                                <w:szCs w:val="6"/>
                              </w:rPr>
                            </w:pPr>
                          </w:p>
                        </w:tc>
                        <w:tc>
                          <w:tcPr>
                            <w:tcW w:w="493" w:type="dxa"/>
                            <w:tcBorders>
                              <w:top w:val="nil"/>
                              <w:left w:val="nil"/>
                              <w:bottom w:val="nil"/>
                              <w:right w:val="nil"/>
                            </w:tcBorders>
                          </w:tcPr>
                          <w:p w14:paraId="4F12E749"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4CD18D61" w14:textId="77777777" w:rsidTr="005B3C0C">
                        <w:trPr>
                          <w:jc w:val="center"/>
                        </w:trPr>
                        <w:tc>
                          <w:tcPr>
                            <w:tcW w:w="1458" w:type="dxa"/>
                            <w:tcBorders>
                              <w:top w:val="nil"/>
                              <w:left w:val="nil"/>
                              <w:bottom w:val="nil"/>
                              <w:right w:val="nil"/>
                            </w:tcBorders>
                          </w:tcPr>
                          <w:p w14:paraId="5F95EB2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sd8MN1As","properties":{"formattedCitation":"(Clarens et al., 2010)","plainCitation":"(Clarens et al., 2010)"},"citationItems":[{"id":145,"uris":["http://zotero.org/users/1204444/items/IXZVW9R6"],"uri":["http://zotero.org/users/1204444/items/IXZVW9R6"],"itemData":{"id":145,"type":"article-journal","title":"Environmental Life Cycle Comparison of Algae to Other Bioenergy Feedstocks","container-title":"Environmental Science &amp; Technology","page":"1813-1819","volume":"44","issue":"5","source":"CrossRef","DOI":"10.1021/es902838n","ISSN":"0013-936X, 1520-5851","author":[{"family":"Clarens","given":"Andres F."},{"family":"Resurreccion","given":"Eleazer P."},{"family":"White","given":"Mark A."},{"family":"Colosi","given":"Lisa M."}],"issued":{"date-parts":[["2010",3]]},"accessed":{"date-parts":[["2012",11,7]]}}}],"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2010)</w:t>
                            </w:r>
                            <w:r w:rsidRPr="00C221AB">
                              <w:rPr>
                                <w:rFonts w:ascii="Calibri" w:hAnsi="Calibri" w:cs="Times New Roman"/>
                                <w:sz w:val="16"/>
                                <w:szCs w:val="16"/>
                              </w:rPr>
                              <w:fldChar w:fldCharType="end"/>
                            </w:r>
                          </w:p>
                        </w:tc>
                        <w:tc>
                          <w:tcPr>
                            <w:tcW w:w="732" w:type="dxa"/>
                            <w:gridSpan w:val="2"/>
                            <w:tcBorders>
                              <w:top w:val="nil"/>
                              <w:left w:val="nil"/>
                              <w:bottom w:val="nil"/>
                              <w:right w:val="nil"/>
                            </w:tcBorders>
                          </w:tcPr>
                          <w:p w14:paraId="156B0DCA"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6FCB0F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WW</w:t>
                            </w:r>
                          </w:p>
                        </w:tc>
                        <w:tc>
                          <w:tcPr>
                            <w:tcW w:w="1409" w:type="dxa"/>
                            <w:gridSpan w:val="2"/>
                            <w:tcBorders>
                              <w:top w:val="nil"/>
                              <w:left w:val="nil"/>
                              <w:bottom w:val="nil"/>
                              <w:right w:val="nil"/>
                            </w:tcBorders>
                          </w:tcPr>
                          <w:p w14:paraId="671D9825"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um floc.,</w:t>
                            </w:r>
                          </w:p>
                          <w:p w14:paraId="7562A7E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centrifuge</w:t>
                            </w:r>
                          </w:p>
                        </w:tc>
                        <w:tc>
                          <w:tcPr>
                            <w:tcW w:w="1143" w:type="dxa"/>
                            <w:tcBorders>
                              <w:top w:val="nil"/>
                              <w:left w:val="nil"/>
                              <w:bottom w:val="nil"/>
                              <w:right w:val="nil"/>
                            </w:tcBorders>
                          </w:tcPr>
                          <w:p w14:paraId="64D0D27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708" w:type="dxa"/>
                            <w:tcBorders>
                              <w:top w:val="nil"/>
                              <w:left w:val="nil"/>
                              <w:bottom w:val="nil"/>
                              <w:right w:val="nil"/>
                            </w:tcBorders>
                          </w:tcPr>
                          <w:p w14:paraId="3A26EEE1"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02A70AC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gal biomass</w:t>
                            </w:r>
                          </w:p>
                        </w:tc>
                        <w:tc>
                          <w:tcPr>
                            <w:tcW w:w="493" w:type="dxa"/>
                            <w:tcBorders>
                              <w:top w:val="nil"/>
                              <w:left w:val="nil"/>
                              <w:bottom w:val="nil"/>
                              <w:right w:val="nil"/>
                            </w:tcBorders>
                          </w:tcPr>
                          <w:p w14:paraId="5D5624E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3.2</w:t>
                            </w:r>
                          </w:p>
                        </w:tc>
                      </w:tr>
                      <w:tr w:rsidR="003B14DC" w:rsidRPr="00C221AB" w14:paraId="643CB2B4" w14:textId="77777777" w:rsidTr="005B3C0C">
                        <w:trPr>
                          <w:jc w:val="center"/>
                        </w:trPr>
                        <w:tc>
                          <w:tcPr>
                            <w:tcW w:w="1458" w:type="dxa"/>
                            <w:tcBorders>
                              <w:top w:val="nil"/>
                              <w:left w:val="nil"/>
                              <w:bottom w:val="nil"/>
                              <w:right w:val="nil"/>
                            </w:tcBorders>
                          </w:tcPr>
                          <w:p w14:paraId="1E299137"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3BB4AFB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1DC4E26F"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252F7A97"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297ECA86" w14:textId="77777777" w:rsidR="003B14DC" w:rsidRPr="00C221AB" w:rsidRDefault="003B14DC" w:rsidP="005B3C0C">
                            <w:pPr>
                              <w:spacing w:after="0" w:line="240" w:lineRule="auto"/>
                              <w:jc w:val="left"/>
                              <w:rPr>
                                <w:rFonts w:ascii="Calibri" w:hAnsi="Calibri" w:cs="Times New Roman"/>
                                <w:sz w:val="6"/>
                                <w:szCs w:val="6"/>
                              </w:rPr>
                            </w:pPr>
                          </w:p>
                        </w:tc>
                        <w:tc>
                          <w:tcPr>
                            <w:tcW w:w="708" w:type="dxa"/>
                            <w:tcBorders>
                              <w:top w:val="nil"/>
                              <w:left w:val="nil"/>
                              <w:bottom w:val="nil"/>
                              <w:right w:val="nil"/>
                            </w:tcBorders>
                          </w:tcPr>
                          <w:p w14:paraId="002C3E1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C56AFCE" w14:textId="77777777" w:rsidR="003B14DC" w:rsidRPr="00C221AB" w:rsidRDefault="003B14DC" w:rsidP="005B3C0C">
                            <w:pPr>
                              <w:spacing w:after="0" w:line="240" w:lineRule="auto"/>
                              <w:jc w:val="left"/>
                              <w:rPr>
                                <w:rFonts w:ascii="Calibri" w:hAnsi="Calibri" w:cs="Times New Roman"/>
                                <w:sz w:val="6"/>
                                <w:szCs w:val="6"/>
                              </w:rPr>
                            </w:pPr>
                          </w:p>
                        </w:tc>
                        <w:tc>
                          <w:tcPr>
                            <w:tcW w:w="493" w:type="dxa"/>
                            <w:tcBorders>
                              <w:top w:val="nil"/>
                              <w:left w:val="nil"/>
                              <w:bottom w:val="nil"/>
                              <w:right w:val="nil"/>
                            </w:tcBorders>
                          </w:tcPr>
                          <w:p w14:paraId="64A33532"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31B8964F" w14:textId="77777777" w:rsidTr="005B3C0C">
                        <w:trPr>
                          <w:jc w:val="center"/>
                        </w:trPr>
                        <w:tc>
                          <w:tcPr>
                            <w:tcW w:w="1458" w:type="dxa"/>
                            <w:tcBorders>
                              <w:top w:val="nil"/>
                              <w:left w:val="nil"/>
                              <w:bottom w:val="nil"/>
                              <w:right w:val="nil"/>
                            </w:tcBorders>
                          </w:tcPr>
                          <w:p w14:paraId="07A080A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18o6j69o0n","properties":{"formattedCitation":"(Clarens et al., 2011)","plainCitation":"(Clarens et al., 2011)"},"citationItems":[{"id":1488,"uris":["http://zotero.org/users/1204444/items/UQTMIZ5B"],"uri":["http://zotero.org/users/1204444/items/UQTMIZ5B"],"itemData":{"id":1488,"type":"article-journal","title":"Environmental Impacts of Algae-Derived Biodiesel and Bioelectricity for Transportation","container-title":"Environmental Science &amp; Technology","page":"7554-7560","volume":"45","issue":"17","source":"ACS Publications","abstract":"Algae are a widely touted source of bioenergy with high yields, appreciable lipid contents, and an ability to be cultivated on marginal land without directly competing with food crops. Nevertheless, recent work has suggested that large-scale deployment of algae bioenergy systems could have unexpectedly high environmental burdens. In this study, a ?well-to-wheel? life cycle assessment was undertaken to evaluate algae?s potential use as a transportation energy source for passenger vehicles. Four algae conversion pathways resulting in combinations of bioelectricity and biodiesel were assessed for several relevant nutrient procurement scenarios. Results suggest that algae-to-energy systems can be either net energy positive or negative depending on the specific combination of cultivation and conversion processes used. Conversion pathways involving direct combustion for bioelectricity production generally outperformed systems involving anaerobic digestion and biodiesel production, and they were found to generate four and fifteen times as many vehicle kilometers traveled (VKT) per hectare as switchgrass or canola, respectively. Despite this, algae systems exhibited mixed performance for environmental impacts (energy use, water use, and greenhouse gas emissions) on a ?per km? basis relative to the benchmark crops. This suggests that both cultivation and conversion processes must be carefully considered to ensure the environmental viability of algae-to-energy processes.","DOI":"10.1021/es200760n","ISSN":"0013-936X","journalAbbreviation":"Environ. Sci. Technol.","author":[{"family":"Clarens","given":"Andres F."},{"family":"Nassau","given":"Hagai"},{"family":"Resurreccion","given":"Eleazer P."},{"family":"White","given":"Mark A."},{"family":"Colosi","given":"Lisa M."}],"issued":{"date-parts":[["2011",9,1]]},"accessed":{"date-parts":[["2013",4,2]]}}}],"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xml:space="preserve">. (2011) </w:t>
                            </w:r>
                            <w:r w:rsidRPr="00C221AB">
                              <w:rPr>
                                <w:rFonts w:ascii="Calibri" w:hAnsi="Calibri" w:cs="Times New Roman"/>
                                <w:sz w:val="16"/>
                                <w:szCs w:val="16"/>
                              </w:rPr>
                              <w:fldChar w:fldCharType="end"/>
                            </w:r>
                            <w:r w:rsidRPr="00C221AB">
                              <w:rPr>
                                <w:rFonts w:ascii="Calibri" w:hAnsi="Calibri" w:cs="Times New Roman"/>
                                <w:sz w:val="16"/>
                                <w:szCs w:val="16"/>
                              </w:rPr>
                              <w:t xml:space="preserve">reference case  </w:t>
                            </w:r>
                          </w:p>
                        </w:tc>
                        <w:tc>
                          <w:tcPr>
                            <w:tcW w:w="732" w:type="dxa"/>
                            <w:gridSpan w:val="2"/>
                            <w:tcBorders>
                              <w:top w:val="nil"/>
                              <w:left w:val="nil"/>
                              <w:bottom w:val="nil"/>
                              <w:right w:val="nil"/>
                            </w:tcBorders>
                          </w:tcPr>
                          <w:p w14:paraId="33754C2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ORP</w:t>
                            </w:r>
                          </w:p>
                        </w:tc>
                        <w:tc>
                          <w:tcPr>
                            <w:tcW w:w="869" w:type="dxa"/>
                            <w:tcBorders>
                              <w:top w:val="nil"/>
                              <w:left w:val="nil"/>
                              <w:bottom w:val="nil"/>
                              <w:right w:val="nil"/>
                            </w:tcBorders>
                          </w:tcPr>
                          <w:p w14:paraId="35F7762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717D2F1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uto-floc.</w:t>
                            </w:r>
                            <w:r>
                              <w:rPr>
                                <w:rFonts w:ascii="Calibri" w:eastAsia="Palatino-Roman" w:hAnsi="Calibri" w:cs="Palatino-Roman"/>
                                <w:sz w:val="16"/>
                                <w:szCs w:val="16"/>
                              </w:rPr>
                              <w:t>, grav.</w:t>
                            </w:r>
                            <w:r w:rsidRPr="00C221AB">
                              <w:rPr>
                                <w:rFonts w:ascii="Calibri" w:eastAsia="Palatino-Roman" w:hAnsi="Calibri" w:cs="Palatino-Roman"/>
                                <w:sz w:val="16"/>
                                <w:szCs w:val="16"/>
                              </w:rPr>
                              <w:t>, homog</w:t>
                            </w:r>
                            <w:r>
                              <w:rPr>
                                <w:rFonts w:ascii="Calibri" w:eastAsia="Palatino-Roman" w:hAnsi="Calibri" w:cs="Palatino-Roman"/>
                                <w:sz w:val="16"/>
                                <w:szCs w:val="16"/>
                              </w:rPr>
                              <w:t>.</w:t>
                            </w:r>
                          </w:p>
                        </w:tc>
                        <w:tc>
                          <w:tcPr>
                            <w:tcW w:w="1143" w:type="dxa"/>
                            <w:tcBorders>
                              <w:top w:val="nil"/>
                              <w:left w:val="nil"/>
                              <w:bottom w:val="nil"/>
                              <w:right w:val="nil"/>
                            </w:tcBorders>
                          </w:tcPr>
                          <w:p w14:paraId="6A83FBD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64613E6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01A399FD"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7C572499"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3623E96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1ABF2344"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0.65</w:t>
                            </w:r>
                          </w:p>
                        </w:tc>
                      </w:tr>
                      <w:tr w:rsidR="003B14DC" w:rsidRPr="00C221AB" w14:paraId="42107F3C" w14:textId="77777777" w:rsidTr="005B3C0C">
                        <w:trPr>
                          <w:jc w:val="center"/>
                        </w:trPr>
                        <w:tc>
                          <w:tcPr>
                            <w:tcW w:w="1458" w:type="dxa"/>
                            <w:tcBorders>
                              <w:top w:val="nil"/>
                              <w:left w:val="nil"/>
                              <w:bottom w:val="nil"/>
                              <w:right w:val="nil"/>
                            </w:tcBorders>
                          </w:tcPr>
                          <w:p w14:paraId="116B2DCB"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57C87719" w14:textId="77777777" w:rsidR="003B14DC" w:rsidRPr="00C221AB" w:rsidRDefault="003B14DC" w:rsidP="005B3C0C">
                            <w:pPr>
                              <w:spacing w:after="0" w:line="240" w:lineRule="auto"/>
                              <w:jc w:val="left"/>
                              <w:rPr>
                                <w:rFonts w:ascii="Calibri" w:hAnsi="Calibri" w:cs="Times New Roman"/>
                                <w:sz w:val="6"/>
                                <w:szCs w:val="6"/>
                              </w:rPr>
                            </w:pPr>
                          </w:p>
                        </w:tc>
                        <w:tc>
                          <w:tcPr>
                            <w:tcW w:w="869" w:type="dxa"/>
                            <w:tcBorders>
                              <w:top w:val="nil"/>
                              <w:left w:val="nil"/>
                              <w:bottom w:val="nil"/>
                              <w:right w:val="nil"/>
                            </w:tcBorders>
                          </w:tcPr>
                          <w:p w14:paraId="408DD652"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1C63D24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3C8669A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0B90C5B4"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4BFD322D"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4B7AD37F"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59C3797A" w14:textId="77777777" w:rsidTr="005B3C0C">
                        <w:trPr>
                          <w:jc w:val="center"/>
                        </w:trPr>
                        <w:tc>
                          <w:tcPr>
                            <w:tcW w:w="1458" w:type="dxa"/>
                            <w:tcBorders>
                              <w:top w:val="nil"/>
                              <w:left w:val="nil"/>
                              <w:bottom w:val="nil"/>
                              <w:right w:val="nil"/>
                            </w:tcBorders>
                          </w:tcPr>
                          <w:p w14:paraId="0DEE014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Um5CpRyI","properties":{"formattedCitation":"(Clarens et al., 2011)","plainCitation":"(Clarens et al., 2011)"},"citationItems":[{"id":1488,"uris":["http://zotero.org/users/1204444/items/UQTMIZ5B"],"uri":["http://zotero.org/users/1204444/items/UQTMIZ5B"],"itemData":{"id":1488,"type":"article-journal","title":"Environmental Impacts of Algae-Derived Biodiesel and Bioelectricity for Transportation","container-title":"Environmental Science &amp; Technology","page":"7554-7560","volume":"45","issue":"17","source":"ACS Publications","abstract":"Algae are a widely touted source of bioenergy with high yields, appreciable lipid contents, and an ability to be cultivated on marginal land without directly competing with food crops. Nevertheless, recent work has suggested that large-scale deployment of algae bioenergy systems could have unexpectedly high environmental burdens. In this study, a ?well-to-wheel? life cycle assessment was undertaken to evaluate algae?s potential use as a transportation energy source for passenger vehicles. Four algae conversion pathways resulting in combinations of bioelectricity and biodiesel were assessed for several relevant nutrient procurement scenarios. Results suggest that algae-to-energy systems can be either net energy positive or negative depending on the specific combination of cultivation and conversion processes used. Conversion pathways involving direct combustion for bioelectricity production generally outperformed systems involving anaerobic digestion and biodiesel production, and they were found to generate four and fifteen times as many vehicle kilometers traveled (VKT) per hectare as switchgrass or canola, respectively. Despite this, algae systems exhibited mixed performance for environmental impacts (energy use, water use, and greenhouse gas emissions) on a ?per km? basis relative to the benchmark crops. This suggests that both cultivation and conversion processes must be carefully considered to ensure the environmental viability of algae-to-energy processes.","DOI":"10.1021/es200760n","ISSN":"0013-936X","journalAbbreviation":"Environ. Sci. Technol.","author":[{"family":"Clarens","given":"Andres F."},{"family":"Nassau","given":"Hagai"},{"family":"Resurreccion","given":"Eleazer P."},{"family":"White","given":"Mark A."},{"family":"Colosi","given":"Lisa M."}],"issued":{"date-parts":[["2011",9,1]]},"accessed":{"date-parts":[["2013",4,2]]}}}],"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xml:space="preserve">. (2011) </w:t>
                            </w:r>
                            <w:r w:rsidRPr="00C221AB">
                              <w:rPr>
                                <w:rFonts w:ascii="Calibri" w:hAnsi="Calibri" w:cs="Times New Roman"/>
                                <w:sz w:val="16"/>
                                <w:szCs w:val="16"/>
                              </w:rPr>
                              <w:fldChar w:fldCharType="end"/>
                            </w:r>
                          </w:p>
                          <w:p w14:paraId="7EB4E56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BD and AD, no WW case</w:t>
                            </w:r>
                          </w:p>
                        </w:tc>
                        <w:tc>
                          <w:tcPr>
                            <w:tcW w:w="732" w:type="dxa"/>
                            <w:gridSpan w:val="2"/>
                            <w:tcBorders>
                              <w:top w:val="nil"/>
                              <w:left w:val="nil"/>
                              <w:bottom w:val="nil"/>
                              <w:right w:val="nil"/>
                            </w:tcBorders>
                          </w:tcPr>
                          <w:p w14:paraId="7CD07E1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ORP</w:t>
                            </w:r>
                          </w:p>
                        </w:tc>
                        <w:tc>
                          <w:tcPr>
                            <w:tcW w:w="869" w:type="dxa"/>
                            <w:tcBorders>
                              <w:top w:val="nil"/>
                              <w:left w:val="nil"/>
                              <w:bottom w:val="nil"/>
                              <w:right w:val="nil"/>
                            </w:tcBorders>
                          </w:tcPr>
                          <w:p w14:paraId="65835AFA"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VN</w:t>
                            </w:r>
                          </w:p>
                        </w:tc>
                        <w:tc>
                          <w:tcPr>
                            <w:tcW w:w="1409" w:type="dxa"/>
                            <w:gridSpan w:val="2"/>
                            <w:tcBorders>
                              <w:top w:val="nil"/>
                              <w:left w:val="nil"/>
                              <w:bottom w:val="nil"/>
                              <w:right w:val="nil"/>
                            </w:tcBorders>
                          </w:tcPr>
                          <w:p w14:paraId="7B46226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uto-floc.</w:t>
                            </w:r>
                            <w:r>
                              <w:rPr>
                                <w:rFonts w:ascii="Calibri" w:eastAsia="Palatino-Roman" w:hAnsi="Calibri" w:cs="Palatino-Roman"/>
                                <w:sz w:val="16"/>
                                <w:szCs w:val="16"/>
                              </w:rPr>
                              <w:t>, grav.</w:t>
                            </w:r>
                            <w:r w:rsidRPr="00C221AB">
                              <w:rPr>
                                <w:rFonts w:ascii="Calibri" w:eastAsia="Palatino-Roman" w:hAnsi="Calibri" w:cs="Palatino-Roman"/>
                                <w:sz w:val="16"/>
                                <w:szCs w:val="16"/>
                              </w:rPr>
                              <w:t>, homog</w:t>
                            </w:r>
                            <w:r>
                              <w:rPr>
                                <w:rFonts w:ascii="Calibri" w:eastAsia="Palatino-Roman" w:hAnsi="Calibri" w:cs="Palatino-Roman"/>
                                <w:sz w:val="16"/>
                                <w:szCs w:val="16"/>
                              </w:rPr>
                              <w:t>.</w:t>
                            </w:r>
                          </w:p>
                        </w:tc>
                        <w:tc>
                          <w:tcPr>
                            <w:tcW w:w="1143" w:type="dxa"/>
                            <w:tcBorders>
                              <w:top w:val="nil"/>
                              <w:left w:val="nil"/>
                              <w:bottom w:val="nil"/>
                              <w:right w:val="nil"/>
                            </w:tcBorders>
                          </w:tcPr>
                          <w:p w14:paraId="4CA3A83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3D79CA5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0454E69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482001E8"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0EF5F83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0D3F8AF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11</w:t>
                            </w:r>
                          </w:p>
                        </w:tc>
                      </w:tr>
                      <w:tr w:rsidR="003B14DC" w:rsidRPr="00C221AB" w14:paraId="5AC65875" w14:textId="77777777" w:rsidTr="005B3C0C">
                        <w:trPr>
                          <w:jc w:val="center"/>
                        </w:trPr>
                        <w:tc>
                          <w:tcPr>
                            <w:tcW w:w="1458" w:type="dxa"/>
                            <w:tcBorders>
                              <w:top w:val="nil"/>
                              <w:left w:val="nil"/>
                              <w:bottom w:val="nil"/>
                              <w:right w:val="nil"/>
                            </w:tcBorders>
                          </w:tcPr>
                          <w:p w14:paraId="3B18234C"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280EFC9E" w14:textId="77777777" w:rsidR="003B14DC" w:rsidRPr="00C221AB" w:rsidRDefault="003B14DC" w:rsidP="005B3C0C">
                            <w:pPr>
                              <w:spacing w:after="0" w:line="240" w:lineRule="auto"/>
                              <w:jc w:val="left"/>
                              <w:rPr>
                                <w:rFonts w:ascii="Calibri" w:hAnsi="Calibri" w:cs="Times New Roman"/>
                                <w:sz w:val="6"/>
                                <w:szCs w:val="6"/>
                              </w:rPr>
                            </w:pPr>
                          </w:p>
                        </w:tc>
                        <w:tc>
                          <w:tcPr>
                            <w:tcW w:w="869" w:type="dxa"/>
                            <w:tcBorders>
                              <w:top w:val="nil"/>
                              <w:left w:val="nil"/>
                              <w:bottom w:val="nil"/>
                              <w:right w:val="nil"/>
                            </w:tcBorders>
                          </w:tcPr>
                          <w:p w14:paraId="61FE035A"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68D3783F"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13B8FFF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3B3FD8CE"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1B6D3446"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477B2850"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520709E8" w14:textId="77777777" w:rsidTr="005B3C0C">
                        <w:trPr>
                          <w:jc w:val="center"/>
                        </w:trPr>
                        <w:tc>
                          <w:tcPr>
                            <w:tcW w:w="1458" w:type="dxa"/>
                            <w:tcBorders>
                              <w:top w:val="nil"/>
                              <w:left w:val="nil"/>
                              <w:bottom w:val="nil"/>
                              <w:right w:val="nil"/>
                            </w:tcBorders>
                          </w:tcPr>
                          <w:p w14:paraId="063C60B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kEydIDfF","properties":{"formattedCitation":"(Clarens et al., 2011)","plainCitation":"(Clarens et al., 2011)"},"citationItems":[{"id":1488,"uris":["http://zotero.org/users/1204444/items/UQTMIZ5B"],"uri":["http://zotero.org/users/1204444/items/UQTMIZ5B"],"itemData":{"id":1488,"type":"article-journal","title":"Environmental Impacts of Algae-Derived Biodiesel and Bioelectricity for Transportation","container-title":"Environmental Science &amp; Technology","page":"7554-7560","volume":"45","issue":"17","source":"ACS Publications","abstract":"Algae are a widely touted source of bioenergy with high yields, appreciable lipid contents, and an ability to be cultivated on marginal land without directly competing with food crops. Nevertheless, recent work has suggested that large-scale deployment of algae bioenergy systems could have unexpectedly high environmental burdens. In this study, a ?well-to-wheel? life cycle assessment was undertaken to evaluate algae?s potential use as a transportation energy source for passenger vehicles. Four algae conversion pathways resulting in combinations of bioelectricity and biodiesel were assessed for several relevant nutrient procurement scenarios. Results suggest that algae-to-energy systems can be either net energy positive or negative depending on the specific combination of cultivation and conversion processes used. Conversion pathways involving direct combustion for bioelectricity production generally outperformed systems involving anaerobic digestion and biodiesel production, and they were found to generate four and fifteen times as many vehicle kilometers traveled (VKT) per hectare as switchgrass or canola, respectively. Despite this, algae systems exhibited mixed performance for environmental impacts (energy use, water use, and greenhouse gas emissions) on a ?per km? basis relative to the benchmark crops. This suggests that both cultivation and conversion processes must be carefully considered to ensure the environmental viability of algae-to-energy processes.","DOI":"10.1021/es200760n","ISSN":"0013-936X","journalAbbreviation":"Environ. Sci. Technol.","author":[{"family":"Clarens","given":"Andres F."},{"family":"Nassau","given":"Hagai"},{"family":"Resurreccion","given":"Eleazer P."},{"family":"White","given":"Mark A."},{"family":"Colosi","given":"Lisa M."}],"issued":{"date-parts":[["2011",9,1]]},"accessed":{"date-parts":[["2013",4,2]]}}}],"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Clarens </w:t>
                            </w:r>
                            <w:r w:rsidRPr="00490409">
                              <w:rPr>
                                <w:rFonts w:ascii="Calibri" w:hAnsi="Calibri" w:cs="Times New Roman"/>
                                <w:i/>
                                <w:sz w:val="16"/>
                              </w:rPr>
                              <w:t>et al</w:t>
                            </w:r>
                            <w:r w:rsidRPr="00C221AB">
                              <w:rPr>
                                <w:rFonts w:ascii="Calibri" w:hAnsi="Calibri" w:cs="Times New Roman"/>
                                <w:sz w:val="16"/>
                              </w:rPr>
                              <w:t xml:space="preserve">. (2011) </w:t>
                            </w:r>
                            <w:r w:rsidRPr="00C221AB">
                              <w:rPr>
                                <w:rFonts w:ascii="Calibri" w:hAnsi="Calibri" w:cs="Times New Roman"/>
                                <w:sz w:val="16"/>
                                <w:szCs w:val="16"/>
                              </w:rPr>
                              <w:fldChar w:fldCharType="end"/>
                            </w:r>
                          </w:p>
                          <w:p w14:paraId="555708A6"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BD and AD</w:t>
                            </w:r>
                            <w:bookmarkStart w:id="17" w:name="OLE_LINK3"/>
                            <w:bookmarkStart w:id="18" w:name="OLE_LINK4"/>
                            <w:r w:rsidRPr="00C221AB">
                              <w:rPr>
                                <w:rFonts w:ascii="Calibri" w:hAnsi="Calibri" w:cs="Times New Roman"/>
                                <w:sz w:val="16"/>
                                <w:szCs w:val="16"/>
                              </w:rPr>
                              <w:t xml:space="preserve"> case</w:t>
                            </w:r>
                            <w:bookmarkEnd w:id="17"/>
                            <w:bookmarkEnd w:id="18"/>
                          </w:p>
                        </w:tc>
                        <w:tc>
                          <w:tcPr>
                            <w:tcW w:w="732" w:type="dxa"/>
                            <w:gridSpan w:val="2"/>
                            <w:tcBorders>
                              <w:top w:val="nil"/>
                              <w:left w:val="nil"/>
                              <w:bottom w:val="nil"/>
                              <w:right w:val="nil"/>
                            </w:tcBorders>
                          </w:tcPr>
                          <w:p w14:paraId="06F39CA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ACE608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WW, VN</w:t>
                            </w:r>
                          </w:p>
                        </w:tc>
                        <w:tc>
                          <w:tcPr>
                            <w:tcW w:w="1409" w:type="dxa"/>
                            <w:gridSpan w:val="2"/>
                            <w:tcBorders>
                              <w:top w:val="nil"/>
                              <w:left w:val="nil"/>
                              <w:bottom w:val="nil"/>
                              <w:right w:val="nil"/>
                            </w:tcBorders>
                          </w:tcPr>
                          <w:p w14:paraId="6A5AFAE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uto-floc.</w:t>
                            </w:r>
                            <w:r>
                              <w:rPr>
                                <w:rFonts w:ascii="Calibri" w:eastAsia="Palatino-Roman" w:hAnsi="Calibri" w:cs="Palatino-Roman"/>
                                <w:sz w:val="16"/>
                                <w:szCs w:val="16"/>
                              </w:rPr>
                              <w:t>,grav.</w:t>
                            </w:r>
                            <w:r w:rsidRPr="00C221AB">
                              <w:rPr>
                                <w:rFonts w:ascii="Calibri" w:eastAsia="Palatino-Roman" w:hAnsi="Calibri" w:cs="Palatino-Roman"/>
                                <w:sz w:val="16"/>
                                <w:szCs w:val="16"/>
                              </w:rPr>
                              <w:t>, homog</w:t>
                            </w:r>
                            <w:r>
                              <w:rPr>
                                <w:rFonts w:ascii="Calibri" w:eastAsia="Palatino-Roman" w:hAnsi="Calibri" w:cs="Palatino-Roman"/>
                                <w:sz w:val="16"/>
                                <w:szCs w:val="16"/>
                              </w:rPr>
                              <w:t>.</w:t>
                            </w:r>
                          </w:p>
                        </w:tc>
                        <w:tc>
                          <w:tcPr>
                            <w:tcW w:w="1143" w:type="dxa"/>
                            <w:tcBorders>
                              <w:top w:val="nil"/>
                              <w:left w:val="nil"/>
                              <w:bottom w:val="nil"/>
                              <w:right w:val="nil"/>
                            </w:tcBorders>
                          </w:tcPr>
                          <w:p w14:paraId="3F586F8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3EBB27F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2CF92917"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6DAA2295"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32FD960E"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45726E8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1.13</w:t>
                            </w:r>
                          </w:p>
                        </w:tc>
                      </w:tr>
                      <w:tr w:rsidR="003B14DC" w:rsidRPr="00C221AB" w14:paraId="0B1172DA" w14:textId="77777777" w:rsidTr="005B3C0C">
                        <w:trPr>
                          <w:jc w:val="center"/>
                        </w:trPr>
                        <w:tc>
                          <w:tcPr>
                            <w:tcW w:w="1458" w:type="dxa"/>
                            <w:tcBorders>
                              <w:top w:val="nil"/>
                              <w:left w:val="nil"/>
                              <w:bottom w:val="nil"/>
                              <w:right w:val="nil"/>
                            </w:tcBorders>
                          </w:tcPr>
                          <w:p w14:paraId="7313F374"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5F6F91BD"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5636EF61"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148A2F6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14499A7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66B6F64E"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141407F3"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5F81A12F"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6AFA2533" w14:textId="77777777" w:rsidTr="005B3C0C">
                        <w:trPr>
                          <w:jc w:val="center"/>
                        </w:trPr>
                        <w:tc>
                          <w:tcPr>
                            <w:tcW w:w="1458" w:type="dxa"/>
                            <w:tcBorders>
                              <w:top w:val="nil"/>
                              <w:left w:val="nil"/>
                              <w:bottom w:val="nil"/>
                              <w:right w:val="nil"/>
                            </w:tcBorders>
                          </w:tcPr>
                          <w:p w14:paraId="376FC27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2ac8hsdvfj","properties":{"formattedCitation":"(Khoo et al., 2011)","plainCitation":"(Khoo et al., 2011)"},"citationItems":[{"id":1566,"uris":["http://zotero.org/users/1204444/items/83KZ3GQF"],"uri":["http://zotero.org/users/1204444/items/83KZ3GQF"],"itemData":{"id":1566,"type":"article-journal","title":"Life cycle energy and CO2 analysis of microalgae-to-biodiesel: Preliminary results and comparisons","container-title":"Bioresource Technology","page":"5800-5807","volume":"102","issue":"10","source":"ScienceDirect","abstract":"Despite claims that microalgal biofuels are environmentally friendlier alternatives to conventional fuels, debate surrounding its ecological benefits or drawbacks still exists. LCA is used to analyze various biofuel production technologies from ‘cradle to gate’. Energy and CO2 balances are carried out for a hypothetical integrated PBR-raceway microalgae-to-biodiesel production in Singapore. Based on a functional unit of 1 MJ biofuel, the total energy demands are 4.44 MJ with 13% from biomass production, 85% from lipid extraction, and 2% from biodiesel production. Sensitivity analysis was carried out for adjustments in energy requirements, percentage lipid contents, and lower/higher heating product value. An ‘Optimistic Case’ was projected with estimates of: 45% lipid content; reduced energy needs for lipid extraction (1.3 MJ per MJ biodiesel); and heating value of biodiesel (42 MJ/kg). The life cycle energy requirements dropped significantly by about 60%. The results are compared with other published case studies from other countries.","DOI":"10.1016/j.biortech.2011.02.055","ISSN":"0960-8524","shortTitle":"Life cycle energy and CO2 analysis of microalgae-to-biodiesel","journalAbbreviation":"Bioresource Technology","author":[{"family":"Khoo","given":"H.H."},{"family":"Sharratt","given":"P.N."},{"family":"Das","given":"P."},{"family":"Balasubramanian","given":"R.K."},{"family":"Naraharisetti","given":"P.K."},{"family":"Shaik","given":"S."}],"issued":{"date-parts":[["2011",5]]},"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Khoo </w:t>
                            </w:r>
                            <w:r w:rsidRPr="00490409">
                              <w:rPr>
                                <w:rFonts w:ascii="Calibri" w:hAnsi="Calibri" w:cs="Times New Roman"/>
                                <w:i/>
                                <w:sz w:val="16"/>
                              </w:rPr>
                              <w:t>et al</w:t>
                            </w:r>
                            <w:r w:rsidRPr="00C221AB">
                              <w:rPr>
                                <w:rFonts w:ascii="Calibri" w:hAnsi="Calibri" w:cs="Times New Roman"/>
                                <w:sz w:val="16"/>
                              </w:rPr>
                              <w:t>. (2011)</w:t>
                            </w:r>
                            <w:r w:rsidRPr="00C221AB">
                              <w:rPr>
                                <w:rFonts w:ascii="Calibri" w:eastAsia="Palatino-Roman" w:hAnsi="Calibri" w:cs="Palatino-Roman"/>
                                <w:sz w:val="16"/>
                                <w:szCs w:val="16"/>
                              </w:rPr>
                              <w:fldChar w:fldCharType="end"/>
                            </w:r>
                          </w:p>
                        </w:tc>
                        <w:tc>
                          <w:tcPr>
                            <w:tcW w:w="732" w:type="dxa"/>
                            <w:gridSpan w:val="2"/>
                            <w:tcBorders>
                              <w:top w:val="nil"/>
                              <w:left w:val="nil"/>
                              <w:bottom w:val="nil"/>
                              <w:right w:val="nil"/>
                            </w:tcBorders>
                          </w:tcPr>
                          <w:p w14:paraId="5583AAE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373FC2FF"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hAnsi="Calibri" w:cs="Times New Roman"/>
                                <w:sz w:val="16"/>
                                <w:szCs w:val="16"/>
                              </w:rPr>
                              <w:t>, VN</w:t>
                            </w:r>
                          </w:p>
                        </w:tc>
                        <w:tc>
                          <w:tcPr>
                            <w:tcW w:w="1409" w:type="dxa"/>
                            <w:gridSpan w:val="2"/>
                            <w:tcBorders>
                              <w:top w:val="nil"/>
                              <w:left w:val="nil"/>
                              <w:bottom w:val="nil"/>
                              <w:right w:val="nil"/>
                            </w:tcBorders>
                          </w:tcPr>
                          <w:p w14:paraId="2428862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FeCl</w:t>
                            </w:r>
                            <w:r w:rsidRPr="00C221AB">
                              <w:rPr>
                                <w:rFonts w:ascii="Calibri" w:eastAsia="Palatino-Roman" w:hAnsi="Calibri" w:cs="Palatino-Roman"/>
                                <w:sz w:val="16"/>
                                <w:szCs w:val="16"/>
                                <w:vertAlign w:val="subscript"/>
                              </w:rPr>
                              <w:t>3</w:t>
                            </w:r>
                            <w:r w:rsidRPr="00C221AB">
                              <w:rPr>
                                <w:rFonts w:ascii="Calibri" w:eastAsia="Palatino-Roman" w:hAnsi="Calibri" w:cs="Palatino-Roman"/>
                                <w:sz w:val="16"/>
                                <w:szCs w:val="16"/>
                              </w:rPr>
                              <w:t>floc., centrifuge</w:t>
                            </w:r>
                          </w:p>
                        </w:tc>
                        <w:tc>
                          <w:tcPr>
                            <w:tcW w:w="1143" w:type="dxa"/>
                            <w:tcBorders>
                              <w:top w:val="nil"/>
                              <w:left w:val="nil"/>
                              <w:bottom w:val="nil"/>
                              <w:right w:val="nil"/>
                            </w:tcBorders>
                          </w:tcPr>
                          <w:p w14:paraId="41AE837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5EF75B0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526B143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70F3A6E5"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w:t>
                            </w:r>
                          </w:p>
                        </w:tc>
                        <w:tc>
                          <w:tcPr>
                            <w:tcW w:w="493" w:type="dxa"/>
                            <w:tcBorders>
                              <w:top w:val="nil"/>
                              <w:left w:val="nil"/>
                              <w:bottom w:val="nil"/>
                              <w:right w:val="nil"/>
                            </w:tcBorders>
                          </w:tcPr>
                          <w:p w14:paraId="4E569760"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0.23</w:t>
                            </w:r>
                          </w:p>
                        </w:tc>
                      </w:tr>
                      <w:tr w:rsidR="003B14DC" w:rsidRPr="00C221AB" w14:paraId="4218B074" w14:textId="77777777" w:rsidTr="005B3C0C">
                        <w:trPr>
                          <w:jc w:val="center"/>
                        </w:trPr>
                        <w:tc>
                          <w:tcPr>
                            <w:tcW w:w="1458" w:type="dxa"/>
                            <w:tcBorders>
                              <w:top w:val="nil"/>
                              <w:left w:val="nil"/>
                              <w:bottom w:val="nil"/>
                              <w:right w:val="nil"/>
                            </w:tcBorders>
                          </w:tcPr>
                          <w:p w14:paraId="197201E0"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45BEBB0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4119CE6A"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16108E4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142FF8F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0F6FD3A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5017B463"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38702A6F"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288AE8CC" w14:textId="77777777" w:rsidTr="005B3C0C">
                        <w:trPr>
                          <w:jc w:val="center"/>
                        </w:trPr>
                        <w:tc>
                          <w:tcPr>
                            <w:tcW w:w="1458" w:type="dxa"/>
                            <w:tcBorders>
                              <w:top w:val="nil"/>
                              <w:left w:val="nil"/>
                              <w:bottom w:val="nil"/>
                              <w:right w:val="nil"/>
                            </w:tcBorders>
                          </w:tcPr>
                          <w:p w14:paraId="48361A99"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2ok84t1n5","properties":{"formattedCitation":"(Liu et al., 2012)","plainCitation":"(Liu et al., 2012)"},"citationItems":[{"id":1539,"uris":["http://zotero.org/users/1204444/items/6E26QW3J"],"uri":["http://zotero.org/users/1204444/items/6E26QW3J"],"itemData":{"id":1539,"type":"article-journal","title":"Algae biodiesel has potential despite inconclusive results to date","container-title":"Bioresource Technology","page":"803-806","volume":"104","source":"ScienceDirect","abstract":"A meta-analysis of several published life cycle assessments of algae-to-energy systems was developed to better understand the environmental implications of deploying this technology at large scales. Taken together, results from these six studies seemed largely inconclusive because of differences in modeling assumptions and system boundaries. To overcome this, the models were normalized using a generic pathway for cultivating algae in open ponds, converting it into biodiesel, and processing the nonlipid fraction using anaerobic digestion. Meta-analysis results suggest that algae-based biodiesel would result in energy consumption and greenhouse gas emissions on par with terrestrial alternatives such as corn ethanol and soy biodiesel. Net energy ratio and normalized greenhouse gas emissions were 1.4 MJ produced/MJ consumed and 0.19 kg CO2-equivalent/km traveled, respectively. A scenario analysis underscores the extent to which breakthroughs in key technologies are needed before algae-derived fuels become an attractive alternative to conventional biofuels.","DOI":"10.1016/j.biortech.2011.10.077","ISSN":"0960-8524","journalAbbreviation":"Bioresource Technology","author":[{"family":"Liu","given":"Xiaowei"},{"family":"Clarens","given":"Andres F."},{"family":"Colosi","given":"Lisa M."}],"issued":{"date-parts":[["2012",1]]},"accessed":{"date-parts":[["2013",3,15]]}}}],"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Liu </w:t>
                            </w:r>
                            <w:r w:rsidRPr="00490409">
                              <w:rPr>
                                <w:rFonts w:ascii="Calibri" w:hAnsi="Calibri" w:cs="Times New Roman"/>
                                <w:i/>
                                <w:sz w:val="16"/>
                              </w:rPr>
                              <w:t>et al</w:t>
                            </w:r>
                            <w:r w:rsidRPr="00C221AB">
                              <w:rPr>
                                <w:rFonts w:ascii="Calibri" w:hAnsi="Calibri" w:cs="Times New Roman"/>
                                <w:sz w:val="16"/>
                              </w:rPr>
                              <w:t>. (2012)</w:t>
                            </w:r>
                            <w:r w:rsidRPr="00C221AB">
                              <w:rPr>
                                <w:rFonts w:ascii="Calibri" w:eastAsia="Palatino-Roman" w:hAnsi="Calibri" w:cs="Palatino-Roman"/>
                                <w:sz w:val="16"/>
                                <w:szCs w:val="16"/>
                              </w:rPr>
                              <w:fldChar w:fldCharType="end"/>
                            </w:r>
                          </w:p>
                        </w:tc>
                        <w:tc>
                          <w:tcPr>
                            <w:tcW w:w="732" w:type="dxa"/>
                            <w:gridSpan w:val="2"/>
                            <w:tcBorders>
                              <w:top w:val="nil"/>
                              <w:left w:val="nil"/>
                              <w:bottom w:val="nil"/>
                              <w:right w:val="nil"/>
                            </w:tcBorders>
                          </w:tcPr>
                          <w:p w14:paraId="5EA72BDC"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E4A6D5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p>
                        </w:tc>
                        <w:tc>
                          <w:tcPr>
                            <w:tcW w:w="1409" w:type="dxa"/>
                            <w:gridSpan w:val="2"/>
                            <w:tcBorders>
                              <w:top w:val="nil"/>
                              <w:left w:val="nil"/>
                              <w:bottom w:val="nil"/>
                              <w:right w:val="nil"/>
                            </w:tcBorders>
                          </w:tcPr>
                          <w:p w14:paraId="18508077"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ilter press, drying</w:t>
                            </w:r>
                          </w:p>
                        </w:tc>
                        <w:tc>
                          <w:tcPr>
                            <w:tcW w:w="1143" w:type="dxa"/>
                            <w:tcBorders>
                              <w:top w:val="nil"/>
                              <w:left w:val="nil"/>
                              <w:bottom w:val="nil"/>
                              <w:right w:val="nil"/>
                            </w:tcBorders>
                          </w:tcPr>
                          <w:p w14:paraId="635D060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02BC5E16"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0F721FE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283F87D7" w14:textId="77777777" w:rsidR="003B14DC"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284B0B30"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61F9003C"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4</w:t>
                            </w:r>
                          </w:p>
                        </w:tc>
                      </w:tr>
                      <w:tr w:rsidR="003B14DC" w:rsidRPr="00C221AB" w14:paraId="26CC32D6" w14:textId="77777777" w:rsidTr="005B3C0C">
                        <w:trPr>
                          <w:jc w:val="center"/>
                        </w:trPr>
                        <w:tc>
                          <w:tcPr>
                            <w:tcW w:w="1458" w:type="dxa"/>
                            <w:tcBorders>
                              <w:top w:val="nil"/>
                              <w:left w:val="nil"/>
                              <w:bottom w:val="nil"/>
                              <w:right w:val="nil"/>
                            </w:tcBorders>
                          </w:tcPr>
                          <w:p w14:paraId="74119C4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62A4EBD0"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6BF7885D"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1237570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7011F86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7C73CAA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01335CD7"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2A7D5FAD"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0B133500" w14:textId="77777777" w:rsidTr="005B3C0C">
                        <w:trPr>
                          <w:jc w:val="center"/>
                        </w:trPr>
                        <w:tc>
                          <w:tcPr>
                            <w:tcW w:w="1458" w:type="dxa"/>
                            <w:tcBorders>
                              <w:top w:val="nil"/>
                              <w:left w:val="nil"/>
                              <w:bottom w:val="nil"/>
                              <w:right w:val="nil"/>
                            </w:tcBorders>
                          </w:tcPr>
                          <w:p w14:paraId="02C7098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2kbs59be71","properties":{"formattedCitation":"(Menger-Krug et al., 2012)","plainCitation":"(Menger-Krug et al., 2012)"},"citationItems":[{"id":1624,"uris":["http://zotero.org/users/1204444/items/US25KGCA"],"uri":["http://zotero.org/users/1204444/items/US25KGCA"],"itemData":{"id":1624,"type":"article-journal","title":"Integration of Microalgae Systems at Municipal Wastewater Treatment Plants: Implications for Energy and Emission Balances","container-title":"Environmental Science &amp; Technology","page":"11505-11514","volume":"46","issue":"21","source":"ACS Publications","abstract":"Integrating microalgae systems (MAS) at municipal wastewater treatment plants (WWTPs) to produce of bioenergy offers many potential synergies. Improved energy balances provide a strong incentive for WWTPs to integrate MAS, but it is crucial that WWTPs maintain their barrier function to protect water resources. We perform a prospective analysis of energy and emission balances of a WWTP with integrated MAS, based on a substance flow analysis of the elements carbon (C), nitrogen (N), and phosphorus (P). These elements are the main ingredients of wastewater, and the key nutrients for algae growth. We propose a process design which relies solely on resources from wastewater with no external input of water, fertilizer or CO2. The whole process chain, from cultivation to production of bioelectricity, takes place at the WWTP. Our results show that MAS can considerably improve energy balances of WWTPs without any external resource input. With optimistic assumptions, they can turn WWTPs into net energy producers. While intensive C recycling in MAS considerably improves the energy balance, we show that it also impacts on effluent quality. We discuss the importance of nonharvested biomass for effluent quality and highlight harvesting efficiency as key factor for energy and emission balances of MAS at WWTP.","DOI":"10.1021/es301967y","ISSN":"0013-936X","shortTitle":"Integration of Microalgae Systems at Municipal Wastewater Treatment Plants","journalAbbreviation":"Environ. Sci. Technol.","author":[{"family":"Menger-Krug","given":"Eve"},{"family":"Niederste-Hollenberg","given":"Jutta"},{"family":"Hillenbrand","given":"Thomas"},{"family":"Hiessl","given":"Harald"}],"issued":{"date-parts":[["2012",11,6]]},"accessed":{"date-parts":[["2013",4,2]]}}}],"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Menger-Krug </w:t>
                            </w:r>
                            <w:r w:rsidRPr="00490409">
                              <w:rPr>
                                <w:rFonts w:ascii="Calibri" w:hAnsi="Calibri" w:cs="Times New Roman"/>
                                <w:i/>
                                <w:sz w:val="16"/>
                              </w:rPr>
                              <w:t>et al</w:t>
                            </w:r>
                            <w:r w:rsidRPr="00C221AB">
                              <w:rPr>
                                <w:rFonts w:ascii="Calibri" w:hAnsi="Calibri" w:cs="Times New Roman"/>
                                <w:sz w:val="16"/>
                              </w:rPr>
                              <w:t>. (2012)</w:t>
                            </w:r>
                            <w:r w:rsidRPr="00C221AB">
                              <w:rPr>
                                <w:rFonts w:ascii="Calibri" w:hAnsi="Calibri" w:cs="Times New Roman"/>
                                <w:sz w:val="16"/>
                                <w:szCs w:val="16"/>
                              </w:rPr>
                              <w:fldChar w:fldCharType="end"/>
                            </w:r>
                          </w:p>
                          <w:p w14:paraId="28C66B8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CWTABP case</w:t>
                            </w:r>
                          </w:p>
                        </w:tc>
                        <w:tc>
                          <w:tcPr>
                            <w:tcW w:w="732" w:type="dxa"/>
                            <w:gridSpan w:val="2"/>
                            <w:tcBorders>
                              <w:top w:val="nil"/>
                              <w:left w:val="nil"/>
                              <w:bottom w:val="nil"/>
                              <w:right w:val="nil"/>
                            </w:tcBorders>
                          </w:tcPr>
                          <w:p w14:paraId="5F191C6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6163DDF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WW</w:t>
                            </w:r>
                          </w:p>
                        </w:tc>
                        <w:tc>
                          <w:tcPr>
                            <w:tcW w:w="1409" w:type="dxa"/>
                            <w:gridSpan w:val="2"/>
                            <w:tcBorders>
                              <w:top w:val="nil"/>
                              <w:left w:val="nil"/>
                              <w:bottom w:val="nil"/>
                              <w:right w:val="nil"/>
                            </w:tcBorders>
                          </w:tcPr>
                          <w:p w14:paraId="4F4751F4"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1143" w:type="dxa"/>
                            <w:tcBorders>
                              <w:top w:val="nil"/>
                              <w:left w:val="nil"/>
                              <w:bottom w:val="nil"/>
                              <w:right w:val="nil"/>
                            </w:tcBorders>
                          </w:tcPr>
                          <w:p w14:paraId="7E1FD5D4"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None</w:t>
                            </w:r>
                          </w:p>
                        </w:tc>
                        <w:tc>
                          <w:tcPr>
                            <w:tcW w:w="708" w:type="dxa"/>
                            <w:tcBorders>
                              <w:top w:val="nil"/>
                              <w:left w:val="nil"/>
                              <w:bottom w:val="nil"/>
                              <w:right w:val="nil"/>
                            </w:tcBorders>
                          </w:tcPr>
                          <w:p w14:paraId="265B1E34"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Whole Biomass</w:t>
                            </w:r>
                          </w:p>
                        </w:tc>
                        <w:tc>
                          <w:tcPr>
                            <w:tcW w:w="1618" w:type="dxa"/>
                            <w:tcBorders>
                              <w:top w:val="nil"/>
                              <w:left w:val="nil"/>
                              <w:bottom w:val="nil"/>
                              <w:right w:val="nil"/>
                            </w:tcBorders>
                          </w:tcPr>
                          <w:p w14:paraId="10A271DB" w14:textId="77777777" w:rsidR="003B14DC" w:rsidRPr="00C221AB" w:rsidRDefault="003B14DC" w:rsidP="005B3C0C">
                            <w:pPr>
                              <w:autoSpaceDE w:val="0"/>
                              <w:autoSpaceDN w:val="0"/>
                              <w:adjustRightInd w:val="0"/>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BioE ,N</w:t>
                            </w:r>
                          </w:p>
                        </w:tc>
                        <w:tc>
                          <w:tcPr>
                            <w:tcW w:w="493" w:type="dxa"/>
                            <w:tcBorders>
                              <w:top w:val="nil"/>
                              <w:left w:val="nil"/>
                              <w:bottom w:val="nil"/>
                              <w:right w:val="nil"/>
                            </w:tcBorders>
                          </w:tcPr>
                          <w:p w14:paraId="42F6A48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2.4</w:t>
                            </w:r>
                          </w:p>
                        </w:tc>
                      </w:tr>
                      <w:tr w:rsidR="003B14DC" w:rsidRPr="00C221AB" w14:paraId="46DF8A86" w14:textId="77777777" w:rsidTr="005B3C0C">
                        <w:trPr>
                          <w:jc w:val="center"/>
                        </w:trPr>
                        <w:tc>
                          <w:tcPr>
                            <w:tcW w:w="1458" w:type="dxa"/>
                            <w:tcBorders>
                              <w:top w:val="nil"/>
                              <w:left w:val="nil"/>
                              <w:bottom w:val="nil"/>
                              <w:right w:val="nil"/>
                            </w:tcBorders>
                          </w:tcPr>
                          <w:p w14:paraId="7AE505E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3F217FD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0332F344"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54AB3119"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46876B2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54272E5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7E2A3BD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354583D6"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5427A3E9" w14:textId="77777777" w:rsidTr="005B3C0C">
                        <w:trPr>
                          <w:jc w:val="center"/>
                        </w:trPr>
                        <w:tc>
                          <w:tcPr>
                            <w:tcW w:w="1458" w:type="dxa"/>
                            <w:tcBorders>
                              <w:top w:val="nil"/>
                              <w:left w:val="nil"/>
                              <w:bottom w:val="nil"/>
                              <w:right w:val="nil"/>
                            </w:tcBorders>
                          </w:tcPr>
                          <w:p w14:paraId="08D21219"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1jcs4drcn","properties":{"formattedCitation":"(Resurreccion et al., 2012)","plainCitation":"(Resurreccion et al., 2012)"},"citationItems":[{"id":1595,"uris":["http://zotero.org/users/1204444/items/SSJ9NBH4"],"uri":["http://zotero.org/users/1204444/items/SSJ9NBH4"],"itemData":{"id":1595,"type":"article-journal","title":"Comparison of algae cultivation methods for bioenergy production using a combined life cycle assessment and life cycle costing approach","container-title":"Bioresource Technology","page":"298-306","volume":"126","source":"ScienceDirect","abstract":"Algae are an attractive energy source, but important questions still exist about the sustainability of this technology on a large scale. Two particularly important questions concern the method of cultivation and the type of algae to be used. This present study combines elements of life cycle analysis (LCA) and life cycle costing (LCC) to evaluate open pond (OP) systems and horizontal tubular photobioreactors (PBRs) for the cultivation of freshwater (FW) or brackish-to-saline water (BSW) algae. Based on the LCA, OPs have lower energy consumption and greenhouse gas emissions than PBRs; e.g., 32% less energy use for construction and operation. According to the LCC, all four systems are currently financially unattractive investments, though OPs are less so than PBRs. BSW species deliver better energy and GHG performance and higher profitability than FW species in both OPs and PBRs. Sensitivity analyses suggest that improvements in critical cultivation parameters (e.g., CO2 utilization efficiency or algae lipid content), conversion parameters (e.g., anaerobic digestion efficiency), and market factors (e.g., costs of CO2 and electricity, or sale prices for algae biodiesel) could alter these results.","DOI":"10.1016/j.biortech.2012.09.038","ISSN":"0960-8524","shortTitle":"Advances in Biological Waste Treatment and Bioconversion Technologies","journalAbbreviation":"Bioresource Technology","author":[{"family":"Resurreccion","given":"Eleazer P."},{"family":"Colosi","given":"Lisa M."},{"family":"White","given":"Mark A."},{"family":"Clarens","given":"Andres F."}],"issued":{"date-parts":[["2012",12]]},"accessed":{"date-parts":[["2013",3,18]]}}}],"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Resurreccion </w:t>
                            </w:r>
                            <w:r w:rsidRPr="00490409">
                              <w:rPr>
                                <w:rFonts w:ascii="Calibri" w:hAnsi="Calibri" w:cs="Times New Roman"/>
                                <w:i/>
                                <w:sz w:val="16"/>
                              </w:rPr>
                              <w:t>et al</w:t>
                            </w:r>
                            <w:r w:rsidRPr="00C221AB">
                              <w:rPr>
                                <w:rFonts w:ascii="Calibri" w:hAnsi="Calibri" w:cs="Times New Roman"/>
                                <w:sz w:val="16"/>
                              </w:rPr>
                              <w:t>., (2012)</w:t>
                            </w:r>
                            <w:r w:rsidRPr="00C221AB">
                              <w:rPr>
                                <w:rFonts w:ascii="Calibri" w:eastAsia="Palatino-Roman" w:hAnsi="Calibri" w:cs="Palatino-Roman"/>
                                <w:sz w:val="16"/>
                                <w:szCs w:val="16"/>
                              </w:rPr>
                              <w:fldChar w:fldCharType="end"/>
                            </w:r>
                            <w:r w:rsidRPr="00C221AB">
                              <w:rPr>
                                <w:rFonts w:ascii="Calibri" w:eastAsia="Palatino-Roman" w:hAnsi="Calibri" w:cs="Palatino-Roman"/>
                                <w:sz w:val="16"/>
                                <w:szCs w:val="16"/>
                              </w:rPr>
                              <w:t xml:space="preserve"> </w:t>
                            </w:r>
                          </w:p>
                        </w:tc>
                        <w:tc>
                          <w:tcPr>
                            <w:tcW w:w="732" w:type="dxa"/>
                            <w:gridSpan w:val="2"/>
                            <w:tcBorders>
                              <w:top w:val="nil"/>
                              <w:left w:val="nil"/>
                              <w:bottom w:val="nil"/>
                              <w:right w:val="nil"/>
                            </w:tcBorders>
                          </w:tcPr>
                          <w:p w14:paraId="7E0CED45"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50F76601"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Industrial </w:t>
                            </w:r>
                            <w:r>
                              <w:rPr>
                                <w:rFonts w:ascii="Calibri" w:eastAsia="Palatino-Roman" w:hAnsi="Calibri" w:cs="Palatino-Roman"/>
                                <w:sz w:val="16"/>
                                <w:szCs w:val="16"/>
                              </w:rPr>
                              <w:t>CO</w:t>
                            </w:r>
                            <w:r w:rsidRPr="00FF1BEA">
                              <w:rPr>
                                <w:rFonts w:ascii="Calibri" w:eastAsia="Palatino-Roman" w:hAnsi="Calibri" w:cs="Palatino-Roman"/>
                                <w:sz w:val="16"/>
                                <w:szCs w:val="16"/>
                                <w:vertAlign w:val="subscript"/>
                              </w:rPr>
                              <w:t>2</w:t>
                            </w:r>
                            <w:r w:rsidRPr="00C221AB">
                              <w:rPr>
                                <w:rFonts w:ascii="Calibri" w:eastAsia="Palatino-Roman" w:hAnsi="Calibri" w:cs="Palatino-Roman"/>
                                <w:sz w:val="16"/>
                                <w:szCs w:val="16"/>
                              </w:rPr>
                              <w:t>,WW</w:t>
                            </w:r>
                          </w:p>
                        </w:tc>
                        <w:tc>
                          <w:tcPr>
                            <w:tcW w:w="1409" w:type="dxa"/>
                            <w:gridSpan w:val="2"/>
                            <w:tcBorders>
                              <w:top w:val="nil"/>
                              <w:left w:val="nil"/>
                              <w:bottom w:val="nil"/>
                              <w:right w:val="nil"/>
                            </w:tcBorders>
                          </w:tcPr>
                          <w:p w14:paraId="3E110A9B"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uto-floc., thickener, homog</w:t>
                            </w:r>
                            <w:r>
                              <w:rPr>
                                <w:rFonts w:ascii="Calibri" w:eastAsia="Palatino-Roman" w:hAnsi="Calibri" w:cs="Palatino-Roman"/>
                                <w:sz w:val="16"/>
                                <w:szCs w:val="16"/>
                              </w:rPr>
                              <w:t>.</w:t>
                            </w:r>
                          </w:p>
                        </w:tc>
                        <w:tc>
                          <w:tcPr>
                            <w:tcW w:w="1143" w:type="dxa"/>
                            <w:tcBorders>
                              <w:top w:val="nil"/>
                              <w:left w:val="nil"/>
                              <w:bottom w:val="nil"/>
                              <w:right w:val="nil"/>
                            </w:tcBorders>
                          </w:tcPr>
                          <w:p w14:paraId="2ED0B8C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 esterification</w:t>
                            </w:r>
                          </w:p>
                        </w:tc>
                        <w:tc>
                          <w:tcPr>
                            <w:tcW w:w="708" w:type="dxa"/>
                            <w:tcBorders>
                              <w:top w:val="nil"/>
                              <w:left w:val="nil"/>
                              <w:bottom w:val="nil"/>
                              <w:right w:val="nil"/>
                            </w:tcBorders>
                          </w:tcPr>
                          <w:p w14:paraId="184D3CF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LEA</w:t>
                            </w:r>
                          </w:p>
                        </w:tc>
                        <w:tc>
                          <w:tcPr>
                            <w:tcW w:w="1618" w:type="dxa"/>
                            <w:tcBorders>
                              <w:top w:val="nil"/>
                              <w:left w:val="nil"/>
                              <w:bottom w:val="nil"/>
                              <w:right w:val="nil"/>
                            </w:tcBorders>
                          </w:tcPr>
                          <w:p w14:paraId="662818E2" w14:textId="77777777" w:rsidR="003B14DC"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BioE  (from AD), </w:t>
                            </w:r>
                          </w:p>
                          <w:p w14:paraId="2B4F717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 N</w:t>
                            </w:r>
                            <w:r>
                              <w:rPr>
                                <w:rFonts w:ascii="Calibri" w:eastAsia="Palatino-Roman" w:hAnsi="Calibri" w:cs="Palatino-Roman"/>
                                <w:sz w:val="16"/>
                                <w:szCs w:val="16"/>
                              </w:rPr>
                              <w:t xml:space="preserve"> </w:t>
                            </w:r>
                            <w:r w:rsidRPr="00C221AB">
                              <w:rPr>
                                <w:rFonts w:ascii="Calibri" w:eastAsia="Palatino-Roman" w:hAnsi="Calibri" w:cs="Palatino-Roman"/>
                                <w:sz w:val="16"/>
                                <w:szCs w:val="16"/>
                              </w:rPr>
                              <w:t>(from AD)</w:t>
                            </w:r>
                          </w:p>
                        </w:tc>
                        <w:tc>
                          <w:tcPr>
                            <w:tcW w:w="493" w:type="dxa"/>
                            <w:tcBorders>
                              <w:top w:val="nil"/>
                              <w:left w:val="nil"/>
                              <w:bottom w:val="nil"/>
                              <w:right w:val="nil"/>
                            </w:tcBorders>
                          </w:tcPr>
                          <w:p w14:paraId="21BFBFA3"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1.5</w:t>
                            </w:r>
                          </w:p>
                        </w:tc>
                      </w:tr>
                      <w:tr w:rsidR="003B14DC" w:rsidRPr="00C221AB" w14:paraId="4D272E87" w14:textId="77777777" w:rsidTr="005B3C0C">
                        <w:trPr>
                          <w:jc w:val="center"/>
                        </w:trPr>
                        <w:tc>
                          <w:tcPr>
                            <w:tcW w:w="1458" w:type="dxa"/>
                            <w:tcBorders>
                              <w:top w:val="nil"/>
                              <w:left w:val="nil"/>
                              <w:bottom w:val="nil"/>
                              <w:right w:val="nil"/>
                            </w:tcBorders>
                          </w:tcPr>
                          <w:p w14:paraId="0FC7F75E"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05697CD6"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3AE6CD3F"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435CC9DF"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143" w:type="dxa"/>
                            <w:tcBorders>
                              <w:top w:val="nil"/>
                              <w:left w:val="nil"/>
                              <w:bottom w:val="nil"/>
                              <w:right w:val="nil"/>
                            </w:tcBorders>
                          </w:tcPr>
                          <w:p w14:paraId="59B93DA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327E76F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8A60EDC"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5594EBCE"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4A8FB407" w14:textId="77777777" w:rsidTr="005B3C0C">
                        <w:trPr>
                          <w:jc w:val="center"/>
                        </w:trPr>
                        <w:tc>
                          <w:tcPr>
                            <w:tcW w:w="1458" w:type="dxa"/>
                            <w:tcBorders>
                              <w:top w:val="nil"/>
                              <w:left w:val="nil"/>
                              <w:bottom w:val="nil"/>
                              <w:right w:val="nil"/>
                            </w:tcBorders>
                          </w:tcPr>
                          <w:p w14:paraId="7330D213"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kbbf5r3e6","properties":{"formattedCitation":"(Sander and Murthy, 2010)","plainCitation":"(Sander and Murthy, 2010)"},"citationItems":[{"id":71,"uris":["http://zotero.org/users/1204444/items/CC92E35F"],"uri":["http://zotero.org/users/1204444/items/CC92E35F"],"itemData":{"id":71,"type":"article-journal","title":"Life cycle analysis of algae biodiesel","container-title":"The International Journal of Life Cycle Assessment","page":"704-714","volume":"15","issue":"7","source":"CrossRef","DOI":"10.1007/s11367-010-0194-1","ISSN":"0948-3349, 1614-7502","author":[{"family":"Sander","given":"Kyle"},{"family":"Murthy","given":"Ganti S."}],"issued":{"date-parts":[["2010",6,19]]},"accessed":{"date-parts":[["2012",11,7]]}}}],"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Sander and Murthy (2010)</w:t>
                            </w:r>
                            <w:r w:rsidRPr="00C221AB">
                              <w:rPr>
                                <w:rFonts w:ascii="Calibri" w:eastAsia="Palatino-Roman" w:hAnsi="Calibri" w:cs="Palatino-Roman"/>
                                <w:sz w:val="16"/>
                                <w:szCs w:val="16"/>
                              </w:rPr>
                              <w:fldChar w:fldCharType="end"/>
                            </w:r>
                          </w:p>
                        </w:tc>
                        <w:tc>
                          <w:tcPr>
                            <w:tcW w:w="732" w:type="dxa"/>
                            <w:gridSpan w:val="2"/>
                            <w:tcBorders>
                              <w:top w:val="nil"/>
                              <w:left w:val="nil"/>
                              <w:bottom w:val="nil"/>
                              <w:right w:val="nil"/>
                            </w:tcBorders>
                          </w:tcPr>
                          <w:p w14:paraId="32F8055C"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6FF267F8"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Energy demands excluded</w:t>
                            </w:r>
                          </w:p>
                        </w:tc>
                        <w:tc>
                          <w:tcPr>
                            <w:tcW w:w="1409" w:type="dxa"/>
                            <w:gridSpan w:val="2"/>
                            <w:tcBorders>
                              <w:top w:val="nil"/>
                              <w:left w:val="nil"/>
                              <w:bottom w:val="nil"/>
                              <w:right w:val="nil"/>
                            </w:tcBorders>
                          </w:tcPr>
                          <w:p w14:paraId="418B9539"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ilter press, drying</w:t>
                            </w:r>
                          </w:p>
                        </w:tc>
                        <w:tc>
                          <w:tcPr>
                            <w:tcW w:w="1143" w:type="dxa"/>
                            <w:tcBorders>
                              <w:top w:val="nil"/>
                              <w:left w:val="nil"/>
                              <w:bottom w:val="nil"/>
                              <w:right w:val="nil"/>
                            </w:tcBorders>
                          </w:tcPr>
                          <w:p w14:paraId="22E87690"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4B19376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216F09A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one</w:t>
                            </w:r>
                          </w:p>
                        </w:tc>
                        <w:tc>
                          <w:tcPr>
                            <w:tcW w:w="1618" w:type="dxa"/>
                            <w:tcBorders>
                              <w:top w:val="nil"/>
                              <w:left w:val="nil"/>
                              <w:bottom w:val="nil"/>
                              <w:right w:val="nil"/>
                            </w:tcBorders>
                          </w:tcPr>
                          <w:p w14:paraId="3BD28EC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ethanol production feedstock</w:t>
                            </w:r>
                          </w:p>
                          <w:p w14:paraId="17BC6833" w14:textId="77777777" w:rsidR="003B14DC" w:rsidRPr="00C221AB" w:rsidRDefault="003B14DC" w:rsidP="005B3C0C">
                            <w:pPr>
                              <w:spacing w:after="0" w:line="240" w:lineRule="auto"/>
                              <w:jc w:val="left"/>
                              <w:rPr>
                                <w:rFonts w:ascii="Calibri" w:hAnsi="Calibri" w:cs="Times New Roman"/>
                                <w:sz w:val="16"/>
                                <w:szCs w:val="16"/>
                              </w:rPr>
                            </w:pPr>
                          </w:p>
                        </w:tc>
                        <w:tc>
                          <w:tcPr>
                            <w:tcW w:w="493" w:type="dxa"/>
                            <w:tcBorders>
                              <w:top w:val="nil"/>
                              <w:left w:val="nil"/>
                              <w:bottom w:val="nil"/>
                              <w:right w:val="nil"/>
                            </w:tcBorders>
                          </w:tcPr>
                          <w:p w14:paraId="31F62254"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3.33</w:t>
                            </w:r>
                          </w:p>
                        </w:tc>
                      </w:tr>
                      <w:tr w:rsidR="003B14DC" w:rsidRPr="00C221AB" w14:paraId="0293AB41" w14:textId="77777777" w:rsidTr="005B3C0C">
                        <w:trPr>
                          <w:trHeight w:val="87"/>
                          <w:jc w:val="center"/>
                        </w:trPr>
                        <w:tc>
                          <w:tcPr>
                            <w:tcW w:w="1458" w:type="dxa"/>
                            <w:tcBorders>
                              <w:top w:val="nil"/>
                              <w:left w:val="nil"/>
                              <w:bottom w:val="nil"/>
                              <w:right w:val="nil"/>
                            </w:tcBorders>
                          </w:tcPr>
                          <w:p w14:paraId="05FA3D46"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6C0D59E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573EEAF4"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23C86C2F"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5AEAFCDF"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03F3E0E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3E07313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34F6FEA4" w14:textId="77777777" w:rsidR="003B14DC" w:rsidRPr="00C221AB" w:rsidRDefault="003B14DC" w:rsidP="005B3C0C">
                            <w:pPr>
                              <w:spacing w:after="0" w:line="240" w:lineRule="auto"/>
                              <w:jc w:val="left"/>
                              <w:rPr>
                                <w:rFonts w:ascii="Calibri" w:eastAsia="Palatino-Roman" w:hAnsi="Calibri" w:cs="Palatino-Roman"/>
                                <w:sz w:val="6"/>
                                <w:szCs w:val="6"/>
                              </w:rPr>
                            </w:pPr>
                          </w:p>
                        </w:tc>
                      </w:tr>
                      <w:tr w:rsidR="003B14DC" w:rsidRPr="00C221AB" w14:paraId="2F540EBA" w14:textId="77777777" w:rsidTr="005B3C0C">
                        <w:trPr>
                          <w:jc w:val="center"/>
                        </w:trPr>
                        <w:tc>
                          <w:tcPr>
                            <w:tcW w:w="1458" w:type="dxa"/>
                            <w:tcBorders>
                              <w:top w:val="nil"/>
                              <w:left w:val="nil"/>
                              <w:bottom w:val="nil"/>
                              <w:right w:val="nil"/>
                            </w:tcBorders>
                          </w:tcPr>
                          <w:p w14:paraId="761D8FA3"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fldChar w:fldCharType="begin"/>
                            </w:r>
                            <w:r w:rsidRPr="00C221AB">
                              <w:rPr>
                                <w:rFonts w:ascii="Calibri" w:hAnsi="Calibri" w:cs="Times New Roman"/>
                                <w:sz w:val="16"/>
                                <w:szCs w:val="16"/>
                              </w:rPr>
                              <w:instrText xml:space="preserve"> ADDIN ZOTERO_ITEM CSL_CITATION {"citationID":"117kbv2ad","properties":{"formattedCitation":"(Sills et al., 2013)","plainCitation":"(Sills et al., 2013)"},"citationItems":[{"id":1530,"uris":["http://zotero.org/users/1204444/items/G3XBJJDV"],"uri":["http://zotero.org/users/1204444/items/G3XBJJDV"],"itemData":{"id":1530,"type":"article-journal","title":"Quantitative Uncertainty Analysis of Life Cycle Assessment for Algal Biofuel Production","container-title":"Environmental Science &amp; Technology","page":"687-694","volume":"47","issue":"2","source":"ACS Publications","abstract":"As a result of algae?s promise as a renewable energy feedstock, numerous studies have used Life Cycle Assessment (LCA) to quantify the environmental performance of algal biofuels, yet there is no consensus of results among them. Our work, motivated by the lack of comprehensive uncertainty analysis in previous studies, uses a Monte Carlo approach to estimate ranges of expected values of LCA metrics by incorporating parameter variability with empirically specified distribution functions. Results show that large uncertainties exist at virtually all steps of the biofuel production process. Although our findings agree with a number of earlier studies on matters such as the need for wet lipid extraction, nutrients recovered from waste streams, and high energy coproducts, the ranges of reported LCA metrics show that uncertainty analysis is crucial for developing technologies, such as algal biofuels. In addition, the ranges of energy return on (energy) invested (EROI) values resulting from our analysis help explain the high variability in EROI values from earlier studies. Reporting results from LCA models as ranges, and not single values, will more reliably inform industry and policy makers on expected energetic and environmental performance of biofuels produced from microalgae.","DOI":"10.1021/es3029236","ISSN":"0013-936X","journalAbbreviation":"Environ. Sci. Technol.","author":[{"family":"Sills","given":"Deborah L."},{"family":"Paramita","given":"Vidia"},{"family":"Franke","given":"Michael J."},{"family":"Johnson","given":"Michael C."},{"family":"Akabas","given":"Tal M."},{"family":"Greene","given":"Charles H."},{"family":"Tester","given":"Jefferson W."}],"issued":{"date-parts":[["2013",1,15]]},"accessed":{"date-parts":[["2013",3,15]]}}}],"schema":"https://github.com/citation-style-language/schema/raw/master/csl-citation.json"} </w:instrText>
                            </w:r>
                            <w:r w:rsidRPr="00C221AB">
                              <w:rPr>
                                <w:rFonts w:ascii="Calibri" w:hAnsi="Calibri" w:cs="Times New Roman"/>
                                <w:sz w:val="16"/>
                                <w:szCs w:val="16"/>
                              </w:rPr>
                              <w:fldChar w:fldCharType="separate"/>
                            </w:r>
                            <w:r w:rsidRPr="00C221AB">
                              <w:rPr>
                                <w:rFonts w:ascii="Calibri" w:hAnsi="Calibri" w:cs="Times New Roman"/>
                                <w:sz w:val="16"/>
                              </w:rPr>
                              <w:t xml:space="preserve">Sills </w:t>
                            </w:r>
                            <w:r w:rsidRPr="00490409">
                              <w:rPr>
                                <w:rFonts w:ascii="Calibri" w:hAnsi="Calibri" w:cs="Times New Roman"/>
                                <w:i/>
                                <w:sz w:val="16"/>
                              </w:rPr>
                              <w:t>et al</w:t>
                            </w:r>
                            <w:r w:rsidRPr="00C221AB">
                              <w:rPr>
                                <w:rFonts w:ascii="Calibri" w:hAnsi="Calibri" w:cs="Times New Roman"/>
                                <w:sz w:val="16"/>
                              </w:rPr>
                              <w:t>. (201</w:t>
                            </w:r>
                            <w:r>
                              <w:rPr>
                                <w:rFonts w:ascii="Calibri" w:hAnsi="Calibri" w:cs="Times New Roman"/>
                                <w:sz w:val="16"/>
                              </w:rPr>
                              <w:t>3</w:t>
                            </w:r>
                            <w:r w:rsidRPr="00C221AB">
                              <w:rPr>
                                <w:rFonts w:ascii="Calibri" w:hAnsi="Calibri" w:cs="Times New Roman"/>
                                <w:sz w:val="16"/>
                              </w:rPr>
                              <w:t>)</w:t>
                            </w:r>
                            <w:r w:rsidRPr="00C221AB">
                              <w:rPr>
                                <w:rFonts w:ascii="Calibri" w:hAnsi="Calibri" w:cs="Times New Roman"/>
                                <w:sz w:val="16"/>
                                <w:szCs w:val="16"/>
                              </w:rPr>
                              <w:fldChar w:fldCharType="end"/>
                            </w:r>
                          </w:p>
                        </w:tc>
                        <w:tc>
                          <w:tcPr>
                            <w:tcW w:w="732" w:type="dxa"/>
                            <w:gridSpan w:val="2"/>
                            <w:tcBorders>
                              <w:top w:val="nil"/>
                              <w:left w:val="nil"/>
                              <w:bottom w:val="nil"/>
                              <w:right w:val="nil"/>
                            </w:tcBorders>
                          </w:tcPr>
                          <w:p w14:paraId="671C54CE"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44EE45AB"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Flue gas, VN</w:t>
                            </w:r>
                          </w:p>
                        </w:tc>
                        <w:tc>
                          <w:tcPr>
                            <w:tcW w:w="1409" w:type="dxa"/>
                            <w:gridSpan w:val="2"/>
                            <w:tcBorders>
                              <w:top w:val="nil"/>
                              <w:left w:val="nil"/>
                              <w:bottom w:val="nil"/>
                              <w:right w:val="nil"/>
                            </w:tcBorders>
                          </w:tcPr>
                          <w:p w14:paraId="03F37B01"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Auto-floc., Filter press</w:t>
                            </w:r>
                          </w:p>
                        </w:tc>
                        <w:tc>
                          <w:tcPr>
                            <w:tcW w:w="1143" w:type="dxa"/>
                            <w:tcBorders>
                              <w:top w:val="nil"/>
                              <w:left w:val="nil"/>
                              <w:bottom w:val="nil"/>
                              <w:right w:val="nil"/>
                            </w:tcBorders>
                          </w:tcPr>
                          <w:p w14:paraId="2EC28C9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HTL</w:t>
                            </w:r>
                          </w:p>
                        </w:tc>
                        <w:tc>
                          <w:tcPr>
                            <w:tcW w:w="708" w:type="dxa"/>
                            <w:tcBorders>
                              <w:top w:val="nil"/>
                              <w:left w:val="nil"/>
                              <w:bottom w:val="nil"/>
                              <w:right w:val="nil"/>
                            </w:tcBorders>
                          </w:tcPr>
                          <w:p w14:paraId="78982B4F"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LEA</w:t>
                            </w:r>
                          </w:p>
                        </w:tc>
                        <w:tc>
                          <w:tcPr>
                            <w:tcW w:w="1618" w:type="dxa"/>
                            <w:tcBorders>
                              <w:top w:val="nil"/>
                              <w:left w:val="nil"/>
                              <w:bottom w:val="nil"/>
                              <w:right w:val="nil"/>
                            </w:tcBorders>
                          </w:tcPr>
                          <w:p w14:paraId="00C26738" w14:textId="77777777" w:rsidR="003B14DC"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 xml:space="preserve">BD, BioE (from AD), </w:t>
                            </w:r>
                          </w:p>
                          <w:p w14:paraId="3CFE8A03"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N (from AD)</w:t>
                            </w:r>
                          </w:p>
                        </w:tc>
                        <w:tc>
                          <w:tcPr>
                            <w:tcW w:w="493" w:type="dxa"/>
                            <w:tcBorders>
                              <w:top w:val="nil"/>
                              <w:left w:val="nil"/>
                              <w:bottom w:val="nil"/>
                              <w:right w:val="nil"/>
                            </w:tcBorders>
                          </w:tcPr>
                          <w:p w14:paraId="0C01778D"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0.22-0.75</w:t>
                            </w:r>
                          </w:p>
                        </w:tc>
                      </w:tr>
                      <w:tr w:rsidR="003B14DC" w:rsidRPr="00C221AB" w14:paraId="2F43E4E6" w14:textId="77777777" w:rsidTr="005B3C0C">
                        <w:trPr>
                          <w:jc w:val="center"/>
                        </w:trPr>
                        <w:tc>
                          <w:tcPr>
                            <w:tcW w:w="1458" w:type="dxa"/>
                            <w:tcBorders>
                              <w:top w:val="nil"/>
                              <w:left w:val="nil"/>
                              <w:bottom w:val="nil"/>
                              <w:right w:val="nil"/>
                            </w:tcBorders>
                          </w:tcPr>
                          <w:p w14:paraId="46C5B961"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2A65A6D7"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18BE4F77"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57FB3509"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5B2E8BEF" w14:textId="77777777" w:rsidR="003B14DC" w:rsidRPr="00C221AB" w:rsidRDefault="003B14DC" w:rsidP="005B3C0C">
                            <w:pPr>
                              <w:autoSpaceDE w:val="0"/>
                              <w:autoSpaceDN w:val="0"/>
                              <w:adjustRightInd w:val="0"/>
                              <w:spacing w:after="0" w:line="240" w:lineRule="auto"/>
                              <w:jc w:val="left"/>
                              <w:rPr>
                                <w:rFonts w:ascii="Calibri" w:hAnsi="Calibri" w:cs="Times New Roman"/>
                                <w:sz w:val="6"/>
                                <w:szCs w:val="6"/>
                              </w:rPr>
                            </w:pPr>
                          </w:p>
                        </w:tc>
                        <w:tc>
                          <w:tcPr>
                            <w:tcW w:w="708" w:type="dxa"/>
                            <w:tcBorders>
                              <w:top w:val="nil"/>
                              <w:left w:val="nil"/>
                              <w:bottom w:val="nil"/>
                              <w:right w:val="nil"/>
                            </w:tcBorders>
                          </w:tcPr>
                          <w:p w14:paraId="23BB3EB8"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6161EC1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04AB00A1"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7DF012C1" w14:textId="77777777" w:rsidTr="005B3C0C">
                        <w:trPr>
                          <w:jc w:val="center"/>
                        </w:trPr>
                        <w:tc>
                          <w:tcPr>
                            <w:tcW w:w="1458" w:type="dxa"/>
                            <w:tcBorders>
                              <w:top w:val="nil"/>
                              <w:left w:val="nil"/>
                              <w:bottom w:val="nil"/>
                              <w:right w:val="nil"/>
                            </w:tcBorders>
                          </w:tcPr>
                          <w:p w14:paraId="5AB11F2C"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fldChar w:fldCharType="begin"/>
                            </w:r>
                            <w:r w:rsidRPr="00C221AB">
                              <w:rPr>
                                <w:rFonts w:ascii="Calibri" w:eastAsia="Palatino-Roman" w:hAnsi="Calibri" w:cs="Palatino-Roman"/>
                                <w:sz w:val="16"/>
                                <w:szCs w:val="16"/>
                              </w:rPr>
                              <w:instrText xml:space="preserve"> ADDIN ZOTERO_ITEM CSL_CITATION {"citationID":"o8hg7htpt","properties":{"formattedCitation":"(Stephenson et al., 2010)","plainCitation":"(Stephenson et al., 2010)"},"citationItems":[{"id":1387,"uris":["http://zotero.org/users/1204444/items/RHPVD4IZ"],"uri":["http://zotero.org/users/1204444/items/RHPVD4IZ"],"itemData":{"id":1387,"type":"article-journal","title":"Life-Cycle Assessment of Potential Algal Biodiesel Production in the United Kingdom: A Comparison of Raceways and Air-Lift Tubular Bioreactors","container-title":"Energy &amp; Fuels","page":"4062-4077","volume":"24","issue":"7","source":"ACS Publications","abstract":"Life-cycle assessment has been used to investigate the global warming potential (GWP) and fossil-energy requirement of a hypothetical operation in which biodiesel is produced from the freshwater alga Chlorella vulgaris, grown using flue gas from a gas-fired power station as the carbon source. Cultivation using a two-stage method was considered, whereby the cells were initially grown to a high concentration of biomass under nitrogen-sufficient conditions, before the supply of nitrogen was discontinued, whereupon the cells accumulated triacylglycerides. Cultivation in typical raceways and air-lift tubular bioreactors was investigated, as well as different methods of downstream processing. Results from this analysis showed that, if the future target for the productivity of lipids from microalgae, such as C. vulgaris, of ?40 tons ha?1 year?1 could be achieved, cultivation in typical raceways would be significantly more environmentally sustainable than in closed air-lift tubular bioreactors. While biodiesel produced from microalgae cultivated in raceway ponds would have a GWP ? 80% lower than fossil-derived diesel (on the basis of the net energy content), if air-lift tubular bioreactors were used, the GWP of the biodiesel would be significantly greater than the energetically equivalent amount of fossil-derived diesel. The GWP and fossil-energy requirement in this operation were found to be particularly sensitive to (i) the yield of oil achieved during cultivation, (ii) the velocity of circulation of the algae in the cultivation facility, (iii) whether the culture media could be recycled or not, and (iv) the concentration of carbon dioxide in the flue gas. These results highlight the crucial importance of using life-cycle assessment to guide the future development of biodiesel from microalgae.","DOI":"10.1021/ef1003123","ISSN":"0887-0624","shortTitle":"Life-Cycle Assessment of Potential Algal Biodiesel Production in the United Kingdom","journalAbbreviation":"Energy Fuels","author":[{"family":"Stephenson","given":"Anna L."},{"family":"Kazamia","given":"Elena"},{"family":"Dennis","given":"John S."},{"family":"Howe","given":"Christopher J."},{"family":"Scott","given":"Stuart A."},{"family":"Smith","given":"Alison G."}],"issued":{"date-parts":[["2010",7,15]]},"accessed":{"date-parts":[["2013",2,13]]}}}],"schema":"https://github.com/citation-style-language/schema/raw/master/csl-citation.json"} </w:instrText>
                            </w:r>
                            <w:r w:rsidRPr="00C221AB">
                              <w:rPr>
                                <w:rFonts w:ascii="Calibri" w:eastAsia="Palatino-Roman" w:hAnsi="Calibri" w:cs="Palatino-Roman"/>
                                <w:sz w:val="16"/>
                                <w:szCs w:val="16"/>
                              </w:rPr>
                              <w:fldChar w:fldCharType="separate"/>
                            </w:r>
                            <w:r w:rsidRPr="00C221AB">
                              <w:rPr>
                                <w:rFonts w:ascii="Calibri" w:hAnsi="Calibri" w:cs="Times New Roman"/>
                                <w:sz w:val="16"/>
                              </w:rPr>
                              <w:t xml:space="preserve">Stephenson </w:t>
                            </w:r>
                            <w:r w:rsidRPr="00490409">
                              <w:rPr>
                                <w:rFonts w:ascii="Calibri" w:hAnsi="Calibri" w:cs="Times New Roman"/>
                                <w:i/>
                                <w:sz w:val="16"/>
                              </w:rPr>
                              <w:t>et al</w:t>
                            </w:r>
                            <w:r w:rsidRPr="00C221AB">
                              <w:rPr>
                                <w:rFonts w:ascii="Calibri" w:hAnsi="Calibri" w:cs="Times New Roman"/>
                                <w:sz w:val="16"/>
                              </w:rPr>
                              <w:t>. (2010)</w:t>
                            </w:r>
                            <w:r w:rsidRPr="00C221AB">
                              <w:rPr>
                                <w:rFonts w:ascii="Calibri" w:eastAsia="Palatino-Roman" w:hAnsi="Calibri" w:cs="Palatino-Roman"/>
                                <w:sz w:val="16"/>
                                <w:szCs w:val="16"/>
                              </w:rPr>
                              <w:fldChar w:fldCharType="end"/>
                            </w:r>
                          </w:p>
                        </w:tc>
                        <w:tc>
                          <w:tcPr>
                            <w:tcW w:w="732" w:type="dxa"/>
                            <w:gridSpan w:val="2"/>
                            <w:tcBorders>
                              <w:top w:val="nil"/>
                              <w:left w:val="nil"/>
                              <w:bottom w:val="nil"/>
                              <w:right w:val="nil"/>
                            </w:tcBorders>
                          </w:tcPr>
                          <w:p w14:paraId="5805D019"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w:t>
                            </w:r>
                          </w:p>
                        </w:tc>
                        <w:tc>
                          <w:tcPr>
                            <w:tcW w:w="869" w:type="dxa"/>
                            <w:tcBorders>
                              <w:top w:val="nil"/>
                              <w:left w:val="nil"/>
                              <w:bottom w:val="nil"/>
                              <w:right w:val="nil"/>
                            </w:tcBorders>
                          </w:tcPr>
                          <w:p w14:paraId="720D253F"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Flue gas, VN</w:t>
                            </w:r>
                          </w:p>
                        </w:tc>
                        <w:tc>
                          <w:tcPr>
                            <w:tcW w:w="1409" w:type="dxa"/>
                            <w:gridSpan w:val="2"/>
                            <w:tcBorders>
                              <w:top w:val="nil"/>
                              <w:left w:val="nil"/>
                              <w:bottom w:val="nil"/>
                              <w:right w:val="nil"/>
                            </w:tcBorders>
                          </w:tcPr>
                          <w:p w14:paraId="7D5ADDBD"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hAnsi="Calibri" w:cs="Times New Roman"/>
                                <w:sz w:val="16"/>
                                <w:szCs w:val="16"/>
                              </w:rPr>
                              <w:t>Alum floc.,</w:t>
                            </w:r>
                          </w:p>
                          <w:p w14:paraId="21F9A59B" w14:textId="77777777" w:rsidR="003B14DC" w:rsidRPr="00C221AB" w:rsidRDefault="003B14DC" w:rsidP="005B3C0C">
                            <w:pPr>
                              <w:spacing w:after="0" w:line="240" w:lineRule="auto"/>
                              <w:jc w:val="left"/>
                              <w:rPr>
                                <w:rFonts w:ascii="Calibri" w:eastAsia="Palatino-Roman" w:hAnsi="Calibri" w:cs="Palatino-Roman"/>
                                <w:sz w:val="16"/>
                                <w:szCs w:val="16"/>
                              </w:rPr>
                            </w:pPr>
                            <w:r w:rsidRPr="00C221AB">
                              <w:rPr>
                                <w:rFonts w:ascii="Calibri" w:hAnsi="Calibri" w:cs="Times New Roman"/>
                                <w:sz w:val="16"/>
                                <w:szCs w:val="16"/>
                              </w:rPr>
                              <w:t xml:space="preserve">centrifuge, </w:t>
                            </w:r>
                            <w:r w:rsidRPr="00C221AB">
                              <w:rPr>
                                <w:rFonts w:ascii="Calibri" w:eastAsia="Palatino-Roman" w:hAnsi="Calibri" w:cs="Palatino-Roman"/>
                                <w:sz w:val="16"/>
                                <w:szCs w:val="16"/>
                              </w:rPr>
                              <w:t>homog</w:t>
                            </w:r>
                            <w:r>
                              <w:rPr>
                                <w:rFonts w:ascii="Calibri" w:eastAsia="Palatino-Roman" w:hAnsi="Calibri" w:cs="Palatino-Roman"/>
                                <w:sz w:val="16"/>
                                <w:szCs w:val="16"/>
                              </w:rPr>
                              <w:t>.</w:t>
                            </w:r>
                          </w:p>
                          <w:p w14:paraId="0152EE39"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6589BC0C"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exane/</w:t>
                            </w:r>
                          </w:p>
                          <w:p w14:paraId="7000132A"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esterification</w:t>
                            </w:r>
                          </w:p>
                        </w:tc>
                        <w:tc>
                          <w:tcPr>
                            <w:tcW w:w="708" w:type="dxa"/>
                            <w:tcBorders>
                              <w:top w:val="nil"/>
                              <w:left w:val="nil"/>
                              <w:bottom w:val="nil"/>
                              <w:right w:val="nil"/>
                            </w:tcBorders>
                          </w:tcPr>
                          <w:p w14:paraId="4DEC32C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LEA</w:t>
                            </w:r>
                          </w:p>
                        </w:tc>
                        <w:tc>
                          <w:tcPr>
                            <w:tcW w:w="1618" w:type="dxa"/>
                            <w:tcBorders>
                              <w:top w:val="nil"/>
                              <w:left w:val="nil"/>
                              <w:bottom w:val="nil"/>
                              <w:right w:val="nil"/>
                            </w:tcBorders>
                          </w:tcPr>
                          <w:p w14:paraId="79642A1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D,  BioE  (from AD)</w:t>
                            </w:r>
                          </w:p>
                        </w:tc>
                        <w:tc>
                          <w:tcPr>
                            <w:tcW w:w="493" w:type="dxa"/>
                            <w:tcBorders>
                              <w:top w:val="nil"/>
                              <w:left w:val="nil"/>
                              <w:bottom w:val="nil"/>
                              <w:right w:val="nil"/>
                            </w:tcBorders>
                          </w:tcPr>
                          <w:p w14:paraId="12AFD0F5" w14:textId="77777777" w:rsidR="003B14DC" w:rsidRPr="00C221AB" w:rsidRDefault="003B14DC" w:rsidP="005B3C0C">
                            <w:pPr>
                              <w:spacing w:after="0" w:line="240" w:lineRule="auto"/>
                              <w:jc w:val="left"/>
                              <w:rPr>
                                <w:rFonts w:ascii="Calibri" w:hAnsi="Calibri" w:cs="Times New Roman"/>
                                <w:sz w:val="16"/>
                                <w:szCs w:val="16"/>
                              </w:rPr>
                            </w:pPr>
                            <w:r w:rsidRPr="00C221AB">
                              <w:rPr>
                                <w:rFonts w:ascii="Calibri" w:eastAsia="Palatino-Roman" w:hAnsi="Calibri" w:cs="Palatino-Roman"/>
                                <w:sz w:val="16"/>
                                <w:szCs w:val="16"/>
                              </w:rPr>
                              <w:t>1.60</w:t>
                            </w:r>
                          </w:p>
                        </w:tc>
                      </w:tr>
                      <w:tr w:rsidR="003B14DC" w:rsidRPr="00C221AB" w14:paraId="1EF36EA4" w14:textId="77777777" w:rsidTr="005B3C0C">
                        <w:trPr>
                          <w:trHeight w:val="87"/>
                          <w:jc w:val="center"/>
                        </w:trPr>
                        <w:tc>
                          <w:tcPr>
                            <w:tcW w:w="1458" w:type="dxa"/>
                            <w:tcBorders>
                              <w:top w:val="nil"/>
                              <w:left w:val="nil"/>
                              <w:bottom w:val="nil"/>
                              <w:right w:val="nil"/>
                            </w:tcBorders>
                          </w:tcPr>
                          <w:p w14:paraId="7E0C6873" w14:textId="77777777" w:rsidR="003B14DC" w:rsidRPr="005E73BC" w:rsidRDefault="003B14DC" w:rsidP="005B3C0C">
                            <w:pPr>
                              <w:spacing w:after="0" w:line="240" w:lineRule="auto"/>
                              <w:jc w:val="left"/>
                              <w:rPr>
                                <w:rFonts w:ascii="Calibri" w:eastAsia="Palatino-Roman" w:hAnsi="Calibri" w:cs="Palatino-Roman"/>
                                <w:sz w:val="6"/>
                                <w:szCs w:val="6"/>
                              </w:rPr>
                            </w:pPr>
                          </w:p>
                        </w:tc>
                        <w:tc>
                          <w:tcPr>
                            <w:tcW w:w="732" w:type="dxa"/>
                            <w:gridSpan w:val="2"/>
                            <w:tcBorders>
                              <w:top w:val="nil"/>
                              <w:left w:val="nil"/>
                              <w:bottom w:val="nil"/>
                              <w:right w:val="nil"/>
                            </w:tcBorders>
                          </w:tcPr>
                          <w:p w14:paraId="3D100B2C" w14:textId="77777777" w:rsidR="003B14DC" w:rsidRPr="005E73BC"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2B897984" w14:textId="77777777" w:rsidR="003B14DC" w:rsidRPr="005E73BC" w:rsidRDefault="003B14DC" w:rsidP="005B3C0C">
                            <w:pPr>
                              <w:spacing w:after="0" w:line="240" w:lineRule="auto"/>
                              <w:jc w:val="left"/>
                              <w:rPr>
                                <w:rFonts w:ascii="Calibri" w:eastAsia="Palatino-Roman" w:hAnsi="Calibri" w:cs="Palatino-Roman"/>
                                <w:sz w:val="6"/>
                                <w:szCs w:val="6"/>
                              </w:rPr>
                            </w:pPr>
                          </w:p>
                        </w:tc>
                        <w:tc>
                          <w:tcPr>
                            <w:tcW w:w="1409" w:type="dxa"/>
                            <w:gridSpan w:val="2"/>
                            <w:tcBorders>
                              <w:top w:val="nil"/>
                              <w:left w:val="nil"/>
                              <w:bottom w:val="nil"/>
                              <w:right w:val="nil"/>
                            </w:tcBorders>
                          </w:tcPr>
                          <w:p w14:paraId="54079152" w14:textId="77777777" w:rsidR="003B14DC" w:rsidRPr="005E73BC"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415EE4DC"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708" w:type="dxa"/>
                            <w:tcBorders>
                              <w:top w:val="nil"/>
                              <w:left w:val="nil"/>
                              <w:bottom w:val="nil"/>
                              <w:right w:val="nil"/>
                            </w:tcBorders>
                          </w:tcPr>
                          <w:p w14:paraId="707E9F3D"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44AFE6C3"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2B34AD91" w14:textId="77777777" w:rsidR="003B14DC" w:rsidRPr="005E73BC" w:rsidRDefault="003B14DC" w:rsidP="005B3C0C">
                            <w:pPr>
                              <w:spacing w:after="0" w:line="240" w:lineRule="auto"/>
                              <w:jc w:val="left"/>
                              <w:rPr>
                                <w:rFonts w:ascii="Calibri" w:eastAsia="Palatino-Roman" w:hAnsi="Calibri" w:cs="Palatino-Roman"/>
                                <w:sz w:val="6"/>
                                <w:szCs w:val="6"/>
                              </w:rPr>
                            </w:pPr>
                          </w:p>
                        </w:tc>
                      </w:tr>
                      <w:tr w:rsidR="003B14DC" w:rsidRPr="005E73BC" w14:paraId="298E2943" w14:textId="77777777" w:rsidTr="005B3C0C">
                        <w:trPr>
                          <w:jc w:val="center"/>
                        </w:trPr>
                        <w:tc>
                          <w:tcPr>
                            <w:tcW w:w="1458" w:type="dxa"/>
                            <w:tcBorders>
                              <w:top w:val="nil"/>
                              <w:left w:val="nil"/>
                              <w:bottom w:val="nil"/>
                              <w:right w:val="nil"/>
                            </w:tcBorders>
                          </w:tcPr>
                          <w:p w14:paraId="7BE850AF" w14:textId="77777777" w:rsidR="003B14DC" w:rsidRPr="005E73BC" w:rsidRDefault="003B14DC" w:rsidP="005B3C0C">
                            <w:pPr>
                              <w:spacing w:after="0" w:line="240" w:lineRule="auto"/>
                              <w:rPr>
                                <w:rFonts w:ascii="Calibri" w:eastAsia="Palatino-Roman" w:hAnsi="Calibri" w:cs="Palatino-Roman"/>
                                <w:sz w:val="16"/>
                                <w:szCs w:val="16"/>
                              </w:rPr>
                            </w:pPr>
                            <w:r>
                              <w:rPr>
                                <w:rFonts w:ascii="Calibri" w:eastAsia="Palatino-Roman" w:hAnsi="Calibri" w:cs="Palatino-Roman"/>
                                <w:sz w:val="16"/>
                                <w:szCs w:val="16"/>
                              </w:rPr>
                              <w:t xml:space="preserve">Liu </w:t>
                            </w:r>
                            <w:r w:rsidRPr="00490409">
                              <w:rPr>
                                <w:rFonts w:ascii="Calibri" w:eastAsia="Palatino-Roman" w:hAnsi="Calibri" w:cs="Palatino-Roman"/>
                                <w:i/>
                                <w:sz w:val="16"/>
                                <w:szCs w:val="16"/>
                              </w:rPr>
                              <w:t>et al</w:t>
                            </w:r>
                            <w:r>
                              <w:rPr>
                                <w:rFonts w:ascii="Calibri" w:eastAsia="Palatino-Roman" w:hAnsi="Calibri" w:cs="Palatino-Roman"/>
                                <w:sz w:val="16"/>
                                <w:szCs w:val="16"/>
                              </w:rPr>
                              <w:t>. (2013)</w:t>
                            </w:r>
                          </w:p>
                        </w:tc>
                        <w:tc>
                          <w:tcPr>
                            <w:tcW w:w="732" w:type="dxa"/>
                            <w:gridSpan w:val="2"/>
                            <w:tcBorders>
                              <w:top w:val="nil"/>
                              <w:left w:val="nil"/>
                              <w:bottom w:val="nil"/>
                              <w:right w:val="nil"/>
                            </w:tcBorders>
                          </w:tcPr>
                          <w:p w14:paraId="1A6C31E1" w14:textId="77777777" w:rsidR="003B14DC" w:rsidRPr="005E73BC" w:rsidRDefault="003B14DC" w:rsidP="005B3C0C">
                            <w:pPr>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ORP</w:t>
                            </w:r>
                          </w:p>
                        </w:tc>
                        <w:tc>
                          <w:tcPr>
                            <w:tcW w:w="869" w:type="dxa"/>
                            <w:tcBorders>
                              <w:top w:val="nil"/>
                              <w:left w:val="nil"/>
                              <w:bottom w:val="nil"/>
                              <w:right w:val="nil"/>
                            </w:tcBorders>
                          </w:tcPr>
                          <w:p w14:paraId="43C23238" w14:textId="77777777" w:rsidR="003B14DC" w:rsidRPr="00FF1BEA" w:rsidRDefault="003B14DC" w:rsidP="005B3C0C">
                            <w:pPr>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Industrial CO</w:t>
                            </w:r>
                            <w:r w:rsidRPr="00FF1BEA">
                              <w:rPr>
                                <w:rFonts w:ascii="Calibri" w:eastAsia="Palatino-Roman" w:hAnsi="Calibri" w:cs="Palatino-Roman"/>
                                <w:sz w:val="16"/>
                                <w:szCs w:val="16"/>
                                <w:vertAlign w:val="subscript"/>
                              </w:rPr>
                              <w:t>2</w:t>
                            </w:r>
                            <w:r>
                              <w:rPr>
                                <w:rFonts w:ascii="Calibri" w:eastAsia="Palatino-Roman" w:hAnsi="Calibri" w:cs="Palatino-Roman"/>
                                <w:sz w:val="16"/>
                                <w:szCs w:val="16"/>
                                <w:vertAlign w:val="subscript"/>
                              </w:rPr>
                              <w:t xml:space="preserve"> </w:t>
                            </w:r>
                            <w:r>
                              <w:rPr>
                                <w:rFonts w:ascii="Calibri" w:eastAsia="Palatino-Roman" w:hAnsi="Calibri" w:cs="Palatino-Roman"/>
                                <w:sz w:val="16"/>
                                <w:szCs w:val="16"/>
                              </w:rPr>
                              <w:t>and Flue gas, VN</w:t>
                            </w:r>
                          </w:p>
                        </w:tc>
                        <w:tc>
                          <w:tcPr>
                            <w:tcW w:w="1409" w:type="dxa"/>
                            <w:gridSpan w:val="2"/>
                            <w:tcBorders>
                              <w:top w:val="nil"/>
                              <w:left w:val="nil"/>
                              <w:bottom w:val="nil"/>
                              <w:right w:val="nil"/>
                            </w:tcBorders>
                          </w:tcPr>
                          <w:p w14:paraId="0C0D7200" w14:textId="77777777" w:rsidR="003B14DC" w:rsidRPr="005E73BC" w:rsidRDefault="003B14DC" w:rsidP="005B3C0C">
                            <w:pPr>
                              <w:spacing w:after="0" w:line="240" w:lineRule="auto"/>
                              <w:jc w:val="left"/>
                              <w:rPr>
                                <w:rFonts w:ascii="Calibri" w:hAnsi="Calibri" w:cs="Times New Roman"/>
                                <w:sz w:val="16"/>
                                <w:szCs w:val="16"/>
                              </w:rPr>
                            </w:pPr>
                            <w:r>
                              <w:rPr>
                                <w:rFonts w:ascii="Calibri" w:hAnsi="Calibri" w:cs="Times New Roman"/>
                                <w:sz w:val="16"/>
                                <w:szCs w:val="16"/>
                              </w:rPr>
                              <w:t>DAF, centrifuge</w:t>
                            </w:r>
                          </w:p>
                        </w:tc>
                        <w:tc>
                          <w:tcPr>
                            <w:tcW w:w="1143" w:type="dxa"/>
                            <w:tcBorders>
                              <w:top w:val="nil"/>
                              <w:left w:val="nil"/>
                              <w:bottom w:val="nil"/>
                              <w:right w:val="nil"/>
                            </w:tcBorders>
                          </w:tcPr>
                          <w:p w14:paraId="7ADB33CD"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HTL</w:t>
                            </w:r>
                          </w:p>
                        </w:tc>
                        <w:tc>
                          <w:tcPr>
                            <w:tcW w:w="708" w:type="dxa"/>
                            <w:tcBorders>
                              <w:top w:val="nil"/>
                              <w:left w:val="nil"/>
                              <w:bottom w:val="nil"/>
                              <w:right w:val="nil"/>
                            </w:tcBorders>
                          </w:tcPr>
                          <w:p w14:paraId="465F3C74"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None</w:t>
                            </w:r>
                          </w:p>
                        </w:tc>
                        <w:tc>
                          <w:tcPr>
                            <w:tcW w:w="1618" w:type="dxa"/>
                            <w:tcBorders>
                              <w:top w:val="nil"/>
                              <w:left w:val="nil"/>
                              <w:bottom w:val="nil"/>
                              <w:right w:val="nil"/>
                            </w:tcBorders>
                          </w:tcPr>
                          <w:p w14:paraId="4E9F0714" w14:textId="77777777" w:rsidR="003B14DC" w:rsidRPr="005E73BC"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 xml:space="preserve">BD, N, biogas (from HTL), </w:t>
                            </w:r>
                          </w:p>
                        </w:tc>
                        <w:tc>
                          <w:tcPr>
                            <w:tcW w:w="493" w:type="dxa"/>
                            <w:tcBorders>
                              <w:top w:val="nil"/>
                              <w:left w:val="nil"/>
                              <w:bottom w:val="nil"/>
                              <w:right w:val="nil"/>
                            </w:tcBorders>
                          </w:tcPr>
                          <w:p w14:paraId="45DF7B68" w14:textId="77777777" w:rsidR="003B14DC" w:rsidRPr="005E73BC" w:rsidRDefault="003B14DC" w:rsidP="005B3C0C">
                            <w:pPr>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3</w:t>
                            </w:r>
                          </w:p>
                        </w:tc>
                      </w:tr>
                      <w:tr w:rsidR="003B14DC" w:rsidRPr="00C221AB" w14:paraId="63E0B24E" w14:textId="77777777" w:rsidTr="005B3C0C">
                        <w:trPr>
                          <w:jc w:val="center"/>
                        </w:trPr>
                        <w:tc>
                          <w:tcPr>
                            <w:tcW w:w="1458" w:type="dxa"/>
                            <w:tcBorders>
                              <w:top w:val="nil"/>
                              <w:left w:val="nil"/>
                              <w:bottom w:val="nil"/>
                              <w:right w:val="nil"/>
                            </w:tcBorders>
                          </w:tcPr>
                          <w:p w14:paraId="4DD1B912" w14:textId="77777777" w:rsidR="003B14DC" w:rsidRPr="00C221AB" w:rsidRDefault="003B14DC" w:rsidP="005B3C0C">
                            <w:pPr>
                              <w:spacing w:after="0" w:line="240" w:lineRule="auto"/>
                              <w:jc w:val="left"/>
                              <w:rPr>
                                <w:rFonts w:ascii="Calibri" w:hAnsi="Calibri" w:cs="Times New Roman"/>
                                <w:sz w:val="6"/>
                                <w:szCs w:val="6"/>
                              </w:rPr>
                            </w:pPr>
                          </w:p>
                        </w:tc>
                        <w:tc>
                          <w:tcPr>
                            <w:tcW w:w="732" w:type="dxa"/>
                            <w:gridSpan w:val="2"/>
                            <w:tcBorders>
                              <w:top w:val="nil"/>
                              <w:left w:val="nil"/>
                              <w:bottom w:val="nil"/>
                              <w:right w:val="nil"/>
                            </w:tcBorders>
                          </w:tcPr>
                          <w:p w14:paraId="01B5B731"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869" w:type="dxa"/>
                            <w:tcBorders>
                              <w:top w:val="nil"/>
                              <w:left w:val="nil"/>
                              <w:bottom w:val="nil"/>
                              <w:right w:val="nil"/>
                            </w:tcBorders>
                          </w:tcPr>
                          <w:p w14:paraId="33418980" w14:textId="77777777" w:rsidR="003B14DC" w:rsidRPr="00C221AB" w:rsidRDefault="003B14DC" w:rsidP="005B3C0C">
                            <w:pPr>
                              <w:spacing w:after="0" w:line="240" w:lineRule="auto"/>
                              <w:jc w:val="left"/>
                              <w:rPr>
                                <w:rFonts w:ascii="Calibri" w:hAnsi="Calibri" w:cs="Times New Roman"/>
                                <w:sz w:val="6"/>
                                <w:szCs w:val="6"/>
                              </w:rPr>
                            </w:pPr>
                          </w:p>
                        </w:tc>
                        <w:tc>
                          <w:tcPr>
                            <w:tcW w:w="1409" w:type="dxa"/>
                            <w:gridSpan w:val="2"/>
                            <w:tcBorders>
                              <w:top w:val="nil"/>
                              <w:left w:val="nil"/>
                              <w:bottom w:val="nil"/>
                              <w:right w:val="nil"/>
                            </w:tcBorders>
                          </w:tcPr>
                          <w:p w14:paraId="7444BDE7" w14:textId="77777777" w:rsidR="003B14DC" w:rsidRPr="00C221AB" w:rsidRDefault="003B14DC" w:rsidP="005B3C0C">
                            <w:pPr>
                              <w:spacing w:after="0" w:line="240" w:lineRule="auto"/>
                              <w:jc w:val="left"/>
                              <w:rPr>
                                <w:rFonts w:ascii="Calibri" w:hAnsi="Calibri" w:cs="Times New Roman"/>
                                <w:sz w:val="6"/>
                                <w:szCs w:val="6"/>
                              </w:rPr>
                            </w:pPr>
                          </w:p>
                        </w:tc>
                        <w:tc>
                          <w:tcPr>
                            <w:tcW w:w="1143" w:type="dxa"/>
                            <w:tcBorders>
                              <w:top w:val="nil"/>
                              <w:left w:val="nil"/>
                              <w:bottom w:val="nil"/>
                              <w:right w:val="nil"/>
                            </w:tcBorders>
                          </w:tcPr>
                          <w:p w14:paraId="0C3645ED" w14:textId="77777777" w:rsidR="003B14DC" w:rsidRPr="00C221AB" w:rsidRDefault="003B14DC" w:rsidP="005B3C0C">
                            <w:pPr>
                              <w:autoSpaceDE w:val="0"/>
                              <w:autoSpaceDN w:val="0"/>
                              <w:adjustRightInd w:val="0"/>
                              <w:spacing w:after="0" w:line="240" w:lineRule="auto"/>
                              <w:jc w:val="left"/>
                              <w:rPr>
                                <w:rFonts w:ascii="Calibri" w:hAnsi="Calibri" w:cs="Times New Roman"/>
                                <w:sz w:val="6"/>
                                <w:szCs w:val="6"/>
                              </w:rPr>
                            </w:pPr>
                          </w:p>
                        </w:tc>
                        <w:tc>
                          <w:tcPr>
                            <w:tcW w:w="708" w:type="dxa"/>
                            <w:tcBorders>
                              <w:top w:val="nil"/>
                              <w:left w:val="nil"/>
                              <w:bottom w:val="nil"/>
                              <w:right w:val="nil"/>
                            </w:tcBorders>
                          </w:tcPr>
                          <w:p w14:paraId="19254415" w14:textId="77777777" w:rsidR="003B14DC" w:rsidRPr="00C221AB" w:rsidRDefault="003B14DC" w:rsidP="005B3C0C">
                            <w:pPr>
                              <w:spacing w:after="0" w:line="240" w:lineRule="auto"/>
                              <w:jc w:val="left"/>
                              <w:rPr>
                                <w:rFonts w:ascii="Calibri" w:eastAsia="Palatino-Roman" w:hAnsi="Calibri" w:cs="Palatino-Roman"/>
                                <w:sz w:val="6"/>
                                <w:szCs w:val="6"/>
                              </w:rPr>
                            </w:pPr>
                          </w:p>
                        </w:tc>
                        <w:tc>
                          <w:tcPr>
                            <w:tcW w:w="1618" w:type="dxa"/>
                            <w:tcBorders>
                              <w:top w:val="nil"/>
                              <w:left w:val="nil"/>
                              <w:bottom w:val="nil"/>
                              <w:right w:val="nil"/>
                            </w:tcBorders>
                          </w:tcPr>
                          <w:p w14:paraId="45B188D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6"/>
                                <w:szCs w:val="6"/>
                              </w:rPr>
                            </w:pPr>
                          </w:p>
                        </w:tc>
                        <w:tc>
                          <w:tcPr>
                            <w:tcW w:w="493" w:type="dxa"/>
                            <w:tcBorders>
                              <w:top w:val="nil"/>
                              <w:left w:val="nil"/>
                              <w:bottom w:val="nil"/>
                              <w:right w:val="nil"/>
                            </w:tcBorders>
                          </w:tcPr>
                          <w:p w14:paraId="46DB3DDA" w14:textId="77777777" w:rsidR="003B14DC" w:rsidRPr="00C221AB" w:rsidRDefault="003B14DC" w:rsidP="005B3C0C">
                            <w:pPr>
                              <w:spacing w:after="0" w:line="240" w:lineRule="auto"/>
                              <w:jc w:val="left"/>
                              <w:rPr>
                                <w:rFonts w:ascii="Calibri" w:hAnsi="Calibri" w:cs="Times New Roman"/>
                                <w:sz w:val="6"/>
                                <w:szCs w:val="6"/>
                              </w:rPr>
                            </w:pPr>
                          </w:p>
                        </w:tc>
                      </w:tr>
                      <w:tr w:rsidR="003B14DC" w:rsidRPr="00C221AB" w14:paraId="1FC575A2" w14:textId="77777777" w:rsidTr="00AE7CE6">
                        <w:trPr>
                          <w:jc w:val="center"/>
                        </w:trPr>
                        <w:tc>
                          <w:tcPr>
                            <w:tcW w:w="2132" w:type="dxa"/>
                            <w:gridSpan w:val="2"/>
                            <w:tcBorders>
                              <w:top w:val="nil"/>
                              <w:left w:val="nil"/>
                              <w:bottom w:val="nil"/>
                              <w:right w:val="nil"/>
                            </w:tcBorders>
                          </w:tcPr>
                          <w:p w14:paraId="3E253992"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1"/>
                                <w:szCs w:val="11"/>
                              </w:rPr>
                            </w:pPr>
                          </w:p>
                          <w:p w14:paraId="351E6AB6"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ORP= Open raceway pond</w:t>
                            </w:r>
                          </w:p>
                          <w:p w14:paraId="6AF08555"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PBR= Photobioreactor</w:t>
                            </w:r>
                          </w:p>
                          <w:p w14:paraId="2837F714"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WW = wastewater.</w:t>
                            </w:r>
                          </w:p>
                          <w:p w14:paraId="060E9502"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 xml:space="preserve">BD = biodiesel </w:t>
                            </w:r>
                          </w:p>
                          <w:p w14:paraId="78771FED"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DC = direct</w:t>
                            </w:r>
                            <w:r w:rsidRPr="00C221AB">
                              <w:rPr>
                                <w:rFonts w:ascii="Calibri" w:eastAsia="Palatino-Roman" w:hAnsi="Calibri" w:cs="Palatino-Roman"/>
                                <w:sz w:val="16"/>
                                <w:szCs w:val="16"/>
                              </w:rPr>
                              <w:t xml:space="preserve"> combustion of biomass</w:t>
                            </w:r>
                          </w:p>
                          <w:p w14:paraId="0D10BBC4" w14:textId="77777777" w:rsidR="003B14DC" w:rsidRPr="00C221AB" w:rsidRDefault="003B14DC" w:rsidP="00FC5C1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AD= Anaerobic digestion</w:t>
                            </w:r>
                          </w:p>
                          <w:p w14:paraId="55FFFAA2" w14:textId="77777777" w:rsidR="003B14DC" w:rsidRPr="00C221AB" w:rsidRDefault="003B14DC" w:rsidP="00FC5C1C">
                            <w:pPr>
                              <w:autoSpaceDE w:val="0"/>
                              <w:autoSpaceDN w:val="0"/>
                              <w:adjustRightInd w:val="0"/>
                              <w:spacing w:after="0" w:line="240" w:lineRule="auto"/>
                              <w:jc w:val="left"/>
                              <w:rPr>
                                <w:rFonts w:ascii="Calibri" w:eastAsia="Palatino-Roman" w:hAnsi="Calibri" w:cs="Palatino-Roman"/>
                                <w:sz w:val="16"/>
                                <w:szCs w:val="16"/>
                              </w:rPr>
                            </w:pPr>
                          </w:p>
                          <w:p w14:paraId="583F0E0A" w14:textId="77777777" w:rsidR="003B14DC" w:rsidRPr="00C221AB" w:rsidRDefault="003B14DC" w:rsidP="00FC5C1C">
                            <w:pPr>
                              <w:autoSpaceDE w:val="0"/>
                              <w:autoSpaceDN w:val="0"/>
                              <w:adjustRightInd w:val="0"/>
                              <w:spacing w:after="0" w:line="240" w:lineRule="auto"/>
                              <w:jc w:val="left"/>
                              <w:rPr>
                                <w:rFonts w:ascii="Calibri" w:eastAsia="Palatino-Roman" w:hAnsi="Calibri" w:cs="Palatino-Roman"/>
                                <w:sz w:val="16"/>
                                <w:szCs w:val="16"/>
                              </w:rPr>
                            </w:pPr>
                          </w:p>
                        </w:tc>
                        <w:tc>
                          <w:tcPr>
                            <w:tcW w:w="2132" w:type="dxa"/>
                            <w:gridSpan w:val="3"/>
                            <w:tcBorders>
                              <w:top w:val="nil"/>
                              <w:left w:val="nil"/>
                              <w:bottom w:val="nil"/>
                              <w:right w:val="nil"/>
                            </w:tcBorders>
                          </w:tcPr>
                          <w:p w14:paraId="060A72C6" w14:textId="77777777" w:rsidR="003B14DC" w:rsidRDefault="003B14DC" w:rsidP="005B3C0C">
                            <w:pPr>
                              <w:autoSpaceDE w:val="0"/>
                              <w:autoSpaceDN w:val="0"/>
                              <w:adjustRightInd w:val="0"/>
                              <w:spacing w:after="0" w:line="240" w:lineRule="auto"/>
                              <w:jc w:val="left"/>
                              <w:rPr>
                                <w:rFonts w:ascii="Calibri" w:eastAsia="Palatino-Roman" w:hAnsi="Calibri" w:cs="Palatino-Roman"/>
                                <w:sz w:val="16"/>
                                <w:szCs w:val="16"/>
                              </w:rPr>
                            </w:pPr>
                          </w:p>
                          <w:p w14:paraId="59E1C0F0"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 xml:space="preserve">Grav- gravity settling </w:t>
                            </w:r>
                          </w:p>
                          <w:p w14:paraId="44B39B11"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LEA – lipid extracted algae</w:t>
                            </w:r>
                          </w:p>
                          <w:p w14:paraId="3950B9E3" w14:textId="77777777" w:rsidR="003B14DC" w:rsidRDefault="003B14DC" w:rsidP="005B3C0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 xml:space="preserve">DAF – dissolved air floatation </w:t>
                            </w:r>
                          </w:p>
                          <w:p w14:paraId="68F803B7"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Pr>
                                <w:rFonts w:ascii="Calibri" w:eastAsia="Palatino-Roman" w:hAnsi="Calibri" w:cs="Palatino-Roman"/>
                                <w:sz w:val="16"/>
                                <w:szCs w:val="16"/>
                              </w:rPr>
                              <w:t>Floc = Flocculation</w:t>
                            </w:r>
                          </w:p>
                          <w:p w14:paraId="0DB383E9" w14:textId="77777777" w:rsidR="003B14DC" w:rsidRDefault="003B14DC" w:rsidP="00FC5C1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G = Hydrothermal gasification</w:t>
                            </w:r>
                          </w:p>
                          <w:p w14:paraId="3AD841DC" w14:textId="77777777" w:rsidR="003B14DC" w:rsidRPr="00C221AB" w:rsidRDefault="003B14DC" w:rsidP="00FC5C1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H</w:t>
                            </w:r>
                            <w:r>
                              <w:rPr>
                                <w:rFonts w:ascii="Calibri" w:eastAsia="Palatino-Roman" w:hAnsi="Calibri" w:cs="Palatino-Roman"/>
                                <w:sz w:val="16"/>
                                <w:szCs w:val="16"/>
                              </w:rPr>
                              <w:t>TL = Hydrothermal liquefaction</w:t>
                            </w:r>
                          </w:p>
                          <w:p w14:paraId="156361F3"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p>
                        </w:tc>
                        <w:tc>
                          <w:tcPr>
                            <w:tcW w:w="3673" w:type="dxa"/>
                            <w:gridSpan w:val="4"/>
                            <w:tcBorders>
                              <w:top w:val="nil"/>
                              <w:left w:val="nil"/>
                              <w:bottom w:val="nil"/>
                              <w:right w:val="nil"/>
                            </w:tcBorders>
                          </w:tcPr>
                          <w:p w14:paraId="20B176A1"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1"/>
                                <w:szCs w:val="11"/>
                              </w:rPr>
                            </w:pPr>
                          </w:p>
                          <w:p w14:paraId="5320BFA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BioE = bioelectricity.</w:t>
                            </w:r>
                          </w:p>
                          <w:p w14:paraId="2A662AB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N = nutrients (recycled back into process)</w:t>
                            </w:r>
                          </w:p>
                          <w:p w14:paraId="2C8254CD"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VN=virgin nutrients</w:t>
                            </w:r>
                          </w:p>
                          <w:p w14:paraId="1EFC0288" w14:textId="77777777" w:rsidR="003B14DC" w:rsidRPr="00C221AB" w:rsidRDefault="003B14DC" w:rsidP="005B3C0C">
                            <w:pPr>
                              <w:autoSpaceDE w:val="0"/>
                              <w:autoSpaceDN w:val="0"/>
                              <w:adjustRightInd w:val="0"/>
                              <w:spacing w:after="0" w:line="240" w:lineRule="auto"/>
                              <w:jc w:val="left"/>
                              <w:rPr>
                                <w:rFonts w:ascii="Calibri" w:eastAsia="Palatino-Roman" w:hAnsi="Calibri" w:cs="Palatino-Roman"/>
                                <w:sz w:val="16"/>
                                <w:szCs w:val="16"/>
                              </w:rPr>
                            </w:pPr>
                            <w:r w:rsidRPr="00C221AB">
                              <w:rPr>
                                <w:rFonts w:ascii="Calibri" w:eastAsia="Palatino-Roman" w:hAnsi="Calibri" w:cs="Palatino-Roman"/>
                                <w:sz w:val="16"/>
                                <w:szCs w:val="16"/>
                              </w:rPr>
                              <w:t>CWTABP = Combined advanced wastewater treatment and algal biofuels production.</w:t>
                            </w:r>
                          </w:p>
                          <w:p w14:paraId="44F9EEE0" w14:textId="77777777" w:rsidR="003B14DC" w:rsidRPr="00C221AB" w:rsidRDefault="003B14DC" w:rsidP="005B3C0C">
                            <w:pPr>
                              <w:spacing w:after="0" w:line="240" w:lineRule="auto"/>
                              <w:jc w:val="left"/>
                              <w:rPr>
                                <w:rFonts w:ascii="Calibri" w:hAnsi="Calibri" w:cs="Times New Roman"/>
                                <w:sz w:val="16"/>
                                <w:szCs w:val="16"/>
                              </w:rPr>
                            </w:pPr>
                            <w:r>
                              <w:rPr>
                                <w:rFonts w:ascii="Calibri" w:hAnsi="Calibri" w:cs="Times New Roman"/>
                                <w:sz w:val="16"/>
                                <w:szCs w:val="16"/>
                              </w:rPr>
                              <w:t>Homg. - homogenisation</w:t>
                            </w:r>
                          </w:p>
                        </w:tc>
                        <w:tc>
                          <w:tcPr>
                            <w:tcW w:w="493" w:type="dxa"/>
                            <w:tcBorders>
                              <w:top w:val="nil"/>
                              <w:left w:val="nil"/>
                              <w:bottom w:val="nil"/>
                              <w:right w:val="nil"/>
                            </w:tcBorders>
                          </w:tcPr>
                          <w:p w14:paraId="434DEE8D" w14:textId="77777777" w:rsidR="003B14DC" w:rsidRPr="00C221AB" w:rsidRDefault="003B14DC" w:rsidP="005B3C0C">
                            <w:pPr>
                              <w:spacing w:after="0" w:line="240" w:lineRule="auto"/>
                              <w:jc w:val="left"/>
                              <w:rPr>
                                <w:rFonts w:ascii="Calibri" w:hAnsi="Calibri" w:cs="Times New Roman"/>
                                <w:sz w:val="16"/>
                                <w:szCs w:val="16"/>
                              </w:rPr>
                            </w:pPr>
                          </w:p>
                        </w:tc>
                      </w:tr>
                    </w:tbl>
                    <w:p w14:paraId="753E9C98" w14:textId="77777777" w:rsidR="003B14DC" w:rsidRDefault="003B14DC" w:rsidP="005B3C0C"/>
                  </w:txbxContent>
                </v:textbox>
              </v:shape>
            </w:pict>
          </mc:Fallback>
        </mc:AlternateContent>
      </w:r>
    </w:p>
    <w:p w14:paraId="52F2B0E1" w14:textId="77777777" w:rsidR="005B3C0C" w:rsidRPr="005B3C0C" w:rsidRDefault="005B3C0C" w:rsidP="005B3C0C">
      <w:pPr>
        <w:rPr>
          <w:rFonts w:eastAsiaTheme="majorEastAsia" w:cstheme="majorBidi"/>
        </w:rPr>
      </w:pPr>
      <w:r w:rsidRPr="005B3C0C">
        <w:br w:type="page"/>
      </w:r>
    </w:p>
    <w:p w14:paraId="43788F37" w14:textId="77777777" w:rsidR="005B3C0C" w:rsidRPr="005B3C0C" w:rsidRDefault="005B3C0C" w:rsidP="005B3C0C">
      <w:pPr>
        <w:pStyle w:val="Heading4"/>
        <w:spacing w:before="240" w:after="240" w:line="360" w:lineRule="auto"/>
        <w:ind w:left="862" w:hanging="862"/>
        <w:rPr>
          <w:b w:val="0"/>
          <w:i w:val="0"/>
          <w:color w:val="auto"/>
          <w:szCs w:val="24"/>
        </w:rPr>
      </w:pPr>
      <w:r w:rsidRPr="005B3C0C">
        <w:rPr>
          <w:b w:val="0"/>
          <w:i w:val="0"/>
          <w:color w:val="auto"/>
          <w:szCs w:val="24"/>
        </w:rPr>
        <w:lastRenderedPageBreak/>
        <w:t>Co-production, nutrient recycling and flue gas use</w:t>
      </w:r>
    </w:p>
    <w:p w14:paraId="031B04E7" w14:textId="77777777" w:rsidR="005B3C0C" w:rsidRPr="005B3C0C" w:rsidRDefault="005B3C0C" w:rsidP="005B3C0C">
      <w:pPr>
        <w:spacing w:line="360" w:lineRule="auto"/>
        <w:rPr>
          <w:szCs w:val="24"/>
        </w:rPr>
      </w:pPr>
      <w:r w:rsidRPr="005B3C0C">
        <w:rPr>
          <w:szCs w:val="24"/>
        </w:rPr>
        <w:t xml:space="preserve">One of the major conclusions from the LCA studies is the positive energetic impact that arises from combining algal biofuel production with wastewater treatment.  </w:t>
      </w:r>
      <w:r w:rsidR="00BD03EC" w:rsidRPr="005B3C0C">
        <w:rPr>
          <w:szCs w:val="24"/>
        </w:rPr>
        <w:fldChar w:fldCharType="begin"/>
      </w:r>
      <w:r w:rsidR="00790A49">
        <w:rPr>
          <w:szCs w:val="24"/>
        </w:rPr>
        <w:instrText xml:space="preserve"> ADDIN ZOTERO_ITEM CSL_CITATION {"citationID":"2qj260k0bh","properties":{"formattedCitation":"(Clarens et al., 2010)","plainCitation":"(Clarens et al., 2010)"},"citationItems":[{"id":145,"uris":["http://zotero.org/users/1204444/items/IXZVW9R6"],"uri":["http://zotero.org/users/1204444/items/IXZVW9R6"],"itemData":{"id":145,"type":"article-journal","title":"Environmental Life Cycle Comparison of Algae to Other Bioenergy Feedstocks","container-title":"Environmental Science &amp; Technology","page":"1813-1819","volume":"44","issue":"5","source":"CrossRef","DOI":"10.1021/es902838n","ISSN":"0013-936X, 1520-5851","author":[{"family":"Clarens","given":"Andres F."},{"family":"Resurreccion","given":"Eleazer P."},{"family":"White","given":"Mark A."},{"family":"Colosi","given":"Lisa M."}],"issued":{"date-parts":[["2010",3]]}}}],"schema":"https://github.com/citation-style-language/schema/raw/master/csl-citation.json"} </w:instrText>
      </w:r>
      <w:r w:rsidR="00BD03EC" w:rsidRPr="005B3C0C">
        <w:rPr>
          <w:szCs w:val="24"/>
        </w:rPr>
        <w:fldChar w:fldCharType="separate"/>
      </w:r>
      <w:r w:rsidRPr="005B3C0C">
        <w:rPr>
          <w:szCs w:val="24"/>
        </w:rPr>
        <w:t xml:space="preserve">Clarens </w:t>
      </w:r>
      <w:r w:rsidR="00490409" w:rsidRPr="00490409">
        <w:rPr>
          <w:i/>
          <w:szCs w:val="24"/>
        </w:rPr>
        <w:t>et al</w:t>
      </w:r>
      <w:r w:rsidRPr="005B3C0C">
        <w:rPr>
          <w:szCs w:val="24"/>
        </w:rPr>
        <w:t>. (2010)</w:t>
      </w:r>
      <w:r w:rsidR="00BD03EC" w:rsidRPr="005B3C0C">
        <w:rPr>
          <w:szCs w:val="24"/>
        </w:rPr>
        <w:fldChar w:fldCharType="end"/>
      </w:r>
      <w:r w:rsidR="00355DDA">
        <w:rPr>
          <w:szCs w:val="24"/>
        </w:rPr>
        <w:t xml:space="preserve"> estimated that nutrient</w:t>
      </w:r>
      <w:r w:rsidRPr="005B3C0C">
        <w:rPr>
          <w:szCs w:val="24"/>
        </w:rPr>
        <w:t xml:space="preserve"> use accounted for 50% of life cycle energy consumption (study analysed cultivation and extraction only). Co-production with activated sludge effluent reduced life-cycle energy use by 92%, 50-70% of which was due to energy offset from nutrient removal treatment, with the remaining 30-50% due to avoidance of fertilizer use (Table </w:t>
      </w:r>
      <w:r w:rsidR="005D0ABB">
        <w:rPr>
          <w:szCs w:val="24"/>
        </w:rPr>
        <w:t>2</w:t>
      </w:r>
      <w:r w:rsidRPr="005B3C0C">
        <w:rPr>
          <w:szCs w:val="24"/>
        </w:rPr>
        <w:t xml:space="preserve">). A more comprehensive analysis by </w:t>
      </w:r>
      <w:r w:rsidR="00BD03EC" w:rsidRPr="005B3C0C">
        <w:rPr>
          <w:szCs w:val="24"/>
        </w:rPr>
        <w:fldChar w:fldCharType="begin"/>
      </w:r>
      <w:r w:rsidR="00790A49">
        <w:rPr>
          <w:szCs w:val="24"/>
        </w:rPr>
        <w:instrText xml:space="preserve"> ADDIN ZOTERO_ITEM CSL_CITATION {"citationID":"sn23g9i7p","properties":{"formattedCitation":"(Beal et al., 2012)","plainCitation":"(Beal et al., 2012)"},"citationItems":[{"id":428,"uris":["http://zotero.org/users/1204444/items/EI4NPGNI"],"uri":["http://zotero.org/users/1204444/items/EI4NPGNI"],"itemData":{"id":428,"type":"article-journal","title":"Energy Return on Investment for Algal Biofuel Production Coupled with Wastewater Treatment","container-title":"Water Environment Research","page":"692-710","volume":"84","issue":"9","source":"CrossRef","DOI":"10.2175/106143012X13378023685718","ISSN":"10614303, 15547531","author":[{"family":"Beal","given":"Colin M."},{"family":"Stillwell","given":"Ashlynn S."},{"family":"King","given":"Carey W."},{"family":"Cohen","given":"Stuart M."},{"family":"Berberoglu","given":"Halil"},{"family":"Bhattarai","given":"Rajendra P."},{"family":"Connelly","given":"Rhykka L."},{"family":"Webber","given":"Michael E."},{"family":"Hebner","given":"Robert E."}],"issued":{"date-parts":[["2012",9,1]]}}}],"schema":"https://github.com/citation-style-language/schema/raw/master/csl-citation.json"} </w:instrText>
      </w:r>
      <w:r w:rsidR="00BD03EC" w:rsidRPr="005B3C0C">
        <w:rPr>
          <w:szCs w:val="24"/>
        </w:rPr>
        <w:fldChar w:fldCharType="separate"/>
      </w:r>
      <w:r w:rsidRPr="005B3C0C">
        <w:rPr>
          <w:szCs w:val="24"/>
        </w:rPr>
        <w:t xml:space="preserve">Beal </w:t>
      </w:r>
      <w:r w:rsidR="00490409" w:rsidRPr="00490409">
        <w:rPr>
          <w:i/>
          <w:szCs w:val="24"/>
        </w:rPr>
        <w:t>et al</w:t>
      </w:r>
      <w:r w:rsidRPr="005B3C0C">
        <w:rPr>
          <w:szCs w:val="24"/>
        </w:rPr>
        <w:t>. (2012)</w:t>
      </w:r>
      <w:r w:rsidR="00BD03EC" w:rsidRPr="005B3C0C">
        <w:rPr>
          <w:szCs w:val="24"/>
        </w:rPr>
        <w:fldChar w:fldCharType="end"/>
      </w:r>
      <w:r w:rsidRPr="005B3C0C">
        <w:rPr>
          <w:szCs w:val="24"/>
        </w:rPr>
        <w:t xml:space="preserve"> assessed the energy balance of the whole algae production (including biomass processing) and wastewater treatment process. In the combined system the algae were cultivated with primary effluent and CO</w:t>
      </w:r>
      <w:r w:rsidRPr="005B3C0C">
        <w:rPr>
          <w:szCs w:val="24"/>
          <w:vertAlign w:val="subscript"/>
        </w:rPr>
        <w:t>2</w:t>
      </w:r>
      <w:r w:rsidRPr="005B3C0C">
        <w:rPr>
          <w:szCs w:val="24"/>
        </w:rPr>
        <w:t xml:space="preserve"> from wastewater biogas combustion. Independent wastewater and algae production processes had negative NEB’s of 0.37 and 0.42 respectively, while co-production increased NEB to 1.44. This positive outcome has been confirmed by many other modelling and experimental studies </w:t>
      </w:r>
      <w:r w:rsidR="00BD03EC" w:rsidRPr="005B3C0C">
        <w:rPr>
          <w:szCs w:val="24"/>
        </w:rPr>
        <w:fldChar w:fldCharType="begin"/>
      </w:r>
      <w:r w:rsidR="00790A49">
        <w:rPr>
          <w:szCs w:val="24"/>
        </w:rPr>
        <w:instrText xml:space="preserve"> ADDIN ZOTERO_ITEM CSL_CITATION {"citationID":"242uu3qeat","properties":{"formattedCitation":"(Menger-Krug et al., 2012; Resurreccion et al., 2012; Sturm et al., 2012; Sturm and Lamer, 2011)","plainCitation":"(Menger-Krug et al., 2012; Resurreccion et al., 2012; Sturm et al., 2012; Sturm and Lamer, 2011)"},"citationItems":[{"id":159,"uris":["http://zotero.org/users/1204444/items/GUSKJ9UI"],"uri":["http://zotero.org/users/1204444/items/GUSKJ9UI"],"itemData":{"id":159,"type":"article-journal","title":"An energy evaluation of coupling nutrient removal from wastewater with algal biomass production","container-title":"Applied Energy","page":"3499-3506","volume":"88","issue":"10","source":"CrossRef","DOI":"10.1016/j.apenergy.2010.12.056","ISSN":"03062619","author":[{"family":"Sturm","given":"Belinda S.M."},{"family":"Lamer","given":"Stacey L."}],"issued":{"date-parts":[["2011",10]]}}},{"id":1624,"uris":["http://zotero.org/users/1204444/items/US25KGCA"],"uri":["http://zotero.org/users/1204444/items/US25KGCA"],"itemData":{"id":1624,"type":"article-journal","title":"Integration of Microalgae Systems at Municipal Wastewater Treatment Plants: Implications for Energy and Emission Balances","container-title":"Environmental Science &amp; Technology","page":"11505-11514","volume":"46","issue":"21","source":"ACS Publications","abstract":"Integrating microalgae systems (MAS) at municipal wastewater treatment plants (WWTPs) to produce of bioenergy offers many potential synergies. Improved energy balances provide a strong incentive for WWTPs to integrate MAS, but it is crucial that WWTPs maintain their barrier function to protect water resources. We perform a prospective analysis of energy and emission balances of a WWTP with integrated MAS, based on a substance flow analysis of the elements carbon (C), nitrogen (N), and phosphorus (P). These elements are the main ingredients of wastewater, and the key nutrients for algae growth. We propose a process design which relies solely on resources from wastewater with no external input of water, fertilizer or CO2. The whole process chain, from cultivation to production of bioelectricity, takes place at the WWTP. Our results show that MAS can considerably improve energy balances of WWTPs without any external resource input. With optimistic assumptions, they can turn WWTPs into net energy producers. While intensive C recycling in MAS considerably improves the energy balance, we show that it also impacts on effluent quality. We discuss the importance of nonharvested biomass for effluent quality and highlight harvesting efficiency as key factor for energy and emission balances of MAS at WWTP.","DOI":"10.1021/es301967y","ISSN":"0013-936X","shortTitle":"Integration of Microalgae Systems at Municipal Wastewater Treatment Plants","journalAbbreviation":"Environ. Sci. Technol.","author":[{"family":"Menger-Krug","given":"Eve"},{"family":"Niederste-Hollenberg","given":"Jutta"},{"family":"Hillenbrand","given":"Thomas"},{"family":"Hiessl","given":"Harald"}],"issued":{"date-parts":[["2012",11,6]]}}},{"id":1595,"uris":["http://zotero.org/users/1204444/items/SSJ9NBH4"],"uri":["http://zotero.org/users/1204444/items/SSJ9NBH4"],"itemData":{"id":1595,"type":"article-journal","title":"Comparison of algae cultivation methods for bioenergy production using a combined life cycle assessment and life cycle costing approach","container-title":"Bioresource Technology","page":"298-306","volume":"126","source":"ScienceDirect","abstract":"Algae are an attractive energy source, but important questions still exist about the sustainability of this technology on a large scale. Two particularly important questions concern the method of cultivation and the type of algae to be used. This present study combines elements of life cycle analysis (LCA) and life cycle costing (LCC) to evaluate open pond (OP) systems and horizontal tubular photobioreactors (PBRs) for the cultivation of freshwater (FW) or brackish-to-saline water (BSW) algae. Based on the LCA, OPs have lower energy consumption and greenhouse gas emissions than PBRs; e.g., 32% less energy use for construction and operation. According to the LCC, all four systems are currently financially unattractive investments, though OPs are less so than PBRs. BSW species deliver better energy and GHG performance and higher profitability than FW species in both OPs and PBRs. Sensitivity analyses suggest that improvements in critical cultivation parameters (e.g., CO2 utilization efficiency or algae lipid content), conversion parameters (e.g., anaerobic digestion efficiency), and market factors (e.g., costs of CO2 and electricity, or sale prices for algae biodiesel) could alter these results.","DOI":"10.1016/j.biortech.2012.09.038","ISSN":"0960-8524","shortTitle":"Advances in Biological Waste Treatment and Bioconversion Technologies","journalAbbreviation":"Bioresource Technology","author":[{"family":"Resurreccion","given":"Eleazer P."},{"family":"Colosi","given":"Lisa M."},{"family":"White","given":"Mark A."},{"family":"Clarens","given":"Andres F."}],"issued":{"date-parts":[["2012",12]]}}},{"id":73,"uris":["http://zotero.org/users/1204444/items/ZR2MTK4R"],"uri":["http://zotero.org/users/1204444/items/ZR2MTK4R"],"itemData":{"id":73,"type":"article-journal","title":"Controls of microalgal biomass and lipid production in municipal wastewater-fed bioreactors","container-title":"Environmental Progress &amp; Sustainable Energy","page":"10-16","volume":"31","issue":"1","source":"CrossRef","DOI":"10.1002/ep.10586","ISSN":"19447442","author":[{"family":"Sturm","given":"Belinda S.M."},{"family":"Peltier","given":"Edward"},{"family":"Smith","given":"Val"},{"family":"deNoyelles","given":"Frank"}],"issued":{"date-parts":[["2012",4]]}}}],"schema":"https://github.com/citation-style-language/schema/raw/master/csl-citation.json"} </w:instrText>
      </w:r>
      <w:r w:rsidR="00BD03EC" w:rsidRPr="005B3C0C">
        <w:rPr>
          <w:szCs w:val="24"/>
        </w:rPr>
        <w:fldChar w:fldCharType="separate"/>
      </w:r>
      <w:r w:rsidRPr="005B3C0C">
        <w:rPr>
          <w:szCs w:val="24"/>
        </w:rPr>
        <w:t xml:space="preserve">(Menger-Krug </w:t>
      </w:r>
      <w:r w:rsidR="00490409" w:rsidRPr="00490409">
        <w:rPr>
          <w:i/>
          <w:szCs w:val="24"/>
        </w:rPr>
        <w:t>et al</w:t>
      </w:r>
      <w:r w:rsidRPr="005B3C0C">
        <w:rPr>
          <w:szCs w:val="24"/>
        </w:rPr>
        <w:t xml:space="preserve">., 2012; Resurreccion </w:t>
      </w:r>
      <w:r w:rsidR="00490409" w:rsidRPr="00490409">
        <w:rPr>
          <w:i/>
          <w:szCs w:val="24"/>
        </w:rPr>
        <w:t>et al</w:t>
      </w:r>
      <w:r w:rsidRPr="005B3C0C">
        <w:rPr>
          <w:szCs w:val="24"/>
        </w:rPr>
        <w:t xml:space="preserve">., 2012; Sturm </w:t>
      </w:r>
      <w:r w:rsidR="00490409" w:rsidRPr="00490409">
        <w:rPr>
          <w:i/>
          <w:szCs w:val="24"/>
        </w:rPr>
        <w:t>et al</w:t>
      </w:r>
      <w:r w:rsidRPr="005B3C0C">
        <w:rPr>
          <w:szCs w:val="24"/>
        </w:rPr>
        <w:t>., 2012; Sturm and Lamer, 2011)</w:t>
      </w:r>
      <w:r w:rsidR="00BD03EC" w:rsidRPr="005B3C0C">
        <w:rPr>
          <w:szCs w:val="24"/>
        </w:rPr>
        <w:fldChar w:fldCharType="end"/>
      </w:r>
      <w:r w:rsidRPr="005B3C0C">
        <w:rPr>
          <w:szCs w:val="24"/>
        </w:rPr>
        <w:t xml:space="preserve">. Although co-production can be an effective production pathway when cultivating freshwater algae, </w:t>
      </w:r>
      <w:r w:rsidR="00BD03EC" w:rsidRPr="005B3C0C">
        <w:rPr>
          <w:szCs w:val="24"/>
        </w:rPr>
        <w:fldChar w:fldCharType="begin"/>
      </w:r>
      <w:r w:rsidR="00790A49">
        <w:rPr>
          <w:szCs w:val="24"/>
        </w:rPr>
        <w:instrText xml:space="preserve"> ADDIN ZOTERO_ITEM CSL_CITATION {"citationID":"2fpejfcqm6","properties":{"formattedCitation":"(Clarens et al., 2011)","plainCitation":"(Clarens et al., 2011)"},"citationItems":[{"id":1488,"uris":["http://zotero.org/users/1204444/items/UQTMIZ5B"],"uri":["http://zotero.org/users/1204444/items/UQTMIZ5B"],"itemData":{"id":1488,"type":"article-journal","title":"Environmental Impacts of Algae-Derived Biodiesel and Bioelectricity for Transportation","container-title":"Environmental Science &amp; Technology","page":"7554-7560","volume":"45","issue":"17","source":"ACS Publications","abstract":"Algae are a widely touted source of bioenergy with high yields, appreciable lipid contents, and an ability to be cultivated on marginal land without directly competing with food crops. Nevertheless, recent work has suggested that large-scale deployment of algae bioenergy systems could have unexpectedly high environmental burdens. In this study, a ?well-to-wheel? life cycle assessment was undertaken to evaluate algae?s potential use as a transportation energy source for passenger vehicles. Four algae conversion pathways resulting in combinations of bioelectricity and biodiesel were assessed for several relevant nutrient procurement scenarios. Results suggest that algae-to-energy systems can be either net energy positive or negative depending on the specific combination of cultivation and conversion processes used. Conversion pathways involving direct combustion for bioelectricity production generally outperformed systems involving anaerobic digestion and biodiesel production, and they were found to generate four and fifteen times as many vehicle kilometers traveled (VKT) per hectare as switchgrass or canola, respectively. Despite this, algae systems exhibited mixed performance for environmental impacts (energy use, water use, and greenhouse gas emissions) on a ?per km? basis relative to the benchmark crops. This suggests that both cultivation and conversion processes must be carefully considered to ensure the environmental viability of algae-to-energy processes.","DOI":"10.1021/es200760n","ISSN":"0013-936X","journalAbbreviation":"Environ. Sci. Technol.","author":[{"family":"Clarens","given":"Andres F."},{"family":"Nassau","given":"Hagai"},{"family":"Resurreccion","given":"Eleazer P."},{"family":"White","given":"Mark A."},{"family":"Colosi","given":"Lisa M."}],"issued":{"date-parts":[["2011",9,1]]}}}],"schema":"https://github.com/citation-style-language/schema/raw/master/csl-citation.json"} </w:instrText>
      </w:r>
      <w:r w:rsidR="00BD03EC" w:rsidRPr="005B3C0C">
        <w:rPr>
          <w:szCs w:val="24"/>
        </w:rPr>
        <w:fldChar w:fldCharType="separate"/>
      </w:r>
      <w:r w:rsidRPr="005B3C0C">
        <w:rPr>
          <w:szCs w:val="24"/>
        </w:rPr>
        <w:t xml:space="preserve">Clarens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found that use of wastewater in marine algae systems had a minor effect on NEB. In this scenario wastewater accounted for only 11% of the flow because it was used only to counter evaporation. The study did not account for energy savings from wastewater treatment, which may be because complete co-production is not feasible with the majority of saltwater systems </w:t>
      </w:r>
      <w:r w:rsidR="00BD03EC" w:rsidRPr="005B3C0C">
        <w:rPr>
          <w:szCs w:val="24"/>
        </w:rPr>
        <w:fldChar w:fldCharType="begin"/>
      </w:r>
      <w:r w:rsidR="00790A49">
        <w:rPr>
          <w:szCs w:val="24"/>
        </w:rPr>
        <w:instrText xml:space="preserve"> ADDIN ZOTERO_ITEM CSL_CITATION {"citationID":"1nhvo568m1","properties":{"formattedCitation":"(Clarens et al., 2011)","plainCitation":"(Clarens et al., 2011)"},"citationItems":[{"id":1488,"uris":["http://zotero.org/users/1204444/items/UQTMIZ5B"],"uri":["http://zotero.org/users/1204444/items/UQTMIZ5B"],"itemData":{"id":1488,"type":"article-journal","title":"Environmental Impacts of Algae-Derived Biodiesel and Bioelectricity for Transportation","container-title":"Environmental Science &amp; Technology","page":"7554-7560","volume":"45","issue":"17","source":"ACS Publications","abstract":"Algae are a widely touted source of bioenergy with high yields, appreciable lipid contents, and an ability to be cultivated on marginal land without directly competing with food crops. Nevertheless, recent work has suggested that large-scale deployment of algae bioenergy systems could have unexpectedly high environmental burdens. In this study, a ?well-to-wheel? life cycle assessment was undertaken to evaluate algae?s potential use as a transportation energy source for passenger vehicles. Four algae conversion pathways resulting in combinations of bioelectricity and biodiesel were assessed for several relevant nutrient procurement scenarios. Results suggest that algae-to-energy systems can be either net energy positive or negative depending on the specific combination of cultivation and conversion processes used. Conversion pathways involving direct combustion for bioelectricity production generally outperformed systems involving anaerobic digestion and biodiesel production, and they were found to generate four and fifteen times as many vehicle kilometers traveled (VKT) per hectare as switchgrass or canola, respectively. Despite this, algae systems exhibited mixed performance for environmental impacts (energy use, water use, and greenhouse gas emissions) on a ?per km? basis relative to the benchmark crops. This suggests that both cultivation and conversion processes must be carefully considered to ensure the environmental viability of algae-to-energy processes.","DOI":"10.1021/es200760n","ISSN":"0013-936X","journalAbbreviation":"Environ. Sci. Technol.","author":[{"family":"Clarens","given":"Andres F."},{"family":"Nassau","given":"Hagai"},{"family":"Resurreccion","given":"Eleazer P."},{"family":"White","given":"Mark A."},{"family":"Colosi","given":"Lisa M."}],"issued":{"date-parts":[["2011",9,1]]}}}],"schema":"https://github.com/citation-style-language/schema/raw/master/csl-citation.json"} </w:instrText>
      </w:r>
      <w:r w:rsidR="00BD03EC" w:rsidRPr="005B3C0C">
        <w:rPr>
          <w:szCs w:val="24"/>
        </w:rPr>
        <w:fldChar w:fldCharType="separate"/>
      </w:r>
      <w:r w:rsidRPr="005B3C0C">
        <w:rPr>
          <w:szCs w:val="24"/>
        </w:rPr>
        <w:t xml:space="preserve">(Clarens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w:t>
      </w:r>
    </w:p>
    <w:p w14:paraId="3E97D62E" w14:textId="77777777" w:rsidR="005B3C0C" w:rsidRPr="005B3C0C" w:rsidRDefault="005B3C0C" w:rsidP="005B3C0C">
      <w:pPr>
        <w:spacing w:line="360" w:lineRule="auto"/>
        <w:rPr>
          <w:szCs w:val="24"/>
        </w:rPr>
      </w:pPr>
      <w:r w:rsidRPr="005B3C0C">
        <w:rPr>
          <w:szCs w:val="24"/>
        </w:rPr>
        <w:t xml:space="preserve">It is important to note that the nutrient requirements to meet 5% of US transport fuel demand with algae biofuels equates to 4-5 times the nutrient embodied in the entire US wastewater supply </w:t>
      </w:r>
      <w:r w:rsidR="00BD03EC" w:rsidRPr="005B3C0C">
        <w:rPr>
          <w:szCs w:val="24"/>
        </w:rPr>
        <w:fldChar w:fldCharType="begin"/>
      </w:r>
      <w:r w:rsidR="00790A49">
        <w:rPr>
          <w:szCs w:val="24"/>
        </w:rPr>
        <w:instrText xml:space="preserve"> ADDIN ZOTERO_ITEM CSL_CITATION {"citationID":"qZjVb0cV","properties":{"formattedCitation":"(NAABB, 2014a)","plainCitation":"(NAABB, 2014a)"},"citationItems":[{"id":4223,"uris":["http://zotero.org/users/1204444/items/UFDR4KU7"],"uri":["http://zotero.org/users/1204444/items/UFDR4KU7"],"itemData":{"id":4223,"type":"report","title":"NAABB Full Final Report: Section 2","publisher":"National Alliance for Advance Biofuels and Bioproducts","URL":"http://energy.gov/sites/prod/files/2014/07/f18/naabb_full_final_report_section_II.pdf","author":[{"family":"NAABB","given":""}],"issued":{"date-parts":[["2014"]]}}}],"schema":"https://github.com/citation-style-language/schema/raw/master/csl-citation.json"} </w:instrText>
      </w:r>
      <w:r w:rsidR="00BD03EC" w:rsidRPr="005B3C0C">
        <w:rPr>
          <w:szCs w:val="24"/>
        </w:rPr>
        <w:fldChar w:fldCharType="separate"/>
      </w:r>
      <w:r w:rsidR="00473EBC" w:rsidRPr="00473EBC">
        <w:rPr>
          <w:rFonts w:ascii="Calibri" w:hAnsi="Calibri"/>
        </w:rPr>
        <w:t>(NAABB, 2014a)</w:t>
      </w:r>
      <w:r w:rsidR="00BD03EC" w:rsidRPr="005B3C0C">
        <w:rPr>
          <w:szCs w:val="24"/>
        </w:rPr>
        <w:fldChar w:fldCharType="end"/>
      </w:r>
      <w:r w:rsidRPr="005B3C0C">
        <w:rPr>
          <w:szCs w:val="24"/>
        </w:rPr>
        <w:t xml:space="preserve">. This highlights the need to recycle nutrients from the non-lipid fraction of the biomass. </w:t>
      </w:r>
      <w:r w:rsidR="00BD03EC" w:rsidRPr="005B3C0C">
        <w:rPr>
          <w:szCs w:val="24"/>
        </w:rPr>
        <w:fldChar w:fldCharType="begin"/>
      </w:r>
      <w:r w:rsidR="00790A49">
        <w:rPr>
          <w:szCs w:val="24"/>
        </w:rPr>
        <w:instrText xml:space="preserve"> ADDIN ZOTERO_ITEM CSL_CITATION {"citationID":"raok924cr","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schema":"https://github.com/citation-style-language/schema/raw/master/csl-citation.json"} </w:instrText>
      </w:r>
      <w:r w:rsidR="00BD03EC" w:rsidRPr="005B3C0C">
        <w:rPr>
          <w:szCs w:val="24"/>
        </w:rPr>
        <w:fldChar w:fldCharType="separate"/>
      </w:r>
      <w:r w:rsidRPr="005B3C0C">
        <w:rPr>
          <w:szCs w:val="24"/>
        </w:rPr>
        <w:t xml:space="preserve">Brentner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allocated 0.42 MJ/MJ biodiesel and 0.78 MJ/MJ biodiesel energy credits to the nutrients and energy produced from anaerobic digestion of non-lipid biomass. In the best case scenario use of AD more than doubled the NEB compared to a landfill disposal alternative (0.93 and 0.43 respectively). A more recent LCA, based on Sapphire Energ</w:t>
      </w:r>
      <w:r w:rsidR="00473EBC">
        <w:rPr>
          <w:szCs w:val="24"/>
        </w:rPr>
        <w:t>y’</w:t>
      </w:r>
      <w:r w:rsidRPr="005B3C0C">
        <w:rPr>
          <w:szCs w:val="24"/>
        </w:rPr>
        <w:t xml:space="preserve">s pilot plant, using HTL, came to similar conclusions, highlighting the importance of nutrient recycling </w:t>
      </w:r>
      <w:r w:rsidR="00BD03EC" w:rsidRPr="005B3C0C">
        <w:rPr>
          <w:szCs w:val="24"/>
        </w:rPr>
        <w:fldChar w:fldCharType="begin"/>
      </w:r>
      <w:r w:rsidR="00790A49">
        <w:rPr>
          <w:szCs w:val="24"/>
        </w:rPr>
        <w:instrText xml:space="preserve"> ADDIN ZOTERO_ITEM CSL_CITATION {"citationID":"931ah0h27","properties":{"formattedCitation":"(Liu et al., 2013)","plainCitation":"(Liu et al., 2013)"},"citationItems":[{"id":4230,"uris":["http://zotero.org/users/1204444/items/6AMIUN7R"],"uri":["http://zotero.org/users/1204444/items/6AMIUN7R"],"itemData":{"id":4230,"type":"article-journal","title":"Pilot-scale data provide enhanced estimates of the life cycle energy and emissions profile of algae biofuels produced via hydrothermal liquefaction","container-title":"Bioresource Technology","page":"163-171","volume":"148","source":"ScienceDirect","abstract":"Life cycle assessment (LCA) has been used widely to estimate the environmental implications of deploying algae-to-energy systems even though no full-scale facilities have yet to be built. Here, data from a pilot-scale facility using hydrothermal liquefaction (HTL) is used to estimate the life cycle profiles at full scale. Three scenarios (lab-, pilot-, and full-scale) were defined to understand how development in the industry could impact its life cycle burdens. HTL-derived algae fuels were found to have lower greenhouse gas (GHG) emissions than petroleum fuels. Algae-derived gasoline had significantly lower GHG emissions than corn ethanol. Most algae-based fuels have an energy return on investment between 1 and 3, which is lower than petroleum biofuels. Sensitivity analyses reveal several areas in which improvements by algae bioenergy companies (e.g., biocrude yields, nutrient recycle) and by supporting industries (e.g., CO2 supply chains) could reduce the burdens of the industry.","DOI":"10.1016/j.biortech.2013.08.112","ISSN":"0960-8524","journalAbbreviation":"Bioresource Technology","author":[{"family":"Liu","given":"Xiaowei"},{"family":"Saydah","given":"Benjamin"},{"family":"Eranki","given":"Pragnya"},{"family":"Colosi","given":"Lisa M."},{"family":"Greg Mitchell","given":"B."},{"family":"Rhodes","given":"James"},{"family":"Clarens","given":"Andres F."}],"issued":{"date-parts":[["2013",11]]}}}],"schema":"https://github.com/citation-style-language/schema/raw/master/csl-citation.json"} </w:instrText>
      </w:r>
      <w:r w:rsidR="00BD03EC" w:rsidRPr="005B3C0C">
        <w:rPr>
          <w:szCs w:val="24"/>
        </w:rPr>
        <w:fldChar w:fldCharType="separate"/>
      </w:r>
      <w:r w:rsidRPr="005B3C0C">
        <w:t xml:space="preserve">(Liu </w:t>
      </w:r>
      <w:r w:rsidR="00490409" w:rsidRPr="00490409">
        <w:rPr>
          <w:i/>
        </w:rPr>
        <w:t>et al</w:t>
      </w:r>
      <w:r w:rsidRPr="005B3C0C">
        <w:t>., 2013)</w:t>
      </w:r>
      <w:r w:rsidR="00BD03EC" w:rsidRPr="005B3C0C">
        <w:rPr>
          <w:szCs w:val="24"/>
        </w:rPr>
        <w:fldChar w:fldCharType="end"/>
      </w:r>
      <w:r w:rsidRPr="005B3C0C">
        <w:rPr>
          <w:szCs w:val="24"/>
        </w:rPr>
        <w:t>.</w:t>
      </w:r>
    </w:p>
    <w:p w14:paraId="62006865" w14:textId="77777777" w:rsidR="005B3C0C" w:rsidRPr="005B3C0C" w:rsidRDefault="005B3C0C" w:rsidP="005B3C0C">
      <w:pPr>
        <w:spacing w:line="360" w:lineRule="auto"/>
        <w:rPr>
          <w:szCs w:val="24"/>
        </w:rPr>
      </w:pPr>
      <w:r w:rsidRPr="005B3C0C">
        <w:rPr>
          <w:szCs w:val="24"/>
        </w:rPr>
        <w:lastRenderedPageBreak/>
        <w:t>In addition to the use of waste nutrient sources, utilising waste CO</w:t>
      </w:r>
      <w:r w:rsidRPr="005B3C0C">
        <w:rPr>
          <w:szCs w:val="24"/>
          <w:vertAlign w:val="subscript"/>
        </w:rPr>
        <w:t>2</w:t>
      </w:r>
      <w:r w:rsidRPr="005B3C0C">
        <w:rPr>
          <w:szCs w:val="24"/>
        </w:rPr>
        <w:t xml:space="preserve"> streams has been found to be an important parameter for positive NEB values. Clarens </w:t>
      </w:r>
      <w:r w:rsidR="00490409" w:rsidRPr="00490409">
        <w:rPr>
          <w:i/>
          <w:szCs w:val="24"/>
        </w:rPr>
        <w:t>et al</w:t>
      </w:r>
      <w:r w:rsidRPr="005B3C0C">
        <w:rPr>
          <w:szCs w:val="24"/>
        </w:rPr>
        <w:t>. (2011) compared the use of virgin commercial CO</w:t>
      </w:r>
      <w:r w:rsidRPr="005B3C0C">
        <w:rPr>
          <w:szCs w:val="24"/>
          <w:vertAlign w:val="subscript"/>
        </w:rPr>
        <w:t>2</w:t>
      </w:r>
      <w:r w:rsidRPr="005B3C0C">
        <w:rPr>
          <w:szCs w:val="24"/>
        </w:rPr>
        <w:t>, CO</w:t>
      </w:r>
      <w:r w:rsidRPr="005B3C0C">
        <w:rPr>
          <w:szCs w:val="24"/>
          <w:vertAlign w:val="subscript"/>
        </w:rPr>
        <w:t>2</w:t>
      </w:r>
      <w:r w:rsidRPr="005B3C0C">
        <w:rPr>
          <w:szCs w:val="24"/>
        </w:rPr>
        <w:t xml:space="preserve"> sourced from carbon capture of a coal-fired power plant and CO</w:t>
      </w:r>
      <w:r w:rsidRPr="005B3C0C">
        <w:rPr>
          <w:szCs w:val="24"/>
          <w:vertAlign w:val="subscript"/>
        </w:rPr>
        <w:t>2</w:t>
      </w:r>
      <w:r w:rsidRPr="005B3C0C">
        <w:rPr>
          <w:szCs w:val="24"/>
        </w:rPr>
        <w:t xml:space="preserve"> sourced from compressed (and transported) flue gas (12.5% CO</w:t>
      </w:r>
      <w:r w:rsidRPr="005B3C0C">
        <w:rPr>
          <w:szCs w:val="24"/>
          <w:vertAlign w:val="subscript"/>
        </w:rPr>
        <w:t>2</w:t>
      </w:r>
      <w:r w:rsidRPr="005B3C0C">
        <w:rPr>
          <w:szCs w:val="24"/>
        </w:rPr>
        <w:t>). The study found the use of virgin CO</w:t>
      </w:r>
      <w:r w:rsidRPr="005B3C0C">
        <w:rPr>
          <w:szCs w:val="24"/>
          <w:vertAlign w:val="subscript"/>
        </w:rPr>
        <w:t>2</w:t>
      </w:r>
      <w:r w:rsidRPr="005B3C0C">
        <w:rPr>
          <w:szCs w:val="24"/>
        </w:rPr>
        <w:t xml:space="preserve"> by far the most energy burdensome (4130 MJ/tonne), compared to carbon captured (530 MJ/tonne) and compressed flue gas (180 MJ/tonne). Such a difference in energy input led to a 70% increase in NEB value for the reference biodiesel pathway (Table </w:t>
      </w:r>
      <w:r w:rsidR="005D0ABB">
        <w:rPr>
          <w:szCs w:val="24"/>
        </w:rPr>
        <w:t>2</w:t>
      </w:r>
      <w:r w:rsidRPr="005B3C0C">
        <w:rPr>
          <w:szCs w:val="24"/>
        </w:rPr>
        <w:t>). The importance of CO</w:t>
      </w:r>
      <w:r w:rsidRPr="005B3C0C">
        <w:rPr>
          <w:szCs w:val="24"/>
          <w:vertAlign w:val="subscript"/>
        </w:rPr>
        <w:t>2</w:t>
      </w:r>
      <w:r w:rsidRPr="005B3C0C">
        <w:rPr>
          <w:szCs w:val="24"/>
        </w:rPr>
        <w:t xml:space="preserve"> on energy demand again highlights the need for a comprehensive evaluation of the availability of future CO</w:t>
      </w:r>
      <w:r w:rsidRPr="005B3C0C">
        <w:rPr>
          <w:szCs w:val="24"/>
          <w:vertAlign w:val="subscript"/>
        </w:rPr>
        <w:t>2</w:t>
      </w:r>
      <w:r w:rsidRPr="005B3C0C">
        <w:rPr>
          <w:szCs w:val="24"/>
        </w:rPr>
        <w:t xml:space="preserve"> sources and potential limitations on large scale algal biofuel production. </w:t>
      </w:r>
    </w:p>
    <w:p w14:paraId="44B1D8B0" w14:textId="77777777" w:rsidR="005B3C0C" w:rsidRPr="005B3C0C" w:rsidRDefault="005B3C0C" w:rsidP="005B3C0C">
      <w:pPr>
        <w:pStyle w:val="Heading4"/>
        <w:spacing w:before="240" w:after="240" w:line="360" w:lineRule="auto"/>
        <w:ind w:left="862" w:hanging="862"/>
        <w:rPr>
          <w:b w:val="0"/>
          <w:i w:val="0"/>
          <w:color w:val="auto"/>
          <w:szCs w:val="24"/>
        </w:rPr>
      </w:pPr>
      <w:r w:rsidRPr="005B3C0C">
        <w:rPr>
          <w:b w:val="0"/>
          <w:i w:val="0"/>
          <w:color w:val="auto"/>
          <w:szCs w:val="24"/>
        </w:rPr>
        <w:t>Harvesting and extraction methods</w:t>
      </w:r>
    </w:p>
    <w:p w14:paraId="75D2A449" w14:textId="77777777" w:rsidR="005B3C0C" w:rsidRPr="005B3C0C" w:rsidRDefault="005B3C0C" w:rsidP="005B3C0C">
      <w:pPr>
        <w:spacing w:line="360" w:lineRule="auto"/>
        <w:rPr>
          <w:szCs w:val="24"/>
        </w:rPr>
      </w:pPr>
      <w:r w:rsidRPr="005B3C0C">
        <w:rPr>
          <w:szCs w:val="24"/>
        </w:rPr>
        <w:t xml:space="preserve">Because of the small size and low specific gravity of algal cells, separation from culture suspension is inherently difficult. Continuous centrifugation is the established method used in the production of algae-derived high value products, preferred due to its high reliability, speed, and ability to process large volumes </w:t>
      </w:r>
      <w:r w:rsidR="00BD03EC" w:rsidRPr="005B3C0C">
        <w:rPr>
          <w:szCs w:val="24"/>
        </w:rPr>
        <w:fldChar w:fldCharType="begin"/>
      </w:r>
      <w:r w:rsidR="00790A49">
        <w:rPr>
          <w:szCs w:val="24"/>
        </w:rPr>
        <w:instrText xml:space="preserve"> ADDIN ZOTERO_ITEM CSL_CITATION {"citationID":"q9f1n1iha","properties":{"formattedCitation":"(Brentner et al., 2011; Pittman et al., 2011)","plainCitation":"(Brentner et al., 2011; Pittman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id":122,"uris":["http://zotero.org/users/1204444/items/QK5ETZ76"],"uri":["http://zotero.org/users/1204444/items/QK5ETZ76"],"itemData":{"id":122,"type":"article-journal","title":"The potential of sustainable algal biofuel production using wastewater resources","container-title":"Bioresource Technology","page":"17-25","volume":"102","issue":"1","source":"CrossRef","DOI":"10.1016/j.biortech.2010.06.035","ISSN":"09608524","author":[{"family":"Pittman","given":"Jon K."},{"family":"Dean","given":"Andrew P."},{"family":"Osundeko","given":"Olumayowa"}],"issued":{"date-parts":[["2011",1]]}}}],"schema":"https://github.com/citation-style-language/schema/raw/master/csl-citation.json"} </w:instrText>
      </w:r>
      <w:r w:rsidR="00BD03EC" w:rsidRPr="005B3C0C">
        <w:rPr>
          <w:szCs w:val="24"/>
        </w:rPr>
        <w:fldChar w:fldCharType="separate"/>
      </w:r>
      <w:r w:rsidRPr="005B3C0C">
        <w:rPr>
          <w:szCs w:val="24"/>
        </w:rPr>
        <w:t xml:space="preserve">(Brentner </w:t>
      </w:r>
      <w:r w:rsidR="00490409" w:rsidRPr="00490409">
        <w:rPr>
          <w:i/>
          <w:szCs w:val="24"/>
        </w:rPr>
        <w:t>et al</w:t>
      </w:r>
      <w:r w:rsidRPr="005B3C0C">
        <w:rPr>
          <w:szCs w:val="24"/>
        </w:rPr>
        <w:t xml:space="preserve">., 2011; Pittman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It is generally agreed that centrifugation is not economically or energetically viable for algal biofuel production, in the </w:t>
      </w:r>
      <w:r w:rsidR="00BD03EC" w:rsidRPr="005B3C0C">
        <w:rPr>
          <w:szCs w:val="24"/>
        </w:rPr>
        <w:fldChar w:fldCharType="begin"/>
      </w:r>
      <w:r w:rsidR="00790A49">
        <w:rPr>
          <w:szCs w:val="24"/>
        </w:rPr>
        <w:instrText xml:space="preserve"> ADDIN ZOTERO_ITEM CSL_CITATION {"citationID":"49VkbXbR","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schema":"https://github.com/citation-style-language/schema/raw/master/csl-citation.json"} </w:instrText>
      </w:r>
      <w:r w:rsidR="00BD03EC" w:rsidRPr="005B3C0C">
        <w:rPr>
          <w:szCs w:val="24"/>
        </w:rPr>
        <w:fldChar w:fldCharType="separate"/>
      </w:r>
      <w:r w:rsidRPr="005B3C0C">
        <w:rPr>
          <w:szCs w:val="24"/>
        </w:rPr>
        <w:t xml:space="preserve">Brentner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comparative study the modelled centrifugation step used more than three times the embodied energy of the algae biodiesel produced, leading to very unfavourable NEB values (Table </w:t>
      </w:r>
      <w:r w:rsidR="005D0ABB">
        <w:rPr>
          <w:szCs w:val="24"/>
        </w:rPr>
        <w:t>2</w:t>
      </w:r>
      <w:r w:rsidRPr="005B3C0C">
        <w:rPr>
          <w:szCs w:val="24"/>
        </w:rPr>
        <w:t xml:space="preserve">). </w:t>
      </w:r>
    </w:p>
    <w:p w14:paraId="2CF5883F" w14:textId="77777777" w:rsidR="005B3C0C" w:rsidRPr="005B3C0C" w:rsidRDefault="005B3C0C" w:rsidP="005B3C0C">
      <w:pPr>
        <w:spacing w:line="360" w:lineRule="auto"/>
        <w:rPr>
          <w:szCs w:val="24"/>
        </w:rPr>
      </w:pPr>
      <w:r w:rsidRPr="005B3C0C">
        <w:rPr>
          <w:szCs w:val="24"/>
        </w:rPr>
        <w:t xml:space="preserve">Gravity sedimentation is commonly used in wastewater application because of the large volumes processed and the low value of the biomass. This method of harvesting has very low energy requirements, but due to the small size of some microalgae, settling rates are very low and not ideal for frequent algal harvesting (Pittman </w:t>
      </w:r>
      <w:r w:rsidR="00490409" w:rsidRPr="00490409">
        <w:rPr>
          <w:i/>
          <w:szCs w:val="24"/>
        </w:rPr>
        <w:t>et al</w:t>
      </w:r>
      <w:r w:rsidRPr="005B3C0C">
        <w:rPr>
          <w:szCs w:val="24"/>
        </w:rPr>
        <w:t xml:space="preserve">., 2011). Because of the slow settling rate of algae biomass, gravity sediment is often coupled with chemical or biological flocculation (Table </w:t>
      </w:r>
      <w:r w:rsidR="005D0ABB">
        <w:rPr>
          <w:szCs w:val="24"/>
        </w:rPr>
        <w:t>2</w:t>
      </w:r>
      <w:r w:rsidRPr="005B3C0C">
        <w:rPr>
          <w:szCs w:val="24"/>
        </w:rPr>
        <w:t xml:space="preserve">). Microalgae cells are generally negatively charged, this prevents the natural aggregation of cells which are in suspension. Flocculation is used to reverse or overcome these repellent forces, allowing cells to aggregate, which increases particle size and “settleability” (Brennan and Owende 2010). </w:t>
      </w:r>
      <w:r w:rsidR="00BD03EC" w:rsidRPr="005B3C0C">
        <w:rPr>
          <w:szCs w:val="24"/>
        </w:rPr>
        <w:fldChar w:fldCharType="begin"/>
      </w:r>
      <w:r w:rsidR="00790A49">
        <w:rPr>
          <w:szCs w:val="24"/>
        </w:rPr>
        <w:instrText xml:space="preserve"> ADDIN ZOTERO_ITEM CSL_CITATION {"citationID":"1skdcvup2e","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schema":"https://github.com/citation-style-language/schema/raw/master/csl-citation.json"} </w:instrText>
      </w:r>
      <w:r w:rsidR="00BD03EC" w:rsidRPr="005B3C0C">
        <w:rPr>
          <w:szCs w:val="24"/>
        </w:rPr>
        <w:fldChar w:fldCharType="separate"/>
      </w:r>
      <w:r w:rsidRPr="005B3C0C">
        <w:rPr>
          <w:szCs w:val="24"/>
        </w:rPr>
        <w:t xml:space="preserve">Brentner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assessed the energy consumption of flocculant assisted gravity sedimentation by aluminium sulphate, pH adjustment (often called autoflocculation) and chitosan (organic cationic polymer derived from crustacean’s exoskeletons).  The </w:t>
      </w:r>
      <w:r w:rsidRPr="005B3C0C">
        <w:rPr>
          <w:szCs w:val="24"/>
        </w:rPr>
        <w:lastRenderedPageBreak/>
        <w:t xml:space="preserve">authors found all flocculation methods significantly less energy intensive than filtration or centrifugation, with chitosan as the least energy intensive alternative (0.46 MJ/MJ biodiesel).  </w:t>
      </w:r>
    </w:p>
    <w:p w14:paraId="627898F3" w14:textId="77777777" w:rsidR="005B3C0C" w:rsidRPr="005B3C0C" w:rsidRDefault="005B3C0C" w:rsidP="005B3C0C">
      <w:pPr>
        <w:spacing w:line="360" w:lineRule="auto"/>
        <w:rPr>
          <w:szCs w:val="24"/>
        </w:rPr>
      </w:pPr>
      <w:r w:rsidRPr="005B3C0C">
        <w:rPr>
          <w:szCs w:val="24"/>
        </w:rPr>
        <w:t xml:space="preserve">Another harvesting technique worth mentioning (although only considered in one of the LCA studies assessed) is flotation. Flotation is a type of gravity separation process in which air microbubbles pass through a cell suspension collide with and adhere to algal cells, then lift them to the liquid surface into a concentrated floating mass </w:t>
      </w:r>
      <w:r w:rsidR="00BD03EC" w:rsidRPr="005B3C0C">
        <w:rPr>
          <w:szCs w:val="24"/>
        </w:rPr>
        <w:fldChar w:fldCharType="begin"/>
      </w:r>
      <w:r w:rsidR="00790A49">
        <w:rPr>
          <w:szCs w:val="24"/>
        </w:rPr>
        <w:instrText xml:space="preserve"> ADDIN ZOTERO_ITEM CSL_CITATION {"citationID":"folg8s4nk","properties":{"formattedCitation":"(C.-Y. Chen et al., 2011; Uduman et al., 2010; Wang et al., 2008)","plainCitation":"(C.-Y. Chen et al., 2011; Uduman et al., 2010; Wang et al., 2008)"},"citationItems":[{"id":1313,"uris":["http://zotero.org/users/1204444/items/CDKZKJNF"],"uri":["http://zotero.org/users/1204444/items/CDKZKJNF"],"itemData":{"id":1313,"type":"article-journal","title":"CO2 bio-mitigation using microalgae","container-title":"Applied Microbiology and Biotechnology","page":"707-718","volume":"79","issue":"5","source":"link.springer.com","abstract":"Microalgae are a group of unicellular or simple multicellular photosynthetic microorganisms that can fix CO2 efficiently from different sources, including the atmosphere, industrial exhaust gases, and soluble carbonate salts. Combination of CO2 fixation, biofuel production, and wastewater treatment may provide a very promising alternative to current CO2 mitigation strategies.","DOI":"10.1007/s00253-008-1518-y","ISSN":"0175-7598, 1432-0614","journalAbbreviation":"Appl Microbiol Biotechnol","language":"en","author":[{"family":"Wang","given":"Bei"},{"family":"Li","given":"Yanqun"},{"family":"Wu","given":"Nan"},{"family":"Lan","given":"Christopher Q."}],"issued":{"date-parts":[["2008",7,1]]}}},{"id":1782,"uris":["http://zotero.org/users/1204444/items/TTZRQR76"],"uri":["http://zotero.org/users/1204444/items/TTZRQR76"],"itemData":{"id":1782,"type":"article-journal","title":"Dewatering of microalgal cultures: A major bottleneck to algae-based fuels","container-title":"Journal of Renewable and Sustainable Energy","page":"012701-012701-15","volume":"2","issue":"1","source":"AIP","abstract":"Microalgae dewatering is a major obstruction to industrial-scale processing of microalgae for biofuel production. The dilute nature of harvested microalgal cultures creates a huge operational cost during dewatering, thereby, rendering algae-based fuels less economically attractive. Currently there is no superior method of dewatering microalgae. A technique that may result in a greater algal biomass may have drawbacks such as a high capital cost or high energy consumption. The choice of which harvesting technique to apply will depend on the species of microalgae and the final product desired. Algal properties such as a large cell size and the capability of the microalgae to autoflocculate can simplify the dewatering process. This article reviews and addresses the various technologies currently used for dewatering microalgal cultures along with a comparative study of the performances of the different technologies.","DOI":"doi:10.1063/1.3294480","ISSN":"19417012","shortTitle":"Dewatering of microalgal cultures","author":[{"family":"Uduman","given":"Nyomi"},{"family":"Qi","given":"Ying"},{"family":"Danquah","given":"Michael K."},{"family":"Forde","given":"Gareth M."},{"family":"Hoadley","given":"Andrew"}],"issued":{"date-parts":[["2010",1,12]]}}},{"id":1786,"uris":["http://zotero.org/users/1204444/items/WKIVRTJV"],"uri":["http://zotero.org/users/1204444/items/WKIVRTJV"],"itemData":{"id":1786,"type":"article-journal","title":"Cultivation, photobioreactor design and harvesting of microalgae for biodiesel production: A critical review","container-title":"Bioresource Technology","page":"71-81","volume":"102","issue":"1","source":"ScienceDirect","abstract":"Microalgae have the ability to mitigate CO2 emission and produce oil with a high productivity, thereby having the potential for applications in producing the third-generation of biofuels. The key technologies for producing microalgal biofuels include identification of preferable culture conditions for high oil productivity, development of effective and economical microalgae cultivation systems, as well as separation and harvesting of microalgal biomass and oil. This review presents recent advances in microalgal cultivation, photobioreactor design, and harvesting technologies with a focus on microalgal oil (mainly triglycerides) production. The effects of different microalgal metabolisms (i.e., phototrophic, heterotrophic, mixotrophic, and photoheterotrophic growth), cultivation systems (emphasizing the effect of light sources), and biomass harvesting methods (chemical/physical methods) on microalgal biomass and oil production are compared and critically discussed. This review aims to provide useful information to help future development of efficient and commercially viable technology for microalgae-based biodiesel production.","DOI":"10.1016/j.biortech.2010.06.159","ISSN":"0960-8524","shortTitle":"Special Issue: Biofuels - II: Algal Biofuels and Microbial Fuel Cells","journalAbbreviation":"Bioresource Technology","author":[{"family":"Chen","given":"Chun-Yen"},{"family":"Yeh","given":"Kuei-Ling"},{"family":"Aisyah","given":"Rifka"},{"family":"Lee","given":"Duu-Jong"},{"family":"Chang","given":"Jo-Shu"}],"issued":{"date-parts":[["2011",1]]}}}],"schema":"https://github.com/citation-style-language/schema/raw/master/csl-citation.json"} </w:instrText>
      </w:r>
      <w:r w:rsidR="00BD03EC" w:rsidRPr="005B3C0C">
        <w:rPr>
          <w:szCs w:val="24"/>
        </w:rPr>
        <w:fldChar w:fldCharType="separate"/>
      </w:r>
      <w:r w:rsidR="00473EBC" w:rsidRPr="00473EBC">
        <w:rPr>
          <w:rFonts w:ascii="Calibri" w:hAnsi="Calibri"/>
        </w:rPr>
        <w:t xml:space="preserve">(C.-Y. Chen </w:t>
      </w:r>
      <w:r w:rsidR="00490409" w:rsidRPr="00490409">
        <w:rPr>
          <w:rFonts w:ascii="Calibri" w:hAnsi="Calibri"/>
          <w:i/>
        </w:rPr>
        <w:t>et al</w:t>
      </w:r>
      <w:r w:rsidR="00473EBC" w:rsidRPr="00473EBC">
        <w:rPr>
          <w:rFonts w:ascii="Calibri" w:hAnsi="Calibri"/>
        </w:rPr>
        <w:t xml:space="preserve">., 2011; Uduman </w:t>
      </w:r>
      <w:r w:rsidR="00490409" w:rsidRPr="00490409">
        <w:rPr>
          <w:rFonts w:ascii="Calibri" w:hAnsi="Calibri"/>
          <w:i/>
        </w:rPr>
        <w:t>et al</w:t>
      </w:r>
      <w:r w:rsidR="00473EBC" w:rsidRPr="00473EBC">
        <w:rPr>
          <w:rFonts w:ascii="Calibri" w:hAnsi="Calibri"/>
        </w:rPr>
        <w:t xml:space="preserve">., 2010; Wang </w:t>
      </w:r>
      <w:r w:rsidR="00490409" w:rsidRPr="00490409">
        <w:rPr>
          <w:rFonts w:ascii="Calibri" w:hAnsi="Calibri"/>
          <w:i/>
        </w:rPr>
        <w:t>et al</w:t>
      </w:r>
      <w:r w:rsidR="00473EBC" w:rsidRPr="00473EBC">
        <w:rPr>
          <w:rFonts w:ascii="Calibri" w:hAnsi="Calibri"/>
        </w:rPr>
        <w:t>., 2008)</w:t>
      </w:r>
      <w:r w:rsidR="00BD03EC" w:rsidRPr="005B3C0C">
        <w:rPr>
          <w:szCs w:val="24"/>
        </w:rPr>
        <w:fldChar w:fldCharType="end"/>
      </w:r>
      <w:r w:rsidRPr="005B3C0C">
        <w:rPr>
          <w:szCs w:val="24"/>
        </w:rPr>
        <w:t xml:space="preserve">. The process is thought to be a faster and more efficient alternative (in terms of removal) to gravity sedimentation, generating a more highly concentrated solid fraction </w:t>
      </w:r>
      <w:r w:rsidR="00BD03EC" w:rsidRPr="005B3C0C">
        <w:rPr>
          <w:szCs w:val="24"/>
        </w:rPr>
        <w:fldChar w:fldCharType="begin"/>
      </w:r>
      <w:r w:rsidR="00790A49">
        <w:rPr>
          <w:szCs w:val="24"/>
        </w:rPr>
        <w:instrText xml:space="preserve"> ADDIN ZOTERO_ITEM CSL_CITATION {"citationID":"2qok17ubep","properties":{"formattedCitation":"(Williams and Laurens, 2010)","plainCitation":"(Williams and Laurens, 2010)"},"citationItems":[{"id":1701,"uris":["http://zotero.org/users/1204444/items/RPT6A58A"],"uri":["http://zotero.org/users/1204444/items/RPT6A58A"],"itemData":{"id":1701,"type":"article-journal","title":"Microalgae as biodiesel &amp; biomass feedstocks: Review &amp; analysis of the biochemistry, energetics &amp; economics","container-title":"Energy &amp; Environmental Science","page":"554-590","volume":"3","issue":"5","source":"pubs.rsc.org","abstract":"Following scrutiny of present biofuels, algae are seriously considered as feedstocks for next-generation biofuels production. Their high productivity and the associated high lipid yields make them attractive options. In this review, we analyse a number aspects of large-scale lipid and overall algal biomass p Biofuels","DOI":"10.1039/B924978H","ISSN":"1754-5706","shortTitle":"Microalgae as biodiesel &amp; biomass feedstocks","journalAbbreviation":"Energy Environ. Sci.","language":"en","author":[{"family":"Williams","given":"Peter J. le B."},{"family":"Laurens","given":"Lieve M. L."}],"issued":{"date-parts":[["2010",5,5]]}}}],"schema":"https://github.com/citation-style-language/schema/raw/master/csl-citation.json"} </w:instrText>
      </w:r>
      <w:r w:rsidR="00BD03EC" w:rsidRPr="005B3C0C">
        <w:rPr>
          <w:szCs w:val="24"/>
        </w:rPr>
        <w:fldChar w:fldCharType="separate"/>
      </w:r>
      <w:r w:rsidRPr="005B3C0C">
        <w:rPr>
          <w:szCs w:val="24"/>
        </w:rPr>
        <w:t>(Williams and Laurens, 2010)</w:t>
      </w:r>
      <w:r w:rsidR="00BD03EC" w:rsidRPr="005B3C0C">
        <w:rPr>
          <w:szCs w:val="24"/>
        </w:rPr>
        <w:fldChar w:fldCharType="end"/>
      </w:r>
      <w:r w:rsidRPr="005B3C0C">
        <w:rPr>
          <w:szCs w:val="24"/>
        </w:rPr>
        <w:t xml:space="preserve">. Although more efficient in terms of removal, the energy consumption and capital costs associated with flotation are generally far higher than gravity sedimentation. Despite this, the efficiency of the process has made it an attractive option to algal biofuel companies such as Sapphire Energy, who are known to be developing the technology </w:t>
      </w:r>
      <w:r w:rsidR="00BD03EC" w:rsidRPr="005B3C0C">
        <w:rPr>
          <w:szCs w:val="24"/>
        </w:rPr>
        <w:fldChar w:fldCharType="begin"/>
      </w:r>
      <w:r w:rsidR="00790A49">
        <w:rPr>
          <w:szCs w:val="24"/>
        </w:rPr>
        <w:instrText xml:space="preserve"> ADDIN ZOTERO_ITEM CSL_CITATION {"citationID":"2djrjgsq5n","properties":{"formattedCitation":"(Lane, 2013b)","plainCitation":"(Lane, 2013b)"},"citationItems":[{"id":1801,"uris":["http://zotero.org/users/1204444/items/K4G2RXH8"],"uri":["http://zotero.org/users/1204444/items/K4G2RXH8"],"itemData":{"id":1801,"type":"webpage","title":"Algae’s 8 crazy-fast cores of innovation","container-title":"Biofuels Digest","URL":"http://www.biofuelsdigest.com/bdigest/2013/05/06/crazy-8s-algaes-8-crazy-fast-cores-of-innovation/","shortTitle":"Crazy 8s","author":[{"family":"Lane","given":"Jim"}],"issued":{"date-parts":[["2013"]]},"accessed":{"date-parts":[["2013",5,14]]}}}],"schema":"https://github.com/citation-style-language/schema/raw/master/csl-citation.json"} </w:instrText>
      </w:r>
      <w:r w:rsidR="00BD03EC" w:rsidRPr="005B3C0C">
        <w:rPr>
          <w:szCs w:val="24"/>
        </w:rPr>
        <w:fldChar w:fldCharType="separate"/>
      </w:r>
      <w:r w:rsidRPr="005B3C0C">
        <w:rPr>
          <w:szCs w:val="24"/>
        </w:rPr>
        <w:t>(Lane, 2013b)</w:t>
      </w:r>
      <w:r w:rsidR="00BD03EC" w:rsidRPr="005B3C0C">
        <w:rPr>
          <w:szCs w:val="24"/>
        </w:rPr>
        <w:fldChar w:fldCharType="end"/>
      </w:r>
      <w:r w:rsidRPr="005B3C0C">
        <w:rPr>
          <w:szCs w:val="24"/>
        </w:rPr>
        <w:t xml:space="preserve">. Further development of the process has the potential to significantly reduce energy costs. One recent breakthrough has come with the invention of the fluidic oscillator which is able to generate bubbles a tenth of the size of conventional dispersed air flotation bubbles using 2-3 orders of magnitude less energy and a similar reduction in capital cost </w:t>
      </w:r>
      <w:r w:rsidR="00BD03EC" w:rsidRPr="005B3C0C">
        <w:rPr>
          <w:szCs w:val="24"/>
        </w:rPr>
        <w:fldChar w:fldCharType="begin"/>
      </w:r>
      <w:r w:rsidR="00790A49">
        <w:rPr>
          <w:szCs w:val="24"/>
        </w:rPr>
        <w:instrText xml:space="preserve"> ADDIN ZOTERO_ITEM CSL_CITATION {"citationID":"1bmovrve59","properties":{"formattedCitation":"(Hanotu et al., 2012)","plainCitation":"(Hanotu et al., 2012)"},"citationItems":[{"id":38,"uris":["http://zotero.org/users/1204444/items/X9V6G9D8"],"uri":["http://zotero.org/users/1204444/items/X9V6G9D8"],"itemData":{"id":38,"type":"article-journal","title":"Microflotation performance for algal separation","container-title":"Biotechnology and Bioengineering","page":"1663-1673","volume":"109","issue":"7","source":"CrossRef","DOI":"10.1002/bit.24449","ISSN":"00063592","author":[{"family":"Hanotu","given":"James"},{"family":"Bandulasena","given":"H.C. Hemaka"},{"family":"Zimmerman","given":"William B."}],"issued":{"date-parts":[["2012",7]]}}}],"schema":"https://github.com/citation-style-language/schema/raw/master/csl-citation.json"} </w:instrText>
      </w:r>
      <w:r w:rsidR="00BD03EC" w:rsidRPr="005B3C0C">
        <w:rPr>
          <w:szCs w:val="24"/>
        </w:rPr>
        <w:fldChar w:fldCharType="separate"/>
      </w:r>
      <w:r w:rsidRPr="005B3C0C">
        <w:rPr>
          <w:szCs w:val="24"/>
        </w:rPr>
        <w:t xml:space="preserve">(Hanotu </w:t>
      </w:r>
      <w:r w:rsidR="00490409" w:rsidRPr="00490409">
        <w:rPr>
          <w:i/>
          <w:szCs w:val="24"/>
        </w:rPr>
        <w:t>et al</w:t>
      </w:r>
      <w:r w:rsidRPr="005B3C0C">
        <w:rPr>
          <w:szCs w:val="24"/>
        </w:rPr>
        <w:t>., 2012)</w:t>
      </w:r>
      <w:r w:rsidR="00BD03EC" w:rsidRPr="005B3C0C">
        <w:rPr>
          <w:szCs w:val="24"/>
        </w:rPr>
        <w:fldChar w:fldCharType="end"/>
      </w:r>
      <w:r w:rsidRPr="005B3C0C">
        <w:rPr>
          <w:szCs w:val="24"/>
        </w:rPr>
        <w:t xml:space="preserve">. Using this technology, Hanotu </w:t>
      </w:r>
      <w:r w:rsidR="00490409" w:rsidRPr="00490409">
        <w:rPr>
          <w:i/>
          <w:szCs w:val="24"/>
        </w:rPr>
        <w:t>et al</w:t>
      </w:r>
      <w:r w:rsidRPr="005B3C0C">
        <w:rPr>
          <w:szCs w:val="24"/>
        </w:rPr>
        <w:t xml:space="preserve">., (2012) were able to reach recovery rates of 95.2-99.2% with varying types of metallic flocculants at a pH of 5 (Figure. </w:t>
      </w:r>
      <w:r w:rsidR="005D0ABB">
        <w:rPr>
          <w:szCs w:val="24"/>
        </w:rPr>
        <w:t>15</w:t>
      </w:r>
      <w:r w:rsidRPr="005B3C0C">
        <w:rPr>
          <w:szCs w:val="24"/>
        </w:rPr>
        <w:t xml:space="preserve">). Although the actual energy consumption of this technique is not reported, the results suggest a promising alternative to conventional harvesting techniques. </w:t>
      </w:r>
    </w:p>
    <w:p w14:paraId="479087BB" w14:textId="67C3D200" w:rsidR="005B3C0C" w:rsidRDefault="005B3C0C" w:rsidP="005B3C0C">
      <w:pPr>
        <w:spacing w:line="360" w:lineRule="auto"/>
        <w:rPr>
          <w:szCs w:val="24"/>
        </w:rPr>
      </w:pPr>
      <w:r w:rsidRPr="005B3C0C">
        <w:rPr>
          <w:szCs w:val="24"/>
        </w:rPr>
        <w:t xml:space="preserve">Further pre-treatment of the harvested algae biomass depends on the method of extraction of lipids from the algae cells. The conventional method, taken from the established soybean production process, involves drying of the algae biomass, using a drill press to lyse the cells following hexane solvent (recycled) lipid extraction </w:t>
      </w:r>
      <w:r w:rsidR="00BD03EC" w:rsidRPr="005B3C0C">
        <w:rPr>
          <w:szCs w:val="24"/>
        </w:rPr>
        <w:fldChar w:fldCharType="begin"/>
      </w:r>
      <w:r w:rsidR="00790A49">
        <w:rPr>
          <w:szCs w:val="24"/>
        </w:rPr>
        <w:instrText xml:space="preserve"> ADDIN ZOTERO_ITEM CSL_CITATION {"citationID":"2hoo6gg622","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schema":"https://github.com/citation-style-language/schema/raw/master/csl-citation.json"} </w:instrText>
      </w:r>
      <w:r w:rsidR="00BD03EC" w:rsidRPr="005B3C0C">
        <w:rPr>
          <w:szCs w:val="24"/>
        </w:rPr>
        <w:fldChar w:fldCharType="separate"/>
      </w:r>
      <w:r w:rsidRPr="005B3C0C">
        <w:rPr>
          <w:szCs w:val="24"/>
        </w:rPr>
        <w:t xml:space="preserve">(Brentner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For microalgae this method is very energy intensive mainly because of the necessity for drying the biomass before extraction. Consequently, wet extraction pathways, such as HTL or supercritical methanol transesterification, require significant amounts of energy for elevated reaction temperatures and pressures but produce less waste and importantly avoid the necessity for biomass dehydration </w:t>
      </w:r>
      <w:r w:rsidR="00BD03EC" w:rsidRPr="005B3C0C">
        <w:rPr>
          <w:szCs w:val="24"/>
        </w:rPr>
        <w:fldChar w:fldCharType="begin"/>
      </w:r>
      <w:r w:rsidR="00790A49">
        <w:rPr>
          <w:szCs w:val="24"/>
        </w:rPr>
        <w:instrText xml:space="preserve"> ADDIN ZOTERO_ITEM CSL_CITATION {"citationID":"1m94lcci85","properties":{"formattedCitation":"(Patil et al., 2011)","plainCitation":"(Patil et al., 2011)"},"citationItems":[{"id":1803,"uris":["http://zotero.org/users/1204444/items/JSF2GVFS"],"uri":["http://zotero.org/users/1204444/items/JSF2GVFS"],"itemData":{"id":1803,"type":"article-journal","title":"Optimization of direct conversion of wet algae to biodiesel under supercritical methanol conditions","container-title":"Bioresource Technology","page":"118-122","volume":"102","issue":"1","source":"ScienceDirect","abstract":"This study demonstrated a one-step process for direct liquefaction and conversion of wet algal biomass containing about 90% of water to biodiesel under supercritical methanol conditions. This one-step process enables simultaneous extraction and transesterification of wet algal biomass. The process conditions are milder than those required for pyrolysis and prevent the formation of by-products. In the proposed process, fatty acid methyl esters (FAMEs) can be produced from polar phospholipids, free fatty acids, and triglycerides. A response surface methodology (RSM) was used to analyze the influence of the three process variables, namely, the wet algae to methanol (wt./vol.) ratio, the reaction temperature, and the reaction time, on the FAMEs conversion. Algal biodiesel samples were analyzed by ATR-FTIR and GC–MS. Based on the experimental analysis and RSM study, optimal conditions for this process are reported as: wet algae to methanol (wt./vol.) ratio of around 1:9, reaction temperature and time of about 255 °C, and 25 min respectively. This single-step process can potentially be an energy efficient and economical route for algal biodiesel production.","DOI":"10.1016/j.biortech.2010.06.031","ISSN":"0960-8524","shortTitle":"Special Issue: Biofuels - II: Algal Biofuels and Microbial Fuel Cells","journalAbbreviation":"Bioresource Technology","author":[{"family":"Patil","given":"Prafulla D."},{"family":"Gude","given":"Veera Gnaneswar"},{"family":"Mannarswamy","given":"Aravind"},{"family":"Deng","given":"Shuguang"},{"family":"Cooke","given":"Peter"},{"family":"Munson-McGee","given":"Stuart"},{"family":"Rhodes","given":"Isaac"},{"family":"Lammers","given":"Pete"},{"family":"Nirmalakhandan","given":"Nagamany"}],"issued":{"date-parts":[["2011",1]]}}}],"schema":"https://github.com/citation-style-language/schema/raw/master/csl-citation.json"} </w:instrText>
      </w:r>
      <w:r w:rsidR="00BD03EC" w:rsidRPr="005B3C0C">
        <w:rPr>
          <w:szCs w:val="24"/>
        </w:rPr>
        <w:fldChar w:fldCharType="separate"/>
      </w:r>
      <w:r w:rsidRPr="005B3C0C">
        <w:rPr>
          <w:szCs w:val="24"/>
        </w:rPr>
        <w:t xml:space="preserve">(Patil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w:t>
      </w:r>
      <w:r w:rsidR="00BD03EC" w:rsidRPr="005B3C0C">
        <w:rPr>
          <w:szCs w:val="24"/>
        </w:rPr>
        <w:lastRenderedPageBreak/>
        <w:fldChar w:fldCharType="begin"/>
      </w:r>
      <w:r w:rsidR="00790A49">
        <w:rPr>
          <w:szCs w:val="24"/>
        </w:rPr>
        <w:instrText xml:space="preserve"> ADDIN ZOTERO_ITEM CSL_CITATION {"citationID":"2ubF99mL","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schema":"https://github.com/citation-style-language/schema/raw/master/csl-citation.json"} </w:instrText>
      </w:r>
      <w:r w:rsidR="00BD03EC" w:rsidRPr="005B3C0C">
        <w:rPr>
          <w:szCs w:val="24"/>
        </w:rPr>
        <w:fldChar w:fldCharType="separate"/>
      </w:r>
      <w:r w:rsidRPr="005B3C0C">
        <w:rPr>
          <w:szCs w:val="24"/>
        </w:rPr>
        <w:t xml:space="preserve">Brentner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found that supercritical methanol wet extraction/esterification pathway used 0.6 MJ MJ</w:t>
      </w:r>
      <w:r w:rsidRPr="005B3C0C">
        <w:rPr>
          <w:szCs w:val="24"/>
          <w:vertAlign w:val="superscript"/>
        </w:rPr>
        <w:t>-1</w:t>
      </w:r>
      <w:r w:rsidRPr="005B3C0C">
        <w:rPr>
          <w:szCs w:val="24"/>
        </w:rPr>
        <w:t xml:space="preserve"> biodiesel, considerably less than the hexane extraction and </w:t>
      </w:r>
      <w:r w:rsidR="0081741E">
        <w:rPr>
          <w:noProof/>
          <w:lang w:eastAsia="en-GB"/>
        </w:rPr>
        <w:drawing>
          <wp:anchor distT="0" distB="0" distL="114300" distR="114300" simplePos="0" relativeHeight="252037632" behindDoc="0" locked="0" layoutInCell="1" allowOverlap="1" wp14:anchorId="31041738" wp14:editId="55706EFB">
            <wp:simplePos x="0" y="0"/>
            <wp:positionH relativeFrom="column">
              <wp:posOffset>-99695</wp:posOffset>
            </wp:positionH>
            <wp:positionV relativeFrom="paragraph">
              <wp:posOffset>840740</wp:posOffset>
            </wp:positionV>
            <wp:extent cx="5751195" cy="2080895"/>
            <wp:effectExtent l="0" t="0" r="1905" b="0"/>
            <wp:wrapNone/>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2060" b="13209"/>
                    <a:stretch/>
                  </pic:blipFill>
                  <pic:spPr bwMode="auto">
                    <a:xfrm>
                      <a:off x="0" y="0"/>
                      <a:ext cx="5751195" cy="2080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B3C0C">
        <w:rPr>
          <w:szCs w:val="24"/>
        </w:rPr>
        <w:t>esterification steps (3.3 MJ MJ</w:t>
      </w:r>
      <w:r w:rsidRPr="005B3C0C">
        <w:rPr>
          <w:szCs w:val="24"/>
          <w:vertAlign w:val="superscript"/>
        </w:rPr>
        <w:t>-1</w:t>
      </w:r>
      <w:r w:rsidRPr="005B3C0C">
        <w:rPr>
          <w:szCs w:val="24"/>
        </w:rPr>
        <w:t xml:space="preserve">  biodiesel). </w:t>
      </w:r>
    </w:p>
    <w:p w14:paraId="0EB3E887" w14:textId="16DFFA33" w:rsidR="001B1A2F" w:rsidRDefault="005128F7" w:rsidP="005B3C0C">
      <w:pPr>
        <w:spacing w:line="360" w:lineRule="auto"/>
        <w:rPr>
          <w:szCs w:val="24"/>
        </w:rPr>
      </w:pPr>
      <w:r>
        <w:rPr>
          <w:noProof/>
          <w:szCs w:val="24"/>
          <w:lang w:eastAsia="en-GB"/>
        </w:rPr>
        <mc:AlternateContent>
          <mc:Choice Requires="wpg">
            <w:drawing>
              <wp:anchor distT="0" distB="0" distL="114300" distR="114300" simplePos="0" relativeHeight="251793920" behindDoc="0" locked="0" layoutInCell="1" allowOverlap="1" wp14:anchorId="21224C52" wp14:editId="555E6DB2">
                <wp:simplePos x="0" y="0"/>
                <wp:positionH relativeFrom="column">
                  <wp:posOffset>-5715</wp:posOffset>
                </wp:positionH>
                <wp:positionV relativeFrom="paragraph">
                  <wp:posOffset>88265</wp:posOffset>
                </wp:positionV>
                <wp:extent cx="5443855" cy="2902585"/>
                <wp:effectExtent l="0" t="0" r="4445" b="0"/>
                <wp:wrapNone/>
                <wp:docPr id="741" name="Group 7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43855" cy="2902585"/>
                          <a:chOff x="147425" y="-427"/>
                          <a:chExt cx="5444489" cy="2903337"/>
                        </a:xfrm>
                      </wpg:grpSpPr>
                      <pic:pic xmlns:pic="http://schemas.openxmlformats.org/drawingml/2006/picture">
                        <pic:nvPicPr>
                          <pic:cNvPr id="742" name="Picture 22"/>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1296077" y="-427"/>
                            <a:ext cx="3168502" cy="1924493"/>
                          </a:xfrm>
                          <a:prstGeom prst="rect">
                            <a:avLst/>
                          </a:prstGeom>
                          <a:noFill/>
                          <a:ln>
                            <a:noFill/>
                          </a:ln>
                        </pic:spPr>
                      </pic:pic>
                      <wps:wsp>
                        <wps:cNvPr id="743" name="Text Box 2"/>
                        <wps:cNvSpPr txBox="1">
                          <a:spLocks noChangeArrowheads="1"/>
                        </wps:cNvSpPr>
                        <wps:spPr bwMode="auto">
                          <a:xfrm>
                            <a:off x="147425" y="1924096"/>
                            <a:ext cx="5444489" cy="978814"/>
                          </a:xfrm>
                          <a:prstGeom prst="rect">
                            <a:avLst/>
                          </a:prstGeom>
                          <a:solidFill>
                            <a:srgbClr val="FFFFFF"/>
                          </a:solidFill>
                          <a:ln w="9525">
                            <a:noFill/>
                            <a:miter lim="800000"/>
                            <a:headEnd/>
                            <a:tailEnd/>
                          </a:ln>
                        </wps:spPr>
                        <wps:txbx>
                          <w:txbxContent>
                            <w:p w14:paraId="6EBC0D6E" w14:textId="77777777" w:rsidR="003B14DC" w:rsidRDefault="003B14DC" w:rsidP="005B3C0C">
                              <w:pPr>
                                <w:rPr>
                                  <w:rFonts w:cs="Times New Roman"/>
                                  <w:color w:val="292526"/>
                                  <w:sz w:val="20"/>
                                  <w:szCs w:val="20"/>
                                </w:rPr>
                              </w:pPr>
                              <w:r w:rsidRPr="00AB1100">
                                <w:rPr>
                                  <w:b/>
                                  <w:sz w:val="20"/>
                                  <w:szCs w:val="20"/>
                                </w:rPr>
                                <w:t xml:space="preserve">Figure </w:t>
                              </w:r>
                              <w:r>
                                <w:rPr>
                                  <w:b/>
                                  <w:sz w:val="20"/>
                                  <w:szCs w:val="20"/>
                                </w:rPr>
                                <w:t>15</w:t>
                              </w:r>
                              <w:r w:rsidRPr="00AB1100">
                                <w:rPr>
                                  <w:b/>
                                  <w:sz w:val="20"/>
                                  <w:szCs w:val="20"/>
                                </w:rPr>
                                <w:t>.</w:t>
                              </w:r>
                              <w:r>
                                <w:rPr>
                                  <w:sz w:val="20"/>
                                  <w:szCs w:val="20"/>
                                </w:rPr>
                                <w:t xml:space="preserve"> </w:t>
                              </w:r>
                              <w:r w:rsidRPr="00AB1100">
                                <w:rPr>
                                  <w:sz w:val="20"/>
                                  <w:szCs w:val="20"/>
                                </w:rPr>
                                <w:t>F</w:t>
                              </w:r>
                              <w:r w:rsidRPr="00AB1100">
                                <w:rPr>
                                  <w:rFonts w:cs="Times New Roman"/>
                                  <w:sz w:val="20"/>
                                  <w:szCs w:val="20"/>
                                </w:rPr>
                                <w:t>lotation unit at different stages a. Start of process, sludge layer instantly begins to form w</w:t>
                              </w:r>
                              <w:r>
                                <w:rPr>
                                  <w:rFonts w:cs="Times New Roman"/>
                                  <w:sz w:val="20"/>
                                  <w:szCs w:val="20"/>
                                </w:rPr>
                                <w:t>ith</w:t>
                              </w:r>
                              <w:r w:rsidRPr="00AB1100">
                                <w:rPr>
                                  <w:rFonts w:cs="Times New Roman"/>
                                  <w:sz w:val="20"/>
                                  <w:szCs w:val="20"/>
                                </w:rPr>
                                <w:t xml:space="preserve"> the transport of large flocs. b. After 10 minutes the turbidly of the water has decreased forming a thick sludge blanket. c. After 30 minutes, the separation rate slows as small flocs are captured. The sludge layer is compressed and fully formed </w:t>
                              </w:r>
                              <w:r w:rsidRPr="00AB1100">
                                <w:rPr>
                                  <w:rFonts w:cs="Times New Roman"/>
                                  <w:color w:val="292526"/>
                                  <w:sz w:val="20"/>
                                  <w:szCs w:val="20"/>
                                </w:rPr>
                                <w:t>(</w:t>
                              </w:r>
                              <w:r w:rsidRPr="00AB1100">
                                <w:rPr>
                                  <w:sz w:val="20"/>
                                  <w:szCs w:val="20"/>
                                </w:rPr>
                                <w:t xml:space="preserve">Hanotu </w:t>
                              </w:r>
                              <w:r w:rsidRPr="00490409">
                                <w:rPr>
                                  <w:i/>
                                  <w:sz w:val="20"/>
                                  <w:szCs w:val="20"/>
                                </w:rPr>
                                <w:t>et al</w:t>
                              </w:r>
                              <w:r w:rsidRPr="00AB1100">
                                <w:rPr>
                                  <w:sz w:val="20"/>
                                  <w:szCs w:val="20"/>
                                </w:rPr>
                                <w:t>., 2012</w:t>
                              </w:r>
                              <w:r w:rsidRPr="00AB1100">
                                <w:rPr>
                                  <w:rFonts w:cs="Times New Roman"/>
                                  <w:color w:val="292526"/>
                                  <w:sz w:val="20"/>
                                  <w:szCs w:val="20"/>
                                </w:rPr>
                                <w:t>)</w:t>
                              </w:r>
                            </w:p>
                            <w:p w14:paraId="3F5C1E16" w14:textId="77777777" w:rsidR="003B14DC" w:rsidRDefault="003B14DC" w:rsidP="005B3C0C">
                              <w:pPr>
                                <w:rPr>
                                  <w:rFonts w:cs="Times New Roman"/>
                                  <w:color w:val="292526"/>
                                  <w:sz w:val="20"/>
                                  <w:szCs w:val="20"/>
                                </w:rPr>
                              </w:pPr>
                            </w:p>
                            <w:p w14:paraId="4BFB05D6" w14:textId="77777777" w:rsidR="003B14DC" w:rsidRPr="00AB1100" w:rsidRDefault="003B14DC" w:rsidP="005B3C0C">
                              <w:pPr>
                                <w:rPr>
                                  <w:sz w:val="20"/>
                                  <w:szCs w:val="20"/>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21224C52" id="Group 741" o:spid="_x0000_s1101" style="position:absolute;left:0;text-align:left;margin-left:-.45pt;margin-top:6.95pt;width:428.65pt;height:228.55pt;z-index:251793920;mso-height-relative:margin" coordorigin="1474,-4" coordsize="54444,2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">
                <v:shape id="Picture 22" o:spid="_x0000_s1102" type="#_x0000_t75" style="position:absolute;left:12960;top:-4;width:31685;height:19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">
                  <v:imagedata r:id="rId38" o:title=""/>
                  <v:path arrowok="t"/>
                </v:shape>
                <v:shape id="_x0000_s1103" type="#_x0000_t202" style="position:absolute;left:1474;top:19240;width:54445;height:9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" stroked="f">
                  <v:textbox>
                    <w:txbxContent>
                      <w:p w14:paraId="6EBC0D6E" w14:textId="77777777" w:rsidR="003B14DC" w:rsidRDefault="003B14DC" w:rsidP="005B3C0C">
                        <w:pPr>
                          <w:rPr>
                            <w:rFonts w:cs="Times New Roman"/>
                            <w:color w:val="292526"/>
                            <w:sz w:val="20"/>
                            <w:szCs w:val="20"/>
                          </w:rPr>
                        </w:pPr>
                        <w:r w:rsidRPr="00AB1100">
                          <w:rPr>
                            <w:b/>
                            <w:sz w:val="20"/>
                            <w:szCs w:val="20"/>
                          </w:rPr>
                          <w:t xml:space="preserve">Figure </w:t>
                        </w:r>
                        <w:r>
                          <w:rPr>
                            <w:b/>
                            <w:sz w:val="20"/>
                            <w:szCs w:val="20"/>
                          </w:rPr>
                          <w:t>15</w:t>
                        </w:r>
                        <w:r w:rsidRPr="00AB1100">
                          <w:rPr>
                            <w:b/>
                            <w:sz w:val="20"/>
                            <w:szCs w:val="20"/>
                          </w:rPr>
                          <w:t>.</w:t>
                        </w:r>
                        <w:r>
                          <w:rPr>
                            <w:sz w:val="20"/>
                            <w:szCs w:val="20"/>
                          </w:rPr>
                          <w:t xml:space="preserve"> </w:t>
                        </w:r>
                        <w:r w:rsidRPr="00AB1100">
                          <w:rPr>
                            <w:sz w:val="20"/>
                            <w:szCs w:val="20"/>
                          </w:rPr>
                          <w:t>F</w:t>
                        </w:r>
                        <w:r w:rsidRPr="00AB1100">
                          <w:rPr>
                            <w:rFonts w:cs="Times New Roman"/>
                            <w:sz w:val="20"/>
                            <w:szCs w:val="20"/>
                          </w:rPr>
                          <w:t>lotation unit at different stages a. Start of process, sludge layer instantly begins to form w</w:t>
                        </w:r>
                        <w:r>
                          <w:rPr>
                            <w:rFonts w:cs="Times New Roman"/>
                            <w:sz w:val="20"/>
                            <w:szCs w:val="20"/>
                          </w:rPr>
                          <w:t>ith</w:t>
                        </w:r>
                        <w:r w:rsidRPr="00AB1100">
                          <w:rPr>
                            <w:rFonts w:cs="Times New Roman"/>
                            <w:sz w:val="20"/>
                            <w:szCs w:val="20"/>
                          </w:rPr>
                          <w:t xml:space="preserve"> the transport of large flocs. b. After 10 minutes the turbidly of the water has decreased forming a thick sludge blanket. c. After 30 minutes, the separation rate slows as small flocs are captured. The sludge layer is compressed and fully formed </w:t>
                        </w:r>
                        <w:r w:rsidRPr="00AB1100">
                          <w:rPr>
                            <w:rFonts w:cs="Times New Roman"/>
                            <w:color w:val="292526"/>
                            <w:sz w:val="20"/>
                            <w:szCs w:val="20"/>
                          </w:rPr>
                          <w:t>(</w:t>
                        </w:r>
                        <w:r w:rsidRPr="00AB1100">
                          <w:rPr>
                            <w:sz w:val="20"/>
                            <w:szCs w:val="20"/>
                          </w:rPr>
                          <w:t xml:space="preserve">Hanotu </w:t>
                        </w:r>
                        <w:r w:rsidRPr="00490409">
                          <w:rPr>
                            <w:i/>
                            <w:sz w:val="20"/>
                            <w:szCs w:val="20"/>
                          </w:rPr>
                          <w:t>et al</w:t>
                        </w:r>
                        <w:r w:rsidRPr="00AB1100">
                          <w:rPr>
                            <w:sz w:val="20"/>
                            <w:szCs w:val="20"/>
                          </w:rPr>
                          <w:t>., 2012</w:t>
                        </w:r>
                        <w:r w:rsidRPr="00AB1100">
                          <w:rPr>
                            <w:rFonts w:cs="Times New Roman"/>
                            <w:color w:val="292526"/>
                            <w:sz w:val="20"/>
                            <w:szCs w:val="20"/>
                          </w:rPr>
                          <w:t>)</w:t>
                        </w:r>
                      </w:p>
                      <w:p w14:paraId="3F5C1E16" w14:textId="77777777" w:rsidR="003B14DC" w:rsidRDefault="003B14DC" w:rsidP="005B3C0C">
                        <w:pPr>
                          <w:rPr>
                            <w:rFonts w:cs="Times New Roman"/>
                            <w:color w:val="292526"/>
                            <w:sz w:val="20"/>
                            <w:szCs w:val="20"/>
                          </w:rPr>
                        </w:pPr>
                      </w:p>
                      <w:p w14:paraId="4BFB05D6" w14:textId="77777777" w:rsidR="003B14DC" w:rsidRPr="00AB1100" w:rsidRDefault="003B14DC" w:rsidP="005B3C0C">
                        <w:pPr>
                          <w:rPr>
                            <w:sz w:val="20"/>
                            <w:szCs w:val="20"/>
                          </w:rPr>
                        </w:pPr>
                      </w:p>
                    </w:txbxContent>
                  </v:textbox>
                </v:shape>
              </v:group>
            </w:pict>
          </mc:Fallback>
        </mc:AlternateContent>
      </w:r>
    </w:p>
    <w:p w14:paraId="26EC437C" w14:textId="41C2C31C" w:rsidR="001B1A2F" w:rsidRDefault="001B1A2F" w:rsidP="005B3C0C">
      <w:pPr>
        <w:spacing w:line="360" w:lineRule="auto"/>
        <w:rPr>
          <w:szCs w:val="24"/>
        </w:rPr>
      </w:pPr>
    </w:p>
    <w:p w14:paraId="50E5A79D" w14:textId="77777777" w:rsidR="001B1A2F" w:rsidRDefault="001B1A2F" w:rsidP="005B3C0C">
      <w:pPr>
        <w:spacing w:line="360" w:lineRule="auto"/>
        <w:rPr>
          <w:szCs w:val="24"/>
        </w:rPr>
      </w:pPr>
    </w:p>
    <w:p w14:paraId="155C1B63" w14:textId="2A482F93" w:rsidR="001B1A2F" w:rsidRDefault="001B1A2F" w:rsidP="005B3C0C">
      <w:pPr>
        <w:spacing w:line="360" w:lineRule="auto"/>
        <w:rPr>
          <w:szCs w:val="24"/>
        </w:rPr>
      </w:pPr>
    </w:p>
    <w:p w14:paraId="09936748" w14:textId="77777777" w:rsidR="001B1A2F" w:rsidRDefault="001B1A2F" w:rsidP="005B3C0C">
      <w:pPr>
        <w:spacing w:line="360" w:lineRule="auto"/>
        <w:rPr>
          <w:szCs w:val="24"/>
        </w:rPr>
      </w:pPr>
    </w:p>
    <w:p w14:paraId="76EDDF1D" w14:textId="5BD7A83F" w:rsidR="001B1A2F" w:rsidRDefault="001B1A2F" w:rsidP="005B3C0C">
      <w:pPr>
        <w:spacing w:line="360" w:lineRule="auto"/>
        <w:rPr>
          <w:szCs w:val="24"/>
        </w:rPr>
      </w:pPr>
    </w:p>
    <w:p w14:paraId="1E9550F3" w14:textId="77777777" w:rsidR="001B1A2F" w:rsidRDefault="001B1A2F" w:rsidP="005B3C0C">
      <w:pPr>
        <w:spacing w:line="360" w:lineRule="auto"/>
        <w:rPr>
          <w:szCs w:val="24"/>
        </w:rPr>
      </w:pPr>
    </w:p>
    <w:p w14:paraId="614F4607" w14:textId="77777777" w:rsidR="001B1A2F" w:rsidRDefault="001B1A2F" w:rsidP="005B3C0C">
      <w:pPr>
        <w:spacing w:line="360" w:lineRule="auto"/>
        <w:rPr>
          <w:szCs w:val="24"/>
        </w:rPr>
      </w:pPr>
    </w:p>
    <w:p w14:paraId="393E6CE2" w14:textId="77777777" w:rsidR="001B1A2F" w:rsidRDefault="001B1A2F" w:rsidP="005B3C0C">
      <w:pPr>
        <w:spacing w:line="360" w:lineRule="auto"/>
        <w:rPr>
          <w:szCs w:val="24"/>
        </w:rPr>
      </w:pPr>
    </w:p>
    <w:p w14:paraId="2AE3FAFC" w14:textId="77777777" w:rsidR="005B3C0C" w:rsidRPr="005B3C0C" w:rsidRDefault="005B3C0C" w:rsidP="005B3C0C">
      <w:pPr>
        <w:spacing w:line="360" w:lineRule="auto"/>
        <w:rPr>
          <w:szCs w:val="24"/>
        </w:rPr>
      </w:pPr>
      <w:r w:rsidRPr="005B3C0C">
        <w:rPr>
          <w:szCs w:val="24"/>
        </w:rPr>
        <w:t xml:space="preserve">The harvesting step has been highlighted as a major energy expense and consequently is an area of active research.  While wet extraction can avoid dehydration, novel approaches which avoid harvesting steps such as species selection or genetic engineering for lipid milking have the potential to dramatically reduce harvesting costs and the energy expenses associated with them </w:t>
      </w:r>
      <w:r w:rsidR="00BD03EC" w:rsidRPr="005B3C0C">
        <w:rPr>
          <w:szCs w:val="24"/>
        </w:rPr>
        <w:fldChar w:fldCharType="begin"/>
      </w:r>
      <w:r w:rsidR="00790A49">
        <w:rPr>
          <w:szCs w:val="24"/>
        </w:rPr>
        <w:instrText xml:space="preserve"> ADDIN ZOTERO_ITEM CSL_CITATION {"citationID":"1ho30nu52e","properties":{"formattedCitation":"(Radakovits et al., 2010)","plainCitation":"(Radakovits et al., 2010)"},"citationItems":[{"id":1354,"uris":["http://zotero.org/users/1204444/items/9CVXQVTE"],"uri":["http://zotero.org/users/1204444/items/9CVXQVTE"],"itemData":{"id":1354,"type":"article-journal","title":"Genetic Engineering of Algae for Enhanced Biofuel Production","container-title":"Eukaryotic Cell","page":"486-501","volume":"9","issue":"4","source":"ec.asm.org","abstract":"There are currently intensive global research efforts aimed at increasing and modifying the accumulation of lipids, alcohols, hydrocarbons, polysaccharides, and other energy storage compounds in photosynthetic organisms, yeast, and bacteria through genetic engineering. Many improvements have been realized, including increased lipid and carbohydrate production, improved H2 yields, and the diversion of central metabolic intermediates into fungible biofuels. Photosynthetic microorganisms are attracting considerable interest within these efforts due to their relatively high photosynthetic conversion efficiencies, diverse metabolic capabilities, superior growth rates, and ability to store or secrete energy-rich hydrocarbons. Relative to cyanobacteria, eukaryotic microalgae possess several unique metabolic attributes of relevance to biofuel production, including the accumulation of significant quantities of triacylglycerol; the synthesis of storage starch (amylopectin and amylose), which is similar to that found in higher plants; and the ability to efficiently couple photosynthetic electron transport to H2 production. Although the application of genetic engineering to improve energy production phenotypes in eukaryotic microalgae is in its infancy, significant advances in the development of genetic manipulation tools have recently been achieved with microalgal model systems and are being used to manipulate central carbon metabolism in these organisms. It is likely that many of these advances can be extended to industrially relevant organisms. This review is focused on potential avenues of genetic engineering that may be undertaken in order to improve microalgae as a biofuel platform for the production of biohydrogen, starch-derived alcohols, diesel fuel surrogates, and/or alkanes.","DOI":"10.1128/EC.00364-09","ISSN":"1535-9778, 1535-9786","journalAbbreviation":"Eukaryotic Cell","language":"en","author":[{"family":"Radakovits","given":"Randor"},{"family":"Jinkerson","given":"Robert E."},{"family":"Darzins","given":"Al"},{"family":"Posewitz","given":"Matthew C."}],"issued":{"date-parts":[["2010",4,1]]}}}],"schema":"https://github.com/citation-style-language/schema/raw/master/csl-citation.json"} </w:instrText>
      </w:r>
      <w:r w:rsidR="00BD03EC" w:rsidRPr="005B3C0C">
        <w:rPr>
          <w:szCs w:val="24"/>
        </w:rPr>
        <w:fldChar w:fldCharType="separate"/>
      </w:r>
      <w:r w:rsidRPr="005B3C0C">
        <w:rPr>
          <w:szCs w:val="24"/>
        </w:rPr>
        <w:t xml:space="preserve">(Radakovits </w:t>
      </w:r>
      <w:r w:rsidR="00490409" w:rsidRPr="00490409">
        <w:rPr>
          <w:i/>
          <w:szCs w:val="24"/>
        </w:rPr>
        <w:t>et al</w:t>
      </w:r>
      <w:r w:rsidRPr="005B3C0C">
        <w:rPr>
          <w:szCs w:val="24"/>
        </w:rPr>
        <w:t>., 2010)</w:t>
      </w:r>
      <w:r w:rsidR="00BD03EC" w:rsidRPr="005B3C0C">
        <w:rPr>
          <w:szCs w:val="24"/>
        </w:rPr>
        <w:fldChar w:fldCharType="end"/>
      </w:r>
      <w:r w:rsidRPr="005B3C0C">
        <w:rPr>
          <w:szCs w:val="24"/>
        </w:rPr>
        <w:t xml:space="preserve">. </w:t>
      </w:r>
    </w:p>
    <w:p w14:paraId="07206A12" w14:textId="77777777" w:rsidR="005B3C0C" w:rsidRPr="005B3C0C" w:rsidRDefault="005B3C0C" w:rsidP="005B3C0C">
      <w:pPr>
        <w:pStyle w:val="Heading4"/>
        <w:spacing w:before="240" w:after="240" w:line="360" w:lineRule="auto"/>
        <w:ind w:left="862" w:hanging="862"/>
        <w:rPr>
          <w:b w:val="0"/>
          <w:i w:val="0"/>
          <w:color w:val="auto"/>
          <w:szCs w:val="24"/>
        </w:rPr>
      </w:pPr>
      <w:bookmarkStart w:id="19" w:name="_Toc357174675"/>
      <w:bookmarkStart w:id="20" w:name="_Toc429054037"/>
      <w:r w:rsidRPr="005B3C0C">
        <w:rPr>
          <w:b w:val="0"/>
          <w:i w:val="0"/>
          <w:color w:val="auto"/>
          <w:szCs w:val="24"/>
        </w:rPr>
        <w:t>Cultivation</w:t>
      </w:r>
    </w:p>
    <w:bookmarkEnd w:id="19"/>
    <w:bookmarkEnd w:id="20"/>
    <w:p w14:paraId="0191E3D3" w14:textId="1892A4EF" w:rsidR="005B3C0C" w:rsidRPr="005B3C0C" w:rsidRDefault="005B3C0C" w:rsidP="005B3C0C">
      <w:pPr>
        <w:spacing w:line="360" w:lineRule="auto"/>
        <w:rPr>
          <w:szCs w:val="24"/>
        </w:rPr>
      </w:pPr>
      <w:r w:rsidRPr="005B3C0C">
        <w:rPr>
          <w:szCs w:val="24"/>
        </w:rPr>
        <w:t xml:space="preserve">As shown in Table </w:t>
      </w:r>
      <w:r w:rsidR="005D0ABB">
        <w:rPr>
          <w:szCs w:val="24"/>
        </w:rPr>
        <w:t>3</w:t>
      </w:r>
      <w:r w:rsidRPr="005B3C0C">
        <w:rPr>
          <w:szCs w:val="24"/>
        </w:rPr>
        <w:t>, the estimated energy requirements for the cultivation stage of production is large and has a significant degree of uncertainty. Inputs often included in this stage are</w:t>
      </w:r>
      <w:r w:rsidRPr="005B3C0C">
        <w:rPr>
          <w:szCs w:val="24"/>
          <w:vertAlign w:val="subscript"/>
        </w:rPr>
        <w:t>,</w:t>
      </w:r>
      <w:r w:rsidRPr="005B3C0C">
        <w:rPr>
          <w:szCs w:val="24"/>
        </w:rPr>
        <w:t xml:space="preserve"> mechanical mixing, sparging of air or CO</w:t>
      </w:r>
      <w:r w:rsidRPr="005B3C0C">
        <w:rPr>
          <w:szCs w:val="24"/>
          <w:vertAlign w:val="subscript"/>
        </w:rPr>
        <w:t xml:space="preserve">2, </w:t>
      </w:r>
      <w:r w:rsidRPr="005B3C0C">
        <w:rPr>
          <w:szCs w:val="24"/>
        </w:rPr>
        <w:t>pumping of culture to the harvesting operation, pumping, treating and transport of water, transport of CO</w:t>
      </w:r>
      <w:r w:rsidRPr="005B3C0C">
        <w:rPr>
          <w:szCs w:val="24"/>
          <w:vertAlign w:val="subscript"/>
        </w:rPr>
        <w:t>2</w:t>
      </w:r>
      <w:r w:rsidRPr="005B3C0C">
        <w:rPr>
          <w:szCs w:val="24"/>
        </w:rPr>
        <w:t xml:space="preserve"> and manufacture and transport of nutrients. One of the most </w:t>
      </w:r>
      <w:r w:rsidR="00473EBC">
        <w:rPr>
          <w:szCs w:val="24"/>
        </w:rPr>
        <w:t>important</w:t>
      </w:r>
      <w:r w:rsidRPr="005B3C0C">
        <w:rPr>
          <w:szCs w:val="24"/>
        </w:rPr>
        <w:t xml:space="preserve"> factors of energy use in cultivation and many other stages of production is biomass and lipid productivity. Biomass productivity is </w:t>
      </w:r>
      <w:r w:rsidR="00473EBC">
        <w:rPr>
          <w:szCs w:val="24"/>
        </w:rPr>
        <w:t>determined by</w:t>
      </w:r>
      <w:r w:rsidRPr="005B3C0C">
        <w:rPr>
          <w:szCs w:val="24"/>
        </w:rPr>
        <w:t xml:space="preserve"> cell density</w:t>
      </w:r>
      <w:r w:rsidR="00B35859">
        <w:rPr>
          <w:szCs w:val="24"/>
        </w:rPr>
        <w:t>, cell volume</w:t>
      </w:r>
      <w:r w:rsidRPr="005B3C0C">
        <w:rPr>
          <w:szCs w:val="24"/>
        </w:rPr>
        <w:t xml:space="preserve"> and specific growth rate </w:t>
      </w:r>
      <w:r w:rsidR="00BD03EC" w:rsidRPr="005B3C0C">
        <w:rPr>
          <w:szCs w:val="24"/>
        </w:rPr>
        <w:fldChar w:fldCharType="begin"/>
      </w:r>
      <w:r w:rsidR="00790A49">
        <w:rPr>
          <w:szCs w:val="24"/>
        </w:rPr>
        <w:instrText xml:space="preserve"> ADDIN ZOTERO_ITEM CSL_CITATION {"citationID":"TvDXm2vh","properties":{"formattedCitation":"(Borowitzka and Moheimani, 2013)","plainCitation":"(Borowitzka and Moheimani, 2013)"},"citationItems":[{"id":1681,"uris":["http://zotero.org/users/1204444/items/T63ZN56X"],"uri":["http://zotero.org/users/1204444/items/T63ZN56X"],"itemData":{"id":1681,"type":"article-journal","title":"Sustainable biofuels from algae","container-title":"Mitigation and Adaptation Strategies for Global Change","page":"13-25","volume":"18","issue":"1","source":"link.springer.com","abstract":"There is currently great interest in microalgae as sources of renewable energy and biofuels. Many algae species have a high lipid content and can be grown on non-arable land using alternate water sources such as seawater. This paper discusses in detail the issue of sustainability of commercial-scale microalgae production of biofuels with particular focus on land, water, nutrients (N and P) and CO2 requirements and highlights some of the key issues in the very large scale culture of microalgae which is required for biofuels. The use of genetically modified algae is also considered.","DOI":"10.1007/s11027-010-9271-9","ISSN":"1381-2386, 1573-1596","journalAbbreviation":"Mitig Adapt Strateg Glob Change","language":"en","author":[{"family":"Borowitzka","given":"Michael Armin"},{"family":"Moheimani","given":"Navid Reza"}],"issued":{"date-parts":[["2013",1,1]]}}}],"schema":"https://github.com/citation-style-language/schema/raw/master/csl-citation.json"} </w:instrText>
      </w:r>
      <w:r w:rsidR="00BD03EC" w:rsidRPr="005B3C0C">
        <w:rPr>
          <w:szCs w:val="24"/>
        </w:rPr>
        <w:fldChar w:fldCharType="separate"/>
      </w:r>
      <w:r w:rsidRPr="005B3C0C">
        <w:t>(Borowitzka and Moheimani, 2013)</w:t>
      </w:r>
      <w:r w:rsidR="00BD03EC" w:rsidRPr="005B3C0C">
        <w:rPr>
          <w:szCs w:val="24"/>
        </w:rPr>
        <w:fldChar w:fldCharType="end"/>
      </w:r>
      <w:r w:rsidR="004506DB">
        <w:rPr>
          <w:szCs w:val="24"/>
        </w:rPr>
        <w:t>,</w:t>
      </w:r>
      <w:r w:rsidRPr="005B3C0C">
        <w:rPr>
          <w:szCs w:val="24"/>
        </w:rPr>
        <w:t xml:space="preserve"> </w:t>
      </w:r>
      <w:r w:rsidR="004506DB">
        <w:rPr>
          <w:szCs w:val="24"/>
        </w:rPr>
        <w:t>w</w:t>
      </w:r>
      <w:r w:rsidR="00473EBC">
        <w:rPr>
          <w:szCs w:val="24"/>
        </w:rPr>
        <w:t>hilst l</w:t>
      </w:r>
      <w:r w:rsidRPr="005B3C0C">
        <w:rPr>
          <w:szCs w:val="24"/>
        </w:rPr>
        <w:t xml:space="preserve">ipid productivity is a </w:t>
      </w:r>
      <w:r w:rsidR="00473EBC">
        <w:rPr>
          <w:szCs w:val="24"/>
        </w:rPr>
        <w:t>determined by the l</w:t>
      </w:r>
      <w:r w:rsidRPr="005B3C0C">
        <w:rPr>
          <w:szCs w:val="24"/>
        </w:rPr>
        <w:t xml:space="preserve">ipid content </w:t>
      </w:r>
      <w:r w:rsidR="00473EBC">
        <w:rPr>
          <w:szCs w:val="24"/>
        </w:rPr>
        <w:t xml:space="preserve">of the cell </w:t>
      </w:r>
      <w:r w:rsidRPr="005B3C0C">
        <w:rPr>
          <w:szCs w:val="24"/>
        </w:rPr>
        <w:t xml:space="preserve">and biomass productivity. An increase in productivity can decrease the energy input per unit of biomass in the cultivation stage by reducing residence time </w:t>
      </w:r>
      <w:r w:rsidRPr="005B3C0C">
        <w:rPr>
          <w:szCs w:val="24"/>
        </w:rPr>
        <w:lastRenderedPageBreak/>
        <w:t>in the pond. In batch cultures increased productivity can potentially lower harvesting costs by increasing cell density. Lipid content increases can significantly reduce downstream processing costs by reducing the amount of biomass processed per biodiesel output.</w:t>
      </w:r>
    </w:p>
    <w:p w14:paraId="54DDBA5E" w14:textId="77777777" w:rsidR="005B3C0C" w:rsidRPr="005B3C0C" w:rsidRDefault="005128F7" w:rsidP="005B3C0C">
      <w:pPr>
        <w:spacing w:line="360" w:lineRule="auto"/>
        <w:rPr>
          <w:szCs w:val="24"/>
        </w:rPr>
      </w:pPr>
      <w:r>
        <w:rPr>
          <w:noProof/>
          <w:szCs w:val="24"/>
          <w:lang w:eastAsia="en-GB"/>
        </w:rPr>
        <mc:AlternateContent>
          <mc:Choice Requires="wps">
            <w:drawing>
              <wp:anchor distT="0" distB="0" distL="114300" distR="114300" simplePos="0" relativeHeight="251806208" behindDoc="0" locked="0" layoutInCell="1" allowOverlap="1" wp14:anchorId="34802355" wp14:editId="22A32FB1">
                <wp:simplePos x="0" y="0"/>
                <wp:positionH relativeFrom="column">
                  <wp:posOffset>114935</wp:posOffset>
                </wp:positionH>
                <wp:positionV relativeFrom="paragraph">
                  <wp:posOffset>85090</wp:posOffset>
                </wp:positionV>
                <wp:extent cx="5172075" cy="2517140"/>
                <wp:effectExtent l="0" t="0" r="9525" b="0"/>
                <wp:wrapTopAndBottom/>
                <wp:docPr id="740" name="Text Box 7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2075" cy="2517140"/>
                        </a:xfrm>
                        <a:prstGeom prst="rect">
                          <a:avLst/>
                        </a:prstGeom>
                        <a:solidFill>
                          <a:srgbClr val="FFFFFF"/>
                        </a:solidFill>
                        <a:ln w="9525">
                          <a:noFill/>
                          <a:miter lim="800000"/>
                          <a:headEnd/>
                          <a:tailEnd/>
                        </a:ln>
                      </wps:spPr>
                      <wps:txbx>
                        <w:txbxContent>
                          <w:tbl>
                            <w:tblPr>
                              <w:tblStyle w:val="TableGrid4"/>
                              <w:tblW w:w="0" w:type="auto"/>
                              <w:tblLook w:val="04A0" w:firstRow="1" w:lastRow="0" w:firstColumn="1" w:lastColumn="0" w:noHBand="0" w:noVBand="1"/>
                            </w:tblPr>
                            <w:tblGrid>
                              <w:gridCol w:w="4448"/>
                              <w:gridCol w:w="3163"/>
                            </w:tblGrid>
                            <w:tr w:rsidR="003B14DC" w:rsidRPr="00970488" w14:paraId="2808CE9E" w14:textId="77777777" w:rsidTr="005B3C0C">
                              <w:trPr>
                                <w:trHeight w:val="883"/>
                              </w:trPr>
                              <w:tc>
                                <w:tcPr>
                                  <w:tcW w:w="7611" w:type="dxa"/>
                                  <w:gridSpan w:val="2"/>
                                  <w:tcBorders>
                                    <w:top w:val="nil"/>
                                    <w:left w:val="nil"/>
                                    <w:bottom w:val="nil"/>
                                    <w:right w:val="nil"/>
                                  </w:tcBorders>
                                </w:tcPr>
                                <w:p w14:paraId="5C9700DC" w14:textId="77777777" w:rsidR="003B14DC" w:rsidRPr="00970488" w:rsidRDefault="003B14DC" w:rsidP="00E716CF">
                                  <w:pPr>
                                    <w:spacing w:after="0" w:line="240" w:lineRule="auto"/>
                                    <w:jc w:val="left"/>
                                    <w:rPr>
                                      <w:rFonts w:cs="Times New Roman"/>
                                      <w:bCs/>
                                      <w:sz w:val="20"/>
                                      <w:szCs w:val="20"/>
                                    </w:rPr>
                                  </w:pPr>
                                  <w:r w:rsidRPr="00970488">
                                    <w:rPr>
                                      <w:rFonts w:cs="Times New Roman"/>
                                      <w:b/>
                                      <w:bCs/>
                                      <w:sz w:val="20"/>
                                      <w:szCs w:val="20"/>
                                    </w:rPr>
                                    <w:t xml:space="preserve">Table </w:t>
                                  </w:r>
                                  <w:r>
                                    <w:rPr>
                                      <w:rFonts w:cs="Times New Roman"/>
                                      <w:b/>
                                      <w:bCs/>
                                      <w:sz w:val="20"/>
                                      <w:szCs w:val="20"/>
                                    </w:rPr>
                                    <w:t>3</w:t>
                                  </w:r>
                                  <w:r w:rsidRPr="00970488">
                                    <w:rPr>
                                      <w:rFonts w:cs="Times New Roman"/>
                                      <w:b/>
                                      <w:bCs/>
                                      <w:sz w:val="20"/>
                                      <w:szCs w:val="20"/>
                                    </w:rPr>
                                    <w:t>.</w:t>
                                  </w:r>
                                  <w:r w:rsidRPr="00970488">
                                    <w:rPr>
                                      <w:rFonts w:cs="Times New Roman"/>
                                      <w:b/>
                                      <w:bCs/>
                                      <w:caps/>
                                      <w:sz w:val="20"/>
                                      <w:szCs w:val="20"/>
                                    </w:rPr>
                                    <w:t xml:space="preserve"> </w:t>
                                  </w:r>
                                  <w:r w:rsidRPr="00970488">
                                    <w:rPr>
                                      <w:rFonts w:cs="Times New Roman"/>
                                      <w:bCs/>
                                      <w:sz w:val="20"/>
                                      <w:szCs w:val="20"/>
                                    </w:rPr>
                                    <w:t xml:space="preserve">Range of estimated energy requirements for each stage of the algae biodiesel production pathway (including co-products) for open pond systems. Based on sources in Table </w:t>
                                  </w:r>
                                  <w:r>
                                    <w:rPr>
                                      <w:rFonts w:cs="Times New Roman"/>
                                      <w:bCs/>
                                      <w:sz w:val="20"/>
                                      <w:szCs w:val="20"/>
                                    </w:rPr>
                                    <w:t>2</w:t>
                                  </w:r>
                                </w:p>
                              </w:tc>
                            </w:tr>
                            <w:tr w:rsidR="003B14DC" w:rsidRPr="00970488" w14:paraId="7F8DD691" w14:textId="77777777" w:rsidTr="005B3C0C">
                              <w:trPr>
                                <w:trHeight w:val="80"/>
                              </w:trPr>
                              <w:tc>
                                <w:tcPr>
                                  <w:tcW w:w="7611" w:type="dxa"/>
                                  <w:gridSpan w:val="2"/>
                                  <w:tcBorders>
                                    <w:top w:val="nil"/>
                                    <w:left w:val="nil"/>
                                    <w:bottom w:val="single" w:sz="4" w:space="0" w:color="auto"/>
                                    <w:right w:val="nil"/>
                                  </w:tcBorders>
                                </w:tcPr>
                                <w:p w14:paraId="74EB3CF1" w14:textId="77777777" w:rsidR="003B14DC" w:rsidRPr="00970488" w:rsidRDefault="003B14DC" w:rsidP="005B3C0C">
                                  <w:pPr>
                                    <w:spacing w:after="0" w:line="240" w:lineRule="auto"/>
                                    <w:jc w:val="left"/>
                                    <w:rPr>
                                      <w:rFonts w:cs="Times New Roman"/>
                                      <w:b/>
                                      <w:bCs/>
                                      <w:sz w:val="6"/>
                                      <w:szCs w:val="6"/>
                                    </w:rPr>
                                  </w:pPr>
                                </w:p>
                              </w:tc>
                            </w:tr>
                            <w:tr w:rsidR="003B14DC" w:rsidRPr="00970488" w14:paraId="5D9B07C4" w14:textId="77777777" w:rsidTr="005B3C0C">
                              <w:trPr>
                                <w:trHeight w:val="582"/>
                              </w:trPr>
                              <w:tc>
                                <w:tcPr>
                                  <w:tcW w:w="4448" w:type="dxa"/>
                                  <w:tcBorders>
                                    <w:top w:val="single" w:sz="4" w:space="0" w:color="auto"/>
                                    <w:left w:val="nil"/>
                                    <w:bottom w:val="single" w:sz="4" w:space="0" w:color="auto"/>
                                    <w:right w:val="nil"/>
                                  </w:tcBorders>
                                </w:tcPr>
                                <w:p w14:paraId="7F6D83F7" w14:textId="77777777" w:rsidR="003B14DC" w:rsidRPr="00970488" w:rsidRDefault="003B14DC" w:rsidP="005B3C0C">
                                  <w:pPr>
                                    <w:spacing w:line="240" w:lineRule="auto"/>
                                    <w:contextualSpacing/>
                                    <w:rPr>
                                      <w:rFonts w:cs="Times New Roman"/>
                                      <w:b/>
                                      <w:sz w:val="20"/>
                                      <w:szCs w:val="20"/>
                                    </w:rPr>
                                  </w:pPr>
                                  <w:r w:rsidRPr="00970488">
                                    <w:rPr>
                                      <w:rFonts w:cs="Times New Roman"/>
                                      <w:b/>
                                      <w:sz w:val="20"/>
                                      <w:szCs w:val="20"/>
                                    </w:rPr>
                                    <w:t>Production Stage</w:t>
                                  </w:r>
                                </w:p>
                              </w:tc>
                              <w:tc>
                                <w:tcPr>
                                  <w:tcW w:w="3163" w:type="dxa"/>
                                  <w:tcBorders>
                                    <w:top w:val="single" w:sz="4" w:space="0" w:color="auto"/>
                                    <w:left w:val="nil"/>
                                    <w:bottom w:val="single" w:sz="4" w:space="0" w:color="auto"/>
                                    <w:right w:val="nil"/>
                                  </w:tcBorders>
                                </w:tcPr>
                                <w:p w14:paraId="276C8E59" w14:textId="77777777" w:rsidR="003B14DC" w:rsidRPr="00970488" w:rsidRDefault="003B14DC" w:rsidP="005B3C0C">
                                  <w:pPr>
                                    <w:spacing w:line="240" w:lineRule="auto"/>
                                    <w:contextualSpacing/>
                                    <w:rPr>
                                      <w:rFonts w:cs="Times New Roman"/>
                                      <w:b/>
                                      <w:sz w:val="20"/>
                                      <w:szCs w:val="20"/>
                                    </w:rPr>
                                  </w:pPr>
                                  <w:r w:rsidRPr="00970488">
                                    <w:rPr>
                                      <w:rFonts w:cs="Times New Roman"/>
                                      <w:b/>
                                      <w:sz w:val="20"/>
                                      <w:szCs w:val="20"/>
                                    </w:rPr>
                                    <w:t xml:space="preserve">Energy Requirements </w:t>
                                  </w:r>
                                </w:p>
                                <w:p w14:paraId="0A9DAA4D" w14:textId="77777777" w:rsidR="003B14DC" w:rsidRPr="00970488" w:rsidRDefault="003B14DC" w:rsidP="005B3C0C">
                                  <w:pPr>
                                    <w:spacing w:line="240" w:lineRule="auto"/>
                                    <w:contextualSpacing/>
                                    <w:rPr>
                                      <w:rFonts w:cs="Times New Roman"/>
                                      <w:b/>
                                      <w:sz w:val="20"/>
                                      <w:szCs w:val="20"/>
                                    </w:rPr>
                                  </w:pPr>
                                  <w:r w:rsidRPr="00970488">
                                    <w:rPr>
                                      <w:rFonts w:cs="Times New Roman"/>
                                      <w:b/>
                                      <w:sz w:val="20"/>
                                      <w:szCs w:val="20"/>
                                    </w:rPr>
                                    <w:t>(MJ /MJ Biodiesel)</w:t>
                                  </w:r>
                                </w:p>
                              </w:tc>
                            </w:tr>
                            <w:tr w:rsidR="003B14DC" w:rsidRPr="00970488" w14:paraId="10F3E916" w14:textId="77777777" w:rsidTr="005B3C0C">
                              <w:trPr>
                                <w:trHeight w:val="582"/>
                              </w:trPr>
                              <w:tc>
                                <w:tcPr>
                                  <w:tcW w:w="4448" w:type="dxa"/>
                                  <w:tcBorders>
                                    <w:top w:val="single" w:sz="4" w:space="0" w:color="auto"/>
                                    <w:left w:val="nil"/>
                                    <w:bottom w:val="nil"/>
                                    <w:right w:val="nil"/>
                                  </w:tcBorders>
                                </w:tcPr>
                                <w:p w14:paraId="1F85C219" w14:textId="77777777" w:rsidR="003B14DC" w:rsidRPr="00970488" w:rsidRDefault="003B14DC" w:rsidP="005B3C0C">
                                  <w:pPr>
                                    <w:spacing w:line="240" w:lineRule="auto"/>
                                    <w:contextualSpacing/>
                                    <w:rPr>
                                      <w:rFonts w:cs="Times New Roman"/>
                                      <w:sz w:val="20"/>
                                      <w:szCs w:val="20"/>
                                    </w:rPr>
                                  </w:pPr>
                                </w:p>
                                <w:p w14:paraId="6973EF07"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Nutrients (fertilizer and CO</w:t>
                                  </w:r>
                                  <w:r w:rsidRPr="00970488">
                                    <w:rPr>
                                      <w:rFonts w:cs="Times New Roman"/>
                                      <w:sz w:val="20"/>
                                      <w:szCs w:val="20"/>
                                      <w:vertAlign w:val="subscript"/>
                                    </w:rPr>
                                    <w:t>2</w:t>
                                  </w:r>
                                  <w:r w:rsidRPr="00970488">
                                    <w:rPr>
                                      <w:rFonts w:cs="Times New Roman"/>
                                      <w:sz w:val="20"/>
                                      <w:szCs w:val="20"/>
                                    </w:rPr>
                                    <w:t>)</w:t>
                                  </w:r>
                                </w:p>
                              </w:tc>
                              <w:tc>
                                <w:tcPr>
                                  <w:tcW w:w="3163" w:type="dxa"/>
                                  <w:tcBorders>
                                    <w:top w:val="single" w:sz="4" w:space="0" w:color="auto"/>
                                    <w:left w:val="nil"/>
                                    <w:bottom w:val="nil"/>
                                    <w:right w:val="nil"/>
                                  </w:tcBorders>
                                </w:tcPr>
                                <w:p w14:paraId="1FA5D75B" w14:textId="77777777" w:rsidR="003B14DC" w:rsidRPr="00970488" w:rsidRDefault="003B14DC" w:rsidP="005B3C0C">
                                  <w:pPr>
                                    <w:spacing w:line="240" w:lineRule="auto"/>
                                    <w:contextualSpacing/>
                                    <w:rPr>
                                      <w:rFonts w:cs="Times New Roman"/>
                                      <w:sz w:val="20"/>
                                      <w:szCs w:val="20"/>
                                    </w:rPr>
                                  </w:pPr>
                                </w:p>
                                <w:p w14:paraId="3843828B"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2-1.6</w:t>
                                  </w:r>
                                </w:p>
                              </w:tc>
                            </w:tr>
                            <w:tr w:rsidR="003B14DC" w:rsidRPr="00970488" w14:paraId="60511761" w14:textId="77777777" w:rsidTr="005B3C0C">
                              <w:trPr>
                                <w:trHeight w:val="280"/>
                              </w:trPr>
                              <w:tc>
                                <w:tcPr>
                                  <w:tcW w:w="4448" w:type="dxa"/>
                                  <w:tcBorders>
                                    <w:top w:val="nil"/>
                                    <w:left w:val="nil"/>
                                    <w:bottom w:val="nil"/>
                                    <w:right w:val="nil"/>
                                  </w:tcBorders>
                                </w:tcPr>
                                <w:p w14:paraId="7841BB9E"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Cultivation</w:t>
                                  </w:r>
                                </w:p>
                              </w:tc>
                              <w:tc>
                                <w:tcPr>
                                  <w:tcW w:w="3163" w:type="dxa"/>
                                  <w:tcBorders>
                                    <w:top w:val="nil"/>
                                    <w:left w:val="nil"/>
                                    <w:bottom w:val="nil"/>
                                    <w:right w:val="nil"/>
                                  </w:tcBorders>
                                </w:tcPr>
                                <w:p w14:paraId="0CC7994F"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04-3.14</w:t>
                                  </w:r>
                                </w:p>
                              </w:tc>
                            </w:tr>
                            <w:tr w:rsidR="003B14DC" w:rsidRPr="00970488" w14:paraId="0F346A65" w14:textId="77777777" w:rsidTr="005B3C0C">
                              <w:trPr>
                                <w:trHeight w:val="301"/>
                              </w:trPr>
                              <w:tc>
                                <w:tcPr>
                                  <w:tcW w:w="4448" w:type="dxa"/>
                                  <w:tcBorders>
                                    <w:top w:val="nil"/>
                                    <w:left w:val="nil"/>
                                    <w:bottom w:val="nil"/>
                                    <w:right w:val="nil"/>
                                  </w:tcBorders>
                                </w:tcPr>
                                <w:p w14:paraId="21FAE079"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Harvesting</w:t>
                                  </w:r>
                                </w:p>
                              </w:tc>
                              <w:tc>
                                <w:tcPr>
                                  <w:tcW w:w="3163" w:type="dxa"/>
                                  <w:tcBorders>
                                    <w:top w:val="nil"/>
                                    <w:left w:val="nil"/>
                                    <w:bottom w:val="nil"/>
                                    <w:right w:val="nil"/>
                                  </w:tcBorders>
                                </w:tcPr>
                                <w:p w14:paraId="30823B94"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01-0.26</w:t>
                                  </w:r>
                                </w:p>
                              </w:tc>
                            </w:tr>
                            <w:tr w:rsidR="003B14DC" w:rsidRPr="00970488" w14:paraId="0B069395" w14:textId="77777777" w:rsidTr="005B3C0C">
                              <w:trPr>
                                <w:trHeight w:val="280"/>
                              </w:trPr>
                              <w:tc>
                                <w:tcPr>
                                  <w:tcW w:w="4448" w:type="dxa"/>
                                  <w:tcBorders>
                                    <w:top w:val="nil"/>
                                    <w:left w:val="nil"/>
                                    <w:bottom w:val="nil"/>
                                    <w:right w:val="nil"/>
                                  </w:tcBorders>
                                </w:tcPr>
                                <w:p w14:paraId="68E25F0F"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 xml:space="preserve">Extraction </w:t>
                                  </w:r>
                                </w:p>
                              </w:tc>
                              <w:tc>
                                <w:tcPr>
                                  <w:tcW w:w="3163" w:type="dxa"/>
                                  <w:tcBorders>
                                    <w:top w:val="nil"/>
                                    <w:left w:val="nil"/>
                                    <w:bottom w:val="nil"/>
                                    <w:right w:val="nil"/>
                                  </w:tcBorders>
                                </w:tcPr>
                                <w:p w14:paraId="4F65AF65"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19-0.51</w:t>
                                  </w:r>
                                </w:p>
                              </w:tc>
                            </w:tr>
                            <w:tr w:rsidR="003B14DC" w:rsidRPr="00970488" w14:paraId="0CA13436" w14:textId="77777777" w:rsidTr="005B3C0C">
                              <w:trPr>
                                <w:trHeight w:val="420"/>
                              </w:trPr>
                              <w:tc>
                                <w:tcPr>
                                  <w:tcW w:w="4448" w:type="dxa"/>
                                  <w:tcBorders>
                                    <w:top w:val="nil"/>
                                    <w:left w:val="nil"/>
                                    <w:bottom w:val="single" w:sz="4" w:space="0" w:color="auto"/>
                                    <w:right w:val="nil"/>
                                  </w:tcBorders>
                                </w:tcPr>
                                <w:p w14:paraId="16585F19"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Conversion</w:t>
                                  </w:r>
                                </w:p>
                              </w:tc>
                              <w:tc>
                                <w:tcPr>
                                  <w:tcW w:w="3163" w:type="dxa"/>
                                  <w:tcBorders>
                                    <w:top w:val="nil"/>
                                    <w:left w:val="nil"/>
                                    <w:bottom w:val="single" w:sz="4" w:space="0" w:color="auto"/>
                                    <w:right w:val="nil"/>
                                  </w:tcBorders>
                                </w:tcPr>
                                <w:p w14:paraId="5744FCC0"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03-0.22</w:t>
                                  </w:r>
                                </w:p>
                              </w:tc>
                            </w:tr>
                          </w:tbl>
                          <w:p w14:paraId="1F5CA2A8" w14:textId="77777777" w:rsidR="003B14DC" w:rsidRDefault="003B14DC" w:rsidP="005B3C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802355" id="Text Box 740" o:spid="_x0000_s1104" type="#_x0000_t202" style="position:absolute;left:0;text-align:left;margin-left:9.05pt;margin-top:6.7pt;width:407.25pt;height:198.2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" stroked="f">
                <v:textbox>
                  <w:txbxContent>
                    <w:tbl>
                      <w:tblPr>
                        <w:tblStyle w:val="TableGrid4"/>
                        <w:tblW w:w="0" w:type="auto"/>
                        <w:tblLook w:val="04A0" w:firstRow="1" w:lastRow="0" w:firstColumn="1" w:lastColumn="0" w:noHBand="0" w:noVBand="1"/>
                      </w:tblPr>
                      <w:tblGrid>
                        <w:gridCol w:w="4448"/>
                        <w:gridCol w:w="3163"/>
                      </w:tblGrid>
                      <w:tr w:rsidR="003B14DC" w:rsidRPr="00970488" w14:paraId="2808CE9E" w14:textId="77777777" w:rsidTr="005B3C0C">
                        <w:trPr>
                          <w:trHeight w:val="883"/>
                        </w:trPr>
                        <w:tc>
                          <w:tcPr>
                            <w:tcW w:w="7611" w:type="dxa"/>
                            <w:gridSpan w:val="2"/>
                            <w:tcBorders>
                              <w:top w:val="nil"/>
                              <w:left w:val="nil"/>
                              <w:bottom w:val="nil"/>
                              <w:right w:val="nil"/>
                            </w:tcBorders>
                          </w:tcPr>
                          <w:p w14:paraId="5C9700DC" w14:textId="77777777" w:rsidR="003B14DC" w:rsidRPr="00970488" w:rsidRDefault="003B14DC" w:rsidP="00E716CF">
                            <w:pPr>
                              <w:spacing w:after="0" w:line="240" w:lineRule="auto"/>
                              <w:jc w:val="left"/>
                              <w:rPr>
                                <w:rFonts w:cs="Times New Roman"/>
                                <w:bCs/>
                                <w:sz w:val="20"/>
                                <w:szCs w:val="20"/>
                              </w:rPr>
                            </w:pPr>
                            <w:r w:rsidRPr="00970488">
                              <w:rPr>
                                <w:rFonts w:cs="Times New Roman"/>
                                <w:b/>
                                <w:bCs/>
                                <w:sz w:val="20"/>
                                <w:szCs w:val="20"/>
                              </w:rPr>
                              <w:t xml:space="preserve">Table </w:t>
                            </w:r>
                            <w:r>
                              <w:rPr>
                                <w:rFonts w:cs="Times New Roman"/>
                                <w:b/>
                                <w:bCs/>
                                <w:sz w:val="20"/>
                                <w:szCs w:val="20"/>
                              </w:rPr>
                              <w:t>3</w:t>
                            </w:r>
                            <w:r w:rsidRPr="00970488">
                              <w:rPr>
                                <w:rFonts w:cs="Times New Roman"/>
                                <w:b/>
                                <w:bCs/>
                                <w:sz w:val="20"/>
                                <w:szCs w:val="20"/>
                              </w:rPr>
                              <w:t>.</w:t>
                            </w:r>
                            <w:r w:rsidRPr="00970488">
                              <w:rPr>
                                <w:rFonts w:cs="Times New Roman"/>
                                <w:b/>
                                <w:bCs/>
                                <w:caps/>
                                <w:sz w:val="20"/>
                                <w:szCs w:val="20"/>
                              </w:rPr>
                              <w:t xml:space="preserve"> </w:t>
                            </w:r>
                            <w:r w:rsidRPr="00970488">
                              <w:rPr>
                                <w:rFonts w:cs="Times New Roman"/>
                                <w:bCs/>
                                <w:sz w:val="20"/>
                                <w:szCs w:val="20"/>
                              </w:rPr>
                              <w:t xml:space="preserve">Range of estimated energy requirements for each stage of the algae biodiesel production pathway (including co-products) for open pond systems. Based on sources in Table </w:t>
                            </w:r>
                            <w:r>
                              <w:rPr>
                                <w:rFonts w:cs="Times New Roman"/>
                                <w:bCs/>
                                <w:sz w:val="20"/>
                                <w:szCs w:val="20"/>
                              </w:rPr>
                              <w:t>2</w:t>
                            </w:r>
                          </w:p>
                        </w:tc>
                      </w:tr>
                      <w:tr w:rsidR="003B14DC" w:rsidRPr="00970488" w14:paraId="7F8DD691" w14:textId="77777777" w:rsidTr="005B3C0C">
                        <w:trPr>
                          <w:trHeight w:val="80"/>
                        </w:trPr>
                        <w:tc>
                          <w:tcPr>
                            <w:tcW w:w="7611" w:type="dxa"/>
                            <w:gridSpan w:val="2"/>
                            <w:tcBorders>
                              <w:top w:val="nil"/>
                              <w:left w:val="nil"/>
                              <w:bottom w:val="single" w:sz="4" w:space="0" w:color="auto"/>
                              <w:right w:val="nil"/>
                            </w:tcBorders>
                          </w:tcPr>
                          <w:p w14:paraId="74EB3CF1" w14:textId="77777777" w:rsidR="003B14DC" w:rsidRPr="00970488" w:rsidRDefault="003B14DC" w:rsidP="005B3C0C">
                            <w:pPr>
                              <w:spacing w:after="0" w:line="240" w:lineRule="auto"/>
                              <w:jc w:val="left"/>
                              <w:rPr>
                                <w:rFonts w:cs="Times New Roman"/>
                                <w:b/>
                                <w:bCs/>
                                <w:sz w:val="6"/>
                                <w:szCs w:val="6"/>
                              </w:rPr>
                            </w:pPr>
                          </w:p>
                        </w:tc>
                      </w:tr>
                      <w:tr w:rsidR="003B14DC" w:rsidRPr="00970488" w14:paraId="5D9B07C4" w14:textId="77777777" w:rsidTr="005B3C0C">
                        <w:trPr>
                          <w:trHeight w:val="582"/>
                        </w:trPr>
                        <w:tc>
                          <w:tcPr>
                            <w:tcW w:w="4448" w:type="dxa"/>
                            <w:tcBorders>
                              <w:top w:val="single" w:sz="4" w:space="0" w:color="auto"/>
                              <w:left w:val="nil"/>
                              <w:bottom w:val="single" w:sz="4" w:space="0" w:color="auto"/>
                              <w:right w:val="nil"/>
                            </w:tcBorders>
                          </w:tcPr>
                          <w:p w14:paraId="7F6D83F7" w14:textId="77777777" w:rsidR="003B14DC" w:rsidRPr="00970488" w:rsidRDefault="003B14DC" w:rsidP="005B3C0C">
                            <w:pPr>
                              <w:spacing w:line="240" w:lineRule="auto"/>
                              <w:contextualSpacing/>
                              <w:rPr>
                                <w:rFonts w:cs="Times New Roman"/>
                                <w:b/>
                                <w:sz w:val="20"/>
                                <w:szCs w:val="20"/>
                              </w:rPr>
                            </w:pPr>
                            <w:r w:rsidRPr="00970488">
                              <w:rPr>
                                <w:rFonts w:cs="Times New Roman"/>
                                <w:b/>
                                <w:sz w:val="20"/>
                                <w:szCs w:val="20"/>
                              </w:rPr>
                              <w:t>Production Stage</w:t>
                            </w:r>
                          </w:p>
                        </w:tc>
                        <w:tc>
                          <w:tcPr>
                            <w:tcW w:w="3163" w:type="dxa"/>
                            <w:tcBorders>
                              <w:top w:val="single" w:sz="4" w:space="0" w:color="auto"/>
                              <w:left w:val="nil"/>
                              <w:bottom w:val="single" w:sz="4" w:space="0" w:color="auto"/>
                              <w:right w:val="nil"/>
                            </w:tcBorders>
                          </w:tcPr>
                          <w:p w14:paraId="276C8E59" w14:textId="77777777" w:rsidR="003B14DC" w:rsidRPr="00970488" w:rsidRDefault="003B14DC" w:rsidP="005B3C0C">
                            <w:pPr>
                              <w:spacing w:line="240" w:lineRule="auto"/>
                              <w:contextualSpacing/>
                              <w:rPr>
                                <w:rFonts w:cs="Times New Roman"/>
                                <w:b/>
                                <w:sz w:val="20"/>
                                <w:szCs w:val="20"/>
                              </w:rPr>
                            </w:pPr>
                            <w:r w:rsidRPr="00970488">
                              <w:rPr>
                                <w:rFonts w:cs="Times New Roman"/>
                                <w:b/>
                                <w:sz w:val="20"/>
                                <w:szCs w:val="20"/>
                              </w:rPr>
                              <w:t xml:space="preserve">Energy Requirements </w:t>
                            </w:r>
                          </w:p>
                          <w:p w14:paraId="0A9DAA4D" w14:textId="77777777" w:rsidR="003B14DC" w:rsidRPr="00970488" w:rsidRDefault="003B14DC" w:rsidP="005B3C0C">
                            <w:pPr>
                              <w:spacing w:line="240" w:lineRule="auto"/>
                              <w:contextualSpacing/>
                              <w:rPr>
                                <w:rFonts w:cs="Times New Roman"/>
                                <w:b/>
                                <w:sz w:val="20"/>
                                <w:szCs w:val="20"/>
                              </w:rPr>
                            </w:pPr>
                            <w:r w:rsidRPr="00970488">
                              <w:rPr>
                                <w:rFonts w:cs="Times New Roman"/>
                                <w:b/>
                                <w:sz w:val="20"/>
                                <w:szCs w:val="20"/>
                              </w:rPr>
                              <w:t>(MJ /MJ Biodiesel)</w:t>
                            </w:r>
                          </w:p>
                        </w:tc>
                      </w:tr>
                      <w:tr w:rsidR="003B14DC" w:rsidRPr="00970488" w14:paraId="10F3E916" w14:textId="77777777" w:rsidTr="005B3C0C">
                        <w:trPr>
                          <w:trHeight w:val="582"/>
                        </w:trPr>
                        <w:tc>
                          <w:tcPr>
                            <w:tcW w:w="4448" w:type="dxa"/>
                            <w:tcBorders>
                              <w:top w:val="single" w:sz="4" w:space="0" w:color="auto"/>
                              <w:left w:val="nil"/>
                              <w:bottom w:val="nil"/>
                              <w:right w:val="nil"/>
                            </w:tcBorders>
                          </w:tcPr>
                          <w:p w14:paraId="1F85C219" w14:textId="77777777" w:rsidR="003B14DC" w:rsidRPr="00970488" w:rsidRDefault="003B14DC" w:rsidP="005B3C0C">
                            <w:pPr>
                              <w:spacing w:line="240" w:lineRule="auto"/>
                              <w:contextualSpacing/>
                              <w:rPr>
                                <w:rFonts w:cs="Times New Roman"/>
                                <w:sz w:val="20"/>
                                <w:szCs w:val="20"/>
                              </w:rPr>
                            </w:pPr>
                          </w:p>
                          <w:p w14:paraId="6973EF07"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Nutrients (fertilizer and CO</w:t>
                            </w:r>
                            <w:r w:rsidRPr="00970488">
                              <w:rPr>
                                <w:rFonts w:cs="Times New Roman"/>
                                <w:sz w:val="20"/>
                                <w:szCs w:val="20"/>
                                <w:vertAlign w:val="subscript"/>
                              </w:rPr>
                              <w:t>2</w:t>
                            </w:r>
                            <w:r w:rsidRPr="00970488">
                              <w:rPr>
                                <w:rFonts w:cs="Times New Roman"/>
                                <w:sz w:val="20"/>
                                <w:szCs w:val="20"/>
                              </w:rPr>
                              <w:t>)</w:t>
                            </w:r>
                          </w:p>
                        </w:tc>
                        <w:tc>
                          <w:tcPr>
                            <w:tcW w:w="3163" w:type="dxa"/>
                            <w:tcBorders>
                              <w:top w:val="single" w:sz="4" w:space="0" w:color="auto"/>
                              <w:left w:val="nil"/>
                              <w:bottom w:val="nil"/>
                              <w:right w:val="nil"/>
                            </w:tcBorders>
                          </w:tcPr>
                          <w:p w14:paraId="1FA5D75B" w14:textId="77777777" w:rsidR="003B14DC" w:rsidRPr="00970488" w:rsidRDefault="003B14DC" w:rsidP="005B3C0C">
                            <w:pPr>
                              <w:spacing w:line="240" w:lineRule="auto"/>
                              <w:contextualSpacing/>
                              <w:rPr>
                                <w:rFonts w:cs="Times New Roman"/>
                                <w:sz w:val="20"/>
                                <w:szCs w:val="20"/>
                              </w:rPr>
                            </w:pPr>
                          </w:p>
                          <w:p w14:paraId="3843828B"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2-1.6</w:t>
                            </w:r>
                          </w:p>
                        </w:tc>
                      </w:tr>
                      <w:tr w:rsidR="003B14DC" w:rsidRPr="00970488" w14:paraId="60511761" w14:textId="77777777" w:rsidTr="005B3C0C">
                        <w:trPr>
                          <w:trHeight w:val="280"/>
                        </w:trPr>
                        <w:tc>
                          <w:tcPr>
                            <w:tcW w:w="4448" w:type="dxa"/>
                            <w:tcBorders>
                              <w:top w:val="nil"/>
                              <w:left w:val="nil"/>
                              <w:bottom w:val="nil"/>
                              <w:right w:val="nil"/>
                            </w:tcBorders>
                          </w:tcPr>
                          <w:p w14:paraId="7841BB9E"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Cultivation</w:t>
                            </w:r>
                          </w:p>
                        </w:tc>
                        <w:tc>
                          <w:tcPr>
                            <w:tcW w:w="3163" w:type="dxa"/>
                            <w:tcBorders>
                              <w:top w:val="nil"/>
                              <w:left w:val="nil"/>
                              <w:bottom w:val="nil"/>
                              <w:right w:val="nil"/>
                            </w:tcBorders>
                          </w:tcPr>
                          <w:p w14:paraId="0CC7994F"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04-3.14</w:t>
                            </w:r>
                          </w:p>
                        </w:tc>
                      </w:tr>
                      <w:tr w:rsidR="003B14DC" w:rsidRPr="00970488" w14:paraId="0F346A65" w14:textId="77777777" w:rsidTr="005B3C0C">
                        <w:trPr>
                          <w:trHeight w:val="301"/>
                        </w:trPr>
                        <w:tc>
                          <w:tcPr>
                            <w:tcW w:w="4448" w:type="dxa"/>
                            <w:tcBorders>
                              <w:top w:val="nil"/>
                              <w:left w:val="nil"/>
                              <w:bottom w:val="nil"/>
                              <w:right w:val="nil"/>
                            </w:tcBorders>
                          </w:tcPr>
                          <w:p w14:paraId="21FAE079"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Harvesting</w:t>
                            </w:r>
                          </w:p>
                        </w:tc>
                        <w:tc>
                          <w:tcPr>
                            <w:tcW w:w="3163" w:type="dxa"/>
                            <w:tcBorders>
                              <w:top w:val="nil"/>
                              <w:left w:val="nil"/>
                              <w:bottom w:val="nil"/>
                              <w:right w:val="nil"/>
                            </w:tcBorders>
                          </w:tcPr>
                          <w:p w14:paraId="30823B94"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01-0.26</w:t>
                            </w:r>
                          </w:p>
                        </w:tc>
                      </w:tr>
                      <w:tr w:rsidR="003B14DC" w:rsidRPr="00970488" w14:paraId="0B069395" w14:textId="77777777" w:rsidTr="005B3C0C">
                        <w:trPr>
                          <w:trHeight w:val="280"/>
                        </w:trPr>
                        <w:tc>
                          <w:tcPr>
                            <w:tcW w:w="4448" w:type="dxa"/>
                            <w:tcBorders>
                              <w:top w:val="nil"/>
                              <w:left w:val="nil"/>
                              <w:bottom w:val="nil"/>
                              <w:right w:val="nil"/>
                            </w:tcBorders>
                          </w:tcPr>
                          <w:p w14:paraId="68E25F0F"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 xml:space="preserve">Extraction </w:t>
                            </w:r>
                          </w:p>
                        </w:tc>
                        <w:tc>
                          <w:tcPr>
                            <w:tcW w:w="3163" w:type="dxa"/>
                            <w:tcBorders>
                              <w:top w:val="nil"/>
                              <w:left w:val="nil"/>
                              <w:bottom w:val="nil"/>
                              <w:right w:val="nil"/>
                            </w:tcBorders>
                          </w:tcPr>
                          <w:p w14:paraId="4F65AF65"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19-0.51</w:t>
                            </w:r>
                          </w:p>
                        </w:tc>
                      </w:tr>
                      <w:tr w:rsidR="003B14DC" w:rsidRPr="00970488" w14:paraId="0CA13436" w14:textId="77777777" w:rsidTr="005B3C0C">
                        <w:trPr>
                          <w:trHeight w:val="420"/>
                        </w:trPr>
                        <w:tc>
                          <w:tcPr>
                            <w:tcW w:w="4448" w:type="dxa"/>
                            <w:tcBorders>
                              <w:top w:val="nil"/>
                              <w:left w:val="nil"/>
                              <w:bottom w:val="single" w:sz="4" w:space="0" w:color="auto"/>
                              <w:right w:val="nil"/>
                            </w:tcBorders>
                          </w:tcPr>
                          <w:p w14:paraId="16585F19"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Conversion</w:t>
                            </w:r>
                          </w:p>
                        </w:tc>
                        <w:tc>
                          <w:tcPr>
                            <w:tcW w:w="3163" w:type="dxa"/>
                            <w:tcBorders>
                              <w:top w:val="nil"/>
                              <w:left w:val="nil"/>
                              <w:bottom w:val="single" w:sz="4" w:space="0" w:color="auto"/>
                              <w:right w:val="nil"/>
                            </w:tcBorders>
                          </w:tcPr>
                          <w:p w14:paraId="5744FCC0" w14:textId="77777777" w:rsidR="003B14DC" w:rsidRPr="00970488" w:rsidRDefault="003B14DC" w:rsidP="005B3C0C">
                            <w:pPr>
                              <w:spacing w:line="240" w:lineRule="auto"/>
                              <w:contextualSpacing/>
                              <w:rPr>
                                <w:rFonts w:cs="Times New Roman"/>
                                <w:sz w:val="20"/>
                                <w:szCs w:val="20"/>
                              </w:rPr>
                            </w:pPr>
                            <w:r w:rsidRPr="00970488">
                              <w:rPr>
                                <w:rFonts w:cs="Times New Roman"/>
                                <w:sz w:val="20"/>
                                <w:szCs w:val="20"/>
                              </w:rPr>
                              <w:t>0.03-0.22</w:t>
                            </w:r>
                          </w:p>
                        </w:tc>
                      </w:tr>
                    </w:tbl>
                    <w:p w14:paraId="1F5CA2A8" w14:textId="77777777" w:rsidR="003B14DC" w:rsidRDefault="003B14DC" w:rsidP="005B3C0C"/>
                  </w:txbxContent>
                </v:textbox>
                <w10:wrap type="topAndBottom"/>
              </v:shape>
            </w:pict>
          </mc:Fallback>
        </mc:AlternateContent>
      </w:r>
      <w:r w:rsidR="005B3C0C" w:rsidRPr="005B3C0C">
        <w:rPr>
          <w:szCs w:val="24"/>
        </w:rPr>
        <w:t xml:space="preserve">One of the most important factors constraining productivity is reactor design. Conventional open pond designs such as raceway ponds require a relatively low initial capital and material input, the simple design can be operated on a very large scale and requires only slow mechanical mixing to stabilise growth and productivity </w:t>
      </w:r>
      <w:r w:rsidR="00BD03EC" w:rsidRPr="005B3C0C">
        <w:rPr>
          <w:szCs w:val="24"/>
        </w:rPr>
        <w:fldChar w:fldCharType="begin"/>
      </w:r>
      <w:r w:rsidR="00790A49">
        <w:rPr>
          <w:szCs w:val="24"/>
        </w:rPr>
        <w:instrText xml:space="preserve"> ADDIN ZOTERO_ITEM CSL_CITATION {"citationID":"26l5a29kb8","properties":{"formattedCitation":"(Brennan and Owende, 2010)","plainCitation":"(Brennan and Owende, 2010)"},"citationItems":[{"id":157,"uris":["http://zotero.org/users/1204444/items/EPIFFNQA"],"uri":["http://zotero.org/users/1204444/items/EPIFFNQA"],"itemData":{"id":157,"type":"article-journal","title":"Biofuels from microalgae—A review of technologies for production, processing, and extractions of biofuels and co-products","container-title":"Renewable and Sustainable Energy Reviews","page":"557-577","volume":"14","issue":"2","source":"CrossRef","DOI":"10.1016/j.rser.2009.10.009","ISSN":"13640321","author":[{"family":"Brennan","given":"Liam"},{"family":"Owende","given":"Philip"}],"issued":{"date-parts":[["2010",2]]}}}],"schema":"https://github.com/citation-style-language/schema/raw/master/csl-citation.json"} </w:instrText>
      </w:r>
      <w:r w:rsidR="00BD03EC" w:rsidRPr="005B3C0C">
        <w:rPr>
          <w:szCs w:val="24"/>
        </w:rPr>
        <w:fldChar w:fldCharType="separate"/>
      </w:r>
      <w:r w:rsidR="005B3C0C" w:rsidRPr="005B3C0C">
        <w:rPr>
          <w:szCs w:val="24"/>
        </w:rPr>
        <w:t>(Brennan and Owende, 2010)</w:t>
      </w:r>
      <w:r w:rsidR="00BD03EC" w:rsidRPr="005B3C0C">
        <w:rPr>
          <w:szCs w:val="24"/>
        </w:rPr>
        <w:fldChar w:fldCharType="end"/>
      </w:r>
      <w:r w:rsidR="005B3C0C" w:rsidRPr="005B3C0C">
        <w:rPr>
          <w:szCs w:val="24"/>
        </w:rPr>
        <w:t>. The main disadvantage of open ponds is low productivity. Productivity is limited due to difficulty of temperature and nutrient control (due to evaporation), poor mixing and CO</w:t>
      </w:r>
      <w:r w:rsidR="005B3C0C" w:rsidRPr="005B3C0C">
        <w:rPr>
          <w:szCs w:val="24"/>
          <w:vertAlign w:val="subscript"/>
        </w:rPr>
        <w:t xml:space="preserve">2 </w:t>
      </w:r>
      <w:r w:rsidR="005B3C0C" w:rsidRPr="005B3C0C">
        <w:rPr>
          <w:szCs w:val="24"/>
        </w:rPr>
        <w:t xml:space="preserve">utilization and limited light availability (due to low surface area to volume ratio) </w:t>
      </w:r>
      <w:r w:rsidR="00BD03EC" w:rsidRPr="005B3C0C">
        <w:rPr>
          <w:szCs w:val="24"/>
        </w:rPr>
        <w:fldChar w:fldCharType="begin"/>
      </w:r>
      <w:r w:rsidR="00790A49">
        <w:rPr>
          <w:szCs w:val="24"/>
        </w:rPr>
        <w:instrText xml:space="preserve"> ADDIN ZOTERO_ITEM CSL_CITATION {"citationID":"es09hrefe","properties":{"formattedCitation":"(Pulz, 2001)","plainCitation":"(Pulz, 2001)"},"citationItems":[{"id":1810,"uris":["http://zotero.org/users/1204444/items/KIHX39GW"],"uri":["http://zotero.org/users/1204444/items/KIHX39GW"],"itemData":{"id":1810,"type":"article-journal","title":"Photobioreactors: production systems for phototrophic microorganisms","container-title":"Applied Microbiology and Biotechnology","page":"287-293","volume":"57","issue":"3","source":"link.springer.com","abstract":"Microalgae have a large biotechnological potential for producing valuable substances for the feed, food, cosmetics and pharmacy industries as well as for biotechnological processes. The design of the technical and technological basis for photobioreactors is the most important issue for economic success in the field of phototrophic biotechnology. For future applications, open pond systems for large-scale production seem to have a lower innovative potential than closed systems. For high-value products in particular, closed systems of photobioreactors seem to be the more promising field for technical developments despite very different approaches in design.","DOI":"10.1007/s002530100702","ISSN":"0175-7598, 1432-0614","shortTitle":"Photobioreactors","journalAbbreviation":"Appl Microbiol Biotechnol","language":"en","author":[{"family":"Pulz","given":"O."}],"issued":{"date-parts":[["2001",10,1]]}}}],"schema":"https://github.com/citation-style-language/schema/raw/master/csl-citation.json"} </w:instrText>
      </w:r>
      <w:r w:rsidR="00BD03EC" w:rsidRPr="005B3C0C">
        <w:rPr>
          <w:szCs w:val="24"/>
        </w:rPr>
        <w:fldChar w:fldCharType="separate"/>
      </w:r>
      <w:r w:rsidR="005B3C0C" w:rsidRPr="005B3C0C">
        <w:rPr>
          <w:szCs w:val="24"/>
        </w:rPr>
        <w:t>(Pulz, 2001)</w:t>
      </w:r>
      <w:r w:rsidR="00BD03EC" w:rsidRPr="005B3C0C">
        <w:rPr>
          <w:szCs w:val="24"/>
        </w:rPr>
        <w:fldChar w:fldCharType="end"/>
      </w:r>
      <w:r w:rsidR="005B3C0C" w:rsidRPr="005B3C0C">
        <w:rPr>
          <w:szCs w:val="24"/>
        </w:rPr>
        <w:t xml:space="preserve">. This low productivity means that a large land area is required to produce a unit of biomass. In addition the open nature of ponds means they are at high risk of contamination </w:t>
      </w:r>
      <w:r w:rsidR="00BD03EC" w:rsidRPr="005B3C0C">
        <w:rPr>
          <w:szCs w:val="24"/>
        </w:rPr>
        <w:fldChar w:fldCharType="begin"/>
      </w:r>
      <w:r w:rsidR="00790A49">
        <w:rPr>
          <w:szCs w:val="24"/>
        </w:rPr>
        <w:instrText xml:space="preserve"> ADDIN ZOTERO_ITEM CSL_CITATION {"citationID":"26f8t3av81","properties":{"formattedCitation":"(Mata et al., 2010)","plainCitation":"(Mata et al., 2010)"},"citationItems":[{"id":102,"uris":["http://zotero.org/users/1204444/items/TT663X26"],"uri":["http://zotero.org/users/1204444/items/TT663X26"],"itemData":{"id":102,"type":"article-journal","title":"Microalgae for biodiesel production and other applications: A review","container-title":"Renewable and Sustainable Energy Reviews","page":"217-232","volume":"14","issue":"1","source":"CrossRef","DOI":"10.1016/j.rser.2009.07.020","ISSN":"13640321","shortTitle":"Microalgae for biodiesel production and other applications","author":[{"family":"Mata","given":"Teresa M."},{"family":"Martins","given":"António A."},{"family":"Caetano","given":"Nidia. S."}],"issued":{"date-parts":[["2010",1]]}}}],"schema":"https://github.com/citation-style-language/schema/raw/master/csl-citation.json"} </w:instrText>
      </w:r>
      <w:r w:rsidR="00BD03EC" w:rsidRPr="005B3C0C">
        <w:rPr>
          <w:szCs w:val="24"/>
        </w:rPr>
        <w:fldChar w:fldCharType="separate"/>
      </w:r>
      <w:r w:rsidR="005B3C0C" w:rsidRPr="005B3C0C">
        <w:rPr>
          <w:szCs w:val="24"/>
        </w:rPr>
        <w:t xml:space="preserve">(Mata </w:t>
      </w:r>
      <w:r w:rsidR="00490409" w:rsidRPr="00490409">
        <w:rPr>
          <w:i/>
          <w:szCs w:val="24"/>
        </w:rPr>
        <w:t>et al</w:t>
      </w:r>
      <w:r w:rsidR="005B3C0C" w:rsidRPr="005B3C0C">
        <w:rPr>
          <w:szCs w:val="24"/>
        </w:rPr>
        <w:t>., 2010)</w:t>
      </w:r>
      <w:r w:rsidR="00BD03EC" w:rsidRPr="005B3C0C">
        <w:rPr>
          <w:szCs w:val="24"/>
        </w:rPr>
        <w:fldChar w:fldCharType="end"/>
      </w:r>
      <w:r w:rsidR="005B3C0C" w:rsidRPr="005B3C0C">
        <w:rPr>
          <w:szCs w:val="24"/>
        </w:rPr>
        <w:t xml:space="preserve">. The outdoor ASP studies found that maintaining a monoculture of desired algae species over a long-term period was extremely difficult, with native species often becoming dominant </w:t>
      </w:r>
      <w:r w:rsidR="00BD03EC" w:rsidRPr="005B3C0C">
        <w:rPr>
          <w:szCs w:val="24"/>
        </w:rPr>
        <w:fldChar w:fldCharType="begin"/>
      </w:r>
      <w:r w:rsidR="00790A49">
        <w:rPr>
          <w:szCs w:val="24"/>
        </w:rPr>
        <w:instrText xml:space="preserve"> ADDIN ZOTERO_ITEM CSL_CITATION {"citationID":"2cmojcvvm4","properties":{"formattedCitation":"(Sheehan et al., 1998a)","plainCitation":"(Sheehan et al., 1998a)"},"citationItems":[{"id":1083,"uris":["http://zotero.org/users/1204444/items/IF373N9D"],"uri":["http://zotero.org/users/1204444/items/IF373N9D"],"itemData":{"id":1083,"type":"report","title":"Life Cycle Inventory of Biodiesel and Petroleum Diesel for Use in a n Urban Bus..","publisher":"National Renewable Energy Laboratory","publisher-place":"Coloado, US","event-place":"Coloado, US","number":"NREL/SR-580-24089","author":[{"family":"Sheehan","given":"J"},{"family":"Camobreco","given":"V"},{"family":"Duffield","given":"J"},{"family":"Graboski","given":"M"},{"family":"Shapouri","given":"H"}],"issued":{"date-parts":[["1998"]]}}}],"schema":"https://github.com/citation-style-language/schema/raw/master/csl-citation.json"} </w:instrText>
      </w:r>
      <w:r w:rsidR="00BD03EC" w:rsidRPr="005B3C0C">
        <w:rPr>
          <w:szCs w:val="24"/>
        </w:rPr>
        <w:fldChar w:fldCharType="separate"/>
      </w:r>
      <w:r w:rsidR="005B3C0C" w:rsidRPr="005B3C0C">
        <w:rPr>
          <w:szCs w:val="24"/>
        </w:rPr>
        <w:t xml:space="preserve">(Sheehan </w:t>
      </w:r>
      <w:r w:rsidR="00490409" w:rsidRPr="00490409">
        <w:rPr>
          <w:i/>
          <w:szCs w:val="24"/>
        </w:rPr>
        <w:t>et al</w:t>
      </w:r>
      <w:r w:rsidR="005B3C0C" w:rsidRPr="005B3C0C">
        <w:rPr>
          <w:szCs w:val="24"/>
        </w:rPr>
        <w:t>., 1998a)</w:t>
      </w:r>
      <w:r w:rsidR="00BD03EC" w:rsidRPr="005B3C0C">
        <w:rPr>
          <w:szCs w:val="24"/>
        </w:rPr>
        <w:fldChar w:fldCharType="end"/>
      </w:r>
      <w:r w:rsidR="005B3C0C" w:rsidRPr="005B3C0C">
        <w:rPr>
          <w:szCs w:val="24"/>
        </w:rPr>
        <w:t xml:space="preserve">. Contamination from pathogenic and predatory organisms is also high when cultivating in open ponds. Due to this high risk, current open pond systems are forced to use extremophile algae in highly selective environmental conditions </w:t>
      </w:r>
      <w:r w:rsidR="00BD03EC" w:rsidRPr="005B3C0C">
        <w:rPr>
          <w:szCs w:val="24"/>
        </w:rPr>
        <w:fldChar w:fldCharType="begin"/>
      </w:r>
      <w:r w:rsidR="00790A49">
        <w:rPr>
          <w:szCs w:val="24"/>
        </w:rPr>
        <w:instrText xml:space="preserve"> ADDIN ZOTERO_ITEM CSL_CITATION {"citationID":"1o1sdngp8o","properties":{"formattedCitation":"(Borowitzka, 1999)","plainCitation":"(Borowitzka, 1999)"},"citationItems":[{"id":1366,"uris":["http://zotero.org/users/1204444/items/CNT3TDBG"],"uri":["http://zotero.org/users/1204444/items/CNT3TDBG"],"itemData":{"id":1366,"type":"article-journal","title":"Commercial production of microalgae: ponds, tanks, tubes and fermenters","container-title":"Journal of Biotechnology","page":"313-321","volume":"70","issue":"1–3","source":"ScienceDirect","abstract":"The commercial culture of microalgae is now over 30 years old with the main microalgal species grown being Chlorella and Spirulina for health food, Dunaliella salina for β-carotene, Haematococcus pluvialis for astaxanthin and several species for aquaculture. The culture systems currently used to grow these algae are generally fairly unsophisticated. For example, Dunaliella salina is cultured in large (up to approx. 250 ha) shallow open-air ponds with no artificial mixing. Similarly, Chlorella and Spirulina also are grown outdoors in either paddle-wheel mixed ponds or circular ponds with a rotating mixing arm of up to about 1 ha in area per pond. The production of microalgae for aquaculture is generally on a much smaller scale, and in many cases is carried out indoors in 20–40 l carboys or in large plastic bags of up to approximately 1000 l in volume. More recently, a helical tubular photobioreactor system, the BIOCOIL™, has been developed which allows these algae to be grown reliably outdoors at high cell densities in semi-continuous culture. Other closed photobioreactors such as flat panels are also being developed. The main problem facing the commercialisation of new microalgae and microalgal products is the need for closed culture systems and the fact that these are very capital intensive. The high cost of microalgal culture systems relates to the need for light and the relatively slow growth rate of the algae. Although this problem has been avoided in some instances by growing the algae heterotrophically, not all algae or algal products can be produced this way.","DOI":"10.1016/S0168-1656(99)00083-8","ISSN":"0168-1656","shortTitle":"Biotechnological Aspects of Marine Sponges","journalAbbreviation":"Journal of Biotechnology","author":[{"family":"Borowitzka","given":"Michael A."}],"issued":{"date-parts":[["1999",4,30]]}}}],"schema":"https://github.com/citation-style-language/schema/raw/master/csl-citation.json"} </w:instrText>
      </w:r>
      <w:r w:rsidR="00BD03EC" w:rsidRPr="005B3C0C">
        <w:rPr>
          <w:szCs w:val="24"/>
        </w:rPr>
        <w:fldChar w:fldCharType="separate"/>
      </w:r>
      <w:r w:rsidR="005B3C0C" w:rsidRPr="005B3C0C">
        <w:rPr>
          <w:szCs w:val="24"/>
        </w:rPr>
        <w:t>(Borowitzka, 1999)</w:t>
      </w:r>
      <w:r w:rsidR="00BD03EC" w:rsidRPr="005B3C0C">
        <w:rPr>
          <w:szCs w:val="24"/>
        </w:rPr>
        <w:fldChar w:fldCharType="end"/>
      </w:r>
      <w:r w:rsidR="005B3C0C" w:rsidRPr="005B3C0C">
        <w:rPr>
          <w:szCs w:val="24"/>
        </w:rPr>
        <w:t xml:space="preserve">. The high risk of contamination ultimately reduces productivity due to the down time needed to purge cultures and clean the pond. </w:t>
      </w:r>
    </w:p>
    <w:p w14:paraId="59438223" w14:textId="6031140F" w:rsidR="005B3C0C" w:rsidRPr="005B3C0C" w:rsidRDefault="0081741E" w:rsidP="005B3C0C">
      <w:pPr>
        <w:spacing w:line="360" w:lineRule="auto"/>
        <w:rPr>
          <w:szCs w:val="24"/>
        </w:rPr>
      </w:pPr>
      <w:r>
        <w:rPr>
          <w:noProof/>
          <w:lang w:eastAsia="en-GB"/>
        </w:rPr>
        <w:lastRenderedPageBreak/>
        <w:drawing>
          <wp:anchor distT="0" distB="0" distL="114300" distR="114300" simplePos="0" relativeHeight="252041728" behindDoc="0" locked="0" layoutInCell="1" allowOverlap="1" wp14:anchorId="1DBF448C" wp14:editId="69694D99">
            <wp:simplePos x="0" y="0"/>
            <wp:positionH relativeFrom="column">
              <wp:posOffset>-5715</wp:posOffset>
            </wp:positionH>
            <wp:positionV relativeFrom="paragraph">
              <wp:posOffset>1171202</wp:posOffset>
            </wp:positionV>
            <wp:extent cx="5752465" cy="1450340"/>
            <wp:effectExtent l="0" t="0" r="635" b="0"/>
            <wp:wrapNone/>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1572" b="76475"/>
                    <a:stretch/>
                  </pic:blipFill>
                  <pic:spPr bwMode="auto">
                    <a:xfrm>
                      <a:off x="0" y="0"/>
                      <a:ext cx="5752465" cy="1450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2039680" behindDoc="0" locked="0" layoutInCell="1" allowOverlap="1" wp14:anchorId="032D2FC8" wp14:editId="07D2DE8C">
            <wp:simplePos x="0" y="0"/>
            <wp:positionH relativeFrom="column">
              <wp:posOffset>727</wp:posOffset>
            </wp:positionH>
            <wp:positionV relativeFrom="paragraph">
              <wp:posOffset>1915357</wp:posOffset>
            </wp:positionV>
            <wp:extent cx="5753751" cy="4272196"/>
            <wp:effectExtent l="0" t="0" r="0" b="0"/>
            <wp:wrapNone/>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1572" b="-11242"/>
                    <a:stretch/>
                  </pic:blipFill>
                  <pic:spPr bwMode="auto">
                    <a:xfrm>
                      <a:off x="0" y="0"/>
                      <a:ext cx="5753751" cy="42721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3C0C" w:rsidRPr="005B3C0C">
        <w:rPr>
          <w:szCs w:val="24"/>
        </w:rPr>
        <w:t>Closed PBR systems are designed to alleviate many of the problems related to open ponds, enabling precise control of the culture conditions (pH, temperature, mixing, CO</w:t>
      </w:r>
      <w:r w:rsidR="005B3C0C" w:rsidRPr="005B3C0C">
        <w:rPr>
          <w:szCs w:val="24"/>
          <w:vertAlign w:val="subscript"/>
        </w:rPr>
        <w:t>2</w:t>
      </w:r>
      <w:r w:rsidR="005B3C0C" w:rsidRPr="005B3C0C">
        <w:rPr>
          <w:szCs w:val="24"/>
        </w:rPr>
        <w:t xml:space="preserve"> and O</w:t>
      </w:r>
      <w:r w:rsidR="005B3C0C" w:rsidRPr="005B3C0C">
        <w:rPr>
          <w:szCs w:val="24"/>
          <w:vertAlign w:val="subscript"/>
        </w:rPr>
        <w:t xml:space="preserve">2, </w:t>
      </w:r>
      <w:r w:rsidR="005B3C0C" w:rsidRPr="005B3C0C">
        <w:rPr>
          <w:szCs w:val="24"/>
        </w:rPr>
        <w:t xml:space="preserve">light availability) </w:t>
      </w:r>
      <w:r w:rsidR="00BD03EC" w:rsidRPr="005B3C0C">
        <w:rPr>
          <w:szCs w:val="24"/>
        </w:rPr>
        <w:fldChar w:fldCharType="begin"/>
      </w:r>
      <w:r w:rsidR="00790A49">
        <w:rPr>
          <w:szCs w:val="24"/>
        </w:rPr>
        <w:instrText xml:space="preserve"> ADDIN ZOTERO_ITEM CSL_CITATION {"citationID":"nr9qt1r2p","properties":{"formattedCitation":"(Singh and Sharma, 2012)","plainCitation":"(Singh and Sharma, 2012)"},"citationItems":[{"id":1813,"uris":["http://zotero.org/users/1204444/items/BGK65N3V"],"uri":["http://zotero.org/users/1204444/items/BGK65N3V"],"itemData":{"id":1813,"type":"article-journal","title":"Development of suitable photobioreactor for algae production – A review","container-title":"Renewable and Sustainable Energy Reviews","page":"2347-2353","volume":"16","issue":"4","source":"ScienceDirect","abstract":"Microalgal species are recently in the spotlight for biofuels production like biodiesel, bioethanol and biohydrogen. Algae are also used as a biofertiliser, source of nutrient and for controlling pollution. Algae being a photosynthetic organism are produced in the photo bioreactors. Hence the design and development of photobioreactors for maximum production of algae is very important. Apart from maximum production, other factors such as design, cost effectiveness of the bioreactor, purity of the algae produced, user friendly, low maintenance and space convenience need to be optimized. The bioreactors which are used for the purpose of growing algae are bubble column photobioreactor, airlift photo bioreactor, flat panel bioreactor, horizontal tubular photobioreactor, stirred tank photobioreactor etc. These bioreactors have their own advantages and disadvantages. Work is on for developing hybrid type of bioreactors which may overcome the limitations of the developed photobioreactors. This paper covers the salient features, limitations of developed photobioreactors and recent developments in the field of photobioreactors.","DOI":"10.1016/j.rser.2012.01.026","ISSN":"1364-0321","journalAbbreviation":"Renewable and Sustainable Energy Reviews","author":[{"family":"Singh","given":"R.N."},{"family":"Sharma","given":"Shaishav"}],"issued":{"date-parts":[["2012",5]]}}}],"schema":"https://github.com/citation-style-language/schema/raw/master/csl-citation.json"} </w:instrText>
      </w:r>
      <w:r w:rsidR="00BD03EC" w:rsidRPr="005B3C0C">
        <w:rPr>
          <w:szCs w:val="24"/>
        </w:rPr>
        <w:fldChar w:fldCharType="separate"/>
      </w:r>
      <w:r w:rsidR="005B3C0C" w:rsidRPr="005B3C0C">
        <w:rPr>
          <w:szCs w:val="24"/>
        </w:rPr>
        <w:t>(Singh and Sharma, 2012)</w:t>
      </w:r>
      <w:r w:rsidR="00BD03EC" w:rsidRPr="005B3C0C">
        <w:rPr>
          <w:szCs w:val="24"/>
        </w:rPr>
        <w:fldChar w:fldCharType="end"/>
      </w:r>
      <w:r w:rsidR="005B3C0C" w:rsidRPr="005B3C0C">
        <w:rPr>
          <w:szCs w:val="24"/>
        </w:rPr>
        <w:t xml:space="preserve">. PBRs are closed systems, therefore problems related to evaporative loss (on media composition) and contamination can be avoided (Figure </w:t>
      </w:r>
      <w:r w:rsidR="005D0ABB">
        <w:rPr>
          <w:szCs w:val="24"/>
        </w:rPr>
        <w:t>16</w:t>
      </w:r>
      <w:r w:rsidR="005B3C0C" w:rsidRPr="005B3C0C">
        <w:rPr>
          <w:szCs w:val="24"/>
        </w:rPr>
        <w:t xml:space="preserve">). The controlled conditions of PBR’s enable enhanced productivities of between 3 and 5 times that achieved in open pond systems </w:t>
      </w:r>
      <w:r w:rsidR="00BD03EC" w:rsidRPr="005B3C0C">
        <w:rPr>
          <w:szCs w:val="24"/>
        </w:rPr>
        <w:fldChar w:fldCharType="begin"/>
      </w:r>
      <w:r w:rsidR="00790A49">
        <w:rPr>
          <w:szCs w:val="24"/>
        </w:rPr>
        <w:instrText xml:space="preserve"> ADDIN ZOTERO_ITEM CSL_CITATION {"citationID":"d0ka9lfc6","properties":{"formattedCitation":"(Mata et al., 2010)","plainCitation":"(Mata et al., 2010)"},"citationItems":[{"id":102,"uris":["http://zotero.org/users/1204444/items/TT663X26"],"uri":["http://zotero.org/users/1204444/items/TT663X26"],"itemData":{"id":102,"type":"article-journal","title":"Microalgae for biodiesel production and other applications: A review","container-title":"Renewable and Sustainable Energy Reviews","page":"217-232","volume":"14","issue":"1","source":"CrossRef","DOI":"10.1016/j.rser.2009.07.020","ISSN":"13640321","shortTitle":"Microalgae for biodiesel production and other applications","author":[{"family":"Mata","given":"Teresa M."},{"family":"Martins","given":"António A."},{"family":"Caetano","given":"Nidia. S."}],"issued":{"date-parts":[["2010",1]]}}}],"schema":"https://github.com/citation-style-language/schema/raw/master/csl-citation.json"} </w:instrText>
      </w:r>
      <w:r w:rsidR="00BD03EC" w:rsidRPr="005B3C0C">
        <w:rPr>
          <w:szCs w:val="24"/>
        </w:rPr>
        <w:fldChar w:fldCharType="separate"/>
      </w:r>
      <w:r w:rsidR="005B3C0C" w:rsidRPr="005B3C0C">
        <w:rPr>
          <w:szCs w:val="24"/>
        </w:rPr>
        <w:t xml:space="preserve">(Mata </w:t>
      </w:r>
      <w:r w:rsidR="00490409" w:rsidRPr="00490409">
        <w:rPr>
          <w:i/>
          <w:szCs w:val="24"/>
        </w:rPr>
        <w:t>et al</w:t>
      </w:r>
      <w:r w:rsidR="005B3C0C" w:rsidRPr="005B3C0C">
        <w:rPr>
          <w:szCs w:val="24"/>
        </w:rPr>
        <w:t>., 2010)</w:t>
      </w:r>
      <w:r w:rsidR="00BD03EC" w:rsidRPr="005B3C0C">
        <w:rPr>
          <w:szCs w:val="24"/>
        </w:rPr>
        <w:fldChar w:fldCharType="end"/>
      </w:r>
      <w:r w:rsidR="005B3C0C" w:rsidRPr="005B3C0C">
        <w:rPr>
          <w:szCs w:val="24"/>
        </w:rPr>
        <w:t xml:space="preserve">. </w:t>
      </w:r>
    </w:p>
    <w:p w14:paraId="0DE463CA" w14:textId="77777777" w:rsidR="005B3C0C" w:rsidRPr="005B3C0C" w:rsidRDefault="005128F7" w:rsidP="005B3C0C">
      <w:pPr>
        <w:spacing w:line="360" w:lineRule="auto"/>
        <w:rPr>
          <w:szCs w:val="24"/>
        </w:rPr>
      </w:pPr>
      <w:r>
        <w:rPr>
          <w:noProof/>
          <w:szCs w:val="24"/>
          <w:lang w:eastAsia="en-GB"/>
        </w:rPr>
        <mc:AlternateContent>
          <mc:Choice Requires="wpg">
            <w:drawing>
              <wp:anchor distT="0" distB="0" distL="114300" distR="114300" simplePos="0" relativeHeight="251796992" behindDoc="0" locked="0" layoutInCell="1" allowOverlap="1" wp14:anchorId="2B5BE95C" wp14:editId="3FB04CEB">
                <wp:simplePos x="0" y="0"/>
                <wp:positionH relativeFrom="column">
                  <wp:posOffset>-64135</wp:posOffset>
                </wp:positionH>
                <wp:positionV relativeFrom="paragraph">
                  <wp:posOffset>155575</wp:posOffset>
                </wp:positionV>
                <wp:extent cx="5485765" cy="4503420"/>
                <wp:effectExtent l="0" t="0" r="635" b="0"/>
                <wp:wrapTopAndBottom/>
                <wp:docPr id="737" name="Group 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5765" cy="4503420"/>
                          <a:chOff x="-14850" y="0"/>
                          <a:chExt cx="54895" cy="45042"/>
                        </a:xfrm>
                      </wpg:grpSpPr>
                      <pic:pic xmlns:pic="http://schemas.openxmlformats.org/drawingml/2006/picture">
                        <pic:nvPicPr>
                          <pic:cNvPr id="738" name="Picture 305"/>
                          <pic:cNvPicPr>
                            <a:picLocks noChangeAspect="1"/>
                          </pic:cNvPicPr>
                        </pic:nvPicPr>
                        <pic:blipFill>
                          <a:blip r:embed="rId39">
                            <a:extLst>
                              <a:ext uri="{28A0092B-C50C-407E-A947-70E740481C1C}">
                                <a14:useLocalDpi xmlns:a14="http://schemas.microsoft.com/office/drawing/2010/main" val="0"/>
                              </a:ext>
                            </a:extLst>
                          </a:blip>
                          <a:srcRect b="42256"/>
                          <a:stretch>
                            <a:fillRect/>
                          </a:stretch>
                        </pic:blipFill>
                        <pic:spPr bwMode="auto">
                          <a:xfrm>
                            <a:off x="0" y="0"/>
                            <a:ext cx="26900" cy="38808"/>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739" name="Text Box 83"/>
                        <wps:cNvSpPr txBox="1">
                          <a:spLocks noChangeArrowheads="1"/>
                        </wps:cNvSpPr>
                        <wps:spPr bwMode="auto">
                          <a:xfrm>
                            <a:off x="-14850" y="38701"/>
                            <a:ext cx="54894" cy="6341"/>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1E14DD" w14:textId="77777777" w:rsidR="003B14DC" w:rsidRPr="002B53DB" w:rsidRDefault="003B14DC" w:rsidP="005B3C0C">
                              <w:pPr>
                                <w:jc w:val="left"/>
                                <w:rPr>
                                  <w:sz w:val="20"/>
                                  <w:szCs w:val="20"/>
                                </w:rPr>
                              </w:pPr>
                              <w:r>
                                <w:rPr>
                                  <w:b/>
                                  <w:sz w:val="20"/>
                                  <w:szCs w:val="20"/>
                                </w:rPr>
                                <w:t xml:space="preserve">Figure 16. </w:t>
                              </w:r>
                              <w:r>
                                <w:rPr>
                                  <w:sz w:val="20"/>
                                  <w:szCs w:val="20"/>
                                </w:rPr>
                                <w:t>L</w:t>
                              </w:r>
                              <w:r w:rsidRPr="002B53DB">
                                <w:rPr>
                                  <w:sz w:val="20"/>
                                  <w:szCs w:val="20"/>
                                </w:rPr>
                                <w:t xml:space="preserve">ow cost flat-plate photobioreactors. a) Proviron, Belgium </w:t>
                              </w:r>
                              <w:r>
                                <w:rPr>
                                  <w:sz w:val="20"/>
                                  <w:szCs w:val="20"/>
                                </w:rPr>
                                <w:t xml:space="preserve"> </w:t>
                              </w:r>
                              <w:r w:rsidRPr="002B53DB">
                                <w:rPr>
                                  <w:sz w:val="20"/>
                                  <w:szCs w:val="20"/>
                                </w:rPr>
                                <w:t xml:space="preserve">b) Solix Biofuels, USA </w:t>
                              </w:r>
                              <w:r w:rsidRPr="002B53DB">
                                <w:rPr>
                                  <w:b/>
                                  <w:sz w:val="20"/>
                                  <w:szCs w:val="20"/>
                                </w:rPr>
                                <w:fldChar w:fldCharType="begin"/>
                              </w:r>
                              <w:r w:rsidRPr="002B53DB">
                                <w:rPr>
                                  <w:sz w:val="20"/>
                                  <w:szCs w:val="20"/>
                                </w:rPr>
                                <w:instrText xml:space="preserve"> ADDIN ZOTERO_ITEM CSL_CITATION {"citationID":"1sfg30flpm","properties":{"formattedCitation":"(Wijffels and Barbosa, 2010)","plainCitation":"(Wijffels and Barbosa, 2010)"},"citationItems":[{"id":1806,"uris":["http://zotero.org/users/1204444/items/N5XKT7KN"],"uri":["http://zotero.org/users/1204444/items/N5XKT7KN"],"itemData":{"id":1806,"type":"article-journal","title":"An Outlook on Microalgal Biofuels","container-title":"Science","page":"796-799","volume":"329","issue":"5993","source":"www.sciencemag.org","abstract":"Microalgae are considered one of the most promising feedstocks for biofuels. The productivity of these photosynthetic microorganisms in converting carbon dioxide into carbon-rich lipids, only a step or two away from biodiesel, greatly exceeds that of agricultural oleaginous crops, without competing for arable land. Worldwide, research and demonstration programs are being carried out to develop the technology needed to expand algal lipid production from a craft to a major industrial process. Although microalgae are not yet produced at large scale for bulk applications, recent advances—particularly in the methods of systems biology, genetic engineering, and biorefining—present opportunities to develop this process in a sustainable and economical way within the next 10 to 15 years.","DOI":"10.1126/science.1189003","ISSN":"0036-8075, 1095-9203","note":"PMID: 20705853","journalAbbreviation":"Science","language":"en","author":[{"family":"Wijffels","given":"René H."},{"family":"Barbosa","given":"Maria J."}],"issued":{"date-parts":[["2010",8,13]]},"accessed":{"date-parts":[["2013",5,14]]},"PMID":"20705853"}}],"schema":"https://github.com/citation-style-language/schema/raw/master/csl-citation.json"} </w:instrText>
                              </w:r>
                              <w:r w:rsidRPr="002B53DB">
                                <w:rPr>
                                  <w:b/>
                                  <w:sz w:val="20"/>
                                  <w:szCs w:val="20"/>
                                </w:rPr>
                                <w:fldChar w:fldCharType="separate"/>
                              </w:r>
                              <w:r w:rsidRPr="002B53DB">
                                <w:rPr>
                                  <w:sz w:val="20"/>
                                  <w:szCs w:val="20"/>
                                </w:rPr>
                                <w:t>(Wijffels and Barbosa, 2010)</w:t>
                              </w:r>
                              <w:r w:rsidRPr="002B53DB">
                                <w:rPr>
                                  <w:b/>
                                  <w:sz w:val="20"/>
                                  <w:szCs w:val="20"/>
                                </w:rPr>
                                <w:fldChar w:fldCharType="end"/>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B5BE95C" id="Group 737" o:spid="_x0000_s1105" style="position:absolute;left:0;text-align:left;margin-left:-5.05pt;margin-top:12.25pt;width:431.95pt;height:354.6pt;z-index:251796992;mso-width-relative:margin;mso-height-relative:margin" coordorigin="-14850" coordsize="54895,4504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">
                <v:shape id="Picture 305" o:spid="_x0000_s1106" type="#_x0000_t75" style="position:absolute;width:26900;height:38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">
                  <v:imagedata r:id="rId40" o:title="" cropbottom="27693f"/>
                  <v:path arrowok="t"/>
                </v:shape>
                <v:shape id="Text Box 83" o:spid="_x0000_s1107" type="#_x0000_t202" style="position:absolute;left:-14850;top:38701;width:54894;height:6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" stroked="f">
                  <v:textbox>
                    <w:txbxContent>
                      <w:p w14:paraId="7C1E14DD" w14:textId="77777777" w:rsidR="003B14DC" w:rsidRPr="002B53DB" w:rsidRDefault="003B14DC" w:rsidP="005B3C0C">
                        <w:pPr>
                          <w:jc w:val="left"/>
                          <w:rPr>
                            <w:sz w:val="20"/>
                            <w:szCs w:val="20"/>
                          </w:rPr>
                        </w:pPr>
                        <w:r>
                          <w:rPr>
                            <w:b/>
                            <w:sz w:val="20"/>
                            <w:szCs w:val="20"/>
                          </w:rPr>
                          <w:t xml:space="preserve">Figure 16. </w:t>
                        </w:r>
                        <w:r>
                          <w:rPr>
                            <w:sz w:val="20"/>
                            <w:szCs w:val="20"/>
                          </w:rPr>
                          <w:t>L</w:t>
                        </w:r>
                        <w:r w:rsidRPr="002B53DB">
                          <w:rPr>
                            <w:sz w:val="20"/>
                            <w:szCs w:val="20"/>
                          </w:rPr>
                          <w:t xml:space="preserve">ow cost flat-plate photobioreactors. a) Proviron, Belgium </w:t>
                        </w:r>
                        <w:r>
                          <w:rPr>
                            <w:sz w:val="20"/>
                            <w:szCs w:val="20"/>
                          </w:rPr>
                          <w:t xml:space="preserve"> </w:t>
                        </w:r>
                        <w:r w:rsidRPr="002B53DB">
                          <w:rPr>
                            <w:sz w:val="20"/>
                            <w:szCs w:val="20"/>
                          </w:rPr>
                          <w:t xml:space="preserve">b) Solix Biofuels, USA </w:t>
                        </w:r>
                        <w:r w:rsidRPr="002B53DB">
                          <w:rPr>
                            <w:b/>
                            <w:sz w:val="20"/>
                            <w:szCs w:val="20"/>
                          </w:rPr>
                          <w:fldChar w:fldCharType="begin"/>
                        </w:r>
                        <w:r w:rsidRPr="002B53DB">
                          <w:rPr>
                            <w:sz w:val="20"/>
                            <w:szCs w:val="20"/>
                          </w:rPr>
                          <w:instrText xml:space="preserve"> ADDIN ZOTERO_ITEM CSL_CITATION {"citationID":"1sfg30flpm","properties":{"formattedCitation":"(Wijffels and Barbosa, 2010)","plainCitation":"(Wijffels and Barbosa, 2010)"},"citationItems":[{"id":1806,"uris":["http://zotero.org/users/1204444/items/N5XKT7KN"],"uri":["http://zotero.org/users/1204444/items/N5XKT7KN"],"itemData":{"id":1806,"type":"article-journal","title":"An Outlook on Microalgal Biofuels","container-title":"Science","page":"796-799","volume":"329","issue":"5993","source":"www.sciencemag.org","abstract":"Microalgae are considered one of the most promising feedstocks for biofuels. The productivity of these photosynthetic microorganisms in converting carbon dioxide into carbon-rich lipids, only a step or two away from biodiesel, greatly exceeds that of agricultural oleaginous crops, without competing for arable land. Worldwide, research and demonstration programs are being carried out to develop the technology needed to expand algal lipid production from a craft to a major industrial process. Although microalgae are not yet produced at large scale for bulk applications, recent advances—particularly in the methods of systems biology, genetic engineering, and biorefining—present opportunities to develop this process in a sustainable and economical way within the next 10 to 15 years.","DOI":"10.1126/science.1189003","ISSN":"0036-8075, 1095-9203","note":"PMID: 20705853","journalAbbreviation":"Science","language":"en","author":[{"family":"Wijffels","given":"René H."},{"family":"Barbosa","given":"Maria J."}],"issued":{"date-parts":[["2010",8,13]]},"accessed":{"date-parts":[["2013",5,14]]},"PMID":"20705853"}}],"schema":"https://github.com/citation-style-language/schema/raw/master/csl-citation.json"} </w:instrText>
                        </w:r>
                        <w:r w:rsidRPr="002B53DB">
                          <w:rPr>
                            <w:b/>
                            <w:sz w:val="20"/>
                            <w:szCs w:val="20"/>
                          </w:rPr>
                          <w:fldChar w:fldCharType="separate"/>
                        </w:r>
                        <w:r w:rsidRPr="002B53DB">
                          <w:rPr>
                            <w:sz w:val="20"/>
                            <w:szCs w:val="20"/>
                          </w:rPr>
                          <w:t>(Wijffels and Barbosa, 2010)</w:t>
                        </w:r>
                        <w:r w:rsidRPr="002B53DB">
                          <w:rPr>
                            <w:b/>
                            <w:sz w:val="20"/>
                            <w:szCs w:val="20"/>
                          </w:rPr>
                          <w:fldChar w:fldCharType="end"/>
                        </w:r>
                      </w:p>
                    </w:txbxContent>
                  </v:textbox>
                </v:shape>
                <w10:wrap type="topAndBottom"/>
              </v:group>
            </w:pict>
          </mc:Fallback>
        </mc:AlternateContent>
      </w:r>
      <w:r w:rsidR="005B3C0C" w:rsidRPr="005B3C0C">
        <w:rPr>
          <w:szCs w:val="24"/>
        </w:rPr>
        <w:t>The main disadvantages of PBR systems are the high capital and material (embodied energy and carbon) costs of construction and maintenance, which can be an order of magnitude higher than open pond systems. One comparative study of an open pond and tubular airlift reactor estimated NEB values of 1.6 and 0.15 respectively (</w:t>
      </w:r>
      <w:r w:rsidR="00BD03EC" w:rsidRPr="005B3C0C">
        <w:rPr>
          <w:szCs w:val="24"/>
        </w:rPr>
        <w:fldChar w:fldCharType="begin"/>
      </w:r>
      <w:r w:rsidR="00790A49">
        <w:rPr>
          <w:szCs w:val="24"/>
        </w:rPr>
        <w:instrText xml:space="preserve"> ADDIN ZOTERO_ITEM CSL_CITATION {"citationID":"Lv75rwro","properties":{"formattedCitation":"(Stephenson et al., 2010)","plainCitation":"(Stephenson et al., 2010)"},"citationItems":[{"id":1387,"uris":["http://zotero.org/users/1204444/items/RHPVD4IZ"],"uri":["http://zotero.org/users/1204444/items/RHPVD4IZ"],"itemData":{"id":1387,"type":"article-journal","title":"Life-Cycle Assessment of Potential Algal Biodiesel Production in the United Kingdom: A Comparison of Raceways and Air-Lift Tubular Bioreactors","container-title":"Energy &amp; Fuels","page":"4062-4077","volume":"24","issue":"7","source":"ACS Publications","abstract":"Life-cycle assessment has been used to investigate the global warming potential (GWP) and fossil-energy requirement of a hypothetical operation in which biodiesel is produced from the freshwater alga Chlorella vulgaris, grown using flue gas from a gas-fired power station as the carbon source. Cultivation using a two-stage method was considered, whereby the cells were initially grown to a high concentration of biomass under nitrogen-sufficient conditions, before the supply of nitrogen was discontinued, whereupon the cells accumulated triacylglycerides. Cultivation in typical raceways and air-lift tubular bioreactors was investigated, as well as different methods of downstream processing. Results from this analysis showed that, if the future target for the productivity of lipids from microalgae, such as C. vulgaris, of ?40 tons ha?1 year?1 could be achieved, cultivation in typical raceways would be significantly more environmentally sustainable than in closed air-lift tubular bioreactors. While biodiesel produced from microalgae cultivated in raceway ponds would have a GWP ? 80% lower than fossil-derived diesel (on the basis of the net energy content), if air-lift tubular bioreactors were used, the GWP of the biodiesel would be significantly greater than the energetically equivalent amount of fossil-derived diesel. The GWP and fossil-energy requirement in this operation were found to be particularly sensitive to (i) the yield of oil achieved during cultivation, (ii) the velocity of circulation of the algae in the cultivation facility, (iii) whether the culture media could be recycled or not, and (iv) the concentration of carbon dioxide in the flue gas. These results highlight the crucial importance of using life-cycle assessment to guide the future development of biodiesel from microalgae.","DOI":"10.1021/ef1003123","ISSN":"0887-0624","shortTitle":"Life-Cycle Assessment of Potential Algal Biodiesel Production in the United Kingdom","journalAbbreviation":"Energy Fuels","author":[{"family":"Stephenson","given":"Anna L."},{"family":"Kazamia","given":"Elena"},{"family":"Dennis","given":"John S."},{"family":"Howe","given":"Christopher J."},{"family":"Scott","given":"Stuart A."},{"family":"Smith","given":"Alison G."}],"issued":{"date-parts":[["2010",7,15]]}}}],"schema":"https://github.com/citation-style-language/schema/raw/master/csl-citation.json"} </w:instrText>
      </w:r>
      <w:r w:rsidR="00BD03EC" w:rsidRPr="005B3C0C">
        <w:rPr>
          <w:szCs w:val="24"/>
        </w:rPr>
        <w:fldChar w:fldCharType="separate"/>
      </w:r>
      <w:r w:rsidR="005B3C0C" w:rsidRPr="005B3C0C">
        <w:rPr>
          <w:szCs w:val="24"/>
        </w:rPr>
        <w:t xml:space="preserve">Stephenson </w:t>
      </w:r>
      <w:r w:rsidR="00490409" w:rsidRPr="00490409">
        <w:rPr>
          <w:i/>
          <w:szCs w:val="24"/>
        </w:rPr>
        <w:t>et al</w:t>
      </w:r>
      <w:r w:rsidR="005B3C0C" w:rsidRPr="005B3C0C">
        <w:rPr>
          <w:szCs w:val="24"/>
        </w:rPr>
        <w:t>., 2010)</w:t>
      </w:r>
      <w:r w:rsidR="00BD03EC" w:rsidRPr="005B3C0C">
        <w:rPr>
          <w:szCs w:val="24"/>
        </w:rPr>
        <w:fldChar w:fldCharType="end"/>
      </w:r>
      <w:r w:rsidR="005B3C0C" w:rsidRPr="005B3C0C">
        <w:rPr>
          <w:szCs w:val="24"/>
        </w:rPr>
        <w:t xml:space="preserve">. </w:t>
      </w:r>
      <w:r w:rsidR="00BD03EC" w:rsidRPr="005B3C0C">
        <w:rPr>
          <w:szCs w:val="24"/>
        </w:rPr>
        <w:fldChar w:fldCharType="begin"/>
      </w:r>
      <w:r w:rsidR="00790A49">
        <w:rPr>
          <w:szCs w:val="24"/>
        </w:rPr>
        <w:instrText xml:space="preserve"> ADDIN ZOTERO_ITEM CSL_CITATION {"citationID":"eyYqn64c","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schema":"https://github.com/citation-style-language/schema/raw/master/csl-citation.json"} </w:instrText>
      </w:r>
      <w:r w:rsidR="00BD03EC" w:rsidRPr="005B3C0C">
        <w:rPr>
          <w:szCs w:val="24"/>
        </w:rPr>
        <w:fldChar w:fldCharType="separate"/>
      </w:r>
      <w:r w:rsidR="005B3C0C" w:rsidRPr="005B3C0C">
        <w:rPr>
          <w:szCs w:val="24"/>
        </w:rPr>
        <w:t xml:space="preserve">Brentner </w:t>
      </w:r>
      <w:r w:rsidR="00490409" w:rsidRPr="00490409">
        <w:rPr>
          <w:i/>
          <w:szCs w:val="24"/>
        </w:rPr>
        <w:t>et al</w:t>
      </w:r>
      <w:r w:rsidR="005B3C0C" w:rsidRPr="005B3C0C">
        <w:rPr>
          <w:szCs w:val="24"/>
        </w:rPr>
        <w:t>.'s (2011)</w:t>
      </w:r>
      <w:r w:rsidR="00BD03EC" w:rsidRPr="005B3C0C">
        <w:rPr>
          <w:szCs w:val="24"/>
        </w:rPr>
        <w:fldChar w:fldCharType="end"/>
      </w:r>
      <w:r w:rsidR="005B3C0C" w:rsidRPr="005B3C0C">
        <w:rPr>
          <w:szCs w:val="24"/>
        </w:rPr>
        <w:t xml:space="preserve"> comparative study found similar results with the best case scenarios of annular (NEB = 0.05) and tubular (NEB = 0.02), PBRs inferring extremely high energy losses. </w:t>
      </w:r>
      <w:r w:rsidR="00BD03EC" w:rsidRPr="005B3C0C">
        <w:rPr>
          <w:szCs w:val="24"/>
        </w:rPr>
        <w:fldChar w:fldCharType="begin"/>
      </w:r>
      <w:r w:rsidR="00790A49">
        <w:rPr>
          <w:szCs w:val="24"/>
        </w:rPr>
        <w:instrText xml:space="preserve"> ADDIN ZOTERO_ITEM CSL_CITATION {"citationID":"zEIO8jcn","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schema":"https://github.com/citation-style-language/schema/raw/master/csl-citation.json"} </w:instrText>
      </w:r>
      <w:r w:rsidR="00BD03EC" w:rsidRPr="005B3C0C">
        <w:rPr>
          <w:szCs w:val="24"/>
        </w:rPr>
        <w:fldChar w:fldCharType="separate"/>
      </w:r>
      <w:r w:rsidR="005B3C0C" w:rsidRPr="005B3C0C">
        <w:rPr>
          <w:szCs w:val="24"/>
        </w:rPr>
        <w:t xml:space="preserve">Brentner </w:t>
      </w:r>
      <w:r w:rsidR="00490409" w:rsidRPr="00490409">
        <w:rPr>
          <w:i/>
          <w:szCs w:val="24"/>
        </w:rPr>
        <w:t>et al</w:t>
      </w:r>
      <w:r w:rsidR="005B3C0C" w:rsidRPr="005B3C0C">
        <w:rPr>
          <w:szCs w:val="24"/>
        </w:rPr>
        <w:t>. (2011)</w:t>
      </w:r>
      <w:r w:rsidR="00BD03EC" w:rsidRPr="005B3C0C">
        <w:rPr>
          <w:szCs w:val="24"/>
        </w:rPr>
        <w:fldChar w:fldCharType="end"/>
      </w:r>
      <w:r w:rsidR="005B3C0C" w:rsidRPr="005B3C0C">
        <w:rPr>
          <w:szCs w:val="24"/>
        </w:rPr>
        <w:t xml:space="preserve"> found that flat-plate PBR systems had much lower aeration costs and a longer life span than the aforementioned alternatives. Due to the lower energy inputs and higher productivity the best case flat-plate P</w:t>
      </w:r>
      <w:r w:rsidR="00473EBC">
        <w:rPr>
          <w:szCs w:val="24"/>
        </w:rPr>
        <w:t xml:space="preserve">BR </w:t>
      </w:r>
      <w:r w:rsidR="005B3C0C" w:rsidRPr="005B3C0C">
        <w:rPr>
          <w:szCs w:val="24"/>
        </w:rPr>
        <w:t xml:space="preserve">system </w:t>
      </w:r>
      <w:r w:rsidR="005B3C0C" w:rsidRPr="005B3C0C">
        <w:rPr>
          <w:szCs w:val="24"/>
        </w:rPr>
        <w:lastRenderedPageBreak/>
        <w:t xml:space="preserve">had a more favourable NEB (0.93) compared to the open pond system (0.81) </w:t>
      </w:r>
      <w:r w:rsidR="00BD03EC" w:rsidRPr="005B3C0C">
        <w:rPr>
          <w:szCs w:val="24"/>
        </w:rPr>
        <w:fldChar w:fldCharType="begin"/>
      </w:r>
      <w:r w:rsidR="00790A49">
        <w:rPr>
          <w:szCs w:val="24"/>
        </w:rPr>
        <w:instrText xml:space="preserve"> ADDIN ZOTERO_ITEM CSL_CITATION {"citationID":"2js1ocolg8","properties":{"formattedCitation":"(Brentner et al., 2011)","plainCitation":"(Brentner et al., 2011)"},"citationItems":[{"id":1557,"uris":["http://zotero.org/users/1204444/items/B8WWI44I"],"uri":["http://zotero.org/users/1204444/items/B8WWI44I"],"itemData":{"id":1557,"type":"article-journal","title":"Combinatorial Life Cycle Assessment to Inform Process Design of Industrial Production of Algal Biodiesel","container-title":"Environmental Science &amp; Technology","page":"7060-7067","volume":"45","issue":"16","source":"ACS Publications","abstract":"The use of algae as a feedstock for biodiesel production is a rapidly growing industry, in the United States and globally. A life cycle assessment (LCA) is presented that compares various methods, either proposed or under development, for algal biodiesel to inform the most promising pathways for sustainable full-scale production. For this analysis, the system is divided into five distinct process steps: (1) microalgae cultivation, (2) harvesting and/or dewatering, (3) lipid extraction, (4) conversion (transesterification) into biodiesel, and (5) byproduct management. A number of technology options are considered for each process step and various technology combinations are assessed for their life cycle environmental impacts. The optimal option for each process step is selected yielding a best case scenario, comprised of a flat panel enclosed photobioreactor and direct transesterification of algal cells with supercritical methanol. For a functional unit of 10 GJ biodiesel, the best case production system yields a cumulative energy demand savings of more than 65 GJ, reduces water consumption by 585 m3 and decreases greenhouse gas emissions by 86% compared to a base case scenario typical of early industrial practices, highlighting the importance of technological innovation in algae processing and providing guidance on promising production pathways.","DOI":"10.1021/es2006995","ISSN":"0013-936X","journalAbbreviation":"Environ. Sci. Technol.","author":[{"family":"Brentner","given":"Laura B."},{"family":"Eckelman","given":"Matthew J."},{"family":"Zimmerman","given":"Julie B."}],"issued":{"date-parts":[["2011",8,15]]}}}],"schema":"https://github.com/citation-style-language/schema/raw/master/csl-citation.json"} </w:instrText>
      </w:r>
      <w:r w:rsidR="00BD03EC" w:rsidRPr="005B3C0C">
        <w:rPr>
          <w:szCs w:val="24"/>
        </w:rPr>
        <w:fldChar w:fldCharType="separate"/>
      </w:r>
      <w:r w:rsidR="005B3C0C" w:rsidRPr="005B3C0C">
        <w:rPr>
          <w:szCs w:val="24"/>
        </w:rPr>
        <w:t xml:space="preserve">(Brentner </w:t>
      </w:r>
      <w:r w:rsidR="00490409" w:rsidRPr="00490409">
        <w:rPr>
          <w:i/>
          <w:szCs w:val="24"/>
        </w:rPr>
        <w:t>et al</w:t>
      </w:r>
      <w:r w:rsidR="005B3C0C" w:rsidRPr="005B3C0C">
        <w:rPr>
          <w:szCs w:val="24"/>
        </w:rPr>
        <w:t>., 2011)</w:t>
      </w:r>
      <w:r w:rsidR="00BD03EC" w:rsidRPr="005B3C0C">
        <w:rPr>
          <w:szCs w:val="24"/>
        </w:rPr>
        <w:fldChar w:fldCharType="end"/>
      </w:r>
      <w:r w:rsidR="005B3C0C" w:rsidRPr="005B3C0C">
        <w:rPr>
          <w:szCs w:val="24"/>
        </w:rPr>
        <w:t>.</w:t>
      </w:r>
    </w:p>
    <w:p w14:paraId="0DD50584" w14:textId="77777777" w:rsidR="005B3C0C" w:rsidRPr="005B3C0C" w:rsidRDefault="005B3C0C" w:rsidP="005B3C0C">
      <w:pPr>
        <w:spacing w:line="360" w:lineRule="auto"/>
        <w:rPr>
          <w:szCs w:val="24"/>
        </w:rPr>
      </w:pPr>
      <w:r w:rsidRPr="005B3C0C">
        <w:rPr>
          <w:szCs w:val="24"/>
        </w:rPr>
        <w:t xml:space="preserve">Further development of both open ponds and PBRs are likely to lead to moderate improvements in the energy balance, particularly if material and maintenance costs of PBRs can be reduced dramatically. However, the large leap in productivity needed for sustainable algal biofuel production is likely to come from further selection and discovery of productive strains and improved understanding of biological productivity constraints </w:t>
      </w:r>
      <w:r w:rsidR="00BD03EC" w:rsidRPr="005B3C0C">
        <w:rPr>
          <w:szCs w:val="24"/>
        </w:rPr>
        <w:fldChar w:fldCharType="begin"/>
      </w:r>
      <w:r w:rsidR="00790A49">
        <w:rPr>
          <w:szCs w:val="24"/>
        </w:rPr>
        <w:instrText xml:space="preserve"> ADDIN ZOTERO_ITEM CSL_CITATION {"citationID":"cPfuZzJO","properties":{"formattedCitation":"(Amaro et al., 2011; Mutanda et al., 2011; Scott et al., 2010)","plainCitation":"(Amaro et al., 2011; Mutanda et al., 2011; Scott et al., 2010)"},"citationItems":[{"id":1390,"uris":["http://zotero.org/users/1204444/items/IV9WFA2I"],"uri":["http://zotero.org/users/1204444/items/IV9WFA2I"],"itemData":{"id":1390,"type":"article-journal","title":"Biodiesel from algae: challenges and prospects","container-title":"Current Opinion in Biotechnology","page":"277-286","volume":"21","issue":"3","source":"ScienceDirect","abstract":"Microalgae offer great potential for exploitation, including the production of biodiesel, but the process is still some way from being carbon neutral or commercially viable. Part of the problem is that there is little established background knowledge in the area. We should look both to achieve incremental steps and to increase our fundamental understanding of algae to identify potential paradigm shifts. In doing this, integration of biology and engineering will be essential. In this review we present an overview of a potential algal biofuel pipeline, and focus on recent work that tackles optimization of algal biomass production and the content of fuel molecules within the algal cell.","DOI":"10.1016/j.copbio.2010.03.005","ISSN":"0958-1669","shortTitle":"Energy biotechnology – Environmental biotechnology","journalAbbreviation":"Current Opinion in Biotechnology","author":[{"family":"Scott","given":"Stuart A"},{"family":"Davey","given":"Matthew P"},{"family":"Dennis","given":"John S"},{"family":"Horst","given":"Irmtraud"},{"family":"Howe","given":"Christopher J"},{"family":"Lea-Smith","given":"David J"},{"family":"Smith","given":"Alison G"}],"issued":{"date-parts":[["2010",6]]}}},{"id":1273,"uris":["http://zotero.org/users/1204444/items/TEABQIVG"],"uri":["http://zotero.org/users/1204444/items/TEABQIVG"],"itemData":{"id":1273,"type":"article-journal","title":"Advances and perspectives in using microalgae to produce biodiesel","container-title":"Applied Energy","page":"3402-3410","volume":"88","issue":"10","source":"ScienceDirect","abstract":"Carbon-neutral renewable liquid biofuels are needed to displace petroleum-derived transport fuels in the near future – which contribute to global warming and are of a limited availability. A promising alternative is conveyed by microalgae, the oil content of which may exceed 80% (w/wDW) – as compared with 5% of the best agricultural oil crops. However, current implementation of microalga-based systems has been economically constrained by their still poor volumetric efficiencies – which lead to excessively high costs, as compared with petrofuel prices. Technological improvements of such processes are thus critical – and this will require a multiple approach, both on the biocatalyst and bioreactor levels. Several bottlenecks indeed exist at present that preclude the full industrial exploitation of microalgal cells: the number of species that have been subjected to successful genetic transformation is scarce, which hampers a global understanding (and thus a rational design) of novel blue-biotechnological processes; the mechanisms that control regulation of gene expression are not fully elucidated, as required before effective bioprocesses based on microalgae can be scaled-up; and new molecular biology tools are needed to standardize genetic modifications in microalgae – including efficient nuclear transformation, availability of promoter or selectable marker genes, and stable expression of transgenes. On the other hand, a number of pending technological issues are also present: the relatively low microalga intrinsic lipid productivity; the maximum cell concentration attainable; the efficiency of harvest and sequential recovery of bulk lipids; and the possibility of by-product upgrade. This review briefly covers the state of the art regarding microalgae toward production of biofuels, both from the point of view of the microalgal cell itself and of the supporting bioreactor; and discusses, in a critical manner, current limitations and promising perspectives in this field.","DOI":"10.1016/j.apenergy.2010.12.014","ISSN":"0306-2619","shortTitle":"Special Issue of Energy from algae: Current status and future trends","journalAbbreviation":"Applied Energy","author":[{"family":"Amaro","given":"Helena M."},{"family":"Guedes","given":"A. Catarina"},{"family":"Malcata","given":"F. Xavier"}],"issued":{"date-parts":[["2011",10]]}}},{"id":241,"uris":["http://zotero.org/users/1204444/items/BPES4EQT"],"uri":["http://zotero.org/users/1204444/items/BPES4EQT"],"itemData":{"id":241,"type":"article-journal","title":"Bioprospecting for hyper-lipid producing microalgal strains for sustainable biofuel production","container-title":"Bioresource Technology","page":"57-70","volume":"102","issue":"1","source":"CrossRef","DOI":"10.1016/j.biortech.2010.06.077","ISSN":"09608524","author":[{"family":"Mutanda","given":"T."},{"family":"Ramesh","given":"D."},{"family":"Karthikeyan","given":"S."},{"family":"Kumari","given":"S."},{"family":"Anandraj","given":"A."},{"family":"Bux","given":"F."}],"issued":{"date-parts":[["2011",1]]}}}],"schema":"https://github.com/citation-style-language/schema/raw/master/csl-citation.json"} </w:instrText>
      </w:r>
      <w:r w:rsidR="00BD03EC" w:rsidRPr="005B3C0C">
        <w:rPr>
          <w:szCs w:val="24"/>
        </w:rPr>
        <w:fldChar w:fldCharType="separate"/>
      </w:r>
      <w:r w:rsidRPr="005B3C0C">
        <w:rPr>
          <w:szCs w:val="24"/>
        </w:rPr>
        <w:t xml:space="preserve">(Amaro </w:t>
      </w:r>
      <w:r w:rsidR="00490409" w:rsidRPr="00490409">
        <w:rPr>
          <w:i/>
          <w:szCs w:val="24"/>
        </w:rPr>
        <w:t>et al</w:t>
      </w:r>
      <w:r w:rsidRPr="005B3C0C">
        <w:rPr>
          <w:szCs w:val="24"/>
        </w:rPr>
        <w:t xml:space="preserve">., 2011; Mutanda </w:t>
      </w:r>
      <w:r w:rsidR="00490409" w:rsidRPr="00490409">
        <w:rPr>
          <w:i/>
          <w:szCs w:val="24"/>
        </w:rPr>
        <w:t>et al</w:t>
      </w:r>
      <w:r w:rsidRPr="005B3C0C">
        <w:rPr>
          <w:szCs w:val="24"/>
        </w:rPr>
        <w:t xml:space="preserve">., 2011; Scott </w:t>
      </w:r>
      <w:r w:rsidR="00490409" w:rsidRPr="00490409">
        <w:rPr>
          <w:i/>
          <w:szCs w:val="24"/>
        </w:rPr>
        <w:t>et al</w:t>
      </w:r>
      <w:r w:rsidRPr="005B3C0C">
        <w:rPr>
          <w:szCs w:val="24"/>
        </w:rPr>
        <w:t>., 2010)</w:t>
      </w:r>
      <w:r w:rsidR="00BD03EC" w:rsidRPr="005B3C0C">
        <w:rPr>
          <w:szCs w:val="24"/>
        </w:rPr>
        <w:fldChar w:fldCharType="end"/>
      </w:r>
      <w:r w:rsidRPr="005B3C0C">
        <w:rPr>
          <w:szCs w:val="24"/>
        </w:rPr>
        <w:t xml:space="preserve">. </w:t>
      </w:r>
    </w:p>
    <w:p w14:paraId="40415738" w14:textId="77777777" w:rsidR="005B3C0C" w:rsidRPr="005B3C0C" w:rsidRDefault="005B3C0C" w:rsidP="005B3C0C">
      <w:pPr>
        <w:pStyle w:val="Heading2"/>
        <w:spacing w:after="120" w:line="360" w:lineRule="auto"/>
        <w:rPr>
          <w:color w:val="auto"/>
        </w:rPr>
      </w:pPr>
      <w:bookmarkStart w:id="21" w:name="_Toc462059739"/>
      <w:r w:rsidRPr="005B3C0C">
        <w:rPr>
          <w:color w:val="auto"/>
        </w:rPr>
        <w:t>Trophic state and influence on biofuel production</w:t>
      </w:r>
      <w:bookmarkEnd w:id="21"/>
      <w:r w:rsidRPr="005B3C0C">
        <w:rPr>
          <w:color w:val="auto"/>
        </w:rPr>
        <w:t xml:space="preserve"> </w:t>
      </w:r>
    </w:p>
    <w:p w14:paraId="25BBD703" w14:textId="77777777" w:rsidR="005B3C0C" w:rsidRPr="005B3C0C" w:rsidRDefault="005B3C0C" w:rsidP="005B3C0C">
      <w:pPr>
        <w:spacing w:line="360" w:lineRule="auto"/>
        <w:rPr>
          <w:szCs w:val="24"/>
        </w:rPr>
      </w:pPr>
      <w:r w:rsidRPr="005B3C0C">
        <w:rPr>
          <w:szCs w:val="24"/>
        </w:rPr>
        <w:t>As stated in the previous section, one of the major areas of algal biotechnology research across both biological and cultivation engineering is to improve biomass and lipid productivity. Most conventional algal production systems utilise photoautotrophic (henceforth referred to as autotrophic) cultures. Under autotrophic growth conditions microalgae harvest light energy (either solar or artificial) via photosynthesis and utilise this energy to sequester CO</w:t>
      </w:r>
      <w:r w:rsidRPr="005B3C0C">
        <w:rPr>
          <w:szCs w:val="24"/>
          <w:vertAlign w:val="subscript"/>
        </w:rPr>
        <w:t>2</w:t>
      </w:r>
      <w:r w:rsidRPr="005B3C0C">
        <w:rPr>
          <w:szCs w:val="24"/>
        </w:rPr>
        <w:t xml:space="preserve"> as a carbon source. While there are many advantages to autotrophic growth, such as the relatively low cost of carbon and light (if grown outside), and lower risk of contamination from non-photoautotrophic organisms, light availability is a major limiting factor of growth. Due to self-shading, the cell density of </w:t>
      </w:r>
      <w:r w:rsidR="005D0ABB">
        <w:rPr>
          <w:szCs w:val="24"/>
        </w:rPr>
        <w:t xml:space="preserve">an </w:t>
      </w:r>
      <w:r w:rsidRPr="005B3C0C">
        <w:rPr>
          <w:szCs w:val="24"/>
        </w:rPr>
        <w:t xml:space="preserve">autotrophic culture is inversely proportional to light penetration; consequently it is difficult to achieve high cell densities, and therefore high productivities in autotrophic cultures. As a result of this limitation open ponds are operated with shallow cultures and low cell densities to optimise light penetration. As previously mentioned, PBR cultivation systems can alleviate light limitation by operating with a lower surface area to volume ratio, but at the expense of higher capital costs.  </w:t>
      </w:r>
    </w:p>
    <w:p w14:paraId="3234557F" w14:textId="77777777" w:rsidR="005B3C0C" w:rsidRPr="005B3C0C" w:rsidRDefault="005B3C0C" w:rsidP="005B3C0C">
      <w:pPr>
        <w:spacing w:line="360" w:lineRule="auto"/>
        <w:rPr>
          <w:szCs w:val="24"/>
        </w:rPr>
      </w:pPr>
      <w:r w:rsidRPr="005B3C0C">
        <w:rPr>
          <w:szCs w:val="24"/>
        </w:rPr>
        <w:t xml:space="preserve">Some algae species are able to grow heterotrophically by assimilating organic carbon sources, produced by other organisms, as both an energy and carbon source </w:t>
      </w:r>
      <w:r w:rsidR="00BD03EC" w:rsidRPr="005B3C0C">
        <w:rPr>
          <w:szCs w:val="24"/>
        </w:rPr>
        <w:fldChar w:fldCharType="begin"/>
      </w:r>
      <w:r w:rsidR="00790A49">
        <w:rPr>
          <w:szCs w:val="24"/>
        </w:rPr>
        <w:instrText xml:space="preserve"> ADDIN ZOTERO_ITEM CSL_CITATION {"citationID":"2pbmu0n94j","properties":{"formattedCitation":"(Perez-Garcia et al., 2011)","plainCitation":"(Perez-Garcia et al., 2011)"},"citationItems":[{"id":1106,"uris":["http://zotero.org/users/1204444/items/TSANBID3"],"uri":["http://zotero.org/users/1204444/items/TSANBID3"],"itemData":{"id":1106,"type":"article-journal","title":"Heterotrophic cultures of microalgae: Metabolism and potential products","container-title":"Water Research","page":"11-36","volume":"45","issue":"1","source":"ScienceDirect","abstract":"This review analyzes the current state of a specific niche of microalgae cultivation; heterotrophic growth in the dark supported by a carbon source replacing the traditional support of light energy. This unique ability of essentially photosynthetic microorganisms is shared by several species of microalgae. Where possible, heterotrophic growth overcomes major limitations of producing useful products from microalgae: dependency on light which significantly complicates the process, increase costs, and reduced production of potentially useful products. As a general role, and in most cases, heterotrophic cultivation is far cheaper, simpler to construct facilities, and easier than autotrophic cultivation to maintain on a large scale. This capacity allows expansion of useful applications from diverse species that is now very limited as a result of elevated costs of autotrophy; consequently, exploitation of microalgae is restricted to small volume of high-value products. Heterotrophic cultivation may allow large volume applications such as wastewater treatment combined, or separated, with production of biofuels. In this review, we present a general perspective of the field, describing the specific cellular metabolisms involved and the best-known examples from the literature and analyze the prospect of potential products from heterotrophic cultures.","DOI":"10.1016/j.watres.2010.08.037","ISSN":"0043-1354","shortTitle":"Heterotrophic cultures of microalgae","journalAbbreviation":"Water Research","author":[{"family":"Perez-Garcia","given":"Octavio"},{"family":"Escalante","given":"Froylan M.E."},{"family":"Bashan","given":"Luz E.","non-dropping-particle":"de-"},{"family":"Bashan","given":"Yoav"}],"issued":{"date-parts":[["2011",1]]}}}],"schema":"https://github.com/citation-style-language/schema/raw/master/csl-citation.json"} </w:instrText>
      </w:r>
      <w:r w:rsidR="00BD03EC" w:rsidRPr="005B3C0C">
        <w:rPr>
          <w:szCs w:val="24"/>
        </w:rPr>
        <w:fldChar w:fldCharType="separate"/>
      </w:r>
      <w:r w:rsidRPr="005B3C0C">
        <w:t xml:space="preserve">(Perez-Garcia </w:t>
      </w:r>
      <w:r w:rsidR="00490409" w:rsidRPr="00490409">
        <w:rPr>
          <w:i/>
        </w:rPr>
        <w:t>et al</w:t>
      </w:r>
      <w:r w:rsidRPr="005B3C0C">
        <w:t>., 2011)</w:t>
      </w:r>
      <w:r w:rsidR="00BD03EC" w:rsidRPr="005B3C0C">
        <w:rPr>
          <w:szCs w:val="24"/>
        </w:rPr>
        <w:fldChar w:fldCharType="end"/>
      </w:r>
      <w:r w:rsidRPr="005B3C0C">
        <w:rPr>
          <w:szCs w:val="24"/>
        </w:rPr>
        <w:t xml:space="preserve">. Heterotrophic growth is independent of light and can therefore reach cell densities 3-4 times the maximum densities found in autotrophic cultures </w:t>
      </w:r>
      <w:r w:rsidR="00BD03EC" w:rsidRPr="005B3C0C">
        <w:rPr>
          <w:szCs w:val="24"/>
        </w:rPr>
        <w:fldChar w:fldCharType="begin"/>
      </w:r>
      <w:r w:rsidR="00790A49">
        <w:rPr>
          <w:szCs w:val="24"/>
        </w:rPr>
        <w:instrText xml:space="preserve"> ADDIN ZOTERO_ITEM CSL_CITATION {"citationID":"1ttehnce3j","properties":{"formattedCitation":"(Lee, 2001)","plainCitation":"(Lee, 2001)"},"citationItems":[{"id":1899,"uris":["http://zotero.org/users/1204444/items/CZHIDN3N"],"uri":["http://zotero.org/users/1204444/items/CZHIDN3N"],"itemData":{"id":1899,"type":"article-journal","title":"Microalgal mass culture systems and methods: Their limitation and potential","container-title":"Journal of Applied Phycology","page":"307-315","volume":"13","issue":"4","source":"link.springer.com","abstract":"Cultivation of microalgae using natural and man-made open-ponds istechnologically simple, but not necessary cheap due to the high downstream processing cost. Products of microalgae cultured in open-pondscould only be marketed as value-added health food supplements, specialityfeed and reagents for research. The need to achieve higher productivityand to maintain monoculture of algae led to the development of enclosedtubular and flat plate photobioreactors. Despite higher biomassconcentration and better control of culture parameters, data accumulatedin the past 25 years have shown that the illuminated areal, volumetricproductivity and cost of production in these enclosed photobioreactors arenot better than those achievable in open-pond cultures. The technicaldifficulty in sterilizing these photobioreactors has hindered their applicationfor the production of high value pharmaceutical products. The alternativeof cultivating microalgae in heterotrophic mode in sterilizable fermentorshas achieved some commercial success. The maximum specific growth ratesof heterotrophic algal cultures are in general slower than those measured inphotosynthetic cultures. The biomass productivity of heterotrophic algalcultures has yet to achieve a level that is comparable to industrialproduction of yeast and other heterotrophic microrganisms. Mixotrophiccultivation of microalage takes advantage of their ability to utilise organicenergy and carbon substrates and perform photosynthesis concurrently. Moreover, production of some algal metabolites is light regulated. Futuredesign of sterilizable bioreactors for mixotrophic cultivation of microalgaemay have to consider the organic substrate the main source of energy andlight the supplemental source of energy, a change in mindset.","DOI":"10.1023/A:1017560006941","ISSN":"0921-8971, 1573-5176","shortTitle":"Microalgal mass culture systems and methods","journalAbbreviation":"Journal of Applied Phycology","language":"en","author":[{"family":"Lee","given":"Yuan-Kun"}],"issued":{"date-parts":[["2001",8,1]]}}}],"schema":"https://github.com/citation-style-language/schema/raw/master/csl-citation.json"} </w:instrText>
      </w:r>
      <w:r w:rsidR="00BD03EC" w:rsidRPr="005B3C0C">
        <w:rPr>
          <w:szCs w:val="24"/>
        </w:rPr>
        <w:fldChar w:fldCharType="separate"/>
      </w:r>
      <w:r w:rsidRPr="005B3C0C">
        <w:rPr>
          <w:szCs w:val="24"/>
        </w:rPr>
        <w:t>(Lee, 2001)</w:t>
      </w:r>
      <w:r w:rsidR="00BD03EC" w:rsidRPr="005B3C0C">
        <w:rPr>
          <w:szCs w:val="24"/>
        </w:rPr>
        <w:fldChar w:fldCharType="end"/>
      </w:r>
      <w:r w:rsidRPr="005B3C0C">
        <w:rPr>
          <w:szCs w:val="24"/>
        </w:rPr>
        <w:t xml:space="preserve">. In addition, unlike autotrophs grown with sunlight, cell growth can continue during the night. Consequently, despite typically lower maximum specific growth rates, </w:t>
      </w:r>
      <w:r w:rsidRPr="005B3C0C">
        <w:rPr>
          <w:szCs w:val="24"/>
        </w:rPr>
        <w:lastRenderedPageBreak/>
        <w:t xml:space="preserve">heterotrophic algae can reach much higher rates of biomass productivity </w:t>
      </w:r>
      <w:r w:rsidR="00BD03EC" w:rsidRPr="005B3C0C">
        <w:rPr>
          <w:szCs w:val="24"/>
        </w:rPr>
        <w:fldChar w:fldCharType="begin"/>
      </w:r>
      <w:r w:rsidR="00790A49">
        <w:rPr>
          <w:szCs w:val="24"/>
        </w:rPr>
        <w:instrText xml:space="preserve"> ADDIN ZOTERO_ITEM CSL_CITATION {"citationID":"bwLFUJAz","properties":{"formattedCitation":"(Lee, 2001)","plainCitation":"(Lee, 2001)"},"citationItems":[{"id":1899,"uris":["http://zotero.org/users/1204444/items/CZHIDN3N"],"uri":["http://zotero.org/users/1204444/items/CZHIDN3N"],"itemData":{"id":1899,"type":"article-journal","title":"Microalgal mass culture systems and methods: Their limitation and potential","container-title":"Journal of Applied Phycology","page":"307-315","volume":"13","issue":"4","source":"link.springer.com","abstract":"Cultivation of microalgae using natural and man-made open-ponds istechnologically simple, but not necessary cheap due to the high downstream processing cost. Products of microalgae cultured in open-pondscould only be marketed as value-added health food supplements, specialityfeed and reagents for research. The need to achieve higher productivityand to maintain monoculture of algae led to the development of enclosedtubular and flat plate photobioreactors. Despite higher biomassconcentration and better control of culture parameters, data accumulatedin the past 25 years have shown that the illuminated areal, volumetricproductivity and cost of production in these enclosed photobioreactors arenot better than those achievable in open-pond cultures. The technicaldifficulty in sterilizing these photobioreactors has hindered their applicationfor the production of high value pharmaceutical products. The alternativeof cultivating microalgae in heterotrophic mode in sterilizable fermentorshas achieved some commercial success. The maximum specific growth ratesof heterotrophic algal cultures are in general slower than those measured inphotosynthetic cultures. The biomass productivity of heterotrophic algalcultures has yet to achieve a level that is comparable to industrialproduction of yeast and other heterotrophic microrganisms. Mixotrophiccultivation of microalage takes advantage of their ability to utilise organicenergy and carbon substrates and perform photosynthesis concurrently. Moreover, production of some algal metabolites is light regulated. Futuredesign of sterilizable bioreactors for mixotrophic cultivation of microalgaemay have to consider the organic substrate the main source of energy andlight the supplemental source of energy, a change in mindset.","DOI":"10.1023/A:1017560006941","ISSN":"0921-8971, 1573-5176","shortTitle":"Microalgal mass culture systems and methods","journalAbbreviation":"Journal of Applied Phycology","language":"en","author":[{"family":"Lee","given":"Yuan-Kun"}],"issued":{"date-parts":[["2001",8,1]]}}}],"schema":"https://github.com/citation-style-language/schema/raw/master/csl-citation.json"} </w:instrText>
      </w:r>
      <w:r w:rsidR="00BD03EC" w:rsidRPr="005B3C0C">
        <w:rPr>
          <w:szCs w:val="24"/>
        </w:rPr>
        <w:fldChar w:fldCharType="separate"/>
      </w:r>
      <w:r w:rsidRPr="005B3C0C">
        <w:rPr>
          <w:szCs w:val="24"/>
        </w:rPr>
        <w:t>(Lee, 2001)</w:t>
      </w:r>
      <w:r w:rsidR="00BD03EC" w:rsidRPr="005B3C0C">
        <w:rPr>
          <w:szCs w:val="24"/>
        </w:rPr>
        <w:fldChar w:fldCharType="end"/>
      </w:r>
      <w:r w:rsidRPr="005B3C0C">
        <w:rPr>
          <w:szCs w:val="24"/>
        </w:rPr>
        <w:t xml:space="preserve">. The higher productivity rates and use of relatively established microbe culturing technology (such as stirred tank reactors), in which light availability is not a constraint,  substantially reduces production costs compared with autotrophic growth </w:t>
      </w:r>
      <w:r w:rsidR="00BD03EC" w:rsidRPr="005B3C0C">
        <w:rPr>
          <w:szCs w:val="24"/>
        </w:rPr>
        <w:fldChar w:fldCharType="begin"/>
      </w:r>
      <w:r w:rsidR="00790A49">
        <w:rPr>
          <w:szCs w:val="24"/>
        </w:rPr>
        <w:instrText xml:space="preserve"> ADDIN ZOTERO_ITEM CSL_CITATION {"citationID":"PY7FNuE5","properties":{"formattedCitation":"(Li et al., 2007; Perez-Garcia et al., 2011)","plainCitation":"(Li et al., 2007; Perez-Garcia et al., 2011)"},"citationItems":[{"id":1109,"uris":["http://zotero.org/users/1204444/items/AGPPN9C5"],"uri":["http://zotero.org/users/1204444/items/AGPPN9C5"],"itemData":{"id":1109,"type":"article-journal","title":"Large-scale biodiesel production from microalgaChlorella protothecoides through heterotrophic cultivation in bioreactors","container-title":"Biotechnology and Bioengineering","page":"764-771","volume":"98","issue":"4","source":"CrossRef","DOI":"10.1002/bit.21489","ISSN":"00063592, 10970290","author":[{"family":"Li","given":"Xiufeng"},{"family":"Xu","given":"Han"},{"family":"Wu","given":"Qingyu"}],"issued":{"date-parts":[["2007",11,1]]}}},{"id":1106,"uris":["http://zotero.org/users/1204444/items/TSANBID3"],"uri":["http://zotero.org/users/1204444/items/TSANBID3"],"itemData":{"id":1106,"type":"article-journal","title":"Heterotrophic cultures of microalgae: Metabolism and potential products","container-title":"Water Research","page":"11-36","volume":"45","issue":"1","source":"ScienceDirect","abstract":"This review analyzes the current state of a specific niche of microalgae cultivation; heterotrophic growth in the dark supported by a carbon source replacing the traditional support of light energy. This unique ability of essentially photosynthetic microorganisms is shared by several species of microalgae. Where possible, heterotrophic growth overcomes major limitations of producing useful products from microalgae: dependency on light which significantly complicates the process, increase costs, and reduced production of potentially useful products. As a general role, and in most cases, heterotrophic cultivation is far cheaper, simpler to construct facilities, and easier than autotrophic cultivation to maintain on a large scale. This capacity allows expansion of useful applications from diverse species that is now very limited as a result of elevated costs of autotrophy; consequently, exploitation of microalgae is restricted to small volume of high-value products. Heterotrophic cultivation may allow large volume applications such as wastewater treatment combined, or separated, with production of biofuels. In this review, we present a general perspective of the field, describing the specific cellular metabolisms involved and the best-known examples from the literature and analyze the prospect of potential products from heterotrophic cultures.","DOI":"10.1016/j.watres.2010.08.037","ISSN":"0043-1354","shortTitle":"Heterotrophic cultures of microalgae","journalAbbreviation":"Water Research","author":[{"family":"Perez-Garcia","given":"Octavio"},{"family":"Escalante","given":"Froylan M.E."},{"family":"Bashan","given":"Luz E.","non-dropping-particle":"de-"},{"family":"Bashan","given":"Yoav"}],"issued":{"date-parts":[["2011",1]]}}}],"schema":"https://github.com/citation-style-language/schema/raw/master/csl-citation.json"} </w:instrText>
      </w:r>
      <w:r w:rsidR="00BD03EC" w:rsidRPr="005B3C0C">
        <w:rPr>
          <w:szCs w:val="24"/>
        </w:rPr>
        <w:fldChar w:fldCharType="separate"/>
      </w:r>
      <w:r w:rsidRPr="005B3C0C">
        <w:t xml:space="preserve">(Li </w:t>
      </w:r>
      <w:r w:rsidR="00490409" w:rsidRPr="00490409">
        <w:rPr>
          <w:i/>
        </w:rPr>
        <w:t>et al</w:t>
      </w:r>
      <w:r w:rsidRPr="005B3C0C">
        <w:t xml:space="preserve">., 2007; Perez-Garcia </w:t>
      </w:r>
      <w:r w:rsidR="00490409" w:rsidRPr="00490409">
        <w:rPr>
          <w:i/>
        </w:rPr>
        <w:t>et al</w:t>
      </w:r>
      <w:r w:rsidRPr="005B3C0C">
        <w:t>., 2011)</w:t>
      </w:r>
      <w:r w:rsidR="00BD03EC" w:rsidRPr="005B3C0C">
        <w:rPr>
          <w:szCs w:val="24"/>
        </w:rPr>
        <w:fldChar w:fldCharType="end"/>
      </w:r>
      <w:r w:rsidRPr="005B3C0C">
        <w:rPr>
          <w:szCs w:val="24"/>
        </w:rPr>
        <w:t>. As a result a large proportion of the aforementioned Asian algae health food industry, as well as</w:t>
      </w:r>
      <w:r w:rsidRPr="005B3C0C">
        <w:t xml:space="preserve"> </w:t>
      </w:r>
      <w:r w:rsidRPr="005B3C0C">
        <w:rPr>
          <w:szCs w:val="24"/>
        </w:rPr>
        <w:t xml:space="preserve">biofuel companies such as Solazyme, produce algae heterotrophically </w:t>
      </w:r>
      <w:r w:rsidR="00BD03EC" w:rsidRPr="005B3C0C">
        <w:rPr>
          <w:szCs w:val="24"/>
        </w:rPr>
        <w:fldChar w:fldCharType="begin"/>
      </w:r>
      <w:r w:rsidR="00790A49">
        <w:rPr>
          <w:szCs w:val="24"/>
        </w:rPr>
        <w:instrText xml:space="preserve"> ADDIN ZOTERO_ITEM CSL_CITATION {"citationID":"JqYJd5f7","properties":{"formattedCitation":"(Lee, 1997; Menetrez, 2012)","plainCitation":"(Lee, 1997; Menetrez, 2012)"},"citationItems":[{"id":1913,"uris":["http://zotero.org/users/1204444/items/RCKA5TJ2"],"uri":["http://zotero.org/users/1204444/items/RCKA5TJ2"],"itemData":{"id":1913,"type":"article-journal","title":"Commercial production of microalgae in the Asia-Pacific rim","container-title":"Journal of Applied Phycology","page":"403-411","volume":"9","issue":"5","source":"link.springer.com","abstract":"There are around 110 commercial producers of microalgae in the Asia-Pacific region, with annual production capacity ranging from 3 to 500 T. About nine-tenth of the algal cultivation plants are located in Asia. The commercially cultivated microalgae include Chlorella, Spirulina, Dunaliella, Nannochloris, Nitzschia, Crypthecodinium, Schizochytrium, Tetraselmis, Skeletonema, Isochrysisand Chaetoceros. Most of the commercially produced algal biomass is being marketed as health food, in the forms of tablets and capsules. Algae and their extract are also included in noodles, wine, beverages, breakfast cereals and cosmetics.","DOI":"10.1023/A:1007900423275","ISSN":"0921-8971, 1573-5176","journalAbbreviation":"Journal of Applied Phycology","language":"en","author":[{"family":"Lee","given":"Yuan-Kun"}],"issued":{"date-parts":[["1997",10,1]]}}},{"id":144,"uris":["http://zotero.org/users/1204444/items/8PFGV3AT"],"uri":["http://zotero.org/users/1204444/items/8PFGV3AT"],"itemData":{"id":144,"type":"article-journal","title":"An Overview of Algae Biofuel Production and Potential Environmental Impact","container-title":"Environmental Science &amp; Technology","page":"7073-7085","volume":"46","issue":"13","source":"CrossRef","DOI":"10.1021/es300917r","ISSN":"0013-936X, 1520-5851","author":[{"family":"Menetrez","given":"Marc Y."}],"issued":{"date-parts":[["2012",7,3]]}}}],"schema":"https://github.com/citation-style-language/schema/raw/master/csl-citation.json"} </w:instrText>
      </w:r>
      <w:r w:rsidR="00BD03EC" w:rsidRPr="005B3C0C">
        <w:rPr>
          <w:szCs w:val="24"/>
        </w:rPr>
        <w:fldChar w:fldCharType="separate"/>
      </w:r>
      <w:r w:rsidRPr="005B3C0C">
        <w:rPr>
          <w:szCs w:val="24"/>
        </w:rPr>
        <w:t>(Lee, 1997; Menetrez, 2012)</w:t>
      </w:r>
      <w:r w:rsidR="00BD03EC" w:rsidRPr="005B3C0C">
        <w:rPr>
          <w:szCs w:val="24"/>
        </w:rPr>
        <w:fldChar w:fldCharType="end"/>
      </w:r>
      <w:r w:rsidRPr="005B3C0C">
        <w:rPr>
          <w:szCs w:val="24"/>
        </w:rPr>
        <w:t>.</w:t>
      </w:r>
    </w:p>
    <w:p w14:paraId="1CC0C6F3" w14:textId="77777777" w:rsidR="005B3C0C" w:rsidRPr="005B3C0C" w:rsidRDefault="005B3C0C" w:rsidP="005B3C0C">
      <w:pPr>
        <w:spacing w:line="360" w:lineRule="auto"/>
        <w:rPr>
          <w:szCs w:val="24"/>
        </w:rPr>
      </w:pPr>
      <w:r w:rsidRPr="005B3C0C">
        <w:rPr>
          <w:szCs w:val="24"/>
        </w:rPr>
        <w:t xml:space="preserve">Heterotrophic growth has a number of disadvantages which limit commercial potential as a biofuel production pathway. Firstly, the risk of contamination from faster growing heterotrophic microorganisms, such as bacteria, is significantly higher than with autotrophic cultures, consequently routine sterilisation and aseptic conditions must be maintained </w:t>
      </w:r>
      <w:r w:rsidR="00BD03EC" w:rsidRPr="005B3C0C">
        <w:rPr>
          <w:szCs w:val="24"/>
        </w:rPr>
        <w:fldChar w:fldCharType="begin"/>
      </w:r>
      <w:r w:rsidR="00790A49">
        <w:rPr>
          <w:szCs w:val="24"/>
        </w:rPr>
        <w:instrText xml:space="preserve"> ADDIN ZOTERO_ITEM CSL_CITATION {"citationID":"178b70n6ki","properties":{"formattedCitation":"(Chen, 1996)","plainCitation":"(Chen, 1996)"},"citationItems":[{"id":995,"uris":["http://zotero.org/users/1204444/items/QSU5QSND"],"uri":["http://zotero.org/users/1204444/items/QSU5QSND"],"itemData":{"id":995,"type":"article-journal","title":"High cell density culture of microalgae in heterotrophic growth","container-title":"Trends in Biotechnology","page":"421-426","volume":"14","issue":"11","source":"ScienceDirect","abstract":"Microalgae are a great source of many highly valuable products such as polyunsaturated fatty acids, astaxanthin and bioactive compounds. Large-scale production of these products, however, has been hindered by an inability to obtain high cell densities and productivities in conventional photoautotrophic systems. High cell density processes suitable for heterotrophic cultures of microalgae may provide an alternative means for the large-scale production of algal products of high value. This paper reviews recent studies on the formation of algal products in various cultivation systems, with emphasis on the use of heterotrophic techniques. The potential employment of heterotrophic high cell density strategies for commercial production is discussed.","DOI":"10.1016/0167-7799(96)10060-3","ISSN":"0167-7799","journalAbbreviation":"Trends in Biotechnology","author":[{"family":"Chen","given":"Feng"}],"issued":{"date-parts":[["1996",11]]}}}],"schema":"https://github.com/citation-style-language/schema/raw/master/csl-citation.json"} </w:instrText>
      </w:r>
      <w:r w:rsidR="00BD03EC" w:rsidRPr="005B3C0C">
        <w:rPr>
          <w:szCs w:val="24"/>
        </w:rPr>
        <w:fldChar w:fldCharType="separate"/>
      </w:r>
      <w:r w:rsidRPr="005B3C0C">
        <w:rPr>
          <w:szCs w:val="24"/>
        </w:rPr>
        <w:t>(Chen, 1996)</w:t>
      </w:r>
      <w:r w:rsidR="00BD03EC" w:rsidRPr="005B3C0C">
        <w:rPr>
          <w:szCs w:val="24"/>
        </w:rPr>
        <w:fldChar w:fldCharType="end"/>
      </w:r>
      <w:r w:rsidRPr="005B3C0C">
        <w:rPr>
          <w:szCs w:val="24"/>
        </w:rPr>
        <w:t>. Secondly, there are a limited number of known heterotrophic species, and even fewer that can survive the high mechanical and hydrodynamic shear stresses required to prevent O</w:t>
      </w:r>
      <w:r w:rsidRPr="005B3C0C">
        <w:rPr>
          <w:szCs w:val="24"/>
          <w:vertAlign w:val="subscript"/>
        </w:rPr>
        <w:t>2</w:t>
      </w:r>
      <w:r w:rsidRPr="005B3C0C">
        <w:rPr>
          <w:szCs w:val="24"/>
        </w:rPr>
        <w:t xml:space="preserve"> limitation in high cell density growth vessels </w:t>
      </w:r>
      <w:r w:rsidR="00BD03EC" w:rsidRPr="005B3C0C">
        <w:rPr>
          <w:szCs w:val="24"/>
        </w:rPr>
        <w:fldChar w:fldCharType="begin"/>
      </w:r>
      <w:r w:rsidR="00790A49">
        <w:rPr>
          <w:szCs w:val="24"/>
        </w:rPr>
        <w:instrText xml:space="preserve"> ADDIN ZOTERO_ITEM CSL_CITATION {"citationID":"iabocgv2o","properties":{"formattedCitation":"(Perez-Garcia et al., 2011)","plainCitation":"(Perez-Garcia et al., 2011)"},"citationItems":[{"id":1106,"uris":["http://zotero.org/users/1204444/items/TSANBID3"],"uri":["http://zotero.org/users/1204444/items/TSANBID3"],"itemData":{"id":1106,"type":"article-journal","title":"Heterotrophic cultures of microalgae: Metabolism and potential products","container-title":"Water Research","page":"11-36","volume":"45","issue":"1","source":"ScienceDirect","abstract":"This review analyzes the current state of a specific niche of microalgae cultivation; heterotrophic growth in the dark supported by a carbon source replacing the traditional support of light energy. This unique ability of essentially photosynthetic microorganisms is shared by several species of microalgae. Where possible, heterotrophic growth overcomes major limitations of producing useful products from microalgae: dependency on light which significantly complicates the process, increase costs, and reduced production of potentially useful products. As a general role, and in most cases, heterotrophic cultivation is far cheaper, simpler to construct facilities, and easier than autotrophic cultivation to maintain on a large scale. This capacity allows expansion of useful applications from diverse species that is now very limited as a result of elevated costs of autotrophy; consequently, exploitation of microalgae is restricted to small volume of high-value products. Heterotrophic cultivation may allow large volume applications such as wastewater treatment combined, or separated, with production of biofuels. In this review, we present a general perspective of the field, describing the specific cellular metabolisms involved and the best-known examples from the literature and analyze the prospect of potential products from heterotrophic cultures.","DOI":"10.1016/j.watres.2010.08.037","ISSN":"0043-1354","shortTitle":"Heterotrophic cultures of microalgae","journalAbbreviation":"Water Research","author":[{"family":"Perez-Garcia","given":"Octavio"},{"family":"Escalante","given":"Froylan M.E."},{"family":"Bashan","given":"Luz E.","non-dropping-particle":"de-"},{"family":"Bashan","given":"Yoav"}],"issued":{"date-parts":[["2011",1]]}}}],"schema":"https://github.com/citation-style-language/schema/raw/master/csl-citation.json"} </w:instrText>
      </w:r>
      <w:r w:rsidR="00BD03EC" w:rsidRPr="005B3C0C">
        <w:rPr>
          <w:szCs w:val="24"/>
        </w:rPr>
        <w:fldChar w:fldCharType="separate"/>
      </w:r>
      <w:r w:rsidRPr="005B3C0C">
        <w:t xml:space="preserve">(Perez-Garcia </w:t>
      </w:r>
      <w:r w:rsidR="00490409" w:rsidRPr="00490409">
        <w:rPr>
          <w:i/>
        </w:rPr>
        <w:t>et al</w:t>
      </w:r>
      <w:r w:rsidRPr="005B3C0C">
        <w:t>., 2011)</w:t>
      </w:r>
      <w:r w:rsidR="00BD03EC" w:rsidRPr="005B3C0C">
        <w:rPr>
          <w:szCs w:val="24"/>
        </w:rPr>
        <w:fldChar w:fldCharType="end"/>
      </w:r>
      <w:r w:rsidRPr="005B3C0C">
        <w:rPr>
          <w:szCs w:val="24"/>
        </w:rPr>
        <w:t xml:space="preserve">. Thirdly heterotrophic cultures do not produce light induced metabolites which can be processed into high value products. Finally, and most importantly from a sustainability focus, because heterotrophic growth does not utilise solar energy directly it is technically a biological pathway for converting another biologically produced feedstock, consequently the energy balance and GHG emissions associated with that feedstock are passed on to the biofuel produced </w:t>
      </w:r>
      <w:r w:rsidR="00BD03EC" w:rsidRPr="005B3C0C">
        <w:rPr>
          <w:szCs w:val="24"/>
        </w:rPr>
        <w:fldChar w:fldCharType="begin"/>
      </w:r>
      <w:r w:rsidR="00790A49">
        <w:rPr>
          <w:szCs w:val="24"/>
        </w:rPr>
        <w:instrText xml:space="preserve"> ADDIN ZOTERO_ITEM CSL_CITATION {"citationID":"pa70bjhee","properties":{"formattedCitation":"(Hunter-Cevera et al., 2012)","plainCitation":"(Hunter-Cevera et al., 2012)"},"citationItems":[{"id":1484,"uris":["http://zotero.org/users/1204444/items/2Z36HVQ7"],"uri":["http://zotero.org/users/1204444/items/2Z36HVQ7"],"itemData":{"id":1484,"type":"book","title":"Sustainable Development of Algal Biofuels in the United States: Committee on the Sustainable Development of Algal Biofuels; Board on Agriculture and Natural Resources; Board on Energy and Environmental Systems; Division on Earth and Life Studies; Division on Engineering and Physical Sciences; National Research Council","publisher":"The National Academies Press","publisher-place":"Washington, D.C.","number-of-pages":"231","event-place":"Washington, D.C.","abstract":"Committee on the Sustainable Development of Algal Biofuels; Board on Agriculture and Natural Resources; Board on Energy and Environmental Systems; Division on Earth and Life Studies; Division on Engineering and Physical Sciences; National Research Council","ISBN":"0-309-26032-9","author":[{"family":"Hunter-Cevera","given":"J"},{"family":"Boussiba","given":"S"},{"family":"Cuello","given":"Joel"},{"family":"Duke","given":"Clifford"},{"family":"Efroymson","given":"R"},{"family":"Golden","given":"Susan"},{"family":"Holmgren","given":"J"},{"family":"Johnson","given":"D"},{"family":"Jones","given":"M"},{"family":"Smith","given":"V"},{"family":"Steger","given":"C"},{"family":"Stephanapoulos","given":"G"},{"family":"Walker","given":"L"},{"family":"William","given":"E"},{"family":"Zimba","given":"P"},{"family":"Tang","given":"E"},{"family":"Holmes","given":"K"},{"family":"Arieti","given":"R"},{"family":"Reimer","given":"K"},{"family":"Schoen","given":"R"},{"family":"Zucchetto","given":"J"},{"family":"Scott","given":"Norman"},{"family":"Barlett","given":"P"},{"family":"Bergman","given":"H"},{"family":"Dixon","given":"R"},{"family":"Dooley","given":"D"},{"family":"Eisemann","given":"J"},{"family":"Hartnell","given":"G"},{"family":"Hugoson","given":"G"},{"family":"Jahn","given":"M"},{"family":"Johnson","given":"R"},{"family":"Kawamura","given":"A"},{"family":"Kornegay","given":"J"},{"family":"Klasing","given":"K"},{"family":"Lechtenberg","given":"V"},{"family":"Nelson","given":"P"},{"family":"Pitts","given":"K"},{"family":"Rice","given":"C"},{"family":"Salwasser","given":"Hal"},{"family":"Sedjo","given":"R"},{"family":"Segerson","given":"K"},{"family":"Vazquez-Anon","given":"M"},{"family":"Ables","given":"C"},{"family":"Arieti","given":"Ruth"},{"family":"Imhof","given":"K"},{"family":"Laney","given":"K"},{"family":"Mulligan","given":"J"},{"family":"Reimer","given":"K"},{"family":"Tang","given":"E"},{"family":"Tsai","given":"P"},{"family":"Brown","given":"A"},{"family":"Banholzer","given":"W"},{"family":"Brown","given":"M"},{"family":"Cavanaugh","given":"W"},{"family":"DeCotis","given":"P"},{"family":"Ehlig-Economides","given":"C"},{"family":"Goodman","given":"S"},{"family":"Hingorani","given":"N"},{"family":"Huggett","given":"R"},{"family":"Niemeier","given":"D"},{"family":"Nocera","given":"D"},{"family":"Oppenheimer","given":"M"},{"family":"Reicher","given":"D"},{"family":"Robertson","given":"B"},{"family":"Rogers","given":"G"},{"family":"Silverstein","given":"A"},{"family":"Thiemens","given":"M"},{"family":"White","given":"R"},{"family":"Caines","given":"D"},{"family":"Crane","given":"A"},{"family":"Holmes","given":"J"},{"family":"Jones","given":"L"},{"family":"Williams","given":"A"},{"family":"Yanger","given":"J"}],"issued":{"date-parts":[["2012"]]}}}],"schema":"https://github.com/citation-style-language/schema/raw/master/csl-citation.json"} </w:instrText>
      </w:r>
      <w:r w:rsidR="00BD03EC" w:rsidRPr="005B3C0C">
        <w:rPr>
          <w:szCs w:val="24"/>
        </w:rPr>
        <w:fldChar w:fldCharType="separate"/>
      </w:r>
      <w:r w:rsidRPr="005B3C0C">
        <w:rPr>
          <w:szCs w:val="24"/>
        </w:rPr>
        <w:t xml:space="preserve">(Hunter-Cevera </w:t>
      </w:r>
      <w:r w:rsidR="00490409" w:rsidRPr="00490409">
        <w:rPr>
          <w:i/>
          <w:szCs w:val="24"/>
        </w:rPr>
        <w:t>et al</w:t>
      </w:r>
      <w:r w:rsidRPr="005B3C0C">
        <w:rPr>
          <w:szCs w:val="24"/>
        </w:rPr>
        <w:t>., 2012)</w:t>
      </w:r>
      <w:r w:rsidR="00BD03EC" w:rsidRPr="005B3C0C">
        <w:rPr>
          <w:szCs w:val="24"/>
        </w:rPr>
        <w:fldChar w:fldCharType="end"/>
      </w:r>
      <w:r w:rsidRPr="005B3C0C">
        <w:rPr>
          <w:szCs w:val="24"/>
        </w:rPr>
        <w:t xml:space="preserve">. Although culture and processing costs are lower, the energetic cost of utilising purposely grown organic carbon sources as a feedstock alone are very high and nearly always leads to a negative NEB </w:t>
      </w:r>
      <w:r w:rsidR="00BD03EC" w:rsidRPr="005B3C0C">
        <w:rPr>
          <w:szCs w:val="24"/>
        </w:rPr>
        <w:fldChar w:fldCharType="begin"/>
      </w:r>
      <w:r w:rsidR="00790A49">
        <w:rPr>
          <w:szCs w:val="24"/>
        </w:rPr>
        <w:instrText xml:space="preserve"> ADDIN ZOTERO_ITEM CSL_CITATION {"citationID":"HBBsimf9","properties":{"formattedCitation":"{\\rtf (Chang et al., 2014; Kr\\uc0\\u246{}ger and M\\uc0\\u252{}ller-Langer, 2011; Perez-Garcia et al., 2011)}","plainCitation":"(Chang et al., 2014; Kröger and Müller-Langer, 2011; Perez-Garcia et al., 2011)"},"citationItems":[{"id":4145,"uris":["http://zotero.org/users/1204444/items/2I2VT2FM"],"uri":["http://zotero.org/users/1204444/items/2I2VT2FM"],"itemData":{"id":4145,"type":"article-journal","title":"Life cycle assessment: heterotrophic cultivation of thraustochytrids for biodiesel production","container-title":"Journal of Applied Phycology","page":"639-647","volume":"27","issue":"2","source":"link.springer.com","DOI":"10.1007/s10811-014-0364-9","ISSN":"0921-8971, 1573-5176","shortTitle":"Life cycle assessment","journalAbbreviation":"J Appl Phycol","language":"en","author":[{"family":"Chang","given":"Kim Jye Lee"},{"family":"Rye","given":"Lucas"},{"family":"Dunstan","given":"Graeme A."},{"family":"Grant","given":"Tim"},{"family":"Koutoulis","given":"Anthony"},{"family":"Nichols","given":"Peter D."},{"family":"Blackburn","given":"Susan I."}],"issued":{"date-parts":[["2014",6,18]]}}},{"id":1936,"uris":["http://zotero.org/users/1204444/items/WWC3KT6W"],"uri":["http://zotero.org/users/1204444/items/WWC3KT6W"],"itemData":{"id":1936,"type":"article-journal","title":"Impact of heterotrophic and mixotrophic growth of microalgae on the production of future biofuels","container-title":"Biofuels","page":"145-151","volume":"2","issue":"2","author":[{"family":"Kröger","given":"Michael"},{"family":"Müller-Langer","given":"Franziska"}],"issued":{"date-parts":[["2011"]]}}},{"id":1106,"uris":["http://zotero.org/users/1204444/items/TSANBID3"],"uri":["http://zotero.org/users/1204444/items/TSANBID3"],"itemData":{"id":1106,"type":"article-journal","title":"Heterotrophic cultures of microalgae: Metabolism and potential products","container-title":"Water Research","page":"11-36","volume":"45","issue":"1","source":"ScienceDirect","abstract":"This review analyzes the current state of a specific niche of microalgae cultivation; heterotrophic growth in the dark supported by a carbon source replacing the traditional support of light energy. This unique ability of essentially photosynthetic microorganisms is shared by several species of microalgae. Where possible, heterotrophic growth overcomes major limitations of producing useful products from microalgae: dependency on light which significantly complicates the process, increase costs, and reduced production of potentially useful products. As a general role, and in most cases, heterotrophic cultivation is far cheaper, simpler to construct facilities, and easier than autotrophic cultivation to maintain on a large scale. This capacity allows expansion of useful applications from diverse species that is now very limited as a result of elevated costs of autotrophy; consequently, exploitation of microalgae is restricted to small volume of high-value products. Heterotrophic cultivation may allow large volume applications such as wastewater treatment combined, or separated, with production of biofuels. In this review, we present a general perspective of the field, describing the specific cellular metabolisms involved and the best-known examples from the literature and analyze the prospect of potential products from heterotrophic cultures.","DOI":"10.1016/j.watres.2010.08.037","ISSN":"0043-1354","shortTitle":"Heterotrophic cultures of microalgae","journalAbbreviation":"Water Research","author":[{"family":"Perez-Garcia","given":"Octavio"},{"family":"Escalante","given":"Froylan M.E."},{"family":"Bashan","given":"Luz E.","non-dropping-particle":"de-"},{"family":"Bashan","given":"Yoav"}],"issued":{"date-parts":[["2011",1]]}}}],"schema":"https://github.com/citation-style-language/schema/raw/master/csl-citation.json"} </w:instrText>
      </w:r>
      <w:r w:rsidR="00BD03EC" w:rsidRPr="005B3C0C">
        <w:rPr>
          <w:szCs w:val="24"/>
        </w:rPr>
        <w:fldChar w:fldCharType="separate"/>
      </w:r>
      <w:r w:rsidRPr="005B3C0C">
        <w:rPr>
          <w:rFonts w:cs="Times New Roman"/>
          <w:szCs w:val="24"/>
        </w:rPr>
        <w:t xml:space="preserve">(Chang </w:t>
      </w:r>
      <w:r w:rsidR="00490409" w:rsidRPr="00490409">
        <w:rPr>
          <w:rFonts w:cs="Times New Roman"/>
          <w:i/>
          <w:szCs w:val="24"/>
        </w:rPr>
        <w:t>et al</w:t>
      </w:r>
      <w:r w:rsidRPr="005B3C0C">
        <w:rPr>
          <w:rFonts w:cs="Times New Roman"/>
          <w:szCs w:val="24"/>
        </w:rPr>
        <w:t xml:space="preserve">., 2014; Kröger and Müller-Langer, 2011; Perez-Garcia </w:t>
      </w:r>
      <w:r w:rsidR="00490409" w:rsidRPr="00490409">
        <w:rPr>
          <w:rFonts w:cs="Times New Roman"/>
          <w:i/>
          <w:szCs w:val="24"/>
        </w:rPr>
        <w:t>et al</w:t>
      </w:r>
      <w:r w:rsidRPr="005B3C0C">
        <w:rPr>
          <w:rFonts w:cs="Times New Roman"/>
          <w:szCs w:val="24"/>
        </w:rPr>
        <w:t>., 2011)</w:t>
      </w:r>
      <w:r w:rsidR="00BD03EC" w:rsidRPr="005B3C0C">
        <w:rPr>
          <w:szCs w:val="24"/>
        </w:rPr>
        <w:fldChar w:fldCharType="end"/>
      </w:r>
      <w:r w:rsidRPr="005B3C0C">
        <w:rPr>
          <w:szCs w:val="24"/>
        </w:rPr>
        <w:t xml:space="preserve">.  </w:t>
      </w:r>
    </w:p>
    <w:p w14:paraId="2A9D1BA4" w14:textId="77777777" w:rsidR="005B3C0C" w:rsidRPr="005B3C0C" w:rsidRDefault="005B3C0C" w:rsidP="005B3C0C">
      <w:pPr>
        <w:spacing w:line="360" w:lineRule="auto"/>
        <w:rPr>
          <w:szCs w:val="24"/>
        </w:rPr>
      </w:pPr>
      <w:r w:rsidRPr="005B3C0C">
        <w:rPr>
          <w:szCs w:val="24"/>
        </w:rPr>
        <w:t xml:space="preserve">An alternative approach for algal cultivation is mixotrophy. Certain microalgae species are capable mixotrophic growth (sometimes referred to as photoheterotrophic growth), where the two metabolic pathways are able to operate simultaneously, i.e. photosynthesising while also assimilating and metabolising organic carbon sources. This mode of growth reduces strict dependency on light penetration enabling higher cell densities than autotrophy while using considerably less organic material per unit of biomass than heterotrophic growth </w:t>
      </w:r>
      <w:r w:rsidR="00BD03EC" w:rsidRPr="005B3C0C">
        <w:rPr>
          <w:szCs w:val="24"/>
        </w:rPr>
        <w:fldChar w:fldCharType="begin"/>
      </w:r>
      <w:r w:rsidR="00790A49">
        <w:rPr>
          <w:szCs w:val="24"/>
        </w:rPr>
        <w:instrText xml:space="preserve"> ADDIN ZOTERO_ITEM CSL_CITATION {"citationID":"JUjMp8OY","properties":{"formattedCitation":"(Boyle and Morgan, 2009)","plainCitation":"(Boyle and Morgan, 2009)"},"citationItems":[{"id":12,"uris":["http://zotero.org/users/1204444/items/XD7PK33K"],"uri":["http://zotero.org/users/1204444/items/XD7PK33K"],"itemData":{"id":12,"type":"article-journal","title":"Flux balance analysis of primary metabolism in Chlamydomonas reinhardtii","container-title":"BMC Systems Biology","page":"4","volume":"3","issue":"1","source":"CrossRef","DOI":"10.1186/1752-0509-3-4","ISSN":"1752-0509","author":[{"family":"Boyle","given":"Nanette R"},{"family":"Morgan","given":"John A"}],"issued":{"date-parts":[["2009"]]}}}],"schema":"https://github.com/citation-style-language/schema/raw/master/csl-citation.json"} </w:instrText>
      </w:r>
      <w:r w:rsidR="00BD03EC" w:rsidRPr="005B3C0C">
        <w:rPr>
          <w:szCs w:val="24"/>
        </w:rPr>
        <w:fldChar w:fldCharType="separate"/>
      </w:r>
      <w:r w:rsidRPr="005B3C0C">
        <w:rPr>
          <w:szCs w:val="24"/>
        </w:rPr>
        <w:t>(Boyle and Morgan, 2009)</w:t>
      </w:r>
      <w:r w:rsidR="00BD03EC" w:rsidRPr="005B3C0C">
        <w:rPr>
          <w:szCs w:val="24"/>
        </w:rPr>
        <w:fldChar w:fldCharType="end"/>
      </w:r>
      <w:r w:rsidRPr="005B3C0C">
        <w:rPr>
          <w:szCs w:val="24"/>
        </w:rPr>
        <w:t xml:space="preserve">. Mixotrophy also enables </w:t>
      </w:r>
      <w:r w:rsidRPr="005B3C0C">
        <w:rPr>
          <w:szCs w:val="24"/>
        </w:rPr>
        <w:lastRenderedPageBreak/>
        <w:t xml:space="preserve">significantly enhanced productivity, which in turn leads to enhanced lipid productivity </w:t>
      </w:r>
      <w:r w:rsidR="00BD03EC" w:rsidRPr="005B3C0C">
        <w:rPr>
          <w:szCs w:val="24"/>
        </w:rPr>
        <w:fldChar w:fldCharType="begin"/>
      </w:r>
      <w:r w:rsidR="00790A49">
        <w:rPr>
          <w:szCs w:val="24"/>
        </w:rPr>
        <w:instrText xml:space="preserve"> ADDIN ZOTERO_ITEM CSL_CITATION {"citationID":"MTVloLL5","properties":{"formattedCitation":"(Cheirsilp and Torpee, 2012; Liang et al., 2009; Wan et al., 2011)","plainCitation":"(Cheirsilp and Torpee, 2012; Liang et al., 2009; Wan et al., 2011)"},"citationItems":[{"id":237,"uris":["http://zotero.org/users/1204444/items/ST7IR2PI"],"uri":["http://zotero.org/users/1204444/items/ST7IR2PI"],"itemData":{"id":237,"type":"article-journal","title":"Biomass and lipid productivities of Chlorella vulgaris under autotrophic, heterotrophic and mixotrophic growth conditions","container-title":"Biotechnology Letters","page":"1043-1049","volume":"31","issue":"7","source":"CrossRef","DOI":"10.1007/s10529-009-9975-7","ISSN":"0141-5492, 1573-6776","author":[{"family":"Liang","given":"Yanna"},{"family":"Sarkany","given":"Nicolas"},{"family":"Cui","given":"Yi"}],"issued":{"date-parts":[["2009",3,27]]}}},{"id":971,"uris":["http://zotero.org/users/1204444/items/TQS9MHNI"],"uri":["http://zotero.org/users/1204444/items/TQS9MHNI"],"itemData":{"id":971,"type":"article-journal","title":"The effect of mixotrophy on microalgal growth, lipid content, and expression levels of three pathway genes in Chlorella sorokiniana","container-title":"Applied Microbiology and Biotechnology","page":"835-844","volume":"91","issue":"3","source":"CrossRef","DOI":"10.1007/s00253-011-3399-8","ISSN":"0175-7598, 1432-0614","author":[{"family":"Wan","given":"Minxi"},{"family":"Liu","given":"Peng"},{"family":"Xia","given":"Jinlan"},{"family":"Rosenberg","given":"Julian N."},{"family":"Oyler","given":"George A."},{"family":"Betenbaugh","given":"Michael J."},{"family":"Nie","given":"Zhenyuan"},{"family":"Qiu","given":"Guanzhou"}],"issued":{"date-parts":[["2011",6,23]]}}},{"id":1087,"uris":["http://zotero.org/users/1204444/items/QKESV5JE"],"uri":["http://zotero.org/users/1204444/items/QKESV5JE"],"itemData":{"id":1087,"type":"article-journal","title":"Enhanced growth and lipid production of microalgae under mixotrophic culture condition: Effect of light intensity, glucose concentration and fed-batch cultivation","container-title":"Bioresource Technology","page":"510-516","volume":"110","issue":"0","source":"ScienceDirect","abstract":"Microalgae capable of accumulating high lipid content were screened in photoautotrophic, heterotrophic and mixotrophic cultures. The biomass and lipid production of all tested strains in mixotrophic culture were notably enhanced in comparison with photoautotrophic and heterotrophic cultures. Among the tested strains, marine Chlorella sp. and Nannochloropsis sp. were ideal candidates for biodiesel production because of their high lipid production. The influence of light intensity and initial glucose concentration on growth and lipid content of both strains were investigated. Although increasing light intensity and initial glucose concentration enhanced the growth of both strains, it reduced their lipid content. To produce a high amount of biomass with high lipid content, a fed-batch cultivation with stepwise increasing light intensity was performed. The lipid production by this strategy was approximately twice that of conventional batch cultivation. The main fatty acid compositions of the two microalgae were C16–C18 (&amp;gt;80%) which are appropriate for biodiesel production.","DOI":"10.1016/j.biortech.2012.01.125","ISSN":"0960-8524","shortTitle":"Enhanced growth and lipid production of microalgae under mixotrophic culture condition","journalAbbreviation":"Bioresource Technology","author":[{"family":"Cheirsilp","given":"Benjamas"},{"family":"Torpee","given":"Salwa"}],"issued":{"date-parts":[["2012",4]]}}}],"schema":"https://github.com/citation-style-language/schema/raw/master/csl-citation.json"} </w:instrText>
      </w:r>
      <w:r w:rsidR="00BD03EC" w:rsidRPr="005B3C0C">
        <w:rPr>
          <w:szCs w:val="24"/>
        </w:rPr>
        <w:fldChar w:fldCharType="separate"/>
      </w:r>
      <w:r w:rsidRPr="005B3C0C">
        <w:rPr>
          <w:szCs w:val="24"/>
        </w:rPr>
        <w:t xml:space="preserve">(Cheirsilp and Torpee, 2012; Liang </w:t>
      </w:r>
      <w:r w:rsidR="00490409" w:rsidRPr="00490409">
        <w:rPr>
          <w:i/>
          <w:szCs w:val="24"/>
        </w:rPr>
        <w:t>et al</w:t>
      </w:r>
      <w:r w:rsidRPr="005B3C0C">
        <w:rPr>
          <w:szCs w:val="24"/>
        </w:rPr>
        <w:t xml:space="preserve">., 2009; Wan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Energetically, mixotrophic growth should have a more favourable NEB than heterotrophic growth because considerably less organic material is assimilated per unit of biomass produced </w:t>
      </w:r>
      <w:r w:rsidR="00BD03EC" w:rsidRPr="005B3C0C">
        <w:rPr>
          <w:szCs w:val="24"/>
        </w:rPr>
        <w:fldChar w:fldCharType="begin"/>
      </w:r>
      <w:r w:rsidR="00790A49">
        <w:rPr>
          <w:szCs w:val="24"/>
        </w:rPr>
        <w:instrText xml:space="preserve"> ADDIN ZOTERO_ITEM CSL_CITATION {"citationID":"bIo0d84r","properties":{"formattedCitation":"(Boyle and Morgan, 2009; Yang et al., 2000)","plainCitation":"(Boyle and Morgan, 2009; Yang et al., 2000)"},"citationItems":[{"id":197,"uris":["http://zotero.org/users/1204444/items/ERQ4JCAP"],"uri":["http://zotero.org/users/1204444/items/ERQ4JCAP"],"itemData":{"id":197,"type":"article-journal","title":"Energetics and carbon metabolism during growth of microalgal cells under photoautotrophic, mixotrophic and cyclic light-autotrophic/dark-heterotrophic conditions","container-title":"Biochemical engineering journal","page":"87–102","volume":"6","issue":"2","source":"Google Scholar","author":[{"family":"Yang","given":"C."},{"family":"Hua","given":"Q."},{"family":"Shimizu","given":"K."}],"issued":{"date-parts":[["2000"]]}}},{"id":12,"uris":["http://zotero.org/users/1204444/items/XD7PK33K"],"uri":["http://zotero.org/users/1204444/items/XD7PK33K"],"itemData":{"id":12,"type":"article-journal","title":"Flux balance analysis of primary metabolism in Chlamydomonas reinhardtii","container-title":"BMC Systems Biology","page":"4","volume":"3","issue":"1","source":"CrossRef","DOI":"10.1186/1752-0509-3-4","ISSN":"1752-0509","author":[{"family":"Boyle","given":"Nanette R"},{"family":"Morgan","given":"John A"}],"issued":{"date-parts":[["2009"]]}}}],"schema":"https://github.com/citation-style-language/schema/raw/master/csl-citation.json"} </w:instrText>
      </w:r>
      <w:r w:rsidR="00BD03EC" w:rsidRPr="005B3C0C">
        <w:rPr>
          <w:szCs w:val="24"/>
        </w:rPr>
        <w:fldChar w:fldCharType="separate"/>
      </w:r>
      <w:r w:rsidRPr="005B3C0C">
        <w:rPr>
          <w:szCs w:val="24"/>
        </w:rPr>
        <w:t xml:space="preserve">(Boyle and Morgan, 2009; Yang </w:t>
      </w:r>
      <w:r w:rsidR="00490409" w:rsidRPr="00490409">
        <w:rPr>
          <w:i/>
          <w:szCs w:val="24"/>
        </w:rPr>
        <w:t>et al</w:t>
      </w:r>
      <w:r w:rsidRPr="005B3C0C">
        <w:rPr>
          <w:szCs w:val="24"/>
        </w:rPr>
        <w:t>., 2000)</w:t>
      </w:r>
      <w:r w:rsidR="00BD03EC" w:rsidRPr="005B3C0C">
        <w:rPr>
          <w:szCs w:val="24"/>
        </w:rPr>
        <w:fldChar w:fldCharType="end"/>
      </w:r>
      <w:r w:rsidRPr="005B3C0C">
        <w:rPr>
          <w:szCs w:val="24"/>
        </w:rPr>
        <w:t xml:space="preserve">. However, mixotrophic growth would still require a cheap and sustainable organic carbon source for economic and environmental feasibility </w:t>
      </w:r>
      <w:r w:rsidR="00BD03EC" w:rsidRPr="005B3C0C">
        <w:rPr>
          <w:szCs w:val="24"/>
        </w:rPr>
        <w:fldChar w:fldCharType="begin"/>
      </w:r>
      <w:r w:rsidR="00790A49">
        <w:rPr>
          <w:szCs w:val="24"/>
        </w:rPr>
        <w:instrText xml:space="preserve"> ADDIN ZOTERO_ITEM CSL_CITATION {"citationID":"e8jj3btr1","properties":{"formattedCitation":"(Bhatnagar et al., 2011)","plainCitation":"(Bhatnagar et al., 2011)"},"citationItems":[{"id":131,"uris":["http://zotero.org/users/1204444/items/FHAURRH5"],"uri":["http://zotero.org/users/1204444/items/FHAURRH5"],"itemData":{"id":131,"type":"article-journal","title":"Renewable biomass production by mixotrophic algae in the presence of various carbon sources and wastewaters","container-title":"Applied Energy","page":"3425-3431","volume":"88","issue":"10","source":"CrossRef","DOI":"10.1016/j.apenergy.2010.12.064","ISSN":"03062619","author":[{"family":"Bhatnagar","given":"Ashish"},{"family":"Chinnasamy","given":"Senthil"},{"family":"Singh","given":"Manjinder"},{"family":"Das","given":"K.C."}],"issued":{"date-parts":[["2011",10]]}}}],"schema":"https://github.com/citation-style-language/schema/raw/master/csl-citation.json"} </w:instrText>
      </w:r>
      <w:r w:rsidR="00BD03EC" w:rsidRPr="005B3C0C">
        <w:rPr>
          <w:szCs w:val="24"/>
        </w:rPr>
        <w:fldChar w:fldCharType="separate"/>
      </w:r>
      <w:r w:rsidRPr="005B3C0C">
        <w:rPr>
          <w:szCs w:val="24"/>
        </w:rPr>
        <w:t xml:space="preserve">(Bhatnagar </w:t>
      </w:r>
      <w:r w:rsidR="00490409" w:rsidRPr="00490409">
        <w:rPr>
          <w:i/>
          <w:szCs w:val="24"/>
        </w:rPr>
        <w:t>et al</w:t>
      </w:r>
      <w:r w:rsidRPr="005B3C0C">
        <w:rPr>
          <w:szCs w:val="24"/>
        </w:rPr>
        <w:t>., 2011)</w:t>
      </w:r>
      <w:r w:rsidR="00BD03EC" w:rsidRPr="005B3C0C">
        <w:rPr>
          <w:szCs w:val="24"/>
        </w:rPr>
        <w:fldChar w:fldCharType="end"/>
      </w:r>
      <w:r w:rsidRPr="005B3C0C">
        <w:rPr>
          <w:szCs w:val="24"/>
        </w:rPr>
        <w:t xml:space="preserve">. Use of waste organic sources, which would otherwise be disposed of at an energetic and carbon cost, </w:t>
      </w:r>
      <w:r w:rsidR="001B3213">
        <w:rPr>
          <w:szCs w:val="24"/>
        </w:rPr>
        <w:t>could potentially</w:t>
      </w:r>
      <w:r w:rsidRPr="005B3C0C">
        <w:rPr>
          <w:szCs w:val="24"/>
        </w:rPr>
        <w:t xml:space="preserve"> enhance the sustainability of mixotrophic growth (and heterotrophic growth). One possible organic carbon source is glycerol which is produced as a by-product of the transesterification process. A high volume of glycerol is produced due to the boom in biodiesel production, consequently the price has plummeted meaning it is effectively a waste organic with an associated energetic and financial cost of disposal </w:t>
      </w:r>
      <w:r w:rsidR="00BD03EC" w:rsidRPr="005B3C0C">
        <w:rPr>
          <w:szCs w:val="24"/>
        </w:rPr>
        <w:fldChar w:fldCharType="begin"/>
      </w:r>
      <w:r w:rsidR="00790A49">
        <w:rPr>
          <w:szCs w:val="24"/>
        </w:rPr>
        <w:instrText xml:space="preserve"> ADDIN ZOTERO_ITEM CSL_CITATION {"citationID":"7k467hpa6","properties":{"formattedCitation":"(Chowdhury et al., 2012)","plainCitation":"(Chowdhury et al., 2012)"},"citationItems":[{"id":1296,"uris":["http://zotero.org/users/1204444/items/RBP9R76U"],"uri":["http://zotero.org/users/1204444/items/RBP9R76U"],"itemData":{"id":1296,"type":"article-journal","title":"Reduction of environmental and energy footprint of microalgal biodiesel production through material and energy integration","container-title":"Bioresource Technology","page":"102-111","volume":"108","issue":"0","source":"ScienceDirect","abstract":"The life cycle impacts were assessed for an integrated microalgal biodiesel production system that facilitates energy- and nutrient- recovery through anaerobic digestion, and utilizes glycerol generated within the facility for additional heterotrophic biodiesel production. Results show that when external fossil energy inputs are lowered through process integration, the energy demand, global warming potential (GWP), and process water demand decrease significantly and become less sensitive to algal lipid content. When substitution allocation is used to assign additional credit for avoidance of fossil energy use (through utilization of recycled nutrients and biogas), GWP and water demand can, in fact, increase with increase in lipid content. Relative to stand-alone algal biofuel facilities, energy demand can be lowered by 3–14 GJ per ton of biodiesel through process integration. GWP of biodiesel from the integrated system can be lowered by up to 71% compared to petroleum fuel. Evaporative water loss was the primary water demand driver.","DOI":"10.1016/j.biortech.2011.12.099","ISSN":"0960-8524","journalAbbreviation":"Bioresource Technology","author":[{"family":"Chowdhury","given":"Raja"},{"family":"Viamajala","given":"Sridhar"},{"family":"Gerlach","given":"Robin"}],"issued":{"date-parts":[["2012",3]]}}}],"schema":"https://github.com/citation-style-language/schema/raw/master/csl-citation.json"} </w:instrText>
      </w:r>
      <w:r w:rsidR="00BD03EC" w:rsidRPr="005B3C0C">
        <w:rPr>
          <w:szCs w:val="24"/>
        </w:rPr>
        <w:fldChar w:fldCharType="separate"/>
      </w:r>
      <w:r w:rsidRPr="005B3C0C">
        <w:rPr>
          <w:szCs w:val="24"/>
        </w:rPr>
        <w:t xml:space="preserve">(Chowdhury </w:t>
      </w:r>
      <w:r w:rsidR="00490409" w:rsidRPr="00490409">
        <w:rPr>
          <w:i/>
          <w:szCs w:val="24"/>
        </w:rPr>
        <w:t>et al</w:t>
      </w:r>
      <w:r w:rsidRPr="005B3C0C">
        <w:rPr>
          <w:szCs w:val="24"/>
        </w:rPr>
        <w:t>., 2012)</w:t>
      </w:r>
      <w:r w:rsidR="00BD03EC" w:rsidRPr="005B3C0C">
        <w:rPr>
          <w:szCs w:val="24"/>
        </w:rPr>
        <w:fldChar w:fldCharType="end"/>
      </w:r>
      <w:r w:rsidRPr="005B3C0C">
        <w:rPr>
          <w:szCs w:val="24"/>
        </w:rPr>
        <w:t xml:space="preserve">. Glycerol is produced and degraded by certain algae species due to its ability to act as an osmolyte or compatible solute, with the capacity to raise the osmotic potential of the cytoplasm, enabling cells to maintain osmotic equilibrium when under osmotic stress (such as high salinity) </w:t>
      </w:r>
      <w:r w:rsidR="00BD03EC" w:rsidRPr="005B3C0C">
        <w:rPr>
          <w:szCs w:val="24"/>
        </w:rPr>
        <w:fldChar w:fldCharType="begin"/>
      </w:r>
      <w:r w:rsidR="00790A49">
        <w:rPr>
          <w:szCs w:val="24"/>
        </w:rPr>
        <w:instrText xml:space="preserve"> ADDIN ZOTERO_ITEM CSL_CITATION {"citationID":"11brdd9uhg","properties":{"formattedCitation":"(Ben-Amotz and Avron, 1973)","plainCitation":"(Ben-Amotz and Avron, 1973)"},"citationItems":[{"id":4231,"uris":["http://zotero.org/users/1204444/items/QICXVUEV"],"uri":["http://zotero.org/users/1204444/items/QICXVUEV"],"itemData":{"id":4231,"type":"article-journal","title":"The Role of Glycerol in the Osmotic Regulation of the Halophilic Alga Dunaliella parva","container-title":"Plant Physiology","page":"875-878","volume":"51","issue":"5","source":"www.plantphysiol.org","abstract":"Dunaliella parva, a green halophilic alga, was found to accumulate very large amounts of intracellular glycerol. Through measurements of the intracellular volume the internal concentration of glycerol was calculated and found to be around 2.1 m in cells cultured in 1.5 m NaCl. When the extracellular salt concentration of an algal suspension was increased or decreased, the intracellular glycerol varied accordingly, reaching its new osmotic equilibrium after about 90 minutes. Since no leakage of intracellular glycerol was observed above 0.6 m NaCl, these alterations in glycerol content are interpreted as due to metabolic formation and degradation of intracellular glycerol. The above results indicate the existence of a new type of algal osmoregulation, in which the osmotic balance depends on the synthesis or degradation of intracellular glycerol in response to the external salt concentration.","DOI":"10.1104/pp.51.5.875","ISSN":", 1532-2548","note":"PMID: 16658431","journalAbbreviation":"Plant Physiol.","language":"en","author":[{"family":"Ben-Amotz","given":"Ami"},{"family":"Avron","given":"Mordhay"}],"issued":{"date-parts":[["1973",5,1]]},"PMID":"16658431"}}],"schema":"https://github.com/citation-style-language/schema/raw/master/csl-citation.json"} </w:instrText>
      </w:r>
      <w:r w:rsidR="00BD03EC" w:rsidRPr="005B3C0C">
        <w:rPr>
          <w:szCs w:val="24"/>
        </w:rPr>
        <w:fldChar w:fldCharType="separate"/>
      </w:r>
      <w:r w:rsidRPr="005B3C0C">
        <w:t>(Ben-Amotz and Avron, 1973)</w:t>
      </w:r>
      <w:r w:rsidR="00BD03EC" w:rsidRPr="005B3C0C">
        <w:rPr>
          <w:szCs w:val="24"/>
        </w:rPr>
        <w:fldChar w:fldCharType="end"/>
      </w:r>
      <w:r w:rsidRPr="005B3C0C">
        <w:rPr>
          <w:szCs w:val="24"/>
        </w:rPr>
        <w:t xml:space="preserve">. Glycerol can be assimilated from the medium by some species, where it is phosphorylated to glycerophosphate (consuming ATP), then oxidised to glycerol-3-phosphate </w:t>
      </w:r>
      <w:r w:rsidR="00BD03EC" w:rsidRPr="005B3C0C">
        <w:rPr>
          <w:szCs w:val="24"/>
        </w:rPr>
        <w:fldChar w:fldCharType="begin"/>
      </w:r>
      <w:r w:rsidR="00790A49">
        <w:rPr>
          <w:szCs w:val="24"/>
        </w:rPr>
        <w:instrText xml:space="preserve"> ADDIN ZOTERO_ITEM CSL_CITATION {"citationID":"1t1cd25p0v","properties":{"formattedCitation":"(Perez-Garcia et al., 2011)","plainCitation":"(Perez-Garcia et al., 2011)"},"citationItems":[{"id":1106,"uris":["http://zotero.org/users/1204444/items/TSANBID3"],"uri":["http://zotero.org/users/1204444/items/TSANBID3"],"itemData":{"id":1106,"type":"article-journal","title":"Heterotrophic cultures of microalgae: Metabolism and potential products","container-title":"Water Research","page":"11-36","volume":"45","issue":"1","source":"ScienceDirect","abstract":"This review analyzes the current state of a specific niche of microalgae cultivation; heterotrophic growth in the dark supported by a carbon source replacing the traditional support of light energy. This unique ability of essentially photosynthetic microorganisms is shared by several species of microalgae. Where possible, heterotrophic growth overcomes major limitations of producing useful products from microalgae: dependency on light which significantly complicates the process, increase costs, and reduced production of potentially useful products. As a general role, and in most cases, heterotrophic cultivation is far cheaper, simpler to construct facilities, and easier than autotrophic cultivation to maintain on a large scale. This capacity allows expansion of useful applications from diverse species that is now very limited as a result of elevated costs of autotrophy; consequently, exploitation of microalgae is restricted to small volume of high-value products. Heterotrophic cultivation may allow large volume applications such as wastewater treatment combined, or separated, with production of biofuels. In this review, we present a general perspective of the field, describing the specific cellular metabolisms involved and the best-known examples from the literature and analyze the prospect of potential products from heterotrophic cultures.","DOI":"10.1016/j.watres.2010.08.037","ISSN":"0043-1354","shortTitle":"Heterotrophic cultures of microalgae","journalAbbreviation":"Water Research","author":[{"family":"Perez-Garcia","given":"Octavio"},{"family":"Escalante","given":"Froylan M.E."},{"family":"Bashan","given":"Luz E.","non-dropping-particle":"de-"},{"family":"Bashan","given":"Yoav"}],"issued":{"date-parts":[["2011",1]]}}}],"schema":"https://github.com/citation-style-language/schema/raw/master/csl-citation.json"} </w:instrText>
      </w:r>
      <w:r w:rsidR="00BD03EC" w:rsidRPr="005B3C0C">
        <w:rPr>
          <w:szCs w:val="24"/>
        </w:rPr>
        <w:fldChar w:fldCharType="separate"/>
      </w:r>
      <w:r w:rsidRPr="005B3C0C">
        <w:t xml:space="preserve">(Perez-Garcia </w:t>
      </w:r>
      <w:r w:rsidR="00490409" w:rsidRPr="00490409">
        <w:rPr>
          <w:i/>
        </w:rPr>
        <w:t>et al</w:t>
      </w:r>
      <w:r w:rsidRPr="005B3C0C">
        <w:t>., 2011)</w:t>
      </w:r>
      <w:r w:rsidR="00BD03EC" w:rsidRPr="005B3C0C">
        <w:rPr>
          <w:szCs w:val="24"/>
        </w:rPr>
        <w:fldChar w:fldCharType="end"/>
      </w:r>
      <w:r w:rsidRPr="005B3C0C">
        <w:rPr>
          <w:szCs w:val="24"/>
        </w:rPr>
        <w:t xml:space="preserve">. Studies have shown that a number of mixotrophic species are able to utilise glycerol as an organic carbon source, although not as efficiency as simpler molecules such as acetate and the ubiquitous glucose </w:t>
      </w:r>
      <w:r w:rsidR="00BD03EC" w:rsidRPr="005B3C0C">
        <w:rPr>
          <w:szCs w:val="24"/>
        </w:rPr>
        <w:fldChar w:fldCharType="begin"/>
      </w:r>
      <w:r w:rsidR="00790A49">
        <w:rPr>
          <w:szCs w:val="24"/>
        </w:rPr>
        <w:instrText xml:space="preserve"> ADDIN ZOTERO_ITEM CSL_CITATION {"citationID":"dc9lmeudo","properties":{"formattedCitation":"{\\rtf (Cer\\uc0\\u243{}n Garc\\uc0\\u305{}\\uc0\\u769{}a et al., 2005; Kong et al., 2013)}","plainCitation":"(Cerón Garcı́a et al., 2005; Kong et al., 2013)"},"citationItems":[{"id":121,"uris":["http://zotero.org/users/1204444/items/PX8TRHMB"],"uri":["http://zotero.org/users/1204444/items/PX8TRHMB"],"itemData":{"id":121,"type":"article-journal","title":"Mixotrophic growth of the microalga Phaeodactylum tricornutum","container-title":"Process Biochemistry","page":"297-305","volume":"40","issue":"1","source":"CrossRef","DOI":"10.1016/j.procbio.2004.01.016","ISSN":"13595113","author":[{"family":"Cerón Garcı́a","given":"M.C."},{"family":"Sánchez Mirón","given":"A."},{"family":"Fernández Sevilla","given":"J.M."},{"family":"Molina Grima","given":"E."},{"family":"Garcı́a Camacho","given":"F."}],"issued":{"date-parts":[["2005",1]]}}},{"id":1876,"uris":["http://zotero.org/users/1204444/items/IVA3JVU5"],"uri":["http://zotero.org/users/1204444/items/IVA3JVU5"],"itemData":{"id":1876,"type":"article-journal","title":"Effect of glycerol and glucose on the enhancement of biomass, lipid and soluble carbohydrate production by Chlorella vulgaris in mixotrophic culture","container-title":"Food Technology and Biotechnology","page":"62-69","volume":"51","issue":"1","source":"Scopus","abstract":"Biodiesel-derived glycerol is a promising substrate for mixotrophic cultivation of oleaginous microalgae, which can also reduce the cost of microalgal biodiesel. The objective of this study is to investigate the potential of using glycerol and glucose as a complex carbon substrate to produce microalgal biomass and biochemical components, such as photosynthetic pigments, lipids, soluble carbohydrates and proteins by Chlorella vulgaris. The results show that C. vulgaris can utilize glycerol as a sole carbon substrate, but its effect is inferior to that of the mixture of glycerol and glucose. The effect of glycerol and glucose could enhance the algal cell growth rate, biomass content and volumetric productivity, and overcome the lower biomass production on glycerol as the sole organic carbon source in mixotrophic culture medium. The utilization of complex organic carbon substrate can stimulate the biosynthesis of lipids and soluble carbohydrates as the raw materials for biodiesel and bioethanol production, and reduce the anabolism of photosynthetic pigments and proteins. This study provides a promising niche for reducing the overall cost of biodiesel and bioethanol production from microalgae as it investigates the by-products of algal biodiesel production and algal cell hydrolysis as possible raw materials (lipids and carbohydrates) and organic carbon substrates (soluble carbohydrates and glycerol) for mixotrophic cultivation of microalgae.","ISSN":"13309862","language":"English","author":[{"family":"Kong","given":"W.-B."},{"family":"Yang","given":"H."},{"family":"Cao","given":"Y.-T."},{"family":"Song","given":"H."},{"family":"Hua","given":"S.-F."},{"family":"Xia","given":"C.-G."}],"issued":{"date-parts":[["2013"]]}}}],"schema":"https://github.com/citation-style-language/schema/raw/master/csl-citation.json"} </w:instrText>
      </w:r>
      <w:r w:rsidR="00BD03EC" w:rsidRPr="005B3C0C">
        <w:rPr>
          <w:szCs w:val="24"/>
        </w:rPr>
        <w:fldChar w:fldCharType="separate"/>
      </w:r>
      <w:r w:rsidRPr="005B3C0C">
        <w:rPr>
          <w:szCs w:val="24"/>
        </w:rPr>
        <w:t xml:space="preserve">(Cerón Garcı́a </w:t>
      </w:r>
      <w:r w:rsidR="00490409" w:rsidRPr="00490409">
        <w:rPr>
          <w:i/>
          <w:szCs w:val="24"/>
        </w:rPr>
        <w:t>et al</w:t>
      </w:r>
      <w:r w:rsidRPr="005B3C0C">
        <w:rPr>
          <w:szCs w:val="24"/>
        </w:rPr>
        <w:t xml:space="preserve">., 2005; Kong </w:t>
      </w:r>
      <w:r w:rsidR="00490409" w:rsidRPr="00490409">
        <w:rPr>
          <w:i/>
          <w:szCs w:val="24"/>
        </w:rPr>
        <w:t>et al</w:t>
      </w:r>
      <w:r w:rsidRPr="005B3C0C">
        <w:rPr>
          <w:szCs w:val="24"/>
        </w:rPr>
        <w:t>., 2013)</w:t>
      </w:r>
      <w:r w:rsidR="00BD03EC" w:rsidRPr="005B3C0C">
        <w:rPr>
          <w:szCs w:val="24"/>
        </w:rPr>
        <w:fldChar w:fldCharType="end"/>
      </w:r>
      <w:r w:rsidRPr="005B3C0C">
        <w:rPr>
          <w:szCs w:val="24"/>
        </w:rPr>
        <w:t xml:space="preserve">. </w:t>
      </w:r>
    </w:p>
    <w:p w14:paraId="683A215E" w14:textId="77777777" w:rsidR="005B3C0C" w:rsidRPr="005B3C0C" w:rsidRDefault="005B3C0C" w:rsidP="005B3C0C">
      <w:pPr>
        <w:spacing w:line="360" w:lineRule="auto"/>
        <w:rPr>
          <w:szCs w:val="24"/>
        </w:rPr>
      </w:pPr>
      <w:r w:rsidRPr="005B3C0C">
        <w:rPr>
          <w:szCs w:val="24"/>
        </w:rPr>
        <w:t xml:space="preserve">Acetate and similar compounds are another promising waste organic carbon source. When in solution, acetate forms acetic acid (a carboxylic acid) which is readily metabolised by numerous mixotrophic microalgae. Acetate is assimilated via a transporter protein, and then converted into acetyl-CoA (consuming ATP). This acetyl-CoA is typically incorporated into cellular carbon via the glyoxylate pathway or directed to the TCA cycle for respiration </w:t>
      </w:r>
      <w:r w:rsidR="00BD03EC" w:rsidRPr="005B3C0C">
        <w:rPr>
          <w:szCs w:val="24"/>
        </w:rPr>
        <w:fldChar w:fldCharType="begin"/>
      </w:r>
      <w:r w:rsidR="00790A49">
        <w:rPr>
          <w:szCs w:val="24"/>
        </w:rPr>
        <w:instrText xml:space="preserve"> ADDIN ZOTERO_ITEM CSL_CITATION {"citationID":"8g51678fi","properties":{"formattedCitation":"(Johnson and Alric, 2013)","plainCitation":"(Johnson and Alric, 2013)"},"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schema":"https://github.com/citation-style-language/schema/raw/master/csl-citation.json"} </w:instrText>
      </w:r>
      <w:r w:rsidR="00BD03EC" w:rsidRPr="005B3C0C">
        <w:rPr>
          <w:szCs w:val="24"/>
        </w:rPr>
        <w:fldChar w:fldCharType="separate"/>
      </w:r>
      <w:r w:rsidRPr="005B3C0C">
        <w:t>(Johnson and Alric, 2013)</w:t>
      </w:r>
      <w:r w:rsidR="00BD03EC" w:rsidRPr="005B3C0C">
        <w:rPr>
          <w:szCs w:val="24"/>
        </w:rPr>
        <w:fldChar w:fldCharType="end"/>
      </w:r>
      <w:r w:rsidRPr="005B3C0C">
        <w:rPr>
          <w:szCs w:val="24"/>
        </w:rPr>
        <w:t xml:space="preserve">. Acetate is found in numerous organic waste streams, some of which are directly involved in microalgal biomass processing </w:t>
      </w:r>
      <w:r w:rsidR="00BD03EC" w:rsidRPr="005B3C0C">
        <w:rPr>
          <w:szCs w:val="24"/>
        </w:rPr>
        <w:fldChar w:fldCharType="begin"/>
      </w:r>
      <w:r w:rsidR="00790A49">
        <w:rPr>
          <w:szCs w:val="24"/>
        </w:rPr>
        <w:instrText xml:space="preserve"> ADDIN ZOTERO_ITEM CSL_CITATION {"citationID":"1lc6pvmrje","properties":{"formattedCitation":"(Biller et al., 2012; Turon et al., 2015; Wang et al., 2012)","plainCitation":"(Biller et al., 2012; Turon et al., 2015; Wang et al., 2012)"},"citationItems":[{"id":4236,"uris":["http://zotero.org/users/1204444/items/WTC98B9V"],"uri":["http://zotero.org/users/1204444/items/WTC98B9V"],"itemData":{"id":4236,"type":"article-journal","title":"Nutrient recycling of aqueous phase for microalgae cultivation from the hydrothermal liquefaction process","container-title":"Algal Research","page":"70-76","volume":"1","issue":"1","source":"ScienceDirect","abstract":"Two major considerations of the emerging algae biofuel industry are the energy intensive dewatering of the algae slurry and nutrient management. The proposed closed loop process which involves nutrient recycling of the aqueous phase from the hydrothermal liquefaction of microalgae offers a solution to both aspects. Hydrothermal liquefaction has been shown to be a low energy process for bio-crude production from microalgae. For the purpose of this research, microalgae strains of Chlorella vulgaris, Scenedesmus dimorphus and the cyanobacteria Spirulina platensis and Chlorogloeopsis fritschii were processed in batch reactors at 300 °C and 350 °C. Following liquefaction the product phases were separated and the water phase recovered. The bio-crude yields ranged from 27 to 47 wt.%. The bio-crudes were of low O and N content and high heating value making them suitable for further processing. The water phase was analysed for all major nutrients, TOC and TN to determine the suitability of the recycled aqueous phase for algae cultivation. Growth trials were performed for each algae strain in a standard growth medium and compared to the growth rates in a series of dilutions of the recycled process water phase. Growth was determined by cell count and chlorophyll a absorbance. Growth occurred in heavy dilutions where the amount of growth inhibitors was not too high. The results show that the closed loop system using the recovered aqueous phase offers a promising route for sustainable oil production and nutrient management for microalgae.","DOI":"10.1016/j.algal.2012.02.002","ISSN":"2211-9264","journalAbbreviation":"Algal Research","author":[{"family":"Biller","given":"P."},{"family":"Ross","given":"A. B."},{"family":"Skill","given":"S. C."},{"family":"Lea-Langton","given":"A."},{"family":"Balasundaram","given":"B."},{"family":"Hall","given":"C."},{"family":"Riley","given":"R."},{"family":"Llewellyn","given":"C. A."}],"issued":{"date-parts":[["2012",5]]}}},{"id":4248,"uris":["http://zotero.org/users/1204444/items/HSG8VS8T"],"uri":["http://zotero.org/users/1204444/items/HSG8VS8T"],"itemData":{"id":4248,"type":"article-journal","title":"Growth of Chlorella sorokiniana on a mixture of volatile fatty acids: The effects of light and temperature","container-title":"Bioresource Technology","page":"852-860","volume":"198","source":"PubMed","abstract":"This study investigated the influence of light and temperature on Chlorella sorokiniana grown on a mixture of acetate and butyrate, two of the volatile fatty acids produced by dark fermentation. Exposure to light caused autotrophic biomass production (56% of the final biomass) and reduced the time to reach butyrate exhaustion to 7days at 25°C from 10days in the dark. For growth on acetate at the optimum temperature (35°C), the presence of butyrate reduced the growth rate (by 46%) and the carbon yield (by 36%). For successful microalgae growth on dark fermentation effluent, butyrate inhibition may be reduced by setting the temperature to 30°C and providing light.","DOI":"10.1016/j.biortech.2015.10.001","ISSN":"1873-2976","note":"PMID: 26461792","shortTitle":"Growth of Chlorella sorokiniana on a mixture of volatile fatty acids","journalAbbreviation":"Bioresour. Technol.","language":"ENG","author":[{"family":"Turon","given":"V."},{"family":"Trably","given":"E."},{"family":"Fouilland","given":"E."},{"family":"Steyer","given":"J.-P."}],"issued":{"date-parts":[["2015",10,9]]},"PMID":"26461792"}},{"id":417,"uris":["http://zotero.org/users/1204444/items/DKXHTBJV"],"uri":["http://zotero.org/users/1204444/items/DKXHTBJV"],"itemData":{"id":417,"type":"article-journal","title":"Mixotrophic cultivation of Chlorella pyrenoidosa with diluted primary piggery wastewater to produce lipids","container-title":"Bioresource Technology","page":"215-220","volume":"104","source":"CrossRef","DOI":"10.1016/j.biortech.2011.11.020","ISSN":"09608524","author":[{"family":"Wang","given":"Haiying"},{"family":"Xiong","given":"Hairong"},{"family":"Hui","given":"Zhenglong"},{"family":"Zeng","given":"Xiaobo"}],"issued":{"date-parts":[["2012",1]]}}}],"schema":"https://github.com/citation-style-language/schema/raw/master/csl-citation.json"} </w:instrText>
      </w:r>
      <w:r w:rsidR="00BD03EC" w:rsidRPr="005B3C0C">
        <w:rPr>
          <w:szCs w:val="24"/>
        </w:rPr>
        <w:fldChar w:fldCharType="separate"/>
      </w:r>
      <w:r w:rsidRPr="005B3C0C">
        <w:t xml:space="preserve">(Biller </w:t>
      </w:r>
      <w:r w:rsidR="00490409" w:rsidRPr="00490409">
        <w:rPr>
          <w:i/>
        </w:rPr>
        <w:t>et al</w:t>
      </w:r>
      <w:r w:rsidRPr="005B3C0C">
        <w:t xml:space="preserve">., 2012; Turon </w:t>
      </w:r>
      <w:r w:rsidR="00490409" w:rsidRPr="00490409">
        <w:rPr>
          <w:i/>
        </w:rPr>
        <w:t>et al</w:t>
      </w:r>
      <w:r w:rsidRPr="005B3C0C">
        <w:t xml:space="preserve">., 2015; Wang </w:t>
      </w:r>
      <w:r w:rsidR="00490409" w:rsidRPr="00490409">
        <w:rPr>
          <w:i/>
        </w:rPr>
        <w:t>et al</w:t>
      </w:r>
      <w:r w:rsidRPr="005B3C0C">
        <w:t>., 2012)</w:t>
      </w:r>
      <w:r w:rsidR="00BD03EC" w:rsidRPr="005B3C0C">
        <w:rPr>
          <w:szCs w:val="24"/>
        </w:rPr>
        <w:fldChar w:fldCharType="end"/>
      </w:r>
      <w:r w:rsidRPr="005B3C0C">
        <w:rPr>
          <w:szCs w:val="24"/>
        </w:rPr>
        <w:t xml:space="preserve">. For example, hydrothermal liquefaction (HTL) of algal biomass processes an organic rich effluent alongside biocrude </w:t>
      </w:r>
      <w:r w:rsidR="00BD03EC" w:rsidRPr="005B3C0C">
        <w:rPr>
          <w:szCs w:val="24"/>
        </w:rPr>
        <w:fldChar w:fldCharType="begin"/>
      </w:r>
      <w:r w:rsidR="00790A49">
        <w:rPr>
          <w:szCs w:val="24"/>
        </w:rPr>
        <w:instrText xml:space="preserve"> ADDIN ZOTERO_ITEM CSL_CITATION {"citationID":"d8p7s6a2e","properties":{"formattedCitation":"(Biller et al., 2012)","plainCitation":"(Biller et al., 2012)"},"citationItems":[{"id":4236,"uris":["http://zotero.org/users/1204444/items/WTC98B9V"],"uri":["http://zotero.org/users/1204444/items/WTC98B9V"],"itemData":{"id":4236,"type":"article-journal","title":"Nutrient recycling of aqueous phase for microalgae cultivation from the hydrothermal liquefaction process","container-title":"Algal Research","page":"70-76","volume":"1","issue":"1","source":"ScienceDirect","abstract":"Two major considerations of the emerging algae biofuel industry are the energy intensive dewatering of the algae slurry and nutrient management. The proposed closed loop process which involves nutrient recycling of the aqueous phase from the hydrothermal liquefaction of microalgae offers a solution to both aspects. Hydrothermal liquefaction has been shown to be a low energy process for bio-crude production from microalgae. For the purpose of this research, microalgae strains of Chlorella vulgaris, Scenedesmus dimorphus and the cyanobacteria Spirulina platensis and Chlorogloeopsis fritschii were processed in batch reactors at 300 °C and 350 °C. Following liquefaction the product phases were separated and the water phase recovered. The bio-crude yields ranged from 27 to 47 wt.%. The bio-crudes were of low O and N content and high heating value making them suitable for further processing. The water phase was analysed for all major nutrients, TOC and TN to determine the suitability of the recycled aqueous phase for algae cultivation. Growth trials were performed for each algae strain in a standard growth medium and compared to the growth rates in a series of dilutions of the recycled process water phase. Growth was determined by cell count and chlorophyll a absorbance. Growth occurred in heavy dilutions where the amount of growth inhibitors was not too high. The results show that the closed loop system using the recovered aqueous phase offers a promising route for sustainable oil production and nutrient management for microalgae.","DOI":"10.1016/j.algal.2012.02.002","ISSN":"2211-9264","journalAbbreviation":"Algal Research","author":[{"family":"Biller","given":"P."},{"family":"Ross","given":"A. B."},{"family":"Skill","given":"S. C."},{"family":"Lea-Langton","given":"A."},{"family":"Balasundaram","given":"B."},{"family":"Hall","given":"C."},{"family":"Riley","given":"R."},{"family":"Llewellyn","given":"C. A."}],"issued":{"date-parts":[["2012",5]]}}}],"schema":"https://github.com/citation-style-language/schema/raw/master/csl-citation.json"} </w:instrText>
      </w:r>
      <w:r w:rsidR="00BD03EC" w:rsidRPr="005B3C0C">
        <w:rPr>
          <w:szCs w:val="24"/>
        </w:rPr>
        <w:fldChar w:fldCharType="separate"/>
      </w:r>
      <w:r w:rsidRPr="005B3C0C">
        <w:t xml:space="preserve">(Biller </w:t>
      </w:r>
      <w:r w:rsidR="00490409" w:rsidRPr="00490409">
        <w:rPr>
          <w:i/>
        </w:rPr>
        <w:t>et al</w:t>
      </w:r>
      <w:r w:rsidRPr="005B3C0C">
        <w:t>., 2012)</w:t>
      </w:r>
      <w:r w:rsidR="00BD03EC" w:rsidRPr="005B3C0C">
        <w:rPr>
          <w:szCs w:val="24"/>
        </w:rPr>
        <w:fldChar w:fldCharType="end"/>
      </w:r>
      <w:r w:rsidRPr="005B3C0C">
        <w:rPr>
          <w:szCs w:val="24"/>
        </w:rPr>
        <w:t xml:space="preserve">. This effluent contains the majority of </w:t>
      </w:r>
      <w:r w:rsidRPr="005B3C0C">
        <w:rPr>
          <w:szCs w:val="24"/>
        </w:rPr>
        <w:lastRenderedPageBreak/>
        <w:t xml:space="preserve">macronutrients required for algal growth, in addition the effluent contains a high concentration of acetate (0.1-0.8 % w/v) </w:t>
      </w:r>
      <w:r w:rsidR="00BD03EC" w:rsidRPr="005B3C0C">
        <w:rPr>
          <w:szCs w:val="24"/>
        </w:rPr>
        <w:fldChar w:fldCharType="begin"/>
      </w:r>
      <w:r w:rsidR="00790A49">
        <w:rPr>
          <w:szCs w:val="24"/>
        </w:rPr>
        <w:instrText xml:space="preserve"> ADDIN ZOTERO_ITEM CSL_CITATION {"citationID":"5iGE3vSB","properties":{"formattedCitation":"(Biller et al., 2012)","plainCitation":"(Biller et al., 2012)"},"citationItems":[{"id":4236,"uris":["http://zotero.org/users/1204444/items/WTC98B9V"],"uri":["http://zotero.org/users/1204444/items/WTC98B9V"],"itemData":{"id":4236,"type":"article-journal","title":"Nutrient recycling of aqueous phase for microalgae cultivation from the hydrothermal liquefaction process","container-title":"Algal Research","page":"70-76","volume":"1","issue":"1","source":"ScienceDirect","abstract":"Two major considerations of the emerging algae biofuel industry are the energy intensive dewatering of the algae slurry and nutrient management. The proposed closed loop process which involves nutrient recycling of the aqueous phase from the hydrothermal liquefaction of microalgae offers a solution to both aspects. Hydrothermal liquefaction has been shown to be a low energy process for bio-crude production from microalgae. For the purpose of this research, microalgae strains of Chlorella vulgaris, Scenedesmus dimorphus and the cyanobacteria Spirulina platensis and Chlorogloeopsis fritschii were processed in batch reactors at 300 °C and 350 °C. Following liquefaction the product phases were separated and the water phase recovered. The bio-crude yields ranged from 27 to 47 wt.%. The bio-crudes were of low O and N content and high heating value making them suitable for further processing. The water phase was analysed for all major nutrients, TOC and TN to determine the suitability of the recycled aqueous phase for algae cultivation. Growth trials were performed for each algae strain in a standard growth medium and compared to the growth rates in a series of dilutions of the recycled process water phase. Growth was determined by cell count and chlorophyll a absorbance. Growth occurred in heavy dilutions where the amount of growth inhibitors was not too high. The results show that the closed loop system using the recovered aqueous phase offers a promising route for sustainable oil production and nutrient management for microalgae.","DOI":"10.1016/j.algal.2012.02.002","ISSN":"2211-9264","journalAbbreviation":"Algal Research","author":[{"family":"Biller","given":"P."},{"family":"Ross","given":"A. B."},{"family":"Skill","given":"S. C."},{"family":"Lea-Langton","given":"A."},{"family":"Balasundaram","given":"B."},{"family":"Hall","given":"C."},{"family":"Riley","given":"R."},{"family":"Llewellyn","given":"C. A."}],"issued":{"date-parts":[["2012",5]]}}}],"schema":"https://github.com/citation-style-language/schema/raw/master/csl-citation.json"} </w:instrText>
      </w:r>
      <w:r w:rsidR="00BD03EC" w:rsidRPr="005B3C0C">
        <w:rPr>
          <w:szCs w:val="24"/>
        </w:rPr>
        <w:fldChar w:fldCharType="separate"/>
      </w:r>
      <w:r w:rsidRPr="005B3C0C">
        <w:t xml:space="preserve">(Biller </w:t>
      </w:r>
      <w:r w:rsidR="00490409" w:rsidRPr="00490409">
        <w:rPr>
          <w:i/>
        </w:rPr>
        <w:t>et al</w:t>
      </w:r>
      <w:r w:rsidRPr="005B3C0C">
        <w:t>., 2012)</w:t>
      </w:r>
      <w:r w:rsidR="00BD03EC" w:rsidRPr="005B3C0C">
        <w:rPr>
          <w:szCs w:val="24"/>
        </w:rPr>
        <w:fldChar w:fldCharType="end"/>
      </w:r>
      <w:r w:rsidRPr="005B3C0C">
        <w:rPr>
          <w:szCs w:val="24"/>
        </w:rPr>
        <w:t xml:space="preserve">. Biller </w:t>
      </w:r>
      <w:r w:rsidR="00490409" w:rsidRPr="00490409">
        <w:rPr>
          <w:i/>
          <w:szCs w:val="24"/>
        </w:rPr>
        <w:t>et al</w:t>
      </w:r>
      <w:r w:rsidRPr="005B3C0C">
        <w:rPr>
          <w:szCs w:val="24"/>
        </w:rPr>
        <w:t xml:space="preserve">. (2012) found that this acetate was readily consumed by mixotrophic algal species and promoted a higher growth rate than autotrophic controls. </w:t>
      </w:r>
    </w:p>
    <w:p w14:paraId="191EF53B" w14:textId="77777777" w:rsidR="005B3C0C" w:rsidRPr="005B3C0C" w:rsidRDefault="005B3C0C" w:rsidP="005B3C0C">
      <w:pPr>
        <w:spacing w:line="360" w:lineRule="auto"/>
        <w:rPr>
          <w:szCs w:val="24"/>
        </w:rPr>
      </w:pPr>
      <w:r w:rsidRPr="005B3C0C">
        <w:rPr>
          <w:szCs w:val="24"/>
        </w:rPr>
        <w:t xml:space="preserve">Anaerobic digestion (AD) is another source of waste acetic acid. The digestate produced by AD is rich in volatile organic acids, such as acetic acid. Numerous studies have investigated the possibility of coupling algae growth with municipal wastewater supplemented with digestate from anaerobic digestion (an established process in wastewater treatment) to sustain mixotrophic growth </w:t>
      </w:r>
      <w:r w:rsidR="00BD03EC" w:rsidRPr="005B3C0C">
        <w:rPr>
          <w:szCs w:val="24"/>
        </w:rPr>
        <w:fldChar w:fldCharType="begin"/>
      </w:r>
      <w:r w:rsidR="00790A49">
        <w:rPr>
          <w:szCs w:val="24"/>
        </w:rPr>
        <w:instrText xml:space="preserve"> ADDIN ZOTERO_ITEM CSL_CITATION {"citationID":"21lc5hm0ig","properties":{"formattedCitation":"(Abreu et al., 2012; Rigby and Smith, 2011)","plainCitation":"(Abreu et al., 2012; Rigby and Smith, 2011)"},"citationItems":[{"id":1941,"uris":["http://zotero.org/users/1204444/items/87VCUH69"],"uri":["http://zotero.org/users/1204444/items/87VCUH69"],"itemData":{"id":1941,"type":"report","title":"New Markets for Digestate from Anaerobic Digestion","publisher":"WRAP","publisher-place":"London, UK","genre":"WRAP Report: ISS001-001.","event-place":"London, UK","abstract":"Rigby, H., S. Smith. 2011. . WRAP Report: ISS001-001.","number":"ISS001-001.","author":[{"family":"Rigby","given":"H"},{"family":"Smith","given":"S"}],"issued":{"date-parts":[["2011"]]}}},{"id":1084,"uris":["http://zotero.org/users/1204444/items/9JPIJ5N8"],"uri":["http://zotero.org/users/1204444/items/9JPIJ5N8"],"itemData":{"id":1084,"type":"article-journal","title":"Mixotrophic cultivation of Chlorella vulgaris using industrial dairy waste as organic carbon source","container-title":"Bioresource Technology","page":"61-66","volume":"118","source":"ScienceDirect","abstract":"Growth parameters and biochemical composition of the green microalga Chlorella vulgaris cultivated under different mixotrophic conditions were determined and compared to those obtained from a photoautotrophic control culture. Mixotrophic microalgae showed higher specific growth rate, final biomass concentration and productivities of lipids, starch and proteins than microalgae cultivated under photoautotrophic conditions. Moreover, supplementation of the inorganic culture medium with hydrolyzed cheese whey powder solution led to a significant improvement in microalgal biomass production and carbohydrate utilization when compared with the culture enriched with a mixture of pure glucose and galactose, due to the presence of growth promoting nutrients in cheese whey. Mixotrophic cultivation of C. vulgaris using the main dairy industry by-product could be considered a feasible alternative to reduce the costs of microalgal biomass production, since it does not require the addition of expensive carbohydrates to the culture medium.","DOI":"10.1016/j.biortech.2012.05.055","ISSN":"0960-8524","journalAbbreviation":"Bioresource Technology","author":[{"family":"Abreu","given":"Ana P."},{"family":"Fernandes","given":"Bruno"},{"family":"Vicente","given":"António A."},{"family":"Teixeira","given":"José"},{"family":"Dragone","given":"Giuliano"}],"issued":{"date-parts":[["2012",8]]}}}],"schema":"https://github.com/citation-style-language/schema/raw/master/csl-citation.json"} </w:instrText>
      </w:r>
      <w:r w:rsidR="00BD03EC" w:rsidRPr="005B3C0C">
        <w:rPr>
          <w:szCs w:val="24"/>
        </w:rPr>
        <w:fldChar w:fldCharType="separate"/>
      </w:r>
      <w:r w:rsidRPr="005B3C0C">
        <w:rPr>
          <w:szCs w:val="24"/>
        </w:rPr>
        <w:t xml:space="preserve">(Abreu </w:t>
      </w:r>
      <w:r w:rsidR="00490409" w:rsidRPr="00490409">
        <w:rPr>
          <w:i/>
          <w:szCs w:val="24"/>
        </w:rPr>
        <w:t>et al</w:t>
      </w:r>
      <w:r w:rsidRPr="005B3C0C">
        <w:rPr>
          <w:szCs w:val="24"/>
        </w:rPr>
        <w:t>., 2012; Rigby and Smith, 2011)</w:t>
      </w:r>
      <w:r w:rsidR="00BD03EC" w:rsidRPr="005B3C0C">
        <w:rPr>
          <w:szCs w:val="24"/>
        </w:rPr>
        <w:fldChar w:fldCharType="end"/>
      </w:r>
      <w:r w:rsidRPr="005B3C0C">
        <w:rPr>
          <w:szCs w:val="24"/>
        </w:rPr>
        <w:t>. Although digestate is nutrient rich, it has a high moisture content (&gt;90%) and therefore it is expensive to store and transport as a conventional fertilizer. The UK government is backing a rapid expansion of AD, beyond wastewater treatment, to utilise a huge resource (&gt;100Mt yr</w:t>
      </w:r>
      <w:r w:rsidRPr="005B3C0C">
        <w:rPr>
          <w:szCs w:val="24"/>
          <w:vertAlign w:val="superscript"/>
        </w:rPr>
        <w:t>-1</w:t>
      </w:r>
      <w:r w:rsidRPr="005B3C0C">
        <w:rPr>
          <w:szCs w:val="24"/>
        </w:rPr>
        <w:t xml:space="preserve">) of biodegradable organic waste for biogas production (Rigby and Smith 2011). Consequently further markets are needed to ensure the increasing supply of digestate is utilised optimally (Rigby and Smith 2011). In addition, the aforementioned anaerobic digestion of non-lipid algal biomass will produce a substantial digestate resource, which could be recycled back through the algae production process. </w:t>
      </w:r>
      <w:r w:rsidR="00BD03EC" w:rsidRPr="005B3C0C">
        <w:rPr>
          <w:szCs w:val="24"/>
        </w:rPr>
        <w:fldChar w:fldCharType="begin"/>
      </w:r>
      <w:r w:rsidR="00790A49">
        <w:rPr>
          <w:szCs w:val="24"/>
        </w:rPr>
        <w:instrText xml:space="preserve"> ADDIN ZOTERO_ITEM CSL_CITATION {"citationID":"oj3wAH33","properties":{"formattedCitation":"(L Wang et al., 2010)","plainCitation":"(L Wang et al., 2010)"},"citationItems":[{"id":224,"uris":["http://zotero.org/users/1204444/items/DU5ZIERN"],"uri":["http://zotero.org/users/1204444/items/DU5ZIERN"],"itemData":{"id":224,"type":"article-journal","title":"Anaerobic digested dairy manure as a nutrient supplement for cultivation of oil-rich green microalgae Chlorella sp.","container-title":"Bioresource Technology","page":"2623-2628","volume":"101","author":[{"family":"Wang","given":"L"},{"family":"Li","given":"Y"},{"family":"Chen","given":"P"},{"family":"Min","given":"M"},{"family":"Cheng","given":"Y"},{"family":"Zhu","given":"J"},{"family":"Ruan","given":"R"}],"issued":{"date-parts":[["2010"]]}}}],"schema":"https://github.com/citation-style-language/schema/raw/master/csl-citation.json"} </w:instrText>
      </w:r>
      <w:r w:rsidR="00BD03EC" w:rsidRPr="005B3C0C">
        <w:rPr>
          <w:szCs w:val="24"/>
        </w:rPr>
        <w:fldChar w:fldCharType="separate"/>
      </w:r>
      <w:r w:rsidRPr="005B3C0C">
        <w:t xml:space="preserve">Wang </w:t>
      </w:r>
      <w:r w:rsidR="00490409" w:rsidRPr="00490409">
        <w:rPr>
          <w:i/>
        </w:rPr>
        <w:t>et al</w:t>
      </w:r>
      <w:r w:rsidRPr="005B3C0C">
        <w:t>. (2010)</w:t>
      </w:r>
      <w:r w:rsidR="00BD03EC" w:rsidRPr="005B3C0C">
        <w:rPr>
          <w:szCs w:val="24"/>
        </w:rPr>
        <w:fldChar w:fldCharType="end"/>
      </w:r>
      <w:r w:rsidRPr="005B3C0C">
        <w:rPr>
          <w:szCs w:val="24"/>
        </w:rPr>
        <w:t xml:space="preserve"> demonstrated that mixotrophic algae (native </w:t>
      </w:r>
      <w:r w:rsidRPr="005B3C0C">
        <w:rPr>
          <w:i/>
          <w:szCs w:val="24"/>
        </w:rPr>
        <w:t>Chlorella sp</w:t>
      </w:r>
      <w:r w:rsidRPr="005B3C0C">
        <w:rPr>
          <w:szCs w:val="24"/>
        </w:rPr>
        <w:t xml:space="preserve">.) are able to assimilate these volatile fatty acids (VFAs) (of dairy manure digestate) while removing nutrients with efficiencies of up to 100 and 75% for total nitrogen and phosphorus respectively. Further research is needed to assess the feasibility of using digestate, and other waste sources as a sustainable organic source for mixotrophic growth. </w:t>
      </w:r>
    </w:p>
    <w:p w14:paraId="53B2A95B" w14:textId="77777777" w:rsidR="005B3C0C" w:rsidRPr="005B3C0C" w:rsidRDefault="005B3C0C" w:rsidP="005B3C0C">
      <w:pPr>
        <w:spacing w:line="360" w:lineRule="auto"/>
        <w:rPr>
          <w:szCs w:val="24"/>
        </w:rPr>
      </w:pPr>
      <w:r w:rsidRPr="005B3C0C">
        <w:rPr>
          <w:szCs w:val="24"/>
        </w:rPr>
        <w:t>One aspect of mixotrophy that has received little attention is the re-fixing of CO</w:t>
      </w:r>
      <w:r w:rsidRPr="005B3C0C">
        <w:rPr>
          <w:szCs w:val="24"/>
          <w:vertAlign w:val="subscript"/>
        </w:rPr>
        <w:t>2</w:t>
      </w:r>
      <w:r w:rsidRPr="005B3C0C">
        <w:rPr>
          <w:szCs w:val="24"/>
        </w:rPr>
        <w:t xml:space="preserve"> produced from the metabolism of organic carbon. </w:t>
      </w:r>
      <w:r w:rsidR="00BD03EC" w:rsidRPr="005B3C0C">
        <w:rPr>
          <w:szCs w:val="24"/>
        </w:rPr>
        <w:fldChar w:fldCharType="begin"/>
      </w:r>
      <w:r w:rsidR="00790A49">
        <w:rPr>
          <w:szCs w:val="24"/>
        </w:rPr>
        <w:instrText xml:space="preserve"> ADDIN ZOTERO_ITEM CSL_CITATION {"citationID":"8aixEXCe","properties":{"formattedCitation":"(Villarejo et al., 1995)","plainCitation":"(Villarejo et al., 1995)"},"citationItems":[{"id":1945,"uris":["http://zotero.org/users/1204444/items/6HMU69W3"],"uri":["http://zotero.org/users/1204444/items/6HMU69W3"],"itemData":{"id":1945,"type":"article-journal","title":"Coordination of photosynthetic and respiratory metabolism in Chlorella vulgaris UAM 101 in the light","container-title":"Physiologia Plantarum","page":"680–686","volume":"94","issue":"4","source":"Wiley Online Library","abstract":"In Chlorella vulgaris UAM 101, the presence of glucose altered the photosynthetic and respiratory metabolism in the light. When glucose was added to the growth medium, an increase in the cellular level of enzymes involved in glucose oxidation, namely glucose-6-P dehydrogenase (EC 1.1.1.49) and NAD+-glyceraldehyde-3-P dehydrogenase (EC 1.2.1.12), was observed. Glucose also enhanced respiratory O2 consumption. In addition, CO2 released by glucose oxidation was refixed in photosynthesis. The presence of glucose also affected photosynthesis. Phosphoribulokinase (EC 2.7.1.19) and NADP+-dependent glyceraldehyde-3-P dehydrogenase (EC 1.2.1.13), two regulatory enzymes of the reductive pentose phosphate cycle, were increased by glucose. However, Rubisco (EC 4.1.1.39) activity of these cells was lower than that of autotrophic cells. Despite these alterations, the photosynthetic O2 evolution was not significantly inhibited by glucose. On the other hand, an increase in the cytosolic NADP+-glyceraldehyde-3-P dehydrogenase (EC 1.2.1.9) that is involved in obtaining reducing power for anabolic processes was observed. The CO2 levels in the growth medium did not significantly affect the cellular level of enzymes measured in this work, except those involved in biosynthetic pathways. These data suggest that the effect of glucose on photosynthesis and respiration can be explained by alteration of the cellular level of photosynthetic enzymes and respiratory substrates, respectively.","DOI":"10.1111/j.1399-3054.1995.tb00984.x","ISSN":"1399-3054","language":"en","author":[{"family":"Villarejo","given":"Arsenio"},{"family":"Orús","given":"María Isabel"},{"family":"Martínez","given":"Flor"}],"issued":{"date-parts":[["1995"]]}}}],"schema":"https://github.com/citation-style-language/schema/raw/master/csl-citation.json"} </w:instrText>
      </w:r>
      <w:r w:rsidR="00BD03EC" w:rsidRPr="005B3C0C">
        <w:rPr>
          <w:szCs w:val="24"/>
        </w:rPr>
        <w:fldChar w:fldCharType="separate"/>
      </w:r>
      <w:r w:rsidRPr="005B3C0C">
        <w:rPr>
          <w:szCs w:val="24"/>
        </w:rPr>
        <w:t xml:space="preserve">Villarejo </w:t>
      </w:r>
      <w:r w:rsidR="00490409" w:rsidRPr="00490409">
        <w:rPr>
          <w:i/>
          <w:szCs w:val="24"/>
        </w:rPr>
        <w:t>et al</w:t>
      </w:r>
      <w:r w:rsidRPr="005B3C0C">
        <w:rPr>
          <w:szCs w:val="24"/>
        </w:rPr>
        <w:t>. (1995)</w:t>
      </w:r>
      <w:r w:rsidR="00BD03EC" w:rsidRPr="005B3C0C">
        <w:rPr>
          <w:szCs w:val="24"/>
        </w:rPr>
        <w:fldChar w:fldCharType="end"/>
      </w:r>
      <w:r w:rsidRPr="005B3C0C">
        <w:rPr>
          <w:szCs w:val="24"/>
        </w:rPr>
        <w:t xml:space="preserve"> carried out a </w:t>
      </w:r>
      <w:r w:rsidRPr="005B3C0C">
        <w:rPr>
          <w:szCs w:val="24"/>
          <w:vertAlign w:val="superscript"/>
        </w:rPr>
        <w:t>14</w:t>
      </w:r>
      <w:r w:rsidRPr="005B3C0C">
        <w:rPr>
          <w:szCs w:val="24"/>
        </w:rPr>
        <w:t xml:space="preserve">C labelling experiment to track the fate of glucose in a mixotrophic </w:t>
      </w:r>
      <w:r w:rsidRPr="005B3C0C">
        <w:rPr>
          <w:i/>
          <w:szCs w:val="24"/>
        </w:rPr>
        <w:t xml:space="preserve">Chlorella vulgaris </w:t>
      </w:r>
      <w:r w:rsidRPr="005B3C0C">
        <w:rPr>
          <w:szCs w:val="24"/>
        </w:rPr>
        <w:t>strain (UTC 101). The study recorded a higher rate of CO</w:t>
      </w:r>
      <w:r w:rsidRPr="005B3C0C">
        <w:rPr>
          <w:szCs w:val="24"/>
          <w:vertAlign w:val="subscript"/>
        </w:rPr>
        <w:t>2</w:t>
      </w:r>
      <w:r w:rsidRPr="005B3C0C">
        <w:rPr>
          <w:szCs w:val="24"/>
        </w:rPr>
        <w:t xml:space="preserve"> evolution from glucose oxidation when photosynthesis was inhibited (by the PSII inhibitor DCMU), indicating that CO</w:t>
      </w:r>
      <w:r w:rsidRPr="005B3C0C">
        <w:rPr>
          <w:szCs w:val="24"/>
          <w:vertAlign w:val="subscript"/>
        </w:rPr>
        <w:t>2</w:t>
      </w:r>
      <w:r w:rsidRPr="005B3C0C">
        <w:rPr>
          <w:szCs w:val="24"/>
        </w:rPr>
        <w:t xml:space="preserve"> released from glucose oxidation is re-fixed by photosynthesis. Potentially, the CO</w:t>
      </w:r>
      <w:r w:rsidRPr="005B3C0C">
        <w:rPr>
          <w:szCs w:val="24"/>
          <w:vertAlign w:val="subscript"/>
        </w:rPr>
        <w:t>2</w:t>
      </w:r>
      <w:r w:rsidRPr="005B3C0C">
        <w:rPr>
          <w:szCs w:val="24"/>
        </w:rPr>
        <w:t xml:space="preserve"> produced endogenously could meet the demand of photosynthetic fixation, thereby avoiding the energetic and availability issues related to providing a concentrated source </w:t>
      </w:r>
      <w:r w:rsidRPr="005B3C0C">
        <w:rPr>
          <w:szCs w:val="24"/>
        </w:rPr>
        <w:lastRenderedPageBreak/>
        <w:t>of CO</w:t>
      </w:r>
      <w:r w:rsidRPr="005B3C0C">
        <w:rPr>
          <w:szCs w:val="24"/>
          <w:vertAlign w:val="subscript"/>
        </w:rPr>
        <w:t>2</w:t>
      </w:r>
      <w:r w:rsidRPr="005B3C0C">
        <w:rPr>
          <w:szCs w:val="24"/>
        </w:rPr>
        <w:t>. In addition, under mixotrophic growth the photosynthetic production of O</w:t>
      </w:r>
      <w:r w:rsidRPr="005B3C0C">
        <w:rPr>
          <w:szCs w:val="24"/>
          <w:vertAlign w:val="subscript"/>
        </w:rPr>
        <w:t>2</w:t>
      </w:r>
      <w:r w:rsidRPr="005B3C0C">
        <w:rPr>
          <w:szCs w:val="24"/>
        </w:rPr>
        <w:t xml:space="preserve"> could meet the O</w:t>
      </w:r>
      <w:r w:rsidRPr="005B3C0C">
        <w:rPr>
          <w:szCs w:val="24"/>
          <w:vertAlign w:val="subscript"/>
        </w:rPr>
        <w:t xml:space="preserve">2 </w:t>
      </w:r>
      <w:r w:rsidRPr="005B3C0C">
        <w:rPr>
          <w:szCs w:val="24"/>
        </w:rPr>
        <w:t>demand from elevated heterotrophic respiration. Given the scope of the CO</w:t>
      </w:r>
      <w:r w:rsidRPr="005B3C0C">
        <w:rPr>
          <w:szCs w:val="24"/>
          <w:vertAlign w:val="subscript"/>
        </w:rPr>
        <w:t>2</w:t>
      </w:r>
      <w:r w:rsidRPr="005B3C0C">
        <w:rPr>
          <w:szCs w:val="24"/>
        </w:rPr>
        <w:t xml:space="preserve"> availability limitation, further research is needed to investigate the degree to which endogenic production of CO</w:t>
      </w:r>
      <w:r w:rsidRPr="005B3C0C">
        <w:rPr>
          <w:szCs w:val="24"/>
          <w:vertAlign w:val="subscript"/>
        </w:rPr>
        <w:t xml:space="preserve">2 </w:t>
      </w:r>
      <w:r w:rsidRPr="005B3C0C">
        <w:rPr>
          <w:szCs w:val="24"/>
        </w:rPr>
        <w:t>and O</w:t>
      </w:r>
      <w:r w:rsidRPr="005B3C0C">
        <w:rPr>
          <w:szCs w:val="24"/>
          <w:vertAlign w:val="subscript"/>
        </w:rPr>
        <w:t>2</w:t>
      </w:r>
      <w:r w:rsidRPr="005B3C0C">
        <w:rPr>
          <w:szCs w:val="24"/>
        </w:rPr>
        <w:t xml:space="preserve"> can meet demands and prevent growth limitation under mixotrophic cultivation, and thus potentially reduce energy and capital costs associated with gas supply. </w:t>
      </w:r>
    </w:p>
    <w:p w14:paraId="0817E87F" w14:textId="77777777" w:rsidR="005B3C0C" w:rsidRPr="005B3C0C" w:rsidRDefault="005B3C0C" w:rsidP="005B3C0C">
      <w:pPr>
        <w:spacing w:line="360" w:lineRule="auto"/>
        <w:rPr>
          <w:szCs w:val="24"/>
        </w:rPr>
      </w:pPr>
      <w:r w:rsidRPr="005B3C0C">
        <w:rPr>
          <w:szCs w:val="24"/>
        </w:rPr>
        <w:t xml:space="preserve">Due to the augmented growth, lipid productivity in mixotrophic cultures is generally increased </w:t>
      </w:r>
      <w:r w:rsidR="00BD03EC" w:rsidRPr="005B3C0C">
        <w:rPr>
          <w:i/>
          <w:szCs w:val="24"/>
        </w:rPr>
        <w:fldChar w:fldCharType="begin"/>
      </w:r>
      <w:r w:rsidR="00790A49">
        <w:rPr>
          <w:i/>
          <w:szCs w:val="24"/>
        </w:rPr>
        <w:instrText xml:space="preserve"> ADDIN ZOTERO_ITEM CSL_CITATION {"citationID":"5rj471eni","properties":{"formattedCitation":"(Liang et al., 2009)","plainCitation":"(Liang et al., 2009)"},"citationItems":[{"id":237,"uris":["http://zotero.org/users/1204444/items/ST7IR2PI"],"uri":["http://zotero.org/users/1204444/items/ST7IR2PI"],"itemData":{"id":237,"type":"article-journal","title":"Biomass and lipid productivities of Chlorella vulgaris under autotrophic, heterotrophic and mixotrophic growth conditions","container-title":"Biotechnology Letters","page":"1043-1049","volume":"31","issue":"7","source":"CrossRef","DOI":"10.1007/s10529-009-9975-7","ISSN":"0141-5492, 1573-6776","author":[{"family":"Liang","given":"Yanna"},{"family":"Sarkany","given":"Nicolas"},{"family":"Cui","given":"Yi"}],"issued":{"date-parts":[["2009",3,27]]}}}],"schema":"https://github.com/citation-style-language/schema/raw/master/csl-citation.json"} </w:instrText>
      </w:r>
      <w:r w:rsidR="00BD03EC" w:rsidRPr="005B3C0C">
        <w:rPr>
          <w:i/>
          <w:szCs w:val="24"/>
        </w:rPr>
        <w:fldChar w:fldCharType="separate"/>
      </w:r>
      <w:r w:rsidRPr="005B3C0C">
        <w:t xml:space="preserve">(Liang </w:t>
      </w:r>
      <w:r w:rsidR="00490409" w:rsidRPr="00490409">
        <w:rPr>
          <w:i/>
        </w:rPr>
        <w:t>et al</w:t>
      </w:r>
      <w:r w:rsidRPr="005B3C0C">
        <w:t>., 2009)</w:t>
      </w:r>
      <w:r w:rsidR="00BD03EC" w:rsidRPr="005B3C0C">
        <w:rPr>
          <w:i/>
          <w:szCs w:val="24"/>
        </w:rPr>
        <w:fldChar w:fldCharType="end"/>
      </w:r>
      <w:r w:rsidRPr="005B3C0C">
        <w:rPr>
          <w:i/>
          <w:szCs w:val="24"/>
        </w:rPr>
        <w:t xml:space="preserve">. </w:t>
      </w:r>
      <w:r w:rsidRPr="005B3C0C">
        <w:rPr>
          <w:szCs w:val="24"/>
        </w:rPr>
        <w:t xml:space="preserve"> However, under nutrient replete conditions the lipid content in mixotrophic cultures does not significantly increase when compared to autotrophic growth. </w:t>
      </w:r>
      <w:r w:rsidR="00BD03EC" w:rsidRPr="005B3C0C">
        <w:rPr>
          <w:szCs w:val="24"/>
        </w:rPr>
        <w:fldChar w:fldCharType="begin"/>
      </w:r>
      <w:r w:rsidR="00790A49">
        <w:rPr>
          <w:szCs w:val="24"/>
        </w:rPr>
        <w:instrText xml:space="preserve"> ADDIN ZOTERO_ITEM CSL_CITATION {"citationID":"gun9k3jkh","properties":{"formattedCitation":"(Cheirsilp and Torpee, 2012)","plainCitation":"(Cheirsilp and Torpee, 2012)"},"citationItems":[{"id":1087,"uris":["http://zotero.org/users/1204444/items/QKESV5JE"],"uri":["http://zotero.org/users/1204444/items/QKESV5JE"],"itemData":{"id":1087,"type":"article-journal","title":"Enhanced growth and lipid production of microalgae under mixotrophic culture condition: Effect of light intensity, glucose concentration and fed-batch cultivation","container-title":"Bioresource Technology","page":"510-516","volume":"110","issue":"0","source":"ScienceDirect","abstract":"Microalgae capable of accumulating high lipid content were screened in photoautotrophic, heterotrophic and mixotrophic cultures. The biomass and lipid production of all tested strains in mixotrophic culture were notably enhanced in comparison with photoautotrophic and heterotrophic cultures. Among the tested strains, marine Chlorella sp. and Nannochloropsis sp. were ideal candidates for biodiesel production because of their high lipid production. The influence of light intensity and initial glucose concentration on growth and lipid content of both strains were investigated. Although increasing light intensity and initial glucose concentration enhanced the growth of both strains, it reduced their lipid content. To produce a high amount of biomass with high lipid content, a fed-batch cultivation with stepwise increasing light intensity was performed. The lipid production by this strategy was approximately twice that of conventional batch cultivation. The main fatty acid compositions of the two microalgae were C16–C18 (&amp;gt;80%) which are appropriate for biodiesel production.","DOI":"10.1016/j.biortech.2012.01.125","ISSN":"0960-8524","shortTitle":"Enhanced growth and lipid production of microalgae under mixotrophic culture condition","journalAbbreviation":"Bioresource Technology","author":[{"family":"Cheirsilp","given":"Benjamas"},{"family":"Torpee","given":"Salwa"}],"issued":{"date-parts":[["2012",4]]}}}],"schema":"https://github.com/citation-style-language/schema/raw/master/csl-citation.json"} </w:instrText>
      </w:r>
      <w:r w:rsidR="00BD03EC" w:rsidRPr="005B3C0C">
        <w:rPr>
          <w:szCs w:val="24"/>
        </w:rPr>
        <w:fldChar w:fldCharType="separate"/>
      </w:r>
      <w:r w:rsidRPr="005B3C0C">
        <w:t>Cheirsilp and Torpee, (2012)</w:t>
      </w:r>
      <w:r w:rsidR="00BD03EC" w:rsidRPr="005B3C0C">
        <w:rPr>
          <w:szCs w:val="24"/>
        </w:rPr>
        <w:fldChar w:fldCharType="end"/>
      </w:r>
      <w:r w:rsidRPr="005B3C0C">
        <w:rPr>
          <w:szCs w:val="24"/>
        </w:rPr>
        <w:t xml:space="preserve"> found large increases in biomass productivity in mixotrophic freshwater and marine </w:t>
      </w:r>
      <w:r w:rsidRPr="005B3C0C">
        <w:rPr>
          <w:i/>
          <w:szCs w:val="24"/>
        </w:rPr>
        <w:t>Chlorella</w:t>
      </w:r>
      <w:r w:rsidRPr="005B3C0C">
        <w:rPr>
          <w:szCs w:val="24"/>
        </w:rPr>
        <w:t xml:space="preserve"> sp. and </w:t>
      </w:r>
      <w:r w:rsidRPr="005B3C0C">
        <w:rPr>
          <w:i/>
          <w:szCs w:val="24"/>
        </w:rPr>
        <w:t xml:space="preserve">Nannochloropsis </w:t>
      </w:r>
      <w:r w:rsidRPr="005B3C0C">
        <w:rPr>
          <w:szCs w:val="24"/>
        </w:rPr>
        <w:t xml:space="preserve">sp. compared to autotrophic growth, but no significant increase in lipid content. </w:t>
      </w:r>
      <w:r w:rsidRPr="005B3C0C">
        <w:t xml:space="preserve">Liang </w:t>
      </w:r>
      <w:r w:rsidR="00490409" w:rsidRPr="00490409">
        <w:rPr>
          <w:i/>
        </w:rPr>
        <w:t>et al</w:t>
      </w:r>
      <w:r w:rsidRPr="005B3C0C">
        <w:t>., (2009) reported a</w:t>
      </w:r>
      <w:r w:rsidRPr="005B3C0C">
        <w:rPr>
          <w:szCs w:val="24"/>
        </w:rPr>
        <w:t xml:space="preserve"> similar trend when investigating </w:t>
      </w:r>
      <w:r w:rsidRPr="005B3C0C">
        <w:rPr>
          <w:i/>
          <w:szCs w:val="24"/>
        </w:rPr>
        <w:t>Chlorella vulgaris</w:t>
      </w:r>
      <w:r w:rsidRPr="005B3C0C">
        <w:rPr>
          <w:szCs w:val="24"/>
        </w:rPr>
        <w:t>;</w:t>
      </w:r>
      <w:r w:rsidRPr="005B3C0C">
        <w:rPr>
          <w:i/>
          <w:szCs w:val="24"/>
        </w:rPr>
        <w:t xml:space="preserve"> </w:t>
      </w:r>
      <w:r w:rsidRPr="005B3C0C">
        <w:rPr>
          <w:szCs w:val="24"/>
        </w:rPr>
        <w:t xml:space="preserve">acetate supplemented cultures had significantly higher biomass productivity but a slightly lower lipid content than autotrophic cultures. In contrast, </w:t>
      </w:r>
      <w:r w:rsidR="00BD03EC" w:rsidRPr="005B3C0C">
        <w:rPr>
          <w:szCs w:val="24"/>
        </w:rPr>
        <w:fldChar w:fldCharType="begin"/>
      </w:r>
      <w:r w:rsidR="00790A49">
        <w:rPr>
          <w:szCs w:val="24"/>
        </w:rPr>
        <w:instrText xml:space="preserve"> ADDIN ZOTERO_ITEM CSL_CITATION {"citationID":"rmn4nbr7c","properties":{"formattedCitation":"(Wan et al., 2011)","plainCitation":"(Wan et al., 2011)"},"citationItems":[{"id":971,"uris":["http://zotero.org/users/1204444/items/TQS9MHNI"],"uri":["http://zotero.org/users/1204444/items/TQS9MHNI"],"itemData":{"id":971,"type":"article-journal","title":"The effect of mixotrophy on microalgal growth, lipid content, and expression levels of three pathway genes in Chlorella sorokiniana","container-title":"Applied Microbiology and Biotechnology","page":"835-844","volume":"91","issue":"3","source":"CrossRef","DOI":"10.1007/s00253-011-3399-8","ISSN":"0175-7598, 1432-0614","author":[{"family":"Wan","given":"Minxi"},{"family":"Liu","given":"Peng"},{"family":"Xia","given":"Jinlan"},{"family":"Rosenberg","given":"Julian N."},{"family":"Oyler","given":"George A."},{"family":"Betenbaugh","given":"Michael J."},{"family":"Nie","given":"Zhenyuan"},{"family":"Qiu","given":"Guanzhou"}],"issued":{"date-parts":[["2011",6,23]]}}}],"schema":"https://github.com/citation-style-language/schema/raw/master/csl-citation.json"} </w:instrText>
      </w:r>
      <w:r w:rsidR="00BD03EC" w:rsidRPr="005B3C0C">
        <w:rPr>
          <w:szCs w:val="24"/>
        </w:rPr>
        <w:fldChar w:fldCharType="separate"/>
      </w:r>
      <w:r w:rsidRPr="005B3C0C">
        <w:t xml:space="preserve">Wan </w:t>
      </w:r>
      <w:r w:rsidR="00490409" w:rsidRPr="00490409">
        <w:rPr>
          <w:i/>
        </w:rPr>
        <w:t>et al</w:t>
      </w:r>
      <w:r w:rsidRPr="005B3C0C">
        <w:t>. (2011)</w:t>
      </w:r>
      <w:r w:rsidR="00BD03EC" w:rsidRPr="005B3C0C">
        <w:rPr>
          <w:szCs w:val="24"/>
        </w:rPr>
        <w:fldChar w:fldCharType="end"/>
      </w:r>
      <w:r w:rsidRPr="005B3C0C">
        <w:rPr>
          <w:szCs w:val="24"/>
        </w:rPr>
        <w:t xml:space="preserve">, found a 2-fold increase in lipid content (50% vs 24%) in </w:t>
      </w:r>
      <w:r w:rsidRPr="005B3C0C">
        <w:rPr>
          <w:i/>
          <w:szCs w:val="24"/>
        </w:rPr>
        <w:t xml:space="preserve">Chlorella sorokiniana </w:t>
      </w:r>
      <w:r w:rsidRPr="005B3C0C">
        <w:rPr>
          <w:szCs w:val="24"/>
        </w:rPr>
        <w:t>grown with the addition of 10 g l</w:t>
      </w:r>
      <w:r w:rsidRPr="005B3C0C">
        <w:rPr>
          <w:szCs w:val="24"/>
          <w:vertAlign w:val="superscript"/>
        </w:rPr>
        <w:t>-1</w:t>
      </w:r>
      <w:r w:rsidRPr="005B3C0C">
        <w:rPr>
          <w:szCs w:val="24"/>
        </w:rPr>
        <w:t xml:space="preserve"> glucose compared to autotrophic cultivation, however the authors were uncertain whether this was due to faster growth in mixotrophic cultures causing nutrient deprivation. It is worth noting, that these studies carried out whole lipid quantification, which does not differentiate between TAG and polar lipids, therefore does not provide information on the relative suitability of the lipids for biofuel production. </w:t>
      </w:r>
    </w:p>
    <w:p w14:paraId="183EFAD9" w14:textId="77777777" w:rsidR="005B3C0C" w:rsidRPr="005B3C0C" w:rsidRDefault="005B3C0C" w:rsidP="005B3C0C">
      <w:pPr>
        <w:spacing w:line="360" w:lineRule="auto"/>
        <w:rPr>
          <w:szCs w:val="24"/>
        </w:rPr>
      </w:pPr>
      <w:r w:rsidRPr="005B3C0C">
        <w:rPr>
          <w:szCs w:val="24"/>
        </w:rPr>
        <w:t xml:space="preserve">The influence of mixotrophy on lipid accumulation under nutrient stress is also complex. Nutrient-starved conditions, particularly nitrogen-starvation, causes a complex shift in a range of different interrelated metabolic pathways, including carbon metabolism </w:t>
      </w:r>
      <w:r w:rsidR="00BD03EC" w:rsidRPr="005B3C0C">
        <w:rPr>
          <w:szCs w:val="24"/>
        </w:rPr>
        <w:fldChar w:fldCharType="begin"/>
      </w:r>
      <w:r w:rsidR="00790A49">
        <w:rPr>
          <w:szCs w:val="24"/>
        </w:rPr>
        <w:instrText xml:space="preserve"> ADDIN ZOTERO_ITEM CSL_CITATION {"citationID":"2p07a1ifuo","properties":{"formattedCitation":"(Johnson and Alric, 2013)","plainCitation":"(Johnson and Alric, 2013)"},"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schema":"https://github.com/citation-style-language/schema/raw/master/csl-citation.json"} </w:instrText>
      </w:r>
      <w:r w:rsidR="00BD03EC" w:rsidRPr="005B3C0C">
        <w:rPr>
          <w:szCs w:val="24"/>
        </w:rPr>
        <w:fldChar w:fldCharType="separate"/>
      </w:r>
      <w:r w:rsidRPr="005B3C0C">
        <w:t>(Johnson and Alric, 2013)</w:t>
      </w:r>
      <w:r w:rsidR="00BD03EC" w:rsidRPr="005B3C0C">
        <w:rPr>
          <w:szCs w:val="24"/>
        </w:rPr>
        <w:fldChar w:fldCharType="end"/>
      </w:r>
      <w:r w:rsidRPr="005B3C0C">
        <w:rPr>
          <w:szCs w:val="24"/>
        </w:rPr>
        <w:t xml:space="preserve">. Starch is an alternative energy and carbon storage molecule which is produced competitively with neutral lipids such as TAG. Although lipids such as fatty acids are more energy dense, the anabolism and catabolism of starch yields more ATP equivalents (65.3%) than fatty acids (60.7%), and therefore is a more efficient energy storage molecule </w:t>
      </w:r>
      <w:r w:rsidR="00BD03EC" w:rsidRPr="005B3C0C">
        <w:rPr>
          <w:szCs w:val="24"/>
        </w:rPr>
        <w:fldChar w:fldCharType="begin"/>
      </w:r>
      <w:r w:rsidR="00790A49">
        <w:rPr>
          <w:szCs w:val="24"/>
        </w:rPr>
        <w:instrText xml:space="preserve"> ADDIN ZOTERO_ITEM CSL_CITATION {"citationID":"8naeVC2M","properties":{"formattedCitation":"(Johnson and Alric, 2013)","plainCitation":"(Johnson and Alric, 2013)"},"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schema":"https://github.com/citation-style-language/schema/raw/master/csl-citation.json"} </w:instrText>
      </w:r>
      <w:r w:rsidR="00BD03EC" w:rsidRPr="005B3C0C">
        <w:rPr>
          <w:szCs w:val="24"/>
        </w:rPr>
        <w:fldChar w:fldCharType="separate"/>
      </w:r>
      <w:r w:rsidRPr="005B3C0C">
        <w:t>(Johnson and Alric, 2013)</w:t>
      </w:r>
      <w:r w:rsidR="00BD03EC" w:rsidRPr="005B3C0C">
        <w:rPr>
          <w:szCs w:val="24"/>
        </w:rPr>
        <w:fldChar w:fldCharType="end"/>
      </w:r>
      <w:r w:rsidRPr="005B3C0C">
        <w:rPr>
          <w:szCs w:val="24"/>
        </w:rPr>
        <w:t xml:space="preserve">. Consequently, it is thought that starch is the dominant store of energy, and is consistently reported to accumulate in preference to lipid immediately after exposure to nutrient stress </w:t>
      </w:r>
      <w:r w:rsidR="00BD03EC" w:rsidRPr="005B3C0C">
        <w:rPr>
          <w:szCs w:val="24"/>
        </w:rPr>
        <w:fldChar w:fldCharType="begin"/>
      </w:r>
      <w:r w:rsidR="00790A49">
        <w:rPr>
          <w:szCs w:val="24"/>
        </w:rPr>
        <w:instrText xml:space="preserve"> ADDIN ZOTERO_ITEM CSL_CITATION {"citationID":"2m6sj21ag3","properties":{"formattedCitation":"(Blaby et al., 2013; Davey et al., 2014; Fan et al., 2012a)","plainCitation":"(Blaby et al., 2013; Davey et al., 2014; Fan et al., 2012a)"},"citationItems":[{"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id":2830,"uris":["http://zotero.org/users/1204444/items/37ECU89P"],"uri":["http://zotero.org/users/1204444/items/37ECU89P"],"itemData":{"id":2830,"type":"article-journal","title":"Triacylglyceride Production and Autophagous Responses in Chlamydomonas reinhardtii Depend on Resource Allocation and Carbon Source","container-title":"Eukaryotic Cell","page":"392-400","volume":"13","issue":"3","source":"ec.asm.org","abstract":"To improve the economic viability of microalgal biodiesel, it will be essential to optimize the productivity of fuel molecules such as triacylglyceride (TAG) within the microalgal cell. To understand some of the triggers required for the metabolic switch to TAG production, we studied the effect of the carbon supply (acetate or CO2) in Chlamydomonas reinhardtii (wild type and the starchless sta6 mutant) grown under low N availability. As expected, initial rates of TAG production were much higher when acetate was present than under strictly photosynthetic conditions, particularly for the sta6 mutant, which cannot allocate resources to starch. However, in both strains, TAG production plateaued after a few days in mixotrophic cultures, whereas under autotrophic conditions, TAG levels continued to rise. Moreover, the reduced growth of the sta6 mutant meant that the greatest productivity (measured as mg TAG liter−1 day−1) was found in the wild type growing autotrophically. Wild-type cells responded to low N by autophagy, as shown by degradation of polar (membrane) lipids and loss of photosynthetic pigments, and this was less in cells supplied with acetate. In contrast, little or no autophagy was observed in sta6 mutant cells, regardless of the carbon supply. Instead, very high levels of free fatty acids were observed in the sta6 mutant, suggesting considerable alteration in metabolism. These measurements show the importance of carbon supply and strain selection for lipid productivity. Our findings will be of use for industrial cultivation, where it will be preferable to use fast-growing wild-type strains supplied with gaseous CO2 under autotrophic conditions rather than require an exogenous supply of organic carbon.","DOI":"10.1128/EC.00178-13","ISSN":"1535-9778, 1535-9786","note":"PMID: 24413660","journalAbbreviation":"Eukaryotic Cell","language":"en","author":[{"family":"Davey","given":"Matthew P."},{"family":"Horst","given":"Irmtraud"},{"family":"Duong","given":"Giang-Huong"},{"family":"Tomsett","given":"Eleanor V."},{"family":"Litvinenko","given":"Alexander C. P."},{"family":"Howe","given":"Christopher J."},{"family":"Smith","given":"Alison G."}],"issued":{"date-parts":[["2014",3,1]]},"PMID":"24413660"}},{"id":2818,"uris":["http://zotero.org/users/1204444/items/MS5GCAWV"],"uri":["http://zotero.org/users/1204444/items/MS5GCAWV"],"itemData":{"id":2818,"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rPr>
          <w:szCs w:val="24"/>
        </w:rPr>
        <w:fldChar w:fldCharType="separate"/>
      </w:r>
      <w:r w:rsidR="00473EBC" w:rsidRPr="00473EBC">
        <w:rPr>
          <w:rFonts w:ascii="Calibri" w:hAnsi="Calibri"/>
        </w:rPr>
        <w:t xml:space="preserve">(Blaby </w:t>
      </w:r>
      <w:r w:rsidR="00490409" w:rsidRPr="00490409">
        <w:rPr>
          <w:rFonts w:ascii="Calibri" w:hAnsi="Calibri"/>
          <w:i/>
        </w:rPr>
        <w:t>et al</w:t>
      </w:r>
      <w:r w:rsidR="00473EBC" w:rsidRPr="00473EBC">
        <w:rPr>
          <w:rFonts w:ascii="Calibri" w:hAnsi="Calibri"/>
        </w:rPr>
        <w:t xml:space="preserve">., 2013; </w:t>
      </w:r>
      <w:r w:rsidR="00473EBC" w:rsidRPr="00473EBC">
        <w:rPr>
          <w:rFonts w:ascii="Calibri" w:hAnsi="Calibri"/>
        </w:rPr>
        <w:lastRenderedPageBreak/>
        <w:t xml:space="preserve">Davey </w:t>
      </w:r>
      <w:r w:rsidR="00490409" w:rsidRPr="00490409">
        <w:rPr>
          <w:rFonts w:ascii="Calibri" w:hAnsi="Calibri"/>
          <w:i/>
        </w:rPr>
        <w:t>et al</w:t>
      </w:r>
      <w:r w:rsidR="00473EBC" w:rsidRPr="00473EBC">
        <w:rPr>
          <w:rFonts w:ascii="Calibri" w:hAnsi="Calibri"/>
        </w:rPr>
        <w:t xml:space="preserve">., 2014; Fan </w:t>
      </w:r>
      <w:r w:rsidR="00490409" w:rsidRPr="00490409">
        <w:rPr>
          <w:rFonts w:ascii="Calibri" w:hAnsi="Calibri"/>
          <w:i/>
        </w:rPr>
        <w:t>et al</w:t>
      </w:r>
      <w:r w:rsidR="00473EBC" w:rsidRPr="00473EBC">
        <w:rPr>
          <w:rFonts w:ascii="Calibri" w:hAnsi="Calibri"/>
        </w:rPr>
        <w:t>., 2012a)</w:t>
      </w:r>
      <w:r w:rsidR="00BD03EC" w:rsidRPr="005B3C0C">
        <w:rPr>
          <w:szCs w:val="24"/>
        </w:rPr>
        <w:fldChar w:fldCharType="end"/>
      </w:r>
      <w:r w:rsidRPr="005B3C0C">
        <w:rPr>
          <w:szCs w:val="24"/>
        </w:rPr>
        <w:t xml:space="preserve">. Based on this trend, and the significantly higher TAG accumulation seen in starchless mutants of </w:t>
      </w:r>
      <w:r w:rsidRPr="005B3C0C">
        <w:rPr>
          <w:i/>
          <w:szCs w:val="24"/>
        </w:rPr>
        <w:t>C. reinhardtii</w:t>
      </w:r>
      <w:r w:rsidRPr="005B3C0C">
        <w:rPr>
          <w:szCs w:val="24"/>
        </w:rPr>
        <w:t xml:space="preserve">, Fan </w:t>
      </w:r>
      <w:r w:rsidR="00490409" w:rsidRPr="00490409">
        <w:rPr>
          <w:i/>
          <w:szCs w:val="24"/>
        </w:rPr>
        <w:t>et al</w:t>
      </w:r>
      <w:r w:rsidRPr="005B3C0C">
        <w:rPr>
          <w:szCs w:val="24"/>
        </w:rPr>
        <w:t xml:space="preserve">. (2012) argued that rapid accumulation of TAG only occurs when the supply of carbon exceeds the capacity of starch production.  This conclusion is supported by comparisons of mixotrophic and autotrophic TAG accumulation. Mixotrophic </w:t>
      </w:r>
      <w:r w:rsidRPr="005B3C0C">
        <w:rPr>
          <w:i/>
          <w:szCs w:val="24"/>
        </w:rPr>
        <w:t>C. reinhardtii</w:t>
      </w:r>
      <w:r w:rsidRPr="005B3C0C">
        <w:rPr>
          <w:szCs w:val="24"/>
        </w:rPr>
        <w:t xml:space="preserve"> cultures have been demonstrated to accumulate significantly more (3-fold) TAG than non-aerated autotrophic cultures, and this accumulation is further augmented by higher concentrations of acetate supplementation </w:t>
      </w:r>
      <w:r w:rsidR="00BD03EC" w:rsidRPr="005B3C0C">
        <w:rPr>
          <w:szCs w:val="24"/>
        </w:rPr>
        <w:fldChar w:fldCharType="begin"/>
      </w:r>
      <w:r w:rsidR="00790A49">
        <w:rPr>
          <w:szCs w:val="24"/>
        </w:rPr>
        <w:instrText xml:space="preserve"> ADDIN ZOTERO_ITEM CSL_CITATION {"citationID":"NOe9s4Bd","properties":{"formattedCitation":"(Fan et al., 2012a; R. Ramanan et al., 2013)","plainCitation":"(Fan et al., 2012a; R. Ramanan et al., 2013)"},"citationItems":[{"id":2818,"uris":["http://zotero.org/users/1204444/items/MS5GCAWV"],"uri":["http://zotero.org/users/1204444/items/MS5GCAWV"],"itemData":{"id":2818,"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id":1445,"uris":["http://zotero.org/users/1204444/items/MMX24FF6"],"uri":["http://zotero.org/users/1204444/items/MMX24FF6"],"itemData":{"id":1445,"type":"article-journal","title":"Lipid droplet synthesis is limited by acetate availability in starchless mutant of Chlamydomonas reinhardtii","container-title":"FEBS Letters","page":"370-377","volume":"587","issue":"4","source":"Scopus","abstract":"Phenotypic and genotypic changes in Chlamydomonas reinhardtii BafJ5, a starchless mutant, with respect to lipid metabolism was studied in different trophic states under nitrogen (N) sufficient and limited conditions. Interestingly, cellular lipid content increased linearly with input acetate concentration with highest lipid content (</w:instrText>
      </w:r>
      <w:r w:rsidR="00790A49">
        <w:rPr>
          <w:rFonts w:ascii="Cambria Math" w:hAnsi="Cambria Math" w:cs="Cambria Math"/>
          <w:szCs w:val="24"/>
        </w:rPr>
        <w:instrText>∼</w:instrText>
      </w:r>
      <w:r w:rsidR="00790A49">
        <w:rPr>
          <w:szCs w:val="24"/>
        </w:rPr>
        <w:instrText xml:space="preserve">42%) under nitrogen limitation and mixotrophic state. RT-qPCR studies indicate that key fatty acid biosynthesis genes are down-regulated under N limitation but not under mixotrophic state, whereas, ACS2, encoding Acetyl-CoA synthetase, and DGTT4, encoding Diacylglycerol O-acyltransferase, are up-regulated under all conditions. These results collectively indicate that acetate is the limiting factor and central molecule in lipid droplet synthesis. The study also provides further evidence of the presence of a chloroplast pathway for triacylglycerol synthesis in microalgae. © 2013 Federation of European Biochemical Societies. Published by Elsevier B.V. All rights reserved.","DOI":"10.1016/j.febslet.2012.12.020","ISSN":"00145793","language":"English","author":[{"family":"Ramanan","given":"R."},{"family":"Kim","given":"B.-H."},{"family":"Cho","given":"D.-H."},{"family":"Ko","given":"S.-R."},{"family":"Oh","given":"H.-M."},{"family":"Kim","given":"H.-S."}],"issued":{"date-parts":[["2013"]]}}}],"schema":"https://github.com/citation-style-language/schema/raw/master/csl-citation.json"} </w:instrText>
      </w:r>
      <w:r w:rsidR="00BD03EC" w:rsidRPr="005B3C0C">
        <w:rPr>
          <w:szCs w:val="24"/>
        </w:rPr>
        <w:fldChar w:fldCharType="separate"/>
      </w:r>
      <w:r w:rsidR="00473EBC" w:rsidRPr="00473EBC">
        <w:rPr>
          <w:rFonts w:ascii="Calibri" w:hAnsi="Calibri"/>
        </w:rPr>
        <w:t xml:space="preserve">(Fan </w:t>
      </w:r>
      <w:r w:rsidR="00490409" w:rsidRPr="00490409">
        <w:rPr>
          <w:rFonts w:ascii="Calibri" w:hAnsi="Calibri"/>
          <w:i/>
        </w:rPr>
        <w:t>et al</w:t>
      </w:r>
      <w:r w:rsidR="00473EBC" w:rsidRPr="00473EBC">
        <w:rPr>
          <w:rFonts w:ascii="Calibri" w:hAnsi="Calibri"/>
        </w:rPr>
        <w:t xml:space="preserve">., 2012a; R. Ramanan </w:t>
      </w:r>
      <w:r w:rsidR="00490409" w:rsidRPr="00490409">
        <w:rPr>
          <w:rFonts w:ascii="Calibri" w:hAnsi="Calibri"/>
          <w:i/>
        </w:rPr>
        <w:t>et al</w:t>
      </w:r>
      <w:r w:rsidR="00473EBC" w:rsidRPr="00473EBC">
        <w:rPr>
          <w:rFonts w:ascii="Calibri" w:hAnsi="Calibri"/>
        </w:rPr>
        <w:t>., 2013)</w:t>
      </w:r>
      <w:r w:rsidR="00BD03EC" w:rsidRPr="005B3C0C">
        <w:rPr>
          <w:szCs w:val="24"/>
        </w:rPr>
        <w:fldChar w:fldCharType="end"/>
      </w:r>
      <w:r w:rsidRPr="005B3C0C">
        <w:rPr>
          <w:szCs w:val="24"/>
        </w:rPr>
        <w:t>. In addition, when</w:t>
      </w:r>
      <w:r w:rsidR="005A655B">
        <w:rPr>
          <w:szCs w:val="24"/>
        </w:rPr>
        <w:t xml:space="preserve"> the concentration of</w:t>
      </w:r>
      <w:r w:rsidRPr="005B3C0C">
        <w:rPr>
          <w:szCs w:val="24"/>
        </w:rPr>
        <w:t xml:space="preserve"> acetate was increased the difference between wild-type and starchless mutant strains in TAG accumulation was reduced, </w:t>
      </w:r>
      <w:r w:rsidR="005A655B">
        <w:rPr>
          <w:szCs w:val="24"/>
        </w:rPr>
        <w:t>indicating a limited</w:t>
      </w:r>
      <w:r w:rsidRPr="005B3C0C">
        <w:rPr>
          <w:szCs w:val="24"/>
        </w:rPr>
        <w:t xml:space="preserve"> starch production capacity </w:t>
      </w:r>
      <w:r w:rsidR="00BD03EC" w:rsidRPr="005B3C0C">
        <w:rPr>
          <w:szCs w:val="24"/>
        </w:rPr>
        <w:fldChar w:fldCharType="begin"/>
      </w:r>
      <w:r w:rsidR="00790A49">
        <w:rPr>
          <w:szCs w:val="24"/>
        </w:rPr>
        <w:instrText xml:space="preserve"> ADDIN ZOTERO_ITEM CSL_CITATION {"citationID":"1pl34d7c8f","properties":{"formattedCitation":"(Fan et al., 2012a)","plainCitation":"(Fan et al., 2012a)"},"citationItems":[{"id":2818,"uris":["http://zotero.org/users/1204444/items/MS5GCAWV"],"uri":["http://zotero.org/users/1204444/items/MS5GCAWV"],"itemData":{"id":2818,"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rPr>
          <w:szCs w:val="24"/>
        </w:rPr>
        <w:fldChar w:fldCharType="separate"/>
      </w:r>
      <w:r w:rsidR="00473EBC" w:rsidRPr="00473EBC">
        <w:rPr>
          <w:rFonts w:ascii="Calibri" w:hAnsi="Calibri"/>
        </w:rPr>
        <w:t xml:space="preserve">(Fan </w:t>
      </w:r>
      <w:r w:rsidR="00490409" w:rsidRPr="00490409">
        <w:rPr>
          <w:rFonts w:ascii="Calibri" w:hAnsi="Calibri"/>
          <w:i/>
        </w:rPr>
        <w:t>et al</w:t>
      </w:r>
      <w:r w:rsidR="00473EBC" w:rsidRPr="00473EBC">
        <w:rPr>
          <w:rFonts w:ascii="Calibri" w:hAnsi="Calibri"/>
        </w:rPr>
        <w:t>., 2012a)</w:t>
      </w:r>
      <w:r w:rsidR="00BD03EC" w:rsidRPr="005B3C0C">
        <w:rPr>
          <w:szCs w:val="24"/>
        </w:rPr>
        <w:fldChar w:fldCharType="end"/>
      </w:r>
      <w:r w:rsidRPr="005B3C0C">
        <w:rPr>
          <w:szCs w:val="24"/>
        </w:rPr>
        <w:t xml:space="preserve">. Furthermore, when autotrophic cultures are supplied with a </w:t>
      </w:r>
      <w:r w:rsidR="005A655B">
        <w:rPr>
          <w:szCs w:val="24"/>
        </w:rPr>
        <w:t>con</w:t>
      </w:r>
      <w:r w:rsidR="00473EBC">
        <w:rPr>
          <w:szCs w:val="24"/>
        </w:rPr>
        <w:t>s</w:t>
      </w:r>
      <w:r w:rsidR="005A655B">
        <w:rPr>
          <w:szCs w:val="24"/>
        </w:rPr>
        <w:t xml:space="preserve">tant source of </w:t>
      </w:r>
      <w:r w:rsidRPr="005B3C0C">
        <w:rPr>
          <w:szCs w:val="24"/>
        </w:rPr>
        <w:t>concentrated CO</w:t>
      </w:r>
      <w:r w:rsidRPr="005B3C0C">
        <w:rPr>
          <w:szCs w:val="24"/>
          <w:vertAlign w:val="subscript"/>
        </w:rPr>
        <w:t>2</w:t>
      </w:r>
      <w:r w:rsidRPr="005B3C0C">
        <w:rPr>
          <w:szCs w:val="24"/>
        </w:rPr>
        <w:t xml:space="preserve">, TAG content can reach similar levels (and exceed when acetate is depleted) to </w:t>
      </w:r>
      <w:r w:rsidR="005A655B">
        <w:rPr>
          <w:szCs w:val="24"/>
        </w:rPr>
        <w:t>unaerated batch mixotrophic cultures</w:t>
      </w:r>
      <w:r w:rsidRPr="005B3C0C">
        <w:rPr>
          <w:szCs w:val="24"/>
        </w:rPr>
        <w:t xml:space="preserve">, although not at the same rate of accumulation </w:t>
      </w:r>
      <w:r w:rsidR="00BD03EC" w:rsidRPr="005B3C0C">
        <w:rPr>
          <w:szCs w:val="24"/>
        </w:rPr>
        <w:fldChar w:fldCharType="begin"/>
      </w:r>
      <w:r w:rsidR="00790A49">
        <w:rPr>
          <w:szCs w:val="24"/>
        </w:rPr>
        <w:instrText xml:space="preserve"> ADDIN ZOTERO_ITEM CSL_CITATION {"citationID":"1nSgqGiB","properties":{"formattedCitation":"(Davey et al., 2014; Merchant et al., 2012)","plainCitation":"(Davey et al., 2014; Merchant et al., 2012)"},"citationItems":[{"id":2830,"uris":["http://zotero.org/users/1204444/items/37ECU89P"],"uri":["http://zotero.org/users/1204444/items/37ECU89P"],"itemData":{"id":2830,"type":"article-journal","title":"Triacylglyceride Production and Autophagous Responses in Chlamydomonas reinhardtii Depend on Resource Allocation and Carbon Source","container-title":"Eukaryotic Cell","page":"392-400","volume":"13","issue":"3","source":"ec.asm.org","abstract":"To improve the economic viability of microalgal biodiesel, it will be essential to optimize the productivity of fuel molecules such as triacylglyceride (TAG) within the microalgal cell. To understand some of the triggers required for the metabolic switch to TAG production, we studied the effect of the carbon supply (acetate or CO2) in Chlamydomonas reinhardtii (wild type and the starchless sta6 mutant) grown under low N availability. As expected, initial rates of TAG production were much higher when acetate was present than under strictly photosynthetic conditions, particularly for the sta6 mutant, which cannot allocate resources to starch. However, in both strains, TAG production plateaued after a few days in mixotrophic cultures, whereas under autotrophic conditions, TAG levels continued to rise. Moreover, the reduced growth of the sta6 mutant meant that the greatest productivity (measured as mg TAG liter−1 day−1) was found in the wild type growing autotrophically. Wild-type cells responded to low N by autophagy, as shown by degradation of polar (membrane) lipids and loss of photosynthetic pigments, and this was less in cells supplied with acetate. In contrast, little or no autophagy was observed in sta6 mutant cells, regardless of the carbon supply. Instead, very high levels of free fatty acids were observed in the sta6 mutant, suggesting considerable alteration in metabolism. These measurements show the importance of carbon supply and strain selection for lipid productivity. Our findings will be of use for industrial cultivation, where it will be preferable to use fast-growing wild-type strains supplied with gaseous CO2 under autotrophic conditions rather than require an exogenous supply of organic carbon.","DOI":"10.1128/EC.00178-13","ISSN":"1535-9778, 1535-9786","note":"PMID: 24413660","journalAbbreviation":"Eukaryotic Cell","language":"en","author":[{"family":"Davey","given":"Matthew P."},{"family":"Horst","given":"Irmtraud"},{"family":"Duong","given":"Giang-Huong"},{"family":"Tomsett","given":"Eleanor V."},{"family":"Litvinenko","given":"Alexander C. P."},{"family":"Howe","given":"Christopher J."},{"family":"Smith","given":"Alison G."}],"issued":{"date-parts":[["2014",3,1]]},"PMID":"24413660"}},{"id":1451,"uris":["http://zotero.org/users/1204444/items/J7KBZQDP"],"uri":["http://zotero.org/users/1204444/items/J7KBZQDP"],"itemData":{"id":1451,"type":"article-journal","title":"TAG, You’re it! Chlamydomonas as a reference organism for understanding algal triacylglycerol accumulation","container-title":"Current Opinion in Biotechnology","page":"352-363","volume":"23","issue":"3","source":"ScienceDirect","abstract":"Photosynthetic organisms are responsible for converting sunlight into organic matter, and they are therefore seen as a resource for the renewable fuel industry. Ethanol and esterified fatty acids (biodiesel) are the most common fuel products derived from these photosynthetic organisms. The potential of algae as producers of biodiesel precursor (or triacylglycerols (TAGs)) has yet to be realized because of the limited knowledge of the underlying biochemistry, cell biology and genetics. Well-characterized pathways from fungi and land plants have been used to identify algal homologs of key enzymes in TAG synthesis, including diacylglcyerol acyltransferases, phospholipid diacylglycerol acyltransferase and phosphatidate phosphatases. Many laboratories have adopted Chlamydomonas reinhardtii as a reference organism for discovery of algal-specific adaptations of TAG metabolism. Stressed Chlamydomonas cells, grown either photoautotrophically or photoheterotrophically, accumulate TAG in plastid and cytoplasmic lipid bodies, reaching 46–65% of dry weight in starch accumulation (sta) mutants. State of the art genomic technologies including expression profiling and proteomics have identified new proteins, including key components of lipid droplets, candidate regulators and lipid/TAG degrading activities. By analogy with crop plants, it is expected that advances in algal breeding and genome engineering may facilitate realizing the potential in algae.","DOI":"10.1016/j.copbio.2011.12.001","ISSN":"0958-1669","shortTitle":"Energy biotechnology • Environmental biotechnology","journalAbbreviation":"Current Opinion in Biotechnology","author":[{"family":"Merchant","given":"Sabeeha S"},{"family":"Kropat","given":"Janette"},{"family":"Liu","given":"Bensheng"},{"family":"Shaw","given":"Johnathan"},{"family":"Warakanont","given":"Jaruswan"}],"issued":{"date-parts":[["2012",6]]}}}],"schema":"https://github.com/citation-style-language/schema/raw/master/csl-citation.json"} </w:instrText>
      </w:r>
      <w:r w:rsidR="00BD03EC" w:rsidRPr="005B3C0C">
        <w:rPr>
          <w:szCs w:val="24"/>
        </w:rPr>
        <w:fldChar w:fldCharType="separate"/>
      </w:r>
      <w:r w:rsidRPr="005B3C0C">
        <w:t xml:space="preserve">(Davey </w:t>
      </w:r>
      <w:r w:rsidR="00490409" w:rsidRPr="00490409">
        <w:rPr>
          <w:i/>
        </w:rPr>
        <w:t>et al</w:t>
      </w:r>
      <w:r w:rsidRPr="005B3C0C">
        <w:t xml:space="preserve">., 2014; Merchant </w:t>
      </w:r>
      <w:r w:rsidR="00490409" w:rsidRPr="00490409">
        <w:rPr>
          <w:i/>
        </w:rPr>
        <w:t>et al</w:t>
      </w:r>
      <w:r w:rsidRPr="005B3C0C">
        <w:t>., 2012)</w:t>
      </w:r>
      <w:r w:rsidR="00BD03EC" w:rsidRPr="005B3C0C">
        <w:rPr>
          <w:szCs w:val="24"/>
        </w:rPr>
        <w:fldChar w:fldCharType="end"/>
      </w:r>
      <w:r w:rsidRPr="005B3C0C">
        <w:rPr>
          <w:szCs w:val="24"/>
        </w:rPr>
        <w:t xml:space="preserve">. </w:t>
      </w:r>
    </w:p>
    <w:p w14:paraId="432A1ED7" w14:textId="77777777" w:rsidR="005B3C0C" w:rsidRPr="005B3C0C" w:rsidRDefault="005B3C0C" w:rsidP="005B3C0C">
      <w:pPr>
        <w:spacing w:line="360" w:lineRule="auto"/>
        <w:rPr>
          <w:i/>
          <w:szCs w:val="24"/>
        </w:rPr>
      </w:pPr>
      <w:r w:rsidRPr="005B3C0C">
        <w:rPr>
          <w:szCs w:val="24"/>
        </w:rPr>
        <w:t xml:space="preserve">The role of photosynthesis in the accumulation of neutral lipids is also complex. Fan </w:t>
      </w:r>
      <w:r w:rsidR="00490409" w:rsidRPr="00490409">
        <w:rPr>
          <w:i/>
          <w:szCs w:val="24"/>
        </w:rPr>
        <w:t>et al</w:t>
      </w:r>
      <w:r w:rsidRPr="005B3C0C">
        <w:rPr>
          <w:szCs w:val="24"/>
        </w:rPr>
        <w:t>. (2012) concluded that, due to low TAG accumulation in dark heterotrophic conditions, TAG synthesis requires an active photosynthetic linear electron transport chain. However, under nitrogen starvation, a nitrogen-sparing response is activated, leading to chlorosis which involves the degradation of photosynthetic machinery (particularly cytochrome b</w:t>
      </w:r>
      <w:r w:rsidRPr="005B3C0C">
        <w:rPr>
          <w:szCs w:val="24"/>
          <w:vertAlign w:val="subscript"/>
        </w:rPr>
        <w:t>6</w:t>
      </w:r>
      <w:r w:rsidRPr="005B3C0C">
        <w:rPr>
          <w:szCs w:val="24"/>
        </w:rPr>
        <w:t xml:space="preserve">f) (to minimise nitrogen usage), reduction in activity of linear electron chain and shift to higher respiratory activity </w:t>
      </w:r>
      <w:r w:rsidR="00BD03EC" w:rsidRPr="005B3C0C">
        <w:rPr>
          <w:szCs w:val="24"/>
        </w:rPr>
        <w:fldChar w:fldCharType="begin"/>
      </w:r>
      <w:r w:rsidR="00790A49">
        <w:rPr>
          <w:szCs w:val="24"/>
        </w:rPr>
        <w:instrText xml:space="preserve"> ADDIN ZOTERO_ITEM CSL_CITATION {"citationID":"1m63pkub85","properties":{"formattedCitation":"{\\rtf (Bult\\uc0\\u233{} and Wollman, 1992; Johnson and Alric, 2013; Schmollinger et al., 2014)}","plainCitation":"(Bulté and Wollman, 1992; Johnson and Alric, 2013; Schmollinger et al., 2014)"},"citationItems":[{"id":2950,"uris":["http://zotero.org/users/1204444/items/UWMRCFQM"],"uri":["http://zotero.org/users/1204444/items/UWMRCFQM"],"itemData":{"id":2950,"type":"article-journal","title":"Evidence for a selective destabilization of an integral membrane protein, the cytochrome b6/f complex, during gametogenesis in Chlamydomonas reinhardtii","container-title":"European Journal of Biochemistry","page":"327-336","volume":"204","issue":"1","source":"Wiley Online Library","abstract":"We studied the process of photosynthetic inactivation during gametogenesis of the unicellular green alga Chlamydomonas reinhardtii. We show that it is caused by the selective destabilization of a single transmembrane protein complex, the cytochrome b6/f complex, which is initially accumulated in the thylakoid membranes of vegetative cells. This protein destabilization is controlled by the intracellular energy sources available in the gametes, i. e. the coupled electron flow in the mitochondria and the amount of starch accumulated in the chloroplast. It nevertheless requires the expression of gamete-specific proteins. The loss of cytochrome b6/f complexes during gametogenesis is prevented by the addition of cycloheximide, but is chloramphenicol insensitive. Therefore, it is likely to involve some translation product of nuclear origin, specifically expressed during gametogenesis. Among the new polypeptides specifically found in the gametes, we detected a soluble polypeptide Mα (approximate molecular mass of 63 kDa), which shared common epitopes with cytochrome f. Its synthesis displays an antibiotic sensitivity typical of a nuclear-encoded polypeptide and is controlled by the same intracellular signals which control the destabilization of the cytochrome b6/f complexes in the thylakoid membranes.","DOI":"10.1111/j.1432-1033.1992.tb16641.x","ISSN":"1432-1033","language":"en","author":[{"family":"Bulté","given":"Laurence"},{"family":"Wollman","given":"Francis-André"}],"issued":{"date-parts":[["1992",2,1]]}}},{"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rPr>
          <w:szCs w:val="24"/>
        </w:rPr>
        <w:fldChar w:fldCharType="separate"/>
      </w:r>
      <w:r w:rsidRPr="005B3C0C">
        <w:rPr>
          <w:rFonts w:cs="Times New Roman"/>
          <w:szCs w:val="24"/>
        </w:rPr>
        <w:t xml:space="preserve">(Bulté and Wollman, 1992; Johnson and Alric, 2013; Schmollinger </w:t>
      </w:r>
      <w:r w:rsidR="00490409" w:rsidRPr="00490409">
        <w:rPr>
          <w:rFonts w:cs="Times New Roman"/>
          <w:i/>
          <w:szCs w:val="24"/>
        </w:rPr>
        <w:t>et al</w:t>
      </w:r>
      <w:r w:rsidRPr="005B3C0C">
        <w:rPr>
          <w:rFonts w:cs="Times New Roman"/>
          <w:szCs w:val="24"/>
        </w:rPr>
        <w:t>., 2014)</w:t>
      </w:r>
      <w:r w:rsidR="00BD03EC" w:rsidRPr="005B3C0C">
        <w:rPr>
          <w:szCs w:val="24"/>
        </w:rPr>
        <w:fldChar w:fldCharType="end"/>
      </w:r>
      <w:r w:rsidRPr="005B3C0C">
        <w:rPr>
          <w:szCs w:val="24"/>
        </w:rPr>
        <w:t>. This chlorosis trend is accelerated under mixotrophic conditions, despite the higher levels of TAG accumulation (</w:t>
      </w:r>
      <w:r w:rsidRPr="005B3C0C">
        <w:rPr>
          <w:rFonts w:cs="Times New Roman"/>
          <w:szCs w:val="24"/>
        </w:rPr>
        <w:t xml:space="preserve">Schmollinger </w:t>
      </w:r>
      <w:r w:rsidR="00490409" w:rsidRPr="00490409">
        <w:rPr>
          <w:rFonts w:cs="Times New Roman"/>
          <w:i/>
          <w:szCs w:val="24"/>
        </w:rPr>
        <w:t>et al</w:t>
      </w:r>
      <w:r w:rsidRPr="005B3C0C">
        <w:rPr>
          <w:rFonts w:cs="Times New Roman"/>
          <w:szCs w:val="24"/>
        </w:rPr>
        <w:t xml:space="preserve">., 2014). </w:t>
      </w:r>
      <w:r w:rsidRPr="005B3C0C">
        <w:rPr>
          <w:szCs w:val="24"/>
        </w:rPr>
        <w:t xml:space="preserve">Consequently it is uncertain how the role of active photosynthesis can affect lipid accumulation under these conditions of rapid pigment degradation in mixotrophic cultures </w:t>
      </w:r>
      <w:r w:rsidR="00BD03EC" w:rsidRPr="005B3C0C">
        <w:rPr>
          <w:szCs w:val="24"/>
        </w:rPr>
        <w:fldChar w:fldCharType="begin"/>
      </w:r>
      <w:r w:rsidR="00790A49">
        <w:rPr>
          <w:szCs w:val="24"/>
        </w:rPr>
        <w:instrText xml:space="preserve"> ADDIN ZOTERO_ITEM CSL_CITATION {"citationID":"1emsmdjnva","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szCs w:val="24"/>
        </w:rPr>
        <w:instrText>∼</w:instrText>
      </w:r>
      <w:r w:rsidR="00790A49">
        <w:rPr>
          <w:szCs w:val="24"/>
        </w:rPr>
        <w:instrText xml:space="preserve">425 genes are upregulated </w:instrText>
      </w:r>
      <w:r w:rsidR="00790A49">
        <w:rPr>
          <w:rFonts w:ascii="Calibri" w:hAnsi="Calibri" w:cs="Calibri"/>
          <w:szCs w:val="24"/>
        </w:rPr>
        <w:instrText>≥</w:instrText>
      </w:r>
      <w:r w:rsidR="00790A49">
        <w:rPr>
          <w:szCs w:val="24"/>
        </w:rPr>
        <w:instrText xml:space="preserve">2-fold and </w:instrText>
      </w:r>
      <w:r w:rsidR="00790A49">
        <w:rPr>
          <w:rFonts w:ascii="Cambria Math" w:hAnsi="Cambria Math" w:cs="Cambria Math"/>
          <w:szCs w:val="24"/>
        </w:rPr>
        <w:instrText>∼</w:instrText>
      </w:r>
      <w:r w:rsidR="00790A49">
        <w:rPr>
          <w:szCs w:val="24"/>
        </w:rPr>
        <w:instrText xml:space="preserve">875 genes are downregulated </w:instrText>
      </w:r>
      <w:r w:rsidR="00790A49">
        <w:rPr>
          <w:rFonts w:ascii="Calibri" w:hAnsi="Calibri" w:cs="Calibri"/>
          <w:szCs w:val="24"/>
        </w:rPr>
        <w:instrText>≥</w:instrText>
      </w:r>
      <w:r w:rsidR="00790A49">
        <w:rPr>
          <w:szCs w:val="24"/>
        </w:rPr>
        <w:instrText xml:space="preserve">2-fold in each strain. Expression of a small subset of </w:instrText>
      </w:r>
      <w:r w:rsidR="00790A49">
        <w:rPr>
          <w:rFonts w:ascii="Calibri" w:hAnsi="Calibri" w:cs="Calibri"/>
          <w:szCs w:val="24"/>
        </w:rPr>
        <w:instrText>“</w:instrText>
      </w:r>
      <w:r w:rsidR="00790A49">
        <w:rPr>
          <w:szCs w:val="24"/>
        </w:rPr>
        <w:instrText>sensitive</w:instrText>
      </w:r>
      <w:r w:rsidR="00790A49">
        <w:rPr>
          <w:rFonts w:ascii="Calibri" w:hAnsi="Calibri" w:cs="Calibri"/>
          <w:szCs w:val="24"/>
        </w:rPr>
        <w:instrText>”</w:instrText>
      </w:r>
      <w:r w:rsidR="00790A49">
        <w:rPr>
          <w:szCs w:val="24"/>
        </w:rPr>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rPr>
          <w:szCs w:val="24"/>
        </w:rPr>
        <w:fldChar w:fldCharType="separate"/>
      </w:r>
      <w:r w:rsidRPr="005B3C0C">
        <w:t xml:space="preserve">(Goodenough </w:t>
      </w:r>
      <w:r w:rsidR="00490409" w:rsidRPr="00490409">
        <w:rPr>
          <w:i/>
        </w:rPr>
        <w:t>et al</w:t>
      </w:r>
      <w:r w:rsidRPr="005B3C0C">
        <w:t>., 2014)</w:t>
      </w:r>
      <w:r w:rsidR="00BD03EC" w:rsidRPr="005B3C0C">
        <w:rPr>
          <w:szCs w:val="24"/>
        </w:rPr>
        <w:fldChar w:fldCharType="end"/>
      </w:r>
      <w:r w:rsidRPr="005B3C0C">
        <w:rPr>
          <w:szCs w:val="24"/>
        </w:rPr>
        <w:t xml:space="preserve">. </w:t>
      </w:r>
    </w:p>
    <w:p w14:paraId="41EDE6F0" w14:textId="77777777" w:rsidR="005B3C0C" w:rsidRPr="005B3C0C" w:rsidRDefault="005B3C0C" w:rsidP="005B3C0C">
      <w:pPr>
        <w:spacing w:line="360" w:lineRule="auto"/>
        <w:rPr>
          <w:szCs w:val="24"/>
        </w:rPr>
      </w:pPr>
      <w:r w:rsidRPr="005B3C0C">
        <w:rPr>
          <w:szCs w:val="24"/>
        </w:rPr>
        <w:t xml:space="preserve">Investigating the molecular biology associated with the nutrient-starvation metabolic shift has the potential to reveal a great deal more about lipid accumulation and the influence on both organic carbon uptake and photosynthesis. Only recently, since the resurgence in algal biofuel research and development of more advanced molecular </w:t>
      </w:r>
      <w:r w:rsidRPr="005B3C0C">
        <w:rPr>
          <w:szCs w:val="24"/>
        </w:rPr>
        <w:lastRenderedPageBreak/>
        <w:t xml:space="preserve">techniques, have these pathways been intensely investigated </w:t>
      </w:r>
      <w:r w:rsidR="00BD03EC" w:rsidRPr="005B3C0C">
        <w:rPr>
          <w:szCs w:val="24"/>
        </w:rPr>
        <w:fldChar w:fldCharType="begin"/>
      </w:r>
      <w:r w:rsidR="00790A49">
        <w:rPr>
          <w:szCs w:val="24"/>
        </w:rPr>
        <w:instrText xml:space="preserve"> ADDIN ZOTERO_ITEM CSL_CITATION {"citationID":"2ouivgqgh7","properties":{"formattedCitation":"(Merchant et al., 2012)","plainCitation":"(Merchant et al., 2012)"},"citationItems":[{"id":1451,"uris":["http://zotero.org/users/1204444/items/J7KBZQDP"],"uri":["http://zotero.org/users/1204444/items/J7KBZQDP"],"itemData":{"id":1451,"type":"article-journal","title":"TAG, You’re it! Chlamydomonas as a reference organism for understanding algal triacylglycerol accumulation","container-title":"Current Opinion in Biotechnology","page":"352-363","volume":"23","issue":"3","source":"ScienceDirect","abstract":"Photosynthetic organisms are responsible for converting sunlight into organic matter, and they are therefore seen as a resource for the renewable fuel industry. Ethanol and esterified fatty acids (biodiesel) are the most common fuel products derived from these photosynthetic organisms. The potential of algae as producers of biodiesel precursor (or triacylglycerols (TAGs)) has yet to be realized because of the limited knowledge of the underlying biochemistry, cell biology and genetics. Well-characterized pathways from fungi and land plants have been used to identify algal homologs of key enzymes in TAG synthesis, including diacylglcyerol acyltransferases, phospholipid diacylglycerol acyltransferase and phosphatidate phosphatases. Many laboratories have adopted Chlamydomonas reinhardtii as a reference organism for discovery of algal-specific adaptations of TAG metabolism. Stressed Chlamydomonas cells, grown either photoautotrophically or photoheterotrophically, accumulate TAG in plastid and cytoplasmic lipid bodies, reaching 46–65% of dry weight in starch accumulation (sta) mutants. State of the art genomic technologies including expression profiling and proteomics have identified new proteins, including key components of lipid droplets, candidate regulators and lipid/TAG degrading activities. By analogy with crop plants, it is expected that advances in algal breeding and genome engineering may facilitate realizing the potential in algae.","DOI":"10.1016/j.copbio.2011.12.001","ISSN":"0958-1669","shortTitle":"Energy biotechnology • Environmental biotechnology","journalAbbreviation":"Current Opinion in Biotechnology","author":[{"family":"Merchant","given":"Sabeeha S"},{"family":"Kropat","given":"Janette"},{"family":"Liu","given":"Bensheng"},{"family":"Shaw","given":"Johnathan"},{"family":"Warakanont","given":"Jaruswan"}],"issued":{"date-parts":[["2012",6]]}}}],"schema":"https://github.com/citation-style-language/schema/raw/master/csl-citation.json"} </w:instrText>
      </w:r>
      <w:r w:rsidR="00BD03EC" w:rsidRPr="005B3C0C">
        <w:rPr>
          <w:szCs w:val="24"/>
        </w:rPr>
        <w:fldChar w:fldCharType="separate"/>
      </w:r>
      <w:r w:rsidRPr="005B3C0C">
        <w:t xml:space="preserve">(Merchant </w:t>
      </w:r>
      <w:r w:rsidR="00490409" w:rsidRPr="00490409">
        <w:rPr>
          <w:i/>
        </w:rPr>
        <w:t>et al</w:t>
      </w:r>
      <w:r w:rsidRPr="005B3C0C">
        <w:t>., 2012)</w:t>
      </w:r>
      <w:r w:rsidR="00BD03EC" w:rsidRPr="005B3C0C">
        <w:rPr>
          <w:szCs w:val="24"/>
        </w:rPr>
        <w:fldChar w:fldCharType="end"/>
      </w:r>
      <w:r w:rsidRPr="005B3C0C">
        <w:rPr>
          <w:szCs w:val="24"/>
        </w:rPr>
        <w:t xml:space="preserve">. The majority of microalgal lipid metabolism research has focused on the model algal species, </w:t>
      </w:r>
      <w:r w:rsidRPr="005B3C0C">
        <w:rPr>
          <w:i/>
          <w:szCs w:val="24"/>
        </w:rPr>
        <w:t>Chlamydomonas reinhardtii</w:t>
      </w:r>
      <w:r w:rsidRPr="005B3C0C">
        <w:rPr>
          <w:szCs w:val="24"/>
        </w:rPr>
        <w:t xml:space="preserve">, due to the availability of genomic information (entire genome sequenced and highly annotated) and established molecular techniques, including transformation </w:t>
      </w:r>
      <w:r w:rsidR="00BD03EC" w:rsidRPr="005B3C0C">
        <w:rPr>
          <w:szCs w:val="24"/>
        </w:rPr>
        <w:fldChar w:fldCharType="begin"/>
      </w:r>
      <w:r w:rsidR="00790A49">
        <w:rPr>
          <w:szCs w:val="24"/>
        </w:rPr>
        <w:instrText xml:space="preserve"> ADDIN ZOTERO_ITEM CSL_CITATION {"citationID":"254o4jihbj","properties":{"formattedCitation":"(Merchant et al., 2012, 2007)","plainCitation":"(Merchant et al., 2012, 2007)"},"citationItems":[{"id":1451,"uris":["http://zotero.org/users/1204444/items/J7KBZQDP"],"uri":["http://zotero.org/users/1204444/items/J7KBZQDP"],"itemData":{"id":1451,"type":"article-journal","title":"TAG, You’re it! Chlamydomonas as a reference organism for understanding algal triacylglycerol accumulation","container-title":"Current Opinion in Biotechnology","page":"352-363","volume":"23","issue":"3","source":"ScienceDirect","abstract":"Photosynthetic organisms are responsible for converting sunlight into organic matter, and they are therefore seen as a resource for the renewable fuel industry. Ethanol and esterified fatty acids (biodiesel) are the most common fuel products derived from these photosynthetic organisms. The potential of algae as producers of biodiesel precursor (or triacylglycerols (TAGs)) has yet to be realized because of the limited knowledge of the underlying biochemistry, cell biology and genetics. Well-characterized pathways from fungi and land plants have been used to identify algal homologs of key enzymes in TAG synthesis, including diacylglcyerol acyltransferases, phospholipid diacylglycerol acyltransferase and phosphatidate phosphatases. Many laboratories have adopted Chlamydomonas reinhardtii as a reference organism for discovery of algal-specific adaptations of TAG metabolism. Stressed Chlamydomonas cells, grown either photoautotrophically or photoheterotrophically, accumulate TAG in plastid and cytoplasmic lipid bodies, reaching 46–65% of dry weight in starch accumulation (sta) mutants. State of the art genomic technologies including expression profiling and proteomics have identified new proteins, including key components of lipid droplets, candidate regulators and lipid/TAG degrading activities. By analogy with crop plants, it is expected that advances in algal breeding and genome engineering may facilitate realizing the potential in algae.","DOI":"10.1016/j.copbio.2011.12.001","ISSN":"0958-1669","shortTitle":"Energy biotechnology • Environmental biotechnology","journalAbbreviation":"Current Opinion in Biotechnology","author":[{"family":"Merchant","given":"Sabeeha S"},{"family":"Kropat","given":"Janette"},{"family":"Liu","given":"Bensheng"},{"family":"Shaw","given":"Johnathan"},{"family":"Warakanont","given":"Jaruswan"}],"issued":{"date-parts":[["2012",6]]}}},{"id":1172,"uris":["http://zotero.org/users/1204444/items/PC8CQWR3"],"uri":["http://zotero.org/users/1204444/items/PC8CQWR3"],"itemData":{"id":1172,"type":"article-journal","title":"The Chlamydomonas Genome Reveals the Evolution of Key Animal and Plant Functions","container-title":"Science","page":"245-250","volume":"318","issue":"5848","source":"www.sciencemag.org","abstract":"Chlamydomonas reinhardtii is a unicellular green alga whose lineage diverged from land plants over 1 billion years ago. It is a model system for studying chloroplast-based photosynthesis, as well as the structure, assembly, and function of eukaryotic flagella (cilia), which were inherited from the common ancestor of plants and animals, but lost in land plants. We sequenced the </w:instrText>
      </w:r>
      <w:r w:rsidR="00790A49">
        <w:rPr>
          <w:rFonts w:ascii="Cambria Math" w:hAnsi="Cambria Math" w:cs="Cambria Math"/>
          <w:szCs w:val="24"/>
        </w:rPr>
        <w:instrText>∼</w:instrText>
      </w:r>
      <w:r w:rsidR="00790A49">
        <w:rPr>
          <w:szCs w:val="24"/>
        </w:rPr>
        <w:instrText xml:space="preserve">120-megabase nuclear genome of Chlamydomonas and performed comparative phylogenomic analyses, identifying genes encoding uncharacterized proteins that are likely associated with the function and biogenesis of chloroplasts or eukaryotic flagella. Analyses of the Chlamydomonas genome advance our understanding of the ancestral eukaryotic cell, reveal previously unknown genes associated with photosynthetic and flagellar functions, and establish links between ciliopathy and the composition and function of flagella.","DOI":"10.1126/science.1143609","ISSN":"0036-8075, 1095-9203","journalAbbreviation":"Science","language":"en","author":[{"family":"Merchant","given":"Sabeeha S."},{"family":"Prochnik","given":"Simon E."},{"family":"Vallon","given":"Olivier"},{"family":"Harris","given":"Elizabeth H."},{"family":"Karpowicz","given":"Steven J."},{"family":"Witman","given":"George B."},{"family":"Terry","given":"Astrid"},{"family":"Salamov","given":"Asaf"},{"family":"Fritz-Laylin","given":"Lillian K."},{"family":"Maréchal-Drouard","given":"Laurence"},{"family":"Marshall","given":"Wallace F."},{"family":"Qu","given":"Liang-Hu"},{"family":"Nelson","given":"David R."},{"family":"Sanderfoot","given":"Anton A."},{"family":"Spalding","given":"Martin H."},{"family":"Kapitonov","given":"Vladimir V."},{"family":"Ren","given":"Qinghu"},{"family":"Ferris","given":"Patrick"},{"family":"Lindquist","given":"Erika"},{"family":"Shapiro","given":"Harris"},{"family":"Lucas","given":"Susan M."},{"family":"Grimwood","given":"Jane"},{"family":"Schmutz","given":"Jeremy"},{"family":"Cardol","given":"Pierre"},{"family":"Cerutti","given":"Heriberto"},{"family":"Chanfreau","given":"Guillaume"},{"family":"Chen","given":"Chun-Long"},{"family":"Cognat","given":"Valérie"},{"family":"Croft","given":"Martin T."},{"family":"Dent","given":"Rachel"},{"family":"Dutcher","given":"Susan"},{"family":"Fernández","given":"Emilio"},{"family":"Fukuzawa","given":"Hideya"},{"family":"González-Ballester","given":"David"},{"family":"González-Halphen","given":"Diego"},{"family":"Hallmann","given":"Armin"},{"family":"Hanikenne","given":"Marc"},{"family":"Hippler","given":"Michael"},{"family":"Inwood","given":"William"},{"family":"Jabbari","given":"Kamel"},{"family":"Kalanon","given":"Ming"},{"family":"Kuras","given":"Richard"},{"family":"Lefebvre","given":"Paul A."},{"family":"Lemaire","given":"Stéphane D."},{"family":"Lobanov","given":"Alexey V."},{"family":"Lohr","given":"Martin"},{"family":"Manuell","given":"Andrea"},{"family":"Meier","given":"Iris"},{"family":"Mets","given":"Laurens"},{"family":"Mittag","given":"Maria"},{"family":"Mittelmeier","given":"Telsa"},{"family":"Moroney","given":"James V."},{"family":"Moseley","given":"Jeffrey"},{"family":"Napoli","given":"Carolyn"},{"family":"Nedelcu","given":"Aurora M."},{"family":"Niyogi","given":"Krishna"},{"family":"Novoselov","given":"Sergey V."},{"family":"Paulsen","given":"Ian T."},{"family":"Pazour","given":"Greg"},{"family":"Purton","given":"Saul"},{"family":"Ral","given":"Jean-Philippe"},{"family":"Riaño-Pachón","given":"Diego Mauricio"},{"family":"Riekhof","given":"Wayne"},{"family":"Rymarquis","given":"Linda"},{"family":"Schroda","given":"Michael"},{"family":"Stern","given":"David"},{"family":"Umen","given":"James"},{"family":"Willows","given":"Robert"},{"family":"Wilson","given":"Nedra"},{"family":"Zimmer","given":"Sara Lana"},{"family":"Allmer","given":"Jens"},{"family":"Balk","given":"Janneke"},{"family":"Bisova","given":"Katerina"},{"family":"Chen","given":"Chong-Jian"},{"family":"Elias","given":"Marek"},{"family":"Gendler","given":"Karla"},{"family":"Hauser","given":"Charles"},{"family":"Lamb","given":"Mary Rose"},{"family":"Ledford","given":"Heidi"},{"family":"Long","given":"Joanne C."},{"family":"Minagawa","given":"Jun"},{"family":"Page","given":"M. Dudley"},{"family":"Pan","given":"Junmin"},{"family":"Pootakham","given":"Wirulda"},{"family":"Roje","given":"Sanja"},{"family":"Rose","given":"Annkatrin"},{"family":"Stahlberg","given":"Eric"},{"family":"Terauchi","given":"Aimee M."},{"family":"Yang","given":"Pinfen"},{"family":"Ball","given":"Steven"},{"family":"Bowler","given":"Chris"},{"family":"Dieckmann","given":"Carol L."},{"family":"Gladyshev","given":"Vadim N."},{"family":"Green","given":"Pamela"},{"family":"Jorgensen","given":"Richard"},{"family":"Mayfield","given":"Stephen"},{"family":"Mueller-Roeber","given":"Bernd"},{"family":"Rajamani","given":"Sathish"},{"family":"Sayre","given":"Richard T."},{"family":"Brokstein","given":"Peter"},{"family":"Dubchak","given":"Inna"},{"family":"Goodstein","given":"David"},{"family":"Hornick","given":"Leila"},{"family":"Huang","given":"Y. Wayne"},{"family":"Jhaveri","given":"Jinal"},{"family":"Luo","given":"Yigong"},{"family":"Martínez","given":"Diego"},{"family":"Ngau","given":"Wing Chi Abby"},{"family":"Otillar","given":"Bobby"},{"family":"Poliakov","given":"Alexander"},{"family":"Porter","given":"Aaron"},{"family":"Szajkowski","given":"Lukasz"},{"family":"Werner","given":"Gregory"},{"family":"Zhou","given":"Kemin"},{"family":"Grigoriev","given":"Igor V."},{"family":"Rokhsar","given":"Daniel S."},{"family":"Grossman","given":"Arthur R."}],"issued":{"date-parts":[["2007",10,12]]}}}],"schema":"https://github.com/citation-style-language/schema/raw/master/csl-citation.json"} </w:instrText>
      </w:r>
      <w:r w:rsidR="00BD03EC" w:rsidRPr="005B3C0C">
        <w:rPr>
          <w:szCs w:val="24"/>
        </w:rPr>
        <w:fldChar w:fldCharType="separate"/>
      </w:r>
      <w:r w:rsidRPr="005B3C0C">
        <w:t xml:space="preserve">(Merchant </w:t>
      </w:r>
      <w:r w:rsidR="00490409" w:rsidRPr="00490409">
        <w:rPr>
          <w:i/>
        </w:rPr>
        <w:t>et al</w:t>
      </w:r>
      <w:r w:rsidRPr="005B3C0C">
        <w:t>., 2012, 2007)</w:t>
      </w:r>
      <w:r w:rsidR="00BD03EC" w:rsidRPr="005B3C0C">
        <w:rPr>
          <w:szCs w:val="24"/>
        </w:rPr>
        <w:fldChar w:fldCharType="end"/>
      </w:r>
      <w:r w:rsidRPr="005B3C0C">
        <w:rPr>
          <w:szCs w:val="24"/>
        </w:rPr>
        <w:t xml:space="preserve">. As </w:t>
      </w:r>
      <w:r w:rsidRPr="005B3C0C">
        <w:rPr>
          <w:i/>
          <w:szCs w:val="24"/>
        </w:rPr>
        <w:t xml:space="preserve">C. reinhardtii </w:t>
      </w:r>
      <w:r w:rsidRPr="005B3C0C">
        <w:rPr>
          <w:szCs w:val="24"/>
        </w:rPr>
        <w:t xml:space="preserve">is a mixotrophic species, that is capable of assimilating acetate as an organic carbon source, significantly higher rates of growth and lipid accumulation under mixotrophic conditions have favoured this mode of growth for metabolic studies </w:t>
      </w:r>
      <w:r w:rsidR="00BD03EC" w:rsidRPr="005B3C0C">
        <w:rPr>
          <w:szCs w:val="24"/>
        </w:rPr>
        <w:fldChar w:fldCharType="begin"/>
      </w:r>
      <w:r w:rsidR="00790A49">
        <w:rPr>
          <w:szCs w:val="24"/>
        </w:rPr>
        <w:instrText xml:space="preserve"> ADDIN ZOTERO_ITEM CSL_CITATION {"citationID":"1n6d4mv8g4","properties":{"formattedCitation":"(Msanne et al., 2012)","plainCitation":"(Msanne et al., 2012)"},"citationItems":[{"id":1455,"uris":["http://zotero.org/users/1204444/items/HSHU3RDJ"],"uri":["http://zotero.org/users/1204444/items/HSHU3RDJ"],"itemData":{"id":1455,"type":"article-journal","title":"Metabolic and gene expression changes triggered by nitrogen deprivation in the photoautotrophically grown microalgae Chlamydomonas reinhardtii and Coccomyxa sp. C-169","container-title":"Phytochemistry","page":"50-59","volume":"75","source":"ScienceDirect","abstract":"Microalgae are emerging as suitable feedstocks for renewable biofuel production. Characterizing the metabolic pathways involved in the biosynthesis of energy-rich compounds, such as lipids and carbohydrates, and the environmental factors influencing their accumulation is necessary to realize the full potential of these organisms as energy resources. The model green alga Chlamydomonas reinhardtii accumulates significant amounts of triacylglycerols (TAGs) under nitrogen starvation or salt stress in medium containing acetate. However, since cultivation of microalgae for biofuel production may need to rely on sunlight as the main source of energy for biomass synthesis, metabolic and gene expression changes occurring in Chlamydomonas and Coccomyxa subjected to nitrogen deprivation were examined under strictly photoautotrophic conditions. Interestingly, nutrient depletion triggered a similar pattern of early synthesis of starch followed by substantial TAG accumulation in both of these fairly divergent green microalgae. A marked decrease in chlorophyll and protein contents was also observed, including reduction in ribosomal polypeptides and some key enzymes for CO2 assimilation like ribulose-1,5-bisphosphate carboxylase/oxygenase. These results suggest that turnover of nitrogen-rich compounds such as proteins may provide carbon/energy for TAG biosynthesis in the nutrient deprived cells. In Chlamydomonas, several genes coding for diacylglycerol:acyl-CoA acyltransferases, catalyzing the acylation of diacylglycerol to TAG, displayed increased transcript abundance under nitrogen depletion but, counterintuitively, genes encoding enzymes for de novo fatty acid synthesis, such as 3-ketoacyl-ACP synthase I, were down-regulated. Understanding the interdependence of these anabolic and catabolic processes and their regulation may allow the engineering of algal strains with improved capacity to convert their biomass into useful biofuel precursors.","DOI":"10.1016/j.phytochem.2011.12.007","ISSN":"0031-9422","journalAbbreviation":"Phytochemistry","author":[{"family":"Msanne","given":"Joseph"},{"family":"Xu","given":"Di"},{"family":"Konda","given":"Anji Reddy"},{"family":"Casas-Mollano","given":"J. Armando"},{"family":"Awada","given":"Tala"},{"family":"Cahoon","given":"Edgar B."},{"family":"Cerutti","given":"Heriberto"}],"issued":{"date-parts":[["2012",3]]}}}],"schema":"https://github.com/citation-style-language/schema/raw/master/csl-citation.json"} </w:instrText>
      </w:r>
      <w:r w:rsidR="00BD03EC" w:rsidRPr="005B3C0C">
        <w:rPr>
          <w:szCs w:val="24"/>
        </w:rPr>
        <w:fldChar w:fldCharType="separate"/>
      </w:r>
      <w:r w:rsidRPr="005B3C0C">
        <w:t xml:space="preserve">(Msanne </w:t>
      </w:r>
      <w:r w:rsidR="00490409" w:rsidRPr="00490409">
        <w:rPr>
          <w:i/>
        </w:rPr>
        <w:t>et al</w:t>
      </w:r>
      <w:r w:rsidRPr="005B3C0C">
        <w:t>., 2012)</w:t>
      </w:r>
      <w:r w:rsidR="00BD03EC" w:rsidRPr="005B3C0C">
        <w:rPr>
          <w:szCs w:val="24"/>
        </w:rPr>
        <w:fldChar w:fldCharType="end"/>
      </w:r>
      <w:r w:rsidRPr="005B3C0C">
        <w:rPr>
          <w:szCs w:val="24"/>
        </w:rPr>
        <w:t xml:space="preserve">. Consequently, and despite the dominance of autotrophic cultivation, the majority of metabolic studies, including transcriptomics, have utilised mixotrophic growth </w:t>
      </w:r>
      <w:r w:rsidR="00BD03EC" w:rsidRPr="005B3C0C">
        <w:rPr>
          <w:szCs w:val="24"/>
        </w:rPr>
        <w:fldChar w:fldCharType="begin"/>
      </w:r>
      <w:r w:rsidR="00790A49">
        <w:rPr>
          <w:szCs w:val="24"/>
        </w:rPr>
        <w:instrText xml:space="preserve"> ADDIN ZOTERO_ITEM CSL_CITATION {"citationID":"2fqrkpdhet","properties":{"formattedCitation":"(Blaby et al., 2013; Boyle et al., 2012; Deng et al., 2012; Fan et al., 2012a, 2011; Goodenough et al., 2014; La Russa et al., 2012; Li et al., 2012; Miller et al., 2010; Moellering and Benning, 2010a; Nguyen et al., 2011; Plancke et al., 2014; Schmollinger et al., 2014; Wase et al., 2014; Yoon et al., 2012)","plainCitation":"(Blaby et al., 2013; Boyle et al., 2012; Deng et al., 2012; Fan et al., 2012a, 2011; Goodenough et al., 2014; La Russa et al., 2012; Li et al., 2012; Miller et al., 2010; Moellering and Benning, 2010a; Nguyen et al., 2011; Plancke et al., 2014; Schmollinger et al., 2014; Wase et al., 2014; Yoon et al., 2012)"},"citationItems":[{"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id":2787,"uris":["http://zotero.org/users/1204444/items/DEQQ99AZ"],"uri":["http://zotero.org/users/1204444/items/DEQQ99AZ"],"itemData":{"id":2787,"type":"article-journal","title":"Three acyltransferases and a nitrogen responsive regulator are implicated in nitrogen starvation-induced triacylglycerol accumulation in Chlamydomonas","container-title":"Journal of Biological Chemistry","page":"jbc.M111.334052","source":"www.jbc.org","abstract":"Algae have recently gained attention as a potential source for biodiesel, however much is still unknown about the biological triggers that cause the production of triacylglycerols. We used RNA-Seq as a tool for discovering genes responsible for triacylglycerol (TAG) production in Chlamydomonas and for the regulatory components that turn on the pathway. Three genes encoding acyltransferases, DGAT1, DGTT1, and PDAT1, are induced by nitrogen starvation and are likely to have a role in TAG accumulation based on their patterns of expression. DGAT1 and DGTT1 also show increased mRNA abundance in other TAG-accumulating conditions (-S, -P, -Zn, -Fe). Insertional mutants, pdat1-1 and pdat1-2, accumulate 25% less TAG compared to the parent strain, CC-4425, which demonstrates the relevance of the trans-acylation pathway in Chlamydomonas. The biochemical functions of DGTT1 and PDAT1 were validated by rescue of oleic acid sensitivity and restoration of TAG accumulation in a yeast strain lacking all acyltransferase activity. Time course analyses suggest than an SBP domain transcription factor, whose mRNA increases precede that of lipid biosynthesis genes like DGAT1, is a candidate regulator of the N-deficiency response. An insertional mutant, nrr1-1, accumulates only 50% of the TAG compared to the parental strain in N-starvation conditions and is unaffected by other nutrient stresses, suggesting the specificity for this nutrient stress condition.","DOI":"10.1074/jbc.M111.334052","ISSN":"0021-9258, 1083-351X","note":"PMID: 22403401","journalAbbreviation":"J. Biol. Chem.","language":"en","author":[{"family":"Boyle","given":"Nanette R."},{"family":"Page","given":"Mark Dudley"},{"family":"Liu","given":"Bensheng"},{"family":"Blaby","given":"Ian K."},{"family":"Casero","given":"David"},{"family":"Kropat","given":"Janette"},{"family":"Cokus","given":"Shawn"},{"family":"Hong-Hermesdorf","given":"Anne"},{"family":"Shaw","given":"Johnathan"},{"family":"Karpowicz","given":"Steven J."},{"family":"Gallaher","given":"Sean"},{"family":"Johnson","given":"Shannon"},{"family":"Benning","given":"Christoph"},{"family":"Pellegrini","given":"Matteo"},{"family":"Grossman","given":"Arthur"},{"family":"Merchant","given":"Sabeeha S."}],"issued":{"date-parts":[["2012",3,8]]},"PMID":"22403401"}},{"id":2791,"uris":["http://zotero.org/users/1204444/items/GRVIZ6J4"],"uri":["http://zotero.org/users/1204444/items/GRVIZ6J4"],"itemData":{"id":2791,"type":"article-journal","title":"The Roles of acyl-CoA: Diacylglycerol Acyltransferase 2 Genes in the Biosynthesis of Triacylglycerols by the Green Algae Chlamydomonas reinhardtii","container-title":"Molecular Plant","page":"945-947","volume":"5","issue":"4","source":"mplant.oxfordjournals.org","DOI":"10.1093/mp/sss040","ISSN":"1674-2052, 1752-9867","note":"PMID: 22511604","shortTitle":"The Roles of acyl-CoA","journalAbbreviation":"Mol. Plant","language":"en","author":[{"family":"Deng","given":"Xiao-Dong"},{"family":"Gu","given":"Bo"},{"family":"Li","given":"Ya-Jun"},{"family":"Hu","given":"Xin-Wen"},{"family":"Guo","given":"Jian-Chun"},{"family":"Fei","given":"Xiao-Wen"}],"issued":{"date-parts":[["2012",7,19]]},"PMID":"22511604"}},{"id":2818,"uris":["http://zotero.org/users/1204444/items/MS5GCAWV"],"uri":["http://zotero.org/users/1204444/items/MS5GCAWV"],"itemData":{"id":2818,"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id":2880,"uris":["http://zotero.org/users/1204444/items/7WXGIQ4H"],"uri":["http://zotero.org/users/1204444/items/7WXGIQ4H"],"itemData":{"id":2880,"type":"article-journal","title":"A chloroplast pathway for the de novo biosynthesis of triacylglycerol in Chlamydomonas reinhardtii","container-title":"FEBS Letters","page":"1985-1991","volume":"585","issue":"12","source":"ScienceDirect","abstract":"Neutral lipid metabolism has been extensively studied in yeast, plants and mammals. In contrast, little information is available regarding the biochemical pathway, enzymes and regulatory factors involved in the biosynthesis of triacylglycerol (TAG) in microalgae. In the conventional TAG biosynthetic pathway widely accepted for yeast, plants and mammals, TAG is assembled in the endoplasmic reticulum (ER) from its immediate precursor diacylglycerol (DAG) made by ER-specific acyltransferases, and is deposited exclusively in lipid droplets in the cytosol. Here, we demonstrated that the unicellular microalga Chlamydomonas reinhardtii employs a distinct pathway that uses DAG derived almost exclusively from the chloroplast to produce TAG. This unique TAG biosynthesis pathway is largely dependent on de novo fatty acid synthesis, and the TAG formed in this pathway is stored in lipid droplets in both the chloroplast and the cytosol. These findings have wide implications for understanding TAG biosynthesis and storage and other areas of lipid metabolism in microalgae and other organisms.","DOI":"10.1016/j.febslet.2011.05.018","ISSN":"0014-5793","journalAbbreviation":"FEBS Letters","author":[{"family":"Fan","given":"Jilian"},{"family":"Andre","given":"Carl"},{"family":"Xu","given":"Changcheng"}],"issued":{"date-parts":[["2011",6,23]]}}},{"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szCs w:val="24"/>
        </w:rPr>
        <w:instrText>∼</w:instrText>
      </w:r>
      <w:r w:rsidR="00790A49">
        <w:rPr>
          <w:szCs w:val="24"/>
        </w:rPr>
        <w:instrText xml:space="preserve">425 genes are upregulated </w:instrText>
      </w:r>
      <w:r w:rsidR="00790A49">
        <w:rPr>
          <w:rFonts w:ascii="Calibri" w:hAnsi="Calibri" w:cs="Calibri"/>
          <w:szCs w:val="24"/>
        </w:rPr>
        <w:instrText>≥</w:instrText>
      </w:r>
      <w:r w:rsidR="00790A49">
        <w:rPr>
          <w:szCs w:val="24"/>
        </w:rPr>
        <w:instrText xml:space="preserve">2-fold and </w:instrText>
      </w:r>
      <w:r w:rsidR="00790A49">
        <w:rPr>
          <w:rFonts w:ascii="Cambria Math" w:hAnsi="Cambria Math" w:cs="Cambria Math"/>
          <w:szCs w:val="24"/>
        </w:rPr>
        <w:instrText>∼</w:instrText>
      </w:r>
      <w:r w:rsidR="00790A49">
        <w:rPr>
          <w:szCs w:val="24"/>
        </w:rPr>
        <w:instrText xml:space="preserve">875 genes are downregulated </w:instrText>
      </w:r>
      <w:r w:rsidR="00790A49">
        <w:rPr>
          <w:rFonts w:ascii="Calibri" w:hAnsi="Calibri" w:cs="Calibri"/>
          <w:szCs w:val="24"/>
        </w:rPr>
        <w:instrText>≥</w:instrText>
      </w:r>
      <w:r w:rsidR="00790A49">
        <w:rPr>
          <w:szCs w:val="24"/>
        </w:rPr>
        <w:instrText xml:space="preserve">2-fold in each strain. Expression of a small subset of </w:instrText>
      </w:r>
      <w:r w:rsidR="00790A49">
        <w:rPr>
          <w:rFonts w:ascii="Calibri" w:hAnsi="Calibri" w:cs="Calibri"/>
          <w:szCs w:val="24"/>
        </w:rPr>
        <w:instrText>“</w:instrText>
      </w:r>
      <w:r w:rsidR="00790A49">
        <w:rPr>
          <w:szCs w:val="24"/>
        </w:rPr>
        <w:instrText>sensitive</w:instrText>
      </w:r>
      <w:r w:rsidR="00790A49">
        <w:rPr>
          <w:rFonts w:ascii="Calibri" w:hAnsi="Calibri" w:cs="Calibri"/>
          <w:szCs w:val="24"/>
        </w:rPr>
        <w:instrText>”</w:instrText>
      </w:r>
      <w:r w:rsidR="00790A49">
        <w:rPr>
          <w:szCs w:val="24"/>
        </w:rPr>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id":2693,"uris":["http://zotero.org/users/1204444/items/NBZNS25B"],"uri":["http://zotero.org/users/1204444/items/NBZNS25B"],"itemData":{"id":2693,"type":"article-journal","title":"Functional analysis of three type-2 DGAT homologue genes for triacylglycerol production in the green microalga Chlamydomonas reinhardtii","container-title":"Journal of Biotechnology","collection-title":"Photosynthetic microorganisms for bio-fuel production from sun light","page":"13-20","volume":"162","issue":"1","source":"ScienceDirect","abstract":"Photosynthetic organisms like plants and algae can use sunlight to produce lipids as important metabolic compounds. Plant-derived triacylglycerols (TAGs) are valuable for human and animal nutrition because of their high energy content and are becoming increasingly important for the production of renewable biofuels.\n\nAcyl-CoA:diacylglycerol acyltransferases (DGATs) have been demonstrated to play an important role in the accumulation of TAG compounds in higher plants. DGAT homologue genes have been identified in the genome of the green alga Chlamydomonas reinhardtii, however their function in vivo is still unknown. In this work, the three most promising type-2 DGAT candidate genes potentially involved in TAG lipid accumulation (CrDGAT2a, b and c) were investigated by constructing overexpression strains. For each of the genes, three strains were identified which showed enhanced mRNA levels of between 1.7 and 29.1 times that of the wild type (wt). Total lipid contents, neutral lipids and fatty acid profiles were determined and showed that an enhanced mRNA expression level of the investigated DGAT genes did not boost the intracellular TAG accumulation or resulted in alterations of the fatty acid profiles compared to wild type during standard growth condition or during nitrogen or sulfur stress conditions. We conclude that biotechnological efforts to enhance cellular TAG amount in microalgae need further insights into the complex network of lipid biosynthesis to identify potential bottlenecks of neutral lipid production.","DOI":"10.1016/j.jbiotec.2012.04.006","ISSN":"0168-1656","journalAbbreviation":"Journal of Biotechnology","author":[{"family":"La Russa","given":"M."},{"family":"Bogen","given":"C."},{"family":"Uhmeyer","given":"A."},{"family":"Doebbe","given":"A."},{"family":"Filippone","given":"E."},{"family":"Kruse","given":"O."},{"family":"Mussgnug","given":"J. H."}],"issued":{"date-parts":[["2012",11,30]]}}},{"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id":1476,"uris":["http://zotero.org/users/1204444/items/I4ZF2P7R"],"uri":["http://zotero.org/users/1204444/items/I4ZF2P7R"],"itemData":{"id":1476,"type":"article-journal","title":"Changes in Transcript Abundance in Chlamydomonas reinhardtii following Nitrogen Deprivation Predict Diversion of Metabolism","container-title":"Plant Physiology","page":"1737-1752","volume":"154","issue":"4","source":"www.plantphysiol.org","abstract":"Like many microalgae, Chlamydomonas reinhardtii forms lipid droplets rich in triacylglycerols when nutrient deprived. To begin studying the mechanisms underlying this process, nitrogen (N) deprivation was used to induce triacylglycerol accumulation and changes in developmental programs such as gametogenesis. Comparative global analysis of transcripts under induced and noninduced conditions was applied as a first approach to studying molecular changes that promote or accompany triacylglycerol accumulation in cells encountering a new nutrient environment. Towards this goal, high-throughput sequencing technology was employed to generate large numbers of expressed sequence tags of eight biologically independent libraries, four for each condition, N replete and N deprived, allowing a statistically sound comparison of expression levels under the two tested conditions. As expected, N deprivation activated a subset of control genes involved in gametogenesis while down-regulating protein biosynthesis. Genes for components of photosynthesis were also down-regulated, with the exception of the PSBS gene. N deprivation led to a marked redirection of metabolism: the primary carbon source, acetate, was no longer converted to cell building blocks by the glyoxylate cycle and gluconeogenesis but funneled directly into fatty acid biosynthesis. Additional fatty acids may be produced by membrane remodeling, a process that is suggested by the changes observed in transcript abundance of putative lipase genes. Inferences on metabolism based on transcriptional analysis are indirect, but biochemical experiments supported some of these deductions. The data provided here represent a rich source for the exploration of the mechanism of oil accumulation in microalgae.","DOI":"10.1104/pp.110.165159","ISSN":"0032-0889, 1532-2548","journalAbbreviation":"Plant Physiol.","language":"en","author":[{"family":"Miller","given":"Rachel"},{"family":"Wu","given":"Guangxi"},{"family":"Deshpande","given":"Rahul R."},{"family":"Vieler","given":"Astrid"},{"family":"Gärtner","given":"Katrin"},{"family":"Li","given":"Xiaobo"},{"family":"Moellering","given":"Eric R."},{"family":"Zäuner","given":"Simone"},{"family":"Cornish","given":"Adam J."},{"family":"Liu","given":"Bensheng"},{"family":"Bullard","given":"Blair"},{"family":"Sears","given":"Barbara B."},{"family":"Kuo","given":"Min-Hao"},{"family":"Hegg","given":"Eric L."},{"family":"Shachar-Hill","given":"Yair"},{"family":"Shiu","given":"Shin-Han"},{"family":"Benning","given":"Christoph"}],"issued":{"date-parts":[["2010",12,1]]}}},{"id":1415,"uris":["http://zotero.org/users/1204444/items/D58P273X"],"uri":["http://zotero.org/users/1204444/items/D58P273X"],"itemData":{"id":1415,"type":"article-journal","title":"RNA Interference Silencing of a Major Lipid Droplet Protein Affects Lipid Droplet Size in Chlamydomonas reinhardtii","container-title":"Eukaryotic Cell","page":"97-106","volume":"9","issue":"1","source":"ec.asm.org","DOI":"10.1128/EC.00203-09","ISSN":"1535-9778, 1535-9786","journalAbbreviation":"Eukaryotic Cell","language":"en","author":[{"family":"Moellering","given":"Eric R."},{"family":"Benning","given":"Christoph"}],"issued":{"date-parts":[["2010",1,1]]}}},{"id":1449,"uris":["http://zotero.org/users/1204444/items/HIA74VMQ"],"uri":["http://zotero.org/users/1204444/items/HIA74VMQ"],"itemData":{"id":1449,"type":"article-journal","title":"Proteomic profiling of oil bodies isolated from the unicellular green microalga Chlamydomonas reinhardtii: With focus on proteins involved in lipid metabolism","container-title":"PROTEOMICS","page":"4266–4273","volume":"11","issue":"21","source":"Wiley Online Library","abstract":"Oil bodies are sites of energy and carbon storage in many organisms including microalgae. As a step toward deciphering oil accumulation mechanisms in algae, we used proteomics to analyze purified oil bodies from the model microalga Chlamydomonas reinhardtii grown under nitrogen deprivation. Among the 248 proteins (≥2 peptides) identified by LC-MS/MS, 33 were putatively involved in the metabolism of lipids (mostly acyl-lipids and sterols). Compared with a recently reported Chlamydomonas oil body proteome, 19 new proteins of lipid metabolism were identified, spanning the key steps of the triacylglycerol synthesis pathway and including a glycerol-3-phosphate acyltransferase (GPAT), a lysophosphatidic acid acyltransferase (LPAT) and a putative phospholipid:diacylglycerol acyltransferase (PDAT). In addition, proteins putatively involved in deacylation/reacylation, sterol synthesis, lipid signaling and lipid trafficking were found to be associated with the oil body fraction. This data set thus provides evidence that Chlamydomonas oil bodies are not only storage compartments but also are dynamic structures likely to be involved in processes such as oil synthesis, degradation and lipid homeostasis. The proteins identified here should provide useful targets for genetic studies aiming at increasing our understanding of triacyglycerol synthesis and the role of oil bodies in microalgal cell functions.","DOI":"10.1002/pmic.201100114","ISSN":"1615-9861","shortTitle":"Proteomic profiling of oil bodies isolated from the unicellular green microalga Chlamydomonas reinhardtii","language":"en","author":[{"family":"Nguyen","given":"Hoa M."},{"family":"Baudet","given":"Mathieu"},{"family":"Cuiné","given":"Stéphan"},{"family":"Adriano","given":"Jean-Marc"},{"family":"Barthe","given":"Damien"},{"family":"Billon","given":"Emmanuelle"},{"family":"Bruley","given":"Christophe"},{"family":"Beisson","given":"Fred"},{"family":"Peltier","given":"Gilles"},{"family":"Ferro","given":"Myriam"},{"family":"Li-Beisson","given":"Yonghua"}],"issued":{"date-parts":[["2011"]]}}},{"id":2849,"uris":["http://zotero.org/users/1204444/items/P8IFD3SC"],"uri":["http://zotero.org/users/1204444/items/P8IFD3SC"],"itemData":{"id":2849,"type":"article-journal","title":"Lack of isocitrate lyase in Chlamydomonas leads to changes in carbon metabolism and in the response to oxidative stress under mixotrophic growth","container-title":"The Plant Journal","page":"404-417","volume":"77","issue":"3","source":"Wiley Online Library","abstract":"Isocitrate lyase is a key enzyme of the glyoxylate cycle. This cycle plays an essential role in cell growth on acetate, and is important for gluconeogenesis as it bypasses the two oxidative steps of the tricarboxylic acid (TCA) cycle in which CO2 is evolved. In this paper, a null icl mutant of the green microalga Chlamydomonas reinhardtii is described. Our data show that isocitrate lyase is required for growth in darkness on acetate (heterotrophic conditions), as well as for efficient growth in the light when acetate is supplied (mixotrophic conditions). Under these latter conditions, reduced acetate assimilation and concomitant reduced respiration occur, and biomass composition analysis reveals an increase in total fatty acid content, including neutral lipids and free fatty acids. Quantitative proteomic analysis by 14N/15N labelling was performed, and more than 1600 proteins were identified. These analyses reveal a strong decrease in the amounts of enzymes of the glyoxylate cycle and gluconeogenesis in parallel with a shift of the TCA cycle towards amino acid synthesis, accompanied by an increase in free amino acids. The decrease of the glyoxylate cycle and gluconeogenesis, as well as the decrease in enzymes involved in β–oxidation of fatty acids in the icl mutant are probably major factors that contribute to remodelling of lipids in the icl mutant. These modifications are probably responsible for the elevation of the response to oxidative stress, with significantly augmented levels and activities of superoxide dismutase and ascorbate peroxidase, and increased resistance to paraquat.","DOI":"10.1111/tpj.12392","ISSN":"1365-313X","journalAbbreviation":"Plant J","language":"en","author":[{"family":"Plancke","given":"Charlotte"},{"family":"Vigeolas","given":"Helene"},{"family":"Höhner","given":"Ricarda"},{"family":"Roberty","given":"Stephane"},{"family":"Emonds-Alt","given":"Barbara"},{"family":"Larosa","given":"Véronique"},{"family":"Willamme","given":"Remi"},{"family":"Duby","given":"Franceline"},{"family":"Onga Dhali","given":"David"},{"family":"Thonart","given":"Philippe"},{"family":"Hiligsmann","given":"Serge"},{"family":"Franck","given":"Fabrice"},{"family":"Eppe","given":"Gauthier"},{"family":"Cardol","given":"Pierre"},{"family":"Hippler","given":"Michael"},{"family":"Remacle","given":"Claire"}],"issued":{"date-parts":[["2014",2,1]]}}},{"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id":2941,"uris":["http://zotero.org/users/1204444/items/B6KQZQ9F"],"uri":["http://zotero.org/users/1204444/items/B6KQZQ9F"],"itemData":{"id":2941,"type":"article-journal","title":"Integrated Quantitative Analysis of Nitrogen Stress Response in Chlamydomonas reinhardtii Using Metabolite and Protein Profiling","container-title":"Journal of Proteome Research","page":"1373-1396","volume":"13","issue":"3","source":"ACS Publications","abstract":"Nitrogen starvation induces a global stress response in microalgae that results in the accumulation of lipids as a potential source of biofuel. Using GC-MS-based metabolite and iTRAQ-labeled protein profiling, we examined and correlated the metabolic and proteomic response of Chlamydomonas reinhardtii under nitrogen stress. Key amino acids and metabolites involved in nitrogen sparing pathways, methyl group transfer reactions, and energy production were decreased in abundance, whereas certain fatty acids, citric acid, methionine, citramalic acid, triethanolamine, nicotianamine, trehalose, and sorbitol were increased in abundance. Proteins involved in nitrogen assimilation, amino acid metabolism, oxidative phosphorylation, glycolysis, TCA cycle, starch, and lipid metabolism were elevated compared with nonstressed cultures. In contrast, the enzymes of the glyoxylate cycle, one carbon metabolism, pentose phosphate pathway, the Calvin cycle, photosynthetic and light harvesting complex, and ribosomes were reduced. A noteworthy observation was that citrate accumulated during nitrogen stress coordinate with alterations in the enzymes that produce or utilize this metabolite, demonstrating the value of comparing protein and metabolite profiles to understand complex patterns of metabolic flow. Thus, the current study provides unique insight into the global metabolic adjustments leading to lipid storage during N starvation for application toward advanced biofuel production technologies.","DOI":"10.1021/pr400952z","ISSN":"1535-3893","journalAbbreviation":"J. Proteome Res.","author":[{"family":"Wase","given":"Nishikant"},{"family":"Black","given":"Paul N."},{"family":"Stanley","given":"Bruce A."},{"family":"DiRusso","given":"Concetta C."}],"issued":{"date-parts":[["2014",3,7]]}}},{"id":2770,"uris":["http://zotero.org/users/1204444/items/RBRMP69S"],"uri":["http://zotero.org/users/1204444/items/RBRMP69S"],"itemData":{"id":2770,"type":"article-journal","title":"Phospholipid:Diacylglycerol Acyltransferase Is a Multifunctional Enzyme Involved in Membrane Lipid Turnover and Degradation While Synthesizing Triacylglycerol in the Unicellular Green Microalga Chlamydomonas reinhardtii","container-title":"The Plant Cell Online","page":"3708-3724","volume":"24","issue":"9","source":"www.plantcell.org","abstract":"Many unicellular microalgae produce large amounts (</w:instrText>
      </w:r>
      <w:r w:rsidR="00790A49">
        <w:rPr>
          <w:rFonts w:ascii="Cambria Math" w:hAnsi="Cambria Math" w:cs="Cambria Math"/>
          <w:szCs w:val="24"/>
        </w:rPr>
        <w:instrText>∼</w:instrText>
      </w:r>
      <w:r w:rsidR="00790A49">
        <w:rPr>
          <w:szCs w:val="24"/>
        </w:rPr>
        <w:instrText xml:space="preserve">20 to 50% of cell dry weight) of triacylglycerols (TAGs) under stress (e.g., nutrient starvation and high light), but the synthesis and physiological role of TAG are poorly understood. We present detailed genetic, biochemical, functional, and physiological analyses of phospholipid:diacylglycerol acyltransferase (PDAT) in the green microalga Chlamydomonas reinhardtii, which catalyzes TAG synthesis via two pathways: transacylation of diacylglycerol (DAG) with acyl groups from phospholipids and galactolipids and DAG:DAG transacylation. We demonstrate that PDAT also possesses acyl hydrolase activities using TAG, phospholipids, galactolipids, and cholesteryl esters as substrates. Artificial microRNA silencing of PDAT in C. reinhardtii alters the membrane lipid composition, reducing the maximum specific growth rate. The data suggest that PDAT-mediated membrane lipid turnover and TAG synthesis is essential for vigorous growth under favorable culture conditions and for membrane lipid degradation with concomitant production of TAG for survival under stress. The strong lipase activity of PDAT with broad substrate specificity suggests that this enzyme could be a potential biocatalyst for industrial lipid hydrolysis and conversion, particularly for biofuel production.","DOI":"10.1105/tpc.112.100701","ISSN":"1040-4651, 1532-298X","note":"PMID: 23012436","shortTitle":"Phospholipid","journalAbbreviation":"Plant Cell","language":"en","author":[{"family":"Yoon","given":"Kangsup"},{"family":"Han","given":"Danxiang"},{"family":"Li","given":"Yantao"},{"family":"Sommerfeld","given":"Milton"},{"family":"Hu","given":"Qiang"}],"issued":{"date-parts":[["2012",9,1]]},"PMID":"23012436"}}],"schema":"https://github.com/citation-style-language/schema/raw/master/csl-citation.json"} </w:instrText>
      </w:r>
      <w:r w:rsidR="00BD03EC" w:rsidRPr="005B3C0C">
        <w:rPr>
          <w:szCs w:val="24"/>
        </w:rPr>
        <w:fldChar w:fldCharType="separate"/>
      </w:r>
      <w:r w:rsidR="00473EBC" w:rsidRPr="00473EBC">
        <w:rPr>
          <w:rFonts w:ascii="Calibri" w:hAnsi="Calibri"/>
        </w:rPr>
        <w:t xml:space="preserve">(Blaby </w:t>
      </w:r>
      <w:r w:rsidR="00490409" w:rsidRPr="00490409">
        <w:rPr>
          <w:rFonts w:ascii="Calibri" w:hAnsi="Calibri"/>
          <w:i/>
        </w:rPr>
        <w:t>et al</w:t>
      </w:r>
      <w:r w:rsidR="00473EBC" w:rsidRPr="00473EBC">
        <w:rPr>
          <w:rFonts w:ascii="Calibri" w:hAnsi="Calibri"/>
        </w:rPr>
        <w:t xml:space="preserve">., 2013; Boyle </w:t>
      </w:r>
      <w:r w:rsidR="00490409" w:rsidRPr="00490409">
        <w:rPr>
          <w:rFonts w:ascii="Calibri" w:hAnsi="Calibri"/>
          <w:i/>
        </w:rPr>
        <w:t>et al</w:t>
      </w:r>
      <w:r w:rsidR="00473EBC" w:rsidRPr="00473EBC">
        <w:rPr>
          <w:rFonts w:ascii="Calibri" w:hAnsi="Calibri"/>
        </w:rPr>
        <w:t xml:space="preserve">., 2012; Deng </w:t>
      </w:r>
      <w:r w:rsidR="00490409" w:rsidRPr="00490409">
        <w:rPr>
          <w:rFonts w:ascii="Calibri" w:hAnsi="Calibri"/>
          <w:i/>
        </w:rPr>
        <w:t>et al</w:t>
      </w:r>
      <w:r w:rsidR="00473EBC" w:rsidRPr="00473EBC">
        <w:rPr>
          <w:rFonts w:ascii="Calibri" w:hAnsi="Calibri"/>
        </w:rPr>
        <w:t xml:space="preserve">., 2012; Fan </w:t>
      </w:r>
      <w:r w:rsidR="00490409" w:rsidRPr="00490409">
        <w:rPr>
          <w:rFonts w:ascii="Calibri" w:hAnsi="Calibri"/>
          <w:i/>
        </w:rPr>
        <w:t>et al</w:t>
      </w:r>
      <w:r w:rsidR="00473EBC" w:rsidRPr="00473EBC">
        <w:rPr>
          <w:rFonts w:ascii="Calibri" w:hAnsi="Calibri"/>
        </w:rPr>
        <w:t xml:space="preserve">., 2012a, 2011; Goodenough </w:t>
      </w:r>
      <w:r w:rsidR="00490409" w:rsidRPr="00490409">
        <w:rPr>
          <w:rFonts w:ascii="Calibri" w:hAnsi="Calibri"/>
          <w:i/>
        </w:rPr>
        <w:t>et al</w:t>
      </w:r>
      <w:r w:rsidR="00473EBC" w:rsidRPr="00473EBC">
        <w:rPr>
          <w:rFonts w:ascii="Calibri" w:hAnsi="Calibri"/>
        </w:rPr>
        <w:t xml:space="preserve">., 2014; La Russa </w:t>
      </w:r>
      <w:r w:rsidR="00490409" w:rsidRPr="00490409">
        <w:rPr>
          <w:rFonts w:ascii="Calibri" w:hAnsi="Calibri"/>
          <w:i/>
        </w:rPr>
        <w:t>et al</w:t>
      </w:r>
      <w:r w:rsidR="00473EBC" w:rsidRPr="00473EBC">
        <w:rPr>
          <w:rFonts w:ascii="Calibri" w:hAnsi="Calibri"/>
        </w:rPr>
        <w:t xml:space="preserve">., 2012; Li </w:t>
      </w:r>
      <w:r w:rsidR="00490409" w:rsidRPr="00490409">
        <w:rPr>
          <w:rFonts w:ascii="Calibri" w:hAnsi="Calibri"/>
          <w:i/>
        </w:rPr>
        <w:t>et al</w:t>
      </w:r>
      <w:r w:rsidR="00473EBC" w:rsidRPr="00473EBC">
        <w:rPr>
          <w:rFonts w:ascii="Calibri" w:hAnsi="Calibri"/>
        </w:rPr>
        <w:t xml:space="preserve">., 2012; Miller </w:t>
      </w:r>
      <w:r w:rsidR="00490409" w:rsidRPr="00490409">
        <w:rPr>
          <w:rFonts w:ascii="Calibri" w:hAnsi="Calibri"/>
          <w:i/>
        </w:rPr>
        <w:t>et al</w:t>
      </w:r>
      <w:r w:rsidR="00473EBC" w:rsidRPr="00473EBC">
        <w:rPr>
          <w:rFonts w:ascii="Calibri" w:hAnsi="Calibri"/>
        </w:rPr>
        <w:t>., 201</w:t>
      </w:r>
      <w:r w:rsidR="009F6881">
        <w:rPr>
          <w:rFonts w:ascii="Calibri" w:hAnsi="Calibri"/>
        </w:rPr>
        <w:t>0; Moellering and Benning, 2010</w:t>
      </w:r>
      <w:r w:rsidR="00473EBC" w:rsidRPr="00473EBC">
        <w:rPr>
          <w:rFonts w:ascii="Calibri" w:hAnsi="Calibri"/>
        </w:rPr>
        <w:t xml:space="preserve">; Nguyen </w:t>
      </w:r>
      <w:r w:rsidR="00490409" w:rsidRPr="00490409">
        <w:rPr>
          <w:rFonts w:ascii="Calibri" w:hAnsi="Calibri"/>
          <w:i/>
        </w:rPr>
        <w:t>et al</w:t>
      </w:r>
      <w:r w:rsidR="00473EBC" w:rsidRPr="00473EBC">
        <w:rPr>
          <w:rFonts w:ascii="Calibri" w:hAnsi="Calibri"/>
        </w:rPr>
        <w:t xml:space="preserve">., 2011; Plancke </w:t>
      </w:r>
      <w:r w:rsidR="00490409" w:rsidRPr="00490409">
        <w:rPr>
          <w:rFonts w:ascii="Calibri" w:hAnsi="Calibri"/>
          <w:i/>
        </w:rPr>
        <w:t>et al</w:t>
      </w:r>
      <w:r w:rsidR="00473EBC" w:rsidRPr="00473EBC">
        <w:rPr>
          <w:rFonts w:ascii="Calibri" w:hAnsi="Calibri"/>
        </w:rPr>
        <w:t xml:space="preserve">., 2014; Schmollinger </w:t>
      </w:r>
      <w:r w:rsidR="00490409" w:rsidRPr="00490409">
        <w:rPr>
          <w:rFonts w:ascii="Calibri" w:hAnsi="Calibri"/>
          <w:i/>
        </w:rPr>
        <w:t>et al</w:t>
      </w:r>
      <w:r w:rsidR="00473EBC" w:rsidRPr="00473EBC">
        <w:rPr>
          <w:rFonts w:ascii="Calibri" w:hAnsi="Calibri"/>
        </w:rPr>
        <w:t xml:space="preserve">., 2014; Wase </w:t>
      </w:r>
      <w:r w:rsidR="00490409" w:rsidRPr="00490409">
        <w:rPr>
          <w:rFonts w:ascii="Calibri" w:hAnsi="Calibri"/>
          <w:i/>
        </w:rPr>
        <w:t>et al</w:t>
      </w:r>
      <w:r w:rsidR="00473EBC" w:rsidRPr="00473EBC">
        <w:rPr>
          <w:rFonts w:ascii="Calibri" w:hAnsi="Calibri"/>
        </w:rPr>
        <w:t xml:space="preserve">., 2014; Yoon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with relatively few molecular studies investigating autotrophic growth </w:t>
      </w:r>
      <w:r w:rsidR="00BD03EC" w:rsidRPr="005B3C0C">
        <w:rPr>
          <w:szCs w:val="24"/>
        </w:rPr>
        <w:fldChar w:fldCharType="begin"/>
      </w:r>
      <w:r w:rsidR="00790A49">
        <w:rPr>
          <w:szCs w:val="24"/>
        </w:rPr>
        <w:instrText xml:space="preserve"> ADDIN ZOTERO_ITEM CSL_CITATION {"citationID":"1r48fo8d5k","properties":{"formattedCitation":"(Lv et al., 2013; Msanne et al., 2012)","plainCitation":"(Lv et al., 2013; Msanne et al., 2012)"},"citationItems":[{"id":3540,"uris":["http://zotero.org/users/1204444/items/6ZHSX2AN"],"uri":["http://zotero.org/users/1204444/items/6ZHSX2AN"],"itemData":{"id":3540,"type":"article-journal","title":"Transcriptome analysis of Chlamydomonas reinhardtii during the process of lipid accumulation","container-title":"Genomics","page":"229-237","volume":"101","issue":"4","source":"ScienceDirect","abstract":"Algae are potential candidates for biodiesel production; thus, it is important to gain insight into the molecular mechanism of their lipid metabolism. Time-course transcriptome analyses were carried out during the lipid biosynthesis and accumulation processes of the model green alga Chlamydomonas reinhardtii using the Illumina RNA-seq platform. Transcriptome results indicated that over 2500 genes are upregulated or during lipid accumulation compared to log phase growth. As a proof of principle, two of the enzymes required for lipid metabolism that were significantly up-regulated during lipid accumulation, Lyso-Phosphatidic Acid Acyltransferase (LPAAT), diacylglycerol acyltransferase (DAGAT) were knocked down using artificial microRNAs. Neutral lipid production decreased in strains knocked down in expression of the lpaat and dagat genes. In addition, forty-one transcription factors were up- or down-regulated during the lipid accumulation process. This transcriptome data will be useful for engineering economic algae species aimed at biodiesel production.","DOI":"10.1016/j.ygeno.2013.01.004","ISSN":"0888-7543","journalAbbreviation":"Genomics","author":[{"family":"Lv","given":"Hexin"},{"family":"Qu","given":"Ge"},{"family":"Qi","given":"Xizhen"},{"family":"Lu","given":"Lina"},{"family":"Tian","given":"Chaoguang"},{"family":"Ma","given":"Yanhe"}],"issued":{"date-parts":[["2013",4]]}}},{"id":1455,"uris":["http://zotero.org/users/1204444/items/HSHU3RDJ"],"uri":["http://zotero.org/users/1204444/items/HSHU3RDJ"],"itemData":{"id":1455,"type":"article-journal","title":"Metabolic and gene expression changes triggered by nitrogen deprivation in the photoautotrophically grown microalgae Chlamydomonas reinhardtii and Coccomyxa sp. C-169","container-title":"Phytochemistry","page":"50-59","volume":"75","source":"ScienceDirect","abstract":"Microalgae are emerging as suitable feedstocks for renewable biofuel production. Characterizing the metabolic pathways involved in the biosynthesis of energy-rich compounds, such as lipids and carbohydrates, and the environmental factors influencing their accumulation is necessary to realize the full potential of these organisms as energy resources. The model green alga Chlamydomonas reinhardtii accumulates significant amounts of triacylglycerols (TAGs) under nitrogen starvation or salt stress in medium containing acetate. However, since cultivation of microalgae for biofuel production may need to rely on sunlight as the main source of energy for biomass synthesis, metabolic and gene expression changes occurring in Chlamydomonas and Coccomyxa subjected to nitrogen deprivation were examined under strictly photoautotrophic conditions. Interestingly, nutrient depletion triggered a similar pattern of early synthesis of starch followed by substantial TAG accumulation in both of these fairly divergent green microalgae. A marked decrease in chlorophyll and protein contents was also observed, including reduction in ribosomal polypeptides and some key enzymes for CO2 assimilation like ribulose-1,5-bisphosphate carboxylase/oxygenase. These results suggest that turnover of nitrogen-rich compounds such as proteins may provide carbon/energy for TAG biosynthesis in the nutrient deprived cells. In Chlamydomonas, several genes coding for diacylglycerol:acyl-CoA acyltransferases, catalyzing the acylation of diacylglycerol to TAG, displayed increased transcript abundance under nitrogen depletion but, counterintuitively, genes encoding enzymes for de novo fatty acid synthesis, such as 3-ketoacyl-ACP synthase I, were down-regulated. Understanding the interdependence of these anabolic and catabolic processes and their regulation may allow the engineering of algal strains with improved capacity to convert their biomass into useful biofuel precursors.","DOI":"10.1016/j.phytochem.2011.12.007","ISSN":"0031-9422","journalAbbreviation":"Phytochemistry","author":[{"family":"Msanne","given":"Joseph"},{"family":"Xu","given":"Di"},{"family":"Konda","given":"Anji Reddy"},{"family":"Casas-Mollano","given":"J. Armando"},{"family":"Awada","given":"Tala"},{"family":"Cahoon","given":"Edgar B."},{"family":"Cerutti","given":"Heriberto"}],"issued":{"date-parts":[["2012",3]]}}}],"schema":"https://github.com/citation-style-language/schema/raw/master/csl-citation.json"} </w:instrText>
      </w:r>
      <w:r w:rsidR="00BD03EC" w:rsidRPr="005B3C0C">
        <w:rPr>
          <w:szCs w:val="24"/>
        </w:rPr>
        <w:fldChar w:fldCharType="separate"/>
      </w:r>
      <w:r w:rsidR="00473EBC" w:rsidRPr="00473EBC">
        <w:rPr>
          <w:rFonts w:ascii="Calibri" w:hAnsi="Calibri"/>
        </w:rPr>
        <w:t xml:space="preserve">(Lv </w:t>
      </w:r>
      <w:r w:rsidR="00490409" w:rsidRPr="00490409">
        <w:rPr>
          <w:rFonts w:ascii="Calibri" w:hAnsi="Calibri"/>
          <w:i/>
        </w:rPr>
        <w:t>et al</w:t>
      </w:r>
      <w:r w:rsidR="00473EBC" w:rsidRPr="00473EBC">
        <w:rPr>
          <w:rFonts w:ascii="Calibri" w:hAnsi="Calibri"/>
        </w:rPr>
        <w:t xml:space="preserve">., 2013; Msanne </w:t>
      </w:r>
      <w:r w:rsidR="00490409" w:rsidRPr="00490409">
        <w:rPr>
          <w:rFonts w:ascii="Calibri" w:hAnsi="Calibri"/>
          <w:i/>
        </w:rPr>
        <w:t>et al</w:t>
      </w:r>
      <w:r w:rsidR="00473EBC" w:rsidRPr="00473EBC">
        <w:rPr>
          <w:rFonts w:ascii="Calibri" w:hAnsi="Calibri"/>
        </w:rPr>
        <w:t>., 2012)</w:t>
      </w:r>
      <w:r w:rsidR="00BD03EC" w:rsidRPr="005B3C0C">
        <w:rPr>
          <w:szCs w:val="24"/>
        </w:rPr>
        <w:fldChar w:fldCharType="end"/>
      </w:r>
      <w:r w:rsidRPr="005B3C0C">
        <w:rPr>
          <w:szCs w:val="24"/>
        </w:rPr>
        <w:t xml:space="preserve">, and none (to this author’s knowledge) making a direct comparison of autotrophy and mixotrophy. In addition, the majority of studies utilised continuous light rather than a natural light dark photoperiod which would be the dominant cultivation conditions for commercial production. </w:t>
      </w:r>
    </w:p>
    <w:p w14:paraId="5EC14DF1" w14:textId="77777777" w:rsidR="005B3C0C" w:rsidRPr="005B3C0C" w:rsidRDefault="005B3C0C" w:rsidP="005B3C0C">
      <w:pPr>
        <w:spacing w:line="360" w:lineRule="auto"/>
        <w:rPr>
          <w:szCs w:val="24"/>
        </w:rPr>
      </w:pPr>
      <w:r w:rsidRPr="005B3C0C">
        <w:rPr>
          <w:szCs w:val="24"/>
        </w:rPr>
        <w:t>In summary, mixotrophic growth, through the supplementation of organic (preferably waste) carbon has the potential to reduce production costs and mitigate challenges of sustainability (for example CO</w:t>
      </w:r>
      <w:r w:rsidRPr="005B3C0C">
        <w:rPr>
          <w:szCs w:val="24"/>
          <w:vertAlign w:val="subscript"/>
        </w:rPr>
        <w:t>2</w:t>
      </w:r>
      <w:r w:rsidRPr="005B3C0C">
        <w:rPr>
          <w:szCs w:val="24"/>
        </w:rPr>
        <w:t xml:space="preserve"> supply). Mixotrophic growth can lead to substantial increases in lipid productivity, however, the role of organic carbon in altering carbon metabolism, particularly lipid metabolism, is poorly understood. </w:t>
      </w:r>
    </w:p>
    <w:p w14:paraId="38D7FEB4" w14:textId="77777777" w:rsidR="005B3C0C" w:rsidRPr="005B3C0C" w:rsidRDefault="005B3C0C" w:rsidP="005B3C0C">
      <w:pPr>
        <w:pStyle w:val="Heading2"/>
        <w:spacing w:after="120" w:line="360" w:lineRule="auto"/>
        <w:rPr>
          <w:color w:val="auto"/>
        </w:rPr>
      </w:pPr>
      <w:bookmarkStart w:id="22" w:name="_Toc462059740"/>
      <w:r w:rsidRPr="005B3C0C">
        <w:rPr>
          <w:color w:val="auto"/>
        </w:rPr>
        <w:t>Conclusions</w:t>
      </w:r>
      <w:bookmarkEnd w:id="22"/>
    </w:p>
    <w:p w14:paraId="5153054C" w14:textId="77777777" w:rsidR="005B3C0C" w:rsidRPr="005B3C0C" w:rsidRDefault="005B3C0C" w:rsidP="005B3C0C">
      <w:pPr>
        <w:spacing w:line="360" w:lineRule="auto"/>
        <w:rPr>
          <w:szCs w:val="24"/>
        </w:rPr>
      </w:pPr>
      <w:r w:rsidRPr="005B3C0C">
        <w:rPr>
          <w:szCs w:val="24"/>
        </w:rPr>
        <w:t xml:space="preserve">The imminent prospect of climate change and fossil fuel depletion has driven a global effort to develop alternative low carbon fossil fuels. Algae have significant potential as a biofuel feedstock; however, numerous life-cycle analysis studies have demonstrated that conventional methods of algae biofuel production are both unsustainable and counter-productive as a source of renewable energy generation. Several sustainability hotspots have been identified in the overall algae production chain: water use and availability, the availability and embodied energy of nutrients, harvesting and </w:t>
      </w:r>
      <w:r w:rsidRPr="005B3C0C">
        <w:rPr>
          <w:szCs w:val="24"/>
        </w:rPr>
        <w:lastRenderedPageBreak/>
        <w:t xml:space="preserve">downstream energy costs, and energy costs associated with cultivation. Two frequently recommended strategies for overcoming these barriers include biofuel production coupled with wastewater treatment and reuse and recycling of the non-lipid fraction of the algae biomass. Both measures have the potential to substantially reduce production energy costs and resource consumption; however their feasibility remains untested at a large scale. </w:t>
      </w:r>
    </w:p>
    <w:p w14:paraId="78FF2081" w14:textId="77777777" w:rsidR="005B3C0C" w:rsidRPr="005B3C0C" w:rsidRDefault="005B3C0C" w:rsidP="005B3C0C">
      <w:pPr>
        <w:spacing w:line="360" w:lineRule="auto"/>
        <w:rPr>
          <w:szCs w:val="24"/>
        </w:rPr>
      </w:pPr>
      <w:r w:rsidRPr="005B3C0C">
        <w:rPr>
          <w:szCs w:val="24"/>
        </w:rPr>
        <w:t xml:space="preserve">The recent boom in commercial development of algae biofuel production and development of large scale production systems provide a long-awaited opportunity to test the feasibility of algal production pathways and provide LCA studies with applied rather than theoretical parameters for more accurate and comprehensive production analyses. Commercial interest in algae biofuels and biotechnology has driven innovation in many aspects of the production process. In particular recent commercially driven developments in genetic and metabolic engineering of microalgae are likely to lead to huge cost reductions in the biofuel production process. However, significant improvements in lipid yield are likely to require further understanding of the lipid metabolic pathways to identify promising transformation targets. </w:t>
      </w:r>
    </w:p>
    <w:p w14:paraId="6E8EE447" w14:textId="77777777" w:rsidR="005B3C0C" w:rsidRPr="005B3C0C" w:rsidRDefault="005B3C0C" w:rsidP="005B3C0C">
      <w:pPr>
        <w:spacing w:line="360" w:lineRule="auto"/>
        <w:rPr>
          <w:rFonts w:cstheme="minorHAnsi"/>
          <w:szCs w:val="24"/>
        </w:rPr>
      </w:pPr>
      <w:r w:rsidRPr="005B3C0C">
        <w:rPr>
          <w:szCs w:val="24"/>
        </w:rPr>
        <w:t>One aspect of the algae production system that requires considerable optimisation is cultivation and productivity. Strain selection and reactor design are likely to play a major role in improving productivity. Mixotrophic growth systems have the potential to dramatically increase productivity especially if coupled to nutrient recycling strategies. However, the influence of organic carbon supplementation on growth and lipid accumulation remains under researched and poorly understood. Continued research in all aspects of the production process is needed for the huge potential of algal biofuels to be realised.</w:t>
      </w:r>
    </w:p>
    <w:p w14:paraId="7AD87BE3" w14:textId="77777777" w:rsidR="005B3C0C" w:rsidRPr="005B3C0C" w:rsidRDefault="005B3C0C" w:rsidP="005B3C0C">
      <w:pPr>
        <w:pStyle w:val="Heading2"/>
        <w:spacing w:after="120" w:line="360" w:lineRule="auto"/>
        <w:rPr>
          <w:color w:val="auto"/>
        </w:rPr>
      </w:pPr>
      <w:bookmarkStart w:id="23" w:name="_Toc462059741"/>
      <w:r w:rsidRPr="005B3C0C">
        <w:rPr>
          <w:color w:val="auto"/>
        </w:rPr>
        <w:t xml:space="preserve">Aims </w:t>
      </w:r>
      <w:r w:rsidR="00473EBC">
        <w:rPr>
          <w:color w:val="auto"/>
        </w:rPr>
        <w:t>and objectives</w:t>
      </w:r>
      <w:bookmarkEnd w:id="23"/>
    </w:p>
    <w:p w14:paraId="5E15BCA8" w14:textId="77777777" w:rsidR="005B3C0C" w:rsidRPr="005B3C0C" w:rsidRDefault="005B3C0C" w:rsidP="005B3C0C">
      <w:pPr>
        <w:spacing w:line="360" w:lineRule="auto"/>
        <w:rPr>
          <w:rFonts w:cstheme="minorHAnsi"/>
          <w:szCs w:val="24"/>
        </w:rPr>
      </w:pPr>
      <w:r w:rsidRPr="005B3C0C">
        <w:rPr>
          <w:rFonts w:cstheme="minorHAnsi"/>
          <w:szCs w:val="24"/>
        </w:rPr>
        <w:t xml:space="preserve">The primary aim of this project was to investigate the influence of organic carbon supplementation on the productivity and carbon metabolism of green algae. The development of this project started with the characterisation and identification of a locally isolated mixotrophic green microalga </w:t>
      </w:r>
      <w:r w:rsidRPr="005B3C0C">
        <w:rPr>
          <w:rFonts w:cstheme="minorHAnsi"/>
          <w:i/>
          <w:szCs w:val="24"/>
        </w:rPr>
        <w:t>Micractinium inermum</w:t>
      </w:r>
      <w:r w:rsidR="005A655B">
        <w:rPr>
          <w:rFonts w:cstheme="minorHAnsi"/>
          <w:i/>
          <w:szCs w:val="24"/>
        </w:rPr>
        <w:t xml:space="preserve">. </w:t>
      </w:r>
      <w:r w:rsidR="005A655B">
        <w:rPr>
          <w:rFonts w:cstheme="minorHAnsi"/>
          <w:szCs w:val="24"/>
        </w:rPr>
        <w:t>Subsequently the project focussed</w:t>
      </w:r>
      <w:r w:rsidRPr="005B3C0C">
        <w:rPr>
          <w:rFonts w:cstheme="minorHAnsi"/>
          <w:szCs w:val="24"/>
        </w:rPr>
        <w:t xml:space="preserve"> on the extent of gas change through endogenic production and </w:t>
      </w:r>
      <w:r w:rsidRPr="005B3C0C">
        <w:rPr>
          <w:rFonts w:cstheme="minorHAnsi"/>
          <w:szCs w:val="24"/>
        </w:rPr>
        <w:lastRenderedPageBreak/>
        <w:t>consumption of CO</w:t>
      </w:r>
      <w:r w:rsidRPr="005B3C0C">
        <w:rPr>
          <w:rFonts w:cstheme="minorHAnsi"/>
          <w:szCs w:val="24"/>
          <w:vertAlign w:val="subscript"/>
        </w:rPr>
        <w:t xml:space="preserve">2 </w:t>
      </w:r>
      <w:r w:rsidRPr="005B3C0C">
        <w:rPr>
          <w:rFonts w:cstheme="minorHAnsi"/>
          <w:szCs w:val="24"/>
        </w:rPr>
        <w:t>and O</w:t>
      </w:r>
      <w:r w:rsidRPr="005B3C0C">
        <w:rPr>
          <w:rFonts w:cstheme="minorHAnsi"/>
          <w:szCs w:val="24"/>
          <w:vertAlign w:val="subscript"/>
        </w:rPr>
        <w:t>2</w:t>
      </w:r>
      <w:r w:rsidRPr="005B3C0C">
        <w:rPr>
          <w:rFonts w:cstheme="minorHAnsi"/>
          <w:szCs w:val="24"/>
        </w:rPr>
        <w:t xml:space="preserve"> under mixotrophic cultivation and its influence on growth and carbon metabolism. Second part of the project investigated the influence of organic carbon addition, photoperiod, and photosynthesis on the lipid and carbon metabolism of the model algal species </w:t>
      </w:r>
      <w:r w:rsidRPr="005B3C0C">
        <w:rPr>
          <w:rFonts w:cstheme="minorHAnsi"/>
          <w:i/>
          <w:szCs w:val="24"/>
        </w:rPr>
        <w:t>C. reinhardtii</w:t>
      </w:r>
      <w:r w:rsidRPr="005B3C0C">
        <w:rPr>
          <w:rFonts w:cstheme="minorHAnsi"/>
          <w:szCs w:val="24"/>
        </w:rPr>
        <w:t xml:space="preserve"> under nutrient stress. The objectives of the studies can be summarised as:</w:t>
      </w:r>
    </w:p>
    <w:p w14:paraId="02F3695A" w14:textId="77777777" w:rsidR="005B3C0C" w:rsidRPr="005B3C0C" w:rsidRDefault="005B3C0C" w:rsidP="005B3C0C">
      <w:pPr>
        <w:pStyle w:val="ListParagraph"/>
        <w:numPr>
          <w:ilvl w:val="0"/>
          <w:numId w:val="2"/>
        </w:numPr>
        <w:spacing w:line="360" w:lineRule="auto"/>
        <w:rPr>
          <w:rFonts w:cstheme="minorHAnsi"/>
          <w:color w:val="auto"/>
          <w:szCs w:val="24"/>
        </w:rPr>
      </w:pPr>
      <w:r w:rsidRPr="005B3C0C">
        <w:rPr>
          <w:rFonts w:cstheme="minorHAnsi"/>
          <w:color w:val="auto"/>
          <w:szCs w:val="24"/>
        </w:rPr>
        <w:t xml:space="preserve">Genomic identification and characterisation of a locally isolated green algal species. </w:t>
      </w:r>
    </w:p>
    <w:p w14:paraId="4F1D5FE3" w14:textId="77777777" w:rsidR="005B3C0C" w:rsidRPr="005B3C0C" w:rsidRDefault="005B3C0C" w:rsidP="005B3C0C">
      <w:pPr>
        <w:pStyle w:val="ListParagraph"/>
        <w:numPr>
          <w:ilvl w:val="0"/>
          <w:numId w:val="2"/>
        </w:numPr>
        <w:spacing w:line="360" w:lineRule="auto"/>
        <w:rPr>
          <w:rFonts w:cstheme="minorHAnsi"/>
          <w:color w:val="auto"/>
          <w:szCs w:val="24"/>
        </w:rPr>
      </w:pPr>
      <w:r w:rsidRPr="005B3C0C">
        <w:rPr>
          <w:rFonts w:cstheme="minorHAnsi"/>
          <w:color w:val="auto"/>
          <w:szCs w:val="24"/>
        </w:rPr>
        <w:t>Investigate the influence of mixotrophic production of CO</w:t>
      </w:r>
      <w:r w:rsidRPr="005B3C0C">
        <w:rPr>
          <w:rFonts w:cstheme="minorHAnsi"/>
          <w:color w:val="auto"/>
          <w:szCs w:val="24"/>
          <w:vertAlign w:val="subscript"/>
        </w:rPr>
        <w:t>2</w:t>
      </w:r>
      <w:r w:rsidRPr="005B3C0C">
        <w:rPr>
          <w:rFonts w:cstheme="minorHAnsi"/>
          <w:color w:val="auto"/>
          <w:szCs w:val="24"/>
        </w:rPr>
        <w:t xml:space="preserve"> and O</w:t>
      </w:r>
      <w:r w:rsidRPr="005B3C0C">
        <w:rPr>
          <w:rFonts w:cstheme="minorHAnsi"/>
          <w:color w:val="auto"/>
          <w:szCs w:val="24"/>
          <w:vertAlign w:val="subscript"/>
        </w:rPr>
        <w:t>2</w:t>
      </w:r>
      <w:r w:rsidRPr="005B3C0C">
        <w:rPr>
          <w:rFonts w:cstheme="minorHAnsi"/>
          <w:color w:val="auto"/>
          <w:szCs w:val="24"/>
        </w:rPr>
        <w:t xml:space="preserve"> on the growth and carbon metabolism of </w:t>
      </w:r>
      <w:r w:rsidRPr="005B3C0C">
        <w:rPr>
          <w:rFonts w:cstheme="minorHAnsi"/>
          <w:i/>
          <w:color w:val="auto"/>
          <w:szCs w:val="24"/>
        </w:rPr>
        <w:t>M. inermum</w:t>
      </w:r>
    </w:p>
    <w:p w14:paraId="34F4582A" w14:textId="77777777" w:rsidR="005B3C0C" w:rsidRPr="005B3C0C" w:rsidRDefault="005B3C0C" w:rsidP="005B3C0C">
      <w:pPr>
        <w:pStyle w:val="ListParagraph"/>
        <w:numPr>
          <w:ilvl w:val="0"/>
          <w:numId w:val="2"/>
        </w:numPr>
        <w:spacing w:line="360" w:lineRule="auto"/>
        <w:rPr>
          <w:rFonts w:cstheme="minorHAnsi"/>
          <w:color w:val="auto"/>
          <w:szCs w:val="24"/>
        </w:rPr>
      </w:pPr>
      <w:r w:rsidRPr="005B3C0C">
        <w:rPr>
          <w:rFonts w:cstheme="minorHAnsi"/>
          <w:color w:val="auto"/>
          <w:szCs w:val="24"/>
        </w:rPr>
        <w:t xml:space="preserve">Determine the influence of organic carbon addition and photoperiod on TAG and starch accumulation, lipid profile, and lipid and carbon metabolism. </w:t>
      </w:r>
    </w:p>
    <w:p w14:paraId="1CE725CA" w14:textId="77777777" w:rsidR="005B3C0C" w:rsidRPr="005B3C0C" w:rsidRDefault="005B3C0C" w:rsidP="005B3C0C">
      <w:pPr>
        <w:pStyle w:val="ListParagraph"/>
        <w:numPr>
          <w:ilvl w:val="0"/>
          <w:numId w:val="2"/>
        </w:numPr>
        <w:spacing w:line="360" w:lineRule="auto"/>
        <w:rPr>
          <w:rFonts w:cstheme="minorHAnsi"/>
          <w:color w:val="auto"/>
          <w:szCs w:val="24"/>
        </w:rPr>
      </w:pPr>
      <w:r w:rsidRPr="005B3C0C">
        <w:rPr>
          <w:rFonts w:cstheme="minorHAnsi"/>
          <w:color w:val="auto"/>
          <w:szCs w:val="24"/>
        </w:rPr>
        <w:t>Probe the role of photosynthetic cyclic and linear electron transport chain activity on TAG and starch accumulation, lipid profile, and lipid and carbon metabolism.</w:t>
      </w:r>
    </w:p>
    <w:p w14:paraId="6AA18AC0" w14:textId="77777777" w:rsidR="005B3C0C" w:rsidRPr="005B3C0C" w:rsidRDefault="005B3C0C" w:rsidP="005B3C0C">
      <w:pPr>
        <w:pStyle w:val="ListParagraph"/>
        <w:spacing w:line="360" w:lineRule="auto"/>
        <w:ind w:left="770" w:firstLine="0"/>
        <w:rPr>
          <w:rFonts w:cstheme="minorHAnsi"/>
          <w:color w:val="auto"/>
          <w:szCs w:val="24"/>
        </w:rPr>
      </w:pPr>
    </w:p>
    <w:p w14:paraId="5254D5D2" w14:textId="77777777" w:rsidR="005B3C0C" w:rsidRDefault="005B3C0C" w:rsidP="005B3C0C">
      <w:pPr>
        <w:pStyle w:val="ListParagraph"/>
        <w:spacing w:line="360" w:lineRule="auto"/>
        <w:ind w:left="770" w:firstLine="0"/>
        <w:rPr>
          <w:rFonts w:cstheme="minorHAnsi"/>
          <w:color w:val="auto"/>
          <w:szCs w:val="24"/>
        </w:rPr>
      </w:pPr>
    </w:p>
    <w:p w14:paraId="1B9BAC9D" w14:textId="77777777" w:rsidR="001B1A2F" w:rsidRDefault="001B1A2F" w:rsidP="005B3C0C">
      <w:pPr>
        <w:pStyle w:val="ListParagraph"/>
        <w:spacing w:line="360" w:lineRule="auto"/>
        <w:ind w:left="770" w:firstLine="0"/>
        <w:rPr>
          <w:rFonts w:cstheme="minorHAnsi"/>
          <w:color w:val="auto"/>
          <w:szCs w:val="24"/>
        </w:rPr>
      </w:pPr>
    </w:p>
    <w:p w14:paraId="3E39B5E9" w14:textId="77777777" w:rsidR="00BA71EE" w:rsidRDefault="00BA71EE" w:rsidP="005B3C0C">
      <w:pPr>
        <w:pStyle w:val="ListParagraph"/>
        <w:spacing w:line="360" w:lineRule="auto"/>
        <w:ind w:left="770" w:firstLine="0"/>
        <w:rPr>
          <w:rFonts w:cstheme="minorHAnsi"/>
          <w:color w:val="auto"/>
          <w:szCs w:val="24"/>
        </w:rPr>
      </w:pPr>
    </w:p>
    <w:p w14:paraId="4704924C" w14:textId="77777777" w:rsidR="00BA71EE" w:rsidRDefault="00BA71EE" w:rsidP="005B3C0C">
      <w:pPr>
        <w:pStyle w:val="ListParagraph"/>
        <w:spacing w:line="360" w:lineRule="auto"/>
        <w:ind w:left="770" w:firstLine="0"/>
        <w:rPr>
          <w:rFonts w:cstheme="minorHAnsi"/>
          <w:color w:val="auto"/>
          <w:szCs w:val="24"/>
        </w:rPr>
      </w:pPr>
    </w:p>
    <w:p w14:paraId="156D419B" w14:textId="77777777" w:rsidR="00BA71EE" w:rsidRDefault="00BA71EE" w:rsidP="005B3C0C">
      <w:pPr>
        <w:pStyle w:val="ListParagraph"/>
        <w:spacing w:line="360" w:lineRule="auto"/>
        <w:ind w:left="770" w:firstLine="0"/>
        <w:rPr>
          <w:rFonts w:cstheme="minorHAnsi"/>
          <w:color w:val="auto"/>
          <w:szCs w:val="24"/>
        </w:rPr>
      </w:pPr>
    </w:p>
    <w:p w14:paraId="1B7AA28A" w14:textId="77777777" w:rsidR="001B1A2F" w:rsidRDefault="001B1A2F" w:rsidP="005B3C0C">
      <w:pPr>
        <w:pStyle w:val="ListParagraph"/>
        <w:spacing w:line="360" w:lineRule="auto"/>
        <w:ind w:left="770" w:firstLine="0"/>
        <w:rPr>
          <w:rFonts w:cstheme="minorHAnsi"/>
          <w:color w:val="auto"/>
          <w:szCs w:val="24"/>
        </w:rPr>
      </w:pPr>
    </w:p>
    <w:p w14:paraId="4ABA49B2" w14:textId="77777777" w:rsidR="001B1A2F" w:rsidRDefault="001B1A2F" w:rsidP="005B3C0C">
      <w:pPr>
        <w:pStyle w:val="ListParagraph"/>
        <w:spacing w:line="360" w:lineRule="auto"/>
        <w:ind w:left="770" w:firstLine="0"/>
        <w:rPr>
          <w:rFonts w:cstheme="minorHAnsi"/>
          <w:color w:val="auto"/>
          <w:szCs w:val="24"/>
        </w:rPr>
      </w:pPr>
    </w:p>
    <w:p w14:paraId="67AA0907" w14:textId="77777777" w:rsidR="00BA71EE" w:rsidRDefault="00BA71EE" w:rsidP="005B3C0C">
      <w:pPr>
        <w:pStyle w:val="ListParagraph"/>
        <w:spacing w:line="360" w:lineRule="auto"/>
        <w:ind w:left="770" w:firstLine="0"/>
        <w:rPr>
          <w:rFonts w:cstheme="minorHAnsi"/>
          <w:color w:val="auto"/>
          <w:szCs w:val="24"/>
        </w:rPr>
      </w:pPr>
    </w:p>
    <w:p w14:paraId="012949CF" w14:textId="77777777" w:rsidR="00BA71EE" w:rsidRDefault="00BA71EE" w:rsidP="005B3C0C">
      <w:pPr>
        <w:pStyle w:val="ListParagraph"/>
        <w:spacing w:line="360" w:lineRule="auto"/>
        <w:ind w:left="770" w:firstLine="0"/>
        <w:rPr>
          <w:rFonts w:cstheme="minorHAnsi"/>
          <w:color w:val="auto"/>
          <w:szCs w:val="24"/>
        </w:rPr>
      </w:pPr>
    </w:p>
    <w:p w14:paraId="28012BC5" w14:textId="77777777" w:rsidR="00BA71EE" w:rsidRDefault="00BA71EE" w:rsidP="005B3C0C">
      <w:pPr>
        <w:pStyle w:val="ListParagraph"/>
        <w:spacing w:line="360" w:lineRule="auto"/>
        <w:ind w:left="770" w:firstLine="0"/>
        <w:rPr>
          <w:rFonts w:cstheme="minorHAnsi"/>
          <w:color w:val="auto"/>
          <w:szCs w:val="24"/>
        </w:rPr>
      </w:pPr>
    </w:p>
    <w:p w14:paraId="4FF8E66E" w14:textId="77777777" w:rsidR="00BA71EE" w:rsidRDefault="00BA71EE" w:rsidP="005B3C0C">
      <w:pPr>
        <w:pStyle w:val="ListParagraph"/>
        <w:spacing w:line="360" w:lineRule="auto"/>
        <w:ind w:left="770" w:firstLine="0"/>
        <w:rPr>
          <w:rFonts w:cstheme="minorHAnsi"/>
          <w:color w:val="auto"/>
          <w:szCs w:val="24"/>
        </w:rPr>
      </w:pPr>
    </w:p>
    <w:p w14:paraId="1AACE257" w14:textId="77777777" w:rsidR="00BA71EE" w:rsidRDefault="00BA71EE" w:rsidP="005B3C0C">
      <w:pPr>
        <w:pStyle w:val="ListParagraph"/>
        <w:spacing w:line="360" w:lineRule="auto"/>
        <w:ind w:left="770" w:firstLine="0"/>
        <w:rPr>
          <w:rFonts w:cstheme="minorHAnsi"/>
          <w:color w:val="auto"/>
          <w:szCs w:val="24"/>
        </w:rPr>
      </w:pPr>
    </w:p>
    <w:p w14:paraId="7573F3A0" w14:textId="77777777" w:rsidR="00BA71EE" w:rsidRDefault="00BA71EE" w:rsidP="005B3C0C">
      <w:pPr>
        <w:pStyle w:val="ListParagraph"/>
        <w:spacing w:line="360" w:lineRule="auto"/>
        <w:ind w:left="770" w:firstLine="0"/>
        <w:rPr>
          <w:rFonts w:cstheme="minorHAnsi"/>
          <w:color w:val="auto"/>
          <w:szCs w:val="24"/>
        </w:rPr>
      </w:pPr>
    </w:p>
    <w:p w14:paraId="7C564106" w14:textId="77777777" w:rsidR="00BA71EE" w:rsidRDefault="00BA71EE" w:rsidP="005B3C0C">
      <w:pPr>
        <w:pStyle w:val="ListParagraph"/>
        <w:spacing w:line="360" w:lineRule="auto"/>
        <w:ind w:left="770" w:firstLine="0"/>
        <w:rPr>
          <w:rFonts w:cstheme="minorHAnsi"/>
          <w:color w:val="auto"/>
          <w:szCs w:val="24"/>
        </w:rPr>
      </w:pPr>
    </w:p>
    <w:p w14:paraId="140985C8" w14:textId="77777777" w:rsidR="00BA71EE" w:rsidRDefault="00BA71EE" w:rsidP="005B3C0C">
      <w:pPr>
        <w:pStyle w:val="ListParagraph"/>
        <w:spacing w:line="360" w:lineRule="auto"/>
        <w:ind w:left="770" w:firstLine="0"/>
        <w:rPr>
          <w:rFonts w:cstheme="minorHAnsi"/>
          <w:color w:val="auto"/>
          <w:szCs w:val="24"/>
        </w:rPr>
      </w:pPr>
    </w:p>
    <w:p w14:paraId="4C5E1436" w14:textId="77777777" w:rsidR="00BA71EE" w:rsidRDefault="00BA71EE" w:rsidP="005B3C0C">
      <w:pPr>
        <w:pStyle w:val="ListParagraph"/>
        <w:spacing w:line="360" w:lineRule="auto"/>
        <w:ind w:left="770" w:firstLine="0"/>
        <w:rPr>
          <w:rFonts w:cstheme="minorHAnsi"/>
          <w:color w:val="auto"/>
          <w:szCs w:val="24"/>
        </w:rPr>
      </w:pPr>
    </w:p>
    <w:p w14:paraId="503A2B31" w14:textId="77777777" w:rsidR="00BA71EE" w:rsidRDefault="00BA71EE" w:rsidP="005B3C0C">
      <w:pPr>
        <w:pStyle w:val="ListParagraph"/>
        <w:spacing w:line="360" w:lineRule="auto"/>
        <w:ind w:left="770" w:firstLine="0"/>
        <w:rPr>
          <w:rFonts w:cstheme="minorHAnsi"/>
          <w:color w:val="auto"/>
          <w:szCs w:val="24"/>
        </w:rPr>
      </w:pPr>
    </w:p>
    <w:p w14:paraId="6297CCE4" w14:textId="77777777" w:rsidR="00BA71EE" w:rsidRDefault="00BA71EE" w:rsidP="005B3C0C">
      <w:pPr>
        <w:pStyle w:val="ListParagraph"/>
        <w:spacing w:line="360" w:lineRule="auto"/>
        <w:ind w:left="770" w:firstLine="0"/>
        <w:rPr>
          <w:rFonts w:cstheme="minorHAnsi"/>
          <w:color w:val="auto"/>
          <w:szCs w:val="24"/>
        </w:rPr>
      </w:pPr>
    </w:p>
    <w:p w14:paraId="749C3BB7" w14:textId="77777777" w:rsidR="00BA71EE" w:rsidRDefault="00BA71EE" w:rsidP="005B3C0C">
      <w:pPr>
        <w:pStyle w:val="ListParagraph"/>
        <w:spacing w:line="360" w:lineRule="auto"/>
        <w:ind w:left="770" w:firstLine="0"/>
        <w:rPr>
          <w:rFonts w:cstheme="minorHAnsi"/>
          <w:color w:val="auto"/>
          <w:szCs w:val="24"/>
        </w:rPr>
      </w:pPr>
    </w:p>
    <w:p w14:paraId="28ABC31C" w14:textId="77777777" w:rsidR="00BA71EE" w:rsidRDefault="00BA71EE" w:rsidP="005B3C0C">
      <w:pPr>
        <w:pStyle w:val="ListParagraph"/>
        <w:spacing w:line="360" w:lineRule="auto"/>
        <w:ind w:left="770" w:firstLine="0"/>
        <w:rPr>
          <w:rFonts w:cstheme="minorHAnsi"/>
          <w:color w:val="auto"/>
          <w:szCs w:val="24"/>
        </w:rPr>
      </w:pPr>
    </w:p>
    <w:p w14:paraId="6068C4BD" w14:textId="77777777" w:rsidR="00BA71EE" w:rsidRDefault="00BA71EE" w:rsidP="005B3C0C">
      <w:pPr>
        <w:pStyle w:val="ListParagraph"/>
        <w:spacing w:line="360" w:lineRule="auto"/>
        <w:ind w:left="770" w:firstLine="0"/>
        <w:rPr>
          <w:rFonts w:cstheme="minorHAnsi"/>
          <w:color w:val="auto"/>
          <w:szCs w:val="24"/>
        </w:rPr>
      </w:pPr>
    </w:p>
    <w:p w14:paraId="2E507003" w14:textId="77777777" w:rsidR="00BA71EE" w:rsidRDefault="00BA71EE" w:rsidP="005B3C0C">
      <w:pPr>
        <w:pStyle w:val="ListParagraph"/>
        <w:spacing w:line="360" w:lineRule="auto"/>
        <w:ind w:left="770" w:firstLine="0"/>
        <w:rPr>
          <w:rFonts w:cstheme="minorHAnsi"/>
          <w:color w:val="auto"/>
          <w:szCs w:val="24"/>
        </w:rPr>
      </w:pPr>
    </w:p>
    <w:p w14:paraId="5EE5E566" w14:textId="77777777" w:rsidR="00BA71EE" w:rsidRDefault="00BA71EE" w:rsidP="005B3C0C">
      <w:pPr>
        <w:pStyle w:val="ListParagraph"/>
        <w:spacing w:line="360" w:lineRule="auto"/>
        <w:ind w:left="770" w:firstLine="0"/>
        <w:rPr>
          <w:rFonts w:cstheme="minorHAnsi"/>
          <w:color w:val="auto"/>
          <w:szCs w:val="24"/>
        </w:rPr>
      </w:pPr>
    </w:p>
    <w:p w14:paraId="349E70BE" w14:textId="77777777" w:rsidR="00BA71EE" w:rsidRDefault="00BA71EE" w:rsidP="005B3C0C">
      <w:pPr>
        <w:pStyle w:val="ListParagraph"/>
        <w:spacing w:line="360" w:lineRule="auto"/>
        <w:ind w:left="770" w:firstLine="0"/>
        <w:rPr>
          <w:rFonts w:cstheme="minorHAnsi"/>
          <w:color w:val="auto"/>
          <w:szCs w:val="24"/>
        </w:rPr>
      </w:pPr>
    </w:p>
    <w:p w14:paraId="3D57F813" w14:textId="77777777" w:rsidR="00BA71EE" w:rsidRDefault="00BA71EE" w:rsidP="005B3C0C">
      <w:pPr>
        <w:pStyle w:val="ListParagraph"/>
        <w:spacing w:line="360" w:lineRule="auto"/>
        <w:ind w:left="770" w:firstLine="0"/>
        <w:rPr>
          <w:rFonts w:cstheme="minorHAnsi"/>
          <w:color w:val="auto"/>
          <w:szCs w:val="24"/>
        </w:rPr>
      </w:pPr>
    </w:p>
    <w:p w14:paraId="72D4BC94" w14:textId="77777777" w:rsidR="00BA71EE" w:rsidRDefault="00BA71EE" w:rsidP="005B3C0C">
      <w:pPr>
        <w:pStyle w:val="ListParagraph"/>
        <w:spacing w:line="360" w:lineRule="auto"/>
        <w:ind w:left="770" w:firstLine="0"/>
        <w:rPr>
          <w:rFonts w:cstheme="minorHAnsi"/>
          <w:color w:val="auto"/>
          <w:szCs w:val="24"/>
        </w:rPr>
      </w:pPr>
    </w:p>
    <w:p w14:paraId="66536523" w14:textId="77777777" w:rsidR="00BA71EE" w:rsidRDefault="00BA71EE" w:rsidP="005B3C0C">
      <w:pPr>
        <w:pStyle w:val="ListParagraph"/>
        <w:spacing w:line="360" w:lineRule="auto"/>
        <w:ind w:left="770" w:firstLine="0"/>
        <w:rPr>
          <w:rFonts w:cstheme="minorHAnsi"/>
          <w:color w:val="auto"/>
          <w:szCs w:val="24"/>
        </w:rPr>
      </w:pPr>
    </w:p>
    <w:p w14:paraId="285BD4CB" w14:textId="77777777" w:rsidR="00BA71EE" w:rsidRDefault="00BA71EE" w:rsidP="005B3C0C">
      <w:pPr>
        <w:pStyle w:val="ListParagraph"/>
        <w:spacing w:line="360" w:lineRule="auto"/>
        <w:ind w:left="770" w:firstLine="0"/>
        <w:rPr>
          <w:rFonts w:cstheme="minorHAnsi"/>
          <w:color w:val="auto"/>
          <w:szCs w:val="24"/>
        </w:rPr>
      </w:pPr>
    </w:p>
    <w:p w14:paraId="65FF4ADB" w14:textId="77777777" w:rsidR="00BA71EE" w:rsidRDefault="00BA71EE" w:rsidP="005B3C0C">
      <w:pPr>
        <w:pStyle w:val="ListParagraph"/>
        <w:spacing w:line="360" w:lineRule="auto"/>
        <w:ind w:left="770" w:firstLine="0"/>
        <w:rPr>
          <w:rFonts w:cstheme="minorHAnsi"/>
          <w:color w:val="auto"/>
          <w:szCs w:val="24"/>
        </w:rPr>
      </w:pPr>
    </w:p>
    <w:p w14:paraId="0DE7AEF8" w14:textId="77777777" w:rsidR="00BA71EE" w:rsidRDefault="00BA71EE" w:rsidP="005B3C0C">
      <w:pPr>
        <w:pStyle w:val="ListParagraph"/>
        <w:spacing w:line="360" w:lineRule="auto"/>
        <w:ind w:left="770" w:firstLine="0"/>
        <w:rPr>
          <w:rFonts w:cstheme="minorHAnsi"/>
          <w:color w:val="auto"/>
          <w:szCs w:val="24"/>
        </w:rPr>
      </w:pPr>
    </w:p>
    <w:p w14:paraId="0C3019CB" w14:textId="77777777" w:rsidR="00BA71EE" w:rsidRPr="005B3C0C" w:rsidRDefault="00BA71EE" w:rsidP="005B3C0C">
      <w:pPr>
        <w:pStyle w:val="ListParagraph"/>
        <w:spacing w:line="360" w:lineRule="auto"/>
        <w:ind w:left="770" w:firstLine="0"/>
        <w:rPr>
          <w:rFonts w:cstheme="minorHAnsi"/>
          <w:color w:val="auto"/>
          <w:szCs w:val="24"/>
        </w:rPr>
      </w:pPr>
    </w:p>
    <w:p w14:paraId="2C5A2EFA" w14:textId="77777777" w:rsidR="005B3C0C" w:rsidRPr="005B3C0C" w:rsidRDefault="005B3C0C" w:rsidP="005B3C0C">
      <w:pPr>
        <w:pStyle w:val="Heading1"/>
        <w:tabs>
          <w:tab w:val="left" w:pos="1701"/>
        </w:tabs>
        <w:spacing w:after="120" w:line="360" w:lineRule="auto"/>
        <w:jc w:val="right"/>
        <w:rPr>
          <w:color w:val="auto"/>
          <w:sz w:val="48"/>
          <w:szCs w:val="48"/>
        </w:rPr>
      </w:pPr>
      <w:r>
        <w:rPr>
          <w:color w:val="auto"/>
          <w:sz w:val="48"/>
          <w:szCs w:val="48"/>
        </w:rPr>
        <w:lastRenderedPageBreak/>
        <w:t xml:space="preserve">                                        </w:t>
      </w:r>
      <w:bookmarkStart w:id="24" w:name="_Toc462059742"/>
      <w:r w:rsidR="002A6500" w:rsidRPr="002A6500">
        <w:rPr>
          <w:color w:val="FFFFFF" w:themeColor="background1"/>
          <w:sz w:val="48"/>
          <w:szCs w:val="48"/>
        </w:rPr>
        <w:t>_______________________________</w:t>
      </w:r>
      <w:r w:rsidRPr="005B3C0C">
        <w:rPr>
          <w:color w:val="auto"/>
          <w:sz w:val="48"/>
          <w:szCs w:val="48"/>
        </w:rPr>
        <w:t>Common Materials and Methods</w:t>
      </w:r>
      <w:bookmarkEnd w:id="24"/>
    </w:p>
    <w:p w14:paraId="1AC9096F" w14:textId="77777777" w:rsidR="005B3C0C" w:rsidRDefault="005B3C0C" w:rsidP="005B3C0C"/>
    <w:p w14:paraId="2D7BAE48" w14:textId="77777777" w:rsidR="005B3C0C" w:rsidRDefault="005B3C0C" w:rsidP="005B3C0C"/>
    <w:p w14:paraId="7CD9DA84" w14:textId="77777777" w:rsidR="005B3C0C" w:rsidRDefault="005B3C0C" w:rsidP="005B3C0C"/>
    <w:p w14:paraId="4CA0FC67" w14:textId="77777777" w:rsidR="005B3C0C" w:rsidRDefault="005B3C0C" w:rsidP="005B3C0C"/>
    <w:p w14:paraId="56FFDE66" w14:textId="77777777" w:rsidR="005B3C0C" w:rsidRDefault="005B3C0C" w:rsidP="005B3C0C"/>
    <w:p w14:paraId="3103C6DF" w14:textId="77777777" w:rsidR="005B3C0C" w:rsidRDefault="005B3C0C" w:rsidP="005B3C0C"/>
    <w:p w14:paraId="78F12E5A" w14:textId="77777777" w:rsidR="005B3C0C" w:rsidRDefault="005B3C0C" w:rsidP="005B3C0C"/>
    <w:p w14:paraId="578C2EA0" w14:textId="77777777" w:rsidR="005B3C0C" w:rsidRDefault="005B3C0C" w:rsidP="005B3C0C"/>
    <w:p w14:paraId="37E59AC0" w14:textId="77777777" w:rsidR="005B3C0C" w:rsidRDefault="005B3C0C" w:rsidP="005B3C0C"/>
    <w:p w14:paraId="7E6E7D6E" w14:textId="77777777" w:rsidR="005B3C0C" w:rsidRDefault="005B3C0C" w:rsidP="005B3C0C"/>
    <w:p w14:paraId="6FCEE250" w14:textId="77777777" w:rsidR="005B3C0C" w:rsidRDefault="005B3C0C" w:rsidP="005B3C0C"/>
    <w:p w14:paraId="6ECD12EB" w14:textId="77777777" w:rsidR="005B3C0C" w:rsidRDefault="005B3C0C" w:rsidP="005B3C0C"/>
    <w:p w14:paraId="4C5BA4F3" w14:textId="77777777" w:rsidR="005B3C0C" w:rsidRDefault="005B3C0C" w:rsidP="005B3C0C"/>
    <w:p w14:paraId="72D3E78C" w14:textId="77777777" w:rsidR="005B3C0C" w:rsidRDefault="005B3C0C" w:rsidP="005B3C0C"/>
    <w:p w14:paraId="4666EDEE" w14:textId="77777777" w:rsidR="005B3C0C" w:rsidRDefault="005B3C0C" w:rsidP="005B3C0C"/>
    <w:p w14:paraId="75C297E7" w14:textId="77777777" w:rsidR="005B3C0C" w:rsidRDefault="005B3C0C" w:rsidP="005B3C0C"/>
    <w:p w14:paraId="454A6DF5" w14:textId="77777777" w:rsidR="005B3C0C" w:rsidRDefault="005B3C0C" w:rsidP="005B3C0C"/>
    <w:p w14:paraId="53691F5A" w14:textId="77777777" w:rsidR="005B3C0C" w:rsidRDefault="005B3C0C" w:rsidP="005B3C0C"/>
    <w:p w14:paraId="02E4A740" w14:textId="77777777" w:rsidR="005B3C0C" w:rsidRDefault="005B3C0C" w:rsidP="005B3C0C"/>
    <w:p w14:paraId="18F0F6C7" w14:textId="77777777" w:rsidR="005B3C0C" w:rsidRDefault="005B3C0C" w:rsidP="005B3C0C"/>
    <w:p w14:paraId="6F37F06E" w14:textId="77777777" w:rsidR="005B3C0C" w:rsidRDefault="005B3C0C" w:rsidP="005B3C0C"/>
    <w:p w14:paraId="500FAF62" w14:textId="77777777" w:rsidR="005B3C0C" w:rsidRDefault="005B3C0C" w:rsidP="005B3C0C"/>
    <w:p w14:paraId="04C83386" w14:textId="77777777" w:rsidR="005B3C0C" w:rsidRPr="005B3C0C" w:rsidRDefault="005B3C0C" w:rsidP="005B3C0C">
      <w:pPr>
        <w:pStyle w:val="Heading2"/>
        <w:spacing w:after="120" w:line="360" w:lineRule="auto"/>
        <w:rPr>
          <w:color w:val="auto"/>
        </w:rPr>
      </w:pPr>
      <w:bookmarkStart w:id="25" w:name="_Toc462059743"/>
      <w:r w:rsidRPr="005B3C0C">
        <w:rPr>
          <w:color w:val="auto"/>
        </w:rPr>
        <w:lastRenderedPageBreak/>
        <w:t>Media</w:t>
      </w:r>
      <w:bookmarkEnd w:id="25"/>
    </w:p>
    <w:p w14:paraId="0F6D44E5" w14:textId="77777777" w:rsidR="005B3C0C" w:rsidRPr="005B3C0C" w:rsidRDefault="005B3C0C" w:rsidP="005B3C0C">
      <w:pPr>
        <w:pStyle w:val="Heading3"/>
        <w:spacing w:after="120" w:line="360" w:lineRule="auto"/>
        <w:rPr>
          <w:b w:val="0"/>
          <w:color w:val="auto"/>
        </w:rPr>
      </w:pPr>
      <w:bookmarkStart w:id="26" w:name="_Toc462059744"/>
      <w:r w:rsidRPr="005B3C0C">
        <w:rPr>
          <w:b w:val="0"/>
          <w:color w:val="auto"/>
        </w:rPr>
        <w:t>3N-BBM + V</w:t>
      </w:r>
      <w:bookmarkEnd w:id="26"/>
      <w:r w:rsidRPr="005B3C0C">
        <w:rPr>
          <w:b w:val="0"/>
          <w:color w:val="auto"/>
        </w:rPr>
        <w:t xml:space="preserve"> </w:t>
      </w:r>
    </w:p>
    <w:p w14:paraId="6DF8B4EB" w14:textId="77777777" w:rsidR="005B3C0C" w:rsidRPr="005B3C0C" w:rsidRDefault="005B3C0C" w:rsidP="005B3C0C">
      <w:pPr>
        <w:spacing w:line="360" w:lineRule="auto"/>
        <w:rPr>
          <w:rFonts w:cstheme="minorHAnsi"/>
          <w:szCs w:val="24"/>
        </w:rPr>
      </w:pPr>
      <w:r w:rsidRPr="005B3C0C">
        <w:rPr>
          <w:szCs w:val="24"/>
        </w:rPr>
        <w:t xml:space="preserve">Bold Basal Medium with 3-fold nitrogen and vitamins (3N-BBM + V) was prepared according to CCAP guidelines </w:t>
      </w:r>
      <w:r w:rsidR="00BD03EC" w:rsidRPr="005B3C0C">
        <w:rPr>
          <w:szCs w:val="24"/>
        </w:rPr>
        <w:fldChar w:fldCharType="begin"/>
      </w:r>
      <w:r w:rsidR="00670425">
        <w:rPr>
          <w:szCs w:val="24"/>
        </w:rPr>
        <w:instrText xml:space="preserve"> ADDIN ZOTERO_ITEM CSL_CITATION {"citationID":"RvZaXYKI","properties":{"formattedCitation":"(CCAP, 2010)","plainCitation":"(CCAP, 2010)"},"citationItems":[{"id":3264,"uris":["http://zotero.org/users/1204444/items/TVRQEDHG"],"uri":["http://zotero.org/users/1204444/items/TVRQEDHG"],"itemData":{"id":3264,"type":"webpage","title":"3N Bold Basal Medium Recipe","URL":"http://www.ccap.ac.uk/media/documents/3N_BBM_V.pdf","author":[{"family":"CCAP","given":""}],"issued":{"date-parts":[["2010"]]},"accessed":{"date-parts":[["2015",9,9]]}}}],"schema":"https://github.com/citation-style-language/schema/raw/master/csl-citation.json"} </w:instrText>
      </w:r>
      <w:r w:rsidR="00BD03EC" w:rsidRPr="005B3C0C">
        <w:rPr>
          <w:szCs w:val="24"/>
        </w:rPr>
        <w:fldChar w:fldCharType="separate"/>
      </w:r>
      <w:r w:rsidRPr="005B3C0C">
        <w:t>(CCAP, 2010)</w:t>
      </w:r>
      <w:r w:rsidR="00BD03EC" w:rsidRPr="005B3C0C">
        <w:rPr>
          <w:szCs w:val="24"/>
        </w:rPr>
        <w:fldChar w:fldCharType="end"/>
      </w:r>
      <w:r w:rsidRPr="005B3C0C">
        <w:rPr>
          <w:szCs w:val="24"/>
        </w:rPr>
        <w:t>. For 1000 ml of medium, the following stock solutions were added; 30 ml NaNO</w:t>
      </w:r>
      <w:r w:rsidRPr="005B3C0C">
        <w:rPr>
          <w:szCs w:val="24"/>
          <w:vertAlign w:val="subscript"/>
        </w:rPr>
        <w:t xml:space="preserve">3 </w:t>
      </w:r>
      <w:r w:rsidRPr="005B3C0C">
        <w:rPr>
          <w:szCs w:val="24"/>
        </w:rPr>
        <w:t>(2.5 g l</w:t>
      </w:r>
      <w:r w:rsidRPr="005B3C0C">
        <w:rPr>
          <w:szCs w:val="24"/>
          <w:vertAlign w:val="superscript"/>
        </w:rPr>
        <w:t>-1</w:t>
      </w:r>
      <w:r w:rsidRPr="005B3C0C">
        <w:rPr>
          <w:szCs w:val="24"/>
        </w:rPr>
        <w:t>),</w:t>
      </w:r>
      <w:r w:rsidRPr="005B3C0C">
        <w:rPr>
          <w:szCs w:val="24"/>
          <w:vertAlign w:val="subscript"/>
        </w:rPr>
        <w:t xml:space="preserve"> </w:t>
      </w:r>
      <w:r w:rsidRPr="005B3C0C">
        <w:rPr>
          <w:szCs w:val="24"/>
        </w:rPr>
        <w:t xml:space="preserve">10 ml </w:t>
      </w:r>
      <w:r w:rsidRPr="005B3C0C">
        <w:rPr>
          <w:rFonts w:cstheme="minorHAnsi"/>
          <w:szCs w:val="24"/>
        </w:rPr>
        <w:t>CaCl</w:t>
      </w:r>
      <w:r w:rsidRPr="005B3C0C">
        <w:rPr>
          <w:rFonts w:cstheme="minorHAnsi"/>
          <w:szCs w:val="24"/>
          <w:vertAlign w:val="subscript"/>
        </w:rPr>
        <w:t>2</w:t>
      </w:r>
      <w:r w:rsidRPr="005B3C0C">
        <w:rPr>
          <w:rFonts w:cstheme="minorHAnsi"/>
          <w:szCs w:val="24"/>
        </w:rPr>
        <w:t>.2H</w:t>
      </w:r>
      <w:r w:rsidRPr="005B3C0C">
        <w:rPr>
          <w:rFonts w:cstheme="minorHAnsi"/>
          <w:szCs w:val="24"/>
          <w:vertAlign w:val="subscript"/>
        </w:rPr>
        <w:t>2</w:t>
      </w:r>
      <w:r w:rsidRPr="005B3C0C">
        <w:rPr>
          <w:rFonts w:cstheme="minorHAnsi"/>
          <w:szCs w:val="24"/>
        </w:rPr>
        <w:t xml:space="preserve">O </w:t>
      </w:r>
      <w:r w:rsidRPr="005B3C0C">
        <w:rPr>
          <w:szCs w:val="24"/>
        </w:rPr>
        <w:t>(7.5 g l</w:t>
      </w:r>
      <w:r w:rsidRPr="005B3C0C">
        <w:rPr>
          <w:szCs w:val="24"/>
          <w:vertAlign w:val="superscript"/>
        </w:rPr>
        <w:t>-1</w:t>
      </w:r>
      <w:r w:rsidRPr="005B3C0C">
        <w:rPr>
          <w:szCs w:val="24"/>
        </w:rPr>
        <w:t>)</w:t>
      </w:r>
      <w:r w:rsidRPr="005B3C0C">
        <w:rPr>
          <w:rFonts w:cstheme="minorHAnsi"/>
          <w:szCs w:val="24"/>
        </w:rPr>
        <w:t xml:space="preserve">, </w:t>
      </w:r>
      <w:r w:rsidRPr="005B3C0C">
        <w:rPr>
          <w:szCs w:val="24"/>
        </w:rPr>
        <w:t xml:space="preserve">10 ml </w:t>
      </w:r>
      <w:r w:rsidRPr="005B3C0C">
        <w:rPr>
          <w:rFonts w:cstheme="minorHAnsi"/>
          <w:szCs w:val="24"/>
        </w:rPr>
        <w:t>MgSO</w:t>
      </w:r>
      <w:r w:rsidRPr="005B3C0C">
        <w:rPr>
          <w:rFonts w:cstheme="minorHAnsi"/>
          <w:szCs w:val="24"/>
          <w:vertAlign w:val="subscript"/>
        </w:rPr>
        <w:t>4</w:t>
      </w:r>
      <w:r w:rsidRPr="005B3C0C">
        <w:rPr>
          <w:rFonts w:cstheme="minorHAnsi"/>
          <w:szCs w:val="24"/>
        </w:rPr>
        <w:t>.7H</w:t>
      </w:r>
      <w:r w:rsidRPr="005B3C0C">
        <w:rPr>
          <w:rFonts w:cstheme="minorHAnsi"/>
          <w:szCs w:val="24"/>
          <w:vertAlign w:val="subscript"/>
        </w:rPr>
        <w:t>2</w:t>
      </w:r>
      <w:r w:rsidRPr="005B3C0C">
        <w:rPr>
          <w:rFonts w:cstheme="minorHAnsi"/>
          <w:szCs w:val="24"/>
        </w:rPr>
        <w:t xml:space="preserve">O </w:t>
      </w:r>
      <w:r w:rsidRPr="005B3C0C">
        <w:rPr>
          <w:szCs w:val="24"/>
        </w:rPr>
        <w:t>(7.5 g l</w:t>
      </w:r>
      <w:r w:rsidRPr="005B3C0C">
        <w:rPr>
          <w:szCs w:val="24"/>
          <w:vertAlign w:val="superscript"/>
        </w:rPr>
        <w:t>-1</w:t>
      </w:r>
      <w:r w:rsidRPr="005B3C0C">
        <w:rPr>
          <w:szCs w:val="24"/>
        </w:rPr>
        <w:t>)</w:t>
      </w:r>
      <w:r w:rsidRPr="005B3C0C">
        <w:rPr>
          <w:rFonts w:cstheme="minorHAnsi"/>
          <w:szCs w:val="24"/>
        </w:rPr>
        <w:t xml:space="preserve">, </w:t>
      </w:r>
      <w:r w:rsidRPr="005B3C0C">
        <w:rPr>
          <w:szCs w:val="24"/>
        </w:rPr>
        <w:t>10 ml</w:t>
      </w:r>
      <w:r w:rsidRPr="005B3C0C">
        <w:rPr>
          <w:rFonts w:cstheme="minorHAnsi"/>
          <w:szCs w:val="24"/>
        </w:rPr>
        <w:t xml:space="preserve"> K</w:t>
      </w:r>
      <w:r w:rsidRPr="005B3C0C">
        <w:rPr>
          <w:rFonts w:cstheme="minorHAnsi"/>
          <w:szCs w:val="24"/>
          <w:vertAlign w:val="subscript"/>
        </w:rPr>
        <w:t>2</w:t>
      </w:r>
      <w:r w:rsidRPr="005B3C0C">
        <w:rPr>
          <w:rFonts w:cstheme="minorHAnsi"/>
          <w:szCs w:val="24"/>
        </w:rPr>
        <w:t>HPO</w:t>
      </w:r>
      <w:r w:rsidRPr="005B3C0C">
        <w:rPr>
          <w:rFonts w:cstheme="minorHAnsi"/>
          <w:szCs w:val="24"/>
          <w:vertAlign w:val="subscript"/>
        </w:rPr>
        <w:t>4.</w:t>
      </w:r>
      <w:r w:rsidRPr="005B3C0C">
        <w:rPr>
          <w:rFonts w:cstheme="minorHAnsi"/>
          <w:szCs w:val="24"/>
        </w:rPr>
        <w:t>3H</w:t>
      </w:r>
      <w:r w:rsidRPr="005B3C0C">
        <w:rPr>
          <w:rFonts w:cstheme="minorHAnsi"/>
          <w:szCs w:val="24"/>
          <w:vertAlign w:val="subscript"/>
        </w:rPr>
        <w:t>2</w:t>
      </w:r>
      <w:r w:rsidRPr="005B3C0C">
        <w:rPr>
          <w:rFonts w:cstheme="minorHAnsi"/>
          <w:szCs w:val="24"/>
        </w:rPr>
        <w:t>O</w:t>
      </w:r>
      <w:r w:rsidRPr="005B3C0C">
        <w:rPr>
          <w:szCs w:val="24"/>
        </w:rPr>
        <w:t xml:space="preserve"> (7.5 g l</w:t>
      </w:r>
      <w:r w:rsidRPr="005B3C0C">
        <w:rPr>
          <w:szCs w:val="24"/>
          <w:vertAlign w:val="superscript"/>
        </w:rPr>
        <w:t>-1</w:t>
      </w:r>
      <w:r w:rsidRPr="005B3C0C">
        <w:rPr>
          <w:szCs w:val="24"/>
        </w:rPr>
        <w:t>)</w:t>
      </w:r>
      <w:r w:rsidRPr="005B3C0C">
        <w:rPr>
          <w:rFonts w:cstheme="minorHAnsi"/>
          <w:szCs w:val="24"/>
        </w:rPr>
        <w:t xml:space="preserve">, </w:t>
      </w:r>
      <w:r w:rsidRPr="005B3C0C">
        <w:rPr>
          <w:szCs w:val="24"/>
        </w:rPr>
        <w:t xml:space="preserve">10 ml </w:t>
      </w:r>
      <w:r w:rsidRPr="005B3C0C">
        <w:rPr>
          <w:rFonts w:cstheme="minorHAnsi"/>
          <w:szCs w:val="24"/>
        </w:rPr>
        <w:t>KH</w:t>
      </w:r>
      <w:r w:rsidRPr="005B3C0C">
        <w:rPr>
          <w:rFonts w:cstheme="minorHAnsi"/>
          <w:szCs w:val="24"/>
          <w:vertAlign w:val="subscript"/>
        </w:rPr>
        <w:t>2</w:t>
      </w:r>
      <w:r w:rsidRPr="005B3C0C">
        <w:rPr>
          <w:rFonts w:cstheme="minorHAnsi"/>
          <w:szCs w:val="24"/>
        </w:rPr>
        <w:t>PO</w:t>
      </w:r>
      <w:r w:rsidRPr="005B3C0C">
        <w:rPr>
          <w:rFonts w:cstheme="minorHAnsi"/>
          <w:szCs w:val="24"/>
          <w:vertAlign w:val="subscript"/>
        </w:rPr>
        <w:t xml:space="preserve">4 </w:t>
      </w:r>
      <w:r w:rsidRPr="005B3C0C">
        <w:rPr>
          <w:szCs w:val="24"/>
        </w:rPr>
        <w:t>(17.5 g l</w:t>
      </w:r>
      <w:r w:rsidRPr="005B3C0C">
        <w:rPr>
          <w:szCs w:val="24"/>
          <w:vertAlign w:val="superscript"/>
        </w:rPr>
        <w:t>-1</w:t>
      </w:r>
      <w:r w:rsidRPr="005B3C0C">
        <w:rPr>
          <w:szCs w:val="24"/>
        </w:rPr>
        <w:t>)</w:t>
      </w:r>
      <w:r w:rsidRPr="005B3C0C">
        <w:rPr>
          <w:rFonts w:cstheme="minorHAnsi"/>
          <w:szCs w:val="24"/>
          <w:vertAlign w:val="subscript"/>
        </w:rPr>
        <w:t xml:space="preserve">, </w:t>
      </w:r>
      <w:r w:rsidRPr="005B3C0C">
        <w:rPr>
          <w:szCs w:val="24"/>
        </w:rPr>
        <w:t xml:space="preserve">10 ml </w:t>
      </w:r>
      <w:r w:rsidRPr="005B3C0C">
        <w:rPr>
          <w:rFonts w:cstheme="minorHAnsi"/>
          <w:szCs w:val="24"/>
        </w:rPr>
        <w:t xml:space="preserve">NaCl </w:t>
      </w:r>
      <w:r w:rsidRPr="005B3C0C">
        <w:rPr>
          <w:szCs w:val="24"/>
        </w:rPr>
        <w:t>(2.5 g l</w:t>
      </w:r>
      <w:r w:rsidRPr="005B3C0C">
        <w:rPr>
          <w:szCs w:val="24"/>
          <w:vertAlign w:val="superscript"/>
        </w:rPr>
        <w:t>-1</w:t>
      </w:r>
      <w:r w:rsidRPr="005B3C0C">
        <w:rPr>
          <w:szCs w:val="24"/>
        </w:rPr>
        <w:t>)</w:t>
      </w:r>
      <w:r w:rsidRPr="005B3C0C">
        <w:rPr>
          <w:rFonts w:cstheme="minorHAnsi"/>
          <w:szCs w:val="24"/>
        </w:rPr>
        <w:t xml:space="preserve">, </w:t>
      </w:r>
      <w:r w:rsidRPr="005B3C0C">
        <w:rPr>
          <w:szCs w:val="24"/>
        </w:rPr>
        <w:t xml:space="preserve">1 ml </w:t>
      </w:r>
      <w:r w:rsidRPr="005B3C0C">
        <w:rPr>
          <w:rFonts w:cstheme="minorHAnsi"/>
          <w:szCs w:val="24"/>
        </w:rPr>
        <w:t>Vitamin B</w:t>
      </w:r>
      <w:r w:rsidRPr="005B3C0C">
        <w:rPr>
          <w:rFonts w:cstheme="minorHAnsi"/>
          <w:szCs w:val="24"/>
          <w:vertAlign w:val="subscript"/>
        </w:rPr>
        <w:t xml:space="preserve">1 </w:t>
      </w:r>
      <w:r w:rsidRPr="005B3C0C">
        <w:rPr>
          <w:szCs w:val="24"/>
        </w:rPr>
        <w:t>(1.2 g l</w:t>
      </w:r>
      <w:r w:rsidRPr="005B3C0C">
        <w:rPr>
          <w:szCs w:val="24"/>
          <w:vertAlign w:val="superscript"/>
        </w:rPr>
        <w:t>-1</w:t>
      </w:r>
      <w:r w:rsidRPr="005B3C0C">
        <w:rPr>
          <w:szCs w:val="24"/>
        </w:rPr>
        <w:t>)</w:t>
      </w:r>
      <w:r w:rsidRPr="005B3C0C">
        <w:rPr>
          <w:rFonts w:cstheme="minorHAnsi"/>
          <w:szCs w:val="24"/>
          <w:vertAlign w:val="subscript"/>
        </w:rPr>
        <w:t xml:space="preserve">, </w:t>
      </w:r>
      <w:r w:rsidRPr="005B3C0C">
        <w:rPr>
          <w:szCs w:val="24"/>
        </w:rPr>
        <w:t xml:space="preserve">1 ml </w:t>
      </w:r>
      <w:r w:rsidRPr="005B3C0C">
        <w:rPr>
          <w:rFonts w:cstheme="minorHAnsi"/>
          <w:szCs w:val="24"/>
        </w:rPr>
        <w:t>Vitamin B</w:t>
      </w:r>
      <w:r w:rsidRPr="005B3C0C">
        <w:rPr>
          <w:rFonts w:cstheme="minorHAnsi"/>
          <w:szCs w:val="24"/>
          <w:vertAlign w:val="subscript"/>
        </w:rPr>
        <w:t xml:space="preserve">1 </w:t>
      </w:r>
      <w:r w:rsidRPr="005B3C0C">
        <w:rPr>
          <w:szCs w:val="24"/>
        </w:rPr>
        <w:t>(0.01 g l</w:t>
      </w:r>
      <w:r w:rsidRPr="005B3C0C">
        <w:rPr>
          <w:szCs w:val="24"/>
          <w:vertAlign w:val="superscript"/>
        </w:rPr>
        <w:t>-1</w:t>
      </w:r>
      <w:r w:rsidRPr="005B3C0C">
        <w:rPr>
          <w:szCs w:val="24"/>
        </w:rPr>
        <w:t xml:space="preserve">), and 6 ml of trace elements (TE). </w:t>
      </w:r>
      <w:r w:rsidRPr="005B3C0C">
        <w:rPr>
          <w:rFonts w:cstheme="minorHAnsi"/>
          <w:szCs w:val="24"/>
        </w:rPr>
        <w:t>Medium was made up to volume with deionised H</w:t>
      </w:r>
      <w:r w:rsidRPr="005B3C0C">
        <w:rPr>
          <w:rFonts w:cstheme="minorHAnsi"/>
          <w:szCs w:val="24"/>
          <w:vertAlign w:val="subscript"/>
        </w:rPr>
        <w:t>2</w:t>
      </w:r>
      <w:r w:rsidRPr="005B3C0C">
        <w:rPr>
          <w:rFonts w:cstheme="minorHAnsi"/>
          <w:szCs w:val="24"/>
        </w:rPr>
        <w:t>0 (dH</w:t>
      </w:r>
      <w:r w:rsidRPr="005B3C0C">
        <w:rPr>
          <w:rFonts w:cstheme="minorHAnsi"/>
          <w:szCs w:val="24"/>
          <w:vertAlign w:val="subscript"/>
        </w:rPr>
        <w:t>2</w:t>
      </w:r>
      <w:r w:rsidRPr="005B3C0C">
        <w:rPr>
          <w:rFonts w:cstheme="minorHAnsi"/>
          <w:szCs w:val="24"/>
        </w:rPr>
        <w:t xml:space="preserve">0). </w:t>
      </w:r>
      <w:r w:rsidRPr="005B3C0C">
        <w:rPr>
          <w:szCs w:val="24"/>
        </w:rPr>
        <w:t>For mixotrophic and heterotrophic cultivation 1.2 g l</w:t>
      </w:r>
      <w:r w:rsidRPr="005B3C0C">
        <w:rPr>
          <w:szCs w:val="24"/>
          <w:vertAlign w:val="superscript"/>
        </w:rPr>
        <w:t xml:space="preserve">-1 </w:t>
      </w:r>
      <w:r w:rsidRPr="005B3C0C">
        <w:rPr>
          <w:szCs w:val="24"/>
        </w:rPr>
        <w:t xml:space="preserve">of </w:t>
      </w:r>
      <w:r w:rsidRPr="005B3C0C">
        <w:rPr>
          <w:rFonts w:cs="Arial"/>
          <w:szCs w:val="24"/>
          <w:shd w:val="clear" w:color="auto" w:fill="FFFFFF"/>
        </w:rPr>
        <w:t>sodium acetate</w:t>
      </w:r>
      <w:r w:rsidRPr="005B3C0C">
        <w:rPr>
          <w:rFonts w:cs="Arial"/>
          <w:szCs w:val="24"/>
          <w:shd w:val="clear" w:color="auto" w:fill="FFFFFF"/>
          <w:vertAlign w:val="subscript"/>
        </w:rPr>
        <w:t xml:space="preserve"> </w:t>
      </w:r>
      <w:r w:rsidRPr="005B3C0C">
        <w:rPr>
          <w:rFonts w:cs="Arial"/>
          <w:szCs w:val="24"/>
          <w:shd w:val="clear" w:color="auto" w:fill="FFFFFF"/>
        </w:rPr>
        <w:t>(14.6 mM) or D-glucose</w:t>
      </w:r>
      <w:r w:rsidRPr="005B3C0C">
        <w:rPr>
          <w:rFonts w:cs="Arial"/>
          <w:szCs w:val="24"/>
          <w:shd w:val="clear" w:color="auto" w:fill="FFFFFF"/>
          <w:vertAlign w:val="subscript"/>
        </w:rPr>
        <w:t xml:space="preserve"> </w:t>
      </w:r>
      <w:r w:rsidRPr="005B3C0C">
        <w:rPr>
          <w:rFonts w:cs="Arial"/>
          <w:szCs w:val="24"/>
          <w:shd w:val="clear" w:color="auto" w:fill="FFFFFF"/>
        </w:rPr>
        <w:t>(6.67 mM) was added, unless otherwise stated. Media were autoclaved (121°C, 15psi, 15 minutes) before use.</w:t>
      </w:r>
    </w:p>
    <w:p w14:paraId="79419042" w14:textId="77777777" w:rsidR="005B3C0C" w:rsidRPr="005B3C0C" w:rsidRDefault="005B3C0C" w:rsidP="005B3C0C">
      <w:pPr>
        <w:spacing w:line="360" w:lineRule="auto"/>
        <w:rPr>
          <w:szCs w:val="24"/>
        </w:rPr>
      </w:pPr>
      <w:r w:rsidRPr="005B3C0C">
        <w:rPr>
          <w:rFonts w:cstheme="minorHAnsi"/>
          <w:szCs w:val="24"/>
        </w:rPr>
        <w:t>T</w:t>
      </w:r>
      <w:r w:rsidR="005A655B">
        <w:rPr>
          <w:rFonts w:cstheme="minorHAnsi"/>
          <w:szCs w:val="24"/>
        </w:rPr>
        <w:t>race Elements</w:t>
      </w:r>
      <w:r w:rsidRPr="005B3C0C">
        <w:rPr>
          <w:rFonts w:cstheme="minorHAnsi"/>
          <w:szCs w:val="24"/>
        </w:rPr>
        <w:t xml:space="preserve"> were prepared with the addition of 6 trace components in the following sequence; Na</w:t>
      </w:r>
      <w:r w:rsidRPr="005B3C0C">
        <w:rPr>
          <w:rFonts w:cstheme="minorHAnsi"/>
          <w:szCs w:val="24"/>
          <w:vertAlign w:val="subscript"/>
        </w:rPr>
        <w:t>2</w:t>
      </w:r>
      <w:r w:rsidRPr="005B3C0C">
        <w:rPr>
          <w:rFonts w:cstheme="minorHAnsi"/>
          <w:szCs w:val="24"/>
        </w:rPr>
        <w:t xml:space="preserve">EDTA (0.75 </w:t>
      </w:r>
      <w:r w:rsidRPr="005B3C0C">
        <w:rPr>
          <w:szCs w:val="24"/>
        </w:rPr>
        <w:t>g l</w:t>
      </w:r>
      <w:r w:rsidRPr="005B3C0C">
        <w:rPr>
          <w:szCs w:val="24"/>
          <w:vertAlign w:val="superscript"/>
        </w:rPr>
        <w:t>-1</w:t>
      </w:r>
      <w:r w:rsidRPr="005B3C0C">
        <w:rPr>
          <w:szCs w:val="24"/>
        </w:rPr>
        <w:t xml:space="preserve">), </w:t>
      </w:r>
      <w:r w:rsidRPr="005B3C0C">
        <w:rPr>
          <w:rFonts w:cstheme="minorHAnsi"/>
          <w:szCs w:val="24"/>
        </w:rPr>
        <w:t>FeCl</w:t>
      </w:r>
      <w:r w:rsidRPr="005B3C0C">
        <w:rPr>
          <w:rFonts w:cstheme="minorHAnsi"/>
          <w:szCs w:val="24"/>
          <w:vertAlign w:val="subscript"/>
        </w:rPr>
        <w:t>3</w:t>
      </w:r>
      <w:r w:rsidRPr="005B3C0C">
        <w:rPr>
          <w:rFonts w:cstheme="minorHAnsi"/>
          <w:szCs w:val="24"/>
        </w:rPr>
        <w:t>.6H</w:t>
      </w:r>
      <w:r w:rsidRPr="005B3C0C">
        <w:rPr>
          <w:rFonts w:cstheme="minorHAnsi"/>
          <w:szCs w:val="24"/>
          <w:vertAlign w:val="subscript"/>
        </w:rPr>
        <w:t>2</w:t>
      </w:r>
      <w:r w:rsidRPr="005B3C0C">
        <w:rPr>
          <w:rFonts w:cstheme="minorHAnsi"/>
          <w:szCs w:val="24"/>
        </w:rPr>
        <w:t>O (97 m</w:t>
      </w:r>
      <w:r w:rsidRPr="005B3C0C">
        <w:rPr>
          <w:szCs w:val="24"/>
        </w:rPr>
        <w:t>g l</w:t>
      </w:r>
      <w:r w:rsidRPr="005B3C0C">
        <w:rPr>
          <w:szCs w:val="24"/>
          <w:vertAlign w:val="superscript"/>
        </w:rPr>
        <w:t>-1</w:t>
      </w:r>
      <w:r w:rsidRPr="005B3C0C">
        <w:rPr>
          <w:szCs w:val="24"/>
        </w:rPr>
        <w:t>),</w:t>
      </w:r>
      <w:r w:rsidRPr="005B3C0C">
        <w:rPr>
          <w:rFonts w:cstheme="minorHAnsi"/>
          <w:sz w:val="20"/>
          <w:szCs w:val="20"/>
        </w:rPr>
        <w:t xml:space="preserve"> </w:t>
      </w:r>
      <w:r w:rsidRPr="005B3C0C">
        <w:rPr>
          <w:rFonts w:cstheme="minorHAnsi"/>
          <w:szCs w:val="24"/>
        </w:rPr>
        <w:t>MnCl</w:t>
      </w:r>
      <w:r w:rsidRPr="005B3C0C">
        <w:rPr>
          <w:rFonts w:cstheme="minorHAnsi"/>
          <w:szCs w:val="24"/>
          <w:vertAlign w:val="subscript"/>
        </w:rPr>
        <w:t>2</w:t>
      </w:r>
      <w:r w:rsidRPr="005B3C0C">
        <w:rPr>
          <w:rFonts w:cstheme="minorHAnsi"/>
          <w:szCs w:val="24"/>
        </w:rPr>
        <w:t>.4H</w:t>
      </w:r>
      <w:r w:rsidRPr="005B3C0C">
        <w:rPr>
          <w:rFonts w:cstheme="minorHAnsi"/>
          <w:szCs w:val="24"/>
          <w:vertAlign w:val="subscript"/>
        </w:rPr>
        <w:t>2</w:t>
      </w:r>
      <w:r w:rsidRPr="005B3C0C">
        <w:rPr>
          <w:rFonts w:cstheme="minorHAnsi"/>
          <w:szCs w:val="24"/>
        </w:rPr>
        <w:t>O (41 m</w:t>
      </w:r>
      <w:r w:rsidRPr="005B3C0C">
        <w:rPr>
          <w:szCs w:val="24"/>
        </w:rPr>
        <w:t>g l</w:t>
      </w:r>
      <w:r w:rsidRPr="005B3C0C">
        <w:rPr>
          <w:szCs w:val="24"/>
          <w:vertAlign w:val="superscript"/>
        </w:rPr>
        <w:t>-1</w:t>
      </w:r>
      <w:r w:rsidRPr="005B3C0C">
        <w:rPr>
          <w:szCs w:val="24"/>
        </w:rPr>
        <w:t>)</w:t>
      </w:r>
      <w:r w:rsidRPr="005B3C0C">
        <w:rPr>
          <w:rFonts w:cstheme="minorHAnsi"/>
          <w:szCs w:val="24"/>
        </w:rPr>
        <w:t>,</w:t>
      </w:r>
      <w:r w:rsidRPr="005B3C0C">
        <w:rPr>
          <w:rFonts w:cstheme="minorHAnsi"/>
          <w:sz w:val="20"/>
          <w:szCs w:val="20"/>
        </w:rPr>
        <w:t xml:space="preserve"> </w:t>
      </w:r>
      <w:r w:rsidRPr="005B3C0C">
        <w:rPr>
          <w:rFonts w:cstheme="minorHAnsi"/>
          <w:szCs w:val="24"/>
        </w:rPr>
        <w:t>ZnCl</w:t>
      </w:r>
      <w:r w:rsidRPr="005B3C0C">
        <w:rPr>
          <w:rFonts w:cstheme="minorHAnsi"/>
          <w:szCs w:val="24"/>
          <w:vertAlign w:val="subscript"/>
        </w:rPr>
        <w:t xml:space="preserve">2 </w:t>
      </w:r>
      <w:r w:rsidRPr="005B3C0C">
        <w:rPr>
          <w:rFonts w:cstheme="minorHAnsi"/>
          <w:szCs w:val="24"/>
        </w:rPr>
        <w:t>(5 m</w:t>
      </w:r>
      <w:r w:rsidRPr="005B3C0C">
        <w:rPr>
          <w:szCs w:val="24"/>
        </w:rPr>
        <w:t>g l</w:t>
      </w:r>
      <w:r w:rsidRPr="005B3C0C">
        <w:rPr>
          <w:szCs w:val="24"/>
          <w:vertAlign w:val="superscript"/>
        </w:rPr>
        <w:t>-1</w:t>
      </w:r>
      <w:r w:rsidRPr="005B3C0C">
        <w:rPr>
          <w:szCs w:val="24"/>
        </w:rPr>
        <w:t>)</w:t>
      </w:r>
      <w:r w:rsidRPr="005B3C0C">
        <w:rPr>
          <w:rFonts w:cstheme="minorHAnsi"/>
          <w:szCs w:val="24"/>
          <w:vertAlign w:val="subscript"/>
        </w:rPr>
        <w:t xml:space="preserve">, </w:t>
      </w:r>
      <w:r w:rsidRPr="005B3C0C">
        <w:rPr>
          <w:rFonts w:cstheme="minorHAnsi"/>
          <w:szCs w:val="24"/>
        </w:rPr>
        <w:t>CoCl</w:t>
      </w:r>
      <w:r w:rsidRPr="005B3C0C">
        <w:rPr>
          <w:rFonts w:cstheme="minorHAnsi"/>
          <w:szCs w:val="24"/>
          <w:vertAlign w:val="subscript"/>
        </w:rPr>
        <w:t>2</w:t>
      </w:r>
      <w:r w:rsidRPr="005B3C0C">
        <w:rPr>
          <w:rFonts w:cstheme="minorHAnsi"/>
          <w:szCs w:val="24"/>
        </w:rPr>
        <w:t>.6H</w:t>
      </w:r>
      <w:r w:rsidRPr="005B3C0C">
        <w:rPr>
          <w:rFonts w:cstheme="minorHAnsi"/>
          <w:szCs w:val="24"/>
          <w:vertAlign w:val="subscript"/>
        </w:rPr>
        <w:t>2</w:t>
      </w:r>
      <w:r w:rsidRPr="005B3C0C">
        <w:rPr>
          <w:rFonts w:cstheme="minorHAnsi"/>
          <w:szCs w:val="24"/>
        </w:rPr>
        <w:t>O (2 m</w:t>
      </w:r>
      <w:r w:rsidRPr="005B3C0C">
        <w:rPr>
          <w:szCs w:val="24"/>
        </w:rPr>
        <w:t>g l</w:t>
      </w:r>
      <w:r w:rsidRPr="005B3C0C">
        <w:rPr>
          <w:szCs w:val="24"/>
          <w:vertAlign w:val="superscript"/>
        </w:rPr>
        <w:t>-1</w:t>
      </w:r>
      <w:r w:rsidRPr="005B3C0C">
        <w:rPr>
          <w:szCs w:val="24"/>
        </w:rPr>
        <w:t>), Na</w:t>
      </w:r>
      <w:r w:rsidRPr="005B3C0C">
        <w:rPr>
          <w:szCs w:val="24"/>
          <w:vertAlign w:val="subscript"/>
        </w:rPr>
        <w:t>2</w:t>
      </w:r>
      <w:r w:rsidRPr="005B3C0C">
        <w:rPr>
          <w:szCs w:val="24"/>
        </w:rPr>
        <w:t>MoO</w:t>
      </w:r>
      <w:r w:rsidRPr="005B3C0C">
        <w:rPr>
          <w:szCs w:val="24"/>
          <w:vertAlign w:val="subscript"/>
        </w:rPr>
        <w:t>4</w:t>
      </w:r>
      <w:r w:rsidRPr="005B3C0C">
        <w:rPr>
          <w:szCs w:val="24"/>
        </w:rPr>
        <w:t>.2H</w:t>
      </w:r>
      <w:r w:rsidRPr="005B3C0C">
        <w:rPr>
          <w:szCs w:val="24"/>
          <w:vertAlign w:val="subscript"/>
        </w:rPr>
        <w:t>2</w:t>
      </w:r>
      <w:r w:rsidRPr="005B3C0C">
        <w:rPr>
          <w:szCs w:val="24"/>
        </w:rPr>
        <w:t xml:space="preserve">O </w:t>
      </w:r>
      <w:r w:rsidRPr="005B3C0C">
        <w:rPr>
          <w:rFonts w:cstheme="minorHAnsi"/>
          <w:szCs w:val="24"/>
        </w:rPr>
        <w:t>(4 m</w:t>
      </w:r>
      <w:r w:rsidRPr="005B3C0C">
        <w:rPr>
          <w:szCs w:val="24"/>
        </w:rPr>
        <w:t>g l</w:t>
      </w:r>
      <w:r w:rsidRPr="005B3C0C">
        <w:rPr>
          <w:szCs w:val="24"/>
          <w:vertAlign w:val="superscript"/>
        </w:rPr>
        <w:t>-1</w:t>
      </w:r>
      <w:r w:rsidRPr="005B3C0C">
        <w:rPr>
          <w:szCs w:val="24"/>
        </w:rPr>
        <w:t xml:space="preserve">). TE was made up to volume with </w:t>
      </w:r>
      <w:r w:rsidRPr="005B3C0C">
        <w:rPr>
          <w:rFonts w:cstheme="minorHAnsi"/>
          <w:szCs w:val="24"/>
        </w:rPr>
        <w:t>dH</w:t>
      </w:r>
      <w:r w:rsidRPr="005B3C0C">
        <w:rPr>
          <w:rFonts w:cstheme="minorHAnsi"/>
          <w:szCs w:val="24"/>
          <w:vertAlign w:val="subscript"/>
        </w:rPr>
        <w:t>2</w:t>
      </w:r>
      <w:r w:rsidRPr="005B3C0C">
        <w:rPr>
          <w:rFonts w:cstheme="minorHAnsi"/>
          <w:szCs w:val="24"/>
        </w:rPr>
        <w:t xml:space="preserve">0, </w:t>
      </w:r>
      <w:r w:rsidRPr="005B3C0C">
        <w:rPr>
          <w:szCs w:val="24"/>
        </w:rPr>
        <w:t xml:space="preserve">autoclaved, </w:t>
      </w:r>
      <w:r w:rsidRPr="005B3C0C">
        <w:rPr>
          <w:rFonts w:cs="Arial"/>
          <w:szCs w:val="24"/>
          <w:shd w:val="clear" w:color="auto" w:fill="FFFFFF"/>
        </w:rPr>
        <w:t>and stored at 4</w:t>
      </w:r>
      <w:r w:rsidRPr="005B3C0C">
        <w:rPr>
          <w:szCs w:val="24"/>
        </w:rPr>
        <w:t xml:space="preserve">°C. </w:t>
      </w:r>
    </w:p>
    <w:p w14:paraId="63481B9A" w14:textId="77777777" w:rsidR="005B3C0C" w:rsidRPr="005B3C0C" w:rsidRDefault="005B3C0C" w:rsidP="005B3C0C">
      <w:pPr>
        <w:spacing w:line="360" w:lineRule="auto"/>
        <w:rPr>
          <w:rFonts w:cstheme="minorHAnsi"/>
          <w:szCs w:val="24"/>
        </w:rPr>
      </w:pPr>
      <w:r w:rsidRPr="005B3C0C">
        <w:rPr>
          <w:rFonts w:cs="Arial"/>
          <w:szCs w:val="24"/>
          <w:shd w:val="clear" w:color="auto" w:fill="FFFFFF"/>
        </w:rPr>
        <w:t xml:space="preserve">After preliminary experiments demonstrated the need for pH control, 50 ml of 1 M HEPES buffer (238.3 g </w:t>
      </w:r>
      <w:r w:rsidRPr="005B3C0C">
        <w:rPr>
          <w:szCs w:val="24"/>
        </w:rPr>
        <w:t>l</w:t>
      </w:r>
      <w:r w:rsidRPr="005B3C0C">
        <w:rPr>
          <w:szCs w:val="24"/>
          <w:vertAlign w:val="superscript"/>
        </w:rPr>
        <w:t>-1</w:t>
      </w:r>
      <w:r w:rsidRPr="005B3C0C">
        <w:rPr>
          <w:szCs w:val="24"/>
        </w:rPr>
        <w:t xml:space="preserve">, pH 6.5) was added per 1000 ml of medium (final concentration = 50 mM). Subsequently pH was adjusted to 6.5 with the addition of 10 M NaOH. </w:t>
      </w:r>
    </w:p>
    <w:p w14:paraId="6057C4E0" w14:textId="77777777" w:rsidR="005B3C0C" w:rsidRPr="005B3C0C" w:rsidRDefault="005B3C0C" w:rsidP="005B3C0C">
      <w:pPr>
        <w:pStyle w:val="Heading3"/>
        <w:spacing w:after="120" w:line="360" w:lineRule="auto"/>
        <w:rPr>
          <w:b w:val="0"/>
          <w:color w:val="auto"/>
        </w:rPr>
      </w:pPr>
      <w:bookmarkStart w:id="27" w:name="_Toc462059745"/>
      <w:r w:rsidRPr="005B3C0C">
        <w:rPr>
          <w:b w:val="0"/>
          <w:color w:val="auto"/>
        </w:rPr>
        <w:t>HSM and HSMA</w:t>
      </w:r>
      <w:bookmarkEnd w:id="27"/>
    </w:p>
    <w:p w14:paraId="2228AEBA" w14:textId="77777777" w:rsidR="005B3C0C" w:rsidRPr="005B3C0C" w:rsidRDefault="005B3C0C" w:rsidP="005B3C0C">
      <w:pPr>
        <w:spacing w:line="360" w:lineRule="auto"/>
        <w:rPr>
          <w:rFonts w:cstheme="minorHAnsi"/>
          <w:szCs w:val="24"/>
        </w:rPr>
      </w:pPr>
      <w:r w:rsidRPr="005B3C0C">
        <w:rPr>
          <w:szCs w:val="24"/>
        </w:rPr>
        <w:t xml:space="preserve">High Salt Medium (HSM) was prepared according to guidelines from the Olson lab, Kansas State University </w:t>
      </w:r>
      <w:r w:rsidR="00BD03EC" w:rsidRPr="005B3C0C">
        <w:rPr>
          <w:szCs w:val="24"/>
        </w:rPr>
        <w:fldChar w:fldCharType="begin"/>
      </w:r>
      <w:r w:rsidR="00790A49">
        <w:rPr>
          <w:szCs w:val="24"/>
        </w:rPr>
        <w:instrText xml:space="preserve"> ADDIN ZOTERO_ITEM CSL_CITATION {"citationID":"2mva5k530d","properties":{"formattedCitation":"(Olsen, 2011)","plainCitation":"(Olsen, 2011)"},"citationItems":[{"id":3265,"uris":["http://zotero.org/users/1204444/items/CW6MD5Z5"],"uri":["http://zotero.org/users/1204444/items/CW6MD5Z5"],"itemData":{"id":3265,"type":"webpage","title":"High Salt Medium","author":[{"family":"Olsen","given":"Bradley"}],"issued":{"date-parts":[["2011"]]}}}],"schema":"https://github.com/citation-style-language/schema/raw/master/csl-citation.json"} </w:instrText>
      </w:r>
      <w:r w:rsidR="00BD03EC" w:rsidRPr="005B3C0C">
        <w:rPr>
          <w:szCs w:val="24"/>
        </w:rPr>
        <w:fldChar w:fldCharType="separate"/>
      </w:r>
      <w:r w:rsidRPr="005B3C0C">
        <w:t>(Olsen, 2011)</w:t>
      </w:r>
      <w:r w:rsidR="00BD03EC" w:rsidRPr="005B3C0C">
        <w:rPr>
          <w:szCs w:val="24"/>
        </w:rPr>
        <w:fldChar w:fldCharType="end"/>
      </w:r>
      <w:r w:rsidRPr="005B3C0C">
        <w:rPr>
          <w:szCs w:val="24"/>
        </w:rPr>
        <w:t xml:space="preserve"> and </w:t>
      </w:r>
      <w:r w:rsidR="00BD03EC" w:rsidRPr="005B3C0C">
        <w:rPr>
          <w:szCs w:val="24"/>
        </w:rPr>
        <w:fldChar w:fldCharType="begin"/>
      </w:r>
      <w:r w:rsidR="00790A49">
        <w:rPr>
          <w:szCs w:val="24"/>
        </w:rPr>
        <w:instrText xml:space="preserve"> ADDIN ZOTERO_ITEM CSL_CITATION {"citationID":"1hs9itrp3t","properties":{"formattedCitation":"(Hutner et al., 1950)","plainCitation":"(Hutner et al., 1950)"},"citationItems":[{"id":3266,"uris":["http://zotero.org/users/1204444/items/KPXTC6T4"],"uri":["http://zotero.org/users/1204444/items/KPXTC6T4"],"itemData":{"id":3266,"type":"article-journal","title":"Some Approaches to the Study of the Role of Metals in the Metabolism of Microorganisms","container-title":"Proceedings of the American Philosophical Society","page":"152-170","volume":"94","issue":"2","source":"JSTOR","ISSN":"0003-049X","journalAbbreviation":"Proceedings of the American Philosophical Society","author":[{"family":"Hutner","given":"S. H."},{"family":"Provasoli","given":"L."},{"family":"Schatz","given":"Albert"},{"family":"Haskins","given":"C. P."}],"issued":{"date-parts":[["1950",4,21]]}}}],"schema":"https://github.com/citation-style-language/schema/raw/master/csl-citation.json"} </w:instrText>
      </w:r>
      <w:r w:rsidR="00BD03EC" w:rsidRPr="005B3C0C">
        <w:rPr>
          <w:szCs w:val="24"/>
        </w:rPr>
        <w:fldChar w:fldCharType="separate"/>
      </w:r>
      <w:r w:rsidRPr="005B3C0C">
        <w:t xml:space="preserve">Hutner </w:t>
      </w:r>
      <w:r w:rsidR="00490409" w:rsidRPr="00490409">
        <w:rPr>
          <w:i/>
        </w:rPr>
        <w:t>et al</w:t>
      </w:r>
      <w:r w:rsidRPr="005B3C0C">
        <w:t>. (1950)</w:t>
      </w:r>
      <w:r w:rsidR="00BD03EC" w:rsidRPr="005B3C0C">
        <w:rPr>
          <w:szCs w:val="24"/>
        </w:rPr>
        <w:fldChar w:fldCharType="end"/>
      </w:r>
      <w:r w:rsidRPr="005B3C0C">
        <w:rPr>
          <w:szCs w:val="24"/>
        </w:rPr>
        <w:t xml:space="preserve"> . Notably this procedure separates the components in conventionally used Beijerink solution to simplify preparation of nitrogen free medium. For 1000 ml of medium the following stock solutions were added; 8 ml PO</w:t>
      </w:r>
      <w:r w:rsidRPr="005B3C0C">
        <w:rPr>
          <w:szCs w:val="24"/>
          <w:vertAlign w:val="subscript"/>
        </w:rPr>
        <w:t xml:space="preserve">4 </w:t>
      </w:r>
      <w:r w:rsidRPr="005B3C0C">
        <w:rPr>
          <w:szCs w:val="24"/>
        </w:rPr>
        <w:t>solution (90 g l</w:t>
      </w:r>
      <w:r w:rsidRPr="005B3C0C">
        <w:rPr>
          <w:szCs w:val="24"/>
          <w:vertAlign w:val="superscript"/>
        </w:rPr>
        <w:t xml:space="preserve">-1 </w:t>
      </w:r>
      <w:r w:rsidRPr="005B3C0C">
        <w:rPr>
          <w:rFonts w:cstheme="minorHAnsi"/>
          <w:szCs w:val="24"/>
        </w:rPr>
        <w:t>KH</w:t>
      </w:r>
      <w:r w:rsidRPr="005B3C0C">
        <w:rPr>
          <w:rFonts w:cstheme="minorHAnsi"/>
          <w:szCs w:val="24"/>
          <w:vertAlign w:val="subscript"/>
        </w:rPr>
        <w:t>2</w:t>
      </w:r>
      <w:r w:rsidRPr="005B3C0C">
        <w:rPr>
          <w:rFonts w:cstheme="minorHAnsi"/>
          <w:szCs w:val="24"/>
        </w:rPr>
        <w:t>PO</w:t>
      </w:r>
      <w:r w:rsidRPr="005B3C0C">
        <w:rPr>
          <w:rFonts w:cstheme="minorHAnsi"/>
          <w:szCs w:val="24"/>
          <w:vertAlign w:val="subscript"/>
        </w:rPr>
        <w:t xml:space="preserve">4 </w:t>
      </w:r>
      <w:r w:rsidRPr="005B3C0C">
        <w:rPr>
          <w:rFonts w:cstheme="minorHAnsi"/>
          <w:szCs w:val="24"/>
        </w:rPr>
        <w:t xml:space="preserve">and </w:t>
      </w:r>
      <w:r w:rsidRPr="005B3C0C">
        <w:rPr>
          <w:szCs w:val="24"/>
        </w:rPr>
        <w:t>180 g l</w:t>
      </w:r>
      <w:r w:rsidRPr="005B3C0C">
        <w:rPr>
          <w:szCs w:val="24"/>
          <w:vertAlign w:val="superscript"/>
        </w:rPr>
        <w:t>-1</w:t>
      </w:r>
      <w:r w:rsidRPr="005B3C0C">
        <w:rPr>
          <w:rFonts w:cstheme="minorHAnsi"/>
          <w:szCs w:val="24"/>
          <w:vertAlign w:val="subscript"/>
        </w:rPr>
        <w:t xml:space="preserve">, </w:t>
      </w:r>
      <w:r w:rsidRPr="005B3C0C">
        <w:rPr>
          <w:rFonts w:cstheme="minorHAnsi"/>
          <w:szCs w:val="24"/>
        </w:rPr>
        <w:t>K</w:t>
      </w:r>
      <w:r w:rsidRPr="005B3C0C">
        <w:rPr>
          <w:rFonts w:cstheme="minorHAnsi"/>
          <w:szCs w:val="24"/>
          <w:vertAlign w:val="subscript"/>
        </w:rPr>
        <w:t>2</w:t>
      </w:r>
      <w:r w:rsidRPr="005B3C0C">
        <w:rPr>
          <w:rFonts w:cstheme="minorHAnsi"/>
          <w:szCs w:val="24"/>
        </w:rPr>
        <w:t>HPO</w:t>
      </w:r>
      <w:r w:rsidRPr="005B3C0C">
        <w:rPr>
          <w:rFonts w:cstheme="minorHAnsi"/>
          <w:szCs w:val="24"/>
          <w:vertAlign w:val="subscript"/>
        </w:rPr>
        <w:t>4</w:t>
      </w:r>
      <w:r w:rsidRPr="005B3C0C">
        <w:rPr>
          <w:rFonts w:cstheme="minorHAnsi"/>
          <w:szCs w:val="24"/>
        </w:rPr>
        <w:t>), 4 ml NH</w:t>
      </w:r>
      <w:r w:rsidRPr="005B3C0C">
        <w:rPr>
          <w:rFonts w:cstheme="minorHAnsi"/>
          <w:szCs w:val="24"/>
          <w:vertAlign w:val="subscript"/>
        </w:rPr>
        <w:t>4</w:t>
      </w:r>
      <w:r w:rsidRPr="005B3C0C">
        <w:rPr>
          <w:rFonts w:cstheme="minorHAnsi"/>
          <w:szCs w:val="24"/>
        </w:rPr>
        <w:t>Cl solution (</w:t>
      </w:r>
      <w:r w:rsidRPr="005B3C0C">
        <w:rPr>
          <w:szCs w:val="24"/>
        </w:rPr>
        <w:t>125 g l</w:t>
      </w:r>
      <w:r w:rsidRPr="005B3C0C">
        <w:rPr>
          <w:szCs w:val="24"/>
          <w:vertAlign w:val="superscript"/>
        </w:rPr>
        <w:t xml:space="preserve">-1 </w:t>
      </w:r>
      <w:r w:rsidRPr="005B3C0C">
        <w:rPr>
          <w:rFonts w:cstheme="minorHAnsi"/>
          <w:szCs w:val="24"/>
        </w:rPr>
        <w:t>NH</w:t>
      </w:r>
      <w:r w:rsidRPr="005B3C0C">
        <w:rPr>
          <w:rFonts w:cstheme="minorHAnsi"/>
          <w:szCs w:val="24"/>
          <w:vertAlign w:val="subscript"/>
        </w:rPr>
        <w:t>4</w:t>
      </w:r>
      <w:r w:rsidRPr="005B3C0C">
        <w:rPr>
          <w:rFonts w:cstheme="minorHAnsi"/>
          <w:szCs w:val="24"/>
        </w:rPr>
        <w:t xml:space="preserve">Cl), 4 ml Ca/Mg solution (2.5 </w:t>
      </w:r>
      <w:r w:rsidRPr="005B3C0C">
        <w:rPr>
          <w:szCs w:val="24"/>
        </w:rPr>
        <w:t>g l</w:t>
      </w:r>
      <w:r w:rsidRPr="005B3C0C">
        <w:rPr>
          <w:szCs w:val="24"/>
          <w:vertAlign w:val="superscript"/>
        </w:rPr>
        <w:t xml:space="preserve">-1 </w:t>
      </w:r>
      <w:r w:rsidRPr="005B3C0C">
        <w:rPr>
          <w:rFonts w:cstheme="minorHAnsi"/>
          <w:szCs w:val="24"/>
        </w:rPr>
        <w:t>CaCl</w:t>
      </w:r>
      <w:r w:rsidRPr="005B3C0C">
        <w:rPr>
          <w:rFonts w:cstheme="minorHAnsi"/>
          <w:szCs w:val="24"/>
          <w:vertAlign w:val="subscript"/>
        </w:rPr>
        <w:t>2</w:t>
      </w:r>
      <w:r w:rsidRPr="005B3C0C">
        <w:rPr>
          <w:rFonts w:cstheme="minorHAnsi"/>
          <w:szCs w:val="24"/>
        </w:rPr>
        <w:t>.2H</w:t>
      </w:r>
      <w:r w:rsidRPr="005B3C0C">
        <w:rPr>
          <w:rFonts w:cstheme="minorHAnsi"/>
          <w:szCs w:val="24"/>
          <w:vertAlign w:val="subscript"/>
        </w:rPr>
        <w:t>2</w:t>
      </w:r>
      <w:r w:rsidRPr="005B3C0C">
        <w:rPr>
          <w:rFonts w:cstheme="minorHAnsi"/>
          <w:szCs w:val="24"/>
        </w:rPr>
        <w:t xml:space="preserve">O, 5 </w:t>
      </w:r>
      <w:r w:rsidRPr="005B3C0C">
        <w:rPr>
          <w:szCs w:val="24"/>
        </w:rPr>
        <w:t>g l</w:t>
      </w:r>
      <w:r w:rsidRPr="005B3C0C">
        <w:rPr>
          <w:szCs w:val="24"/>
          <w:vertAlign w:val="superscript"/>
        </w:rPr>
        <w:t xml:space="preserve">-1 </w:t>
      </w:r>
      <w:r w:rsidRPr="005B3C0C">
        <w:rPr>
          <w:rFonts w:cstheme="minorHAnsi"/>
          <w:szCs w:val="24"/>
        </w:rPr>
        <w:t>MgSO</w:t>
      </w:r>
      <w:r w:rsidRPr="005B3C0C">
        <w:rPr>
          <w:rFonts w:cstheme="minorHAnsi"/>
          <w:szCs w:val="24"/>
          <w:vertAlign w:val="subscript"/>
        </w:rPr>
        <w:t>4</w:t>
      </w:r>
      <w:r w:rsidRPr="005B3C0C">
        <w:rPr>
          <w:rFonts w:cstheme="minorHAnsi"/>
          <w:szCs w:val="24"/>
        </w:rPr>
        <w:t>.7H</w:t>
      </w:r>
      <w:r w:rsidRPr="005B3C0C">
        <w:rPr>
          <w:rFonts w:cstheme="minorHAnsi"/>
          <w:szCs w:val="24"/>
          <w:vertAlign w:val="subscript"/>
        </w:rPr>
        <w:t>2</w:t>
      </w:r>
      <w:r w:rsidRPr="005B3C0C">
        <w:rPr>
          <w:rFonts w:cstheme="minorHAnsi"/>
          <w:szCs w:val="24"/>
        </w:rPr>
        <w:t xml:space="preserve">O) and 1 ml Hutner’s trace elements. </w:t>
      </w:r>
      <w:r w:rsidRPr="005B3C0C">
        <w:rPr>
          <w:szCs w:val="24"/>
        </w:rPr>
        <w:t>For mixotrophic and heterotrophic cultivation, HSM with acetate (HSMA) was prepared with the addition of 1.96 g l</w:t>
      </w:r>
      <w:r w:rsidRPr="005B3C0C">
        <w:rPr>
          <w:szCs w:val="24"/>
          <w:vertAlign w:val="superscript"/>
        </w:rPr>
        <w:t xml:space="preserve">-1 </w:t>
      </w:r>
      <w:r w:rsidRPr="005B3C0C">
        <w:rPr>
          <w:rFonts w:cs="Arial"/>
          <w:szCs w:val="24"/>
          <w:shd w:val="clear" w:color="auto" w:fill="FFFFFF"/>
        </w:rPr>
        <w:t xml:space="preserve"> potassium acetate</w:t>
      </w:r>
      <w:r w:rsidRPr="005B3C0C">
        <w:rPr>
          <w:rFonts w:cs="Arial"/>
          <w:szCs w:val="24"/>
          <w:shd w:val="clear" w:color="auto" w:fill="FFFFFF"/>
          <w:vertAlign w:val="subscript"/>
        </w:rPr>
        <w:t xml:space="preserve"> </w:t>
      </w:r>
      <w:r w:rsidRPr="005B3C0C">
        <w:rPr>
          <w:rFonts w:cs="Arial"/>
          <w:szCs w:val="24"/>
          <w:shd w:val="clear" w:color="auto" w:fill="FFFFFF"/>
        </w:rPr>
        <w:t xml:space="preserve">(20 mM). </w:t>
      </w:r>
      <w:r w:rsidRPr="005B3C0C">
        <w:rPr>
          <w:rFonts w:cstheme="minorHAnsi"/>
          <w:szCs w:val="24"/>
        </w:rPr>
        <w:t>All solutions were made up to volume with deionised H</w:t>
      </w:r>
      <w:r w:rsidRPr="005B3C0C">
        <w:rPr>
          <w:rFonts w:cstheme="minorHAnsi"/>
          <w:szCs w:val="24"/>
          <w:vertAlign w:val="subscript"/>
        </w:rPr>
        <w:t>2</w:t>
      </w:r>
      <w:r w:rsidRPr="005B3C0C">
        <w:rPr>
          <w:rFonts w:cstheme="minorHAnsi"/>
          <w:szCs w:val="24"/>
        </w:rPr>
        <w:t>0 (dH</w:t>
      </w:r>
      <w:r w:rsidRPr="005B3C0C">
        <w:rPr>
          <w:rFonts w:cstheme="minorHAnsi"/>
          <w:szCs w:val="24"/>
          <w:vertAlign w:val="subscript"/>
        </w:rPr>
        <w:t>2</w:t>
      </w:r>
      <w:r w:rsidRPr="005B3C0C">
        <w:rPr>
          <w:rFonts w:cstheme="minorHAnsi"/>
          <w:szCs w:val="24"/>
        </w:rPr>
        <w:t xml:space="preserve">0). The pH was adjusted to 7 with the addition of 10 M NaOH or HCl. </w:t>
      </w:r>
    </w:p>
    <w:p w14:paraId="0DC3D7E3" w14:textId="77777777" w:rsidR="005B3C0C" w:rsidRPr="005B3C0C" w:rsidRDefault="005B3C0C" w:rsidP="005B3C0C">
      <w:pPr>
        <w:spacing w:line="360" w:lineRule="auto"/>
        <w:rPr>
          <w:szCs w:val="24"/>
        </w:rPr>
      </w:pPr>
      <w:r w:rsidRPr="005B3C0C">
        <w:rPr>
          <w:rFonts w:cstheme="minorHAnsi"/>
          <w:szCs w:val="24"/>
        </w:rPr>
        <w:lastRenderedPageBreak/>
        <w:t>Hutner’s trace elements solution was prepared by first dissolving 39.26 g EDTA into 250 ml dH</w:t>
      </w:r>
      <w:r w:rsidRPr="005B3C0C">
        <w:rPr>
          <w:rFonts w:cstheme="minorHAnsi"/>
          <w:szCs w:val="24"/>
          <w:vertAlign w:val="subscript"/>
        </w:rPr>
        <w:t>2</w:t>
      </w:r>
      <w:r w:rsidRPr="005B3C0C">
        <w:rPr>
          <w:rFonts w:cstheme="minorHAnsi"/>
          <w:szCs w:val="24"/>
        </w:rPr>
        <w:t>0 with the addition of 25 g KOH to aid dissolution. Separately the following stock salt solutions were prepared and subsequently mixed together in the following order; ZnSO</w:t>
      </w:r>
      <w:r w:rsidRPr="005B3C0C">
        <w:rPr>
          <w:rFonts w:cstheme="minorHAnsi"/>
          <w:szCs w:val="24"/>
          <w:vertAlign w:val="subscript"/>
        </w:rPr>
        <w:t>4.</w:t>
      </w:r>
      <w:r w:rsidRPr="005B3C0C">
        <w:rPr>
          <w:rFonts w:cstheme="minorHAnsi"/>
          <w:szCs w:val="24"/>
        </w:rPr>
        <w:t>7H</w:t>
      </w:r>
      <w:r w:rsidRPr="005B3C0C">
        <w:rPr>
          <w:rFonts w:cstheme="minorHAnsi"/>
          <w:szCs w:val="24"/>
          <w:vertAlign w:val="subscript"/>
        </w:rPr>
        <w:t>2</w:t>
      </w:r>
      <w:r w:rsidRPr="005B3C0C">
        <w:rPr>
          <w:rFonts w:cstheme="minorHAnsi"/>
          <w:szCs w:val="24"/>
        </w:rPr>
        <w:t>O (22 g 100 ml</w:t>
      </w:r>
      <w:r w:rsidRPr="005B3C0C">
        <w:rPr>
          <w:szCs w:val="24"/>
          <w:vertAlign w:val="superscript"/>
        </w:rPr>
        <w:t>-1</w:t>
      </w:r>
      <w:r w:rsidRPr="005B3C0C">
        <w:rPr>
          <w:szCs w:val="24"/>
        </w:rPr>
        <w:t>)</w:t>
      </w:r>
      <w:r w:rsidRPr="005B3C0C">
        <w:rPr>
          <w:rFonts w:cstheme="minorHAnsi"/>
          <w:szCs w:val="24"/>
        </w:rPr>
        <w:t>, H</w:t>
      </w:r>
      <w:r w:rsidRPr="005B3C0C">
        <w:rPr>
          <w:rFonts w:cstheme="minorHAnsi"/>
          <w:szCs w:val="24"/>
          <w:vertAlign w:val="subscript"/>
        </w:rPr>
        <w:t>2</w:t>
      </w:r>
      <w:r w:rsidRPr="005B3C0C">
        <w:rPr>
          <w:rFonts w:cstheme="minorHAnsi"/>
          <w:szCs w:val="24"/>
        </w:rPr>
        <w:t>BO</w:t>
      </w:r>
      <w:r w:rsidRPr="005B3C0C">
        <w:rPr>
          <w:rFonts w:cstheme="minorHAnsi"/>
          <w:szCs w:val="24"/>
          <w:vertAlign w:val="subscript"/>
        </w:rPr>
        <w:t xml:space="preserve">3 </w:t>
      </w:r>
      <w:r w:rsidRPr="005B3C0C">
        <w:rPr>
          <w:rFonts w:cstheme="minorHAnsi"/>
          <w:szCs w:val="24"/>
        </w:rPr>
        <w:t>(11.4 g 200 ml</w:t>
      </w:r>
      <w:r w:rsidRPr="005B3C0C">
        <w:rPr>
          <w:szCs w:val="24"/>
          <w:vertAlign w:val="superscript"/>
        </w:rPr>
        <w:t>-1</w:t>
      </w:r>
      <w:r w:rsidRPr="005B3C0C">
        <w:rPr>
          <w:szCs w:val="24"/>
        </w:rPr>
        <w:t>)</w:t>
      </w:r>
      <w:r w:rsidRPr="005B3C0C">
        <w:rPr>
          <w:rFonts w:cstheme="minorHAnsi"/>
          <w:szCs w:val="24"/>
        </w:rPr>
        <w:t>, MnCl</w:t>
      </w:r>
      <w:r w:rsidRPr="005B3C0C">
        <w:rPr>
          <w:rFonts w:cstheme="minorHAnsi"/>
          <w:szCs w:val="24"/>
          <w:vertAlign w:val="subscript"/>
        </w:rPr>
        <w:t>2</w:t>
      </w:r>
      <w:r w:rsidRPr="005B3C0C">
        <w:rPr>
          <w:rFonts w:cstheme="minorHAnsi"/>
          <w:szCs w:val="24"/>
        </w:rPr>
        <w:t>.4H</w:t>
      </w:r>
      <w:r w:rsidRPr="005B3C0C">
        <w:rPr>
          <w:rFonts w:cstheme="minorHAnsi"/>
          <w:szCs w:val="24"/>
          <w:vertAlign w:val="subscript"/>
        </w:rPr>
        <w:t>2</w:t>
      </w:r>
      <w:r w:rsidRPr="005B3C0C">
        <w:rPr>
          <w:rFonts w:cstheme="minorHAnsi"/>
          <w:szCs w:val="24"/>
        </w:rPr>
        <w:t>O (5.06 g 50 ml</w:t>
      </w:r>
      <w:r w:rsidRPr="005B3C0C">
        <w:rPr>
          <w:szCs w:val="24"/>
          <w:vertAlign w:val="superscript"/>
        </w:rPr>
        <w:t>-1</w:t>
      </w:r>
      <w:r w:rsidRPr="005B3C0C">
        <w:rPr>
          <w:szCs w:val="24"/>
        </w:rPr>
        <w:t>)</w:t>
      </w:r>
      <w:r w:rsidRPr="005B3C0C">
        <w:rPr>
          <w:rFonts w:cstheme="minorHAnsi"/>
          <w:szCs w:val="24"/>
        </w:rPr>
        <w:t>, CoCl</w:t>
      </w:r>
      <w:r w:rsidRPr="005B3C0C">
        <w:rPr>
          <w:rFonts w:cstheme="minorHAnsi"/>
          <w:szCs w:val="24"/>
          <w:vertAlign w:val="subscript"/>
        </w:rPr>
        <w:t>2</w:t>
      </w:r>
      <w:r w:rsidRPr="005B3C0C">
        <w:rPr>
          <w:rFonts w:cstheme="minorHAnsi"/>
          <w:szCs w:val="24"/>
        </w:rPr>
        <w:t>.6H</w:t>
      </w:r>
      <w:r w:rsidRPr="005B3C0C">
        <w:rPr>
          <w:rFonts w:cstheme="minorHAnsi"/>
          <w:szCs w:val="24"/>
          <w:vertAlign w:val="subscript"/>
        </w:rPr>
        <w:t>2</w:t>
      </w:r>
      <w:r w:rsidRPr="005B3C0C">
        <w:rPr>
          <w:rFonts w:cstheme="minorHAnsi"/>
          <w:szCs w:val="24"/>
        </w:rPr>
        <w:t>O (1.61 g 50 ml</w:t>
      </w:r>
      <w:r w:rsidRPr="005B3C0C">
        <w:rPr>
          <w:szCs w:val="24"/>
          <w:vertAlign w:val="superscript"/>
        </w:rPr>
        <w:t>-1</w:t>
      </w:r>
      <w:r w:rsidRPr="005B3C0C">
        <w:rPr>
          <w:szCs w:val="24"/>
        </w:rPr>
        <w:t>)</w:t>
      </w:r>
      <w:r w:rsidRPr="005B3C0C">
        <w:rPr>
          <w:rFonts w:cstheme="minorHAnsi"/>
          <w:szCs w:val="24"/>
        </w:rPr>
        <w:t>, CuSO</w:t>
      </w:r>
      <w:r w:rsidRPr="005B3C0C">
        <w:rPr>
          <w:rFonts w:cstheme="minorHAnsi"/>
          <w:szCs w:val="24"/>
          <w:vertAlign w:val="subscript"/>
        </w:rPr>
        <w:t>4</w:t>
      </w:r>
      <w:r w:rsidRPr="005B3C0C">
        <w:rPr>
          <w:rFonts w:cstheme="minorHAnsi"/>
          <w:szCs w:val="24"/>
        </w:rPr>
        <w:t>.5H</w:t>
      </w:r>
      <w:r w:rsidRPr="005B3C0C">
        <w:rPr>
          <w:rFonts w:cstheme="minorHAnsi"/>
          <w:szCs w:val="24"/>
          <w:vertAlign w:val="subscript"/>
        </w:rPr>
        <w:t>2</w:t>
      </w:r>
      <w:r w:rsidRPr="005B3C0C">
        <w:rPr>
          <w:rFonts w:cstheme="minorHAnsi"/>
          <w:szCs w:val="24"/>
        </w:rPr>
        <w:t>O (1.57 g 50 ml</w:t>
      </w:r>
      <w:r w:rsidRPr="005B3C0C">
        <w:rPr>
          <w:szCs w:val="24"/>
          <w:vertAlign w:val="superscript"/>
        </w:rPr>
        <w:t>-1</w:t>
      </w:r>
      <w:r w:rsidRPr="005B3C0C">
        <w:rPr>
          <w:szCs w:val="24"/>
        </w:rPr>
        <w:t>)</w:t>
      </w:r>
      <w:r w:rsidRPr="005B3C0C">
        <w:rPr>
          <w:rFonts w:cstheme="minorHAnsi"/>
          <w:szCs w:val="24"/>
        </w:rPr>
        <w:t>, (NH</w:t>
      </w:r>
      <w:r w:rsidRPr="005B3C0C">
        <w:rPr>
          <w:rFonts w:cstheme="minorHAnsi"/>
          <w:szCs w:val="24"/>
          <w:vertAlign w:val="subscript"/>
        </w:rPr>
        <w:t>4</w:t>
      </w:r>
      <w:r w:rsidRPr="005B3C0C">
        <w:rPr>
          <w:rFonts w:cstheme="minorHAnsi"/>
          <w:szCs w:val="24"/>
        </w:rPr>
        <w:t>)</w:t>
      </w:r>
      <w:r w:rsidRPr="005B3C0C">
        <w:rPr>
          <w:rFonts w:cstheme="minorHAnsi"/>
          <w:szCs w:val="24"/>
          <w:vertAlign w:val="subscript"/>
        </w:rPr>
        <w:t>6</w:t>
      </w:r>
      <w:r w:rsidRPr="005B3C0C">
        <w:rPr>
          <w:rFonts w:cstheme="minorHAnsi"/>
          <w:szCs w:val="24"/>
        </w:rPr>
        <w:t>Mo</w:t>
      </w:r>
      <w:r w:rsidRPr="005B3C0C">
        <w:rPr>
          <w:rFonts w:cstheme="minorHAnsi"/>
          <w:szCs w:val="24"/>
          <w:vertAlign w:val="subscript"/>
        </w:rPr>
        <w:t>7</w:t>
      </w:r>
      <w:r w:rsidRPr="005B3C0C">
        <w:rPr>
          <w:rFonts w:cstheme="minorHAnsi"/>
          <w:szCs w:val="24"/>
        </w:rPr>
        <w:t>O</w:t>
      </w:r>
      <w:r w:rsidRPr="005B3C0C">
        <w:rPr>
          <w:rFonts w:cstheme="minorHAnsi"/>
          <w:szCs w:val="24"/>
          <w:vertAlign w:val="subscript"/>
        </w:rPr>
        <w:t>24</w:t>
      </w:r>
      <w:r w:rsidRPr="005B3C0C">
        <w:rPr>
          <w:rFonts w:cstheme="minorHAnsi"/>
          <w:szCs w:val="24"/>
        </w:rPr>
        <w:t>.4H</w:t>
      </w:r>
      <w:r w:rsidRPr="005B3C0C">
        <w:rPr>
          <w:rFonts w:cstheme="minorHAnsi"/>
          <w:szCs w:val="24"/>
          <w:vertAlign w:val="subscript"/>
        </w:rPr>
        <w:t>2</w:t>
      </w:r>
      <w:r w:rsidRPr="005B3C0C">
        <w:rPr>
          <w:rFonts w:cstheme="minorHAnsi"/>
          <w:szCs w:val="24"/>
        </w:rPr>
        <w:t>O ((1.10 g 50 ml</w:t>
      </w:r>
      <w:r w:rsidRPr="005B3C0C">
        <w:rPr>
          <w:szCs w:val="24"/>
          <w:vertAlign w:val="superscript"/>
        </w:rPr>
        <w:t>-1</w:t>
      </w:r>
      <w:r w:rsidRPr="005B3C0C">
        <w:rPr>
          <w:szCs w:val="24"/>
        </w:rPr>
        <w:t>). Once mixed, FeSO</w:t>
      </w:r>
      <w:r w:rsidRPr="005B3C0C">
        <w:rPr>
          <w:szCs w:val="24"/>
          <w:vertAlign w:val="subscript"/>
        </w:rPr>
        <w:t>4</w:t>
      </w:r>
      <w:r w:rsidRPr="005B3C0C">
        <w:rPr>
          <w:szCs w:val="24"/>
        </w:rPr>
        <w:t>.7H</w:t>
      </w:r>
      <w:r w:rsidRPr="005B3C0C">
        <w:rPr>
          <w:szCs w:val="24"/>
          <w:vertAlign w:val="subscript"/>
        </w:rPr>
        <w:t>2</w:t>
      </w:r>
      <w:r w:rsidRPr="005B3C0C">
        <w:rPr>
          <w:szCs w:val="24"/>
        </w:rPr>
        <w:t xml:space="preserve">0 (4.99 g </w:t>
      </w:r>
      <w:r w:rsidRPr="005B3C0C">
        <w:rPr>
          <w:rFonts w:cstheme="minorHAnsi"/>
          <w:szCs w:val="24"/>
        </w:rPr>
        <w:t>50 ml</w:t>
      </w:r>
      <w:r w:rsidRPr="005B3C0C">
        <w:rPr>
          <w:szCs w:val="24"/>
          <w:vertAlign w:val="superscript"/>
        </w:rPr>
        <w:t>-1</w:t>
      </w:r>
      <w:r w:rsidRPr="005B3C0C">
        <w:rPr>
          <w:szCs w:val="24"/>
        </w:rPr>
        <w:t>) was freshly prepared and added to the mixed solutions to avoid oxidation. The mix was immediately heated with a Bunsen burner and brought to boil for 10 minutes. The EDTA mixture was preheated in the microwave for 2 minutes at 700W (maximum power) then slowly added to the boiling mix turning the solution green. The solution was then cooled to 70°C. The pH was adjusted to 6.7 with the slow addition of hot 20% KOH. The solution was cooled to 25°C then brought to 1000 ml volume with the addition of dH</w:t>
      </w:r>
      <w:r w:rsidRPr="005B3C0C">
        <w:rPr>
          <w:szCs w:val="24"/>
          <w:vertAlign w:val="subscript"/>
        </w:rPr>
        <w:t>2</w:t>
      </w:r>
      <w:r w:rsidRPr="005B3C0C">
        <w:rPr>
          <w:szCs w:val="24"/>
        </w:rPr>
        <w:t>0. The solution was bubbled with air (10 cm</w:t>
      </w:r>
      <w:r w:rsidRPr="005B3C0C">
        <w:rPr>
          <w:szCs w:val="24"/>
          <w:vertAlign w:val="superscript"/>
        </w:rPr>
        <w:t>3</w:t>
      </w:r>
      <w:r w:rsidRPr="005B3C0C">
        <w:rPr>
          <w:szCs w:val="24"/>
        </w:rPr>
        <w:t xml:space="preserve"> min</w:t>
      </w:r>
      <w:r w:rsidRPr="005B3C0C">
        <w:rPr>
          <w:szCs w:val="24"/>
          <w:vertAlign w:val="superscript"/>
        </w:rPr>
        <w:t>-1</w:t>
      </w:r>
      <w:r w:rsidRPr="005B3C0C">
        <w:rPr>
          <w:szCs w:val="24"/>
        </w:rPr>
        <w:t xml:space="preserve">) for 1 week to oxidise the solution. Oxidised solution turned from a green to a deep purple colour with no precipitates. The solution was then separated into 20 x 50 ml aliquots and frozen at -20°C until needed. </w:t>
      </w:r>
    </w:p>
    <w:p w14:paraId="2D3DC96D" w14:textId="77777777" w:rsidR="005B3C0C" w:rsidRPr="005B3C0C" w:rsidRDefault="005B3C0C" w:rsidP="005B3C0C">
      <w:pPr>
        <w:pStyle w:val="Heading2"/>
        <w:spacing w:after="120" w:line="360" w:lineRule="auto"/>
        <w:rPr>
          <w:color w:val="auto"/>
        </w:rPr>
      </w:pPr>
      <w:bookmarkStart w:id="28" w:name="_Toc462059746"/>
      <w:r w:rsidRPr="005B3C0C">
        <w:rPr>
          <w:color w:val="auto"/>
        </w:rPr>
        <w:t>Algal strains</w:t>
      </w:r>
      <w:bookmarkEnd w:id="28"/>
    </w:p>
    <w:p w14:paraId="366529A6" w14:textId="77777777" w:rsidR="005B3C0C" w:rsidRPr="005B3C0C" w:rsidRDefault="005B3C0C" w:rsidP="005B3C0C">
      <w:pPr>
        <w:spacing w:line="360" w:lineRule="auto"/>
        <w:rPr>
          <w:szCs w:val="24"/>
        </w:rPr>
      </w:pPr>
      <w:r w:rsidRPr="005B3C0C">
        <w:rPr>
          <w:i/>
          <w:szCs w:val="24"/>
        </w:rPr>
        <w:t xml:space="preserve">Micractinium inermum </w:t>
      </w:r>
      <w:r w:rsidRPr="005B3C0C">
        <w:rPr>
          <w:szCs w:val="24"/>
        </w:rPr>
        <w:t xml:space="preserve">was isolated from Weston Park pond by a previous PhD student Jasem Almohsen (MBB, University of Sheffield) and grown in 3N-BBM + V medium (detailed in Section 2.1.1). Further information on this species and its characterisation are detailed in Chapter 3. </w:t>
      </w:r>
    </w:p>
    <w:p w14:paraId="61FB90FB" w14:textId="77777777" w:rsidR="005B3C0C" w:rsidRPr="005B3C0C" w:rsidRDefault="005B3C0C" w:rsidP="005B3C0C">
      <w:pPr>
        <w:spacing w:line="360" w:lineRule="auto"/>
        <w:rPr>
          <w:szCs w:val="24"/>
        </w:rPr>
      </w:pPr>
      <w:r w:rsidRPr="005B3C0C">
        <w:rPr>
          <w:i/>
          <w:szCs w:val="24"/>
        </w:rPr>
        <w:t>Chlamydomonas reinhardtii</w:t>
      </w:r>
      <w:r w:rsidRPr="005B3C0C">
        <w:rPr>
          <w:szCs w:val="24"/>
        </w:rPr>
        <w:t xml:space="preserve"> CC-4349 cw-15 mt- was obtained from the Chlamydomonas Resource Centre, University of Minnesota. The alga was grown in HSM media (detailed in Section 2.1.2). </w:t>
      </w:r>
    </w:p>
    <w:p w14:paraId="0AF5D88F" w14:textId="77777777" w:rsidR="005B3C0C" w:rsidRPr="005B3C0C" w:rsidRDefault="005B3C0C" w:rsidP="005B3C0C">
      <w:pPr>
        <w:pStyle w:val="Heading2"/>
        <w:spacing w:after="120" w:line="360" w:lineRule="auto"/>
        <w:rPr>
          <w:color w:val="auto"/>
        </w:rPr>
      </w:pPr>
      <w:bookmarkStart w:id="29" w:name="_Toc462059747"/>
      <w:r w:rsidRPr="005B3C0C">
        <w:rPr>
          <w:color w:val="auto"/>
        </w:rPr>
        <w:t>Freeze drying</w:t>
      </w:r>
      <w:bookmarkEnd w:id="29"/>
      <w:r w:rsidRPr="005B3C0C">
        <w:rPr>
          <w:color w:val="auto"/>
        </w:rPr>
        <w:t xml:space="preserve"> </w:t>
      </w:r>
    </w:p>
    <w:p w14:paraId="1481A498" w14:textId="77777777" w:rsidR="005B3C0C" w:rsidRPr="005B3C0C" w:rsidRDefault="00490409" w:rsidP="005B3C0C">
      <w:pPr>
        <w:spacing w:line="360" w:lineRule="auto"/>
        <w:rPr>
          <w:szCs w:val="24"/>
        </w:rPr>
      </w:pPr>
      <w:r>
        <w:rPr>
          <w:szCs w:val="24"/>
        </w:rPr>
        <w:t>Algal cell s</w:t>
      </w:r>
      <w:r w:rsidR="005B3C0C" w:rsidRPr="005B3C0C">
        <w:rPr>
          <w:szCs w:val="24"/>
        </w:rPr>
        <w:t xml:space="preserve">amples were freeze dried (lyophilised) in preparation for various biochemical assays. An aliquot of culture was first centrifuged at 2500 </w:t>
      </w:r>
      <w:r w:rsidR="005B3C0C" w:rsidRPr="005B3C0C">
        <w:rPr>
          <w:i/>
          <w:szCs w:val="24"/>
        </w:rPr>
        <w:t>g</w:t>
      </w:r>
      <w:r w:rsidR="005B3C0C" w:rsidRPr="005B3C0C">
        <w:rPr>
          <w:szCs w:val="24"/>
        </w:rPr>
        <w:t xml:space="preserve"> for 5 minutes at 15°C (Z323 K, Hermle). The supernatant was carefully removed and replaced with 1 ml of dH</w:t>
      </w:r>
      <w:r w:rsidR="005B3C0C" w:rsidRPr="005B3C0C">
        <w:rPr>
          <w:szCs w:val="24"/>
          <w:vertAlign w:val="subscript"/>
        </w:rPr>
        <w:t>2</w:t>
      </w:r>
      <w:r w:rsidR="005B3C0C" w:rsidRPr="005B3C0C">
        <w:rPr>
          <w:szCs w:val="24"/>
        </w:rPr>
        <w:t>O. The pellet was resuspended and the centrifugation step was repeated. The supernatant was removed and the cells resuspended again in 1 ml of dH</w:t>
      </w:r>
      <w:r w:rsidR="005B3C0C" w:rsidRPr="005B3C0C">
        <w:rPr>
          <w:szCs w:val="24"/>
          <w:vertAlign w:val="subscript"/>
        </w:rPr>
        <w:t>2</w:t>
      </w:r>
      <w:r w:rsidR="005B3C0C" w:rsidRPr="005B3C0C">
        <w:rPr>
          <w:szCs w:val="24"/>
        </w:rPr>
        <w:t>O. This washing step was carried out to remove excess salts from the cell pellet.</w:t>
      </w:r>
    </w:p>
    <w:p w14:paraId="4C940900" w14:textId="77777777" w:rsidR="005B3C0C" w:rsidRPr="005B3C0C" w:rsidRDefault="005B3C0C" w:rsidP="005B3C0C">
      <w:pPr>
        <w:spacing w:line="360" w:lineRule="auto"/>
        <w:rPr>
          <w:szCs w:val="24"/>
        </w:rPr>
      </w:pPr>
      <w:r w:rsidRPr="005B3C0C">
        <w:rPr>
          <w:szCs w:val="24"/>
        </w:rPr>
        <w:lastRenderedPageBreak/>
        <w:t>Each sample was transferred to a pre-weighed Eppendorf and frozen at -80°C for at least 4 hours. Once frozen, each tube was fitted with a separate pierced lid and placed in a freeze dryer for 48 hours (CoolSafe 55-15 Pro, ScanVac). Once lyophilised, samples were re-weighed to estimate dry cell weight (DCW). The samples were then stored at -20°C for further analysis.</w:t>
      </w:r>
    </w:p>
    <w:p w14:paraId="662A1E2A" w14:textId="77777777" w:rsidR="005B3C0C" w:rsidRPr="005B3C0C" w:rsidRDefault="005B3C0C" w:rsidP="005B3C0C">
      <w:pPr>
        <w:pStyle w:val="Heading2"/>
        <w:spacing w:after="120" w:line="360" w:lineRule="auto"/>
        <w:rPr>
          <w:color w:val="auto"/>
          <w:szCs w:val="28"/>
        </w:rPr>
      </w:pPr>
      <w:bookmarkStart w:id="30" w:name="_Toc462059748"/>
      <w:r w:rsidRPr="005B3C0C">
        <w:rPr>
          <w:color w:val="auto"/>
          <w:szCs w:val="28"/>
        </w:rPr>
        <w:t>Measurements of pH</w:t>
      </w:r>
      <w:bookmarkEnd w:id="30"/>
    </w:p>
    <w:p w14:paraId="78D410F0" w14:textId="77777777" w:rsidR="005B3C0C" w:rsidRPr="005B3C0C" w:rsidRDefault="005B3C0C" w:rsidP="005B3C0C">
      <w:pPr>
        <w:spacing w:line="360" w:lineRule="auto"/>
        <w:contextualSpacing/>
        <w:rPr>
          <w:rFonts w:cstheme="minorHAnsi"/>
          <w:szCs w:val="24"/>
        </w:rPr>
      </w:pPr>
      <w:r w:rsidRPr="005B3C0C">
        <w:rPr>
          <w:rFonts w:cstheme="minorHAnsi"/>
          <w:szCs w:val="24"/>
        </w:rPr>
        <w:t xml:space="preserve">The pH was measured using a pH meter (FE-20, Mettler Moledo). A two point calibration was carried out before measurements were taken. For sample analysis 1 ml of sample was transferred to a 15 ml Falcon tube. The probe was placed in the sample and a reading was taken once the meter had stabilised. The probe was cleaned with distilled water before each measurement. </w:t>
      </w:r>
    </w:p>
    <w:p w14:paraId="7A9AC5AA" w14:textId="77777777" w:rsidR="005B3C0C" w:rsidRPr="005B3C0C" w:rsidRDefault="005B3C0C" w:rsidP="005B3C0C">
      <w:pPr>
        <w:pStyle w:val="Heading2"/>
        <w:spacing w:after="120" w:line="360" w:lineRule="auto"/>
        <w:rPr>
          <w:color w:val="auto"/>
        </w:rPr>
      </w:pPr>
      <w:bookmarkStart w:id="31" w:name="_Toc462059749"/>
      <w:r w:rsidRPr="005B3C0C">
        <w:rPr>
          <w:color w:val="auto"/>
        </w:rPr>
        <w:t>Cell density measurements</w:t>
      </w:r>
      <w:bookmarkEnd w:id="31"/>
    </w:p>
    <w:p w14:paraId="1E9DFBFA" w14:textId="77777777" w:rsidR="005B3C0C" w:rsidRPr="005A655B" w:rsidRDefault="005B3C0C" w:rsidP="005B3C0C">
      <w:pPr>
        <w:pStyle w:val="Heading3"/>
        <w:spacing w:after="120" w:line="360" w:lineRule="auto"/>
        <w:rPr>
          <w:b w:val="0"/>
          <w:color w:val="auto"/>
        </w:rPr>
      </w:pPr>
      <w:bookmarkStart w:id="32" w:name="_Toc462059750"/>
      <w:r w:rsidRPr="005A655B">
        <w:rPr>
          <w:b w:val="0"/>
          <w:color w:val="auto"/>
        </w:rPr>
        <w:t>Spectrophotometer</w:t>
      </w:r>
      <w:bookmarkEnd w:id="32"/>
      <w:r w:rsidRPr="005A655B">
        <w:rPr>
          <w:b w:val="0"/>
          <w:color w:val="auto"/>
        </w:rPr>
        <w:t xml:space="preserve"> </w:t>
      </w:r>
    </w:p>
    <w:p w14:paraId="2DD86AFB" w14:textId="77777777" w:rsidR="005B3C0C" w:rsidRPr="005B3C0C" w:rsidRDefault="005B3C0C" w:rsidP="005B3C0C">
      <w:pPr>
        <w:spacing w:line="360" w:lineRule="auto"/>
        <w:rPr>
          <w:szCs w:val="24"/>
        </w:rPr>
      </w:pPr>
      <w:r w:rsidRPr="005B3C0C">
        <w:rPr>
          <w:szCs w:val="24"/>
        </w:rPr>
        <w:t xml:space="preserve">Optical density (OD) measurements were made using a using a UV-Vis Unicam Helios α spectrophotometer (Unicam) set to a 1 second integration time. A wavelength of 600 nm was initially used to measure turbidity of </w:t>
      </w:r>
      <w:r w:rsidRPr="005B3C0C">
        <w:rPr>
          <w:i/>
          <w:szCs w:val="24"/>
        </w:rPr>
        <w:t xml:space="preserve">M. inermum. </w:t>
      </w:r>
      <w:r w:rsidRPr="005B3C0C">
        <w:rPr>
          <w:szCs w:val="24"/>
        </w:rPr>
        <w:t xml:space="preserve">In subsequent nitrogen deprivation experiments with </w:t>
      </w:r>
      <w:r w:rsidRPr="005B3C0C">
        <w:rPr>
          <w:i/>
          <w:szCs w:val="24"/>
        </w:rPr>
        <w:t xml:space="preserve">C. reinhardtii </w:t>
      </w:r>
      <w:r w:rsidRPr="005B3C0C">
        <w:rPr>
          <w:szCs w:val="24"/>
        </w:rPr>
        <w:t xml:space="preserve">a wavelength of 750 nm was used to completely avoid absorption peaks of chlorophyll pigments. </w:t>
      </w:r>
    </w:p>
    <w:p w14:paraId="628CEBC2" w14:textId="77777777" w:rsidR="005B3C0C" w:rsidRPr="005B3C0C" w:rsidRDefault="005B3C0C" w:rsidP="005B3C0C">
      <w:pPr>
        <w:spacing w:line="360" w:lineRule="auto"/>
        <w:rPr>
          <w:szCs w:val="24"/>
        </w:rPr>
      </w:pPr>
      <w:r w:rsidRPr="005B3C0C">
        <w:rPr>
          <w:szCs w:val="24"/>
        </w:rPr>
        <w:t>In general a 1 ml aliquot of culture was aseptically transferred to a 1 ml plastic cuvette (634-0675 Polystyrene, VWR). The cuvette was briefly agitated to ensure homogenous dispersal before being placed into the spectrophotometer for OD measurement. The OD of sterile media and dH</w:t>
      </w:r>
      <w:r w:rsidRPr="005B3C0C">
        <w:rPr>
          <w:szCs w:val="24"/>
          <w:vertAlign w:val="subscript"/>
        </w:rPr>
        <w:t>2</w:t>
      </w:r>
      <w:r w:rsidRPr="005B3C0C">
        <w:rPr>
          <w:szCs w:val="24"/>
        </w:rPr>
        <w:t>O did not differ. Consequently, 1 ml of dH</w:t>
      </w:r>
      <w:r w:rsidRPr="005B3C0C">
        <w:rPr>
          <w:szCs w:val="24"/>
          <w:vertAlign w:val="subscript"/>
        </w:rPr>
        <w:t>2</w:t>
      </w:r>
      <w:r w:rsidRPr="005B3C0C">
        <w:rPr>
          <w:szCs w:val="24"/>
        </w:rPr>
        <w:t>O was used as a blank to avoid wasting media and potential media contamination. If the optical density of the algae sample was above 0.6 the sample was diluted with dH</w:t>
      </w:r>
      <w:r w:rsidRPr="005B3C0C">
        <w:rPr>
          <w:szCs w:val="24"/>
          <w:vertAlign w:val="subscript"/>
        </w:rPr>
        <w:t>2</w:t>
      </w:r>
      <w:r w:rsidRPr="005B3C0C">
        <w:rPr>
          <w:szCs w:val="24"/>
        </w:rPr>
        <w:t xml:space="preserve">O. </w:t>
      </w:r>
    </w:p>
    <w:p w14:paraId="533D63BE" w14:textId="77777777" w:rsidR="005B3C0C" w:rsidRPr="005A655B" w:rsidRDefault="005B3C0C" w:rsidP="005B3C0C">
      <w:pPr>
        <w:pStyle w:val="Heading3"/>
        <w:spacing w:after="120" w:line="360" w:lineRule="auto"/>
        <w:rPr>
          <w:b w:val="0"/>
          <w:color w:val="auto"/>
        </w:rPr>
      </w:pPr>
      <w:bookmarkStart w:id="33" w:name="_Toc462059751"/>
      <w:r w:rsidRPr="005A655B">
        <w:rPr>
          <w:b w:val="0"/>
          <w:color w:val="auto"/>
        </w:rPr>
        <w:t>Cell count</w:t>
      </w:r>
      <w:bookmarkEnd w:id="33"/>
    </w:p>
    <w:p w14:paraId="752849EF" w14:textId="77777777" w:rsidR="005B3C0C" w:rsidRPr="005B3C0C" w:rsidRDefault="005B3C0C" w:rsidP="005B3C0C">
      <w:pPr>
        <w:spacing w:line="360" w:lineRule="auto"/>
        <w:rPr>
          <w:szCs w:val="24"/>
        </w:rPr>
      </w:pPr>
      <w:r w:rsidRPr="005B3C0C">
        <w:rPr>
          <w:szCs w:val="24"/>
        </w:rPr>
        <w:t xml:space="preserve">Cell counting was carried out using a method adapted from </w:t>
      </w:r>
      <w:r w:rsidR="00BD03EC" w:rsidRPr="005B3C0C">
        <w:rPr>
          <w:szCs w:val="24"/>
        </w:rPr>
        <w:fldChar w:fldCharType="begin"/>
      </w:r>
      <w:r w:rsidR="00790A49">
        <w:rPr>
          <w:szCs w:val="24"/>
        </w:rPr>
        <w:instrText xml:space="preserve"> ADDIN ZOTERO_ITEM CSL_CITATION {"citationID":"17vpd8mqte","properties":{"formattedCitation":"(Guillard and Sieracki, 2005)","plainCitation":"(Guillard and Sieracki, 2005)"},"citationItems":[{"id":1853,"uris":["http://zotero.org/users/1204444/items/4PV7RJR2"],"uri":["http://zotero.org/users/1204444/items/4PV7RJR2"],"itemData":{"id":1853,"type":"chapter","title":"Counting Cells in Cultures with the Light Microscope","container-title":"Algal Culturing Techniques","publisher":"Elsevier Academic Press","publisher-place":"Burlington, MA, USA","page":"239-252","source":"Amazon.com","event-place":"Burlington, MA, USA","ISBN":"0-12-088426-7","editor":[{"family":"Andersen","given":"Robert A."}],"author":[{"family":"Guillard","given":"R"},{"family":"Sieracki","given":"M"}],"issued":{"date-parts":[["2005",3,4]]}}}],"schema":"https://github.com/citation-style-language/schema/raw/master/csl-citation.json"} </w:instrText>
      </w:r>
      <w:r w:rsidR="00BD03EC" w:rsidRPr="005B3C0C">
        <w:rPr>
          <w:szCs w:val="24"/>
        </w:rPr>
        <w:fldChar w:fldCharType="separate"/>
      </w:r>
      <w:r w:rsidRPr="005B3C0C">
        <w:t>Guillard and Sieracki, (2005)</w:t>
      </w:r>
      <w:r w:rsidR="00BD03EC" w:rsidRPr="005B3C0C">
        <w:rPr>
          <w:szCs w:val="24"/>
        </w:rPr>
        <w:fldChar w:fldCharType="end"/>
      </w:r>
      <w:r w:rsidRPr="005B3C0C">
        <w:rPr>
          <w:szCs w:val="24"/>
        </w:rPr>
        <w:t xml:space="preserve">.  In order to estimate cell density, a phase contrast illumination microscope with an achromatic lens of 40 x (Labophot, Nikon) with a x 10 objective lens was used with a 0.2 </w:t>
      </w:r>
      <w:r w:rsidRPr="005B3C0C">
        <w:rPr>
          <w:szCs w:val="24"/>
        </w:rPr>
        <w:lastRenderedPageBreak/>
        <w:t xml:space="preserve">mm depth haemocytometer with Thoma ruling (Z30000 Helber Counting Chamber, Hawkley). The counting chamber was cleaned with distilled water and patted dry on paper. A 20 µl sample was transferred from an agitated cuvette (after OD measurement) to the centre of the haemocytometer. The heavy slide cover was carefully placed on top. Cells were allowed to settle for approximately 2 minutes on the slide before counting. A 20 x magnification was used to ensure homogenous distribution of cells on the slide. At least 3 technical repeats of each count were made with at least 400 cells in total counted. Counts were multiplied by the grid area and dilution (if necessary) to give a cell density.  </w:t>
      </w:r>
    </w:p>
    <w:p w14:paraId="25A954D4" w14:textId="77777777" w:rsidR="005B3C0C" w:rsidRPr="005B3C0C" w:rsidRDefault="005B3C0C" w:rsidP="005B3C0C">
      <w:pPr>
        <w:spacing w:line="360" w:lineRule="auto"/>
        <w:rPr>
          <w:szCs w:val="24"/>
        </w:rPr>
      </w:pPr>
      <w:r w:rsidRPr="005B3C0C">
        <w:rPr>
          <w:szCs w:val="24"/>
        </w:rPr>
        <w:t xml:space="preserve">For calibration with OD, an algae sample at a mid-exponential growth phase was concentrated to an OD of 1.5 and then subsequently sequentially diluted 5 times to an OD of 1, 0.75, 0.5, 0.25 and 0.1. A cell count of each dilution was conducted as outlined above. The OD and cell count were plotted and a linear regression equation (origin forced through zero) was used to calculate the relationship.  </w:t>
      </w:r>
    </w:p>
    <w:p w14:paraId="6C281E5B" w14:textId="77777777" w:rsidR="005B3C0C" w:rsidRPr="005B3C0C" w:rsidRDefault="005B3C0C" w:rsidP="005B3C0C">
      <w:pPr>
        <w:spacing w:line="360" w:lineRule="auto"/>
        <w:rPr>
          <w:szCs w:val="24"/>
        </w:rPr>
      </w:pPr>
      <w:r w:rsidRPr="005B3C0C">
        <w:rPr>
          <w:szCs w:val="24"/>
        </w:rPr>
        <w:t xml:space="preserve">This calibration was carried out for each growth condition used (detailed in Appendix </w:t>
      </w:r>
      <w:r w:rsidR="00443DAA">
        <w:rPr>
          <w:szCs w:val="24"/>
        </w:rPr>
        <w:t>A</w:t>
      </w:r>
      <w:r w:rsidRPr="005B3C0C">
        <w:rPr>
          <w:szCs w:val="24"/>
        </w:rPr>
        <w:t xml:space="preserve">). The calibration was not used for treatments under nitrogen starvation due to the reported changes in morphology which impact on the cell density and OD relationship </w:t>
      </w:r>
      <w:r w:rsidR="00BD03EC" w:rsidRPr="005B3C0C">
        <w:rPr>
          <w:szCs w:val="24"/>
        </w:rPr>
        <w:fldChar w:fldCharType="begin"/>
      </w:r>
      <w:r w:rsidR="00790A49">
        <w:rPr>
          <w:szCs w:val="24"/>
        </w:rPr>
        <w:instrText xml:space="preserve"> ADDIN ZOTERO_ITEM CSL_CITATION {"citationID":"2g8dntdu95","properties":{"formattedCitation":"(James et al., 2011)","plainCitation":"(James et al., 2011)"},"citationItems":[{"id":2759,"uris":["http://zotero.org/users/1204444/items/ZBTMDGZ5"],"uri":["http://zotero.org/users/1204444/items/ZBTMDGZ5"],"itemData":{"id":2759,"type":"article-journal","title":"Fatty acid profiling of Chlamydomonas reinhardtii under nitrogen deprivation","container-title":"Bioresource Technology","page":"3343-3351","volume":"102","issue":"3","source":"ScienceDirect","abstract":"The Chlamydomonas reinhardtii starch-less mutant, BAF-J5, was found to store lipids up to 65% of dry cell weight when grown photoheterotrophically and subjected to nitrogen starvation. Fourier transform infrared spectroscopy was used as a high-throughput method for semi-quantitative measurements of protein, carbohydrate and lipid content. The fatty acids of wild-type and starch mutants were identified and quantified by gas chromatography mass spectrometry. C. reinhardtii starch mutants, BAF-J5 and I7, produce significantly elevated levels of 16:0, 18:1Δ9, 18:2Δ9,12 and 18:3Δ9,12,15 fatty acids. Long-chain saturated, mono- and polyunsaturated fatty acids were found under nitrogen starvation. Oleosin-like and caleosin-like genes were identified in the C. reinhardtii genome. However, proteomic analysis of isolated lipid bodies only identified a key lipid droplet associated protein. This study shows it is possible to manipulate algal biosynthetic pathways to produce high levels of lipid that may be suitable for conversion to liquid fuels.","DOI":"10.1016/j.biortech.2010.11.051","ISSN":"0960-8524","journalAbbreviation":"Bioresource Technology","author":[{"family":"James","given":"Gabriel O."},{"family":"Hocart","given":"Charles H."},{"family":"Hillier","given":"Warwick"},{"family":"Chen","given":"Hancai"},{"family":"Kordbacheh","given":"Farzaneh"},{"family":"Price","given":"G. Dean"},{"family":"Djordjevic","given":"Michael A."}],"issued":{"date-parts":[["2011",2]]}}}],"schema":"https://github.com/citation-style-language/schema/raw/master/csl-citation.json"} </w:instrText>
      </w:r>
      <w:r w:rsidR="00BD03EC" w:rsidRPr="005B3C0C">
        <w:rPr>
          <w:szCs w:val="24"/>
        </w:rPr>
        <w:fldChar w:fldCharType="separate"/>
      </w:r>
      <w:r w:rsidRPr="005B3C0C">
        <w:t xml:space="preserve">(James </w:t>
      </w:r>
      <w:r w:rsidR="00490409" w:rsidRPr="00490409">
        <w:rPr>
          <w:i/>
        </w:rPr>
        <w:t>et al</w:t>
      </w:r>
      <w:r w:rsidRPr="005B3C0C">
        <w:t>., 2011)</w:t>
      </w:r>
      <w:r w:rsidR="00BD03EC" w:rsidRPr="005B3C0C">
        <w:rPr>
          <w:szCs w:val="24"/>
        </w:rPr>
        <w:fldChar w:fldCharType="end"/>
      </w:r>
      <w:r w:rsidRPr="005B3C0C">
        <w:rPr>
          <w:szCs w:val="24"/>
        </w:rPr>
        <w:t xml:space="preserve">. Alternatively direct cell counts were made. </w:t>
      </w:r>
    </w:p>
    <w:p w14:paraId="5A2184FD" w14:textId="77777777" w:rsidR="005B3C0C" w:rsidRPr="005A655B" w:rsidRDefault="005B3C0C" w:rsidP="005B3C0C">
      <w:pPr>
        <w:pStyle w:val="Heading3"/>
        <w:spacing w:after="120" w:line="360" w:lineRule="auto"/>
        <w:rPr>
          <w:b w:val="0"/>
          <w:color w:val="auto"/>
        </w:rPr>
      </w:pPr>
      <w:bookmarkStart w:id="34" w:name="_Toc462059752"/>
      <w:r w:rsidRPr="005A655B">
        <w:rPr>
          <w:b w:val="0"/>
          <w:color w:val="auto"/>
        </w:rPr>
        <w:t>Dry cell weight</w:t>
      </w:r>
      <w:bookmarkEnd w:id="34"/>
      <w:r w:rsidRPr="005A655B">
        <w:rPr>
          <w:b w:val="0"/>
          <w:color w:val="auto"/>
        </w:rPr>
        <w:t xml:space="preserve"> </w:t>
      </w:r>
    </w:p>
    <w:p w14:paraId="52F7C888" w14:textId="77777777" w:rsidR="005B3C0C" w:rsidRPr="005B3C0C" w:rsidRDefault="005B3C0C" w:rsidP="005B3C0C">
      <w:pPr>
        <w:spacing w:line="360" w:lineRule="auto"/>
        <w:rPr>
          <w:szCs w:val="24"/>
        </w:rPr>
      </w:pPr>
      <w:r w:rsidRPr="005B3C0C">
        <w:rPr>
          <w:szCs w:val="24"/>
        </w:rPr>
        <w:t xml:space="preserve">Dry cell weight of algal cultures was measured using the following procedure. A 15 ml aliquot of culture at mid-exponential growth phase was transferred aseptically to a 15 ml Falcon tube. The sample was centrifuged at 2500 </w:t>
      </w:r>
      <w:r w:rsidRPr="005B3C0C">
        <w:rPr>
          <w:i/>
          <w:szCs w:val="24"/>
        </w:rPr>
        <w:t>g</w:t>
      </w:r>
      <w:r w:rsidRPr="005B3C0C">
        <w:rPr>
          <w:szCs w:val="24"/>
        </w:rPr>
        <w:t xml:space="preserve"> for 5 minutes at 15°C and washed as described in Section 2.3. The washed cells were transferred to pre-weighed crucibles and dried at 50°C for 24 hours. The mass of the crucible was measured and used to calculate dry weight. Alternatively, in order to preserve biomass for further analysis, cells were freeze dried as detailed in Section 2.3. No difference in mass was found when using this method. </w:t>
      </w:r>
    </w:p>
    <w:p w14:paraId="06D4F575" w14:textId="77777777" w:rsidR="005B3C0C" w:rsidRPr="005B3C0C" w:rsidRDefault="005B3C0C" w:rsidP="005B3C0C">
      <w:pPr>
        <w:spacing w:line="360" w:lineRule="auto"/>
        <w:rPr>
          <w:szCs w:val="24"/>
        </w:rPr>
      </w:pPr>
      <w:r w:rsidRPr="005B3C0C">
        <w:rPr>
          <w:szCs w:val="24"/>
        </w:rPr>
        <w:t xml:space="preserve">The linear relationship between OD and dry weight was calculated using the method detailed in Section 2.5.2. This calibration was carried out for each growth condition used and is detailed in (Appendix </w:t>
      </w:r>
      <w:r w:rsidR="00443DAA">
        <w:rPr>
          <w:szCs w:val="24"/>
        </w:rPr>
        <w:t>A</w:t>
      </w:r>
      <w:r w:rsidRPr="005B3C0C">
        <w:rPr>
          <w:szCs w:val="24"/>
        </w:rPr>
        <w:t xml:space="preserve">). The calibration was not used for treatments under </w:t>
      </w:r>
      <w:r w:rsidRPr="005B3C0C">
        <w:rPr>
          <w:szCs w:val="24"/>
        </w:rPr>
        <w:lastRenderedPageBreak/>
        <w:t xml:space="preserve">nitrogen starvation due to the reported changes in morphology </w:t>
      </w:r>
      <w:r w:rsidR="00BD03EC" w:rsidRPr="005B3C0C">
        <w:rPr>
          <w:szCs w:val="24"/>
        </w:rPr>
        <w:fldChar w:fldCharType="begin"/>
      </w:r>
      <w:r w:rsidR="00790A49">
        <w:rPr>
          <w:szCs w:val="24"/>
        </w:rPr>
        <w:instrText xml:space="preserve"> ADDIN ZOTERO_ITEM CSL_CITATION {"citationID":"oAPYb0G4","properties":{"formattedCitation":"(James et al., 2011)","plainCitation":"(James et al., 2011)"},"citationItems":[{"id":2759,"uris":["http://zotero.org/users/1204444/items/ZBTMDGZ5"],"uri":["http://zotero.org/users/1204444/items/ZBTMDGZ5"],"itemData":{"id":2759,"type":"article-journal","title":"Fatty acid profiling of Chlamydomonas reinhardtii under nitrogen deprivation","container-title":"Bioresource Technology","page":"3343-3351","volume":"102","issue":"3","source":"ScienceDirect","abstract":"The Chlamydomonas reinhardtii starch-less mutant, BAF-J5, was found to store lipids up to 65% of dry cell weight when grown photoheterotrophically and subjected to nitrogen starvation. Fourier transform infrared spectroscopy was used as a high-throughput method for semi-quantitative measurements of protein, carbohydrate and lipid content. The fatty acids of wild-type and starch mutants were identified and quantified by gas chromatography mass spectrometry. C. reinhardtii starch mutants, BAF-J5 and I7, produce significantly elevated levels of 16:0, 18:1Δ9, 18:2Δ9,12 and 18:3Δ9,12,15 fatty acids. Long-chain saturated, mono- and polyunsaturated fatty acids were found under nitrogen starvation. Oleosin-like and caleosin-like genes were identified in the C. reinhardtii genome. However, proteomic analysis of isolated lipid bodies only identified a key lipid droplet associated protein. This study shows it is possible to manipulate algal biosynthetic pathways to produce high levels of lipid that may be suitable for conversion to liquid fuels.","DOI":"10.1016/j.biortech.2010.11.051","ISSN":"0960-8524","journalAbbreviation":"Bioresource Technology","author":[{"family":"James","given":"Gabriel O."},{"family":"Hocart","given":"Charles H."},{"family":"Hillier","given":"Warwick"},{"family":"Chen","given":"Hancai"},{"family":"Kordbacheh","given":"Farzaneh"},{"family":"Price","given":"G. Dean"},{"family":"Djordjevic","given":"Michael A."}],"issued":{"date-parts":[["2011",2]]}}}],"schema":"https://github.com/citation-style-language/schema/raw/master/csl-citation.json"} </w:instrText>
      </w:r>
      <w:r w:rsidR="00BD03EC" w:rsidRPr="005B3C0C">
        <w:rPr>
          <w:szCs w:val="24"/>
        </w:rPr>
        <w:fldChar w:fldCharType="separate"/>
      </w:r>
      <w:r w:rsidRPr="005B3C0C">
        <w:t xml:space="preserve">(James </w:t>
      </w:r>
      <w:r w:rsidR="00490409" w:rsidRPr="00490409">
        <w:rPr>
          <w:i/>
        </w:rPr>
        <w:t>et al</w:t>
      </w:r>
      <w:r w:rsidRPr="005B3C0C">
        <w:t>., 2011)</w:t>
      </w:r>
      <w:r w:rsidR="00BD03EC" w:rsidRPr="005B3C0C">
        <w:rPr>
          <w:szCs w:val="24"/>
        </w:rPr>
        <w:fldChar w:fldCharType="end"/>
      </w:r>
      <w:r w:rsidRPr="005B3C0C">
        <w:rPr>
          <w:szCs w:val="24"/>
        </w:rPr>
        <w:t>. Alternatively direct dry weight measurements were made when required.</w:t>
      </w:r>
    </w:p>
    <w:p w14:paraId="32D93A22" w14:textId="77777777" w:rsidR="005B3C0C" w:rsidRPr="005B3C0C" w:rsidRDefault="005B3C0C" w:rsidP="005B3C0C">
      <w:pPr>
        <w:pStyle w:val="Heading3"/>
        <w:spacing w:after="120" w:line="360" w:lineRule="auto"/>
        <w:rPr>
          <w:color w:val="auto"/>
        </w:rPr>
      </w:pPr>
      <w:bookmarkStart w:id="35" w:name="_Toc462059753"/>
      <w:r w:rsidRPr="005B3C0C">
        <w:rPr>
          <w:color w:val="auto"/>
        </w:rPr>
        <w:t>Specific growth rate and productivity</w:t>
      </w:r>
      <w:bookmarkEnd w:id="35"/>
      <w:r w:rsidRPr="005B3C0C">
        <w:rPr>
          <w:color w:val="auto"/>
        </w:rPr>
        <w:t xml:space="preserve"> </w:t>
      </w:r>
    </w:p>
    <w:p w14:paraId="5297FFC5" w14:textId="77777777" w:rsidR="005B3C0C" w:rsidRPr="005B3C0C" w:rsidRDefault="005B3C0C" w:rsidP="005B3C0C">
      <w:pPr>
        <w:spacing w:line="360" w:lineRule="auto"/>
        <w:rPr>
          <w:szCs w:val="24"/>
        </w:rPr>
      </w:pPr>
      <w:r w:rsidRPr="005B3C0C">
        <w:rPr>
          <w:szCs w:val="24"/>
        </w:rPr>
        <w:t xml:space="preserve">Specific growth rates (µ) of algal cultures were calculated using the following equation detailed in </w:t>
      </w:r>
      <w:r w:rsidR="00BD03EC" w:rsidRPr="005B3C0C">
        <w:rPr>
          <w:szCs w:val="24"/>
        </w:rPr>
        <w:fldChar w:fldCharType="begin"/>
      </w:r>
      <w:r w:rsidR="00790A49">
        <w:rPr>
          <w:szCs w:val="24"/>
        </w:rPr>
        <w:instrText xml:space="preserve"> ADDIN ZOTERO_ITEM CSL_CITATION {"citationID":"2em7mts7ej","properties":{"formattedCitation":"(Wood et al., 2005)","plainCitation":"(Wood et al., 2005)"},"citationItems":[{"id":3271,"uris":["http://zotero.org/users/1204444/items/B8ABW9UF"],"uri":["http://zotero.org/users/1204444/items/B8ABW9UF"],"itemData":{"id":3271,"type":"chapter","title":"Measuring growth rates in microalgal cultures","container-title":"Algal Culturing Techniques","publisher":"Elsevier Academic Press","publisher-place":"Burlington, MA, USA","page":"269-286","source":"Google Scholar","event-place":"Burlington, MA, USA","URL":"https://books.google.co.uk/books?hl=en&amp;lr=&amp;id=9NADUHyFZaEC&amp;oi=fnd&amp;pg=PA269&amp;dq=Measuring+Growth+Rates+in+Microalgal+Cultures&amp;ots=BvGraiKQOg&amp;sig=4ZBCAy6TKXGqy-2I7d5CcnfOLLo","author":[{"family":"Wood","given":"A. Michelle"},{"family":"Everroad","given":"R. C."},{"family":"Wingard","given":"L. M."}],"editor":[{"family":"Andersen","given":"Robert A"}],"issued":{"date-parts":[["2005"]]},"accessed":{"date-parts":[["2015",9,21]]}}}],"schema":"https://github.com/citation-style-language/schema/raw/master/csl-citation.json"} </w:instrText>
      </w:r>
      <w:r w:rsidR="00BD03EC" w:rsidRPr="005B3C0C">
        <w:rPr>
          <w:szCs w:val="24"/>
        </w:rPr>
        <w:fldChar w:fldCharType="separate"/>
      </w:r>
      <w:r w:rsidRPr="005B3C0C">
        <w:t xml:space="preserve">Wood </w:t>
      </w:r>
      <w:r w:rsidR="00490409" w:rsidRPr="00490409">
        <w:rPr>
          <w:i/>
        </w:rPr>
        <w:t>et al</w:t>
      </w:r>
      <w:r w:rsidRPr="005B3C0C">
        <w:t>., (2005)</w:t>
      </w:r>
      <w:r w:rsidR="00BD03EC" w:rsidRPr="005B3C0C">
        <w:rPr>
          <w:szCs w:val="24"/>
        </w:rPr>
        <w:fldChar w:fldCharType="end"/>
      </w:r>
      <w:r w:rsidRPr="005B3C0C">
        <w:rPr>
          <w:szCs w:val="24"/>
        </w:rPr>
        <w:t>.</w:t>
      </w:r>
    </w:p>
    <w:p w14:paraId="2C3C051B" w14:textId="77777777" w:rsidR="005B3C0C" w:rsidRPr="005B3C0C" w:rsidRDefault="005B3C0C" w:rsidP="005B3C0C">
      <w:pPr>
        <w:spacing w:line="360" w:lineRule="auto"/>
        <w:rPr>
          <w:szCs w:val="24"/>
        </w:rPr>
      </w:pPr>
      <m:oMath>
        <m:r>
          <m:rPr>
            <m:sty m:val="p"/>
          </m:rPr>
          <w:rPr>
            <w:rFonts w:ascii="Cambria Math" w:hAnsi="Cambria Math" w:cstheme="minorHAnsi"/>
            <w:szCs w:val="24"/>
          </w:rPr>
          <m:t xml:space="preserve">µ= </m:t>
        </m:r>
        <m:f>
          <m:fPr>
            <m:ctrlPr>
              <w:rPr>
                <w:rFonts w:ascii="Cambria Math" w:eastAsiaTheme="minorEastAsia" w:hAnsi="Cambria Math" w:cstheme="minorHAnsi"/>
                <w:szCs w:val="24"/>
                <w:lang w:eastAsia="en-GB"/>
              </w:rPr>
            </m:ctrlPr>
          </m:fPr>
          <m:num>
            <m:func>
              <m:funcPr>
                <m:ctrlPr>
                  <w:rPr>
                    <w:rFonts w:ascii="Cambria Math" w:hAnsi="Cambria Math" w:cs="Cambria Math"/>
                    <w:i/>
                    <w:szCs w:val="24"/>
                  </w:rPr>
                </m:ctrlPr>
              </m:funcPr>
              <m:fName>
                <m:r>
                  <m:rPr>
                    <m:sty m:val="p"/>
                  </m:rPr>
                  <w:rPr>
                    <w:rFonts w:ascii="Cambria Math" w:hAnsi="Cambria Math" w:cs="Cambria Math"/>
                    <w:szCs w:val="24"/>
                  </w:rPr>
                  <m:t>ln</m:t>
                </m:r>
              </m:fName>
              <m:e>
                <m:r>
                  <w:rPr>
                    <w:rFonts w:ascii="Cambria Math" w:hAnsi="Cambria Math" w:cs="Cambria Math"/>
                    <w:szCs w:val="24"/>
                  </w:rPr>
                  <m:t xml:space="preserve"> (</m:t>
                </m:r>
                <m:sSub>
                  <m:sSubPr>
                    <m:ctrlPr>
                      <w:rPr>
                        <w:rFonts w:ascii="Cambria Math" w:eastAsiaTheme="minorEastAsia" w:hAnsi="Cambria Math" w:cs="Cambria Math"/>
                        <w:i/>
                        <w:szCs w:val="24"/>
                        <w:lang w:eastAsia="en-GB"/>
                      </w:rPr>
                    </m:ctrlPr>
                  </m:sSubPr>
                  <m:e>
                    <m:r>
                      <w:rPr>
                        <w:rFonts w:ascii="Cambria Math" w:hAnsi="Cambria Math" w:cs="Cambria Math"/>
                        <w:szCs w:val="24"/>
                      </w:rPr>
                      <m:t>N</m:t>
                    </m:r>
                  </m:e>
                  <m:sub>
                    <m:r>
                      <w:rPr>
                        <w:rFonts w:ascii="Cambria Math" w:hAnsi="Cambria Math" w:cs="Cambria Math"/>
                        <w:szCs w:val="24"/>
                      </w:rPr>
                      <m:t>t</m:t>
                    </m:r>
                  </m:sub>
                </m:sSub>
                <m:r>
                  <w:rPr>
                    <w:rFonts w:ascii="Cambria Math" w:hAnsi="Cambria Math" w:cs="Cambria Math"/>
                    <w:szCs w:val="24"/>
                  </w:rPr>
                  <m:t>/</m:t>
                </m:r>
                <m:sSub>
                  <m:sSubPr>
                    <m:ctrlPr>
                      <w:rPr>
                        <w:rFonts w:ascii="Cambria Math" w:eastAsiaTheme="minorEastAsia" w:hAnsi="Cambria Math" w:cs="Cambria Math"/>
                        <w:i/>
                        <w:szCs w:val="24"/>
                        <w:lang w:eastAsia="en-GB"/>
                      </w:rPr>
                    </m:ctrlPr>
                  </m:sSubPr>
                  <m:e>
                    <m:r>
                      <w:rPr>
                        <w:rFonts w:ascii="Cambria Math" w:hAnsi="Cambria Math" w:cs="Cambria Math"/>
                        <w:szCs w:val="24"/>
                      </w:rPr>
                      <m:t>N</m:t>
                    </m:r>
                  </m:e>
                  <m:sub>
                    <m:r>
                      <w:rPr>
                        <w:rFonts w:ascii="Cambria Math" w:hAnsi="Cambria Math" w:cs="Cambria Math"/>
                        <w:szCs w:val="24"/>
                      </w:rPr>
                      <m:t>0</m:t>
                    </m:r>
                  </m:sub>
                </m:sSub>
                <m:r>
                  <w:rPr>
                    <w:rFonts w:ascii="Cambria Math" w:hAnsi="Cambria Math" w:cs="Cambria Math"/>
                    <w:szCs w:val="24"/>
                  </w:rPr>
                  <m:t>)</m:t>
                </m:r>
              </m:e>
            </m:func>
          </m:num>
          <m:den>
            <m:r>
              <w:rPr>
                <w:rFonts w:ascii="Cambria Math" w:hAnsi="Cambria Math" w:cstheme="minorHAnsi"/>
                <w:szCs w:val="24"/>
              </w:rPr>
              <m:t>∆t</m:t>
            </m:r>
          </m:den>
        </m:f>
      </m:oMath>
      <w:r w:rsidRPr="005B3C0C">
        <w:rPr>
          <w:rFonts w:eastAsiaTheme="minorEastAsia"/>
          <w:szCs w:val="24"/>
          <w:lang w:eastAsia="en-GB"/>
        </w:rPr>
        <w:t xml:space="preserve">   </w:t>
      </w:r>
      <w:r w:rsidRPr="005B3C0C">
        <w:rPr>
          <w:rFonts w:eastAsiaTheme="minorEastAsia"/>
          <w:szCs w:val="24"/>
          <w:lang w:eastAsia="en-GB"/>
        </w:rPr>
        <w:tab/>
      </w:r>
      <w:r w:rsidRPr="005B3C0C">
        <w:rPr>
          <w:rFonts w:eastAsiaTheme="minorEastAsia"/>
          <w:szCs w:val="24"/>
          <w:lang w:eastAsia="en-GB"/>
        </w:rPr>
        <w:tab/>
      </w:r>
      <w:r w:rsidRPr="005B3C0C">
        <w:rPr>
          <w:rFonts w:eastAsiaTheme="minorEastAsia"/>
          <w:szCs w:val="24"/>
          <w:lang w:eastAsia="en-GB"/>
        </w:rPr>
        <w:tab/>
      </w:r>
      <w:r w:rsidRPr="005B3C0C">
        <w:rPr>
          <w:rFonts w:eastAsiaTheme="minorEastAsia"/>
          <w:szCs w:val="24"/>
          <w:lang w:eastAsia="en-GB"/>
        </w:rPr>
        <w:tab/>
      </w:r>
      <w:r w:rsidRPr="005B3C0C">
        <w:rPr>
          <w:rFonts w:eastAsiaTheme="minorEastAsia"/>
          <w:szCs w:val="24"/>
          <w:lang w:eastAsia="en-GB"/>
        </w:rPr>
        <w:tab/>
      </w:r>
      <w:r w:rsidRPr="005B3C0C">
        <w:rPr>
          <w:rFonts w:eastAsiaTheme="minorEastAsia"/>
          <w:szCs w:val="24"/>
          <w:lang w:eastAsia="en-GB"/>
        </w:rPr>
        <w:tab/>
      </w:r>
      <w:r w:rsidRPr="005B3C0C">
        <w:rPr>
          <w:rFonts w:eastAsiaTheme="minorEastAsia"/>
          <w:szCs w:val="24"/>
          <w:lang w:eastAsia="en-GB"/>
        </w:rPr>
        <w:tab/>
      </w:r>
      <w:r w:rsidRPr="005B3C0C">
        <w:rPr>
          <w:rFonts w:eastAsiaTheme="minorEastAsia"/>
          <w:szCs w:val="24"/>
          <w:lang w:eastAsia="en-GB"/>
        </w:rPr>
        <w:tab/>
        <w:t xml:space="preserve">Equation </w:t>
      </w:r>
      <w:r w:rsidR="005A655B">
        <w:rPr>
          <w:rFonts w:eastAsiaTheme="minorEastAsia"/>
          <w:szCs w:val="24"/>
          <w:lang w:eastAsia="en-GB"/>
        </w:rPr>
        <w:t>2</w:t>
      </w:r>
    </w:p>
    <w:p w14:paraId="159C9CCD" w14:textId="77777777" w:rsidR="005B3C0C" w:rsidRPr="005B3C0C" w:rsidRDefault="005B3C0C" w:rsidP="005B3C0C">
      <w:pPr>
        <w:spacing w:line="360" w:lineRule="auto"/>
        <w:rPr>
          <w:szCs w:val="24"/>
        </w:rPr>
      </w:pPr>
      <w:r w:rsidRPr="005B3C0C">
        <w:rPr>
          <w:szCs w:val="24"/>
        </w:rPr>
        <w:t>where, µ is specific growth rate, Δt is length of time interval, and N</w:t>
      </w:r>
      <w:r w:rsidRPr="005B3C0C">
        <w:rPr>
          <w:szCs w:val="24"/>
          <w:vertAlign w:val="subscript"/>
        </w:rPr>
        <w:t>0</w:t>
      </w:r>
      <w:r w:rsidRPr="005B3C0C">
        <w:rPr>
          <w:szCs w:val="24"/>
        </w:rPr>
        <w:t xml:space="preserve"> and N</w:t>
      </w:r>
      <w:r w:rsidRPr="005B3C0C">
        <w:rPr>
          <w:szCs w:val="24"/>
          <w:vertAlign w:val="subscript"/>
        </w:rPr>
        <w:t>t</w:t>
      </w:r>
      <w:r w:rsidRPr="005B3C0C">
        <w:rPr>
          <w:szCs w:val="24"/>
        </w:rPr>
        <w:t xml:space="preserve"> are the dry weight (mg l</w:t>
      </w:r>
      <w:r w:rsidRPr="005B3C0C">
        <w:rPr>
          <w:szCs w:val="24"/>
          <w:vertAlign w:val="superscript"/>
        </w:rPr>
        <w:t>-1</w:t>
      </w:r>
      <w:r w:rsidRPr="005B3C0C">
        <w:rPr>
          <w:szCs w:val="24"/>
        </w:rPr>
        <w:t>) or cell density (cells ml</w:t>
      </w:r>
      <w:r w:rsidRPr="005B3C0C">
        <w:rPr>
          <w:szCs w:val="24"/>
          <w:vertAlign w:val="superscript"/>
        </w:rPr>
        <w:t>-1</w:t>
      </w:r>
      <w:r w:rsidRPr="005B3C0C">
        <w:rPr>
          <w:szCs w:val="24"/>
        </w:rPr>
        <w:t>) at the start and end of the exponential growth period respectively.</w:t>
      </w:r>
    </w:p>
    <w:p w14:paraId="34381C98" w14:textId="77777777" w:rsidR="005B3C0C" w:rsidRPr="005B3C0C" w:rsidRDefault="005B3C0C" w:rsidP="005B3C0C">
      <w:pPr>
        <w:spacing w:line="360" w:lineRule="auto"/>
        <w:rPr>
          <w:szCs w:val="24"/>
        </w:rPr>
      </w:pPr>
      <w:r w:rsidRPr="005B3C0C">
        <w:rPr>
          <w:szCs w:val="24"/>
        </w:rPr>
        <w:t>Maximum productivity (P</w:t>
      </w:r>
      <w:r w:rsidRPr="005B3C0C">
        <w:rPr>
          <w:szCs w:val="24"/>
          <w:vertAlign w:val="subscript"/>
        </w:rPr>
        <w:t xml:space="preserve">max , </w:t>
      </w:r>
      <w:r w:rsidRPr="005B3C0C">
        <w:rPr>
          <w:szCs w:val="24"/>
        </w:rPr>
        <w:t>mg l</w:t>
      </w:r>
      <w:r w:rsidRPr="005B3C0C">
        <w:rPr>
          <w:szCs w:val="24"/>
          <w:vertAlign w:val="superscript"/>
        </w:rPr>
        <w:t>-1</w:t>
      </w:r>
      <w:r w:rsidRPr="005B3C0C">
        <w:rPr>
          <w:szCs w:val="24"/>
        </w:rPr>
        <w:t xml:space="preserve"> day</w:t>
      </w:r>
      <w:r w:rsidRPr="005B3C0C">
        <w:rPr>
          <w:szCs w:val="24"/>
          <w:vertAlign w:val="superscript"/>
        </w:rPr>
        <w:t>-1</w:t>
      </w:r>
      <w:r w:rsidRPr="005B3C0C">
        <w:rPr>
          <w:szCs w:val="24"/>
        </w:rPr>
        <w:t xml:space="preserve">) was calculated using the following equation detailed in </w:t>
      </w:r>
      <w:r w:rsidR="00BD03EC" w:rsidRPr="005B3C0C">
        <w:rPr>
          <w:szCs w:val="24"/>
        </w:rPr>
        <w:fldChar w:fldCharType="begin"/>
      </w:r>
      <w:r w:rsidR="00790A49">
        <w:rPr>
          <w:szCs w:val="24"/>
        </w:rPr>
        <w:instrText xml:space="preserve"> ADDIN ZOTERO_ITEM CSL_CITATION {"citationID":"pm0fFRI4","properties":{"formattedCitation":"(Wood et al., 2005)","plainCitation":"(Wood et al., 2005)"},"citationItems":[{"id":3271,"uris":["http://zotero.org/users/1204444/items/B8ABW9UF"],"uri":["http://zotero.org/users/1204444/items/B8ABW9UF"],"itemData":{"id":3271,"type":"chapter","title":"Measuring growth rates in microalgal cultures","container-title":"Algal Culturing Techniques","publisher":"Elsevier Academic Press","publisher-place":"Burlington, MA, USA","page":"269-286","source":"Google Scholar","event-place":"Burlington, MA, USA","URL":"https://books.google.co.uk/books?hl=en&amp;lr=&amp;id=9NADUHyFZaEC&amp;oi=fnd&amp;pg=PA269&amp;dq=Measuring+Growth+Rates+in+Microalgal+Cultures&amp;ots=BvGraiKQOg&amp;sig=4ZBCAy6TKXGqy-2I7d5CcnfOLLo","author":[{"family":"Wood","given":"A. Michelle"},{"family":"Everroad","given":"R. C."},{"family":"Wingard","given":"L. M."}],"editor":[{"family":"Andersen","given":"Robert A"}],"issued":{"date-parts":[["2005"]]},"accessed":{"date-parts":[["2015",9,21]]}}}],"schema":"https://github.com/citation-style-language/schema/raw/master/csl-citation.json"} </w:instrText>
      </w:r>
      <w:r w:rsidR="00BD03EC" w:rsidRPr="005B3C0C">
        <w:rPr>
          <w:szCs w:val="24"/>
        </w:rPr>
        <w:fldChar w:fldCharType="separate"/>
      </w:r>
      <w:r w:rsidRPr="005B3C0C">
        <w:t xml:space="preserve">Wood </w:t>
      </w:r>
      <w:r w:rsidR="00490409" w:rsidRPr="00490409">
        <w:rPr>
          <w:i/>
        </w:rPr>
        <w:t>et al</w:t>
      </w:r>
      <w:r w:rsidRPr="005B3C0C">
        <w:t>., (2005)</w:t>
      </w:r>
      <w:r w:rsidR="00BD03EC" w:rsidRPr="005B3C0C">
        <w:rPr>
          <w:szCs w:val="24"/>
        </w:rPr>
        <w:fldChar w:fldCharType="end"/>
      </w:r>
      <w:r w:rsidRPr="005B3C0C">
        <w:rPr>
          <w:szCs w:val="24"/>
        </w:rPr>
        <w:t>.</w:t>
      </w:r>
    </w:p>
    <w:p w14:paraId="67ADCEEE" w14:textId="77777777" w:rsidR="005B3C0C" w:rsidRPr="005B3C0C" w:rsidRDefault="0081741E" w:rsidP="005B3C0C">
      <w:pPr>
        <w:spacing w:line="360" w:lineRule="auto"/>
        <w:rPr>
          <w:szCs w:val="24"/>
        </w:rPr>
      </w:pPr>
      <m:oMath>
        <m:sSub>
          <m:sSubPr>
            <m:ctrlPr>
              <w:rPr>
                <w:rFonts w:ascii="Cambria Math" w:hAnsi="Cambria Math" w:cstheme="minorHAnsi"/>
                <w:i/>
                <w:szCs w:val="24"/>
              </w:rPr>
            </m:ctrlPr>
          </m:sSubPr>
          <m:e>
            <m:r>
              <w:rPr>
                <w:rFonts w:ascii="Cambria Math" w:hAnsi="Cambria Math" w:cstheme="minorHAnsi"/>
                <w:szCs w:val="24"/>
              </w:rPr>
              <m:t>P</m:t>
            </m:r>
          </m:e>
          <m:sub>
            <m:r>
              <w:rPr>
                <w:rFonts w:ascii="Cambria Math" w:hAnsi="Cambria Math" w:cstheme="minorHAnsi"/>
                <w:szCs w:val="24"/>
              </w:rPr>
              <m:t>max</m:t>
            </m:r>
          </m:sub>
        </m:sSub>
        <m:r>
          <w:rPr>
            <w:rFonts w:ascii="Cambria Math" w:hAnsi="Cambria Math" w:cstheme="minorHAnsi"/>
            <w:szCs w:val="24"/>
          </w:rPr>
          <m:t xml:space="preserve">= </m:t>
        </m:r>
        <m:f>
          <m:fPr>
            <m:ctrlPr>
              <w:rPr>
                <w:rFonts w:ascii="Cambria Math" w:eastAsiaTheme="minorEastAsia" w:hAnsi="Cambria Math" w:cstheme="minorHAnsi"/>
                <w:szCs w:val="24"/>
                <w:lang w:eastAsia="en-GB"/>
              </w:rPr>
            </m:ctrlPr>
          </m:fPr>
          <m:num>
            <m:r>
              <w:rPr>
                <w:rFonts w:ascii="Cambria Math" w:hAnsi="Cambria Math" w:cs="Cambria Math"/>
                <w:szCs w:val="24"/>
              </w:rPr>
              <m:t>(</m:t>
            </m:r>
            <m:sSub>
              <m:sSubPr>
                <m:ctrlPr>
                  <w:rPr>
                    <w:rFonts w:ascii="Cambria Math" w:eastAsiaTheme="minorEastAsia" w:hAnsi="Cambria Math" w:cs="Cambria Math"/>
                    <w:i/>
                    <w:szCs w:val="24"/>
                    <w:lang w:eastAsia="en-GB"/>
                  </w:rPr>
                </m:ctrlPr>
              </m:sSubPr>
              <m:e>
                <m:r>
                  <w:rPr>
                    <w:rFonts w:ascii="Cambria Math" w:hAnsi="Cambria Math" w:cs="Cambria Math"/>
                    <w:szCs w:val="24"/>
                  </w:rPr>
                  <m:t>N</m:t>
                </m:r>
              </m:e>
              <m:sub>
                <m:r>
                  <w:rPr>
                    <w:rFonts w:ascii="Cambria Math" w:hAnsi="Cambria Math" w:cs="Cambria Math"/>
                    <w:szCs w:val="24"/>
                  </w:rPr>
                  <m:t>t</m:t>
                </m:r>
              </m:sub>
            </m:sSub>
            <m:r>
              <w:rPr>
                <w:rFonts w:ascii="Cambria Math" w:hAnsi="Cambria Math" w:cs="Cambria Math"/>
                <w:szCs w:val="24"/>
              </w:rPr>
              <m:t>/</m:t>
            </m:r>
            <m:sSub>
              <m:sSubPr>
                <m:ctrlPr>
                  <w:rPr>
                    <w:rFonts w:ascii="Cambria Math" w:eastAsiaTheme="minorEastAsia" w:hAnsi="Cambria Math" w:cs="Cambria Math"/>
                    <w:i/>
                    <w:szCs w:val="24"/>
                    <w:lang w:eastAsia="en-GB"/>
                  </w:rPr>
                </m:ctrlPr>
              </m:sSubPr>
              <m:e>
                <m:r>
                  <w:rPr>
                    <w:rFonts w:ascii="Cambria Math" w:hAnsi="Cambria Math" w:cs="Cambria Math"/>
                    <w:szCs w:val="24"/>
                  </w:rPr>
                  <m:t>N</m:t>
                </m:r>
              </m:e>
              <m:sub>
                <m:r>
                  <w:rPr>
                    <w:rFonts w:ascii="Cambria Math" w:hAnsi="Cambria Math" w:cs="Cambria Math"/>
                    <w:szCs w:val="24"/>
                  </w:rPr>
                  <m:t>0</m:t>
                </m:r>
              </m:sub>
            </m:sSub>
            <m:r>
              <w:rPr>
                <w:rFonts w:ascii="Cambria Math" w:hAnsi="Cambria Math" w:cs="Cambria Math"/>
                <w:szCs w:val="24"/>
              </w:rPr>
              <m:t>)</m:t>
            </m:r>
          </m:num>
          <m:den>
            <m:r>
              <w:rPr>
                <w:rFonts w:ascii="Cambria Math" w:hAnsi="Cambria Math" w:cstheme="minorHAnsi"/>
                <w:szCs w:val="24"/>
              </w:rPr>
              <m:t>∆t</m:t>
            </m:r>
          </m:den>
        </m:f>
      </m:oMath>
      <w:r w:rsidR="005B3C0C" w:rsidRPr="005B3C0C">
        <w:rPr>
          <w:rFonts w:eastAsiaTheme="minorEastAsia"/>
          <w:szCs w:val="24"/>
          <w:lang w:eastAsia="en-GB"/>
        </w:rPr>
        <w:t xml:space="preserve"> </w:t>
      </w:r>
      <w:r w:rsidR="005B3C0C" w:rsidRPr="005B3C0C">
        <w:rPr>
          <w:rFonts w:eastAsiaTheme="minorEastAsia"/>
          <w:szCs w:val="24"/>
          <w:lang w:eastAsia="en-GB"/>
        </w:rPr>
        <w:tab/>
      </w:r>
      <w:r w:rsidR="005B3C0C" w:rsidRPr="005B3C0C">
        <w:rPr>
          <w:rFonts w:eastAsiaTheme="minorEastAsia"/>
          <w:szCs w:val="24"/>
          <w:lang w:eastAsia="en-GB"/>
        </w:rPr>
        <w:tab/>
      </w:r>
      <w:r w:rsidR="005B3C0C" w:rsidRPr="005B3C0C">
        <w:rPr>
          <w:rFonts w:eastAsiaTheme="minorEastAsia"/>
          <w:szCs w:val="24"/>
          <w:lang w:eastAsia="en-GB"/>
        </w:rPr>
        <w:tab/>
      </w:r>
      <w:r w:rsidR="005B3C0C" w:rsidRPr="005B3C0C">
        <w:rPr>
          <w:rFonts w:eastAsiaTheme="minorEastAsia"/>
          <w:szCs w:val="24"/>
          <w:lang w:eastAsia="en-GB"/>
        </w:rPr>
        <w:tab/>
      </w:r>
      <w:r w:rsidR="005B3C0C" w:rsidRPr="005B3C0C">
        <w:rPr>
          <w:rFonts w:eastAsiaTheme="minorEastAsia"/>
          <w:szCs w:val="24"/>
          <w:lang w:eastAsia="en-GB"/>
        </w:rPr>
        <w:tab/>
      </w:r>
      <w:r w:rsidR="005B3C0C" w:rsidRPr="005B3C0C">
        <w:rPr>
          <w:rFonts w:eastAsiaTheme="minorEastAsia"/>
          <w:szCs w:val="24"/>
          <w:lang w:eastAsia="en-GB"/>
        </w:rPr>
        <w:tab/>
      </w:r>
      <w:r w:rsidR="005B3C0C" w:rsidRPr="005B3C0C">
        <w:rPr>
          <w:rFonts w:eastAsiaTheme="minorEastAsia"/>
          <w:szCs w:val="24"/>
          <w:lang w:eastAsia="en-GB"/>
        </w:rPr>
        <w:tab/>
      </w:r>
      <w:r w:rsidR="005B3C0C" w:rsidRPr="005B3C0C">
        <w:rPr>
          <w:rFonts w:eastAsiaTheme="minorEastAsia"/>
          <w:szCs w:val="24"/>
          <w:lang w:eastAsia="en-GB"/>
        </w:rPr>
        <w:tab/>
        <w:t xml:space="preserve">Equation </w:t>
      </w:r>
      <w:r w:rsidR="005A655B">
        <w:rPr>
          <w:rFonts w:eastAsiaTheme="minorEastAsia"/>
          <w:szCs w:val="24"/>
          <w:lang w:eastAsia="en-GB"/>
        </w:rPr>
        <w:t>3</w:t>
      </w:r>
    </w:p>
    <w:p w14:paraId="11E866E4" w14:textId="77777777" w:rsidR="005B3C0C" w:rsidRPr="005B3C0C" w:rsidRDefault="005B3C0C" w:rsidP="005B3C0C">
      <w:pPr>
        <w:spacing w:line="360" w:lineRule="auto"/>
        <w:rPr>
          <w:szCs w:val="24"/>
        </w:rPr>
      </w:pPr>
      <w:r w:rsidRPr="005B3C0C">
        <w:rPr>
          <w:szCs w:val="24"/>
        </w:rPr>
        <w:t>where, P</w:t>
      </w:r>
      <w:r w:rsidRPr="005B3C0C">
        <w:rPr>
          <w:szCs w:val="24"/>
          <w:vertAlign w:val="subscript"/>
        </w:rPr>
        <w:t>max</w:t>
      </w:r>
      <w:r w:rsidRPr="005B3C0C">
        <w:rPr>
          <w:szCs w:val="24"/>
        </w:rPr>
        <w:t xml:space="preserve"> is maximum productivity, Δt is length of time interval and N</w:t>
      </w:r>
      <w:r w:rsidRPr="005B3C0C">
        <w:rPr>
          <w:szCs w:val="24"/>
          <w:vertAlign w:val="subscript"/>
        </w:rPr>
        <w:t>0</w:t>
      </w:r>
      <w:r w:rsidRPr="005B3C0C">
        <w:rPr>
          <w:szCs w:val="24"/>
        </w:rPr>
        <w:t xml:space="preserve"> and N</w:t>
      </w:r>
      <w:r w:rsidRPr="005B3C0C">
        <w:rPr>
          <w:szCs w:val="24"/>
          <w:vertAlign w:val="subscript"/>
        </w:rPr>
        <w:t>t</w:t>
      </w:r>
      <w:r w:rsidRPr="005B3C0C">
        <w:rPr>
          <w:szCs w:val="24"/>
        </w:rPr>
        <w:t xml:space="preserve"> are the dry weight (mg l</w:t>
      </w:r>
      <w:r w:rsidRPr="005B3C0C">
        <w:rPr>
          <w:szCs w:val="24"/>
          <w:vertAlign w:val="superscript"/>
        </w:rPr>
        <w:t>-1</w:t>
      </w:r>
      <w:r w:rsidRPr="005B3C0C">
        <w:rPr>
          <w:szCs w:val="24"/>
        </w:rPr>
        <w:t>) or cell density (cells ml</w:t>
      </w:r>
      <w:r w:rsidRPr="005B3C0C">
        <w:rPr>
          <w:szCs w:val="24"/>
          <w:vertAlign w:val="superscript"/>
        </w:rPr>
        <w:t>-1</w:t>
      </w:r>
      <w:r w:rsidRPr="005B3C0C">
        <w:rPr>
          <w:szCs w:val="24"/>
        </w:rPr>
        <w:t>) at the start and end of the period with maximum biomass accumulation over the growth period.</w:t>
      </w:r>
    </w:p>
    <w:p w14:paraId="1BBFF7EC" w14:textId="77777777" w:rsidR="005B3C0C" w:rsidRPr="005B3C0C" w:rsidRDefault="005B3C0C" w:rsidP="005B3C0C">
      <w:pPr>
        <w:pStyle w:val="Heading2"/>
        <w:spacing w:after="120" w:line="360" w:lineRule="auto"/>
        <w:rPr>
          <w:color w:val="auto"/>
        </w:rPr>
      </w:pPr>
      <w:bookmarkStart w:id="36" w:name="_Toc462059754"/>
      <w:r w:rsidRPr="005B3C0C">
        <w:rPr>
          <w:color w:val="auto"/>
        </w:rPr>
        <w:t>Bacterial contamination mitigation</w:t>
      </w:r>
      <w:bookmarkEnd w:id="36"/>
    </w:p>
    <w:p w14:paraId="2E96C9F7" w14:textId="77777777" w:rsidR="005B3C0C" w:rsidRPr="005B3C0C" w:rsidRDefault="005B3C0C" w:rsidP="005B3C0C">
      <w:pPr>
        <w:pStyle w:val="ListParagraph"/>
        <w:tabs>
          <w:tab w:val="left" w:pos="3119"/>
        </w:tabs>
        <w:spacing w:line="360" w:lineRule="auto"/>
        <w:ind w:left="0" w:firstLine="0"/>
        <w:rPr>
          <w:rFonts w:cstheme="minorHAnsi"/>
          <w:color w:val="auto"/>
          <w:szCs w:val="24"/>
        </w:rPr>
      </w:pPr>
      <w:r w:rsidRPr="005B3C0C">
        <w:rPr>
          <w:rFonts w:cstheme="minorHAnsi"/>
          <w:color w:val="auto"/>
          <w:szCs w:val="24"/>
        </w:rPr>
        <w:t xml:space="preserve">Bacterial contamination was assessed for culture maintenance purposes using a variation of Section 2.5.2. The slide was scanned for bacterial cells using a 40 x objective. Contamination was noted qualitatively. If bacteria growth was observed to be above low contamination levels (~100:1, algae:bacteria ratio) the cultures were excluded from experimental results. </w:t>
      </w:r>
    </w:p>
    <w:p w14:paraId="69CEC92B" w14:textId="77777777" w:rsidR="005B3C0C" w:rsidRPr="005A655B" w:rsidRDefault="005B3C0C" w:rsidP="005B3C0C">
      <w:pPr>
        <w:pStyle w:val="Heading3"/>
        <w:spacing w:after="120" w:line="360" w:lineRule="auto"/>
        <w:rPr>
          <w:b w:val="0"/>
          <w:color w:val="auto"/>
        </w:rPr>
      </w:pPr>
      <w:bookmarkStart w:id="37" w:name="_Toc462059755"/>
      <w:r w:rsidRPr="005A655B">
        <w:rPr>
          <w:b w:val="0"/>
          <w:color w:val="auto"/>
        </w:rPr>
        <w:t>Percoll™ differential centrifugation method</w:t>
      </w:r>
      <w:bookmarkEnd w:id="37"/>
    </w:p>
    <w:p w14:paraId="3D08588E" w14:textId="77777777" w:rsidR="005B3C0C" w:rsidRPr="005B3C0C" w:rsidRDefault="005B3C0C" w:rsidP="005B3C0C">
      <w:pPr>
        <w:spacing w:line="360" w:lineRule="auto"/>
        <w:rPr>
          <w:rFonts w:cstheme="minorHAnsi"/>
          <w:szCs w:val="24"/>
        </w:rPr>
      </w:pPr>
      <w:r w:rsidRPr="005B3C0C">
        <w:rPr>
          <w:rFonts w:cstheme="minorHAnsi"/>
          <w:szCs w:val="24"/>
        </w:rPr>
        <w:t xml:space="preserve">If stock sub-cultures reached a contamination level beyond a ratio of 100:1 a differential centrifugation method, </w:t>
      </w:r>
      <w:r w:rsidRPr="005B3C0C">
        <w:rPr>
          <w:szCs w:val="24"/>
        </w:rPr>
        <w:t xml:space="preserve">adapted from  </w:t>
      </w:r>
      <w:r w:rsidR="00BD03EC" w:rsidRPr="005B3C0C">
        <w:rPr>
          <w:szCs w:val="24"/>
        </w:rPr>
        <w:fldChar w:fldCharType="begin"/>
      </w:r>
      <w:r w:rsidR="00790A49">
        <w:rPr>
          <w:szCs w:val="24"/>
        </w:rPr>
        <w:instrText xml:space="preserve"> ADDIN ZOTERO_ITEM CSL_CITATION {"citationID":"1rni0k1fdg","properties":{"formattedCitation":"(Sitz and Schmidt, 1973)","plainCitation":"(Sitz and Schmidt, 1973)"},"citationItems":[{"id":1843,"uris":["http://zotero.org/users/1204444/items/JU25U29U"],"uri":["http://zotero.org/users/1204444/items/JU25U29U"],"itemData":{"id":1843,"type":"article-journal","title":"Purification of Synechococcus lividus by Equilibrium Centrifugation and Its Synchronization by Differential Centrifugation","container-title":"Journal of Bacteriology","page":"43-46","volume":"115","issue":"1","source":"PubMed Central","abstract":"A culture of the thermophilic, unicellular, blue-green alga Synechococcus lividus was freed from two thermophilic bacteria by use of equilibrium (isopycnic) centrifugation in Ficoll density gradients. After removal of the bacteria, the alga would grow only on agar plates in a high carbon dioxide atmosphere. Intermittent illumination, equilibrium centrifugation, and differential centrifugation were tested as techniques for obtaining synchronized cultures of the alga. Daughter cells selected by differential centrifugation in Ficoll density gradients yielded the best synchrony, and a cross-wall index of 85% was observed during the period of cell division.","ISSN":"0021-9193","note":"PMID: 4197907\nPMCID: PMC246209","journalAbbreviation":"J Bacteriol","author":[{"family":"Sitz","given":"Thomas O."},{"family":"Schmidt","given":"Robert R."}],"issued":{"date-parts":[["1973",7]]},"PMID":"4197907","PMCID":"PMC246209"}}],"schema":"https://github.com/citation-style-language/schema/raw/master/csl-citation.json"} </w:instrText>
      </w:r>
      <w:r w:rsidR="00BD03EC" w:rsidRPr="005B3C0C">
        <w:rPr>
          <w:szCs w:val="24"/>
        </w:rPr>
        <w:fldChar w:fldCharType="separate"/>
      </w:r>
      <w:r w:rsidRPr="005B3C0C">
        <w:rPr>
          <w:szCs w:val="24"/>
        </w:rPr>
        <w:t>Sitz and Schmidt (1973)</w:t>
      </w:r>
      <w:r w:rsidR="00BD03EC" w:rsidRPr="005B3C0C">
        <w:rPr>
          <w:szCs w:val="24"/>
        </w:rPr>
        <w:fldChar w:fldCharType="end"/>
      </w:r>
      <w:r w:rsidRPr="005B3C0C">
        <w:rPr>
          <w:szCs w:val="24"/>
        </w:rPr>
        <w:t xml:space="preserve">, </w:t>
      </w:r>
      <w:r w:rsidRPr="005B3C0C">
        <w:rPr>
          <w:rFonts w:cstheme="minorHAnsi"/>
          <w:szCs w:val="24"/>
        </w:rPr>
        <w:t xml:space="preserve">was used as a purification method. Generally for experiments with </w:t>
      </w:r>
      <w:r w:rsidRPr="005B3C0C">
        <w:rPr>
          <w:rFonts w:cstheme="minorHAnsi"/>
          <w:i/>
          <w:szCs w:val="24"/>
        </w:rPr>
        <w:t xml:space="preserve">M. inermum </w:t>
      </w:r>
      <w:r w:rsidRPr="005B3C0C">
        <w:rPr>
          <w:rFonts w:cstheme="minorHAnsi"/>
          <w:szCs w:val="24"/>
        </w:rPr>
        <w:t xml:space="preserve">this method was additionally applied to pre-cultures as a precautionary measure to combat contamination in vulnerable mixotrophic and heterotrophic cultures. </w:t>
      </w:r>
    </w:p>
    <w:p w14:paraId="043A0293" w14:textId="77777777" w:rsidR="005B3C0C" w:rsidRPr="005B3C0C" w:rsidRDefault="005B3C0C" w:rsidP="005B3C0C">
      <w:pPr>
        <w:tabs>
          <w:tab w:val="left" w:pos="851"/>
        </w:tabs>
        <w:spacing w:line="360" w:lineRule="auto"/>
        <w:rPr>
          <w:szCs w:val="24"/>
        </w:rPr>
      </w:pPr>
      <w:r w:rsidRPr="005B3C0C">
        <w:rPr>
          <w:szCs w:val="24"/>
        </w:rPr>
        <w:lastRenderedPageBreak/>
        <w:t>In the procedure 0.6 ml Percoll™ (GE Healthcare) was mixed with 0.4 ml of cold sterile dH</w:t>
      </w:r>
      <w:r w:rsidRPr="005B3C0C">
        <w:rPr>
          <w:szCs w:val="24"/>
          <w:vertAlign w:val="subscript"/>
        </w:rPr>
        <w:t>2</w:t>
      </w:r>
      <w:r w:rsidRPr="005B3C0C">
        <w:rPr>
          <w:szCs w:val="24"/>
        </w:rPr>
        <w:t>O in a sterile Eppendorf tube to make a 60% dilution standard. This was repeated to make a 50%, 40%, 30%, 20% and 10% dilution (changing the proportions of Percoll™ and dH</w:t>
      </w:r>
      <w:r w:rsidRPr="005B3C0C">
        <w:rPr>
          <w:szCs w:val="24"/>
          <w:vertAlign w:val="subscript"/>
        </w:rPr>
        <w:t>2</w:t>
      </w:r>
      <w:r w:rsidRPr="005B3C0C">
        <w:rPr>
          <w:szCs w:val="24"/>
        </w:rPr>
        <w:t xml:space="preserve">O accordingly). The tubes were immediately stored on ice. The contaminated culture was concentrated from as much volume as available (typically 50-100 ml) to 1 ml via centrifugation (2500 </w:t>
      </w:r>
      <w:r w:rsidRPr="005B3C0C">
        <w:rPr>
          <w:i/>
          <w:szCs w:val="24"/>
        </w:rPr>
        <w:t>g</w:t>
      </w:r>
      <w:r w:rsidRPr="005B3C0C">
        <w:rPr>
          <w:szCs w:val="24"/>
        </w:rPr>
        <w:t>, 15 minutes) and resuspended in 1 ml of cold sterile dH</w:t>
      </w:r>
      <w:r w:rsidRPr="005B3C0C">
        <w:rPr>
          <w:szCs w:val="24"/>
          <w:vertAlign w:val="subscript"/>
        </w:rPr>
        <w:t>2</w:t>
      </w:r>
      <w:r w:rsidRPr="005B3C0C">
        <w:rPr>
          <w:szCs w:val="24"/>
        </w:rPr>
        <w:t xml:space="preserve">O. A density gradient was prepared in sterile 15 ml Falcon tubes by carefully transferring 1 ml of 60% Percoll™ following by 1 ml of each standard in order of increasing dilution. In order to avoid mixing the standards the samples were slowly transferred to the wall of Falcon tube, held at a 40° angle. Using the same technique the concentrated contaminated culture was added to the top of the density gradient. Care was taken to orientate the tube upright to avoid mixing of the density gradient. </w:t>
      </w:r>
      <w:r w:rsidRPr="005B3C0C">
        <w:rPr>
          <w:rFonts w:cstheme="minorHAnsi"/>
          <w:szCs w:val="24"/>
        </w:rPr>
        <w:t xml:space="preserve">The gradient was then centrifuged at 1500 </w:t>
      </w:r>
      <w:r w:rsidRPr="005B3C0C">
        <w:rPr>
          <w:rFonts w:cstheme="minorHAnsi"/>
          <w:i/>
          <w:szCs w:val="24"/>
        </w:rPr>
        <w:t>g</w:t>
      </w:r>
      <w:r w:rsidRPr="005B3C0C">
        <w:rPr>
          <w:rFonts w:cstheme="minorHAnsi"/>
          <w:szCs w:val="24"/>
        </w:rPr>
        <w:t xml:space="preserve"> for 15 minutes. Immediately after centrifugation the top layer of Percoll</w:t>
      </w:r>
      <w:r w:rsidRPr="005B3C0C">
        <w:rPr>
          <w:szCs w:val="24"/>
        </w:rPr>
        <w:t>™</w:t>
      </w:r>
      <w:r w:rsidRPr="005B3C0C">
        <w:rPr>
          <w:rFonts w:cstheme="minorHAnsi"/>
          <w:szCs w:val="24"/>
        </w:rPr>
        <w:t xml:space="preserve"> was carefully pipetted off and the pipette tip was discarded. With a fresh tip, the layer of algae cells were carefully extracted and transferred to 10 ml of sterile </w:t>
      </w:r>
      <w:r w:rsidRPr="005B3C0C">
        <w:rPr>
          <w:szCs w:val="24"/>
        </w:rPr>
        <w:t>dH</w:t>
      </w:r>
      <w:r w:rsidRPr="005B3C0C">
        <w:rPr>
          <w:szCs w:val="24"/>
          <w:vertAlign w:val="subscript"/>
        </w:rPr>
        <w:t>2</w:t>
      </w:r>
      <w:r w:rsidRPr="005B3C0C">
        <w:rPr>
          <w:szCs w:val="24"/>
        </w:rPr>
        <w:t>O</w:t>
      </w:r>
      <w:r w:rsidRPr="005B3C0C">
        <w:rPr>
          <w:rFonts w:cstheme="minorHAnsi"/>
          <w:szCs w:val="24"/>
        </w:rPr>
        <w:t xml:space="preserve"> (Figure </w:t>
      </w:r>
      <w:r w:rsidR="005A655B">
        <w:rPr>
          <w:rFonts w:cstheme="minorHAnsi"/>
          <w:szCs w:val="24"/>
        </w:rPr>
        <w:t>17</w:t>
      </w:r>
      <w:r w:rsidRPr="005B3C0C">
        <w:rPr>
          <w:rFonts w:cstheme="minorHAnsi"/>
          <w:szCs w:val="24"/>
        </w:rPr>
        <w:t xml:space="preserve">). The algae were centrifuged again at 1500 g for 15 minutes and resuspended in 1 ml of distilled water to remove excess </w:t>
      </w:r>
      <w:r w:rsidRPr="005B3C0C">
        <w:rPr>
          <w:szCs w:val="24"/>
        </w:rPr>
        <w:t xml:space="preserve">Percoll™. The procedure was repeated at least once and checked for contamination as detailed above. Typically one purification step would result in the loss of 30% of the algal cells. </w:t>
      </w:r>
    </w:p>
    <w:p w14:paraId="408183B7" w14:textId="77777777" w:rsidR="005B3C0C" w:rsidRPr="005A655B" w:rsidRDefault="005128F7" w:rsidP="005B3C0C">
      <w:pPr>
        <w:spacing w:line="240" w:lineRule="auto"/>
      </w:pPr>
      <w:r>
        <w:rPr>
          <w:noProof/>
          <w:lang w:eastAsia="en-GB"/>
        </w:rPr>
        <w:lastRenderedPageBreak/>
        <mc:AlternateContent>
          <mc:Choice Requires="wpg">
            <w:drawing>
              <wp:anchor distT="0" distB="0" distL="114300" distR="114300" simplePos="0" relativeHeight="251721216" behindDoc="0" locked="0" layoutInCell="1" allowOverlap="1" wp14:anchorId="21B84B75" wp14:editId="6983A5B7">
                <wp:simplePos x="0" y="0"/>
                <wp:positionH relativeFrom="column">
                  <wp:posOffset>1050290</wp:posOffset>
                </wp:positionH>
                <wp:positionV relativeFrom="paragraph">
                  <wp:posOffset>162560</wp:posOffset>
                </wp:positionV>
                <wp:extent cx="3258820" cy="4067175"/>
                <wp:effectExtent l="0" t="0" r="0" b="9525"/>
                <wp:wrapTopAndBottom/>
                <wp:docPr id="812" name="Group 7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58820" cy="4067175"/>
                          <a:chOff x="0" y="0"/>
                          <a:chExt cx="3259394" cy="4127097"/>
                        </a:xfrm>
                      </wpg:grpSpPr>
                      <wps:wsp>
                        <wps:cNvPr id="813" name="Text Box 2"/>
                        <wps:cNvSpPr txBox="1">
                          <a:spLocks noChangeArrowheads="1"/>
                        </wps:cNvSpPr>
                        <wps:spPr bwMode="auto">
                          <a:xfrm>
                            <a:off x="0" y="3600454"/>
                            <a:ext cx="3259394" cy="526643"/>
                          </a:xfrm>
                          <a:prstGeom prst="rect">
                            <a:avLst/>
                          </a:prstGeom>
                          <a:solidFill>
                            <a:srgbClr val="FFFFFF"/>
                          </a:solidFill>
                          <a:ln w="9525">
                            <a:noFill/>
                            <a:miter lim="800000"/>
                            <a:headEnd/>
                            <a:tailEnd/>
                          </a:ln>
                        </wps:spPr>
                        <wps:txbx>
                          <w:txbxContent>
                            <w:p w14:paraId="68264230" w14:textId="77777777" w:rsidR="003B14DC" w:rsidRPr="006412C8" w:rsidRDefault="003B14DC" w:rsidP="005B3C0C">
                              <w:pPr>
                                <w:rPr>
                                  <w:sz w:val="20"/>
                                  <w:szCs w:val="20"/>
                                </w:rPr>
                              </w:pPr>
                              <w:r>
                                <w:rPr>
                                  <w:b/>
                                  <w:sz w:val="20"/>
                                  <w:szCs w:val="20"/>
                                </w:rPr>
                                <w:t>Figure 17</w:t>
                              </w:r>
                              <w:r>
                                <w:rPr>
                                  <w:sz w:val="20"/>
                                  <w:szCs w:val="20"/>
                                </w:rPr>
                                <w:t xml:space="preserve">. </w:t>
                              </w:r>
                              <w:r w:rsidRPr="006412C8">
                                <w:rPr>
                                  <w:sz w:val="20"/>
                                  <w:szCs w:val="20"/>
                                </w:rPr>
                                <w:t xml:space="preserve">Algal layer after Percoll™ gradient centrifugation. </w:t>
                              </w:r>
                            </w:p>
                          </w:txbxContent>
                        </wps:txbx>
                        <wps:bodyPr rot="0" vert="horz" wrap="square" lIns="91440" tIns="45720" rIns="91440" bIns="45720" anchor="t" anchorCtr="0">
                          <a:noAutofit/>
                        </wps:bodyPr>
                      </wps:wsp>
                      <pic:pic xmlns:pic="http://schemas.openxmlformats.org/drawingml/2006/picture">
                        <pic:nvPicPr>
                          <pic:cNvPr id="736" name="Picture 5"/>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03239" y="0"/>
                            <a:ext cx="3038168" cy="3583858"/>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1B84B75" id="Group 734" o:spid="_x0000_s1108" style="position:absolute;left:0;text-align:left;margin-left:82.7pt;margin-top:12.8pt;width:256.6pt;height:320.25pt;z-index:251721216;mso-width-relative:margin;mso-height-relative:margin" coordsize="32593,41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">
                <v:shape id="_x0000_s1109" type="#_x0000_t202" style="position:absolute;top:36004;width:32593;height:5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" stroked="f">
                  <v:textbox>
                    <w:txbxContent>
                      <w:p w14:paraId="68264230" w14:textId="77777777" w:rsidR="003B14DC" w:rsidRPr="006412C8" w:rsidRDefault="003B14DC" w:rsidP="005B3C0C">
                        <w:pPr>
                          <w:rPr>
                            <w:sz w:val="20"/>
                            <w:szCs w:val="20"/>
                          </w:rPr>
                        </w:pPr>
                        <w:r>
                          <w:rPr>
                            <w:b/>
                            <w:sz w:val="20"/>
                            <w:szCs w:val="20"/>
                          </w:rPr>
                          <w:t>Figure 17</w:t>
                        </w:r>
                        <w:r>
                          <w:rPr>
                            <w:sz w:val="20"/>
                            <w:szCs w:val="20"/>
                          </w:rPr>
                          <w:t xml:space="preserve">. </w:t>
                        </w:r>
                        <w:r w:rsidRPr="006412C8">
                          <w:rPr>
                            <w:sz w:val="20"/>
                            <w:szCs w:val="20"/>
                          </w:rPr>
                          <w:t xml:space="preserve">Algal layer after Percoll™ gradient centrifugation. </w:t>
                        </w:r>
                      </w:p>
                    </w:txbxContent>
                  </v:textbox>
                </v:shape>
                <v:shape id="Picture 5" o:spid="_x0000_s1110" type="#_x0000_t75" style="position:absolute;left:1032;width:30382;height:35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">
                  <v:imagedata r:id="rId42" o:title=""/>
                  <v:path arrowok="t"/>
                </v:shape>
                <w10:wrap type="topAndBottom"/>
              </v:group>
            </w:pict>
          </mc:Fallback>
        </mc:AlternateContent>
      </w:r>
    </w:p>
    <w:p w14:paraId="43A6D3CE" w14:textId="77777777" w:rsidR="005B3C0C" w:rsidRPr="005A655B" w:rsidRDefault="005B3C0C" w:rsidP="005B3C0C">
      <w:pPr>
        <w:pStyle w:val="Heading3"/>
        <w:spacing w:after="120" w:line="360" w:lineRule="auto"/>
        <w:rPr>
          <w:b w:val="0"/>
          <w:color w:val="auto"/>
        </w:rPr>
      </w:pPr>
      <w:bookmarkStart w:id="38" w:name="_Toc462059756"/>
      <w:r w:rsidRPr="005A655B">
        <w:rPr>
          <w:b w:val="0"/>
          <w:color w:val="auto"/>
        </w:rPr>
        <w:t>Long term storage on agar</w:t>
      </w:r>
      <w:bookmarkEnd w:id="38"/>
    </w:p>
    <w:p w14:paraId="721854E2" w14:textId="77777777" w:rsidR="005B3C0C" w:rsidRPr="005B3C0C" w:rsidRDefault="005B3C0C" w:rsidP="005A655B">
      <w:pPr>
        <w:tabs>
          <w:tab w:val="left" w:pos="426"/>
        </w:tabs>
        <w:spacing w:line="360" w:lineRule="auto"/>
        <w:rPr>
          <w:szCs w:val="24"/>
        </w:rPr>
      </w:pPr>
      <w:r w:rsidRPr="005B3C0C">
        <w:rPr>
          <w:szCs w:val="24"/>
        </w:rPr>
        <w:t xml:space="preserve">In order to maintain axenic </w:t>
      </w:r>
      <w:r w:rsidRPr="005B3C0C">
        <w:rPr>
          <w:i/>
          <w:szCs w:val="24"/>
        </w:rPr>
        <w:t xml:space="preserve">C. reinhardtii </w:t>
      </w:r>
      <w:r w:rsidRPr="005B3C0C">
        <w:rPr>
          <w:szCs w:val="24"/>
        </w:rPr>
        <w:t xml:space="preserve">cultures, an antibiotic procedure was adapted from </w:t>
      </w:r>
      <w:r w:rsidR="00BD03EC" w:rsidRPr="005B3C0C">
        <w:rPr>
          <w:szCs w:val="24"/>
        </w:rPr>
        <w:fldChar w:fldCharType="begin"/>
      </w:r>
      <w:r w:rsidR="00790A49">
        <w:rPr>
          <w:szCs w:val="24"/>
        </w:rPr>
        <w:instrText xml:space="preserve"> ADDIN ZOTERO_ITEM CSL_CITATION {"citationID":"2g0hpims2f","properties":{"formattedCitation":"(Kan and Pan, 2010)","plainCitation":"(Kan and Pan, 2010)","dontUpdate":true},"citationItems":[{"id":3573,"uris":["http://zotero.org/users/1204444/items/UKMQEJXK"],"uri":["http://zotero.org/users/1204444/items/UKMQEJXK"],"itemData":{"id":3573,"type":"article-journal","title":"A One-Shot Solution to Bacterial and Fungal Contamination in the Green Alga Chlamydomonas Reinhardtii Culture by Using an Antibiotic Cocktail1","container-title":"Journal of Phycology","page":"1356-1358","volume":"46","issue":"6","source":"Wiley Online Library","abstract":"Keeping sterile stocks or cultures of microalgae is fundamental to microalgae biotechnology as well as basic scientific research. However, contamination by bacteria and/or fungi in microalgae cultures or stocks is often a problem. Here, we have developed a strategy for reducing or eliminating bacterial and fungal contamination by using a cocktail of antibiotics. Chlamydomonas reinhardtii P. A. Dang., a widely used unicellular green alga, has been used as a testing organism. A combination of ampicillin, cefotaxime, and carbendazim removed or reduced contamination by three different bacteria and two different fungi tested. A step-by-step procedure is provided, which is simple, economical, and effective.","DOI":"10.1111/j.1529-8817.2010.00904.x","ISSN":"1529-8817","language":"en","author":[{"family":"Kan","given":"Yinan"},{"family":"Pan","given":"Junmin"}],"issued":{"date-parts":[["2010"]]}}}],"schema":"https://github.com/citation-style-language/schema/raw/master/csl-citation.json"} </w:instrText>
      </w:r>
      <w:r w:rsidR="00BD03EC" w:rsidRPr="005B3C0C">
        <w:rPr>
          <w:szCs w:val="24"/>
        </w:rPr>
        <w:fldChar w:fldCharType="separate"/>
      </w:r>
      <w:r w:rsidRPr="005B3C0C">
        <w:t>Kan and Pan, (2010)</w:t>
      </w:r>
      <w:r w:rsidR="00BD03EC" w:rsidRPr="005B3C0C">
        <w:rPr>
          <w:szCs w:val="24"/>
        </w:rPr>
        <w:fldChar w:fldCharType="end"/>
      </w:r>
      <w:r w:rsidRPr="005B3C0C">
        <w:rPr>
          <w:szCs w:val="24"/>
        </w:rPr>
        <w:t>. In this procedure HSMA was prepared, as detailed in Section 2.1.2, with the addition of 1.5 g l</w:t>
      </w:r>
      <w:r w:rsidRPr="005B3C0C">
        <w:rPr>
          <w:szCs w:val="24"/>
          <w:vertAlign w:val="superscript"/>
        </w:rPr>
        <w:t>-1</w:t>
      </w:r>
      <w:r w:rsidRPr="005B3C0C">
        <w:rPr>
          <w:szCs w:val="24"/>
        </w:rPr>
        <w:t xml:space="preserve"> of bacteriological agar. The heat stable fungicide carbendazum was added to the medium at a final concentration of 40 mg l</w:t>
      </w:r>
      <w:r w:rsidRPr="005B3C0C">
        <w:rPr>
          <w:szCs w:val="24"/>
          <w:vertAlign w:val="superscript"/>
        </w:rPr>
        <w:t>-1</w:t>
      </w:r>
      <w:r w:rsidRPr="005B3C0C">
        <w:rPr>
          <w:szCs w:val="24"/>
        </w:rPr>
        <w:t>. The medium was autoclaved as detailed in Section 2.1.2, and then allowed to cool to pouring temperature. The antibiotics ampicillin and cefotaximine were dissolved in dH</w:t>
      </w:r>
      <w:r w:rsidRPr="005B3C0C">
        <w:rPr>
          <w:szCs w:val="24"/>
          <w:vertAlign w:val="subscript"/>
        </w:rPr>
        <w:t>2</w:t>
      </w:r>
      <w:r w:rsidRPr="005B3C0C">
        <w:rPr>
          <w:szCs w:val="24"/>
        </w:rPr>
        <w:t xml:space="preserve">O and syringe filter sterilised (0.2 µm Minisart, </w:t>
      </w:r>
      <w:r w:rsidRPr="005B3C0C">
        <w:rPr>
          <w:bCs/>
          <w:szCs w:val="24"/>
        </w:rPr>
        <w:t xml:space="preserve">Sartorius, Germany) into the medium at a final concentration of 500 and 100 </w:t>
      </w:r>
      <w:r w:rsidRPr="005B3C0C">
        <w:rPr>
          <w:szCs w:val="24"/>
        </w:rPr>
        <w:t>mg l</w:t>
      </w:r>
      <w:r w:rsidRPr="005B3C0C">
        <w:rPr>
          <w:szCs w:val="24"/>
          <w:vertAlign w:val="superscript"/>
        </w:rPr>
        <w:t xml:space="preserve">-1 </w:t>
      </w:r>
      <w:r w:rsidRPr="005B3C0C">
        <w:rPr>
          <w:szCs w:val="24"/>
        </w:rPr>
        <w:t xml:space="preserve">respectively. The agar was poured into Petri dishes and allowed to solidify. </w:t>
      </w:r>
      <w:r w:rsidRPr="005B3C0C">
        <w:rPr>
          <w:i/>
          <w:szCs w:val="24"/>
        </w:rPr>
        <w:t xml:space="preserve">C. reinhardtii </w:t>
      </w:r>
      <w:r w:rsidRPr="005B3C0C">
        <w:rPr>
          <w:szCs w:val="24"/>
        </w:rPr>
        <w:t>was streaked onto the Petri dishes with sterile disposable plastic inoculating loops (VWR). The plates were sealed with Parafilm® (Bemis), to prevent evaporation, and stored upside down on a light box (X-ray Accessories Ltd, Hemel Hempstead) providing 11.6 µmol m</w:t>
      </w:r>
      <w:r w:rsidRPr="005B3C0C">
        <w:rPr>
          <w:szCs w:val="24"/>
          <w:vertAlign w:val="superscript"/>
        </w:rPr>
        <w:t>-2</w:t>
      </w:r>
      <w:r w:rsidRPr="005B3C0C">
        <w:rPr>
          <w:szCs w:val="24"/>
        </w:rPr>
        <w:t xml:space="preserve"> s</w:t>
      </w:r>
      <w:r w:rsidRPr="005B3C0C">
        <w:rPr>
          <w:szCs w:val="24"/>
          <w:vertAlign w:val="superscript"/>
        </w:rPr>
        <w:t>-1</w:t>
      </w:r>
      <w:r w:rsidRPr="005B3C0C">
        <w:rPr>
          <w:szCs w:val="24"/>
        </w:rPr>
        <w:t>.</w:t>
      </w:r>
      <w:r w:rsidRPr="005B3C0C">
        <w:rPr>
          <w:b/>
          <w:szCs w:val="24"/>
        </w:rPr>
        <w:t xml:space="preserve"> </w:t>
      </w:r>
      <w:r w:rsidRPr="005B3C0C">
        <w:rPr>
          <w:szCs w:val="24"/>
        </w:rPr>
        <w:t xml:space="preserve">Once grown this plated culture was used as a stock culture to inoculate pre-cultures. </w:t>
      </w:r>
    </w:p>
    <w:p w14:paraId="2A7D5425" w14:textId="77777777" w:rsidR="005B3C0C" w:rsidRPr="005B3C0C" w:rsidRDefault="005B3C0C" w:rsidP="005A655B">
      <w:pPr>
        <w:tabs>
          <w:tab w:val="left" w:pos="426"/>
        </w:tabs>
        <w:spacing w:line="360" w:lineRule="auto"/>
        <w:rPr>
          <w:szCs w:val="24"/>
        </w:rPr>
      </w:pPr>
      <w:r w:rsidRPr="005B3C0C">
        <w:rPr>
          <w:i/>
          <w:szCs w:val="24"/>
        </w:rPr>
        <w:lastRenderedPageBreak/>
        <w:t xml:space="preserve">M. inermum </w:t>
      </w:r>
      <w:r w:rsidRPr="005B3C0C">
        <w:rPr>
          <w:szCs w:val="24"/>
        </w:rPr>
        <w:t xml:space="preserve">cultures did not grow with the same antibiotic mixture. Alternatively axenic cultures were maintained autotrophically on 3N – BBM + V agar plates without antibiotics. The plated </w:t>
      </w:r>
      <w:r w:rsidRPr="005B3C0C">
        <w:rPr>
          <w:i/>
          <w:szCs w:val="24"/>
        </w:rPr>
        <w:t xml:space="preserve">M. inermum </w:t>
      </w:r>
      <w:r w:rsidRPr="005B3C0C">
        <w:rPr>
          <w:szCs w:val="24"/>
        </w:rPr>
        <w:t xml:space="preserve">cultures were used as stock culture to inoculate pre-cultures in experiments in Chapter </w:t>
      </w:r>
      <w:r w:rsidR="00E346D0">
        <w:rPr>
          <w:szCs w:val="24"/>
        </w:rPr>
        <w:t xml:space="preserve">5 and </w:t>
      </w:r>
      <w:r w:rsidRPr="005B3C0C">
        <w:rPr>
          <w:szCs w:val="24"/>
        </w:rPr>
        <w:t xml:space="preserve">6. </w:t>
      </w:r>
    </w:p>
    <w:p w14:paraId="2511D49A" w14:textId="77777777" w:rsidR="005B3C0C" w:rsidRPr="005B3C0C" w:rsidRDefault="005B3C0C" w:rsidP="005B3C0C">
      <w:pPr>
        <w:pStyle w:val="Heading2"/>
        <w:spacing w:after="120" w:line="360" w:lineRule="auto"/>
        <w:rPr>
          <w:color w:val="auto"/>
        </w:rPr>
      </w:pPr>
      <w:bookmarkStart w:id="39" w:name="_Toc462059757"/>
      <w:r w:rsidRPr="005B3C0C">
        <w:rPr>
          <w:color w:val="auto"/>
        </w:rPr>
        <w:t>Chlorophyll assay</w:t>
      </w:r>
      <w:bookmarkEnd w:id="39"/>
    </w:p>
    <w:p w14:paraId="3815E486" w14:textId="77777777" w:rsidR="005B3C0C" w:rsidRPr="005B3C0C" w:rsidRDefault="005B3C0C" w:rsidP="005B3C0C">
      <w:pPr>
        <w:spacing w:line="360" w:lineRule="auto"/>
        <w:rPr>
          <w:rFonts w:cstheme="minorHAnsi"/>
          <w:szCs w:val="24"/>
        </w:rPr>
      </w:pPr>
      <w:r w:rsidRPr="005B3C0C">
        <w:rPr>
          <w:rFonts w:cstheme="minorHAnsi"/>
          <w:szCs w:val="24"/>
        </w:rPr>
        <w:t xml:space="preserve">Chlorophyll (Chl) analysis was carried out as described by Jeffery and Humphrey </w:t>
      </w:r>
      <w:r w:rsidR="00BD03EC" w:rsidRPr="005B3C0C">
        <w:rPr>
          <w:rFonts w:cstheme="minorHAnsi"/>
          <w:szCs w:val="24"/>
        </w:rPr>
        <w:fldChar w:fldCharType="begin"/>
      </w:r>
      <w:r w:rsidR="00790A49">
        <w:rPr>
          <w:rFonts w:cstheme="minorHAnsi"/>
          <w:szCs w:val="24"/>
        </w:rPr>
        <w:instrText xml:space="preserve"> ADDIN ZOTERO_ITEM CSL_CITATION {"citationID":"bnu1HlE5","properties":{"formattedCitation":"(Jeffrey and Humphrey, 1975)","plainCitation":"(Jeffrey and Humphrey, 1975)"},"citationItems":[{"id":2465,"uris":["http://zotero.org/users/1204444/items/6S5GTP2V"],"uri":["http://zotero.org/users/1204444/items/6S5GTP2V"],"itemData":{"id":2465,"type":"article-journal","title":"New spectrophotometric equations for determining chlorophylls a, b, c1 and c2 in higher plants, algae and natural populations","container-title":"Biochem Physiol Pflanz","page":"191–194","volume":"167","author":[{"family":"Jeffrey","given":"SW"},{"family":"Humphrey","given":"GF"}],"issued":{"date-parts":[["1975"]]}}}],"schema":"https://github.com/citation-style-language/schema/raw/master/csl-citation.json"} </w:instrText>
      </w:r>
      <w:r w:rsidR="00BD03EC" w:rsidRPr="005B3C0C">
        <w:rPr>
          <w:rFonts w:cstheme="minorHAnsi"/>
          <w:szCs w:val="24"/>
        </w:rPr>
        <w:fldChar w:fldCharType="separate"/>
      </w:r>
      <w:r w:rsidRPr="005B3C0C">
        <w:rPr>
          <w:szCs w:val="24"/>
        </w:rPr>
        <w:t>(1975)</w:t>
      </w:r>
      <w:r w:rsidR="00BD03EC" w:rsidRPr="005B3C0C">
        <w:rPr>
          <w:rFonts w:cstheme="minorHAnsi"/>
          <w:szCs w:val="24"/>
        </w:rPr>
        <w:fldChar w:fldCharType="end"/>
      </w:r>
      <w:r w:rsidRPr="005B3C0C">
        <w:rPr>
          <w:rFonts w:cstheme="minorHAnsi"/>
          <w:szCs w:val="24"/>
        </w:rPr>
        <w:t>. In this procedure 90% acetone was prepared with dH</w:t>
      </w:r>
      <w:r w:rsidRPr="005B3C0C">
        <w:rPr>
          <w:rFonts w:cstheme="minorHAnsi"/>
          <w:szCs w:val="24"/>
          <w:vertAlign w:val="subscript"/>
        </w:rPr>
        <w:t>2</w:t>
      </w:r>
      <w:r w:rsidRPr="005B3C0C">
        <w:rPr>
          <w:rFonts w:cstheme="minorHAnsi"/>
          <w:szCs w:val="24"/>
        </w:rPr>
        <w:t>O and 1 mg of MgCO</w:t>
      </w:r>
      <w:r w:rsidRPr="005B3C0C">
        <w:rPr>
          <w:rFonts w:cstheme="minorHAnsi"/>
          <w:szCs w:val="24"/>
          <w:vertAlign w:val="subscript"/>
        </w:rPr>
        <w:t>3</w:t>
      </w:r>
      <w:r w:rsidRPr="005B3C0C">
        <w:rPr>
          <w:rFonts w:cstheme="minorHAnsi"/>
          <w:szCs w:val="24"/>
        </w:rPr>
        <w:t xml:space="preserve"> (to prevent the formation of pheophytins). Details of the lysis procedure differed with different species and are detailed in Section 4.2.4.1 for </w:t>
      </w:r>
      <w:r w:rsidRPr="005B3C0C">
        <w:rPr>
          <w:rFonts w:cstheme="minorHAnsi"/>
          <w:i/>
          <w:szCs w:val="24"/>
        </w:rPr>
        <w:t>M. inermum</w:t>
      </w:r>
      <w:r w:rsidRPr="005B3C0C">
        <w:rPr>
          <w:rFonts w:cstheme="minorHAnsi"/>
          <w:szCs w:val="24"/>
        </w:rPr>
        <w:t xml:space="preserve"> and Section 5.2.8 for </w:t>
      </w:r>
      <w:r w:rsidRPr="005B3C0C">
        <w:rPr>
          <w:rFonts w:cstheme="minorHAnsi"/>
          <w:i/>
          <w:szCs w:val="24"/>
        </w:rPr>
        <w:t>C. reinhardtii.</w:t>
      </w:r>
    </w:p>
    <w:p w14:paraId="3AECB495" w14:textId="77777777" w:rsidR="005B3C0C" w:rsidRPr="005B3C0C" w:rsidRDefault="005B3C0C" w:rsidP="005B3C0C">
      <w:pPr>
        <w:spacing w:line="360" w:lineRule="auto"/>
        <w:rPr>
          <w:rFonts w:cstheme="minorHAnsi"/>
          <w:szCs w:val="24"/>
        </w:rPr>
      </w:pPr>
      <w:r w:rsidRPr="005B3C0C">
        <w:rPr>
          <w:rFonts w:cstheme="minorHAnsi"/>
          <w:szCs w:val="24"/>
        </w:rPr>
        <w:t xml:space="preserve">In dim light conditions, the lysed cells were added to a 15 ml Falcon tube followed by an aliquot of 10 ml of cold 90% acetone. This mixture was centrifuged at 2500 </w:t>
      </w:r>
      <w:r w:rsidRPr="005B3C0C">
        <w:rPr>
          <w:rFonts w:cstheme="minorHAnsi"/>
          <w:i/>
          <w:szCs w:val="24"/>
        </w:rPr>
        <w:t>g</w:t>
      </w:r>
      <w:r w:rsidRPr="005B3C0C">
        <w:rPr>
          <w:rFonts w:cstheme="minorHAnsi"/>
          <w:szCs w:val="24"/>
        </w:rPr>
        <w:t xml:space="preserve"> for 10 minutes. The supernatant was transferred to another 15 ml Falcon tube covered in foil. The step was repeated again until the supernatant was colourless. </w:t>
      </w:r>
    </w:p>
    <w:p w14:paraId="25D8920B" w14:textId="77777777" w:rsidR="005B3C0C" w:rsidRDefault="005B3C0C" w:rsidP="005B3C0C">
      <w:pPr>
        <w:spacing w:line="360" w:lineRule="auto"/>
        <w:rPr>
          <w:rFonts w:cstheme="minorHAnsi"/>
          <w:szCs w:val="24"/>
        </w:rPr>
      </w:pPr>
      <w:r w:rsidRPr="005B3C0C">
        <w:rPr>
          <w:rFonts w:cstheme="minorHAnsi"/>
          <w:szCs w:val="24"/>
        </w:rPr>
        <w:t xml:space="preserve">Absorption was measured as detailed in Section 2.3.1 with the absorbance of 1 ml of extract at 647 nm and 664 nm wavelengths. In order to avoid acetone corrosion of the polystyrene cuvette a 1.5 ml quartz cuvette (Sigma Aldrich, UK) was used for readings. To calculate concentration of Chl </w:t>
      </w:r>
      <w:r w:rsidRPr="005B3C0C">
        <w:rPr>
          <w:rFonts w:cstheme="minorHAnsi"/>
          <w:i/>
          <w:szCs w:val="24"/>
        </w:rPr>
        <w:t>a</w:t>
      </w:r>
      <w:r w:rsidRPr="005B3C0C">
        <w:rPr>
          <w:rFonts w:cstheme="minorHAnsi"/>
          <w:szCs w:val="24"/>
        </w:rPr>
        <w:t xml:space="preserve"> and </w:t>
      </w:r>
      <w:r w:rsidRPr="005B3C0C">
        <w:rPr>
          <w:rFonts w:cstheme="minorHAnsi"/>
          <w:i/>
          <w:szCs w:val="24"/>
        </w:rPr>
        <w:t>b</w:t>
      </w:r>
      <w:r w:rsidRPr="005B3C0C">
        <w:rPr>
          <w:rFonts w:cstheme="minorHAnsi"/>
          <w:szCs w:val="24"/>
        </w:rPr>
        <w:t xml:space="preserve"> the following </w:t>
      </w:r>
      <w:r w:rsidR="000F5DC9">
        <w:rPr>
          <w:rFonts w:cstheme="minorHAnsi"/>
          <w:szCs w:val="24"/>
        </w:rPr>
        <w:t>extinction coefficients</w:t>
      </w:r>
      <w:r w:rsidRPr="005B3C0C">
        <w:rPr>
          <w:rFonts w:cstheme="minorHAnsi"/>
          <w:szCs w:val="24"/>
        </w:rPr>
        <w:t xml:space="preserve"> were used;</w:t>
      </w:r>
    </w:p>
    <w:p w14:paraId="006788A4" w14:textId="77777777" w:rsidR="005A655B" w:rsidRPr="005B3C0C" w:rsidRDefault="005A655B" w:rsidP="005B3C0C">
      <w:pPr>
        <w:spacing w:line="360" w:lineRule="auto"/>
        <w:rPr>
          <w:rFonts w:cstheme="minorHAnsi"/>
          <w:szCs w:val="24"/>
        </w:rPr>
      </w:pPr>
    </w:p>
    <w:p w14:paraId="1EF1AA7C" w14:textId="77777777" w:rsidR="005B3C0C" w:rsidRPr="005B3C0C" w:rsidRDefault="005B3C0C" w:rsidP="005B3C0C">
      <w:pPr>
        <w:spacing w:line="360" w:lineRule="auto"/>
        <w:rPr>
          <w:rFonts w:eastAsiaTheme="minorEastAsia" w:cstheme="minorHAnsi"/>
          <w:szCs w:val="24"/>
        </w:rPr>
      </w:pPr>
      <m:oMath>
        <m:r>
          <m:rPr>
            <m:sty m:val="p"/>
          </m:rPr>
          <w:rPr>
            <w:rFonts w:ascii="Cambria Math" w:hAnsi="Cambria Math" w:cstheme="minorHAnsi"/>
            <w:szCs w:val="24"/>
          </w:rPr>
          <m:t xml:space="preserve">Chl </m:t>
        </m:r>
        <m:r>
          <w:rPr>
            <w:rFonts w:ascii="Cambria Math" w:hAnsi="Cambria Math" w:cstheme="minorHAnsi"/>
            <w:szCs w:val="24"/>
          </w:rPr>
          <m:t>a</m:t>
        </m:r>
        <m:r>
          <m:rPr>
            <m:sty m:val="p"/>
          </m:rPr>
          <w:rPr>
            <w:rFonts w:ascii="Cambria Math" w:hAnsi="Cambria Math" w:cstheme="minorHAnsi"/>
            <w:szCs w:val="24"/>
          </w:rPr>
          <m:t xml:space="preserve"> (ug </m:t>
        </m:r>
        <m:sSup>
          <m:sSupPr>
            <m:ctrlPr>
              <w:rPr>
                <w:rFonts w:ascii="Cambria Math" w:hAnsi="Cambria Math" w:cstheme="minorHAnsi"/>
                <w:szCs w:val="24"/>
              </w:rPr>
            </m:ctrlPr>
          </m:sSupPr>
          <m:e>
            <m:r>
              <m:rPr>
                <m:sty m:val="p"/>
              </m:rPr>
              <w:rPr>
                <w:rFonts w:ascii="Cambria Math" w:hAnsi="Cambria Math" w:cstheme="minorHAnsi"/>
                <w:szCs w:val="24"/>
              </w:rPr>
              <m:t>ml</m:t>
            </m:r>
          </m:e>
          <m:sup>
            <m:r>
              <w:rPr>
                <w:rFonts w:ascii="Cambria Math" w:hAnsi="Cambria Math" w:cstheme="minorHAnsi"/>
                <w:szCs w:val="24"/>
              </w:rPr>
              <m:t>-1</m:t>
            </m:r>
          </m:sup>
        </m:sSup>
        <m:r>
          <m:rPr>
            <m:sty m:val="p"/>
          </m:rPr>
          <w:rPr>
            <w:rFonts w:ascii="Cambria Math" w:hAnsi="Cambria Math" w:cstheme="minorHAnsi"/>
            <w:szCs w:val="24"/>
          </w:rPr>
          <m:t xml:space="preserve">)=  11.93 </m:t>
        </m:r>
        <m:sSub>
          <m:sSubPr>
            <m:ctrlPr>
              <w:rPr>
                <w:rFonts w:ascii="Cambria Math" w:hAnsi="Cambria Math" w:cstheme="minorHAnsi"/>
                <w:szCs w:val="24"/>
              </w:rPr>
            </m:ctrlPr>
          </m:sSubPr>
          <m:e>
            <m:r>
              <w:rPr>
                <w:rFonts w:ascii="Cambria Math" w:hAnsi="Cambria Math" w:cstheme="minorHAnsi"/>
                <w:szCs w:val="24"/>
              </w:rPr>
              <m:t>A</m:t>
            </m:r>
          </m:e>
          <m:sub>
            <m:r>
              <w:rPr>
                <w:rFonts w:ascii="Cambria Math" w:hAnsi="Cambria Math" w:cstheme="minorHAnsi"/>
                <w:szCs w:val="24"/>
              </w:rPr>
              <m:t>664</m:t>
            </m:r>
          </m:sub>
        </m:sSub>
        <m:r>
          <w:rPr>
            <w:rFonts w:ascii="Cambria Math" w:hAnsi="Cambria Math" w:cstheme="minorHAnsi"/>
            <w:szCs w:val="24"/>
          </w:rPr>
          <m:t xml:space="preserve">-1.93 </m:t>
        </m:r>
        <m:sSub>
          <m:sSubPr>
            <m:ctrlPr>
              <w:rPr>
                <w:rFonts w:ascii="Cambria Math" w:hAnsi="Cambria Math" w:cstheme="minorHAnsi"/>
                <w:szCs w:val="24"/>
              </w:rPr>
            </m:ctrlPr>
          </m:sSubPr>
          <m:e>
            <m:r>
              <w:rPr>
                <w:rFonts w:ascii="Cambria Math" w:hAnsi="Cambria Math" w:cstheme="minorHAnsi"/>
                <w:szCs w:val="24"/>
              </w:rPr>
              <m:t>A</m:t>
            </m:r>
          </m:e>
          <m:sub>
            <m:r>
              <w:rPr>
                <w:rFonts w:ascii="Cambria Math" w:hAnsi="Cambria Math" w:cstheme="minorHAnsi"/>
                <w:szCs w:val="24"/>
              </w:rPr>
              <m:t>647</m:t>
            </m:r>
          </m:sub>
        </m:sSub>
        <m:r>
          <w:rPr>
            <w:rFonts w:ascii="Cambria Math" w:hAnsi="Cambria Math" w:cstheme="minorHAnsi"/>
            <w:szCs w:val="24"/>
          </w:rPr>
          <m:t xml:space="preserve"> </m:t>
        </m:r>
      </m:oMath>
      <w:r w:rsidR="005A655B">
        <w:rPr>
          <w:rFonts w:eastAsiaTheme="minorEastAsia" w:cstheme="minorHAnsi"/>
          <w:szCs w:val="24"/>
        </w:rPr>
        <w:t xml:space="preserve">  </w:t>
      </w:r>
      <w:r w:rsidR="005A655B">
        <w:rPr>
          <w:rFonts w:eastAsiaTheme="minorEastAsia" w:cstheme="minorHAnsi"/>
          <w:szCs w:val="24"/>
        </w:rPr>
        <w:tab/>
      </w:r>
      <w:r w:rsidR="005A655B">
        <w:rPr>
          <w:rFonts w:eastAsiaTheme="minorEastAsia" w:cstheme="minorHAnsi"/>
          <w:szCs w:val="24"/>
        </w:rPr>
        <w:tab/>
      </w:r>
      <w:r w:rsidR="005A655B">
        <w:rPr>
          <w:rFonts w:eastAsiaTheme="minorEastAsia" w:cstheme="minorHAnsi"/>
          <w:szCs w:val="24"/>
        </w:rPr>
        <w:tab/>
      </w:r>
      <w:r w:rsidR="005A655B">
        <w:rPr>
          <w:rFonts w:eastAsiaTheme="minorEastAsia" w:cstheme="minorHAnsi"/>
          <w:szCs w:val="24"/>
        </w:rPr>
        <w:tab/>
      </w:r>
      <w:r w:rsidRPr="005B3C0C">
        <w:rPr>
          <w:rFonts w:eastAsiaTheme="minorEastAsia"/>
          <w:szCs w:val="24"/>
          <w:lang w:eastAsia="en-GB"/>
        </w:rPr>
        <w:t xml:space="preserve">Equation </w:t>
      </w:r>
      <w:r w:rsidR="005A655B">
        <w:rPr>
          <w:rFonts w:eastAsiaTheme="minorEastAsia"/>
          <w:szCs w:val="24"/>
          <w:lang w:eastAsia="en-GB"/>
        </w:rPr>
        <w:t>4</w:t>
      </w:r>
    </w:p>
    <w:p w14:paraId="382625A6" w14:textId="77777777" w:rsidR="005B3C0C" w:rsidRDefault="005B3C0C" w:rsidP="005B3C0C">
      <w:pPr>
        <w:spacing w:line="360" w:lineRule="auto"/>
        <w:rPr>
          <w:rFonts w:eastAsiaTheme="minorEastAsia"/>
          <w:szCs w:val="24"/>
          <w:lang w:eastAsia="en-GB"/>
        </w:rPr>
      </w:pPr>
      <m:oMath>
        <m:r>
          <m:rPr>
            <m:sty m:val="p"/>
          </m:rPr>
          <w:rPr>
            <w:rFonts w:ascii="Cambria Math" w:hAnsi="Cambria Math" w:cstheme="minorHAnsi"/>
            <w:szCs w:val="24"/>
          </w:rPr>
          <m:t xml:space="preserve">Chl </m:t>
        </m:r>
        <m:r>
          <w:rPr>
            <w:rFonts w:ascii="Cambria Math" w:hAnsi="Cambria Math" w:cstheme="minorHAnsi"/>
            <w:szCs w:val="24"/>
          </w:rPr>
          <m:t>b</m:t>
        </m:r>
        <m:r>
          <m:rPr>
            <m:sty m:val="p"/>
          </m:rPr>
          <w:rPr>
            <w:rFonts w:ascii="Cambria Math" w:hAnsi="Cambria Math" w:cstheme="minorHAnsi"/>
            <w:szCs w:val="24"/>
          </w:rPr>
          <m:t xml:space="preserve"> </m:t>
        </m:r>
        <m:d>
          <m:dPr>
            <m:ctrlPr>
              <w:rPr>
                <w:rFonts w:ascii="Cambria Math" w:hAnsi="Cambria Math" w:cstheme="minorHAnsi"/>
                <w:szCs w:val="24"/>
              </w:rPr>
            </m:ctrlPr>
          </m:dPr>
          <m:e>
            <m:r>
              <m:rPr>
                <m:sty m:val="p"/>
              </m:rPr>
              <w:rPr>
                <w:rFonts w:ascii="Cambria Math" w:hAnsi="Cambria Math" w:cstheme="minorHAnsi"/>
                <w:szCs w:val="24"/>
              </w:rPr>
              <m:t xml:space="preserve">ug </m:t>
            </m:r>
            <m:sSup>
              <m:sSupPr>
                <m:ctrlPr>
                  <w:rPr>
                    <w:rFonts w:ascii="Cambria Math" w:hAnsi="Cambria Math" w:cstheme="minorHAnsi"/>
                    <w:szCs w:val="24"/>
                  </w:rPr>
                </m:ctrlPr>
              </m:sSupPr>
              <m:e>
                <m:r>
                  <m:rPr>
                    <m:sty m:val="p"/>
                  </m:rPr>
                  <w:rPr>
                    <w:rFonts w:ascii="Cambria Math" w:hAnsi="Cambria Math" w:cstheme="minorHAnsi"/>
                    <w:szCs w:val="24"/>
                  </w:rPr>
                  <m:t>ml</m:t>
                </m:r>
              </m:e>
              <m:sup>
                <m:r>
                  <w:rPr>
                    <w:rFonts w:ascii="Cambria Math" w:hAnsi="Cambria Math" w:cstheme="minorHAnsi"/>
                    <w:szCs w:val="24"/>
                  </w:rPr>
                  <m:t>-1</m:t>
                </m:r>
              </m:sup>
            </m:sSup>
          </m:e>
        </m:d>
        <m:r>
          <m:rPr>
            <m:sty m:val="p"/>
          </m:rPr>
          <w:rPr>
            <w:rFonts w:ascii="Cambria Math" w:hAnsi="Cambria Math" w:cstheme="minorHAnsi"/>
            <w:szCs w:val="24"/>
          </w:rPr>
          <m:t xml:space="preserve">=  20.36 </m:t>
        </m:r>
        <m:sSub>
          <m:sSubPr>
            <m:ctrlPr>
              <w:rPr>
                <w:rFonts w:ascii="Cambria Math" w:hAnsi="Cambria Math" w:cstheme="minorHAnsi"/>
                <w:szCs w:val="24"/>
              </w:rPr>
            </m:ctrlPr>
          </m:sSubPr>
          <m:e>
            <m:r>
              <w:rPr>
                <w:rFonts w:ascii="Cambria Math" w:hAnsi="Cambria Math" w:cstheme="minorHAnsi"/>
                <w:szCs w:val="24"/>
              </w:rPr>
              <m:t>A</m:t>
            </m:r>
          </m:e>
          <m:sub>
            <m:r>
              <w:rPr>
                <w:rFonts w:ascii="Cambria Math" w:hAnsi="Cambria Math" w:cstheme="minorHAnsi"/>
                <w:szCs w:val="24"/>
              </w:rPr>
              <m:t>647</m:t>
            </m:r>
          </m:sub>
        </m:sSub>
        <m:r>
          <w:rPr>
            <w:rFonts w:ascii="Cambria Math" w:hAnsi="Cambria Math" w:cstheme="minorHAnsi"/>
            <w:szCs w:val="24"/>
          </w:rPr>
          <m:t xml:space="preserve">-5.50 </m:t>
        </m:r>
        <m:sSub>
          <m:sSubPr>
            <m:ctrlPr>
              <w:rPr>
                <w:rFonts w:ascii="Cambria Math" w:hAnsi="Cambria Math" w:cstheme="minorHAnsi"/>
                <w:szCs w:val="24"/>
              </w:rPr>
            </m:ctrlPr>
          </m:sSubPr>
          <m:e>
            <m:r>
              <w:rPr>
                <w:rFonts w:ascii="Cambria Math" w:hAnsi="Cambria Math" w:cstheme="minorHAnsi"/>
                <w:szCs w:val="24"/>
              </w:rPr>
              <m:t>A</m:t>
            </m:r>
          </m:e>
          <m:sub>
            <m:r>
              <w:rPr>
                <w:rFonts w:ascii="Cambria Math" w:hAnsi="Cambria Math" w:cstheme="minorHAnsi"/>
                <w:szCs w:val="24"/>
              </w:rPr>
              <m:t>664</m:t>
            </m:r>
          </m:sub>
        </m:sSub>
      </m:oMath>
      <w:r w:rsidRPr="005B3C0C">
        <w:rPr>
          <w:rFonts w:eastAsiaTheme="minorEastAsia" w:cstheme="minorHAnsi"/>
          <w:szCs w:val="24"/>
        </w:rPr>
        <w:t xml:space="preserve"> </w:t>
      </w:r>
      <w:r w:rsidRPr="005B3C0C">
        <w:rPr>
          <w:rFonts w:eastAsiaTheme="minorEastAsia" w:cstheme="minorHAnsi"/>
          <w:szCs w:val="24"/>
        </w:rPr>
        <w:tab/>
      </w:r>
      <w:r w:rsidRPr="005B3C0C">
        <w:rPr>
          <w:rFonts w:eastAsiaTheme="minorEastAsia" w:cstheme="minorHAnsi"/>
          <w:szCs w:val="24"/>
        </w:rPr>
        <w:tab/>
      </w:r>
      <w:r w:rsidRPr="005B3C0C">
        <w:rPr>
          <w:rFonts w:eastAsiaTheme="minorEastAsia" w:cstheme="minorHAnsi"/>
          <w:szCs w:val="24"/>
        </w:rPr>
        <w:tab/>
      </w:r>
      <w:r w:rsidRPr="005B3C0C">
        <w:rPr>
          <w:rFonts w:eastAsiaTheme="minorEastAsia" w:cstheme="minorHAnsi"/>
          <w:szCs w:val="24"/>
        </w:rPr>
        <w:tab/>
      </w:r>
      <w:r w:rsidRPr="005B3C0C">
        <w:rPr>
          <w:rFonts w:eastAsiaTheme="minorEastAsia"/>
          <w:szCs w:val="24"/>
          <w:lang w:eastAsia="en-GB"/>
        </w:rPr>
        <w:t xml:space="preserve">Equation </w:t>
      </w:r>
      <w:r w:rsidR="005A655B">
        <w:rPr>
          <w:rFonts w:eastAsiaTheme="minorEastAsia"/>
          <w:szCs w:val="24"/>
          <w:lang w:eastAsia="en-GB"/>
        </w:rPr>
        <w:t>5</w:t>
      </w:r>
    </w:p>
    <w:p w14:paraId="2A7F27EC" w14:textId="77777777" w:rsidR="005A655B" w:rsidRPr="005B3C0C" w:rsidRDefault="005A655B" w:rsidP="005B3C0C">
      <w:pPr>
        <w:spacing w:line="360" w:lineRule="auto"/>
        <w:rPr>
          <w:rFonts w:eastAsiaTheme="minorEastAsia" w:cstheme="minorHAnsi"/>
          <w:szCs w:val="24"/>
        </w:rPr>
      </w:pPr>
    </w:p>
    <w:p w14:paraId="6B2B61AC" w14:textId="77777777" w:rsidR="005B3C0C" w:rsidRPr="005B3C0C" w:rsidRDefault="005B3C0C" w:rsidP="005B3C0C">
      <w:pPr>
        <w:spacing w:line="360" w:lineRule="auto"/>
        <w:rPr>
          <w:rFonts w:eastAsiaTheme="minorEastAsia" w:cstheme="minorHAnsi"/>
          <w:szCs w:val="24"/>
        </w:rPr>
      </w:pPr>
      <w:r w:rsidRPr="005B3C0C">
        <w:rPr>
          <w:rFonts w:eastAsiaTheme="minorEastAsia" w:cstheme="minorHAnsi"/>
          <w:szCs w:val="24"/>
        </w:rPr>
        <w:t xml:space="preserve">The total Chl per ml was calculated from the sum of Chl </w:t>
      </w:r>
      <w:r w:rsidRPr="005B3C0C">
        <w:rPr>
          <w:rFonts w:eastAsiaTheme="minorEastAsia" w:cstheme="minorHAnsi"/>
          <w:i/>
          <w:szCs w:val="24"/>
        </w:rPr>
        <w:t>a</w:t>
      </w:r>
      <w:r w:rsidRPr="005B3C0C">
        <w:rPr>
          <w:rFonts w:eastAsiaTheme="minorEastAsia" w:cstheme="minorHAnsi"/>
          <w:szCs w:val="24"/>
        </w:rPr>
        <w:t xml:space="preserve"> and Chl </w:t>
      </w:r>
      <w:r w:rsidRPr="005B3C0C">
        <w:rPr>
          <w:rFonts w:eastAsiaTheme="minorEastAsia" w:cstheme="minorHAnsi"/>
          <w:i/>
          <w:szCs w:val="24"/>
        </w:rPr>
        <w:t>b</w:t>
      </w:r>
      <w:r w:rsidRPr="005B3C0C">
        <w:rPr>
          <w:rFonts w:eastAsiaTheme="minorEastAsia" w:cstheme="minorHAnsi"/>
          <w:szCs w:val="24"/>
        </w:rPr>
        <w:t xml:space="preserve">. The figure was normalised to account for dilution and dry weight used. </w:t>
      </w:r>
    </w:p>
    <w:p w14:paraId="7A4EF49F" w14:textId="77777777" w:rsidR="005B3C0C" w:rsidRPr="005B3C0C" w:rsidRDefault="005B3C0C" w:rsidP="005B3C0C">
      <w:pPr>
        <w:pStyle w:val="Heading2"/>
        <w:spacing w:after="120" w:line="360" w:lineRule="auto"/>
        <w:rPr>
          <w:color w:val="auto"/>
          <w:sz w:val="24"/>
          <w:szCs w:val="24"/>
        </w:rPr>
      </w:pPr>
      <w:bookmarkStart w:id="40" w:name="_Toc462059758"/>
      <w:r w:rsidRPr="005B3C0C">
        <w:rPr>
          <w:color w:val="auto"/>
          <w:sz w:val="24"/>
          <w:szCs w:val="24"/>
        </w:rPr>
        <w:t>Oxygen evolution analysis</w:t>
      </w:r>
      <w:bookmarkEnd w:id="40"/>
    </w:p>
    <w:p w14:paraId="420B82C1" w14:textId="77777777" w:rsidR="005B3C0C" w:rsidRPr="005B3C0C" w:rsidRDefault="005B3C0C" w:rsidP="005B3C0C">
      <w:pPr>
        <w:spacing w:line="360" w:lineRule="auto"/>
        <w:rPr>
          <w:rFonts w:cstheme="minorHAnsi"/>
          <w:szCs w:val="24"/>
        </w:rPr>
      </w:pPr>
      <w:r w:rsidRPr="005B3C0C">
        <w:rPr>
          <w:rFonts w:cstheme="minorHAnsi"/>
          <w:szCs w:val="24"/>
        </w:rPr>
        <w:t xml:space="preserve">Net photosynthesis and respiration rates were determined daily using a Clark-type oxygen electrode (Hansatech) connected to a DrDaq data logger (Picotech). To prepare the electrode, polishing paste was applied with cotton buds to the silver ring anode to </w:t>
      </w:r>
      <w:r w:rsidRPr="005B3C0C">
        <w:rPr>
          <w:rFonts w:cstheme="minorHAnsi"/>
          <w:szCs w:val="24"/>
        </w:rPr>
        <w:lastRenderedPageBreak/>
        <w:t>remove tarnish. The electrode was then washed with a wet cotton bud and thoroughly rinsed with dH</w:t>
      </w:r>
      <w:r w:rsidRPr="005B3C0C">
        <w:rPr>
          <w:rFonts w:cstheme="minorHAnsi"/>
          <w:szCs w:val="24"/>
          <w:vertAlign w:val="subscript"/>
        </w:rPr>
        <w:t>2</w:t>
      </w:r>
      <w:r w:rsidRPr="005B3C0C">
        <w:rPr>
          <w:rFonts w:cstheme="minorHAnsi"/>
          <w:szCs w:val="24"/>
        </w:rPr>
        <w:t xml:space="preserve">0. Four 30 µl drops of KCl (2.3 M) were placed in each corner of the anode and 1 drop to the cathode on the electrode dome (Figure </w:t>
      </w:r>
      <w:r w:rsidR="00E346D0">
        <w:rPr>
          <w:rFonts w:cstheme="minorHAnsi"/>
          <w:szCs w:val="24"/>
        </w:rPr>
        <w:t>18</w:t>
      </w:r>
      <w:r w:rsidRPr="005B3C0C">
        <w:rPr>
          <w:rFonts w:cstheme="minorHAnsi"/>
          <w:szCs w:val="24"/>
        </w:rPr>
        <w:t>). A 1.5 cm</w:t>
      </w:r>
      <w:r w:rsidRPr="005B3C0C">
        <w:rPr>
          <w:rFonts w:cstheme="minorHAnsi"/>
          <w:szCs w:val="24"/>
          <w:vertAlign w:val="superscript"/>
        </w:rPr>
        <w:t>2</w:t>
      </w:r>
      <w:r w:rsidRPr="005B3C0C">
        <w:rPr>
          <w:rFonts w:cstheme="minorHAnsi"/>
          <w:szCs w:val="24"/>
        </w:rPr>
        <w:t xml:space="preserve"> piece of cigarette paper (used to disperse the KCl evenly over the electrode) was carefully placed on the centre of the dome using tweezers. Subsequently a 2.5 cm</w:t>
      </w:r>
      <w:r w:rsidRPr="005B3C0C">
        <w:rPr>
          <w:rFonts w:cstheme="minorHAnsi"/>
          <w:szCs w:val="24"/>
          <w:vertAlign w:val="superscript"/>
        </w:rPr>
        <w:t>2</w:t>
      </w:r>
      <w:r w:rsidRPr="005B3C0C">
        <w:rPr>
          <w:rFonts w:cstheme="minorHAnsi"/>
          <w:szCs w:val="24"/>
        </w:rPr>
        <w:t xml:space="preserve"> piece of PTFE (membrane allowing oxygen diffusion but not water) was carefully placed on the centre of the dome using tweezers. Using the applicator, the small O-ring was secured around the dome, fixing the membrane and paper in place. Subsequently the larger O-ring was secured around the well (Figure </w:t>
      </w:r>
      <w:r w:rsidR="005A655B">
        <w:rPr>
          <w:rFonts w:cstheme="minorHAnsi"/>
          <w:szCs w:val="24"/>
        </w:rPr>
        <w:t>18</w:t>
      </w:r>
      <w:r w:rsidRPr="005B3C0C">
        <w:rPr>
          <w:rFonts w:cstheme="minorHAnsi"/>
          <w:szCs w:val="24"/>
        </w:rPr>
        <w:t xml:space="preserve">). The electrode was then placed into the DW2 electrode chamber maintained at 25°C. </w:t>
      </w:r>
    </w:p>
    <w:p w14:paraId="4EA3FDDB" w14:textId="77777777" w:rsidR="005B3C0C" w:rsidRPr="005B3C0C" w:rsidRDefault="005128F7" w:rsidP="005B3C0C">
      <w:pPr>
        <w:spacing w:line="360" w:lineRule="auto"/>
        <w:rPr>
          <w:rFonts w:cstheme="minorHAnsi"/>
          <w:szCs w:val="24"/>
        </w:rPr>
      </w:pPr>
      <w:r>
        <w:rPr>
          <w:rFonts w:cstheme="minorHAnsi"/>
          <w:noProof/>
          <w:szCs w:val="24"/>
          <w:lang w:eastAsia="en-GB"/>
        </w:rPr>
        <mc:AlternateContent>
          <mc:Choice Requires="wps">
            <w:drawing>
              <wp:anchor distT="0" distB="0" distL="114300" distR="114300" simplePos="0" relativeHeight="251758080" behindDoc="0" locked="0" layoutInCell="1" allowOverlap="1" wp14:anchorId="74547CB3" wp14:editId="7A794F38">
                <wp:simplePos x="0" y="0"/>
                <wp:positionH relativeFrom="column">
                  <wp:posOffset>1185545</wp:posOffset>
                </wp:positionH>
                <wp:positionV relativeFrom="paragraph">
                  <wp:posOffset>977265</wp:posOffset>
                </wp:positionV>
                <wp:extent cx="484505" cy="132080"/>
                <wp:effectExtent l="38100" t="38100" r="10795" b="96520"/>
                <wp:wrapNone/>
                <wp:docPr id="811" name="Straight Arrow Connector 7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84505" cy="132080"/>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BE9793" id="Straight Arrow Connector 733" o:spid="_x0000_s1026" type="#_x0000_t32" style="position:absolute;margin-left:93.35pt;margin-top:76.95pt;width:38.15pt;height:10.4pt;flip:x;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" strokecolor="red" strokeweight="2.25pt">
                <v:stroke endarrow="open"/>
                <o:lock v:ext="edit" shapetype="f"/>
              </v:shape>
            </w:pict>
          </mc:Fallback>
        </mc:AlternateContent>
      </w:r>
      <w:r>
        <w:rPr>
          <w:rFonts w:cstheme="minorHAnsi"/>
          <w:noProof/>
          <w:szCs w:val="24"/>
          <w:lang w:eastAsia="en-GB"/>
        </w:rPr>
        <mc:AlternateContent>
          <mc:Choice Requires="wps">
            <w:drawing>
              <wp:anchor distT="0" distB="0" distL="114300" distR="114300" simplePos="0" relativeHeight="251735552" behindDoc="0" locked="0" layoutInCell="1" allowOverlap="1" wp14:anchorId="19F7A0AC" wp14:editId="1AE10D35">
                <wp:simplePos x="0" y="0"/>
                <wp:positionH relativeFrom="column">
                  <wp:posOffset>1328420</wp:posOffset>
                </wp:positionH>
                <wp:positionV relativeFrom="paragraph">
                  <wp:posOffset>260350</wp:posOffset>
                </wp:positionV>
                <wp:extent cx="208915" cy="462280"/>
                <wp:effectExtent l="57150" t="19050" r="19685" b="52070"/>
                <wp:wrapNone/>
                <wp:docPr id="810" name="Straight Arrow Connector 7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08915" cy="462280"/>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72006F" id="Straight Arrow Connector 732" o:spid="_x0000_s1026" type="#_x0000_t32" style="position:absolute;margin-left:104.6pt;margin-top:20.5pt;width:16.45pt;height:36.4pt;flip:x;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" strokecolor="red" strokeweight="2.25pt">
                <v:stroke endarrow="open"/>
                <o:lock v:ext="edit" shapetype="f"/>
              </v:shape>
            </w:pict>
          </mc:Fallback>
        </mc:AlternateContent>
      </w:r>
      <w:r>
        <w:rPr>
          <w:rFonts w:cstheme="minorHAnsi"/>
          <w:noProof/>
          <w:szCs w:val="24"/>
          <w:lang w:eastAsia="en-GB"/>
        </w:rPr>
        <mc:AlternateContent>
          <mc:Choice Requires="wps">
            <w:drawing>
              <wp:anchor distT="0" distB="0" distL="114300" distR="114300" simplePos="0" relativeHeight="251741696" behindDoc="0" locked="0" layoutInCell="1" allowOverlap="1" wp14:anchorId="4312DF83" wp14:editId="46C47974">
                <wp:simplePos x="0" y="0"/>
                <wp:positionH relativeFrom="column">
                  <wp:posOffset>810260</wp:posOffset>
                </wp:positionH>
                <wp:positionV relativeFrom="paragraph">
                  <wp:posOffset>1517015</wp:posOffset>
                </wp:positionV>
                <wp:extent cx="220980" cy="473710"/>
                <wp:effectExtent l="19050" t="38100" r="45720" b="21590"/>
                <wp:wrapNone/>
                <wp:docPr id="809" name="Straight Arrow Connector 7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20980" cy="473710"/>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A36639" id="Straight Arrow Connector 731" o:spid="_x0000_s1026" type="#_x0000_t32" style="position:absolute;margin-left:63.8pt;margin-top:119.45pt;width:17.4pt;height:37.3pt;flip:y;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" strokecolor="red" strokeweight="2.25pt">
                <v:stroke endarrow="open"/>
                <o:lock v:ext="edit" shapetype="f"/>
              </v:shape>
            </w:pict>
          </mc:Fallback>
        </mc:AlternateContent>
      </w:r>
      <w:r>
        <w:rPr>
          <w:rFonts w:cstheme="minorHAnsi"/>
          <w:noProof/>
          <w:szCs w:val="24"/>
          <w:lang w:eastAsia="en-GB"/>
        </w:rPr>
        <mc:AlternateContent>
          <mc:Choice Requires="wps">
            <w:drawing>
              <wp:anchor distT="0" distB="0" distL="114300" distR="114300" simplePos="0" relativeHeight="251744768" behindDoc="0" locked="0" layoutInCell="1" allowOverlap="1" wp14:anchorId="42F06480" wp14:editId="7A7430C0">
                <wp:simplePos x="0" y="0"/>
                <wp:positionH relativeFrom="column">
                  <wp:posOffset>381635</wp:posOffset>
                </wp:positionH>
                <wp:positionV relativeFrom="paragraph">
                  <wp:posOffset>723265</wp:posOffset>
                </wp:positionV>
                <wp:extent cx="429260" cy="264795"/>
                <wp:effectExtent l="19050" t="19050" r="66040" b="40005"/>
                <wp:wrapNone/>
                <wp:docPr id="808" name="Straight Arrow Connector 7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29260" cy="264795"/>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8FD2E6" id="Straight Arrow Connector 730" o:spid="_x0000_s1026" type="#_x0000_t32" style="position:absolute;margin-left:30.05pt;margin-top:56.95pt;width:33.8pt;height:20.8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" strokecolor="red" strokeweight="2.25pt">
                <v:stroke endarrow="open"/>
                <o:lock v:ext="edit" shapetype="f"/>
              </v:shape>
            </w:pict>
          </mc:Fallback>
        </mc:AlternateContent>
      </w:r>
      <w:r>
        <w:rPr>
          <w:rFonts w:cstheme="minorHAnsi"/>
          <w:noProof/>
          <w:szCs w:val="24"/>
          <w:lang w:eastAsia="en-GB"/>
        </w:rPr>
        <mc:AlternateContent>
          <mc:Choice Requires="wps">
            <w:drawing>
              <wp:anchor distT="0" distB="0" distL="114300" distR="114300" simplePos="0" relativeHeight="251738624" behindDoc="0" locked="0" layoutInCell="1" allowOverlap="1" wp14:anchorId="5DE94B79" wp14:editId="567F3F3E">
                <wp:simplePos x="0" y="0"/>
                <wp:positionH relativeFrom="column">
                  <wp:posOffset>1549400</wp:posOffset>
                </wp:positionH>
                <wp:positionV relativeFrom="paragraph">
                  <wp:posOffset>1329690</wp:posOffset>
                </wp:positionV>
                <wp:extent cx="352425" cy="198120"/>
                <wp:effectExtent l="38100" t="38100" r="9525" b="30480"/>
                <wp:wrapNone/>
                <wp:docPr id="807" name="Straight Arrow Connector 7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52425" cy="198120"/>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24618E" id="Straight Arrow Connector 729" o:spid="_x0000_s1026" type="#_x0000_t32" style="position:absolute;margin-left:122pt;margin-top:104.7pt;width:27.75pt;height:15.6pt;flip:x y;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" strokecolor="red" strokeweight="2.25pt">
                <v:stroke endarrow="open"/>
                <o:lock v:ext="edit" shapetype="f"/>
              </v:shape>
            </w:pict>
          </mc:Fallback>
        </mc:AlternateContent>
      </w:r>
      <w:r>
        <w:rPr>
          <w:rFonts w:cstheme="minorHAnsi"/>
          <w:noProof/>
          <w:szCs w:val="24"/>
          <w:lang w:eastAsia="en-GB"/>
        </w:rPr>
        <mc:AlternateContent>
          <mc:Choice Requires="wps">
            <w:drawing>
              <wp:anchor distT="0" distB="0" distL="114300" distR="114300" simplePos="0" relativeHeight="251732480" behindDoc="0" locked="0" layoutInCell="1" allowOverlap="1" wp14:anchorId="7B9B5CE4" wp14:editId="6AAA1359">
                <wp:simplePos x="0" y="0"/>
                <wp:positionH relativeFrom="column">
                  <wp:posOffset>-3810</wp:posOffset>
                </wp:positionH>
                <wp:positionV relativeFrom="paragraph">
                  <wp:posOffset>2651760</wp:posOffset>
                </wp:positionV>
                <wp:extent cx="5288280" cy="563880"/>
                <wp:effectExtent l="0" t="0" r="7620" b="7620"/>
                <wp:wrapNone/>
                <wp:docPr id="806" name="Text Box 7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8280" cy="563880"/>
                        </a:xfrm>
                        <a:prstGeom prst="rect">
                          <a:avLst/>
                        </a:prstGeom>
                        <a:solidFill>
                          <a:srgbClr val="FFFFFF"/>
                        </a:solidFill>
                        <a:ln w="9525">
                          <a:noFill/>
                          <a:miter lim="800000"/>
                          <a:headEnd/>
                          <a:tailEnd/>
                        </a:ln>
                      </wps:spPr>
                      <wps:txbx>
                        <w:txbxContent>
                          <w:p w14:paraId="2EB3DBBB" w14:textId="77777777" w:rsidR="003B14DC" w:rsidRPr="00252180" w:rsidRDefault="003B14DC" w:rsidP="005B3C0C">
                            <w:pPr>
                              <w:rPr>
                                <w:sz w:val="20"/>
                                <w:szCs w:val="20"/>
                              </w:rPr>
                            </w:pPr>
                            <w:r w:rsidRPr="00EB4B6D">
                              <w:rPr>
                                <w:b/>
                                <w:sz w:val="20"/>
                                <w:szCs w:val="20"/>
                              </w:rPr>
                              <w:t>Figure 18</w:t>
                            </w:r>
                            <w:r>
                              <w:rPr>
                                <w:sz w:val="20"/>
                                <w:szCs w:val="20"/>
                              </w:rPr>
                              <w:t xml:space="preserve">. Photograph of electrode disc a) placement of KCl (red arrows) drops and b) membrane layers secured with O-ring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9B5CE4" id="Text Box 728" o:spid="_x0000_s1111" type="#_x0000_t202" style="position:absolute;left:0;text-align:left;margin-left:-.3pt;margin-top:208.8pt;width:416.4pt;height:44.4pt;z-index:251732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" stroked="f">
                <v:textbox style="mso-fit-shape-to-text:t">
                  <w:txbxContent>
                    <w:p w14:paraId="2EB3DBBB" w14:textId="77777777" w:rsidR="003B14DC" w:rsidRPr="00252180" w:rsidRDefault="003B14DC" w:rsidP="005B3C0C">
                      <w:pPr>
                        <w:rPr>
                          <w:sz w:val="20"/>
                          <w:szCs w:val="20"/>
                        </w:rPr>
                      </w:pPr>
                      <w:r w:rsidRPr="00EB4B6D">
                        <w:rPr>
                          <w:b/>
                          <w:sz w:val="20"/>
                          <w:szCs w:val="20"/>
                        </w:rPr>
                        <w:t>Figure 18</w:t>
                      </w:r>
                      <w:r>
                        <w:rPr>
                          <w:sz w:val="20"/>
                          <w:szCs w:val="20"/>
                        </w:rPr>
                        <w:t xml:space="preserve">. Photograph of electrode disc a) placement of KCl (red arrows) drops and b) membrane layers secured with O-rings. </w:t>
                      </w:r>
                    </w:p>
                  </w:txbxContent>
                </v:textbox>
              </v:shape>
            </w:pict>
          </mc:Fallback>
        </mc:AlternateContent>
      </w:r>
      <w:r w:rsidR="005B3C0C" w:rsidRPr="005B3C0C">
        <w:rPr>
          <w:rFonts w:cstheme="minorHAnsi"/>
          <w:noProof/>
          <w:szCs w:val="24"/>
          <w:lang w:eastAsia="en-GB"/>
        </w:rPr>
        <w:drawing>
          <wp:inline distT="0" distB="0" distL="0" distR="0" wp14:anchorId="5EE18695" wp14:editId="19B537C4">
            <wp:extent cx="2599981" cy="2655245"/>
            <wp:effectExtent l="0" t="0" r="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6610"/>
                    <a:stretch/>
                  </pic:blipFill>
                  <pic:spPr bwMode="auto">
                    <a:xfrm>
                      <a:off x="0" y="0"/>
                      <a:ext cx="2608105" cy="266354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5B3C0C" w:rsidRPr="005B3C0C">
        <w:rPr>
          <w:rFonts w:cstheme="minorHAnsi"/>
          <w:szCs w:val="24"/>
        </w:rPr>
        <w:t xml:space="preserve"> </w:t>
      </w:r>
      <w:r w:rsidR="005B3C0C" w:rsidRPr="005B3C0C">
        <w:rPr>
          <w:rFonts w:cstheme="minorHAnsi"/>
          <w:noProof/>
          <w:szCs w:val="24"/>
          <w:lang w:eastAsia="en-GB"/>
        </w:rPr>
        <w:drawing>
          <wp:inline distT="0" distB="0" distL="0" distR="0" wp14:anchorId="28E9A7CB" wp14:editId="58292C66">
            <wp:extent cx="2655065" cy="2655065"/>
            <wp:effectExtent l="0" t="0" r="0" b="0"/>
            <wp:docPr id="727" name="Picture 7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H="1" flipV="1">
                      <a:off x="0" y="0"/>
                      <a:ext cx="2656800" cy="2656800"/>
                    </a:xfrm>
                    <a:prstGeom prst="rect">
                      <a:avLst/>
                    </a:prstGeom>
                    <a:noFill/>
                    <a:ln>
                      <a:noFill/>
                    </a:ln>
                  </pic:spPr>
                </pic:pic>
              </a:graphicData>
            </a:graphic>
          </wp:inline>
        </w:drawing>
      </w:r>
    </w:p>
    <w:p w14:paraId="044E88F0" w14:textId="77777777" w:rsidR="005B3C0C" w:rsidRPr="005B3C0C" w:rsidRDefault="005B3C0C" w:rsidP="005B3C0C">
      <w:pPr>
        <w:spacing w:line="360" w:lineRule="auto"/>
        <w:rPr>
          <w:rFonts w:cstheme="minorHAnsi"/>
          <w:szCs w:val="24"/>
        </w:rPr>
      </w:pPr>
    </w:p>
    <w:p w14:paraId="53E81283" w14:textId="77777777" w:rsidR="00EB4B6D" w:rsidRPr="00EB4B6D" w:rsidRDefault="00EB4B6D" w:rsidP="005B3C0C">
      <w:pPr>
        <w:spacing w:line="360" w:lineRule="auto"/>
        <w:rPr>
          <w:rFonts w:cstheme="minorHAnsi"/>
          <w:sz w:val="10"/>
          <w:szCs w:val="10"/>
        </w:rPr>
      </w:pPr>
    </w:p>
    <w:p w14:paraId="091B15B1" w14:textId="77777777" w:rsidR="005B3C0C" w:rsidRPr="005B3C0C" w:rsidRDefault="005B3C0C" w:rsidP="005B3C0C">
      <w:pPr>
        <w:spacing w:line="360" w:lineRule="auto"/>
        <w:rPr>
          <w:rFonts w:cstheme="minorHAnsi"/>
          <w:szCs w:val="24"/>
        </w:rPr>
      </w:pPr>
      <w:r w:rsidRPr="005B3C0C">
        <w:rPr>
          <w:rFonts w:cstheme="minorHAnsi"/>
          <w:szCs w:val="24"/>
        </w:rPr>
        <w:t xml:space="preserve">Calibration of output voltage oxygen concentration was carried out as described in Walker </w:t>
      </w:r>
      <w:r w:rsidR="00BD03EC" w:rsidRPr="005B3C0C">
        <w:rPr>
          <w:rFonts w:cstheme="minorHAnsi"/>
          <w:szCs w:val="24"/>
        </w:rPr>
        <w:fldChar w:fldCharType="begin"/>
      </w:r>
      <w:r w:rsidR="00790A49">
        <w:rPr>
          <w:rFonts w:cstheme="minorHAnsi"/>
          <w:szCs w:val="24"/>
        </w:rPr>
        <w:instrText xml:space="preserve"> ADDIN ZOTERO_ITEM CSL_CITATION {"citationID":"edkkvj3l7","properties":{"formattedCitation":"(Walker, 1990)","plainCitation":"(Walker, 1990)"},"citationItems":[{"id":3275,"uris":["http://zotero.org/users/1204444/items/KXVJUS9E"],"uri":["http://zotero.org/users/1204444/items/KXVJUS9E"],"itemData":{"id":3275,"type":"book","title":"The Use of the Oxygen Electrode and Fluorescence Probes in Simple Measurements of Photosynthesis","publisher":"Oxygraphics Ltd","publisher-place":"Sheffield","number-of-pages":"165","edition":"2nd edition edition","source":"Amazon","event-place":"Sheffield","ISBN":"978-1-870232-00-5","language":"English","author":[{"family":"Walker","given":"David"}],"issued":{"date-parts":[["1990",1,1]]}}}],"schema":"https://github.com/citation-style-language/schema/raw/master/csl-citation.json"} </w:instrText>
      </w:r>
      <w:r w:rsidR="00BD03EC" w:rsidRPr="005B3C0C">
        <w:rPr>
          <w:rFonts w:cstheme="minorHAnsi"/>
          <w:szCs w:val="24"/>
        </w:rPr>
        <w:fldChar w:fldCharType="separate"/>
      </w:r>
      <w:r w:rsidRPr="005B3C0C">
        <w:t>(1990)</w:t>
      </w:r>
      <w:r w:rsidR="00BD03EC" w:rsidRPr="005B3C0C">
        <w:rPr>
          <w:rFonts w:cstheme="minorHAnsi"/>
          <w:szCs w:val="24"/>
        </w:rPr>
        <w:fldChar w:fldCharType="end"/>
      </w:r>
      <w:r w:rsidRPr="005B3C0C">
        <w:rPr>
          <w:rFonts w:cstheme="minorHAnsi"/>
          <w:szCs w:val="24"/>
        </w:rPr>
        <w:t xml:space="preserve">. Once voltage had stabilised (after 25 minutes) roughly 20 mg of </w:t>
      </w:r>
      <w:r w:rsidRPr="005B3C0C">
        <w:rPr>
          <w:rFonts w:cs="Arial"/>
          <w:szCs w:val="24"/>
          <w:shd w:val="clear" w:color="auto" w:fill="FFFFFF"/>
        </w:rPr>
        <w:t>Na</w:t>
      </w:r>
      <w:r w:rsidRPr="005B3C0C">
        <w:rPr>
          <w:rFonts w:cs="Arial"/>
          <w:szCs w:val="24"/>
          <w:shd w:val="clear" w:color="auto" w:fill="FFFFFF"/>
          <w:vertAlign w:val="subscript"/>
        </w:rPr>
        <w:t>2</w:t>
      </w:r>
      <w:r w:rsidRPr="005B3C0C">
        <w:rPr>
          <w:rFonts w:cs="Arial"/>
          <w:szCs w:val="24"/>
          <w:shd w:val="clear" w:color="auto" w:fill="FFFFFF"/>
        </w:rPr>
        <w:t>S</w:t>
      </w:r>
      <w:r w:rsidRPr="005B3C0C">
        <w:rPr>
          <w:rFonts w:cs="Arial"/>
          <w:szCs w:val="24"/>
          <w:shd w:val="clear" w:color="auto" w:fill="FFFFFF"/>
          <w:vertAlign w:val="subscript"/>
        </w:rPr>
        <w:t>2</w:t>
      </w:r>
      <w:r w:rsidRPr="005B3C0C">
        <w:rPr>
          <w:rFonts w:cs="Arial"/>
          <w:szCs w:val="24"/>
          <w:shd w:val="clear" w:color="auto" w:fill="FFFFFF"/>
        </w:rPr>
        <w:t>O</w:t>
      </w:r>
      <w:r w:rsidRPr="005B3C0C">
        <w:rPr>
          <w:rFonts w:cs="Arial"/>
          <w:szCs w:val="24"/>
          <w:shd w:val="clear" w:color="auto" w:fill="FFFFFF"/>
          <w:vertAlign w:val="subscript"/>
        </w:rPr>
        <w:t>4</w:t>
      </w:r>
      <w:r w:rsidRPr="005B3C0C">
        <w:rPr>
          <w:rFonts w:cs="Arial"/>
          <w:sz w:val="17"/>
          <w:szCs w:val="17"/>
          <w:shd w:val="clear" w:color="auto" w:fill="FFFFFF"/>
          <w:vertAlign w:val="subscript"/>
        </w:rPr>
        <w:t xml:space="preserve"> </w:t>
      </w:r>
      <w:r w:rsidRPr="005B3C0C">
        <w:rPr>
          <w:rFonts w:cs="Arial"/>
          <w:szCs w:val="24"/>
          <w:shd w:val="clear" w:color="auto" w:fill="FFFFFF"/>
        </w:rPr>
        <w:t>(</w:t>
      </w:r>
      <w:r w:rsidRPr="005B3C0C">
        <w:rPr>
          <w:rFonts w:cstheme="minorHAnsi"/>
          <w:szCs w:val="24"/>
        </w:rPr>
        <w:t>sodium dithionite) was added to the DW2 electrode chamber containing 2 ml dH</w:t>
      </w:r>
      <w:r w:rsidRPr="005B3C0C">
        <w:rPr>
          <w:rFonts w:cstheme="minorHAnsi"/>
          <w:szCs w:val="24"/>
          <w:vertAlign w:val="subscript"/>
        </w:rPr>
        <w:t>2</w:t>
      </w:r>
      <w:r w:rsidRPr="005B3C0C">
        <w:rPr>
          <w:rFonts w:cstheme="minorHAnsi"/>
          <w:szCs w:val="24"/>
        </w:rPr>
        <w:t>O. The resulting rapid decomposition to NaHSO</w:t>
      </w:r>
      <w:r w:rsidRPr="005B3C0C">
        <w:rPr>
          <w:rFonts w:cstheme="minorHAnsi"/>
          <w:szCs w:val="24"/>
          <w:vertAlign w:val="subscript"/>
        </w:rPr>
        <w:t>4</w:t>
      </w:r>
      <w:r w:rsidRPr="005B3C0C">
        <w:rPr>
          <w:rFonts w:cstheme="minorHAnsi"/>
          <w:szCs w:val="24"/>
        </w:rPr>
        <w:t> (sodium bisulphate) and NaHSO</w:t>
      </w:r>
      <w:r w:rsidRPr="005B3C0C">
        <w:rPr>
          <w:rFonts w:cstheme="minorHAnsi"/>
          <w:szCs w:val="24"/>
          <w:vertAlign w:val="subscript"/>
        </w:rPr>
        <w:t xml:space="preserve">3 </w:t>
      </w:r>
      <w:r w:rsidRPr="005B3C0C">
        <w:rPr>
          <w:rFonts w:cstheme="minorHAnsi"/>
          <w:szCs w:val="24"/>
        </w:rPr>
        <w:t>(sodium bisulphite) rapidly removes dissolved oxygen to near zero concentrations. The average voltage over 5 minutes is then taken as 0 µM. The chamber is then washed 5 times with dH</w:t>
      </w:r>
      <w:r w:rsidRPr="005B3C0C">
        <w:rPr>
          <w:rFonts w:cstheme="minorHAnsi"/>
          <w:szCs w:val="24"/>
          <w:vertAlign w:val="subscript"/>
        </w:rPr>
        <w:t>2</w:t>
      </w:r>
      <w:r w:rsidRPr="005B3C0C">
        <w:rPr>
          <w:rFonts w:cstheme="minorHAnsi"/>
          <w:szCs w:val="24"/>
        </w:rPr>
        <w:t>O and replaced with 2 ml dH</w:t>
      </w:r>
      <w:r w:rsidRPr="005B3C0C">
        <w:rPr>
          <w:rFonts w:cstheme="minorHAnsi"/>
          <w:szCs w:val="24"/>
          <w:vertAlign w:val="subscript"/>
        </w:rPr>
        <w:t>2</w:t>
      </w:r>
      <w:r w:rsidRPr="005B3C0C">
        <w:rPr>
          <w:rFonts w:cstheme="minorHAnsi"/>
          <w:szCs w:val="24"/>
        </w:rPr>
        <w:t>O. The chamber lid is removed allowing the water to equilibrate with the atmosphere. At 25°C oxygen concentrations in water equilibrate to 258 µM, consequently there is 0.518 µmoles O</w:t>
      </w:r>
      <w:r w:rsidRPr="005B3C0C">
        <w:rPr>
          <w:rFonts w:cstheme="minorHAnsi"/>
          <w:szCs w:val="24"/>
          <w:vertAlign w:val="subscript"/>
        </w:rPr>
        <w:t>2</w:t>
      </w:r>
      <w:r w:rsidRPr="005B3C0C">
        <w:rPr>
          <w:rFonts w:cstheme="minorHAnsi"/>
          <w:szCs w:val="24"/>
        </w:rPr>
        <w:t xml:space="preserve"> in a 2 ml sample. The average voltage is </w:t>
      </w:r>
      <w:r w:rsidRPr="005B3C0C">
        <w:rPr>
          <w:rFonts w:cstheme="minorHAnsi"/>
          <w:szCs w:val="24"/>
        </w:rPr>
        <w:lastRenderedPageBreak/>
        <w:t xml:space="preserve">then recorded. Subsequently the following equation was used to record oxygen concentration </w:t>
      </w:r>
    </w:p>
    <w:p w14:paraId="6F1BE291" w14:textId="77777777" w:rsidR="005B3C0C" w:rsidRPr="005B3C0C" w:rsidRDefault="005B3C0C" w:rsidP="005B3C0C">
      <w:pPr>
        <w:spacing w:line="360" w:lineRule="auto"/>
        <w:rPr>
          <w:rFonts w:cstheme="minorHAnsi"/>
          <w:szCs w:val="24"/>
        </w:rPr>
      </w:pPr>
      <m:oMath>
        <m:r>
          <m:rPr>
            <m:nor/>
          </m:rPr>
          <w:rPr>
            <w:rFonts w:cstheme="minorHAnsi"/>
            <w:szCs w:val="24"/>
          </w:rPr>
          <m:t xml:space="preserve">Conc </m:t>
        </m:r>
        <m:sSub>
          <m:sSubPr>
            <m:ctrlPr>
              <w:rPr>
                <w:rFonts w:ascii="Cambria Math" w:hAnsi="Cambria Math" w:cstheme="minorHAnsi"/>
                <w:szCs w:val="24"/>
              </w:rPr>
            </m:ctrlPr>
          </m:sSubPr>
          <m:e>
            <m:r>
              <m:rPr>
                <m:nor/>
              </m:rPr>
              <w:rPr>
                <w:rFonts w:cstheme="minorHAnsi"/>
                <w:szCs w:val="24"/>
              </w:rPr>
              <m:t>O</m:t>
            </m:r>
          </m:e>
          <m:sub>
            <m:r>
              <m:rPr>
                <m:nor/>
              </m:rPr>
              <w:rPr>
                <w:rFonts w:cstheme="minorHAnsi"/>
                <w:szCs w:val="24"/>
              </w:rPr>
              <m:t>2</m:t>
            </m:r>
          </m:sub>
        </m:sSub>
        <m:r>
          <m:rPr>
            <m:nor/>
          </m:rPr>
          <w:rPr>
            <w:rFonts w:cstheme="minorHAnsi"/>
            <w:szCs w:val="24"/>
          </w:rPr>
          <m:t xml:space="preserve"> </m:t>
        </m:r>
        <m:d>
          <m:dPr>
            <m:ctrlPr>
              <w:rPr>
                <w:rFonts w:ascii="Cambria Math" w:hAnsi="Cambria Math" w:cstheme="minorHAnsi"/>
                <w:szCs w:val="24"/>
              </w:rPr>
            </m:ctrlPr>
          </m:dPr>
          <m:e>
            <m:r>
              <m:rPr>
                <m:nor/>
              </m:rPr>
              <w:rPr>
                <w:rFonts w:cstheme="minorHAnsi"/>
                <w:szCs w:val="24"/>
              </w:rPr>
              <m:t>µmoles</m:t>
            </m:r>
          </m:e>
        </m:d>
        <m:r>
          <m:rPr>
            <m:nor/>
          </m:rPr>
          <w:rPr>
            <w:rFonts w:cstheme="minorHAnsi"/>
            <w:szCs w:val="24"/>
          </w:rPr>
          <m:t xml:space="preserve">= </m:t>
        </m:r>
        <m:d>
          <m:dPr>
            <m:ctrlPr>
              <w:rPr>
                <w:rFonts w:ascii="Cambria Math" w:hAnsi="Cambria Math" w:cstheme="minorHAnsi"/>
                <w:szCs w:val="24"/>
              </w:rPr>
            </m:ctrlPr>
          </m:dPr>
          <m:e>
            <m:f>
              <m:fPr>
                <m:ctrlPr>
                  <w:rPr>
                    <w:rFonts w:ascii="Cambria Math" w:hAnsi="Cambria Math" w:cstheme="minorHAnsi"/>
                    <w:szCs w:val="24"/>
                  </w:rPr>
                </m:ctrlPr>
              </m:fPr>
              <m:num>
                <m:r>
                  <w:rPr>
                    <w:rFonts w:ascii="Cambria Math" w:hAnsi="Cambria Math" w:cstheme="minorHAnsi"/>
                    <w:szCs w:val="24"/>
                  </w:rPr>
                  <m:t>0.518</m:t>
                </m:r>
              </m:num>
              <m:den>
                <m:sSub>
                  <m:sSubPr>
                    <m:ctrlPr>
                      <w:rPr>
                        <w:rFonts w:ascii="Cambria Math" w:hAnsi="Cambria Math" w:cstheme="minorHAnsi"/>
                        <w:i/>
                        <w:szCs w:val="24"/>
                      </w:rPr>
                    </m:ctrlPr>
                  </m:sSubPr>
                  <m:e>
                    <m:r>
                      <w:rPr>
                        <w:rFonts w:ascii="Cambria Math" w:hAnsi="Cambria Math" w:cstheme="minorHAnsi"/>
                        <w:szCs w:val="24"/>
                      </w:rPr>
                      <m:t>V</m:t>
                    </m:r>
                  </m:e>
                  <m:sub>
                    <m:r>
                      <w:rPr>
                        <w:rFonts w:ascii="Cambria Math" w:hAnsi="Cambria Math" w:cstheme="minorHAnsi"/>
                        <w:szCs w:val="24"/>
                      </w:rPr>
                      <m:t>e</m:t>
                    </m:r>
                  </m:sub>
                </m:sSub>
                <m:sSub>
                  <m:sSubPr>
                    <m:ctrlPr>
                      <w:rPr>
                        <w:rFonts w:ascii="Cambria Math" w:hAnsi="Cambria Math" w:cstheme="minorHAnsi"/>
                        <w:i/>
                        <w:szCs w:val="24"/>
                      </w:rPr>
                    </m:ctrlPr>
                  </m:sSubPr>
                  <m:e>
                    <m:r>
                      <w:rPr>
                        <w:rFonts w:ascii="Cambria Math" w:hAnsi="Cambria Math" w:cstheme="minorHAnsi"/>
                        <w:szCs w:val="24"/>
                      </w:rPr>
                      <m:t>- V</m:t>
                    </m:r>
                  </m:e>
                  <m:sub>
                    <m:r>
                      <w:rPr>
                        <w:rFonts w:ascii="Cambria Math" w:hAnsi="Cambria Math" w:cstheme="minorHAnsi"/>
                        <w:szCs w:val="24"/>
                      </w:rPr>
                      <m:t>0</m:t>
                    </m:r>
                  </m:sub>
                </m:sSub>
              </m:den>
            </m:f>
          </m:e>
        </m:d>
        <m:r>
          <m:rPr>
            <m:nor/>
          </m:rPr>
          <w:rPr>
            <w:rFonts w:cstheme="minorHAnsi"/>
            <w:szCs w:val="24"/>
          </w:rPr>
          <m:t xml:space="preserve">  × </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 xml:space="preserve"> V</m:t>
                </m:r>
              </m:e>
              <m:sub>
                <m:r>
                  <w:rPr>
                    <w:rFonts w:ascii="Cambria Math" w:hAnsi="Cambria Math" w:cstheme="minorHAnsi"/>
                    <w:szCs w:val="24"/>
                  </w:rPr>
                  <m:t>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V</m:t>
                </m:r>
              </m:e>
              <m:sub>
                <m:r>
                  <w:rPr>
                    <w:rFonts w:ascii="Cambria Math" w:hAnsi="Cambria Math" w:cstheme="minorHAnsi"/>
                    <w:szCs w:val="24"/>
                  </w:rPr>
                  <m:t>0</m:t>
                </m:r>
              </m:sub>
            </m:sSub>
            <m:r>
              <w:rPr>
                <w:rFonts w:ascii="Cambria Math" w:hAnsi="Cambria Math" w:cstheme="minorHAnsi"/>
                <w:szCs w:val="24"/>
              </w:rPr>
              <m:t xml:space="preserve"> </m:t>
            </m:r>
          </m:e>
        </m:d>
      </m:oMath>
      <w:r w:rsidRPr="005B3C0C">
        <w:rPr>
          <w:rFonts w:eastAsiaTheme="minorEastAsia" w:cstheme="minorHAnsi"/>
          <w:szCs w:val="24"/>
        </w:rPr>
        <w:tab/>
      </w:r>
      <w:r w:rsidRPr="005B3C0C">
        <w:rPr>
          <w:rFonts w:eastAsiaTheme="minorEastAsia" w:cstheme="minorHAnsi"/>
          <w:szCs w:val="24"/>
        </w:rPr>
        <w:tab/>
      </w:r>
      <w:r w:rsidRPr="005B3C0C">
        <w:rPr>
          <w:rFonts w:eastAsiaTheme="minorEastAsia" w:cstheme="minorHAnsi"/>
          <w:szCs w:val="24"/>
        </w:rPr>
        <w:tab/>
      </w:r>
      <w:r w:rsidRPr="005B3C0C">
        <w:rPr>
          <w:rFonts w:eastAsiaTheme="minorEastAsia" w:cstheme="minorHAnsi"/>
          <w:szCs w:val="24"/>
        </w:rPr>
        <w:tab/>
        <w:t xml:space="preserve">Equation </w:t>
      </w:r>
      <w:r w:rsidR="005A655B">
        <w:rPr>
          <w:rFonts w:eastAsiaTheme="minorEastAsia" w:cstheme="minorHAnsi"/>
          <w:szCs w:val="24"/>
        </w:rPr>
        <w:t>6</w:t>
      </w:r>
    </w:p>
    <w:p w14:paraId="1BCFC884" w14:textId="77777777" w:rsidR="005B3C0C" w:rsidRPr="005B3C0C" w:rsidRDefault="005B3C0C" w:rsidP="005B3C0C">
      <w:pPr>
        <w:spacing w:line="360" w:lineRule="auto"/>
        <w:rPr>
          <w:rFonts w:cstheme="minorHAnsi"/>
          <w:szCs w:val="24"/>
        </w:rPr>
      </w:pPr>
      <w:r w:rsidRPr="005B3C0C">
        <w:rPr>
          <w:rFonts w:cstheme="minorHAnsi"/>
          <w:szCs w:val="24"/>
        </w:rPr>
        <w:t>where, V</w:t>
      </w:r>
      <w:r w:rsidRPr="005B3C0C">
        <w:rPr>
          <w:rFonts w:cstheme="minorHAnsi"/>
          <w:szCs w:val="24"/>
          <w:vertAlign w:val="subscript"/>
        </w:rPr>
        <w:t>e</w:t>
      </w:r>
      <w:r w:rsidRPr="005B3C0C">
        <w:rPr>
          <w:rFonts w:cstheme="minorHAnsi"/>
          <w:szCs w:val="24"/>
        </w:rPr>
        <w:t xml:space="preserve"> is voltage at equilibrated oxygen concentration, V</w:t>
      </w:r>
      <w:r w:rsidRPr="005B3C0C">
        <w:rPr>
          <w:rFonts w:cstheme="minorHAnsi"/>
          <w:szCs w:val="24"/>
          <w:vertAlign w:val="subscript"/>
        </w:rPr>
        <w:t>0</w:t>
      </w:r>
      <w:r w:rsidRPr="005B3C0C">
        <w:rPr>
          <w:rFonts w:cstheme="minorHAnsi"/>
          <w:szCs w:val="24"/>
        </w:rPr>
        <w:t xml:space="preserve"> is voltage at zero oxygen concentration and V</w:t>
      </w:r>
      <w:r w:rsidRPr="005B3C0C">
        <w:rPr>
          <w:rFonts w:cstheme="minorHAnsi"/>
          <w:szCs w:val="24"/>
          <w:vertAlign w:val="subscript"/>
        </w:rPr>
        <w:t>s</w:t>
      </w:r>
      <w:r w:rsidRPr="005B3C0C">
        <w:rPr>
          <w:rFonts w:cstheme="minorHAnsi"/>
          <w:szCs w:val="24"/>
        </w:rPr>
        <w:t xml:space="preserve"> is voltage of the sample at that given time. </w:t>
      </w:r>
    </w:p>
    <w:p w14:paraId="0D4C42E7" w14:textId="77777777" w:rsidR="005B3C0C" w:rsidRPr="005B3C0C" w:rsidRDefault="005B3C0C" w:rsidP="005B3C0C">
      <w:pPr>
        <w:spacing w:line="360" w:lineRule="auto"/>
        <w:rPr>
          <w:szCs w:val="24"/>
        </w:rPr>
      </w:pPr>
      <w:r w:rsidRPr="005B3C0C">
        <w:rPr>
          <w:rFonts w:cstheme="minorHAnsi"/>
          <w:szCs w:val="24"/>
        </w:rPr>
        <w:t>After calibration a 2 ml aliquot of culture of known cell density was transferred to a magnetically stirred and temperature controlled (25°C) electrode chamber.  The net O</w:t>
      </w:r>
      <w:r w:rsidRPr="005B3C0C">
        <w:rPr>
          <w:rFonts w:cstheme="minorHAnsi"/>
          <w:szCs w:val="24"/>
          <w:vertAlign w:val="subscript"/>
        </w:rPr>
        <w:t>2</w:t>
      </w:r>
      <w:r w:rsidRPr="005B3C0C">
        <w:rPr>
          <w:rFonts w:cstheme="minorHAnsi"/>
          <w:szCs w:val="24"/>
        </w:rPr>
        <w:t xml:space="preserve"> evolution was continuously monitored under illumination (68 µmols photon m</w:t>
      </w:r>
      <w:r w:rsidRPr="005B3C0C">
        <w:rPr>
          <w:rFonts w:cstheme="minorHAnsi"/>
          <w:szCs w:val="24"/>
          <w:vertAlign w:val="superscript"/>
        </w:rPr>
        <w:t>-2</w:t>
      </w:r>
      <w:r w:rsidRPr="005B3C0C">
        <w:rPr>
          <w:rFonts w:cstheme="minorHAnsi"/>
          <w:szCs w:val="24"/>
        </w:rPr>
        <w:t xml:space="preserve"> s</w:t>
      </w:r>
      <w:r w:rsidRPr="005B3C0C">
        <w:rPr>
          <w:rFonts w:cstheme="minorHAnsi"/>
          <w:szCs w:val="24"/>
          <w:vertAlign w:val="superscript"/>
        </w:rPr>
        <w:t>-1</w:t>
      </w:r>
      <w:r w:rsidRPr="005B3C0C">
        <w:rPr>
          <w:rFonts w:cstheme="minorHAnsi"/>
          <w:szCs w:val="24"/>
        </w:rPr>
        <w:t>) for a 6 minute period followed by 6 minutes in the dark. Rate of O</w:t>
      </w:r>
      <w:r w:rsidRPr="005B3C0C">
        <w:rPr>
          <w:rFonts w:cstheme="minorHAnsi"/>
          <w:szCs w:val="24"/>
          <w:vertAlign w:val="subscript"/>
        </w:rPr>
        <w:t>2</w:t>
      </w:r>
      <w:r w:rsidRPr="005B3C0C">
        <w:rPr>
          <w:rFonts w:cstheme="minorHAnsi"/>
          <w:szCs w:val="24"/>
        </w:rPr>
        <w:t xml:space="preserve"> evolution and consumption (µmoles per minute) under light and dark conditions equates to rate of net photosynthesis and respiration respectively. The gross photosynthesis rate was calculated from the sum of net photosynthesis and respiration, i.e., assuming that respiration rate was the same in the light and the dark. Rate of O</w:t>
      </w:r>
      <w:r w:rsidRPr="005B3C0C">
        <w:rPr>
          <w:rFonts w:cstheme="minorHAnsi"/>
          <w:szCs w:val="24"/>
          <w:vertAlign w:val="subscript"/>
        </w:rPr>
        <w:t>2</w:t>
      </w:r>
      <w:r w:rsidRPr="005B3C0C">
        <w:rPr>
          <w:rFonts w:cstheme="minorHAnsi"/>
          <w:szCs w:val="24"/>
        </w:rPr>
        <w:t xml:space="preserve"> evolution was normalised to cell density. </w:t>
      </w:r>
    </w:p>
    <w:p w14:paraId="41AF4E51" w14:textId="77777777" w:rsidR="005B3C0C" w:rsidRPr="005B3C0C" w:rsidRDefault="005B3C0C" w:rsidP="005B3C0C">
      <w:pPr>
        <w:ind w:left="426"/>
        <w:rPr>
          <w:rFonts w:cstheme="minorHAnsi"/>
          <w:sz w:val="20"/>
          <w:szCs w:val="20"/>
        </w:rPr>
      </w:pPr>
    </w:p>
    <w:p w14:paraId="7D5C4E51" w14:textId="77777777" w:rsidR="005B3C0C" w:rsidRDefault="005B3C0C" w:rsidP="005B3C0C">
      <w:pPr>
        <w:ind w:left="720"/>
        <w:rPr>
          <w:rFonts w:cstheme="minorHAnsi"/>
          <w:sz w:val="20"/>
          <w:szCs w:val="20"/>
        </w:rPr>
      </w:pPr>
    </w:p>
    <w:p w14:paraId="593571E9" w14:textId="77777777" w:rsidR="005B3C0C" w:rsidRDefault="005B3C0C" w:rsidP="005B3C0C">
      <w:pPr>
        <w:ind w:left="720"/>
        <w:rPr>
          <w:rFonts w:cstheme="minorHAnsi"/>
          <w:sz w:val="20"/>
          <w:szCs w:val="20"/>
        </w:rPr>
      </w:pPr>
    </w:p>
    <w:p w14:paraId="725FD47A" w14:textId="77777777" w:rsidR="005B3C0C" w:rsidRDefault="005B3C0C" w:rsidP="005B3C0C">
      <w:pPr>
        <w:ind w:left="720"/>
        <w:rPr>
          <w:rFonts w:cstheme="minorHAnsi"/>
          <w:sz w:val="20"/>
          <w:szCs w:val="20"/>
        </w:rPr>
      </w:pPr>
    </w:p>
    <w:p w14:paraId="61674E8B" w14:textId="77777777" w:rsidR="005B3C0C" w:rsidRDefault="005B3C0C" w:rsidP="005B3C0C">
      <w:pPr>
        <w:ind w:left="720"/>
        <w:rPr>
          <w:rFonts w:cstheme="minorHAnsi"/>
          <w:sz w:val="20"/>
          <w:szCs w:val="20"/>
        </w:rPr>
      </w:pPr>
    </w:p>
    <w:p w14:paraId="533D1F02" w14:textId="77777777" w:rsidR="005B3C0C" w:rsidRDefault="005B3C0C" w:rsidP="005B3C0C">
      <w:pPr>
        <w:ind w:left="720"/>
        <w:rPr>
          <w:rFonts w:cstheme="minorHAnsi"/>
          <w:sz w:val="20"/>
          <w:szCs w:val="20"/>
        </w:rPr>
      </w:pPr>
    </w:p>
    <w:p w14:paraId="6ADB7ADF" w14:textId="77777777" w:rsidR="005B3C0C" w:rsidRDefault="005B3C0C" w:rsidP="005B3C0C">
      <w:pPr>
        <w:ind w:left="720"/>
        <w:rPr>
          <w:rFonts w:cstheme="minorHAnsi"/>
          <w:sz w:val="20"/>
          <w:szCs w:val="20"/>
        </w:rPr>
      </w:pPr>
    </w:p>
    <w:p w14:paraId="0105B37A" w14:textId="77777777" w:rsidR="005B3C0C" w:rsidRDefault="005B3C0C" w:rsidP="005B3C0C">
      <w:pPr>
        <w:ind w:left="720"/>
        <w:rPr>
          <w:rFonts w:cstheme="minorHAnsi"/>
          <w:sz w:val="20"/>
          <w:szCs w:val="20"/>
        </w:rPr>
      </w:pPr>
    </w:p>
    <w:p w14:paraId="52C3098A" w14:textId="77777777" w:rsidR="005B3C0C" w:rsidRDefault="005B3C0C" w:rsidP="005B3C0C">
      <w:pPr>
        <w:ind w:left="720"/>
        <w:rPr>
          <w:rFonts w:cstheme="minorHAnsi"/>
          <w:sz w:val="20"/>
          <w:szCs w:val="20"/>
        </w:rPr>
      </w:pPr>
    </w:p>
    <w:p w14:paraId="1F51D225" w14:textId="77777777" w:rsidR="005B3C0C" w:rsidRDefault="005B3C0C" w:rsidP="005B3C0C">
      <w:pPr>
        <w:ind w:left="720"/>
        <w:rPr>
          <w:rFonts w:cstheme="minorHAnsi"/>
          <w:sz w:val="20"/>
          <w:szCs w:val="20"/>
        </w:rPr>
      </w:pPr>
    </w:p>
    <w:p w14:paraId="20F7A0AC" w14:textId="77777777" w:rsidR="005B3C0C" w:rsidRDefault="005B3C0C" w:rsidP="005B3C0C">
      <w:pPr>
        <w:ind w:left="720"/>
        <w:rPr>
          <w:rFonts w:cstheme="minorHAnsi"/>
          <w:sz w:val="20"/>
          <w:szCs w:val="20"/>
        </w:rPr>
      </w:pPr>
    </w:p>
    <w:p w14:paraId="56DBA80C" w14:textId="77777777" w:rsidR="005B3C0C" w:rsidRDefault="005B3C0C" w:rsidP="005B3C0C">
      <w:pPr>
        <w:ind w:left="720"/>
        <w:rPr>
          <w:rFonts w:cstheme="minorHAnsi"/>
          <w:sz w:val="20"/>
          <w:szCs w:val="20"/>
        </w:rPr>
      </w:pPr>
    </w:p>
    <w:p w14:paraId="43CAABBA" w14:textId="77777777" w:rsidR="005B3C0C" w:rsidRDefault="005B3C0C" w:rsidP="005B3C0C">
      <w:pPr>
        <w:ind w:left="720"/>
        <w:rPr>
          <w:rFonts w:cstheme="minorHAnsi"/>
          <w:sz w:val="20"/>
          <w:szCs w:val="20"/>
        </w:rPr>
      </w:pPr>
    </w:p>
    <w:p w14:paraId="512AD077" w14:textId="77777777" w:rsidR="005B3C0C" w:rsidRDefault="005B3C0C" w:rsidP="005B3C0C">
      <w:pPr>
        <w:ind w:left="720"/>
        <w:rPr>
          <w:rFonts w:cstheme="minorHAnsi"/>
          <w:sz w:val="20"/>
          <w:szCs w:val="20"/>
        </w:rPr>
      </w:pPr>
    </w:p>
    <w:p w14:paraId="728C5386" w14:textId="77777777" w:rsidR="005B3C0C" w:rsidRDefault="005B3C0C" w:rsidP="005B3C0C">
      <w:pPr>
        <w:ind w:left="720"/>
        <w:rPr>
          <w:rFonts w:cstheme="minorHAnsi"/>
          <w:sz w:val="20"/>
          <w:szCs w:val="20"/>
        </w:rPr>
      </w:pPr>
    </w:p>
    <w:p w14:paraId="0C6D23E9" w14:textId="77777777" w:rsidR="005B3C0C" w:rsidRDefault="005B3C0C" w:rsidP="005B3C0C">
      <w:pPr>
        <w:ind w:left="720"/>
        <w:rPr>
          <w:rFonts w:cstheme="minorHAnsi"/>
          <w:sz w:val="20"/>
          <w:szCs w:val="20"/>
        </w:rPr>
      </w:pPr>
    </w:p>
    <w:p w14:paraId="5207483B" w14:textId="77777777" w:rsidR="005B3C0C" w:rsidRPr="005B3C0C" w:rsidRDefault="005B3C0C" w:rsidP="005B3C0C">
      <w:pPr>
        <w:ind w:left="720"/>
        <w:rPr>
          <w:rFonts w:cstheme="minorHAnsi"/>
          <w:sz w:val="20"/>
          <w:szCs w:val="20"/>
        </w:rPr>
      </w:pPr>
    </w:p>
    <w:p w14:paraId="7C6AEE2D" w14:textId="77777777" w:rsidR="005B3C0C" w:rsidRPr="005B3C0C" w:rsidRDefault="005B3C0C" w:rsidP="005B3C0C">
      <w:pPr>
        <w:ind w:left="720"/>
        <w:rPr>
          <w:rFonts w:cstheme="minorHAnsi"/>
          <w:sz w:val="20"/>
          <w:szCs w:val="20"/>
        </w:rPr>
      </w:pPr>
    </w:p>
    <w:p w14:paraId="2D402005" w14:textId="77777777" w:rsidR="005B3C0C" w:rsidRPr="005B3C0C" w:rsidRDefault="005B3C0C" w:rsidP="005B3C0C">
      <w:pPr>
        <w:ind w:left="720"/>
        <w:rPr>
          <w:rFonts w:cstheme="minorHAnsi"/>
          <w:sz w:val="20"/>
          <w:szCs w:val="20"/>
        </w:rPr>
      </w:pPr>
    </w:p>
    <w:p w14:paraId="10193A68" w14:textId="77777777" w:rsidR="005B3C0C" w:rsidRPr="005B3C0C" w:rsidRDefault="005B3C0C" w:rsidP="005B3C0C">
      <w:pPr>
        <w:ind w:left="720"/>
        <w:rPr>
          <w:rFonts w:cstheme="minorHAnsi"/>
          <w:sz w:val="20"/>
          <w:szCs w:val="20"/>
        </w:rPr>
      </w:pPr>
    </w:p>
    <w:p w14:paraId="32E27269" w14:textId="77777777" w:rsidR="005B3C0C" w:rsidRPr="005B3C0C" w:rsidRDefault="005B3C0C" w:rsidP="005B3C0C">
      <w:pPr>
        <w:ind w:left="720"/>
        <w:rPr>
          <w:rFonts w:cstheme="minorHAnsi"/>
          <w:sz w:val="20"/>
          <w:szCs w:val="20"/>
        </w:rPr>
      </w:pPr>
    </w:p>
    <w:p w14:paraId="344BFCB0" w14:textId="77777777" w:rsidR="005B3C0C" w:rsidRPr="005B3C0C" w:rsidRDefault="005B3C0C" w:rsidP="005B3C0C">
      <w:pPr>
        <w:ind w:left="720"/>
        <w:rPr>
          <w:rFonts w:cstheme="minorHAnsi"/>
          <w:sz w:val="20"/>
          <w:szCs w:val="20"/>
        </w:rPr>
      </w:pPr>
    </w:p>
    <w:p w14:paraId="6229BDE8" w14:textId="77777777" w:rsidR="005B3C0C" w:rsidRPr="005B3C0C" w:rsidRDefault="005B3C0C" w:rsidP="005B3C0C">
      <w:pPr>
        <w:ind w:left="720"/>
        <w:rPr>
          <w:rFonts w:cstheme="minorHAnsi"/>
          <w:sz w:val="20"/>
          <w:szCs w:val="20"/>
        </w:rPr>
      </w:pPr>
    </w:p>
    <w:p w14:paraId="7667628B" w14:textId="77777777" w:rsidR="005B3C0C" w:rsidRPr="005B3C0C" w:rsidRDefault="005B3C0C" w:rsidP="005B3C0C">
      <w:pPr>
        <w:ind w:left="720"/>
        <w:rPr>
          <w:rFonts w:cstheme="minorHAnsi"/>
          <w:sz w:val="20"/>
          <w:szCs w:val="20"/>
        </w:rPr>
      </w:pPr>
    </w:p>
    <w:p w14:paraId="773C5299" w14:textId="77777777" w:rsidR="005B3C0C" w:rsidRPr="005B3C0C" w:rsidRDefault="005B3C0C" w:rsidP="005B3C0C">
      <w:pPr>
        <w:pStyle w:val="ListParagraph"/>
        <w:spacing w:line="480" w:lineRule="auto"/>
        <w:ind w:left="0"/>
        <w:rPr>
          <w:rFonts w:cstheme="minorHAnsi"/>
          <w:b/>
          <w:color w:val="auto"/>
        </w:rPr>
      </w:pPr>
    </w:p>
    <w:p w14:paraId="6039AB32" w14:textId="77777777" w:rsidR="005B3C0C" w:rsidRPr="005B3C0C" w:rsidRDefault="005B3C0C" w:rsidP="005B3C0C"/>
    <w:p w14:paraId="1F69817F" w14:textId="77777777" w:rsidR="005B3C0C" w:rsidRPr="005B3C0C" w:rsidRDefault="005B3C0C" w:rsidP="005B3C0C">
      <w:pPr>
        <w:pStyle w:val="Heading1"/>
        <w:tabs>
          <w:tab w:val="left" w:pos="0"/>
        </w:tabs>
        <w:spacing w:after="120" w:line="360" w:lineRule="auto"/>
        <w:ind w:left="0" w:firstLine="0"/>
        <w:jc w:val="right"/>
        <w:rPr>
          <w:i/>
          <w:color w:val="auto"/>
          <w:sz w:val="48"/>
          <w:szCs w:val="48"/>
        </w:rPr>
      </w:pPr>
      <w:r w:rsidRPr="005B3C0C">
        <w:rPr>
          <w:color w:val="auto"/>
          <w:sz w:val="48"/>
          <w:szCs w:val="48"/>
        </w:rPr>
        <w:lastRenderedPageBreak/>
        <w:t xml:space="preserve">                      </w:t>
      </w:r>
      <w:r>
        <w:rPr>
          <w:color w:val="auto"/>
          <w:sz w:val="48"/>
          <w:szCs w:val="48"/>
        </w:rPr>
        <w:t xml:space="preserve">           </w:t>
      </w:r>
      <w:r w:rsidRPr="005B3C0C">
        <w:rPr>
          <w:color w:val="auto"/>
          <w:sz w:val="48"/>
          <w:szCs w:val="48"/>
        </w:rPr>
        <w:t xml:space="preserve">  </w:t>
      </w:r>
      <w:r>
        <w:rPr>
          <w:color w:val="auto"/>
          <w:sz w:val="48"/>
          <w:szCs w:val="48"/>
        </w:rPr>
        <w:t xml:space="preserve">  </w:t>
      </w:r>
      <w:bookmarkStart w:id="41" w:name="_Toc462059759"/>
      <w:r w:rsidR="002A6500" w:rsidRPr="002A6500">
        <w:rPr>
          <w:color w:val="FFFFFF" w:themeColor="background1"/>
          <w:sz w:val="48"/>
          <w:szCs w:val="48"/>
        </w:rPr>
        <w:t>_________________________________</w:t>
      </w:r>
      <w:r w:rsidRPr="005B3C0C">
        <w:rPr>
          <w:color w:val="auto"/>
          <w:sz w:val="48"/>
          <w:szCs w:val="48"/>
        </w:rPr>
        <w:t xml:space="preserve">Identification of </w:t>
      </w:r>
      <w:r w:rsidRPr="005B3C0C">
        <w:rPr>
          <w:i/>
          <w:color w:val="auto"/>
          <w:sz w:val="48"/>
          <w:szCs w:val="48"/>
        </w:rPr>
        <w:t>Chlorella</w:t>
      </w:r>
      <w:r w:rsidRPr="005B3C0C">
        <w:rPr>
          <w:color w:val="auto"/>
          <w:sz w:val="48"/>
          <w:szCs w:val="48"/>
        </w:rPr>
        <w:t>-like alga</w:t>
      </w:r>
      <w:bookmarkEnd w:id="41"/>
      <w:r w:rsidRPr="005B3C0C">
        <w:rPr>
          <w:i/>
          <w:color w:val="auto"/>
          <w:sz w:val="48"/>
          <w:szCs w:val="48"/>
        </w:rPr>
        <w:t xml:space="preserve"> </w:t>
      </w:r>
    </w:p>
    <w:p w14:paraId="2D99A0EE" w14:textId="77777777" w:rsidR="005B3C0C" w:rsidRDefault="005B3C0C" w:rsidP="005B3C0C"/>
    <w:p w14:paraId="79BFA259" w14:textId="77777777" w:rsidR="005B3C0C" w:rsidRDefault="005B3C0C" w:rsidP="005B3C0C"/>
    <w:p w14:paraId="47C43302" w14:textId="77777777" w:rsidR="005B3C0C" w:rsidRDefault="005B3C0C" w:rsidP="005B3C0C"/>
    <w:p w14:paraId="4CE5A52C" w14:textId="77777777" w:rsidR="005B3C0C" w:rsidRDefault="005B3C0C" w:rsidP="005B3C0C"/>
    <w:p w14:paraId="20FE73D6" w14:textId="77777777" w:rsidR="005B3C0C" w:rsidRDefault="005B3C0C" w:rsidP="005B3C0C"/>
    <w:p w14:paraId="5CAE8CF7" w14:textId="77777777" w:rsidR="005B3C0C" w:rsidRDefault="005B3C0C" w:rsidP="005B3C0C"/>
    <w:p w14:paraId="2F62D0B9" w14:textId="77777777" w:rsidR="005B3C0C" w:rsidRDefault="005B3C0C" w:rsidP="005B3C0C"/>
    <w:p w14:paraId="7CEE1FBF" w14:textId="77777777" w:rsidR="005B3C0C" w:rsidRDefault="005B3C0C" w:rsidP="005B3C0C"/>
    <w:p w14:paraId="5644DAB8" w14:textId="77777777" w:rsidR="005B3C0C" w:rsidRDefault="005B3C0C" w:rsidP="005B3C0C"/>
    <w:p w14:paraId="2A87BA42" w14:textId="77777777" w:rsidR="005B3C0C" w:rsidRDefault="005B3C0C" w:rsidP="005B3C0C"/>
    <w:p w14:paraId="340141A8" w14:textId="77777777" w:rsidR="005B3C0C" w:rsidRDefault="005B3C0C" w:rsidP="005B3C0C"/>
    <w:p w14:paraId="2F408F0B" w14:textId="77777777" w:rsidR="005B3C0C" w:rsidRDefault="005B3C0C" w:rsidP="005B3C0C"/>
    <w:p w14:paraId="5ABC57A3" w14:textId="77777777" w:rsidR="005B3C0C" w:rsidRDefault="005B3C0C" w:rsidP="005B3C0C"/>
    <w:p w14:paraId="067ADC5D" w14:textId="77777777" w:rsidR="005B3C0C" w:rsidRDefault="005B3C0C" w:rsidP="005B3C0C"/>
    <w:p w14:paraId="32648E96" w14:textId="77777777" w:rsidR="005B3C0C" w:rsidRDefault="005B3C0C" w:rsidP="005B3C0C"/>
    <w:p w14:paraId="56BEF02D" w14:textId="77777777" w:rsidR="005B3C0C" w:rsidRDefault="005B3C0C" w:rsidP="005B3C0C"/>
    <w:p w14:paraId="7610C676" w14:textId="77777777" w:rsidR="005B3C0C" w:rsidRDefault="005B3C0C" w:rsidP="005B3C0C"/>
    <w:p w14:paraId="7C9A8E15" w14:textId="77777777" w:rsidR="005B3C0C" w:rsidRDefault="005B3C0C" w:rsidP="005B3C0C"/>
    <w:p w14:paraId="5049A726" w14:textId="77777777" w:rsidR="005B3C0C" w:rsidRDefault="005B3C0C" w:rsidP="005B3C0C"/>
    <w:p w14:paraId="349E4FD2" w14:textId="77777777" w:rsidR="005B3C0C" w:rsidRDefault="005B3C0C" w:rsidP="005B3C0C"/>
    <w:p w14:paraId="3868FE29" w14:textId="77777777" w:rsidR="005B3C0C" w:rsidRDefault="005B3C0C" w:rsidP="005B3C0C"/>
    <w:p w14:paraId="2EEB40B0" w14:textId="77777777" w:rsidR="005B3C0C" w:rsidRDefault="005B3C0C" w:rsidP="005B3C0C"/>
    <w:p w14:paraId="121D78F5" w14:textId="77777777" w:rsidR="005B3C0C" w:rsidRPr="005B3C0C" w:rsidRDefault="005B3C0C" w:rsidP="005B3C0C">
      <w:pPr>
        <w:pStyle w:val="Heading2"/>
        <w:spacing w:after="120" w:line="360" w:lineRule="auto"/>
        <w:rPr>
          <w:color w:val="auto"/>
        </w:rPr>
      </w:pPr>
      <w:bookmarkStart w:id="42" w:name="_Toc462059760"/>
      <w:r w:rsidRPr="005B3C0C">
        <w:rPr>
          <w:color w:val="auto"/>
        </w:rPr>
        <w:lastRenderedPageBreak/>
        <w:t>Introduction</w:t>
      </w:r>
      <w:bookmarkEnd w:id="42"/>
    </w:p>
    <w:p w14:paraId="0FB5FA64" w14:textId="77777777" w:rsidR="005B3C0C" w:rsidRPr="005B3C0C" w:rsidRDefault="005B3C0C" w:rsidP="005B3C0C">
      <w:pPr>
        <w:spacing w:line="360" w:lineRule="auto"/>
        <w:rPr>
          <w:szCs w:val="24"/>
        </w:rPr>
      </w:pPr>
      <w:r w:rsidRPr="005B3C0C">
        <w:rPr>
          <w:szCs w:val="24"/>
        </w:rPr>
        <w:t xml:space="preserve">One of the major conclusions of both the ASP programme and the more recent NAABB consortium was the huge potential of the largely untapped genetic diversity of microalgae species for biotechnological applications </w:t>
      </w:r>
      <w:r w:rsidR="00BD03EC" w:rsidRPr="005B3C0C">
        <w:rPr>
          <w:szCs w:val="24"/>
        </w:rPr>
        <w:fldChar w:fldCharType="begin"/>
      </w:r>
      <w:r w:rsidR="00790A49">
        <w:rPr>
          <w:szCs w:val="24"/>
        </w:rPr>
        <w:instrText xml:space="preserve"> ADDIN ZOTERO_ITEM CSL_CITATION {"citationID":"10ijbvj25m","properties":{"formattedCitation":"(NAABB, 2014b; Sheehan et al., 1998b)","plainCitation":"(NAABB, 2014b; Sheehan et al., 1998b)"},"citationItems":[{"id":4232,"uris":["http://zotero.org/users/1204444/items/7BXQXI87"],"uri":["http://zotero.org/users/1204444/items/7BXQXI87"],"itemData":{"id":4232,"type":"report","title":"NAABB Full Final Report: Section 1","publisher":"National Alliance for Advance Biofuels and Bioproducts","URL":"http://energy.gov/sites/prod/files/2014/07/f18/naabb_full_final_report_section_I.pdf","author":[{"family":"NAABB","given":""}],"issued":{"date-parts":[["2014"]]}}},{"id":1302,"uris":["http://zotero.org/users/1204444/items/IDHZ27S3"],"uri":["http://zotero.org/users/1204444/items/IDHZ27S3"],"itemData":{"id":1302,"type":"report","title":"A look back at the U.S. Department of Energy’s aquatic species program: biodiesel from algae.","publisher":"National Renewable Energy Laboratory","publisher-place":"USA","event-place":"USA","number":"NREL/TP-580-24190","author":[{"family":"Sheehan","given":"J"},{"family":"Dunahay","given":"T"},{"family":"Benemann","given":"J."},{"family":"Roessier","given":"P"}],"issued":{"date-parts":[["1998"]]}}}],"schema":"https://github.com/citation-style-language/schema/raw/master/csl-citation.json"} </w:instrText>
      </w:r>
      <w:r w:rsidR="00BD03EC" w:rsidRPr="005B3C0C">
        <w:rPr>
          <w:szCs w:val="24"/>
        </w:rPr>
        <w:fldChar w:fldCharType="separate"/>
      </w:r>
      <w:r w:rsidR="00473EBC" w:rsidRPr="00473EBC">
        <w:rPr>
          <w:rFonts w:ascii="Calibri" w:hAnsi="Calibri"/>
        </w:rPr>
        <w:t xml:space="preserve">(NAABB, 2014b; Sheehan </w:t>
      </w:r>
      <w:r w:rsidR="00490409" w:rsidRPr="00490409">
        <w:rPr>
          <w:rFonts w:ascii="Calibri" w:hAnsi="Calibri"/>
          <w:i/>
        </w:rPr>
        <w:t>et al</w:t>
      </w:r>
      <w:r w:rsidR="00473EBC" w:rsidRPr="00473EBC">
        <w:rPr>
          <w:rFonts w:ascii="Calibri" w:hAnsi="Calibri"/>
        </w:rPr>
        <w:t>., 1998b)</w:t>
      </w:r>
      <w:r w:rsidR="00BD03EC" w:rsidRPr="005B3C0C">
        <w:rPr>
          <w:szCs w:val="24"/>
        </w:rPr>
        <w:fldChar w:fldCharType="end"/>
      </w:r>
      <w:r w:rsidRPr="005B3C0C">
        <w:rPr>
          <w:szCs w:val="24"/>
        </w:rPr>
        <w:t xml:space="preserve">. A recent analysis reported that of the 170,000 (large degree of uncertainty) estimated extant microalgal species, only 44,000 have been described </w:t>
      </w:r>
      <w:r w:rsidR="00BD03EC" w:rsidRPr="005B3C0C">
        <w:rPr>
          <w:szCs w:val="24"/>
        </w:rPr>
        <w:fldChar w:fldCharType="begin"/>
      </w:r>
      <w:r w:rsidR="00790A49">
        <w:rPr>
          <w:szCs w:val="24"/>
        </w:rPr>
        <w:instrText xml:space="preserve"> ADDIN ZOTERO_ITEM CSL_CITATION {"citationID":"1o9oueh4l0","properties":{"formattedCitation":"(De Clerck et al., 2013)","plainCitation":"(De Clerck et al., 2013)"},"citationItems":[{"id":4287,"uris":["http://zotero.org/users/1204444/items/HCDR8BGF"],"uri":["http://zotero.org/users/1204444/items/HCDR8BGF"],"itemData":{"id":4287,"type":"article-journal","title":"Algal taxonomy: a road to nowhere?","container-title":"Journal of Phycology","page":"215-225","volume":"49","issue":"2","source":"Wiley Online Library","abstract":"The widespread view of taxonomy as an essentially retrogressive and outmoded science unable to cope with the current biodiversity crisis stimulated us to analyze the current status of cataloguing global algal diversity. Contrary to this largely pessimistic belief, species description rates of algae through time and trends in the number of active taxonomists, as revealed by the web resource AlgaeBase, show a much more positive picture. More species than ever before are being described by a large community of algal taxonomists. The lack of any decline in the rate at which new species and genera are described, however, is indicative of the large proportion of undiscovered diversity and bears heavily on any prediction of global algal species diversity and the time needed to catalogue it. The saturation of accumulation curves of higher taxa (family, order, and classes) on the other hand suggest that at these taxonomic levels most diversity has been discovered. This reasonably positive picture does not imply that algal taxonomy does not face serious challenges in the near future. The observed levels of cryptic diversity in algae, combined with the shift in methods used to characterize them, have resulted in a rampant uncertainty about the status of many older species. As a consequence, there is a tendency in phycology to move gradually away from traditional names to a more informal system whereby clade-, specimen- or strain-based identifiers are used to communicate biological information. Whether these informal names for species-level clades represent a temporary situation stimulated by the lag between species discovery and formal description, or an incipient alternative or parallel taxonomy, will be largely determined by how well we manage to integrate historical collections into modern taxonomic research. Additionally, there is a pressing need for a consensus about the organizational framework to manage the information about algal species names. An eventual strategy should preferably come out of an international working group that includes the various databases as well as the various phycological societies. In this strategy, phycologists should link up to major international initiatives that are currently being developed, such as the compulsory registration of taxonomic and nomenclatural acts and the introduction of Life Science Identifiers.","DOI":"10.1111/jpy.12020","ISSN":"1529-8817","shortTitle":"Algal taxonomy","journalAbbreviation":"J. Phycol.","language":"en","author":[{"family":"De Clerck","given":"Olivier"},{"family":"Guiry","given":"Michael D."},{"family":"Leliaert","given":"Frederik"},{"family":"Samyn","given":"Yves"},{"family":"Verbruggen","given":"Heroen"}],"issued":{"date-parts":[["2013",4,1]]}}}],"schema":"https://github.com/citation-style-language/schema/raw/master/csl-citation.json"} </w:instrText>
      </w:r>
      <w:r w:rsidR="00BD03EC" w:rsidRPr="005B3C0C">
        <w:rPr>
          <w:szCs w:val="24"/>
        </w:rPr>
        <w:fldChar w:fldCharType="separate"/>
      </w:r>
      <w:r w:rsidRPr="005B3C0C">
        <w:t xml:space="preserve">(De Clerck </w:t>
      </w:r>
      <w:r w:rsidR="00490409" w:rsidRPr="00490409">
        <w:rPr>
          <w:i/>
        </w:rPr>
        <w:t>et al</w:t>
      </w:r>
      <w:r w:rsidRPr="005B3C0C">
        <w:t>., 2013)</w:t>
      </w:r>
      <w:r w:rsidR="00BD03EC" w:rsidRPr="005B3C0C">
        <w:rPr>
          <w:szCs w:val="24"/>
        </w:rPr>
        <w:fldChar w:fldCharType="end"/>
      </w:r>
      <w:r w:rsidRPr="005B3C0C">
        <w:rPr>
          <w:szCs w:val="24"/>
        </w:rPr>
        <w:t xml:space="preserve">. This estimate highlights the scope of the challenge ahead to discover and characterise new algal species. Identification is an important element of the characterisation process, as unequivocal identification greatly increases the effectiveness of comparative research and aids our understanding of the evolutionary relationship between different algal species.  </w:t>
      </w:r>
    </w:p>
    <w:p w14:paraId="53538852" w14:textId="77777777" w:rsidR="005B3C0C" w:rsidRPr="005B3C0C" w:rsidRDefault="005B3C0C" w:rsidP="005B3C0C">
      <w:pPr>
        <w:spacing w:line="360" w:lineRule="auto"/>
        <w:rPr>
          <w:szCs w:val="24"/>
        </w:rPr>
      </w:pPr>
      <w:r w:rsidRPr="005B3C0C">
        <w:rPr>
          <w:szCs w:val="24"/>
        </w:rPr>
        <w:t xml:space="preserve">The advance of DNA sequencing technology has led to the prominence of DNA taxonomy (or molecular taxonomy) for species delimitation, and DNA barcoding for identification of predetermined species </w:t>
      </w:r>
      <w:r w:rsidR="00BD03EC" w:rsidRPr="005B3C0C">
        <w:rPr>
          <w:szCs w:val="24"/>
        </w:rPr>
        <w:fldChar w:fldCharType="begin"/>
      </w:r>
      <w:r w:rsidR="00790A49">
        <w:rPr>
          <w:szCs w:val="24"/>
        </w:rPr>
        <w:instrText xml:space="preserve"> ADDIN ZOTERO_ITEM CSL_CITATION {"citationID":"msmtsfjcs","properties":{"formattedCitation":"(Tirichine and Bowler, 2011)","plainCitation":"(Tirichine and Bowler, 2011)"},"citationItems":[{"id":4289,"uris":["http://zotero.org/users/1204444/items/E459QRGD"],"uri":["http://zotero.org/users/1204444/items/E459QRGD"],"itemData":{"id":4289,"type":"article-journal","title":"Decoding algal genomes: tracing back the history of photosynthetic life on Earth","container-title":"The Plant Journal","page":"45-57","volume":"66","issue":"1","source":"Wiley Online Library","abstract":"The last decade has witnessed outstanding progress in sequencing the genomes of photosynthetic eukaryotes, from major cereal crops to single celled marine phytoplankton. For the algae, we now have whole genome sequences from green, red, and brown representatives, and multiple efforts based on comparative and functional genomics approaches have provided information about the unicellular origins of higher plants, and about the evolution of photosynthetic life in general. Here we present some of the highlights from such studies, including the endosymbiotic origins of photosynthetic protists and their positioning with respect to plants and animals, the evolution of multicellularity in photosynthetic lineages, the role of sex in unicellular algae, and the potential relevance of epigenetic processes in contributing to the adaptation of algae to their environment.","DOI":"10.1111/j.1365-313X.2011.04540.x","ISSN":"1365-313X","shortTitle":"Decoding algal genomes","language":"en","author":[{"family":"Tirichine","given":"Leïla"},{"family":"Bowler","given":"Chris"}],"issued":{"date-parts":[["2011",4,1]]}}}],"schema":"https://github.com/citation-style-language/schema/raw/master/csl-citation.json"} </w:instrText>
      </w:r>
      <w:r w:rsidR="00BD03EC" w:rsidRPr="005B3C0C">
        <w:rPr>
          <w:szCs w:val="24"/>
        </w:rPr>
        <w:fldChar w:fldCharType="separate"/>
      </w:r>
      <w:r w:rsidRPr="005B3C0C">
        <w:t>(Tirichine and Bowler, 2011)</w:t>
      </w:r>
      <w:r w:rsidR="00BD03EC" w:rsidRPr="005B3C0C">
        <w:rPr>
          <w:szCs w:val="24"/>
        </w:rPr>
        <w:fldChar w:fldCharType="end"/>
      </w:r>
      <w:r w:rsidRPr="005B3C0C">
        <w:rPr>
          <w:szCs w:val="24"/>
        </w:rPr>
        <w:t xml:space="preserve">. These technological advances have led to a huge increase in the size of online sequence repositories, but also a decline in the proportion of formally described new algal species (90% to &lt;20% from 2000 to 2010) </w:t>
      </w:r>
      <w:r w:rsidR="00BD03EC" w:rsidRPr="005B3C0C">
        <w:rPr>
          <w:szCs w:val="24"/>
        </w:rPr>
        <w:fldChar w:fldCharType="begin"/>
      </w:r>
      <w:r w:rsidR="00790A49">
        <w:rPr>
          <w:szCs w:val="24"/>
        </w:rPr>
        <w:instrText xml:space="preserve"> ADDIN ZOTERO_ITEM CSL_CITATION {"citationID":"wGyBxWuO","properties":{"formattedCitation":"(De Clerck et al., 2013)","plainCitation":"(De Clerck et al., 2013)"},"citationItems":[{"id":4287,"uris":["http://zotero.org/users/1204444/items/HCDR8BGF"],"uri":["http://zotero.org/users/1204444/items/HCDR8BGF"],"itemData":{"id":4287,"type":"article-journal","title":"Algal taxonomy: a road to nowhere?","container-title":"Journal of Phycology","page":"215-225","volume":"49","issue":"2","source":"Wiley Online Library","abstract":"The widespread view of taxonomy as an essentially retrogressive and outmoded science unable to cope with the current biodiversity crisis stimulated us to analyze the current status of cataloguing global algal diversity. Contrary to this largely pessimistic belief, species description rates of algae through time and trends in the number of active taxonomists, as revealed by the web resource AlgaeBase, show a much more positive picture. More species than ever before are being described by a large community of algal taxonomists. The lack of any decline in the rate at which new species and genera are described, however, is indicative of the large proportion of undiscovered diversity and bears heavily on any prediction of global algal species diversity and the time needed to catalogue it. The saturation of accumulation curves of higher taxa (family, order, and classes) on the other hand suggest that at these taxonomic levels most diversity has been discovered. This reasonably positive picture does not imply that algal taxonomy does not face serious challenges in the near future. The observed levels of cryptic diversity in algae, combined with the shift in methods used to characterize them, have resulted in a rampant uncertainty about the status of many older species. As a consequence, there is a tendency in phycology to move gradually away from traditional names to a more informal system whereby clade-, specimen- or strain-based identifiers are used to communicate biological information. Whether these informal names for species-level clades represent a temporary situation stimulated by the lag between species discovery and formal description, or an incipient alternative or parallel taxonomy, will be largely determined by how well we manage to integrate historical collections into modern taxonomic research. Additionally, there is a pressing need for a consensus about the organizational framework to manage the information about algal species names. An eventual strategy should preferably come out of an international working group that includes the various databases as well as the various phycological societies. In this strategy, phycologists should link up to major international initiatives that are currently being developed, such as the compulsory registration of taxonomic and nomenclatural acts and the introduction of Life Science Identifiers.","DOI":"10.1111/jpy.12020","ISSN":"1529-8817","shortTitle":"Algal taxonomy","journalAbbreviation":"J. Phycol.","language":"en","author":[{"family":"De Clerck","given":"Olivier"},{"family":"Guiry","given":"Michael D."},{"family":"Leliaert","given":"Frederik"},{"family":"Samyn","given":"Yves"},{"family":"Verbruggen","given":"Heroen"}],"issued":{"date-parts":[["2013",4,1]]}}}],"schema":"https://github.com/citation-style-language/schema/raw/master/csl-citation.json"} </w:instrText>
      </w:r>
      <w:r w:rsidR="00BD03EC" w:rsidRPr="005B3C0C">
        <w:rPr>
          <w:szCs w:val="24"/>
        </w:rPr>
        <w:fldChar w:fldCharType="separate"/>
      </w:r>
      <w:r w:rsidRPr="005B3C0C">
        <w:t xml:space="preserve">(De Clerck </w:t>
      </w:r>
      <w:r w:rsidR="00490409" w:rsidRPr="00490409">
        <w:rPr>
          <w:i/>
        </w:rPr>
        <w:t>et al</w:t>
      </w:r>
      <w:r w:rsidRPr="005B3C0C">
        <w:t>., 2013)</w:t>
      </w:r>
      <w:r w:rsidR="00BD03EC" w:rsidRPr="005B3C0C">
        <w:rPr>
          <w:szCs w:val="24"/>
        </w:rPr>
        <w:fldChar w:fldCharType="end"/>
      </w:r>
      <w:r w:rsidRPr="005B3C0C">
        <w:rPr>
          <w:szCs w:val="24"/>
        </w:rPr>
        <w:t xml:space="preserve">. This decline has largely been attributed to the ease of sequence generation compared to species description and so called cryptic diversity, which describes disparity between morphological and genomic differences, particularly within algal groups with simple morphologies </w:t>
      </w:r>
      <w:r w:rsidR="00BD03EC" w:rsidRPr="005B3C0C">
        <w:rPr>
          <w:szCs w:val="24"/>
        </w:rPr>
        <w:fldChar w:fldCharType="begin"/>
      </w:r>
      <w:r w:rsidR="00790A49">
        <w:rPr>
          <w:szCs w:val="24"/>
        </w:rPr>
        <w:instrText xml:space="preserve"> ADDIN ZOTERO_ITEM CSL_CITATION {"citationID":"PwRitpiM","properties":{"formattedCitation":"(De Clerck et al., 2013)","plainCitation":"(De Clerck et al., 2013)"},"citationItems":[{"id":4287,"uris":["http://zotero.org/users/1204444/items/HCDR8BGF"],"uri":["http://zotero.org/users/1204444/items/HCDR8BGF"],"itemData":{"id":4287,"type":"article-journal","title":"Algal taxonomy: a road to nowhere?","container-title":"Journal of Phycology","page":"215-225","volume":"49","issue":"2","source":"Wiley Online Library","abstract":"The widespread view of taxonomy as an essentially retrogressive and outmoded science unable to cope with the current biodiversity crisis stimulated us to analyze the current status of cataloguing global algal diversity. Contrary to this largely pessimistic belief, species description rates of algae through time and trends in the number of active taxonomists, as revealed by the web resource AlgaeBase, show a much more positive picture. More species than ever before are being described by a large community of algal taxonomists. The lack of any decline in the rate at which new species and genera are described, however, is indicative of the large proportion of undiscovered diversity and bears heavily on any prediction of global algal species diversity and the time needed to catalogue it. The saturation of accumulation curves of higher taxa (family, order, and classes) on the other hand suggest that at these taxonomic levels most diversity has been discovered. This reasonably positive picture does not imply that algal taxonomy does not face serious challenges in the near future. The observed levels of cryptic diversity in algae, combined with the shift in methods used to characterize them, have resulted in a rampant uncertainty about the status of many older species. As a consequence, there is a tendency in phycology to move gradually away from traditional names to a more informal system whereby clade-, specimen- or strain-based identifiers are used to communicate biological information. Whether these informal names for species-level clades represent a temporary situation stimulated by the lag between species discovery and formal description, or an incipient alternative or parallel taxonomy, will be largely determined by how well we manage to integrate historical collections into modern taxonomic research. Additionally, there is a pressing need for a consensus about the organizational framework to manage the information about algal species names. An eventual strategy should preferably come out of an international working group that includes the various databases as well as the various phycological societies. In this strategy, phycologists should link up to major international initiatives that are currently being developed, such as the compulsory registration of taxonomic and nomenclatural acts and the introduction of Life Science Identifiers.","DOI":"10.1111/jpy.12020","ISSN":"1529-8817","shortTitle":"Algal taxonomy","journalAbbreviation":"J. Phycol.","language":"en","author":[{"family":"De Clerck","given":"Olivier"},{"family":"Guiry","given":"Michael D."},{"family":"Leliaert","given":"Frederik"},{"family":"Samyn","given":"Yves"},{"family":"Verbruggen","given":"Heroen"}],"issued":{"date-parts":[["2013",4,1]]}}}],"schema":"https://github.com/citation-style-language/schema/raw/master/csl-citation.json"} </w:instrText>
      </w:r>
      <w:r w:rsidR="00BD03EC" w:rsidRPr="005B3C0C">
        <w:rPr>
          <w:szCs w:val="24"/>
        </w:rPr>
        <w:fldChar w:fldCharType="separate"/>
      </w:r>
      <w:r w:rsidRPr="005B3C0C">
        <w:t xml:space="preserve">(De Clerck </w:t>
      </w:r>
      <w:r w:rsidR="00490409" w:rsidRPr="00490409">
        <w:rPr>
          <w:i/>
        </w:rPr>
        <w:t>et al</w:t>
      </w:r>
      <w:r w:rsidRPr="005B3C0C">
        <w:t>., 2013)</w:t>
      </w:r>
      <w:r w:rsidR="00BD03EC" w:rsidRPr="005B3C0C">
        <w:rPr>
          <w:szCs w:val="24"/>
        </w:rPr>
        <w:fldChar w:fldCharType="end"/>
      </w:r>
      <w:r w:rsidRPr="005B3C0C">
        <w:rPr>
          <w:szCs w:val="24"/>
        </w:rPr>
        <w:t>.</w:t>
      </w:r>
    </w:p>
    <w:p w14:paraId="46A1A242" w14:textId="77777777" w:rsidR="005B3C0C" w:rsidRPr="005B3C0C" w:rsidRDefault="00AC5EF7" w:rsidP="005B3C0C">
      <w:pPr>
        <w:spacing w:line="360" w:lineRule="auto"/>
        <w:rPr>
          <w:szCs w:val="24"/>
        </w:rPr>
      </w:pPr>
      <w:r w:rsidRPr="005B3C0C">
        <w:rPr>
          <w:szCs w:val="24"/>
        </w:rPr>
        <w:t>A green spherical microalga</w:t>
      </w:r>
      <w:r w:rsidR="005B3C0C" w:rsidRPr="005B3C0C">
        <w:rPr>
          <w:szCs w:val="24"/>
        </w:rPr>
        <w:t xml:space="preserve">, was isolated from a duck pond in Weston Park, Sheffield (53°22'56.8"N 1°29'21.5"W) by Jasem Almohsen, a previous member of the Gilmour laboratory. The alga was not extensively characterised in this work, but a partial sequence of 18S rDNA was used to identify the alga within the </w:t>
      </w:r>
      <w:r w:rsidR="005B3C0C" w:rsidRPr="005B3C0C">
        <w:rPr>
          <w:i/>
          <w:szCs w:val="24"/>
        </w:rPr>
        <w:t xml:space="preserve">Chlorella clade </w:t>
      </w:r>
      <w:r w:rsidR="005B3C0C" w:rsidRPr="005B3C0C">
        <w:rPr>
          <w:szCs w:val="24"/>
        </w:rPr>
        <w:t xml:space="preserve">of the </w:t>
      </w:r>
      <w:r w:rsidR="005B3C0C" w:rsidRPr="005B3C0C">
        <w:rPr>
          <w:i/>
          <w:szCs w:val="24"/>
        </w:rPr>
        <w:t>Chlorellaceae</w:t>
      </w:r>
      <w:r w:rsidR="005B3C0C" w:rsidRPr="005B3C0C">
        <w:rPr>
          <w:szCs w:val="24"/>
        </w:rPr>
        <w:t xml:space="preserve"> family (</w:t>
      </w:r>
      <w:r w:rsidR="005B3C0C" w:rsidRPr="005B3C0C">
        <w:rPr>
          <w:rFonts w:cs="NewBaskerville-BoldItalic"/>
          <w:bCs/>
          <w:i/>
          <w:iCs/>
          <w:szCs w:val="24"/>
        </w:rPr>
        <w:t>Chlorophyta, Trebouxiophyceae</w:t>
      </w:r>
      <w:r w:rsidR="005B3C0C" w:rsidRPr="005B3C0C">
        <w:rPr>
          <w:rFonts w:cs="NewBaskerville-BoldItalic"/>
          <w:bCs/>
          <w:i/>
          <w:iCs/>
          <w:sz w:val="21"/>
          <w:szCs w:val="21"/>
        </w:rPr>
        <w:t>)</w:t>
      </w:r>
      <w:r w:rsidR="005B3C0C" w:rsidRPr="005B3C0C">
        <w:rPr>
          <w:szCs w:val="24"/>
        </w:rPr>
        <w:t xml:space="preserve"> </w:t>
      </w:r>
      <w:r w:rsidR="00BD03EC" w:rsidRPr="005B3C0C">
        <w:rPr>
          <w:szCs w:val="24"/>
        </w:rPr>
        <w:fldChar w:fldCharType="begin"/>
      </w:r>
      <w:r w:rsidR="00790A49">
        <w:rPr>
          <w:szCs w:val="24"/>
        </w:rPr>
        <w:instrText xml:space="preserve"> ADDIN ZOTERO_ITEM CSL_CITATION {"citationID":"2fafbfq3vh","properties":{"formattedCitation":"(Almohsen, 2014)","plainCitation":"(Almohsen, 2014)"},"citationItems":[{"id":4265,"uris":["http://zotero.org/users/1204444/items/8GRNMQ2F"],"uri":["http://zotero.org/users/1204444/items/8GRNMQ2F"],"itemData":{"id":4265,"type":"thesis","title":"Isolation and Characterisation of Halotolerant Bacteria and Algae and their Potential for Biofuel Production","publisher":"University of Sheffield","genre":"phd","source":"etheses.whiterose.ac.uk","abstract":"The first aim of the project was to isolate, identify and characterize salt tolerant bacteria from river and pond water.  This aim was achieved by the isolation of the salt tolerant bacterium Enterococcus amnigenus from water samples taken from Weston Park pond and by the isolation of the salt tolerant bacterium Pseudomonas fluorescens from a dew pond in the Derbyshire Peak District. E. amnigenus in common with many enterococci, is a potential pathogen, but it also has uses in industry as a producer of bacterial cellulose. P. fluorescens is a ubiquitous organism found in marine and soil environments and has been well characterized as an important biofilm-forming organism and as a rhizobacterium.\nThe second aim of the project was to isolate salt-tolerant microalgae from the fresh water Weston Park pond and this was successfully achieved by isolating and identifying two algal species - the diatom Navicula pelliculosa and the green alga Chlorella sp. Initial work measuring total lipid concentrations suggested that Navicula was the most promising organism for biofuel production due to having a total lipid concentration of around 20%. Further characterization of Navicula was undertaken to investigate its suitability for biofuel production. It was shown to grow under conditions of high pH and high salinity, making it a candidate species for growth in outdoor raceway ponds. Experiments using Nile Red fluorescence to measure neutral lipid production indicated that stress conditions (high salinity or high pH) could increase the neutral lipid accumulation by Navicula cells. To grow in high salinity (up to 0.8 M NaCl), Navicula cells must balance the external osmotic potential by accumulating a compatible solute within the cells.  NMR analysis showed that the compatible solute accumulated by Navicula is glucosylglycerol, which is not normally found in diatoms.","URL":"http://etheses.whiterose.ac.uk/6406/","author":[{"family":"Almohsen","given":"Jasem Saleh H."}],"issued":{"date-parts":[["2014",4]]},"accessed":{"date-parts":[["2015",11,2]]}}}],"schema":"https://github.com/citation-style-language/schema/raw/master/csl-citation.json"} </w:instrText>
      </w:r>
      <w:r w:rsidR="00BD03EC" w:rsidRPr="005B3C0C">
        <w:rPr>
          <w:szCs w:val="24"/>
        </w:rPr>
        <w:fldChar w:fldCharType="separate"/>
      </w:r>
      <w:r w:rsidR="005B3C0C" w:rsidRPr="005B3C0C">
        <w:t>(Almohsen, 2014)</w:t>
      </w:r>
      <w:r w:rsidR="00BD03EC" w:rsidRPr="005B3C0C">
        <w:rPr>
          <w:szCs w:val="24"/>
        </w:rPr>
        <w:fldChar w:fldCharType="end"/>
      </w:r>
      <w:r w:rsidR="005B3C0C" w:rsidRPr="005B3C0C">
        <w:rPr>
          <w:szCs w:val="24"/>
        </w:rPr>
        <w:t xml:space="preserve">. </w:t>
      </w:r>
      <w:r w:rsidR="005B3C0C" w:rsidRPr="005B3C0C">
        <w:rPr>
          <w:i/>
          <w:szCs w:val="24"/>
        </w:rPr>
        <w:t xml:space="preserve">Chlorella </w:t>
      </w:r>
      <w:r w:rsidR="005B3C0C" w:rsidRPr="005B3C0C">
        <w:rPr>
          <w:szCs w:val="24"/>
        </w:rPr>
        <w:t xml:space="preserve">was first identified by the Dutch microbiologist Martinus Beijerinck in 1889 </w:t>
      </w:r>
      <w:r w:rsidR="00BD03EC" w:rsidRPr="005B3C0C">
        <w:rPr>
          <w:szCs w:val="24"/>
        </w:rPr>
        <w:fldChar w:fldCharType="begin"/>
      </w:r>
      <w:r w:rsidR="00790A49">
        <w:rPr>
          <w:szCs w:val="24"/>
        </w:rPr>
        <w:instrText xml:space="preserve"> ADDIN ZOTERO_ITEM CSL_CITATION {"citationID":"1tgf6mfnuf","properties":{"formattedCitation":"(Beijerinck, 1890)","plainCitation":"(Beijerinck, 1890)"},"citationItems":[{"id":4261,"uris":["http://zotero.org/users/1204444/items/UQNHSUWR"],"uri":["http://zotero.org/users/1204444/items/UQNHSUWR"],"itemData":{"id":4261,"type":"article-journal","title":"Culturversuche mit Zoochlorellen, Lichenengonidien und anderen niederen Algen I-III","container-title":"Bot Zeit","page":"726-740","volume":"48","author":[{"family":"Beijerinck","given":"MW"}],"issued":{"date-parts":[["1890"]]}}}],"schema":"https://github.com/citation-style-language/schema/raw/master/csl-citation.json"} </w:instrText>
      </w:r>
      <w:r w:rsidR="00BD03EC" w:rsidRPr="005B3C0C">
        <w:rPr>
          <w:szCs w:val="24"/>
        </w:rPr>
        <w:fldChar w:fldCharType="separate"/>
      </w:r>
      <w:r w:rsidR="005B3C0C" w:rsidRPr="005B3C0C">
        <w:t>(Beijerinck, 1890)</w:t>
      </w:r>
      <w:r w:rsidR="00BD03EC" w:rsidRPr="005B3C0C">
        <w:rPr>
          <w:szCs w:val="24"/>
        </w:rPr>
        <w:fldChar w:fldCharType="end"/>
      </w:r>
      <w:r w:rsidR="005B3C0C" w:rsidRPr="005B3C0C">
        <w:rPr>
          <w:szCs w:val="24"/>
        </w:rPr>
        <w:t xml:space="preserve">. Since then, members of the </w:t>
      </w:r>
      <w:r w:rsidR="005B3C0C" w:rsidRPr="005B3C0C">
        <w:rPr>
          <w:i/>
          <w:szCs w:val="24"/>
        </w:rPr>
        <w:t xml:space="preserve">Chlorella </w:t>
      </w:r>
      <w:r w:rsidR="005B3C0C" w:rsidRPr="005B3C0C">
        <w:rPr>
          <w:szCs w:val="24"/>
        </w:rPr>
        <w:t xml:space="preserve">genus have been used as model organisms for many pioneering plant physiological and biochemical studies, including the famous ‘lollipop’ experiment which helped determine the Calvin-Benson cycle </w:t>
      </w:r>
      <w:r w:rsidR="00BD03EC" w:rsidRPr="005B3C0C">
        <w:rPr>
          <w:szCs w:val="24"/>
        </w:rPr>
        <w:fldChar w:fldCharType="begin"/>
      </w:r>
      <w:r w:rsidR="00FD626E">
        <w:rPr>
          <w:szCs w:val="24"/>
        </w:rPr>
        <w:instrText xml:space="preserve"> ADDIN ZOTERO_ITEM CSL_CITATION {"citationID":"eWFIqcfY","properties":{"formattedCitation":"(Bassham and Calvin, 1960; Kessler, 1953; Warburg and Negelein, 1920; Warburg, 1919)","plainCitation":"(Bassham and Calvin, 1960; Kessler, 1953; Warburg and Negelein, 1920; Warburg, 1919)"},"citationItems":[{"id":4669,"uris":["http://zotero.org/users/1204444/items/HJKKQ9NM"],"uri":["http://zotero.org/users/1204444/items/HJKKQ9NM"],"itemData":{"id":4669,"type":"chapter","title":"The path of carbon in photosynthesis","container-title":"Die CO2-Assimilation / The Assimilation of Carbon Dioxide","collection-title":"Handbuch der Pflanzenphysiologie / Encyclopedia of Plant Physiology","collection-number":"5","publisher":"Springer Berlin Heidelberg","page":"884-922","source":"link.springer.com","abstract":"As knowledge regarding the formation of organic compounds from carbon dioxide and other inorganic materials in green plants accumulates, it becomes increasingly apparent that it is difficult to distinguish which transformations of carbon compounds should be classified as part of the pathway of carbon in photosynthesis and which reactions should be considered as other metabolic processes of the plant. All reactions of a photoautotrophic plant rely ultimately on the energy stored by the photosynthetic process. Therefore, any definition of carbon reduction during photosynthesis based on requirement of energy or equivalents of reducing agents should specify the requirement precisely. Even so, it is questionable whether such a definition can distinguish between carbon reduction reactions of photosynthesis and other metabolic transformations of carbon compounds. It is now believed that energy-carrying compounds such as adenosine triphosphate and reducing agents such as reduced triphosphopyridine nucleotide which are formed during respiratory processes may also be formed directly from products close to the primary photochemical reactions of photosynthesis. Transformations of carbon compounds which require such substances and which take place in the dark may also occur at a greatly accelerated rate during photosynthesis. Furthermore, most, if not all, of the reactions of carbon reduction in photosynthesis are known to occur, although at a diminished rate, in the dark long after the immediate reducing and energy-carrying agents formed from the photochemical reaction have decayed.","URL":"http://link.springer.com/chapter/10.1007/978-3-642-94798-8_30","ISBN":"978-3-642-94799-5","note":"DOI: 10.1007/978-3-642-94798-8_30","language":"en","author":[{"family":"Bassham","given":"J. A."},{"family":"Calvin","given":"M."}],"editor":[{"family":"Pirson","given":"Professor Dr André"}],"issued":{"date-parts":[["1960"]]},"accessed":{"date-parts":[["2016",11,22]]}}},{"id":4302,"uris":["http://zotero.org/users/1204444/items/VWUV8J7C"],"uri":["http://zotero.org/users/1204444/items/VWUV8J7C"],"itemData":{"id":4302,"type":"article-journal","title":"Uber den Mechanismus der Nitratreduktion von Gru¨nalgen. II. Vergleichend-physiologische Untersuchungen","container-title":"Arch. Mikrobiol","page":"438-457","author":[{"family":"Kessler","given":"Erich"}],"issued":{"date-parts":[["1953"]]}}},{"id":4299,"uris":["http://zotero.org/users/1204444/items/3KT635VM"],"uri":["http://zotero.org/users/1204444/items/3KT635VM"],"itemData":{"id":4299,"type":"article-journal","title":"Uber die Reduktion der Salpetersa in grunen Zellen","container-title":"Biochem Z","page":"66-115","volume":"110","author":[{"family":"Warburg","given":"O"},{"family":"Negelein","given":"E"}],"issued":{"date-parts":[["1920"]]}}},{"id":4300,"uris":["http://zotero.org/users/1204444/items/CXFQQBDJ"],"uri":["http://zotero.org/users/1204444/items/CXFQQBDJ"],"itemData":{"id":4300,"type":"article-journal","title":"Uber die Geschwindigkeit der Kohlensaurezersetzung in lebenden Zellen","container-title":"Biochem Z","page":"230-270","volume":"100","author":[{"family":"Warburg","given":""}],"issued":{"date-parts":[["1919"]]}}}],"schema":"https://github.com/citation-style-language/schema/raw/master/csl-citation.json"} </w:instrText>
      </w:r>
      <w:r w:rsidR="00BD03EC" w:rsidRPr="005B3C0C">
        <w:rPr>
          <w:szCs w:val="24"/>
        </w:rPr>
        <w:fldChar w:fldCharType="separate"/>
      </w:r>
      <w:r w:rsidR="00FD626E" w:rsidRPr="00FD626E">
        <w:rPr>
          <w:rFonts w:ascii="Calibri" w:hAnsi="Calibri"/>
        </w:rPr>
        <w:t>(Bassham and Calvin, 1960; Kessler, 1953; Warburg and Negelein, 1920; Warburg, 1919)</w:t>
      </w:r>
      <w:r w:rsidR="00BD03EC" w:rsidRPr="005B3C0C">
        <w:rPr>
          <w:szCs w:val="24"/>
        </w:rPr>
        <w:fldChar w:fldCharType="end"/>
      </w:r>
      <w:r w:rsidR="005B3C0C" w:rsidRPr="005B3C0C">
        <w:rPr>
          <w:szCs w:val="24"/>
        </w:rPr>
        <w:t xml:space="preserve">. In addition the algae has been used extensively in biotechnological applications, ranging from </w:t>
      </w:r>
      <w:r w:rsidR="005B3C0C" w:rsidRPr="005B3C0C">
        <w:rPr>
          <w:szCs w:val="24"/>
        </w:rPr>
        <w:lastRenderedPageBreak/>
        <w:t xml:space="preserve">aquafeed to wastewater treatment and biofuel production </w:t>
      </w:r>
      <w:r w:rsidR="00BD03EC" w:rsidRPr="005B3C0C">
        <w:rPr>
          <w:szCs w:val="24"/>
        </w:rPr>
        <w:fldChar w:fldCharType="begin"/>
      </w:r>
      <w:r w:rsidR="00790A49">
        <w:rPr>
          <w:szCs w:val="24"/>
        </w:rPr>
        <w:instrText xml:space="preserve"> ADDIN ZOTERO_ITEM CSL_CITATION {"citationID":"pzBRq99h","properties":{"formattedCitation":"(Craggs et al., 2011; Mallick, 2002; Safi et al., 2014)","plainCitation":"(Craggs et al., 2011; Mallick, 2002; Safi et al., 2014)"},"citationItems":[{"id":26,"uris":["http://zotero.org/users/1204444/items/5KAIIWGJ"],"uri":["http://zotero.org/users/1204444/items/5KAIIWGJ"],"itemData":{"id":26,"type":"article-journal","title":"Algal biofuels from wastewater treatment high rate algal ponds","container-title":"Water Science &amp; Technology","page":"660","volume":"63","issue":"4","source":"CrossRef","DOI":"10.2166/wst.2011.100","ISSN":"0273-1223","author":[{"family":"Craggs","given":"R. J."},{"family":"Heubeck","given":"S."},{"family":"Lundquist","given":"T. J."},{"family":"Benemann","given":"J. R."}],"issued":{"date-parts":[["2011",2]]}}},{"id":76,"uris":["http://zotero.org/users/1204444/items/W6AHQPGM"],"uri":["http://zotero.org/users/1204444/items/W6AHQPGM"],"itemData":{"id":76,"type":"article-journal","title":"Biotechnological potential of immobilized algae for wastewater N, P and metal removal: a review","container-title":"Biometals","page":"377–390","volume":"15","issue":"4","source":"Google Scholar","shortTitle":"Biotechnological potential of immobilized algae for wastewater N, P and metal removal","author":[{"family":"Mallick","given":"N."}],"issued":{"date-parts":[["2002"]]}}},{"id":4305,"uris":["http://zotero.org/users/1204444/items/9DT7VVVT"],"uri":["http://zotero.org/users/1204444/items/9DT7VVVT"],"itemData":{"id":4305,"type":"article-journal","title":"Morphology, composition, production, processing and applications of Chlorella vulgaris: A review","container-title":"Renewable and Sustainable Energy Reviews","page":"265-278","volume":"35","source":"ScienceDirect","abstract":"Economic and technical problems related to the reduction of petroleum resources require the valorisation of renewable raw material. Recently, microalgae emerged as promising alternative feedstock that represents an enormous biodiversity with multiple benefits exceeding the potential of conventional agricultural feedstock. Thus, this comprehensive review article spots the light on one of the most interesting microalga Chlorella vulgaris. It assembles the history and a thorough description of its ultrastructure and composition according to growth conditions. The harvesting techniques are presented in relation to the novel algo-refinery concept, with their technological advancements and potential applications in the market.","DOI":"10.1016/j.rser.2014.04.007","ISSN":"1364-0321","shortTitle":"Morphology, composition, production, processing and applications of Chlorella vulgaris","journalAbbreviation":"Renewable and Sustainable Energy Reviews","author":[{"family":"Safi","given":"Carl"},{"family":"Zebib","given":"Bachar"},{"family":"Merah","given":"Othmane"},{"family":"Pontalier","given":"Pierre-Yves"},{"family":"Vaca-Garcia","given":"Carlos"}],"issued":{"date-parts":[["2014",7]]}}}],"schema":"https://github.com/citation-style-language/schema/raw/master/csl-citation.json"} </w:instrText>
      </w:r>
      <w:r w:rsidR="00BD03EC" w:rsidRPr="005B3C0C">
        <w:rPr>
          <w:szCs w:val="24"/>
        </w:rPr>
        <w:fldChar w:fldCharType="separate"/>
      </w:r>
      <w:r w:rsidR="005B3C0C" w:rsidRPr="005B3C0C">
        <w:t xml:space="preserve">(Craggs </w:t>
      </w:r>
      <w:r w:rsidR="00490409" w:rsidRPr="00490409">
        <w:rPr>
          <w:i/>
        </w:rPr>
        <w:t>et al</w:t>
      </w:r>
      <w:r w:rsidR="005B3C0C" w:rsidRPr="005B3C0C">
        <w:t xml:space="preserve">., 2011; Mallick, 2002; Safi </w:t>
      </w:r>
      <w:r w:rsidR="00490409" w:rsidRPr="00490409">
        <w:rPr>
          <w:i/>
        </w:rPr>
        <w:t>et al</w:t>
      </w:r>
      <w:r w:rsidR="005B3C0C" w:rsidRPr="005B3C0C">
        <w:t>., 2014)</w:t>
      </w:r>
      <w:r w:rsidR="00BD03EC" w:rsidRPr="005B3C0C">
        <w:rPr>
          <w:szCs w:val="24"/>
        </w:rPr>
        <w:fldChar w:fldCharType="end"/>
      </w:r>
      <w:r w:rsidR="005B3C0C" w:rsidRPr="005B3C0C">
        <w:rPr>
          <w:szCs w:val="24"/>
        </w:rPr>
        <w:t xml:space="preserve">. </w:t>
      </w:r>
    </w:p>
    <w:p w14:paraId="41DA8A1B" w14:textId="77777777" w:rsidR="005B3C0C" w:rsidRPr="005B3C0C" w:rsidRDefault="005B3C0C" w:rsidP="005B3C0C">
      <w:pPr>
        <w:spacing w:line="360" w:lineRule="auto"/>
        <w:rPr>
          <w:szCs w:val="24"/>
        </w:rPr>
      </w:pPr>
      <w:r w:rsidRPr="005B3C0C">
        <w:rPr>
          <w:szCs w:val="24"/>
        </w:rPr>
        <w:t xml:space="preserve">The simple spherical morphology of </w:t>
      </w:r>
      <w:r w:rsidRPr="005B3C0C">
        <w:rPr>
          <w:i/>
          <w:szCs w:val="24"/>
        </w:rPr>
        <w:t xml:space="preserve">Chlorella </w:t>
      </w:r>
      <w:r w:rsidRPr="005B3C0C">
        <w:rPr>
          <w:szCs w:val="24"/>
        </w:rPr>
        <w:t xml:space="preserve">led to wide-scale misidentification, with over 100 algae species wrongly identified within the </w:t>
      </w:r>
      <w:r w:rsidRPr="005B3C0C">
        <w:rPr>
          <w:i/>
          <w:szCs w:val="24"/>
        </w:rPr>
        <w:t xml:space="preserve">Chlorella genus </w:t>
      </w:r>
      <w:r w:rsidR="00BD03EC" w:rsidRPr="005B3C0C">
        <w:rPr>
          <w:i/>
          <w:szCs w:val="24"/>
        </w:rPr>
        <w:fldChar w:fldCharType="begin"/>
      </w:r>
      <w:r w:rsidR="00790A49">
        <w:rPr>
          <w:i/>
          <w:szCs w:val="24"/>
        </w:rPr>
        <w:instrText xml:space="preserve"> ADDIN ZOTERO_ITEM CSL_CITATION {"citationID":"10vdltunhr","properties":{"formattedCitation":"(Krienitz et al., 2015)","plainCitation":"(Krienitz et al., 2015)"},"citationItems":[{"id":4307,"uris":["http://zotero.org/users/1204444/items/W2CTKAUM"],"uri":["http://zotero.org/users/1204444/items/W2CTKAUM"],"itemData":{"id":4307,"type":"article-journal","title":"Chlorella: 125 years of the green survivalist","container-title":"Trends in Plant Science","page":"67-69","volume":"20","issue":"2","source":"ScienceDirect","abstract":"Chlorella, the archetype of unicellular green algae, is a high-performance primary producer in aquatic and terrestrial ecosystems. Under the simple spherical morphology of Chlorella, many other ‘green balls’ unfolded as independent phylogenetic lineages as a result of convergent evolution. By contrast, green algae with strikingly different phenotypes were unmasked as close relatives of Chlorella by modern molecular techniques. Here, we point to the increasing impact of these diverse protists on ecology, evolution, and biotechnology in the light of integrative taxonomy.","DOI":"10.1016/j.tplants.2014.11.005","ISSN":"1360-1385","shortTitle":"Chlorella","journalAbbreviation":"Trends in Plant Science","author":[{"family":"Krienitz","given":"Lothar"},{"family":"Huss","given":"Volker A. R."},{"family":"Bock","given":"Christina"}],"issued":{"date-parts":[["2015",2]]}}}],"schema":"https://github.com/citation-style-language/schema/raw/master/csl-citation.json"} </w:instrText>
      </w:r>
      <w:r w:rsidR="00BD03EC" w:rsidRPr="005B3C0C">
        <w:rPr>
          <w:i/>
          <w:szCs w:val="24"/>
        </w:rPr>
        <w:fldChar w:fldCharType="separate"/>
      </w:r>
      <w:r w:rsidRPr="005B3C0C">
        <w:t xml:space="preserve">(Krienitz </w:t>
      </w:r>
      <w:r w:rsidR="00490409" w:rsidRPr="00490409">
        <w:rPr>
          <w:i/>
        </w:rPr>
        <w:t>et al</w:t>
      </w:r>
      <w:r w:rsidRPr="005B3C0C">
        <w:t>., 2015)</w:t>
      </w:r>
      <w:r w:rsidR="00BD03EC" w:rsidRPr="005B3C0C">
        <w:rPr>
          <w:i/>
          <w:szCs w:val="24"/>
        </w:rPr>
        <w:fldChar w:fldCharType="end"/>
      </w:r>
      <w:r w:rsidRPr="005B3C0C">
        <w:rPr>
          <w:i/>
          <w:szCs w:val="24"/>
        </w:rPr>
        <w:t xml:space="preserve">. </w:t>
      </w:r>
      <w:r w:rsidR="00BD03EC" w:rsidRPr="005B3C0C">
        <w:rPr>
          <w:i/>
          <w:szCs w:val="24"/>
        </w:rPr>
        <w:fldChar w:fldCharType="begin"/>
      </w:r>
      <w:r w:rsidR="00790A49">
        <w:rPr>
          <w:i/>
          <w:szCs w:val="24"/>
        </w:rPr>
        <w:instrText xml:space="preserve"> ADDIN ZOTERO_ITEM CSL_CITATION {"citationID":"5dnd18234","properties":{"formattedCitation":"(Kessler and Soeder, 1962)","plainCitation":"(Kessler and Soeder, 1962)"},"citationItems":[{"id":4298,"uris":["http://zotero.org/users/1204444/items/C8MFHXJM"],"uri":["http://zotero.org/users/1204444/items/C8MFHXJM"],"itemData":{"id":4298,"type":"article-journal","title":"Biochemical Contributions to the Taxonomy of the Genus Chlorella","container-title":"Nature","page":"1096-1097","volume":"194","issue":"4833","source":"CrossRef","DOI":"10.1038/1941096b0","ISSN":"0028-0836","author":[{"family":"Kessler","given":"Erich"},{"family":"Soeder","given":"Carl J."}],"issued":{"date-parts":[["1962",6,16]]}}}],"schema":"https://github.com/citation-style-language/schema/raw/master/csl-citation.json"} </w:instrText>
      </w:r>
      <w:r w:rsidR="00BD03EC" w:rsidRPr="005B3C0C">
        <w:rPr>
          <w:i/>
          <w:szCs w:val="24"/>
        </w:rPr>
        <w:fldChar w:fldCharType="separate"/>
      </w:r>
      <w:r w:rsidR="00AC5EF7">
        <w:t>Kessler and Soeder</w:t>
      </w:r>
      <w:r w:rsidRPr="005B3C0C">
        <w:t xml:space="preserve"> (1962)</w:t>
      </w:r>
      <w:r w:rsidR="00BD03EC" w:rsidRPr="005B3C0C">
        <w:rPr>
          <w:i/>
          <w:szCs w:val="24"/>
        </w:rPr>
        <w:fldChar w:fldCharType="end"/>
      </w:r>
      <w:r w:rsidRPr="005B3C0C">
        <w:rPr>
          <w:szCs w:val="24"/>
        </w:rPr>
        <w:t xml:space="preserve"> proposed a new method of taxonomic identification based on physiological and biochemical, rather than morphological criteria. Subsequent phenotypic and biochemical analysis used to refine the taxonomy revealed a large degree of variability within the genus </w:t>
      </w:r>
      <w:r w:rsidR="00BD03EC" w:rsidRPr="005B3C0C">
        <w:rPr>
          <w:szCs w:val="24"/>
        </w:rPr>
        <w:fldChar w:fldCharType="begin"/>
      </w:r>
      <w:r w:rsidR="00790A49">
        <w:rPr>
          <w:szCs w:val="24"/>
        </w:rPr>
        <w:instrText xml:space="preserve"> ADDIN ZOTERO_ITEM CSL_CITATION {"citationID":"1fd93fav8f","properties":{"formattedCitation":"(Bock et al., 2011)","plainCitation":"(Bock et al., 2011)"},"citationItems":[{"id":4279,"uris":["http://zotero.org/users/1204444/items/F6TP39KQ"],"uri":["http://zotero.org/users/1204444/items/F6TP39KQ"],"itemData":{"id":4279,"type":"article-journal","title":"Taxonomic reassessment of the genus Chlorella (Trebouxiophyceae) using molecular signatures (barcodes), including description of seven new species.","container-title":"Fottea","page":"293-312","source":"CrossRef","DOI":"10.5507/fot.2011.028","ISSN":"18025439, 18054927","author":[{"family":"Bock","given":"Christina"},{"family":"Krienitz","given":"Lothar"},{"family":"Proschold","given":"Thomas"}],"issued":{"date-parts":[["2011",9,1]]}}}],"schema":"https://github.com/citation-style-language/schema/raw/master/csl-citation.json"} </w:instrText>
      </w:r>
      <w:r w:rsidR="00BD03EC" w:rsidRPr="005B3C0C">
        <w:rPr>
          <w:szCs w:val="24"/>
        </w:rPr>
        <w:fldChar w:fldCharType="separate"/>
      </w:r>
      <w:r w:rsidRPr="005B3C0C">
        <w:t xml:space="preserve">(Bock </w:t>
      </w:r>
      <w:r w:rsidR="00490409" w:rsidRPr="00490409">
        <w:rPr>
          <w:i/>
        </w:rPr>
        <w:t>et al</w:t>
      </w:r>
      <w:r w:rsidRPr="005B3C0C">
        <w:t>., 2011)</w:t>
      </w:r>
      <w:r w:rsidR="00BD03EC" w:rsidRPr="005B3C0C">
        <w:rPr>
          <w:szCs w:val="24"/>
        </w:rPr>
        <w:fldChar w:fldCharType="end"/>
      </w:r>
      <w:r w:rsidRPr="005B3C0C">
        <w:rPr>
          <w:szCs w:val="24"/>
        </w:rPr>
        <w:t xml:space="preserve">. The emergence of molecular markers, particularly the use of 18S rDNA by Huss </w:t>
      </w:r>
      <w:r w:rsidR="00490409" w:rsidRPr="00490409">
        <w:rPr>
          <w:i/>
          <w:szCs w:val="24"/>
        </w:rPr>
        <w:t>et al</w:t>
      </w:r>
      <w:r w:rsidRPr="005B3C0C">
        <w:rPr>
          <w:i/>
          <w:szCs w:val="24"/>
        </w:rPr>
        <w:t xml:space="preserve">. </w:t>
      </w:r>
      <w:r w:rsidRPr="005B3C0C">
        <w:rPr>
          <w:szCs w:val="24"/>
        </w:rPr>
        <w:t xml:space="preserve">(1999), revealed the </w:t>
      </w:r>
      <w:r w:rsidRPr="005B3C0C">
        <w:rPr>
          <w:i/>
          <w:szCs w:val="24"/>
        </w:rPr>
        <w:t xml:space="preserve">Chlorella genus </w:t>
      </w:r>
      <w:r w:rsidRPr="005B3C0C">
        <w:rPr>
          <w:szCs w:val="24"/>
        </w:rPr>
        <w:t xml:space="preserve">spanned across both the Chlorophyceae and Trebouxiophyceae classes, with convergent evolution leading to similar morphologies. This molecular work whittled the </w:t>
      </w:r>
      <w:r w:rsidRPr="005B3C0C">
        <w:rPr>
          <w:i/>
          <w:szCs w:val="24"/>
        </w:rPr>
        <w:t xml:space="preserve">Chlorella genus </w:t>
      </w:r>
      <w:r w:rsidRPr="005B3C0C">
        <w:rPr>
          <w:szCs w:val="24"/>
        </w:rPr>
        <w:t>down</w:t>
      </w:r>
      <w:r w:rsidRPr="005B3C0C">
        <w:rPr>
          <w:i/>
          <w:szCs w:val="24"/>
        </w:rPr>
        <w:t xml:space="preserve"> </w:t>
      </w:r>
      <w:r w:rsidRPr="005B3C0C">
        <w:rPr>
          <w:szCs w:val="24"/>
        </w:rPr>
        <w:t xml:space="preserve">to four species, </w:t>
      </w:r>
      <w:r w:rsidRPr="005B3C0C">
        <w:rPr>
          <w:i/>
          <w:szCs w:val="24"/>
        </w:rPr>
        <w:t xml:space="preserve">C. vulgaris </w:t>
      </w:r>
      <w:r w:rsidRPr="005B3C0C">
        <w:rPr>
          <w:szCs w:val="24"/>
        </w:rPr>
        <w:t xml:space="preserve">(type species, originally described by Beijerinick), </w:t>
      </w:r>
      <w:r w:rsidRPr="005B3C0C">
        <w:rPr>
          <w:i/>
          <w:szCs w:val="24"/>
        </w:rPr>
        <w:t xml:space="preserve">C. lobophora, C. sorokiniana, </w:t>
      </w:r>
      <w:r w:rsidRPr="005B3C0C">
        <w:rPr>
          <w:szCs w:val="24"/>
        </w:rPr>
        <w:t xml:space="preserve">and </w:t>
      </w:r>
      <w:r w:rsidRPr="005B3C0C">
        <w:rPr>
          <w:i/>
          <w:szCs w:val="24"/>
        </w:rPr>
        <w:t>C. kessleri (</w:t>
      </w:r>
      <w:r w:rsidRPr="005B3C0C">
        <w:rPr>
          <w:szCs w:val="24"/>
        </w:rPr>
        <w:t xml:space="preserve">later designated to the </w:t>
      </w:r>
      <w:r w:rsidRPr="005B3C0C">
        <w:rPr>
          <w:i/>
          <w:szCs w:val="24"/>
        </w:rPr>
        <w:t xml:space="preserve">Parachorella </w:t>
      </w:r>
      <w:r w:rsidRPr="005B3C0C">
        <w:rPr>
          <w:szCs w:val="24"/>
        </w:rPr>
        <w:t xml:space="preserve">clade). Since the initial molecular work by Huss </w:t>
      </w:r>
      <w:r w:rsidR="00490409" w:rsidRPr="00490409">
        <w:rPr>
          <w:i/>
          <w:szCs w:val="24"/>
        </w:rPr>
        <w:t>et al</w:t>
      </w:r>
      <w:r w:rsidRPr="005B3C0C">
        <w:rPr>
          <w:szCs w:val="24"/>
        </w:rPr>
        <w:t xml:space="preserve">. (1999), a combination of traditional and modern molecular methods has revealed a complex phenology which has radically changed the understanding of </w:t>
      </w:r>
      <w:r w:rsidRPr="005B3C0C">
        <w:rPr>
          <w:i/>
          <w:szCs w:val="24"/>
        </w:rPr>
        <w:t>Chlorella</w:t>
      </w:r>
      <w:r w:rsidRPr="005B3C0C">
        <w:rPr>
          <w:szCs w:val="24"/>
        </w:rPr>
        <w:t xml:space="preserve"> taxonomy </w:t>
      </w:r>
      <w:r w:rsidR="00BD03EC" w:rsidRPr="005B3C0C">
        <w:rPr>
          <w:i/>
          <w:szCs w:val="24"/>
        </w:rPr>
        <w:fldChar w:fldCharType="begin"/>
      </w:r>
      <w:r w:rsidR="00790A49">
        <w:rPr>
          <w:i/>
          <w:szCs w:val="24"/>
        </w:rPr>
        <w:instrText xml:space="preserve"> ADDIN ZOTERO_ITEM CSL_CITATION {"citationID":"m7TlpDNQ","properties":{"formattedCitation":"(Krienitz et al., 2015)","plainCitation":"(Krienitz et al., 2015)"},"citationItems":[{"id":4307,"uris":["http://zotero.org/users/1204444/items/W2CTKAUM"],"uri":["http://zotero.org/users/1204444/items/W2CTKAUM"],"itemData":{"id":4307,"type":"article-journal","title":"Chlorella: 125 years of the green survivalist","container-title":"Trends in Plant Science","page":"67-69","volume":"20","issue":"2","source":"ScienceDirect","abstract":"Chlorella, the archetype of unicellular green algae, is a high-performance primary producer in aquatic and terrestrial ecosystems. Under the simple spherical morphology of Chlorella, many other ‘green balls’ unfolded as independent phylogenetic lineages as a result of convergent evolution. By contrast, green algae with strikingly different phenotypes were unmasked as close relatives of Chlorella by modern molecular techniques. Here, we point to the increasing impact of these diverse protists on ecology, evolution, and biotechnology in the light of integrative taxonomy.","DOI":"10.1016/j.tplants.2014.11.005","ISSN":"1360-1385","shortTitle":"Chlorella","journalAbbreviation":"Trends in Plant Science","author":[{"family":"Krienitz","given":"Lothar"},{"family":"Huss","given":"Volker A. R."},{"family":"Bock","given":"Christina"}],"issued":{"date-parts":[["2015",2]]}}}],"schema":"https://github.com/citation-style-language/schema/raw/master/csl-citation.json"} </w:instrText>
      </w:r>
      <w:r w:rsidR="00BD03EC" w:rsidRPr="005B3C0C">
        <w:rPr>
          <w:i/>
          <w:szCs w:val="24"/>
        </w:rPr>
        <w:fldChar w:fldCharType="separate"/>
      </w:r>
      <w:r w:rsidRPr="005B3C0C">
        <w:t xml:space="preserve">(Krienitz </w:t>
      </w:r>
      <w:r w:rsidR="00490409" w:rsidRPr="00490409">
        <w:rPr>
          <w:i/>
        </w:rPr>
        <w:t>et al</w:t>
      </w:r>
      <w:r w:rsidRPr="005B3C0C">
        <w:t>., 2015)</w:t>
      </w:r>
      <w:r w:rsidR="00BD03EC" w:rsidRPr="005B3C0C">
        <w:rPr>
          <w:i/>
          <w:szCs w:val="24"/>
        </w:rPr>
        <w:fldChar w:fldCharType="end"/>
      </w:r>
      <w:r w:rsidRPr="005B3C0C">
        <w:rPr>
          <w:i/>
          <w:szCs w:val="24"/>
        </w:rPr>
        <w:t xml:space="preserve">. </w:t>
      </w:r>
      <w:r w:rsidRPr="005B3C0C">
        <w:rPr>
          <w:szCs w:val="24"/>
        </w:rPr>
        <w:t xml:space="preserve">In this work green algae with different range of phenotypes (such as bristles or gelatinous colonies) were identified to be closely related, and subsequently grouped within the </w:t>
      </w:r>
      <w:r w:rsidRPr="005B3C0C">
        <w:rPr>
          <w:i/>
          <w:szCs w:val="24"/>
        </w:rPr>
        <w:t>Chlorella</w:t>
      </w:r>
      <w:r w:rsidRPr="005B3C0C">
        <w:rPr>
          <w:szCs w:val="24"/>
        </w:rPr>
        <w:t xml:space="preserve"> clade. Consequently, the clade</w:t>
      </w:r>
      <w:r w:rsidRPr="005B3C0C">
        <w:rPr>
          <w:i/>
          <w:szCs w:val="24"/>
        </w:rPr>
        <w:t xml:space="preserve"> </w:t>
      </w:r>
      <w:r w:rsidRPr="005B3C0C">
        <w:rPr>
          <w:szCs w:val="24"/>
        </w:rPr>
        <w:t xml:space="preserve">now contains the genera: </w:t>
      </w:r>
      <w:r w:rsidRPr="005B3C0C">
        <w:rPr>
          <w:i/>
          <w:szCs w:val="24"/>
        </w:rPr>
        <w:t xml:space="preserve">Hegewaldia </w:t>
      </w:r>
      <w:r w:rsidRPr="005B3C0C">
        <w:rPr>
          <w:szCs w:val="24"/>
        </w:rPr>
        <w:t xml:space="preserve">(spherical cell, colonial, with or without bristles, oogamous reproduction), </w:t>
      </w:r>
      <w:r w:rsidRPr="005B3C0C">
        <w:rPr>
          <w:i/>
          <w:szCs w:val="24"/>
        </w:rPr>
        <w:t xml:space="preserve">Meyerella </w:t>
      </w:r>
      <w:r w:rsidRPr="005B3C0C">
        <w:rPr>
          <w:szCs w:val="24"/>
        </w:rPr>
        <w:t xml:space="preserve">(spherical cell, solitary, with or without bristle), </w:t>
      </w:r>
      <w:r w:rsidRPr="005B3C0C">
        <w:rPr>
          <w:i/>
          <w:szCs w:val="24"/>
        </w:rPr>
        <w:t>Actinastrum (</w:t>
      </w:r>
      <w:r w:rsidRPr="005B3C0C">
        <w:rPr>
          <w:szCs w:val="24"/>
        </w:rPr>
        <w:t>ellipsoidal cell within star-shaped coenobia colony</w:t>
      </w:r>
      <w:r w:rsidRPr="005B3C0C">
        <w:rPr>
          <w:i/>
          <w:szCs w:val="24"/>
        </w:rPr>
        <w:t>)</w:t>
      </w:r>
      <w:r w:rsidRPr="005B3C0C">
        <w:rPr>
          <w:szCs w:val="24"/>
        </w:rPr>
        <w:t xml:space="preserve">, </w:t>
      </w:r>
      <w:r w:rsidRPr="005B3C0C">
        <w:rPr>
          <w:i/>
          <w:szCs w:val="24"/>
        </w:rPr>
        <w:t>Didymogene</w:t>
      </w:r>
      <w:r w:rsidRPr="005B3C0C">
        <w:rPr>
          <w:szCs w:val="24"/>
        </w:rPr>
        <w:t xml:space="preserve"> (ellipsoidial cells, two-celled coenobia, with and without two spines), </w:t>
      </w:r>
      <w:r w:rsidRPr="005B3C0C">
        <w:rPr>
          <w:i/>
          <w:szCs w:val="24"/>
        </w:rPr>
        <w:t>Micractinium</w:t>
      </w:r>
      <w:r w:rsidRPr="005B3C0C">
        <w:rPr>
          <w:szCs w:val="24"/>
        </w:rPr>
        <w:t xml:space="preserve"> (spherical cell, solitary or colonial, with and without bristles) and </w:t>
      </w:r>
      <w:r w:rsidRPr="005B3C0C">
        <w:rPr>
          <w:i/>
          <w:szCs w:val="24"/>
        </w:rPr>
        <w:t xml:space="preserve">Chlorella </w:t>
      </w:r>
      <w:r w:rsidRPr="005B3C0C">
        <w:rPr>
          <w:szCs w:val="24"/>
        </w:rPr>
        <w:t>(spherical cell, solitary, now consists of more than 3 species)</w:t>
      </w:r>
      <w:r w:rsidRPr="005B3C0C">
        <w:rPr>
          <w:i/>
          <w:szCs w:val="24"/>
        </w:rPr>
        <w:t xml:space="preserve">, </w:t>
      </w:r>
      <w:r w:rsidRPr="005B3C0C">
        <w:rPr>
          <w:szCs w:val="24"/>
        </w:rPr>
        <w:t xml:space="preserve">within which the precise phylogeny is still contested </w:t>
      </w:r>
      <w:r w:rsidR="00BD03EC" w:rsidRPr="005B3C0C">
        <w:rPr>
          <w:szCs w:val="24"/>
        </w:rPr>
        <w:fldChar w:fldCharType="begin"/>
      </w:r>
      <w:r w:rsidR="00790A49">
        <w:rPr>
          <w:szCs w:val="24"/>
        </w:rPr>
        <w:instrText xml:space="preserve"> ADDIN ZOTERO_ITEM CSL_CITATION {"citationID":"tGw3junK","properties":{"formattedCitation":"{\\rtf (Bock et al., 2011; Hoshina, 2011; Hoshina et al., 2005; Hoshina and Fujiwara, 2013; Krienitz et al., 2015; Krienitz and Bock, 2012; Luo et al., 2006; W. Luo et al., 2010; M\\uc0\\u252{}ller et al., 2005)}","plainCitation":"(Bock et al., 2011; Hoshina, 2011; Hoshina et al., 2005; Hoshina and Fujiwara, 2013; Krienitz et al., 2015; Krienitz and Bock, 2012; Luo et al., 2006; W. Luo et al., 2010; Müller et al., 2005)"},"citationItems":[{"id":4279,"uris":["http://zotero.org/users/1204444/items/F6TP39KQ"],"uri":["http://zotero.org/users/1204444/items/F6TP39KQ"],"itemData":{"id":4279,"type":"article-journal","title":"Taxonomic reassessment of the genus Chlorella (Trebouxiophyceae) using molecular signatures (barcodes), including description of seven new species.","container-title":"Fottea","page":"293-312","source":"CrossRef","DOI":"10.5507/fot.2011.028","ISSN":"18025439, 18054927","author":[{"family":"Bock","given":"Christina"},{"family":"Krienitz","given":"Lothar"},{"family":"Proschold","given":"Thomas"}],"issued":{"date-parts":[["2011",9,1]]}}},{"id":4296,"uris":["http://zotero.org/users/1204444/items/TDFNDBWG"],"uri":["http://zotero.org/users/1204444/items/TDFNDBWG"],"itemData":{"id":4296,"type":"article-journal","title":"Comments on the taxonomic treatment of Micractinium reisseri (Chlorellaceae, Trebouxiophyceae), a common endosymbiont in Paramecium","container-title":"Phycological Research","page":"269-272","volume":"59","issue":"4","source":"Wiley Online Library","abstract":"Micractinium reisseri Hoshina, Iwataki et Imamura (Chlorellaceae, Trebouxiophyceae), an alga symbiotic with the ciliate Paramecium bursaria (Ehrenberg) Focker, was recently renamed M. conductrix (K. Brandt) Pröschold et Darienko. The name ‘conductrix’ was originally given to an algal endosymbiont of Hydra, a genus of Hydrozoa. Here, I outline key differences between symbionts of hydra and Paramecium, and therefore, argue against the validity of the taxonomic treatment of M. reisseri by Pröschold and colleagues.","DOI":"10.1111/j.1440-1835.2011.00625.x","ISSN":"1440-1835","language":"en","author":[{"family":"Hoshina","given":"Ryo"}],"issued":{"date-parts":[["2011",10,1]]}}},{"id":2392,"uris":["http://zotero.org/users/1204444/items/BXQ4V737"],"uri":["http://zotero.org/users/1204444/items/BXQ4V737"],"itemData":{"id":2392,"type":"article-journal","title":"Genetic Evidence of “American” and “European” Type Symbiotic Algae of Paramecium bursaria Ehrenberg","container-title":"Plant Biology","page":"526–532","volume":"7","issue":"5","source":"Wiley Online Library","abstract":"Abstract: Paramecium bursaria is composed of a “host” ciliate and a “symbiont” green alga. Based upon physiology, DNA hybridization and virus infection, two types of symbionts, called “American” type and “European” type, have been reported to date. Here, we determined the 18S rDNA and internal transcribed spacer 2 (ITS2) regions for both “American” and “European” types. Sequence features clearly separated into two lineages; NC64A (USA), Syngen 2-3 (USA), Cs2 (Chinese), MRBG1 (Australian), and Japanese strains belong to the “American”, whereas PB-SW1 (German) and CCAP 1660/11 (British) strains belong to the “European”. In “American” 18S rDNA, three introns were inserted in the same positions as for previously described Japanese symbionts. In “European” 18S rDNA, a single intron occurred in a different position than in the “American”. Between the types, sequence differences were seven or eight nucleotides (0.39 %) in the 18S rDNA exon, and more than 48 nucleotides (19.2 %) in ITS2 regions. We subsequently sequenced the host 18S rDNA. As a result, two groups: Cs2, MRBG1, and Japanese strains, and PB-SW1 and CCAP 1660/11 strains, were separated (with 23 substitutions and 4 insertions or deletions between the groups). The congruent separations between hosts and symbionts may imply that the type of symbiont depends on the host type.","DOI":"10.1055/s-2005-865912","ISSN":"1438-8677","language":"en","author":[{"family":"Hoshina","given":"R."},{"family":"Kato","given":"Y."},{"family":"Kamako","given":"S."},{"family":"Imamura","given":"N."}],"issued":{"date-parts":[["2005"]]}}},{"id":2045,"uris":["http://zotero.org/users/1204444/items/JI4SSUX9"],"uri":["http://zotero.org/users/1204444/items/JI4SSUX9"],"itemData":{"id":2045,"type":"article-journal","title":"Molecular characterization of Chlorella cultures of the National Institute for Environmental Studies culture collection with description of Micractinium inermum sp. nov., Didymogenes sphaerica sp. nov., and Didymogenes soliella sp. nov. (Chlorellaceae, Trebouxiophyceae)","container-title":"Phycological Research","page":"124–132","volume":"61","issue":"2","source":"Wiley Online Library","abstract":"Chlorella Beijerinck (Chlorellaceae, Trebouxiophyceae) strains from the collection of the National Institute for Environmental Studies (NIES) were characterized using gene sequence data. The misidentification of a number of strains was rectified. Chlorella vulgaris Beijerinck NIES-2173 was reclassified as C. sorokiniana Shihira et Krauss. Chlorella sp. NIES-2171 was described as a new species in the genus Micractinium Fresinius, M. inermum Hoshina et Fujiwara. Chlorella sorokiniana NIES-2167 and Chlorella sp. NIES-2330 were found to be phylogenetically related to Didymogenes Schmidle. We propose these two strains be transferred to the genus Didymogenes and given new names: D. sphaerica Hoshina et Fujiwara and D. soliella Hoshina et Fujiwara. Taxonomic decisions were primarily based on small subunit-internal transcribed spacer ribosomal DNA phylogeny for genus assignment and ITS2 sequence-structure to determine species autonomy. Our findings suggest that this strategy is the most effective way to use the species concept among autosporic coccoids.","DOI":"10.1111/pre.12010","ISSN":"1440-1835","language":"en","author":[{"family":"Hoshina","given":"Ryo"},{"family":"Fujiwara","given":"Yuko"}],"issued":{"date-parts":[["2013"]]}}},{"id":4307,"uris":["http://zotero.org/users/1204444/items/W2CTKAUM"],"uri":["http://zotero.org/users/1204444/items/W2CTKAUM"],"itemData":{"id":4307,"type":"article-journal","title":"Chlorella: 125 years of the green survivalist","container-title":"Trends in Plant Science","page":"67-69","volume":"20","issue":"2","source":"ScienceDirect","abstract":"Chlorella, the archetype of unicellular green algae, is a high-performance primary producer in aquatic and terrestrial ecosystems. Under the simple spherical morphology of Chlorella, many other ‘green balls’ unfolded as independent phylogenetic lineages as a result of convergent evolution. By contrast, green algae with strikingly different phenotypes were unmasked as close relatives of Chlorella by modern molecular techniques. Here, we point to the increasing impact of these diverse protists on ecology, evolution, and biotechnology in the light of integrative taxonomy.","DOI":"10.1016/j.tplants.2014.11.005","ISSN":"1360-1385","shortTitle":"Chlorella","journalAbbreviation":"Trends in Plant Science","author":[{"family":"Krienitz","given":"Lothar"},{"family":"Huss","given":"Volker A. R."},{"family":"Bock","given":"Christina"}],"issued":{"date-parts":[["2015",2]]}}},{"id":4313,"uris":["http://zotero.org/users/1204444/items/NFS5DWRK"],"uri":["http://zotero.org/users/1204444/items/NFS5DWRK"],"itemData":{"id":4313,"type":"chapter","title":"Present state of the systematics of planktonic coccoid green algae of inland waters","container-title":"Phytoplankton responses to human impacts at different scales","collection-title":"Developments in Hydrobiology","collection-number":"221","publisher":"Springer Netherlands","page":"295-326","source":"link.springer.com","URL":"http://link.springer.com/chapter/10.1007/978-94-007-5790-5_23","ISBN":"978-94-007-5789-9","language":"en","author":[{"family":"Krienitz","given":"Lothar"},{"family":"Bock","given":"Christina"}],"editor":[{"family":"Salmaso","given":"Dr Nico"},{"family":"Naselli-Flores","given":"Luigi"},{"family":"Cerasino","given":"Leonardo"},{"family":"Flaim","given":"Giovanna"},{"family":"Tolotti","given":"Monica"},{"family":"Padisák","given":"Judit"}],"issued":{"date-parts":[["2012"]]},"accessed":{"date-parts":[["2015",11,2]]}}},{"id":4269,"uris":["http://zotero.org/users/1204444/items/BPPBJUSV"],"uri":["http://zotero.org/users/1204444/items/BPPBJUSV"],"itemData":{"id":4269,"type":"article-journal","title":"Generic concept in Chlorella-related coccoid green algae (Chlorophyta, Trebouxiophyceae)","container-title":"Plant Biology","page":"545-553","volume":"12","issue":"3","source":"Wiley Online Library","abstract":"Using a combined set of sequences of SSU and ITS regions of nuclear-encoded ribosomal DNA, the concept of the experimental algal genus Chlorella was evaluated. Conventionally in the genus Chlorella, only coccoid, solitary algae with spherical morphology that do not possess any mucilaginous envelope were included. All Chlorella species reproduce asexually by autospores. However, phylogenetic analyses showed that within the clade of ‘true’Chlorella species (Chlorella vulgaris, C. lobophora, and C. sorokiniana), taxa with a mucilaginous envelope and colonial lifeform have also evolved. These algae, formerly designated as Dictyosphaerium, are considered as members of the genus Chlorella. In close relationship to Chlorella, five different genera were supported by the phylogenetic analyses: Micractinium (spherical cells, colonial, with bristles), Didymogenes (ellipsoidal cells, two-celled coenobia, with or without two spines per cell), Actinastrum (ellipsoidal cells within star-shaped coenobia), Meyerella (spherical cells, solitary, without pyrenoids), and Hegewaldia (spherical cells, colonial, with or without bristles, oogamous propagation). Based on the secondary structures of SSU and ITS rDNA sequences, molecular signatures are provided for each genus of the Chlorella clade.","DOI":"10.1111/j.1438-8677.2009.00221.x","ISSN":"1438-8677","language":"en","author":[{"family":"Luo","given":"W."},{"family":"Pröschold","given":"T."},{"family":"Bock","given":"C."},{"family":"Krienitz","given":"L."}],"issued":{"date-parts":[["2010",5,1]]}}},{"id":4271,"uris":["http://zotero.org/users/1204444/items/4ITMR6B9"],"uri":["http://zotero.org/users/1204444/items/4ITMR6B9"],"itemData":{"id":4271,"type":"article-journal","title":"Genotype versus Phenotype Variability in Chlorella and Micractinium (Chlorophyta, Trebouxiophyceae)","container-title":"Protist","page":"315-333","volume":"157","issue":"3","source":"ScienceDirect","abstract":"The most recent revision of the genus Chlorella, based on biochemical and SSU rDNA analyses, suggested a reduction to a set of four “true” spherical Chlorella species, while a growing number of morphologically different species such as Micractinium (formerly Micractiniaceae) were found to cluster within the clade of “true” Chlorella. In this study, the generic concept in Chlorellaceae to Chlorella and Micractinium was evaluated by means of combined SSU and ITS-2 rDNA sequence analyses and biotests to induce development of bristles on the cell wall. Molecular phylogenetic analyses of Chlorella and Micractinium strains confirmed their separation into two different genera. In addition, non-homoplasious synapomorphies (NHS) and compensatory base changes (CBC) in the secondary structures of SSU and ITS-2 rDNA sequences were found for both genera using this approach. The Micractinium clade can be differentiated into three different genotypes. Using culture medium of the rotifer Brachionus calyciflorus, phenotypic plasticity in Chlorella and Micractinium was studied. Non-bristled Micractinium cells developed bristles during incubation with Brachionus culture medium, whereas Chlorella did not produce bristles. Grazing experiments with Brachionus showed the rotifer preferred to feed on non-bristled cells. The dominance of colonies versus solitary cells in the Micractinium culture was not correlated with the “Brachionus factor”. These results suggest that morphological characteristics like formation of bristles represent phenotypic adaptations to the conditions in the ecosystem.","DOI":"10.1016/j.protis.2006.05.006","ISSN":"1434-4610","journalAbbreviation":"Protist","author":[{"family":"Luo","given":"Wei"},{"family":"Pflugmacher","given":"Stephan"},{"family":"Pröschold","given":"Thomas"},{"family":"Walz","given":"Norbert"},{"family":"Krienitz","given":"Lothar"}],"issued":{"date-parts":[["2006",8,23]]}}},{"id":4267,"uris":["http://zotero.org/users/1204444/items/SKNJMCBJ"],"uri":["http://zotero.org/users/1204444/items/SKNJMCBJ"],"itemData":{"id":4267,"type":"article-journal","title":"Distinction Between Multiple Isolates of Chlorella Vulgaris (chlorophyta, Trebouxiophyceae) and Testing for Conspecificity Using Amplified Fragment Length Polymorphism and Its Rdna Sequences1","container-title":"Journal of Phycology","page":"1236-1247","volume":"41","issue":"6","source":"Wiley Online Library","abstract":"Multiple strains of individual algal species are available from public culture collections, often with the same isolate being maintained in parallel at a number of collections under different culture regimes. To unravel genomic variation and to identify unique genotypes among such multiple strains, two approaches were used on a sample of 29 strains of Chlorella vulgaris Beijerinck, an alga of great value for applied research, from five culture collections. With the exception of two strains, internal transcribed spacer rDNA sequence data substantiated conspecificity of the studied strains and only minor sequence differences with the authentic “Beijerinck isolate” were observed. Amplified fragment length polymorphism (AFLP) detected considerable genomic variation when rDNA sequences were identical. Band detection and the construction of a binary matrix from AFLP patterns for phylogenetic analyses were fully automated, but comparison of similar patterns still required manual refinement. The AFLPs distinguished 11 unique genotypes and provided robust support for the presence of five cryptic species. This finding advocates the need to carefully record which strain has been used in any experiment or in applied research, because genomic variation may also correspond to differences in physiological/biochemical properties. No genomic differences could be detected between duplicate strains of the same isolate that were maintained by continuous subculturing over many decades or within those stored at ultralow temperatures.","DOI":"10.1111/j.1529-8817.2005.00134.x","ISSN":"1529-8817","language":"en","author":[{"family":"Müller","given":"Julia"},{"family":"Friedl","given":"Thomas"},{"family":"Hepperle","given":"Dominik"},{"family":"Lorenz","given":"Maike"},{"family":"Day","given":"John G."}],"issued":{"date-parts":[["2005",12,1]]}}}],"schema":"https://github.com/citation-style-language/schema/raw/master/csl-citation.json"} </w:instrText>
      </w:r>
      <w:r w:rsidR="00BD03EC" w:rsidRPr="005B3C0C">
        <w:rPr>
          <w:szCs w:val="24"/>
        </w:rPr>
        <w:fldChar w:fldCharType="separate"/>
      </w:r>
      <w:r w:rsidR="00473EBC" w:rsidRPr="00473EBC">
        <w:rPr>
          <w:rFonts w:ascii="Calibri" w:hAnsi="Calibri" w:cs="Times New Roman"/>
          <w:szCs w:val="24"/>
        </w:rPr>
        <w:t xml:space="preserve">(Bock </w:t>
      </w:r>
      <w:r w:rsidR="00490409" w:rsidRPr="00490409">
        <w:rPr>
          <w:rFonts w:ascii="Calibri" w:hAnsi="Calibri" w:cs="Times New Roman"/>
          <w:i/>
          <w:szCs w:val="24"/>
        </w:rPr>
        <w:t>et al</w:t>
      </w:r>
      <w:r w:rsidR="00473EBC" w:rsidRPr="00473EBC">
        <w:rPr>
          <w:rFonts w:ascii="Calibri" w:hAnsi="Calibri" w:cs="Times New Roman"/>
          <w:szCs w:val="24"/>
        </w:rPr>
        <w:t xml:space="preserve">., 2011; Hoshina, 2011; Hoshina </w:t>
      </w:r>
      <w:r w:rsidR="00490409" w:rsidRPr="00490409">
        <w:rPr>
          <w:rFonts w:ascii="Calibri" w:hAnsi="Calibri" w:cs="Times New Roman"/>
          <w:i/>
          <w:szCs w:val="24"/>
        </w:rPr>
        <w:t>et al</w:t>
      </w:r>
      <w:r w:rsidR="00473EBC" w:rsidRPr="00473EBC">
        <w:rPr>
          <w:rFonts w:ascii="Calibri" w:hAnsi="Calibri" w:cs="Times New Roman"/>
          <w:szCs w:val="24"/>
        </w:rPr>
        <w:t xml:space="preserve">., 2005; Hoshina and Fujiwara, 2013; Krienitz </w:t>
      </w:r>
      <w:r w:rsidR="00490409" w:rsidRPr="00490409">
        <w:rPr>
          <w:rFonts w:ascii="Calibri" w:hAnsi="Calibri" w:cs="Times New Roman"/>
          <w:i/>
          <w:szCs w:val="24"/>
        </w:rPr>
        <w:t>et al</w:t>
      </w:r>
      <w:r w:rsidR="00473EBC" w:rsidRPr="00473EBC">
        <w:rPr>
          <w:rFonts w:ascii="Calibri" w:hAnsi="Calibri" w:cs="Times New Roman"/>
          <w:szCs w:val="24"/>
        </w:rPr>
        <w:t xml:space="preserve">., 2015; Krienitz and Bock, 2012; Luo </w:t>
      </w:r>
      <w:r w:rsidR="00490409" w:rsidRPr="00490409">
        <w:rPr>
          <w:rFonts w:ascii="Calibri" w:hAnsi="Calibri" w:cs="Times New Roman"/>
          <w:i/>
          <w:szCs w:val="24"/>
        </w:rPr>
        <w:t>et al</w:t>
      </w:r>
      <w:r w:rsidR="00473EBC" w:rsidRPr="00473EBC">
        <w:rPr>
          <w:rFonts w:ascii="Calibri" w:hAnsi="Calibri" w:cs="Times New Roman"/>
          <w:szCs w:val="24"/>
        </w:rPr>
        <w:t xml:space="preserve">., 2006; W. Luo </w:t>
      </w:r>
      <w:r w:rsidR="00490409" w:rsidRPr="00490409">
        <w:rPr>
          <w:rFonts w:ascii="Calibri" w:hAnsi="Calibri" w:cs="Times New Roman"/>
          <w:i/>
          <w:szCs w:val="24"/>
        </w:rPr>
        <w:t>et al</w:t>
      </w:r>
      <w:r w:rsidR="00473EBC" w:rsidRPr="00473EBC">
        <w:rPr>
          <w:rFonts w:ascii="Calibri" w:hAnsi="Calibri" w:cs="Times New Roman"/>
          <w:szCs w:val="24"/>
        </w:rPr>
        <w:t xml:space="preserve">., 2010; Müller </w:t>
      </w:r>
      <w:r w:rsidR="00490409" w:rsidRPr="00490409">
        <w:rPr>
          <w:rFonts w:ascii="Calibri" w:hAnsi="Calibri" w:cs="Times New Roman"/>
          <w:i/>
          <w:szCs w:val="24"/>
        </w:rPr>
        <w:t>et al</w:t>
      </w:r>
      <w:r w:rsidR="00473EBC" w:rsidRPr="00473EBC">
        <w:rPr>
          <w:rFonts w:ascii="Calibri" w:hAnsi="Calibri" w:cs="Times New Roman"/>
          <w:szCs w:val="24"/>
        </w:rPr>
        <w:t>., 2005)</w:t>
      </w:r>
      <w:r w:rsidR="00BD03EC" w:rsidRPr="005B3C0C">
        <w:rPr>
          <w:szCs w:val="24"/>
        </w:rPr>
        <w:fldChar w:fldCharType="end"/>
      </w:r>
      <w:r w:rsidRPr="005B3C0C">
        <w:rPr>
          <w:szCs w:val="24"/>
        </w:rPr>
        <w:t>.</w:t>
      </w:r>
    </w:p>
    <w:p w14:paraId="77F0F643" w14:textId="77777777" w:rsidR="005B3C0C" w:rsidRPr="005B3C0C" w:rsidRDefault="005B3C0C" w:rsidP="005B3C0C">
      <w:pPr>
        <w:spacing w:line="360" w:lineRule="auto"/>
        <w:rPr>
          <w:szCs w:val="24"/>
        </w:rPr>
      </w:pPr>
      <w:r w:rsidRPr="005B3C0C">
        <w:rPr>
          <w:szCs w:val="24"/>
        </w:rPr>
        <w:t xml:space="preserve">This chapter describes the work undertaken to identify the </w:t>
      </w:r>
      <w:r w:rsidRPr="005B3C0C">
        <w:rPr>
          <w:i/>
          <w:szCs w:val="24"/>
        </w:rPr>
        <w:t xml:space="preserve">Chlorella </w:t>
      </w:r>
      <w:r w:rsidRPr="00AC5EF7">
        <w:rPr>
          <w:szCs w:val="24"/>
        </w:rPr>
        <w:t>sp</w:t>
      </w:r>
      <w:r w:rsidRPr="005B3C0C">
        <w:rPr>
          <w:i/>
          <w:szCs w:val="24"/>
        </w:rPr>
        <w:t xml:space="preserve">. </w:t>
      </w:r>
      <w:r w:rsidRPr="005B3C0C">
        <w:rPr>
          <w:szCs w:val="24"/>
        </w:rPr>
        <w:t xml:space="preserve">isolated by the Gilmour laboratory, and was carried out in parallel with growth and biochemical characterisation described in Chapter 4. Initial efforts focused on optimising DNA extraction techniques for improved DNA quality. Subsequently 18S ribosomal DNA </w:t>
      </w:r>
      <w:r w:rsidRPr="005B3C0C">
        <w:rPr>
          <w:szCs w:val="24"/>
        </w:rPr>
        <w:lastRenderedPageBreak/>
        <w:t xml:space="preserve">(rDNA) was amplified and sequenced for identification. The 18S rDNA sequences alone proved inadequate for precise species identification within the </w:t>
      </w:r>
      <w:r w:rsidRPr="005B3C0C">
        <w:rPr>
          <w:i/>
          <w:szCs w:val="24"/>
        </w:rPr>
        <w:t>Chlorella</w:t>
      </w:r>
      <w:r w:rsidRPr="005B3C0C">
        <w:rPr>
          <w:szCs w:val="24"/>
        </w:rPr>
        <w:t xml:space="preserve"> clade and  therefore segments of the internally transcribed spacer (ITS) regions were also sequenced. The combined sequence and secondary structures were used to identify the species and build a phylogenetic tree. In addition microscopy techniques were used to characterise the morphology of the alga.</w:t>
      </w:r>
    </w:p>
    <w:p w14:paraId="72245AFA" w14:textId="77777777" w:rsidR="005B3C0C" w:rsidRPr="005B3C0C" w:rsidRDefault="005B3C0C" w:rsidP="005B3C0C">
      <w:pPr>
        <w:pStyle w:val="Heading2"/>
        <w:spacing w:after="120" w:line="360" w:lineRule="auto"/>
        <w:rPr>
          <w:color w:val="auto"/>
        </w:rPr>
      </w:pPr>
      <w:bookmarkStart w:id="43" w:name="_Toc462059761"/>
      <w:r w:rsidRPr="005B3C0C">
        <w:rPr>
          <w:color w:val="auto"/>
        </w:rPr>
        <w:t>Materials and Methods</w:t>
      </w:r>
      <w:bookmarkEnd w:id="43"/>
    </w:p>
    <w:p w14:paraId="77C325B9" w14:textId="77777777" w:rsidR="005B3C0C" w:rsidRPr="005B3C0C" w:rsidRDefault="005B3C0C" w:rsidP="005B3C0C">
      <w:pPr>
        <w:pStyle w:val="Heading3"/>
        <w:spacing w:after="120" w:line="360" w:lineRule="auto"/>
        <w:rPr>
          <w:b w:val="0"/>
          <w:color w:val="auto"/>
        </w:rPr>
      </w:pPr>
      <w:bookmarkStart w:id="44" w:name="_Toc462059762"/>
      <w:r w:rsidRPr="005B3C0C">
        <w:rPr>
          <w:b w:val="0"/>
          <w:color w:val="auto"/>
        </w:rPr>
        <w:t>Growth conditions</w:t>
      </w:r>
      <w:bookmarkEnd w:id="44"/>
    </w:p>
    <w:p w14:paraId="148B229F" w14:textId="77777777" w:rsidR="005B3C0C" w:rsidRPr="005B3C0C" w:rsidRDefault="005B3C0C" w:rsidP="005B3C0C">
      <w:pPr>
        <w:spacing w:line="360" w:lineRule="auto"/>
        <w:rPr>
          <w:szCs w:val="24"/>
        </w:rPr>
      </w:pPr>
      <w:r w:rsidRPr="005B3C0C">
        <w:rPr>
          <w:szCs w:val="24"/>
        </w:rPr>
        <w:t xml:space="preserve">The </w:t>
      </w:r>
      <w:r w:rsidRPr="005B3C0C">
        <w:rPr>
          <w:i/>
          <w:szCs w:val="24"/>
        </w:rPr>
        <w:t>Chlorella</w:t>
      </w:r>
      <w:r w:rsidRPr="005B3C0C">
        <w:rPr>
          <w:szCs w:val="24"/>
        </w:rPr>
        <w:t>-like algal strain was grown in 3N-BBM + V medium with the addition of HEPES buffer (0.05 M) (described in Section 2.1.1). For mixotrophic growth, the base medium was modified with the addition of 1.2 g l</w:t>
      </w:r>
      <w:r w:rsidRPr="005B3C0C">
        <w:rPr>
          <w:szCs w:val="24"/>
          <w:vertAlign w:val="superscript"/>
        </w:rPr>
        <w:t>-1</w:t>
      </w:r>
      <w:r w:rsidRPr="005B3C0C">
        <w:rPr>
          <w:szCs w:val="24"/>
        </w:rPr>
        <w:t xml:space="preserve"> (14.6 mM) sodium acetate.  </w:t>
      </w:r>
    </w:p>
    <w:p w14:paraId="38BBDD58" w14:textId="77777777" w:rsidR="005B3C0C" w:rsidRPr="005B3C0C" w:rsidRDefault="005B3C0C" w:rsidP="005B3C0C">
      <w:pPr>
        <w:spacing w:line="360" w:lineRule="auto"/>
        <w:rPr>
          <w:szCs w:val="24"/>
        </w:rPr>
      </w:pPr>
      <w:r w:rsidRPr="005B3C0C">
        <w:rPr>
          <w:szCs w:val="24"/>
        </w:rPr>
        <w:t xml:space="preserve">The </w:t>
      </w:r>
      <w:r w:rsidRPr="005B3C0C">
        <w:rPr>
          <w:i/>
          <w:szCs w:val="24"/>
        </w:rPr>
        <w:t>Chlorella</w:t>
      </w:r>
      <w:r w:rsidRPr="005B3C0C">
        <w:rPr>
          <w:szCs w:val="24"/>
        </w:rPr>
        <w:t>-like strain was inoculated at 1% (v/v) from a mixotrophic subculture into 250 ml Erlenmeyer flasks containing 100 ml of fresh medium. Inoculum cultures were diluted to a cell density of 5.5 x 10</w:t>
      </w:r>
      <w:r w:rsidRPr="005B3C0C">
        <w:rPr>
          <w:szCs w:val="24"/>
          <w:vertAlign w:val="superscript"/>
        </w:rPr>
        <w:t>5</w:t>
      </w:r>
      <w:r w:rsidRPr="005B3C0C">
        <w:rPr>
          <w:szCs w:val="24"/>
        </w:rPr>
        <w:t xml:space="preserve"> ml</w:t>
      </w:r>
      <w:r w:rsidRPr="005B3C0C">
        <w:rPr>
          <w:szCs w:val="24"/>
          <w:vertAlign w:val="superscript"/>
        </w:rPr>
        <w:t>-1</w:t>
      </w:r>
      <w:r w:rsidRPr="005B3C0C">
        <w:rPr>
          <w:szCs w:val="24"/>
        </w:rPr>
        <w:t>. The flasks were placed in a temperature controlled room (25°C ± 2) and agitated daily.  Autotrophic and mixotrophic cultures were grown under continuous illumination with a light intensity of 91 ± 7 µmols photon m</w:t>
      </w:r>
      <w:r w:rsidRPr="005B3C0C">
        <w:rPr>
          <w:szCs w:val="24"/>
          <w:vertAlign w:val="superscript"/>
        </w:rPr>
        <w:t>-2</w:t>
      </w:r>
      <w:r w:rsidRPr="005B3C0C">
        <w:rPr>
          <w:szCs w:val="24"/>
        </w:rPr>
        <w:t xml:space="preserve"> s</w:t>
      </w:r>
      <w:r w:rsidRPr="005B3C0C">
        <w:rPr>
          <w:szCs w:val="24"/>
          <w:vertAlign w:val="superscript"/>
        </w:rPr>
        <w:t>- 1</w:t>
      </w:r>
      <w:r w:rsidRPr="005B3C0C">
        <w:rPr>
          <w:szCs w:val="24"/>
        </w:rPr>
        <w:t xml:space="preserve">. </w:t>
      </w:r>
    </w:p>
    <w:p w14:paraId="1A27398F" w14:textId="77777777" w:rsidR="005B3C0C" w:rsidRPr="005B3C0C" w:rsidRDefault="005B3C0C" w:rsidP="005B3C0C">
      <w:pPr>
        <w:pStyle w:val="Heading3"/>
        <w:spacing w:after="120" w:line="360" w:lineRule="auto"/>
        <w:rPr>
          <w:b w:val="0"/>
          <w:color w:val="auto"/>
        </w:rPr>
      </w:pPr>
      <w:bookmarkStart w:id="45" w:name="_Toc462059763"/>
      <w:r w:rsidRPr="005B3C0C">
        <w:rPr>
          <w:b w:val="0"/>
          <w:color w:val="auto"/>
        </w:rPr>
        <w:t>Phylogenetic identification</w:t>
      </w:r>
      <w:bookmarkEnd w:id="45"/>
    </w:p>
    <w:p w14:paraId="6DD7EC74" w14:textId="77777777" w:rsidR="005B3C0C" w:rsidRPr="005B3C0C" w:rsidRDefault="005B3C0C" w:rsidP="005B3C0C">
      <w:pPr>
        <w:pStyle w:val="Heading4"/>
        <w:spacing w:before="240" w:after="240"/>
        <w:ind w:left="862" w:hanging="862"/>
        <w:rPr>
          <w:b w:val="0"/>
          <w:i w:val="0"/>
          <w:color w:val="auto"/>
        </w:rPr>
      </w:pPr>
      <w:r w:rsidRPr="005B3C0C">
        <w:rPr>
          <w:b w:val="0"/>
          <w:i w:val="0"/>
          <w:color w:val="auto"/>
        </w:rPr>
        <w:t>DNA extraction</w:t>
      </w:r>
    </w:p>
    <w:p w14:paraId="0F96FF40" w14:textId="77777777" w:rsidR="005B3C0C" w:rsidRPr="005B3C0C" w:rsidRDefault="005B3C0C" w:rsidP="005B3C0C">
      <w:pPr>
        <w:spacing w:line="360" w:lineRule="auto"/>
        <w:rPr>
          <w:szCs w:val="24"/>
        </w:rPr>
      </w:pPr>
      <w:r w:rsidRPr="005B3C0C">
        <w:rPr>
          <w:szCs w:val="24"/>
        </w:rPr>
        <w:t>Two methods for DNA extraction were trialled. All high speed centrifugation was carried out using a microcentrifuge (Spectrafuge 16-M, Labnet Co). For 37.5°C incubations a heater circulator water bath (Multitemp III, Pharmacia Biotech) was used. For 65°C incubations an unstirred water bath (OLS 200, Grant Instruments) was used. DNA extraction was carried out on both autotrophic and mixotrophic cultures. Samples were taken at exponential phase and concentrated or diluted to a variety of OD</w:t>
      </w:r>
      <w:r w:rsidRPr="005B3C0C">
        <w:rPr>
          <w:szCs w:val="24"/>
          <w:vertAlign w:val="subscript"/>
        </w:rPr>
        <w:t>600</w:t>
      </w:r>
      <w:r w:rsidRPr="005B3C0C">
        <w:rPr>
          <w:szCs w:val="24"/>
        </w:rPr>
        <w:t xml:space="preserve"> values as outlined in the results section. </w:t>
      </w:r>
    </w:p>
    <w:p w14:paraId="2ECAFD50" w14:textId="77777777" w:rsidR="005B3C0C" w:rsidRPr="005B3C0C" w:rsidRDefault="005B3C0C" w:rsidP="005B3C0C">
      <w:pPr>
        <w:spacing w:line="360" w:lineRule="auto"/>
        <w:rPr>
          <w:szCs w:val="24"/>
        </w:rPr>
      </w:pPr>
      <w:r w:rsidRPr="005B3C0C">
        <w:rPr>
          <w:szCs w:val="24"/>
        </w:rPr>
        <w:t xml:space="preserve">A KeyPrep nucleic acid extraction kit (Anachem, UK, product discontinued) was initially used for DNA extraction. Firstly 1 ml of algal culture was transferred to a 1.5 ml </w:t>
      </w:r>
      <w:r w:rsidRPr="005B3C0C">
        <w:rPr>
          <w:szCs w:val="24"/>
        </w:rPr>
        <w:lastRenderedPageBreak/>
        <w:t xml:space="preserve">microcentrifuge tube and centrifuged at 6000 </w:t>
      </w:r>
      <w:r w:rsidRPr="005B3C0C">
        <w:rPr>
          <w:i/>
          <w:szCs w:val="24"/>
        </w:rPr>
        <w:t>g</w:t>
      </w:r>
      <w:r w:rsidRPr="005B3C0C">
        <w:rPr>
          <w:szCs w:val="24"/>
        </w:rPr>
        <w:t xml:space="preserve"> for 2 minutes. The pellet was resuspended in 100 µl of Buffer R1 and 10 µl of lysozyme. The solution was vortexed (Whirlimix, Fisher Scientific, UK) for 5 seconds then incubated in a water bath at 37°C for 20 minutes. After incubation the cell lysate was centrifuged for 3 minutes at 10,000 </w:t>
      </w:r>
      <w:r w:rsidRPr="005B3C0C">
        <w:rPr>
          <w:i/>
          <w:szCs w:val="24"/>
        </w:rPr>
        <w:t>g</w:t>
      </w:r>
      <w:r w:rsidRPr="005B3C0C">
        <w:rPr>
          <w:szCs w:val="24"/>
        </w:rPr>
        <w:t xml:space="preserve">. The supernatant was decanted completely. For protein denaturisation the pellet was resuspended in 180 µl of Buffer R2 and 20 µl of proteinase K. The solution was incubated at 65°C for 20 minutes and vortexed for 5 seconds every 5 minutes.  To remove RNA, 20 µl of RNAase A was added to the solution. The solution was vortexed for 5 seconds then incubated in a water bath at 37°C for 20 minutes. After incubation, 400 µl of Buffer BG was added for the homogenisation step. The solution was mixed by inverting the tube several times. The solution was then incubated for 10 mins in water bath at 65°C. After incubation 200 µl of absolute ethanol was added to the same and then immediately vortexed for 10 seconds. The sample was transferred to a spin cartridge tube and centrifuged at for 1 minute at 10,000 </w:t>
      </w:r>
      <w:r w:rsidRPr="005B3C0C">
        <w:rPr>
          <w:i/>
          <w:szCs w:val="24"/>
        </w:rPr>
        <w:t>g</w:t>
      </w:r>
      <w:r w:rsidRPr="005B3C0C">
        <w:rPr>
          <w:szCs w:val="24"/>
        </w:rPr>
        <w:t xml:space="preserve">. The orientation of the cartridge tube in </w:t>
      </w:r>
      <w:r w:rsidR="00AC5EF7">
        <w:rPr>
          <w:szCs w:val="24"/>
        </w:rPr>
        <w:t xml:space="preserve">the </w:t>
      </w:r>
      <w:r w:rsidRPr="005B3C0C">
        <w:rPr>
          <w:szCs w:val="24"/>
        </w:rPr>
        <w:t xml:space="preserve">collection column is fixed during each centrifugation step to improve yield. The flow through was discarded and the column was washed with 750 µl of Wash Buffer. The column was centrifuged at 10,000 </w:t>
      </w:r>
      <w:r w:rsidRPr="005B3C0C">
        <w:rPr>
          <w:i/>
          <w:szCs w:val="24"/>
        </w:rPr>
        <w:t>g</w:t>
      </w:r>
      <w:r w:rsidRPr="005B3C0C">
        <w:rPr>
          <w:szCs w:val="24"/>
        </w:rPr>
        <w:t xml:space="preserve"> for 1 minute in a microcentrifuge. The flow through was discarded, and the column was centrifuged again at 10,000 </w:t>
      </w:r>
      <w:r w:rsidRPr="005B3C0C">
        <w:rPr>
          <w:i/>
          <w:szCs w:val="24"/>
        </w:rPr>
        <w:t>g</w:t>
      </w:r>
      <w:r w:rsidRPr="005B3C0C">
        <w:rPr>
          <w:szCs w:val="24"/>
        </w:rPr>
        <w:t xml:space="preserve"> for 1 minute to remove residual ethanol. The column was placed in a clean tube, then 75 µl of preheated (65°C) Elution buffer was added to the column membrane and left to stand for 2 minutes. The column was then finally centrifuged at 10,000 </w:t>
      </w:r>
      <w:r w:rsidRPr="005B3C0C">
        <w:rPr>
          <w:i/>
          <w:szCs w:val="24"/>
        </w:rPr>
        <w:t>g</w:t>
      </w:r>
      <w:r w:rsidRPr="005B3C0C">
        <w:rPr>
          <w:szCs w:val="24"/>
        </w:rPr>
        <w:t xml:space="preserve"> for 1 minute to elute the DNA. The column membrane was removed and the DNA extract was stored in a -80°C freezer. </w:t>
      </w:r>
    </w:p>
    <w:p w14:paraId="3C64AF58" w14:textId="77777777" w:rsidR="005B3C0C" w:rsidRPr="005B3C0C" w:rsidRDefault="005B3C0C" w:rsidP="005B3C0C">
      <w:pPr>
        <w:spacing w:after="240" w:line="360" w:lineRule="auto"/>
        <w:rPr>
          <w:szCs w:val="24"/>
        </w:rPr>
      </w:pPr>
      <w:r w:rsidRPr="005B3C0C">
        <w:rPr>
          <w:szCs w:val="24"/>
        </w:rPr>
        <w:t xml:space="preserve">An alternative extraction procedure was adapted from </w:t>
      </w:r>
      <w:r w:rsidR="00BD03EC" w:rsidRPr="005B3C0C">
        <w:rPr>
          <w:szCs w:val="24"/>
        </w:rPr>
        <w:fldChar w:fldCharType="begin"/>
      </w:r>
      <w:r w:rsidR="00790A49">
        <w:rPr>
          <w:szCs w:val="24"/>
        </w:rPr>
        <w:instrText xml:space="preserve"> ADDIN ZOTERO_ITEM CSL_CITATION {"citationID":"1snamam9m2","properties":{"formattedCitation":"(Chen et al., 2001)","plainCitation":"(Chen et al., 2001)"},"citationItems":[{"id":1846,"uris":["http://zotero.org/users/1204444/items/CCV72SV7"],"uri":["http://zotero.org/users/1204444/items/CCV72SV7"],"itemData":{"id":1846,"type":"article-journal","title":"Highly efficient expression of rabbit neutrophil peptide-1 gene in Chlorella ellipsoidea cells","container-title":"Current Genetics","page":"365-370","volume":"39","issue":"5-6","source":"link.springer.com","abstract":"A highly efficient system was developed for the expression of foreign genes in Chlorella ellipsoidea cells. The effect of five promoters on the expression efficiency of β-glucuronidase (GUS) gene was evaluated by transient expression of the UidA gene. Among these promoters, Ubiquitin-Ω was found to be the most efficient and was selected to drive the expression of foreign genes in Chlorella cells. A gene encoding the mature rabbit neutrophil peptide-1 (NP-1) was introduced into the cells. Integration of the gene for NP-1 into the Chlorella genome was confirmed by PCR and Southern blot analysis. In vitro anti-microbial testes demonstrated the expression of biologically active NP-1 by the transgenic Chlorella cells.","DOI":"10.1007/s002940100205","ISSN":"0172-8083, 1432-0983","journalAbbreviation":"Curr Genet","language":"en","author":[{"family":"Chen","given":"Ying"},{"family":"Wang","given":"Yiqin"},{"family":"Sun","given":"Yongru"},{"family":"Zhang","given":"Liming"},{"family":"Li","given":"Wenbin"}],"issued":{"date-parts":[["2001",7,1]]}}}],"schema":"https://github.com/citation-style-language/schema/raw/master/csl-citation.json"} </w:instrText>
      </w:r>
      <w:r w:rsidR="00BD03EC" w:rsidRPr="005B3C0C">
        <w:rPr>
          <w:szCs w:val="24"/>
        </w:rPr>
        <w:fldChar w:fldCharType="separate"/>
      </w:r>
      <w:r w:rsidRPr="005B3C0C">
        <w:t xml:space="preserve">Chen </w:t>
      </w:r>
      <w:r w:rsidR="00490409" w:rsidRPr="00490409">
        <w:rPr>
          <w:i/>
        </w:rPr>
        <w:t>et al</w:t>
      </w:r>
      <w:r w:rsidRPr="005B3C0C">
        <w:t>. (2001)</w:t>
      </w:r>
      <w:r w:rsidR="00BD03EC" w:rsidRPr="005B3C0C">
        <w:rPr>
          <w:szCs w:val="24"/>
        </w:rPr>
        <w:fldChar w:fldCharType="end"/>
      </w:r>
      <w:r w:rsidRPr="005B3C0C">
        <w:rPr>
          <w:szCs w:val="24"/>
        </w:rPr>
        <w:t xml:space="preserve">. In this procedure 5 ml samples were centrifuged for 10 minutes at 1500 </w:t>
      </w:r>
      <w:r w:rsidRPr="005B3C0C">
        <w:rPr>
          <w:i/>
          <w:szCs w:val="24"/>
        </w:rPr>
        <w:t>g</w:t>
      </w:r>
      <w:r w:rsidRPr="005B3C0C">
        <w:rPr>
          <w:szCs w:val="24"/>
        </w:rPr>
        <w:t xml:space="preserve">. In order to rupture cell walls, the supernatant was first discarded then each pellet was resuspended in 500 µl of CTAB solution (5.49 mM cetyltrimethylammonium bromide, 25.6 mM B-mercaptoethanol, 0.1 M Tris-HCl (pH 8), 1.4 M NaCl, 20 mM EDTA) and transferred to a 2 ml microcentrifuge tube. The sample was sonicated for 30 seconds at </w:t>
      </w:r>
      <w:r w:rsidRPr="005B3C0C">
        <w:rPr>
          <w:rFonts w:cstheme="minorHAnsi"/>
          <w:szCs w:val="24"/>
        </w:rPr>
        <w:t xml:space="preserve">10 kHz </w:t>
      </w:r>
      <w:r w:rsidRPr="005B3C0C">
        <w:rPr>
          <w:szCs w:val="24"/>
        </w:rPr>
        <w:t xml:space="preserve">while held in ice. The lysed cells were then incubated for 60 minutes in a water bath at 65°C. After incubation 500 µl of phenol-chloroform isoamylalcohol (25:24:1) was added to the lysate. After vortexing for 5 seconds the sample was centrifuged for 5 minutes at 14,000 </w:t>
      </w:r>
      <w:r w:rsidRPr="005B3C0C">
        <w:rPr>
          <w:i/>
          <w:szCs w:val="24"/>
        </w:rPr>
        <w:t>g</w:t>
      </w:r>
      <w:r w:rsidRPr="005B3C0C">
        <w:rPr>
          <w:szCs w:val="24"/>
        </w:rPr>
        <w:t xml:space="preserve">. The top layer of the sample was carefully pipetted off and transferred into fresh 1 ml </w:t>
      </w:r>
      <w:r w:rsidRPr="005B3C0C">
        <w:rPr>
          <w:szCs w:val="24"/>
        </w:rPr>
        <w:lastRenderedPageBreak/>
        <w:t xml:space="preserve">microcentrifuge tube. A 500 µl aliquot of chloroform (100%) was added to the sample, vortexed for 5 seconds then centrifuged for 5 minutes at 14,000 </w:t>
      </w:r>
      <w:r w:rsidRPr="005B3C0C">
        <w:rPr>
          <w:i/>
          <w:szCs w:val="24"/>
        </w:rPr>
        <w:t>g</w:t>
      </w:r>
      <w:r w:rsidRPr="005B3C0C">
        <w:rPr>
          <w:szCs w:val="24"/>
        </w:rPr>
        <w:t>. The top DNA containing layer of each sample was carefully pipetted off and transferred into fresh 1 ml microcentrifuge tube. A 10</w:t>
      </w:r>
      <w:r w:rsidRPr="005B3C0C">
        <w:rPr>
          <w:szCs w:val="24"/>
          <w:vertAlign w:val="superscript"/>
        </w:rPr>
        <w:t>th</w:t>
      </w:r>
      <w:r w:rsidRPr="005B3C0C">
        <w:rPr>
          <w:szCs w:val="24"/>
        </w:rPr>
        <w:t xml:space="preserve"> of the total sample volume of 3 M sodium acetate (pH 5.2) was added to the DNA extract followed by the addition of 2.5 times the total sample volume of pre-chilled (4°C) 100% ethanol. Subsequently the sample was incubated at -20°C for 10 minutes. After incubation the samples were centrifuged at 13,000 </w:t>
      </w:r>
      <w:r w:rsidRPr="005B3C0C">
        <w:rPr>
          <w:i/>
          <w:szCs w:val="24"/>
        </w:rPr>
        <w:t>g</w:t>
      </w:r>
      <w:r w:rsidRPr="005B3C0C">
        <w:rPr>
          <w:szCs w:val="24"/>
        </w:rPr>
        <w:t xml:space="preserve"> for 15 minutes. The supernatant was pipetted off immediately. A volume of 1 ml of 70% ethanol was gently washed over the DNA pellet. The samples were centrifuged again for 5 minutes at 14,000 </w:t>
      </w:r>
      <w:r w:rsidRPr="005B3C0C">
        <w:rPr>
          <w:i/>
          <w:szCs w:val="24"/>
        </w:rPr>
        <w:t>g</w:t>
      </w:r>
      <w:r w:rsidRPr="005B3C0C">
        <w:rPr>
          <w:szCs w:val="24"/>
        </w:rPr>
        <w:t>. The ethanol supernatant was carefully pipetted off. The centrifugation step was repeated and the remaining supernatant was carefully pipetted off. The samples were air dried for 5 minutes then resuspended in 30 µl Tris EDTA (TE) buffer (10 mM Trizma® base, 1 mM EDTA-Na</w:t>
      </w:r>
      <w:r w:rsidRPr="005B3C0C">
        <w:rPr>
          <w:szCs w:val="24"/>
          <w:vertAlign w:val="subscript"/>
        </w:rPr>
        <w:t>2</w:t>
      </w:r>
      <w:r w:rsidRPr="005B3C0C">
        <w:rPr>
          <w:szCs w:val="24"/>
        </w:rPr>
        <w:t>, pH 7.5).</w:t>
      </w:r>
    </w:p>
    <w:p w14:paraId="7DA78F2B" w14:textId="77777777" w:rsidR="005B3C0C" w:rsidRPr="005B3C0C" w:rsidRDefault="005B3C0C" w:rsidP="005B3C0C">
      <w:pPr>
        <w:pStyle w:val="Heading4"/>
        <w:spacing w:after="240"/>
        <w:ind w:left="862" w:hanging="862"/>
        <w:rPr>
          <w:b w:val="0"/>
          <w:i w:val="0"/>
          <w:color w:val="auto"/>
        </w:rPr>
      </w:pPr>
      <w:r w:rsidRPr="005B3C0C">
        <w:rPr>
          <w:b w:val="0"/>
          <w:i w:val="0"/>
          <w:color w:val="auto"/>
        </w:rPr>
        <w:t xml:space="preserve">Agarose gel electrophoresis </w:t>
      </w:r>
    </w:p>
    <w:p w14:paraId="202C5A69" w14:textId="77777777" w:rsidR="005B3C0C" w:rsidRPr="005B3C0C" w:rsidRDefault="005B3C0C" w:rsidP="005B3C0C">
      <w:pPr>
        <w:spacing w:line="360" w:lineRule="auto"/>
        <w:rPr>
          <w:szCs w:val="24"/>
        </w:rPr>
      </w:pPr>
      <w:r w:rsidRPr="005B3C0C">
        <w:rPr>
          <w:szCs w:val="24"/>
        </w:rPr>
        <w:t>Agarose gel electrophoresis was used analyse DNA quality and size after DNA extraction (Section 3.2.2.1) and polymer chain reaction amplification (PCR, Section 3.2.2.3). To prepare a 1% gel a 1.4 ml aliquot of 50x TAE buffer (2 M Trizma® base, 50 mM EDTA-Na</w:t>
      </w:r>
      <w:r w:rsidRPr="005B3C0C">
        <w:rPr>
          <w:szCs w:val="24"/>
          <w:vertAlign w:val="subscript"/>
        </w:rPr>
        <w:t xml:space="preserve">2, </w:t>
      </w:r>
      <w:r w:rsidRPr="005B3C0C">
        <w:rPr>
          <w:szCs w:val="24"/>
        </w:rPr>
        <w:t>1 M glacial acetic acid, pH 8.5) was added to a flask containing 70 ml of distilled water. Subsequently 0.7 g of agarose (electrophoresis grade) was added to the flask. The mixture was heated in a microwave until all agarose power dissolved. The flask was stirred with a magnetic stirrer until cooled to pouring temperature. Whilst cooling, a 7 µl aliquot of ethidium bromide was added to the flask to achieve a 1% agarose, 0.005% ethidium bromide gel solution. Once cooled the solution was poured and set in a gel tank (Mini-Sub® Cell, Bio-Rad, USA) with a 20 lane comb and gel moulds embedded. One litre of 1 x TAE was prepared by diluting 20 ml 50 x TAE. Once the gel had set the comb and moulds was carefully removed and 1 x TAE was poured into the gel tank, submerging the gel up to the fill mark</w:t>
      </w:r>
    </w:p>
    <w:p w14:paraId="6095364C" w14:textId="77777777" w:rsidR="005B3C0C" w:rsidRPr="005B3C0C" w:rsidRDefault="005B3C0C" w:rsidP="005B3C0C">
      <w:pPr>
        <w:spacing w:line="360" w:lineRule="auto"/>
        <w:rPr>
          <w:szCs w:val="24"/>
        </w:rPr>
      </w:pPr>
      <w:r w:rsidRPr="005B3C0C">
        <w:rPr>
          <w:szCs w:val="24"/>
        </w:rPr>
        <w:t xml:space="preserve">To load the gel 10 µl of blue DNA loading dye (Fermentas Life Science, USA) was mixed with 10 µl of DNA digest on a strip of Parafilm®. Subsequently 10 µl of 1 kb ladder (GeneRuler, Thermo Scientific) was added to the first and last lane of the gel to aid band visualisation. The DNA digest/dye mixture was added to the lanes between the ladders. </w:t>
      </w:r>
      <w:r w:rsidRPr="005B3C0C">
        <w:rPr>
          <w:szCs w:val="24"/>
        </w:rPr>
        <w:lastRenderedPageBreak/>
        <w:t xml:space="preserve">The gel tank was connected to a powerpack (Power PAC 300, Bio-Rad) and run with a voltage of 60 V for 60 minutes. </w:t>
      </w:r>
    </w:p>
    <w:p w14:paraId="5750FEBD" w14:textId="77777777" w:rsidR="005B3C0C" w:rsidRPr="005B3C0C" w:rsidRDefault="005B3C0C" w:rsidP="005B3C0C">
      <w:pPr>
        <w:spacing w:line="360" w:lineRule="auto"/>
        <w:rPr>
          <w:szCs w:val="24"/>
        </w:rPr>
      </w:pPr>
      <w:r w:rsidRPr="005B3C0C">
        <w:rPr>
          <w:szCs w:val="24"/>
        </w:rPr>
        <w:t>Once the run had finished the gel was transferred to a U-V visualisation box (UVIdoc, UVITEC Cambridge). The image was optimised with exposure, zoom and aperture and then printed. Visualisation of a single DNA band confirmed DNA extraction and quality.</w:t>
      </w:r>
    </w:p>
    <w:p w14:paraId="59497F89" w14:textId="77777777" w:rsidR="005B3C0C" w:rsidRPr="005B3C0C" w:rsidRDefault="005B3C0C" w:rsidP="005B3C0C">
      <w:pPr>
        <w:pStyle w:val="Heading4"/>
        <w:spacing w:after="240" w:line="360" w:lineRule="auto"/>
        <w:ind w:left="862" w:hanging="862"/>
        <w:rPr>
          <w:b w:val="0"/>
          <w:color w:val="auto"/>
        </w:rPr>
      </w:pPr>
      <w:r w:rsidRPr="005B3C0C">
        <w:rPr>
          <w:b w:val="0"/>
          <w:color w:val="auto"/>
        </w:rPr>
        <w:t>Polymer Chain Reaction (PCR) amplification of small subunit (SSU) rDNA</w:t>
      </w:r>
    </w:p>
    <w:p w14:paraId="73AE93AB" w14:textId="77777777" w:rsidR="005B3C0C" w:rsidRDefault="005B3C0C" w:rsidP="005B3C0C">
      <w:pPr>
        <w:spacing w:line="360" w:lineRule="auto"/>
        <w:rPr>
          <w:szCs w:val="24"/>
        </w:rPr>
      </w:pPr>
      <w:r w:rsidRPr="005B3C0C">
        <w:rPr>
          <w:szCs w:val="24"/>
        </w:rPr>
        <w:t xml:space="preserve">After assessing the quality of DNA extract, a PCR method was used to amplify small subunit (SSU) ribosomal RNA genes 18 S and 5.8 S, and the non-coding internal transcribed spacer (ITS) region ITS1 and ITS2. Primers for each region are described in Table </w:t>
      </w:r>
      <w:r w:rsidR="008348DD">
        <w:rPr>
          <w:szCs w:val="24"/>
        </w:rPr>
        <w:t>4</w:t>
      </w:r>
      <w:r w:rsidRPr="005B3C0C">
        <w:rPr>
          <w:szCs w:val="24"/>
        </w:rPr>
        <w:t xml:space="preserve"> and were produced by Eurofins Genomics.</w:t>
      </w:r>
    </w:p>
    <w:tbl>
      <w:tblPr>
        <w:tblStyle w:val="TableGrid2"/>
        <w:tblW w:w="0" w:type="auto"/>
        <w:tblInd w:w="250" w:type="dxa"/>
        <w:tblLayout w:type="fixed"/>
        <w:tblLook w:val="04A0" w:firstRow="1" w:lastRow="0" w:firstColumn="1" w:lastColumn="0" w:noHBand="0" w:noVBand="1"/>
      </w:tblPr>
      <w:tblGrid>
        <w:gridCol w:w="1276"/>
        <w:gridCol w:w="2268"/>
        <w:gridCol w:w="2410"/>
        <w:gridCol w:w="2516"/>
      </w:tblGrid>
      <w:tr w:rsidR="005B3C0C" w:rsidRPr="005B3C0C" w14:paraId="136EFB76" w14:textId="77777777" w:rsidTr="005B3C0C">
        <w:trPr>
          <w:trHeight w:val="574"/>
        </w:trPr>
        <w:tc>
          <w:tcPr>
            <w:tcW w:w="8470" w:type="dxa"/>
            <w:gridSpan w:val="4"/>
            <w:tcBorders>
              <w:top w:val="nil"/>
              <w:left w:val="nil"/>
              <w:bottom w:val="single" w:sz="4" w:space="0" w:color="auto"/>
              <w:right w:val="nil"/>
            </w:tcBorders>
            <w:hideMark/>
          </w:tcPr>
          <w:p w14:paraId="0B63EC5A" w14:textId="77777777" w:rsidR="005B3C0C" w:rsidRPr="005B3C0C" w:rsidRDefault="005B3C0C" w:rsidP="008348DD">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b/>
                <w:sz w:val="20"/>
                <w:szCs w:val="20"/>
                <w:lang w:eastAsia="en-GB"/>
              </w:rPr>
              <w:t xml:space="preserve">Table </w:t>
            </w:r>
            <w:r w:rsidR="008348DD">
              <w:rPr>
                <w:rFonts w:cs="Arial"/>
                <w:b/>
                <w:sz w:val="20"/>
                <w:szCs w:val="20"/>
                <w:lang w:eastAsia="en-GB"/>
              </w:rPr>
              <w:t>4</w:t>
            </w:r>
            <w:r w:rsidRPr="005B3C0C">
              <w:rPr>
                <w:rFonts w:cs="Arial"/>
                <w:sz w:val="20"/>
                <w:szCs w:val="20"/>
                <w:lang w:eastAsia="en-GB"/>
              </w:rPr>
              <w:t>. Primers used for phylogenetic identification</w:t>
            </w:r>
          </w:p>
        </w:tc>
      </w:tr>
      <w:tr w:rsidR="005B3C0C" w:rsidRPr="005B3C0C" w14:paraId="33E23AA7" w14:textId="77777777" w:rsidTr="005B3C0C">
        <w:trPr>
          <w:trHeight w:val="395"/>
        </w:trPr>
        <w:tc>
          <w:tcPr>
            <w:tcW w:w="1276" w:type="dxa"/>
            <w:tcBorders>
              <w:top w:val="single" w:sz="4" w:space="0" w:color="auto"/>
              <w:left w:val="nil"/>
              <w:bottom w:val="single" w:sz="4" w:space="0" w:color="auto"/>
              <w:right w:val="nil"/>
            </w:tcBorders>
            <w:hideMark/>
          </w:tcPr>
          <w:p w14:paraId="23B18B4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Gene of interest</w:t>
            </w:r>
          </w:p>
        </w:tc>
        <w:tc>
          <w:tcPr>
            <w:tcW w:w="2268" w:type="dxa"/>
            <w:tcBorders>
              <w:top w:val="single" w:sz="4" w:space="0" w:color="auto"/>
              <w:left w:val="nil"/>
              <w:bottom w:val="single" w:sz="4" w:space="0" w:color="auto"/>
              <w:right w:val="nil"/>
            </w:tcBorders>
            <w:hideMark/>
          </w:tcPr>
          <w:p w14:paraId="6D38D91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Forward (5’ – 3’), (annealing site)</w:t>
            </w:r>
          </w:p>
        </w:tc>
        <w:tc>
          <w:tcPr>
            <w:tcW w:w="2410" w:type="dxa"/>
            <w:tcBorders>
              <w:top w:val="single" w:sz="4" w:space="0" w:color="auto"/>
              <w:left w:val="nil"/>
              <w:bottom w:val="single" w:sz="4" w:space="0" w:color="auto"/>
              <w:right w:val="nil"/>
            </w:tcBorders>
            <w:hideMark/>
          </w:tcPr>
          <w:p w14:paraId="38EE21D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Reverse (5’ – 3’), (annealing site)</w:t>
            </w:r>
          </w:p>
        </w:tc>
        <w:tc>
          <w:tcPr>
            <w:tcW w:w="2516" w:type="dxa"/>
            <w:tcBorders>
              <w:top w:val="single" w:sz="4" w:space="0" w:color="auto"/>
              <w:left w:val="nil"/>
              <w:bottom w:val="single" w:sz="4" w:space="0" w:color="auto"/>
              <w:right w:val="nil"/>
            </w:tcBorders>
            <w:hideMark/>
          </w:tcPr>
          <w:p w14:paraId="229471E6"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Reference</w:t>
            </w:r>
          </w:p>
        </w:tc>
      </w:tr>
      <w:tr w:rsidR="005B3C0C" w:rsidRPr="005B3C0C" w14:paraId="0A5ADA24" w14:textId="77777777" w:rsidTr="005B3C0C">
        <w:tc>
          <w:tcPr>
            <w:tcW w:w="1276" w:type="dxa"/>
            <w:tcBorders>
              <w:top w:val="single" w:sz="4" w:space="0" w:color="auto"/>
              <w:left w:val="nil"/>
              <w:bottom w:val="nil"/>
              <w:right w:val="nil"/>
            </w:tcBorders>
          </w:tcPr>
          <w:p w14:paraId="08F0F80E"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p>
        </w:tc>
        <w:tc>
          <w:tcPr>
            <w:tcW w:w="2268" w:type="dxa"/>
            <w:tcBorders>
              <w:top w:val="single" w:sz="4" w:space="0" w:color="auto"/>
              <w:left w:val="nil"/>
              <w:bottom w:val="nil"/>
              <w:right w:val="nil"/>
            </w:tcBorders>
          </w:tcPr>
          <w:p w14:paraId="1F68ED55"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p>
        </w:tc>
        <w:tc>
          <w:tcPr>
            <w:tcW w:w="2410" w:type="dxa"/>
            <w:tcBorders>
              <w:top w:val="single" w:sz="4" w:space="0" w:color="auto"/>
              <w:left w:val="nil"/>
              <w:bottom w:val="nil"/>
              <w:right w:val="nil"/>
            </w:tcBorders>
          </w:tcPr>
          <w:p w14:paraId="17658ADB"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p>
        </w:tc>
        <w:tc>
          <w:tcPr>
            <w:tcW w:w="2516" w:type="dxa"/>
            <w:tcBorders>
              <w:top w:val="single" w:sz="4" w:space="0" w:color="auto"/>
              <w:left w:val="nil"/>
              <w:bottom w:val="nil"/>
              <w:right w:val="nil"/>
            </w:tcBorders>
          </w:tcPr>
          <w:p w14:paraId="2D8CB725"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p>
        </w:tc>
      </w:tr>
      <w:tr w:rsidR="005B3C0C" w:rsidRPr="005B3C0C" w14:paraId="5A3CB68B" w14:textId="77777777" w:rsidTr="005B3C0C">
        <w:trPr>
          <w:trHeight w:val="718"/>
        </w:trPr>
        <w:tc>
          <w:tcPr>
            <w:tcW w:w="1276" w:type="dxa"/>
            <w:tcBorders>
              <w:top w:val="nil"/>
              <w:left w:val="nil"/>
              <w:bottom w:val="nil"/>
              <w:right w:val="nil"/>
            </w:tcBorders>
          </w:tcPr>
          <w:p w14:paraId="5A6F466E"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18S rDNA</w:t>
            </w:r>
          </w:p>
          <w:p w14:paraId="79EDE25E"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p>
        </w:tc>
        <w:tc>
          <w:tcPr>
            <w:tcW w:w="2268" w:type="dxa"/>
            <w:tcBorders>
              <w:top w:val="nil"/>
              <w:left w:val="nil"/>
              <w:bottom w:val="nil"/>
              <w:right w:val="nil"/>
            </w:tcBorders>
            <w:hideMark/>
          </w:tcPr>
          <w:p w14:paraId="36122C61"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bCs/>
                <w:sz w:val="16"/>
                <w:szCs w:val="16"/>
                <w:lang w:eastAsia="en-GB"/>
              </w:rPr>
              <w:t>WACCTGGTTGATCCTGCCAGT</w:t>
            </w:r>
            <w:r w:rsidRPr="005B3C0C">
              <w:rPr>
                <w:rFonts w:cs="Arial"/>
                <w:bCs/>
                <w:sz w:val="20"/>
                <w:szCs w:val="20"/>
                <w:lang w:eastAsia="en-GB"/>
              </w:rPr>
              <w:t xml:space="preserve"> (1-21, </w:t>
            </w:r>
            <w:r w:rsidRPr="005B3C0C">
              <w:rPr>
                <w:rFonts w:cs="Arial"/>
                <w:sz w:val="20"/>
                <w:szCs w:val="20"/>
                <w:lang w:eastAsia="en-GB"/>
              </w:rPr>
              <w:t>18S rDNA</w:t>
            </w:r>
            <w:r w:rsidRPr="005B3C0C">
              <w:rPr>
                <w:rFonts w:cs="Arial"/>
                <w:bCs/>
                <w:sz w:val="20"/>
                <w:szCs w:val="20"/>
                <w:lang w:eastAsia="en-GB"/>
              </w:rPr>
              <w:t>)</w:t>
            </w:r>
          </w:p>
        </w:tc>
        <w:tc>
          <w:tcPr>
            <w:tcW w:w="2410" w:type="dxa"/>
            <w:tcBorders>
              <w:top w:val="nil"/>
              <w:left w:val="nil"/>
              <w:bottom w:val="nil"/>
              <w:right w:val="nil"/>
            </w:tcBorders>
            <w:hideMark/>
          </w:tcPr>
          <w:p w14:paraId="723D655E"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bCs/>
                <w:sz w:val="16"/>
                <w:szCs w:val="16"/>
                <w:lang w:eastAsia="en-GB"/>
              </w:rPr>
              <w:t>GATCCTTCYGCAGGTTCACCTAC</w:t>
            </w:r>
            <w:r w:rsidRPr="005B3C0C">
              <w:rPr>
                <w:rFonts w:cs="Arial"/>
                <w:bCs/>
                <w:sz w:val="20"/>
                <w:szCs w:val="20"/>
                <w:lang w:eastAsia="en-GB"/>
              </w:rPr>
              <w:t xml:space="preserve"> (1774-1798, </w:t>
            </w:r>
            <w:r w:rsidRPr="005B3C0C">
              <w:rPr>
                <w:rFonts w:cs="Arial"/>
                <w:sz w:val="20"/>
                <w:szCs w:val="20"/>
                <w:lang w:eastAsia="en-GB"/>
              </w:rPr>
              <w:t>18S rDNA</w:t>
            </w:r>
            <w:r w:rsidRPr="005B3C0C">
              <w:rPr>
                <w:rFonts w:cs="Arial"/>
                <w:bCs/>
                <w:sz w:val="20"/>
                <w:szCs w:val="20"/>
                <w:lang w:eastAsia="en-GB"/>
              </w:rPr>
              <w:t>)</w:t>
            </w:r>
          </w:p>
        </w:tc>
        <w:tc>
          <w:tcPr>
            <w:tcW w:w="2516" w:type="dxa"/>
            <w:tcBorders>
              <w:top w:val="nil"/>
              <w:left w:val="nil"/>
              <w:bottom w:val="nil"/>
              <w:right w:val="nil"/>
            </w:tcBorders>
            <w:hideMark/>
          </w:tcPr>
          <w:p w14:paraId="3866C91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sz w:val="20"/>
              </w:rPr>
            </w:pPr>
            <w:r w:rsidRPr="005B3C0C">
              <w:rPr>
                <w:rFonts w:eastAsia="Calibri" w:cs="Arial"/>
                <w:sz w:val="20"/>
                <w:szCs w:val="20"/>
                <w:lang w:eastAsia="en-GB"/>
              </w:rPr>
              <w:t xml:space="preserve">F and R - </w:t>
            </w:r>
            <w:r w:rsidR="00BD03EC" w:rsidRPr="005B3C0C">
              <w:rPr>
                <w:rFonts w:eastAsia="Calibri" w:cs="Arial"/>
                <w:sz w:val="20"/>
                <w:szCs w:val="20"/>
                <w:lang w:eastAsia="en-GB"/>
              </w:rPr>
              <w:fldChar w:fldCharType="begin"/>
            </w:r>
            <w:r w:rsidR="00790A49">
              <w:rPr>
                <w:rFonts w:eastAsia="Calibri" w:cs="Arial"/>
                <w:sz w:val="20"/>
                <w:szCs w:val="20"/>
                <w:lang w:eastAsia="en-GB"/>
              </w:rPr>
              <w:instrText xml:space="preserve"> ADDIN ZOTERO_ITEM CSL_CITATION {"citationID":"2p103fk6e8","properties":{"formattedCitation":"(Huss et al., 1999)","plainCitation":"(Huss et al., 1999)"},"citationItems":[{"id":2029,"uris":["http://zotero.org/users/1204444/items/96FANARD"],"uri":["http://zotero.org/users/1204444/items/96FANARD"],"itemData":{"id":2029,"type":"article-journal","title":"Biochemical Taxonomy and Molecular Phylogeny of the Genus Chlorella Sensu Lato (chlorophyta)","container-title":"Journal of Phycology","page":"587–598","volume":"35","issue":"3","source":"Wiley Online Library","abstract":"A multimethod approach was used to characterize unicellular green algae that were traditionally assigned to the genus Chlorella Beijerinck and to resolve their phylogenetic relationships within the Chlorophyta. Biochemical, physiological, and ultrastructural characters, together with molecular data such as DNA base composition and DNA hybridization values, were compared with a molecular phylogeny based on complete 18S rRNA sequences. Our results show that Chlorella taxa are dispersed over two classes of chlorophytes, the Trebouxiophyceae and the Chlorophyceae. We propose that only four species should be kept in the genus Chlorella (Chlorophyta, Trebouxiophyceae): C. vulgaris Beijerinck, C. lobophora Andreyeva, C. sorokiniana Shih. et Krauss, and C. kessleri Fott et Nováková. Common characteristics of these taxa are glucosamine as a dominant cell wall component and the presence of a double thylakoid bisecting the pyrenoid matrix. Norspermine, norspermidine, and secondary carotenoids are never produced. Other “Chlorella” species belong to different taxa within the Trebouxiophyceae (“C.” protothecoides=Auxenochlorella protothecoides[Krüger] Kalina et Punčochářová, “C.” ellipsoidea, “C.” mirabilis, “C.” saccharophila, and “C.” luteoviridis) and Chlorophyceae (“C.” zofingiensis and “C.” homosphaera=Mychonastes homosphaera Kalina et Punčochářová). The latter taxa can easily be recognized by the production of secondary carotenoids under nitrogen-deficient conditions.","DOI":"10.1046/j.1529-8817.1999.3530587.x","ISSN":"1529-8817","language":"en","author":[{"family":"Huss","given":"Volker A. R."},{"family":"Frank","given":"Carola"},{"family":"Hartmann","given":"Elke C."},{"family":"Hirmer","given":"Monika"},{"family":"Kloboucek","given":"Annette"},{"family":"Seidel","given":"Barbara M."},{"family":"Wenzeler","given":"Petra"},{"family":"Kessler","given":"Erich"}],"issued":{"date-parts":[["1999"]]}}}],"schema":"https://github.com/citation-style-language/schema/raw/master/csl-citation.json"} </w:instrText>
            </w:r>
            <w:r w:rsidR="00BD03EC" w:rsidRPr="005B3C0C">
              <w:rPr>
                <w:rFonts w:eastAsia="Calibri" w:cs="Arial"/>
                <w:sz w:val="20"/>
                <w:szCs w:val="20"/>
                <w:lang w:eastAsia="en-GB"/>
              </w:rPr>
              <w:fldChar w:fldCharType="separate"/>
            </w:r>
            <w:r w:rsidRPr="005B3C0C">
              <w:rPr>
                <w:sz w:val="20"/>
              </w:rPr>
              <w:t xml:space="preserve">Huss </w:t>
            </w:r>
            <w:r w:rsidR="00490409" w:rsidRPr="00490409">
              <w:rPr>
                <w:i/>
                <w:sz w:val="20"/>
              </w:rPr>
              <w:t>et al</w:t>
            </w:r>
            <w:r w:rsidRPr="005B3C0C">
              <w:rPr>
                <w:sz w:val="20"/>
              </w:rPr>
              <w:t>. (1999)</w:t>
            </w:r>
            <w:r w:rsidR="00BD03EC" w:rsidRPr="005B3C0C">
              <w:rPr>
                <w:rFonts w:eastAsia="Calibri" w:cs="Arial"/>
                <w:sz w:val="20"/>
                <w:szCs w:val="20"/>
                <w:lang w:eastAsia="en-GB"/>
              </w:rPr>
              <w:fldChar w:fldCharType="end"/>
            </w:r>
          </w:p>
        </w:tc>
      </w:tr>
      <w:tr w:rsidR="005B3C0C" w:rsidRPr="005B3C0C" w14:paraId="02C7C404" w14:textId="77777777" w:rsidTr="005B3C0C">
        <w:trPr>
          <w:trHeight w:val="1206"/>
        </w:trPr>
        <w:tc>
          <w:tcPr>
            <w:tcW w:w="1276" w:type="dxa"/>
            <w:tcBorders>
              <w:top w:val="nil"/>
              <w:left w:val="nil"/>
              <w:bottom w:val="nil"/>
              <w:right w:val="nil"/>
            </w:tcBorders>
          </w:tcPr>
          <w:p w14:paraId="6633C7C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p>
          <w:p w14:paraId="6B8378C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ITS1 sDNA</w:t>
            </w:r>
          </w:p>
          <w:p w14:paraId="2DBE3F11"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p>
        </w:tc>
        <w:tc>
          <w:tcPr>
            <w:tcW w:w="2268" w:type="dxa"/>
            <w:tcBorders>
              <w:top w:val="nil"/>
              <w:left w:val="nil"/>
              <w:bottom w:val="nil"/>
              <w:right w:val="nil"/>
            </w:tcBorders>
          </w:tcPr>
          <w:p w14:paraId="76864CE8"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shd w:val="clear" w:color="auto" w:fill="FFFFFF"/>
              </w:rPr>
            </w:pPr>
          </w:p>
          <w:p w14:paraId="1941696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16"/>
                <w:szCs w:val="16"/>
                <w:shd w:val="clear" w:color="auto" w:fill="FFFFFF"/>
              </w:rPr>
            </w:pPr>
            <w:r w:rsidRPr="005B3C0C">
              <w:rPr>
                <w:rFonts w:cs="Arial"/>
                <w:sz w:val="16"/>
                <w:szCs w:val="16"/>
                <w:shd w:val="clear" w:color="auto" w:fill="FFFFFF"/>
              </w:rPr>
              <w:t>TACCTGGTTGATCCTGCCAG</w:t>
            </w:r>
          </w:p>
          <w:p w14:paraId="7D75577A"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shd w:val="clear" w:color="auto" w:fill="FFFFFF"/>
              </w:rPr>
              <w:t xml:space="preserve">(1-20, </w:t>
            </w:r>
            <w:r w:rsidRPr="005B3C0C">
              <w:rPr>
                <w:rFonts w:cs="Arial"/>
                <w:sz w:val="20"/>
                <w:szCs w:val="20"/>
                <w:lang w:eastAsia="en-GB"/>
              </w:rPr>
              <w:t>18S rDNA</w:t>
            </w:r>
            <w:r w:rsidRPr="005B3C0C">
              <w:rPr>
                <w:rFonts w:cs="Arial"/>
                <w:sz w:val="20"/>
                <w:szCs w:val="20"/>
                <w:shd w:val="clear" w:color="auto" w:fill="FFFFFF"/>
              </w:rPr>
              <w:t>)</w:t>
            </w:r>
          </w:p>
        </w:tc>
        <w:tc>
          <w:tcPr>
            <w:tcW w:w="2410" w:type="dxa"/>
            <w:tcBorders>
              <w:top w:val="nil"/>
              <w:left w:val="nil"/>
              <w:bottom w:val="nil"/>
              <w:right w:val="nil"/>
            </w:tcBorders>
          </w:tcPr>
          <w:p w14:paraId="19A9D2F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bCs/>
                <w:sz w:val="20"/>
                <w:szCs w:val="20"/>
                <w:lang w:eastAsia="en-GB"/>
              </w:rPr>
            </w:pPr>
          </w:p>
          <w:p w14:paraId="230F1A1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bCs/>
                <w:sz w:val="16"/>
                <w:szCs w:val="16"/>
                <w:lang w:eastAsia="en-GB"/>
              </w:rPr>
            </w:pPr>
            <w:r w:rsidRPr="005B3C0C">
              <w:rPr>
                <w:rFonts w:cs="Arial"/>
                <w:bCs/>
                <w:sz w:val="16"/>
                <w:szCs w:val="16"/>
                <w:lang w:eastAsia="en-GB"/>
              </w:rPr>
              <w:t>AACTAAGAACGG</w:t>
            </w:r>
            <w:r w:rsidRPr="005B3C0C">
              <w:rPr>
                <w:rFonts w:cs="Arial"/>
                <w:b/>
                <w:bCs/>
                <w:sz w:val="16"/>
                <w:szCs w:val="16"/>
                <w:lang w:eastAsia="en-GB"/>
              </w:rPr>
              <w:t>C</w:t>
            </w:r>
            <w:r w:rsidRPr="005B3C0C">
              <w:rPr>
                <w:rFonts w:cs="Arial"/>
                <w:bCs/>
                <w:sz w:val="16"/>
                <w:szCs w:val="16"/>
                <w:lang w:eastAsia="en-GB"/>
              </w:rPr>
              <w:t>CATGCAC</w:t>
            </w:r>
          </w:p>
          <w:p w14:paraId="156874FE"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bCs/>
                <w:sz w:val="20"/>
                <w:szCs w:val="20"/>
                <w:lang w:eastAsia="en-GB"/>
              </w:rPr>
              <w:t xml:space="preserve">(1618-1599, </w:t>
            </w:r>
            <w:r w:rsidRPr="005B3C0C">
              <w:rPr>
                <w:rFonts w:cs="Arial"/>
                <w:sz w:val="20"/>
                <w:szCs w:val="20"/>
                <w:lang w:eastAsia="en-GB"/>
              </w:rPr>
              <w:t>18S rDNA</w:t>
            </w:r>
            <w:r w:rsidRPr="005B3C0C">
              <w:rPr>
                <w:rFonts w:cs="Arial"/>
                <w:bCs/>
                <w:sz w:val="20"/>
                <w:szCs w:val="20"/>
                <w:lang w:eastAsia="en-GB"/>
              </w:rPr>
              <w:t>)</w:t>
            </w:r>
          </w:p>
        </w:tc>
        <w:tc>
          <w:tcPr>
            <w:tcW w:w="2516" w:type="dxa"/>
            <w:tcBorders>
              <w:top w:val="nil"/>
              <w:left w:val="nil"/>
              <w:bottom w:val="nil"/>
              <w:right w:val="nil"/>
            </w:tcBorders>
          </w:tcPr>
          <w:p w14:paraId="635CF42F"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p>
          <w:p w14:paraId="0010ACF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lang w:eastAsia="en-GB"/>
              </w:rPr>
              <w:t>F -</w:t>
            </w:r>
            <w:r w:rsidRPr="005B3C0C">
              <w:rPr>
                <w:rFonts w:cs="Arial"/>
                <w:sz w:val="20"/>
                <w:szCs w:val="20"/>
                <w:vertAlign w:val="superscript"/>
                <w:lang w:eastAsia="en-GB"/>
              </w:rPr>
              <w:t xml:space="preserve"> </w:t>
            </w:r>
            <w:r w:rsidR="00BD03EC" w:rsidRPr="005B3C0C">
              <w:rPr>
                <w:rFonts w:cs="Arial"/>
                <w:sz w:val="20"/>
                <w:szCs w:val="20"/>
                <w:vertAlign w:val="superscript"/>
                <w:lang w:eastAsia="en-GB"/>
              </w:rPr>
              <w:fldChar w:fldCharType="begin"/>
            </w:r>
            <w:r w:rsidR="00790A49">
              <w:rPr>
                <w:rFonts w:cs="Arial"/>
                <w:sz w:val="20"/>
                <w:szCs w:val="20"/>
                <w:vertAlign w:val="superscript"/>
                <w:lang w:eastAsia="en-GB"/>
              </w:rPr>
              <w:instrText xml:space="preserve"> ADDIN ZOTERO_ITEM CSL_CITATION {"citationID":"jgc2pridt","properties":{"formattedCitation":"(Nakayama et al., 1996)","plainCitation":"(Nakayama et al., 1996)"},"citationItems":[{"id":2050,"uris":["http://zotero.org/users/1204444/items/BPQJBQFN"],"uri":["http://zotero.org/users/1204444/items/BPQJBQFN"],"itemData":{"id":2050,"type":"article-journal","title":"The phylogenetic relationship between the Chlamydomonadales and Chlorococcales inferred from 18SrDNA sequence data","container-title":"Phycological Research","page":"47–55","volume":"44","issue":"1","source":"Wiley Online Library","abstract":"Nuclear-encoded small subunit ribosomal RNA gene (185rDNA) sequences were determined for Chlamydomonas moewusii Gerloff and five chlorococcalean algae (Chlorococcum hypnosporum Starr; Chlorococcum oleofaciens Trainor et Bold; Chlorococcum sp.; Tetracystis aeria Brown et Bold; Protosiphon botryoides (Kützingl Klebs). All these algae are characterized by a clockwise CCW) flagellar apparatus. Phylogenetic trees were constructed from sequences from these algae together with 20 green algae. All algae with a CW flagellar apparatus form a monophyletic clade (CW group). Three principal clades can be recognized in the CW group, although no morphological character supports monophyly of any of these three clades. The 185rDNA trees clearly demonstrate the non-monophyly of the Chlamydomonadales and Chlorococcales, suggesting that vegetative morphology does not reflect phylogenetic relationships in the CW group. The paraphyly or polyphyly of the genus Chlamydomonas and Chlorococcum are also revealed. Present analysis suggests that the presence or absence of a zoospore's cell wall and the multinucleate condition have limited taxonomic values at higher taxonomic ranks.","DOI":"10.1111/j.1440-1835.1996.tb00037.x","ISSN":"1440-1835","language":"en","author":[{"family":"Nakayama","given":"Takeshi"},{"family":"Watanabe","given":"Shin"},{"family":"Mitsui","given":"Kaoru"},{"family":"Uchida","given":"Hidenobu"},{"family":"Inouye","given":"Isao"}],"issued":{"date-parts":[["1996"]]}}}],"schema":"https://github.com/citation-style-language/schema/raw/master/csl-citation.json"} </w:instrText>
            </w:r>
            <w:r w:rsidR="00BD03EC" w:rsidRPr="005B3C0C">
              <w:rPr>
                <w:rFonts w:cs="Arial"/>
                <w:sz w:val="20"/>
                <w:szCs w:val="20"/>
                <w:vertAlign w:val="superscript"/>
                <w:lang w:eastAsia="en-GB"/>
              </w:rPr>
              <w:fldChar w:fldCharType="separate"/>
            </w:r>
            <w:r w:rsidRPr="005B3C0C">
              <w:rPr>
                <w:sz w:val="20"/>
                <w:szCs w:val="20"/>
              </w:rPr>
              <w:t xml:space="preserve">Nakayama </w:t>
            </w:r>
            <w:r w:rsidR="00490409" w:rsidRPr="00490409">
              <w:rPr>
                <w:i/>
                <w:sz w:val="20"/>
                <w:szCs w:val="20"/>
              </w:rPr>
              <w:t>et al</w:t>
            </w:r>
            <w:r w:rsidRPr="005B3C0C">
              <w:rPr>
                <w:sz w:val="20"/>
                <w:szCs w:val="20"/>
              </w:rPr>
              <w:t>. (1996)</w:t>
            </w:r>
            <w:r w:rsidR="00BD03EC" w:rsidRPr="005B3C0C">
              <w:rPr>
                <w:rFonts w:cs="Arial"/>
                <w:sz w:val="20"/>
                <w:szCs w:val="20"/>
                <w:vertAlign w:val="superscript"/>
                <w:lang w:eastAsia="en-GB"/>
              </w:rPr>
              <w:fldChar w:fldCharType="end"/>
            </w:r>
            <w:r w:rsidRPr="005B3C0C">
              <w:rPr>
                <w:rFonts w:cs="Arial"/>
                <w:sz w:val="20"/>
                <w:szCs w:val="20"/>
                <w:lang w:eastAsia="en-GB"/>
              </w:rPr>
              <w:t>,</w:t>
            </w:r>
            <w:r w:rsidRPr="005B3C0C">
              <w:rPr>
                <w:rFonts w:cs="Arial"/>
                <w:sz w:val="20"/>
                <w:szCs w:val="20"/>
                <w:vertAlign w:val="superscript"/>
                <w:lang w:eastAsia="en-GB"/>
              </w:rPr>
              <w:t xml:space="preserve"> </w:t>
            </w:r>
          </w:p>
          <w:p w14:paraId="1AC7EC7A"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R -</w:t>
            </w:r>
            <w:r w:rsidRPr="005B3C0C">
              <w:rPr>
                <w:rFonts w:cs="Arial"/>
                <w:sz w:val="20"/>
                <w:szCs w:val="20"/>
                <w:vertAlign w:val="superscript"/>
                <w:lang w:eastAsia="en-GB"/>
              </w:rPr>
              <w:t xml:space="preserve"> </w:t>
            </w:r>
            <w:r w:rsidR="00BD03EC" w:rsidRPr="005B3C0C">
              <w:rPr>
                <w:rFonts w:cs="Arial"/>
                <w:sz w:val="20"/>
                <w:szCs w:val="20"/>
                <w:vertAlign w:val="superscript"/>
                <w:lang w:eastAsia="en-GB"/>
              </w:rPr>
              <w:fldChar w:fldCharType="begin"/>
            </w:r>
            <w:r w:rsidR="00790A49">
              <w:rPr>
                <w:rFonts w:cs="Arial"/>
                <w:sz w:val="20"/>
                <w:szCs w:val="20"/>
                <w:vertAlign w:val="superscript"/>
                <w:lang w:eastAsia="en-GB"/>
              </w:rPr>
              <w:instrText xml:space="preserve"> ADDIN ZOTERO_ITEM CSL_CITATION {"citationID":"168mo0f1s9","properties":{"formattedCitation":"(Hoshina et al., 2005)","plainCitation":"(Hoshina et al., 2005)"},"citationItems":[{"id":2392,"uris":["http://zotero.org/users/1204444/items/BXQ4V737"],"uri":["http://zotero.org/users/1204444/items/BXQ4V737"],"itemData":{"id":2392,"type":"article-journal","title":"Genetic Evidence of “American” and “European” Type Symbiotic Algae of Paramecium bursaria Ehrenberg","container-title":"Plant Biology","page":"526–532","volume":"7","issue":"5","source":"Wiley Online Library","abstract":"Abstract: Paramecium bursaria is composed of a “host” ciliate and a “symbiont” green alga. Based upon physiology, DNA hybridization and virus infection, two types of symbionts, called “American” type and “European” type, have been reported to date. Here, we determined the 18S rDNA and internal transcribed spacer 2 (ITS2) regions for both “American” and “European” types. Sequence features clearly separated into two lineages; NC64A (USA), Syngen 2-3 (USA), Cs2 (Chinese), MRBG1 (Australian), and Japanese strains belong to the “American”, whereas PB-SW1 (German) and CCAP 1660/11 (British) strains belong to the “European”. In “American” 18S rDNA, three introns were inserted in the same positions as for previously described Japanese symbionts. In “European” 18S rDNA, a single intron occurred in a different position than in the “American”. Between the types, sequence differences were seven or eight nucleotides (0.39 %) in the 18S rDNA exon, and more than 48 nucleotides (19.2 %) in ITS2 regions. We subsequently sequenced the host 18S rDNA. As a result, two groups: Cs2, MRBG1, and Japanese strains, and PB-SW1 and CCAP 1660/11 strains, were separated (with 23 substitutions and 4 insertions or deletions between the groups). The congruent separations between hosts and symbionts may imply that the type of symbiont depends on the host type.","DOI":"10.1055/s-2005-865912","ISSN":"1438-8677","language":"en","author":[{"family":"Hoshina","given":"R."},{"family":"Kato","given":"Y."},{"family":"Kamako","given":"S."},{"family":"Imamura","given":"N."}],"issued":{"date-parts":[["2005"]]}}}],"schema":"https://github.com/citation-style-language/schema/raw/master/csl-citation.json"} </w:instrText>
            </w:r>
            <w:r w:rsidR="00BD03EC" w:rsidRPr="005B3C0C">
              <w:rPr>
                <w:rFonts w:cs="Arial"/>
                <w:sz w:val="20"/>
                <w:szCs w:val="20"/>
                <w:vertAlign w:val="superscript"/>
                <w:lang w:eastAsia="en-GB"/>
              </w:rPr>
              <w:fldChar w:fldCharType="separate"/>
            </w:r>
            <w:r w:rsidRPr="005B3C0C">
              <w:rPr>
                <w:sz w:val="20"/>
                <w:szCs w:val="20"/>
              </w:rPr>
              <w:t xml:space="preserve">Hoshina </w:t>
            </w:r>
            <w:r w:rsidR="00490409" w:rsidRPr="00490409">
              <w:rPr>
                <w:i/>
                <w:sz w:val="20"/>
                <w:szCs w:val="20"/>
              </w:rPr>
              <w:t>et al</w:t>
            </w:r>
            <w:r w:rsidRPr="005B3C0C">
              <w:rPr>
                <w:sz w:val="20"/>
                <w:szCs w:val="20"/>
              </w:rPr>
              <w:t>. (2005)</w:t>
            </w:r>
            <w:r w:rsidR="00BD03EC" w:rsidRPr="005B3C0C">
              <w:rPr>
                <w:rFonts w:cs="Arial"/>
                <w:sz w:val="20"/>
                <w:szCs w:val="20"/>
                <w:vertAlign w:val="superscript"/>
                <w:lang w:eastAsia="en-GB"/>
              </w:rPr>
              <w:fldChar w:fldCharType="end"/>
            </w:r>
            <w:r w:rsidRPr="005B3C0C">
              <w:rPr>
                <w:rFonts w:cs="Arial"/>
                <w:sz w:val="20"/>
                <w:szCs w:val="20"/>
                <w:lang w:eastAsia="en-GB"/>
              </w:rPr>
              <w:t>.</w:t>
            </w:r>
          </w:p>
        </w:tc>
      </w:tr>
      <w:tr w:rsidR="005B3C0C" w:rsidRPr="005B3C0C" w14:paraId="467B9878" w14:textId="77777777" w:rsidTr="005B3C0C">
        <w:trPr>
          <w:trHeight w:val="607"/>
        </w:trPr>
        <w:tc>
          <w:tcPr>
            <w:tcW w:w="1276" w:type="dxa"/>
            <w:tcBorders>
              <w:top w:val="nil"/>
              <w:left w:val="nil"/>
              <w:bottom w:val="nil"/>
              <w:right w:val="nil"/>
            </w:tcBorders>
          </w:tcPr>
          <w:p w14:paraId="44B7775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p>
          <w:p w14:paraId="4D6A0CB0"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5.8S rDNA</w:t>
            </w:r>
          </w:p>
          <w:p w14:paraId="7875A2BC"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p>
        </w:tc>
        <w:tc>
          <w:tcPr>
            <w:tcW w:w="2268" w:type="dxa"/>
            <w:tcBorders>
              <w:top w:val="nil"/>
              <w:left w:val="nil"/>
              <w:bottom w:val="nil"/>
              <w:right w:val="nil"/>
            </w:tcBorders>
          </w:tcPr>
          <w:p w14:paraId="53F10E9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shd w:val="clear" w:color="auto" w:fill="FFFFFF"/>
              </w:rPr>
            </w:pPr>
          </w:p>
          <w:p w14:paraId="61C9A04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16"/>
                <w:szCs w:val="16"/>
                <w:shd w:val="clear" w:color="auto" w:fill="FFFFFF"/>
              </w:rPr>
            </w:pPr>
            <w:r w:rsidRPr="005B3C0C">
              <w:rPr>
                <w:rFonts w:cs="Arial"/>
                <w:sz w:val="16"/>
                <w:szCs w:val="16"/>
                <w:shd w:val="clear" w:color="auto" w:fill="FFFFFF"/>
              </w:rPr>
              <w:t>GTCAGAGGTGAAATTCTTGG</w:t>
            </w:r>
          </w:p>
          <w:p w14:paraId="0F16B370"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shd w:val="clear" w:color="auto" w:fill="FFFFFF"/>
              </w:rPr>
              <w:t xml:space="preserve">(896-915, </w:t>
            </w:r>
            <w:r w:rsidRPr="005B3C0C">
              <w:rPr>
                <w:rFonts w:cs="Arial"/>
                <w:sz w:val="20"/>
                <w:szCs w:val="20"/>
                <w:lang w:eastAsia="en-GB"/>
              </w:rPr>
              <w:t>18S rDNA</w:t>
            </w:r>
            <w:r w:rsidRPr="005B3C0C">
              <w:rPr>
                <w:rFonts w:cs="Arial"/>
                <w:sz w:val="20"/>
                <w:szCs w:val="20"/>
                <w:shd w:val="clear" w:color="auto" w:fill="FFFFFF"/>
              </w:rPr>
              <w:t>)</w:t>
            </w:r>
          </w:p>
        </w:tc>
        <w:tc>
          <w:tcPr>
            <w:tcW w:w="2410" w:type="dxa"/>
            <w:tcBorders>
              <w:top w:val="nil"/>
              <w:left w:val="nil"/>
              <w:bottom w:val="nil"/>
              <w:right w:val="nil"/>
            </w:tcBorders>
          </w:tcPr>
          <w:p w14:paraId="74EE9BE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bCs/>
                <w:sz w:val="20"/>
                <w:szCs w:val="20"/>
                <w:lang w:eastAsia="en-GB"/>
              </w:rPr>
            </w:pPr>
          </w:p>
          <w:p w14:paraId="00DF4942"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bCs/>
                <w:sz w:val="16"/>
                <w:szCs w:val="16"/>
                <w:lang w:eastAsia="en-GB"/>
              </w:rPr>
            </w:pPr>
            <w:r w:rsidRPr="005B3C0C">
              <w:rPr>
                <w:rFonts w:cs="Arial"/>
                <w:bCs/>
                <w:sz w:val="16"/>
                <w:szCs w:val="16"/>
                <w:lang w:eastAsia="en-GB"/>
              </w:rPr>
              <w:t>CAATGATCCTTCCGCAGGTT</w:t>
            </w:r>
          </w:p>
          <w:p w14:paraId="110A0AC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bCs/>
                <w:sz w:val="20"/>
                <w:szCs w:val="20"/>
                <w:lang w:eastAsia="en-GB"/>
              </w:rPr>
              <w:t xml:space="preserve">(3271-3252, </w:t>
            </w:r>
            <w:r w:rsidRPr="005B3C0C">
              <w:rPr>
                <w:rFonts w:cs="Arial"/>
                <w:sz w:val="20"/>
                <w:szCs w:val="20"/>
                <w:lang w:eastAsia="en-GB"/>
              </w:rPr>
              <w:t>18S rDNA</w:t>
            </w:r>
            <w:r w:rsidRPr="005B3C0C">
              <w:rPr>
                <w:rFonts w:cs="Arial"/>
                <w:bCs/>
                <w:sz w:val="20"/>
                <w:szCs w:val="20"/>
                <w:lang w:eastAsia="en-GB"/>
              </w:rPr>
              <w:t>) </w:t>
            </w:r>
          </w:p>
        </w:tc>
        <w:tc>
          <w:tcPr>
            <w:tcW w:w="2516" w:type="dxa"/>
            <w:tcBorders>
              <w:top w:val="nil"/>
              <w:left w:val="nil"/>
              <w:bottom w:val="nil"/>
              <w:right w:val="nil"/>
            </w:tcBorders>
          </w:tcPr>
          <w:p w14:paraId="494BFE5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p>
          <w:p w14:paraId="0368F54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lang w:eastAsia="en-GB"/>
              </w:rPr>
              <w:t>F -</w:t>
            </w:r>
            <w:r w:rsidRPr="005B3C0C">
              <w:rPr>
                <w:rFonts w:cs="Arial"/>
                <w:sz w:val="20"/>
                <w:szCs w:val="20"/>
                <w:vertAlign w:val="superscript"/>
                <w:lang w:eastAsia="en-GB"/>
              </w:rPr>
              <w:t xml:space="preserve"> </w:t>
            </w:r>
            <w:r w:rsidR="00BD03EC" w:rsidRPr="005B3C0C">
              <w:rPr>
                <w:rFonts w:cs="Arial"/>
                <w:sz w:val="20"/>
                <w:szCs w:val="20"/>
                <w:vertAlign w:val="superscript"/>
                <w:lang w:eastAsia="en-GB"/>
              </w:rPr>
              <w:fldChar w:fldCharType="begin"/>
            </w:r>
            <w:r w:rsidR="00790A49">
              <w:rPr>
                <w:rFonts w:cs="Arial"/>
                <w:sz w:val="20"/>
                <w:szCs w:val="20"/>
                <w:vertAlign w:val="superscript"/>
                <w:lang w:eastAsia="en-GB"/>
              </w:rPr>
              <w:instrText xml:space="preserve"> ADDIN ZOTERO_ITEM CSL_CITATION {"citationID":"1zuph1xF","properties":{"formattedCitation":"(Nakayama et al., 1996)","plainCitation":"(Nakayama et al., 1996)"},"citationItems":[{"id":2050,"uris":["http://zotero.org/users/1204444/items/BPQJBQFN"],"uri":["http://zotero.org/users/1204444/items/BPQJBQFN"],"itemData":{"id":2050,"type":"article-journal","title":"The phylogenetic relationship between the Chlamydomonadales and Chlorococcales inferred from 18SrDNA sequence data","container-title":"Phycological Research","page":"47–55","volume":"44","issue":"1","source":"Wiley Online Library","abstract":"Nuclear-encoded small subunit ribosomal RNA gene (185rDNA) sequences were determined for Chlamydomonas moewusii Gerloff and five chlorococcalean algae (Chlorococcum hypnosporum Starr; Chlorococcum oleofaciens Trainor et Bold; Chlorococcum sp.; Tetracystis aeria Brown et Bold; Protosiphon botryoides (Kützingl Klebs). All these algae are characterized by a clockwise CCW) flagellar apparatus. Phylogenetic trees were constructed from sequences from these algae together with 20 green algae. All algae with a CW flagellar apparatus form a monophyletic clade (CW group). Three principal clades can be recognized in the CW group, although no morphological character supports monophyly of any of these three clades. The 185rDNA trees clearly demonstrate the non-monophyly of the Chlamydomonadales and Chlorococcales, suggesting that vegetative morphology does not reflect phylogenetic relationships in the CW group. The paraphyly or polyphyly of the genus Chlamydomonas and Chlorococcum are also revealed. Present analysis suggests that the presence or absence of a zoospore's cell wall and the multinucleate condition have limited taxonomic values at higher taxonomic ranks.","DOI":"10.1111/j.1440-1835.1996.tb00037.x","ISSN":"1440-1835","language":"en","author":[{"family":"Nakayama","given":"Takeshi"},{"family":"Watanabe","given":"Shin"},{"family":"Mitsui","given":"Kaoru"},{"family":"Uchida","given":"Hidenobu"},{"family":"Inouye","given":"Isao"}],"issued":{"date-parts":[["1996"]]}}}],"schema":"https://github.com/citation-style-language/schema/raw/master/csl-citation.json"} </w:instrText>
            </w:r>
            <w:r w:rsidR="00BD03EC" w:rsidRPr="005B3C0C">
              <w:rPr>
                <w:rFonts w:cs="Arial"/>
                <w:sz w:val="20"/>
                <w:szCs w:val="20"/>
                <w:vertAlign w:val="superscript"/>
                <w:lang w:eastAsia="en-GB"/>
              </w:rPr>
              <w:fldChar w:fldCharType="separate"/>
            </w:r>
            <w:r w:rsidRPr="005B3C0C">
              <w:rPr>
                <w:sz w:val="20"/>
                <w:szCs w:val="20"/>
              </w:rPr>
              <w:t xml:space="preserve">Nakayama </w:t>
            </w:r>
            <w:r w:rsidR="00490409" w:rsidRPr="00490409">
              <w:rPr>
                <w:i/>
                <w:sz w:val="20"/>
                <w:szCs w:val="20"/>
              </w:rPr>
              <w:t>et al</w:t>
            </w:r>
            <w:r w:rsidRPr="005B3C0C">
              <w:rPr>
                <w:sz w:val="20"/>
                <w:szCs w:val="20"/>
              </w:rPr>
              <w:t>. (1996)</w:t>
            </w:r>
            <w:r w:rsidR="00BD03EC" w:rsidRPr="005B3C0C">
              <w:rPr>
                <w:rFonts w:cs="Arial"/>
                <w:sz w:val="20"/>
                <w:szCs w:val="20"/>
                <w:vertAlign w:val="superscript"/>
                <w:lang w:eastAsia="en-GB"/>
              </w:rPr>
              <w:fldChar w:fldCharType="end"/>
            </w:r>
            <w:r w:rsidRPr="005B3C0C">
              <w:rPr>
                <w:rFonts w:cs="Arial"/>
                <w:sz w:val="20"/>
                <w:szCs w:val="20"/>
                <w:lang w:eastAsia="en-GB"/>
              </w:rPr>
              <w:t>,</w:t>
            </w:r>
            <w:r w:rsidRPr="005B3C0C">
              <w:rPr>
                <w:rFonts w:cs="Arial"/>
                <w:sz w:val="20"/>
                <w:szCs w:val="20"/>
                <w:vertAlign w:val="superscript"/>
                <w:lang w:eastAsia="en-GB"/>
              </w:rPr>
              <w:t xml:space="preserve"> </w:t>
            </w:r>
          </w:p>
          <w:p w14:paraId="6C95B632"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lang w:eastAsia="en-GB"/>
              </w:rPr>
              <w:t>R -</w:t>
            </w:r>
            <w:r w:rsidRPr="005B3C0C">
              <w:rPr>
                <w:rFonts w:cs="Arial"/>
                <w:sz w:val="20"/>
                <w:szCs w:val="20"/>
                <w:vertAlign w:val="superscript"/>
                <w:lang w:eastAsia="en-GB"/>
              </w:rPr>
              <w:t xml:space="preserve"> </w:t>
            </w:r>
            <w:r w:rsidR="00BD03EC" w:rsidRPr="005B3C0C">
              <w:rPr>
                <w:rFonts w:cs="Arial"/>
                <w:sz w:val="20"/>
                <w:szCs w:val="20"/>
                <w:vertAlign w:val="superscript"/>
                <w:lang w:eastAsia="en-GB"/>
              </w:rPr>
              <w:fldChar w:fldCharType="begin"/>
            </w:r>
            <w:r w:rsidR="00790A49">
              <w:rPr>
                <w:rFonts w:cs="Arial"/>
                <w:sz w:val="20"/>
                <w:szCs w:val="20"/>
                <w:vertAlign w:val="superscript"/>
                <w:lang w:eastAsia="en-GB"/>
              </w:rPr>
              <w:instrText xml:space="preserve"> ADDIN ZOTERO_ITEM CSL_CITATION {"citationID":"bOJne3Ke","properties":{"formattedCitation":"(Hoshina et al., 2005)","plainCitation":"(Hoshina et al., 2005)"},"citationItems":[{"id":2392,"uris":["http://zotero.org/users/1204444/items/BXQ4V737"],"uri":["http://zotero.org/users/1204444/items/BXQ4V737"],"itemData":{"id":2392,"type":"article-journal","title":"Genetic Evidence of “American” and “European” Type Symbiotic Algae of Paramecium bursaria Ehrenberg","container-title":"Plant Biology","page":"526–532","volume":"7","issue":"5","source":"Wiley Online Library","abstract":"Abstract: Paramecium bursaria is composed of a “host” ciliate and a “symbiont” green alga. Based upon physiology, DNA hybridization and virus infection, two types of symbionts, called “American” type and “European” type, have been reported to date. Here, we determined the 18S rDNA and internal transcribed spacer 2 (ITS2) regions for both “American” and “European” types. Sequence features clearly separated into two lineages; NC64A (USA), Syngen 2-3 (USA), Cs2 (Chinese), MRBG1 (Australian), and Japanese strains belong to the “American”, whereas PB-SW1 (German) and CCAP 1660/11 (British) strains belong to the “European”. In “American” 18S rDNA, three introns were inserted in the same positions as for previously described Japanese symbionts. In “European” 18S rDNA, a single intron occurred in a different position than in the “American”. Between the types, sequence differences were seven or eight nucleotides (0.39 %) in the 18S rDNA exon, and more than 48 nucleotides (19.2 %) in ITS2 regions. We subsequently sequenced the host 18S rDNA. As a result, two groups: Cs2, MRBG1, and Japanese strains, and PB-SW1 and CCAP 1660/11 strains, were separated (with 23 substitutions and 4 insertions or deletions between the groups). The congruent separations between hosts and symbionts may imply that the type of symbiont depends on the host type.","DOI":"10.1055/s-2005-865912","ISSN":"1438-8677","language":"en","author":[{"family":"Hoshina","given":"R."},{"family":"Kato","given":"Y."},{"family":"Kamako","given":"S."},{"family":"Imamura","given":"N."}],"issued":{"date-parts":[["2005"]]}}}],"schema":"https://github.com/citation-style-language/schema/raw/master/csl-citation.json"} </w:instrText>
            </w:r>
            <w:r w:rsidR="00BD03EC" w:rsidRPr="005B3C0C">
              <w:rPr>
                <w:rFonts w:cs="Arial"/>
                <w:sz w:val="20"/>
                <w:szCs w:val="20"/>
                <w:vertAlign w:val="superscript"/>
                <w:lang w:eastAsia="en-GB"/>
              </w:rPr>
              <w:fldChar w:fldCharType="separate"/>
            </w:r>
            <w:r w:rsidRPr="005B3C0C">
              <w:rPr>
                <w:sz w:val="20"/>
                <w:szCs w:val="20"/>
              </w:rPr>
              <w:t xml:space="preserve">Hoshina </w:t>
            </w:r>
            <w:r w:rsidR="00490409" w:rsidRPr="00490409">
              <w:rPr>
                <w:i/>
                <w:sz w:val="20"/>
                <w:szCs w:val="20"/>
              </w:rPr>
              <w:t>et al</w:t>
            </w:r>
            <w:r w:rsidRPr="005B3C0C">
              <w:rPr>
                <w:sz w:val="20"/>
                <w:szCs w:val="20"/>
              </w:rPr>
              <w:t>. (2005)</w:t>
            </w:r>
            <w:r w:rsidR="00BD03EC" w:rsidRPr="005B3C0C">
              <w:rPr>
                <w:rFonts w:cs="Arial"/>
                <w:sz w:val="20"/>
                <w:szCs w:val="20"/>
                <w:vertAlign w:val="superscript"/>
                <w:lang w:eastAsia="en-GB"/>
              </w:rPr>
              <w:fldChar w:fldCharType="end"/>
            </w:r>
            <w:r w:rsidRPr="005B3C0C">
              <w:rPr>
                <w:rFonts w:cs="Arial"/>
                <w:sz w:val="20"/>
                <w:szCs w:val="20"/>
                <w:lang w:eastAsia="en-GB"/>
              </w:rPr>
              <w:t>.</w:t>
            </w:r>
          </w:p>
        </w:tc>
      </w:tr>
      <w:tr w:rsidR="005B3C0C" w:rsidRPr="005B3C0C" w14:paraId="50F93DF3" w14:textId="77777777" w:rsidTr="005B3C0C">
        <w:trPr>
          <w:trHeight w:val="237"/>
        </w:trPr>
        <w:tc>
          <w:tcPr>
            <w:tcW w:w="1276" w:type="dxa"/>
            <w:tcBorders>
              <w:top w:val="nil"/>
              <w:left w:val="nil"/>
              <w:bottom w:val="nil"/>
              <w:right w:val="nil"/>
            </w:tcBorders>
          </w:tcPr>
          <w:p w14:paraId="0E951AA0"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p>
          <w:p w14:paraId="092B163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ITS2 sDNA</w:t>
            </w:r>
          </w:p>
          <w:p w14:paraId="5500D8C8"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p>
        </w:tc>
        <w:tc>
          <w:tcPr>
            <w:tcW w:w="2268" w:type="dxa"/>
            <w:tcBorders>
              <w:top w:val="nil"/>
              <w:left w:val="nil"/>
              <w:bottom w:val="nil"/>
              <w:right w:val="nil"/>
            </w:tcBorders>
          </w:tcPr>
          <w:p w14:paraId="1C895A7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p>
          <w:p w14:paraId="5C60004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16"/>
                <w:szCs w:val="16"/>
                <w:lang w:eastAsia="en-GB"/>
              </w:rPr>
            </w:pPr>
            <w:r w:rsidRPr="005B3C0C">
              <w:rPr>
                <w:rFonts w:cs="Arial"/>
                <w:sz w:val="16"/>
                <w:szCs w:val="16"/>
                <w:lang w:eastAsia="en-GB"/>
              </w:rPr>
              <w:t>TGGTGAAGTGTTCGGATTGG</w:t>
            </w:r>
          </w:p>
          <w:p w14:paraId="69F6E84C"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2661-2642, 18S rDNA)</w:t>
            </w:r>
          </w:p>
        </w:tc>
        <w:tc>
          <w:tcPr>
            <w:tcW w:w="2410" w:type="dxa"/>
            <w:tcBorders>
              <w:top w:val="nil"/>
              <w:left w:val="nil"/>
              <w:bottom w:val="nil"/>
              <w:right w:val="nil"/>
            </w:tcBorders>
          </w:tcPr>
          <w:p w14:paraId="403AA34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p>
          <w:p w14:paraId="24966AFB"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16"/>
                <w:szCs w:val="16"/>
                <w:lang w:eastAsia="en-GB"/>
              </w:rPr>
            </w:pPr>
            <w:r w:rsidRPr="005B3C0C">
              <w:rPr>
                <w:rFonts w:eastAsia="Calibri" w:cs="Arial"/>
                <w:sz w:val="16"/>
                <w:szCs w:val="16"/>
                <w:lang w:eastAsia="en-GB"/>
              </w:rPr>
              <w:t>TCCCAAACAACCCGACTCT</w:t>
            </w:r>
          </w:p>
          <w:p w14:paraId="3992DBA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28S 5’ end)</w:t>
            </w:r>
          </w:p>
        </w:tc>
        <w:tc>
          <w:tcPr>
            <w:tcW w:w="2516" w:type="dxa"/>
            <w:tcBorders>
              <w:top w:val="nil"/>
              <w:left w:val="nil"/>
              <w:bottom w:val="nil"/>
              <w:right w:val="nil"/>
            </w:tcBorders>
          </w:tcPr>
          <w:p w14:paraId="52015F8C"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p>
          <w:p w14:paraId="19BB5B7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lang w:eastAsia="en-GB"/>
              </w:rPr>
              <w:t>F -</w:t>
            </w:r>
            <w:r w:rsidRPr="005B3C0C">
              <w:rPr>
                <w:rFonts w:cs="Arial"/>
                <w:sz w:val="20"/>
                <w:szCs w:val="20"/>
                <w:vertAlign w:val="superscript"/>
                <w:lang w:eastAsia="en-GB"/>
              </w:rPr>
              <w:t xml:space="preserve"> </w:t>
            </w:r>
            <w:r w:rsidR="00BD03EC" w:rsidRPr="005B3C0C">
              <w:rPr>
                <w:rFonts w:cs="Arial"/>
                <w:sz w:val="20"/>
                <w:szCs w:val="20"/>
                <w:vertAlign w:val="superscript"/>
                <w:lang w:eastAsia="en-GB"/>
              </w:rPr>
              <w:fldChar w:fldCharType="begin"/>
            </w:r>
            <w:r w:rsidR="00790A49">
              <w:rPr>
                <w:rFonts w:cs="Arial"/>
                <w:sz w:val="20"/>
                <w:szCs w:val="20"/>
                <w:vertAlign w:val="superscript"/>
                <w:lang w:eastAsia="en-GB"/>
              </w:rPr>
              <w:instrText xml:space="preserve"> ADDIN ZOTERO_ITEM CSL_CITATION {"citationID":"Kb0bIwlE","properties":{"formattedCitation":"(Hoshina et al., 2004)","plainCitation":"(Hoshina et al., 2004)"},"citationItems":[{"id":2048,"uris":["http://zotero.org/users/1204444/items/77RQ8S8I"],"uri":["http://zotero.org/users/1204444/items/77RQ8S8I"],"itemData":{"id":2048,"type":"article-journal","title":"Phylogenetic Position of Endosymbiotic Green Algae in Paramecium bursaria Ehrenberg from Japan","container-title":"Plant Biology","page":"447-453","volume":"6","issue":"4","source":"CrossRef","DOI":"10.1055/s-2004-820888","ISSN":"1435-8603, 1438-8677","author":[{"family":"Hoshina","given":"R."},{"family":"Kamako","given":"S.-i."},{"family":"Imamura","given":"N."}],"issued":{"date-parts":[["2004",7]]}}}],"schema":"https://github.com/citation-style-language/schema/raw/master/csl-citation.json"} </w:instrText>
            </w:r>
            <w:r w:rsidR="00BD03EC" w:rsidRPr="005B3C0C">
              <w:rPr>
                <w:rFonts w:cs="Arial"/>
                <w:sz w:val="20"/>
                <w:szCs w:val="20"/>
                <w:vertAlign w:val="superscript"/>
                <w:lang w:eastAsia="en-GB"/>
              </w:rPr>
              <w:fldChar w:fldCharType="separate"/>
            </w:r>
            <w:r w:rsidRPr="005B3C0C">
              <w:rPr>
                <w:sz w:val="20"/>
                <w:szCs w:val="20"/>
              </w:rPr>
              <w:t xml:space="preserve">(Hoshina </w:t>
            </w:r>
            <w:r w:rsidR="00490409" w:rsidRPr="00490409">
              <w:rPr>
                <w:i/>
                <w:sz w:val="20"/>
                <w:szCs w:val="20"/>
              </w:rPr>
              <w:t>et al</w:t>
            </w:r>
            <w:r w:rsidRPr="005B3C0C">
              <w:rPr>
                <w:sz w:val="20"/>
                <w:szCs w:val="20"/>
              </w:rPr>
              <w:t>. (2004)</w:t>
            </w:r>
            <w:r w:rsidR="00BD03EC" w:rsidRPr="005B3C0C">
              <w:rPr>
                <w:rFonts w:cs="Arial"/>
                <w:sz w:val="20"/>
                <w:szCs w:val="20"/>
                <w:vertAlign w:val="superscript"/>
                <w:lang w:eastAsia="en-GB"/>
              </w:rPr>
              <w:fldChar w:fldCharType="end"/>
            </w:r>
            <w:r w:rsidRPr="005B3C0C">
              <w:rPr>
                <w:rFonts w:cs="Arial"/>
                <w:sz w:val="20"/>
                <w:szCs w:val="20"/>
                <w:lang w:eastAsia="en-GB"/>
              </w:rPr>
              <w:t>,</w:t>
            </w:r>
            <w:r w:rsidRPr="005B3C0C">
              <w:rPr>
                <w:rFonts w:cs="Arial"/>
                <w:sz w:val="20"/>
                <w:szCs w:val="20"/>
                <w:vertAlign w:val="superscript"/>
                <w:lang w:eastAsia="en-GB"/>
              </w:rPr>
              <w:t xml:space="preserve"> </w:t>
            </w:r>
          </w:p>
          <w:p w14:paraId="43AFF93C"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R -</w:t>
            </w:r>
            <w:r w:rsidRPr="005B3C0C">
              <w:rPr>
                <w:rFonts w:cs="Arial"/>
                <w:sz w:val="20"/>
                <w:szCs w:val="20"/>
                <w:vertAlign w:val="superscript"/>
                <w:lang w:eastAsia="en-GB"/>
              </w:rPr>
              <w:t xml:space="preserve"> </w:t>
            </w:r>
            <w:r w:rsidR="00BD03EC" w:rsidRPr="005B3C0C">
              <w:rPr>
                <w:rFonts w:cs="Arial"/>
                <w:sz w:val="20"/>
                <w:szCs w:val="20"/>
                <w:vertAlign w:val="superscript"/>
                <w:lang w:eastAsia="en-GB"/>
              </w:rPr>
              <w:fldChar w:fldCharType="begin"/>
            </w:r>
            <w:r w:rsidR="00790A49">
              <w:rPr>
                <w:rFonts w:cs="Arial"/>
                <w:sz w:val="20"/>
                <w:szCs w:val="20"/>
                <w:vertAlign w:val="superscript"/>
                <w:lang w:eastAsia="en-GB"/>
              </w:rPr>
              <w:instrText xml:space="preserve"> ADDIN ZOTERO_ITEM CSL_CITATION {"citationID":"JRJRDYqw","properties":{"formattedCitation":"(Hoshina et al., 2005)","plainCitation":"(Hoshina et al., 2005)"},"citationItems":[{"id":2392,"uris":["http://zotero.org/users/1204444/items/BXQ4V737"],"uri":["http://zotero.org/users/1204444/items/BXQ4V737"],"itemData":{"id":2392,"type":"article-journal","title":"Genetic Evidence of “American” and “European” Type Symbiotic Algae of Paramecium bursaria Ehrenberg","container-title":"Plant Biology","page":"526–532","volume":"7","issue":"5","source":"Wiley Online Library","abstract":"Abstract: Paramecium bursaria is composed of a “host” ciliate and a “symbiont” green alga. Based upon physiology, DNA hybridization and virus infection, two types of symbionts, called “American” type and “European” type, have been reported to date. Here, we determined the 18S rDNA and internal transcribed spacer 2 (ITS2) regions for both “American” and “European” types. Sequence features clearly separated into two lineages; NC64A (USA), Syngen 2-3 (USA), Cs2 (Chinese), MRBG1 (Australian), and Japanese strains belong to the “American”, whereas PB-SW1 (German) and CCAP 1660/11 (British) strains belong to the “European”. In “American” 18S rDNA, three introns were inserted in the same positions as for previously described Japanese symbionts. In “European” 18S rDNA, a single intron occurred in a different position than in the “American”. Between the types, sequence differences were seven or eight nucleotides (0.39 %) in the 18S rDNA exon, and more than 48 nucleotides (19.2 %) in ITS2 regions. We subsequently sequenced the host 18S rDNA. As a result, two groups: Cs2, MRBG1, and Japanese strains, and PB-SW1 and CCAP 1660/11 strains, were separated (with 23 substitutions and 4 insertions or deletions between the groups). The congruent separations between hosts and symbionts may imply that the type of symbiont depends on the host type.","DOI":"10.1055/s-2005-865912","ISSN":"1438-8677","language":"en","author":[{"family":"Hoshina","given":"R."},{"family":"Kato","given":"Y."},{"family":"Kamako","given":"S."},{"family":"Imamura","given":"N."}],"issued":{"date-parts":[["2005"]]}}}],"schema":"https://github.com/citation-style-language/schema/raw/master/csl-citation.json"} </w:instrText>
            </w:r>
            <w:r w:rsidR="00BD03EC" w:rsidRPr="005B3C0C">
              <w:rPr>
                <w:rFonts w:cs="Arial"/>
                <w:sz w:val="20"/>
                <w:szCs w:val="20"/>
                <w:vertAlign w:val="superscript"/>
                <w:lang w:eastAsia="en-GB"/>
              </w:rPr>
              <w:fldChar w:fldCharType="separate"/>
            </w:r>
            <w:r w:rsidRPr="005B3C0C">
              <w:rPr>
                <w:sz w:val="20"/>
                <w:szCs w:val="20"/>
              </w:rPr>
              <w:t xml:space="preserve">Hoshina </w:t>
            </w:r>
            <w:r w:rsidR="00490409" w:rsidRPr="00490409">
              <w:rPr>
                <w:i/>
                <w:sz w:val="20"/>
                <w:szCs w:val="20"/>
              </w:rPr>
              <w:t>et al</w:t>
            </w:r>
            <w:r w:rsidRPr="005B3C0C">
              <w:rPr>
                <w:sz w:val="20"/>
                <w:szCs w:val="20"/>
              </w:rPr>
              <w:t>. (2005)</w:t>
            </w:r>
            <w:r w:rsidR="00BD03EC" w:rsidRPr="005B3C0C">
              <w:rPr>
                <w:rFonts w:cs="Arial"/>
                <w:sz w:val="20"/>
                <w:szCs w:val="20"/>
                <w:vertAlign w:val="superscript"/>
                <w:lang w:eastAsia="en-GB"/>
              </w:rPr>
              <w:fldChar w:fldCharType="end"/>
            </w:r>
            <w:r w:rsidRPr="005B3C0C">
              <w:rPr>
                <w:rFonts w:cs="Arial"/>
                <w:sz w:val="20"/>
                <w:szCs w:val="20"/>
                <w:lang w:eastAsia="en-GB"/>
              </w:rPr>
              <w:t>.</w:t>
            </w:r>
            <w:r w:rsidR="008348DD">
              <w:rPr>
                <w:rFonts w:cs="Arial"/>
                <w:sz w:val="20"/>
                <w:szCs w:val="20"/>
                <w:lang w:eastAsia="en-GB"/>
              </w:rPr>
              <w:t>4</w:t>
            </w:r>
          </w:p>
        </w:tc>
      </w:tr>
    </w:tbl>
    <w:p w14:paraId="04CA743D" w14:textId="77777777" w:rsidR="008348DD" w:rsidRDefault="008348DD" w:rsidP="005B3C0C">
      <w:pPr>
        <w:spacing w:line="360" w:lineRule="auto"/>
        <w:rPr>
          <w:szCs w:val="24"/>
        </w:rPr>
      </w:pPr>
    </w:p>
    <w:p w14:paraId="65D9FD48" w14:textId="77777777" w:rsidR="005B3C0C" w:rsidRPr="005B3C0C" w:rsidRDefault="005B3C0C" w:rsidP="005B3C0C">
      <w:pPr>
        <w:spacing w:line="360" w:lineRule="auto"/>
        <w:rPr>
          <w:szCs w:val="24"/>
        </w:rPr>
      </w:pPr>
      <w:r w:rsidRPr="005B3C0C">
        <w:rPr>
          <w:szCs w:val="24"/>
        </w:rPr>
        <w:t>Once thawed, 5 µl of DNA was transferred to a 0.2 ml PCR tube (Thermo Scientific) with 17 µl dH</w:t>
      </w:r>
      <w:r w:rsidRPr="005B3C0C">
        <w:rPr>
          <w:szCs w:val="24"/>
          <w:vertAlign w:val="subscript"/>
        </w:rPr>
        <w:t>2</w:t>
      </w:r>
      <w:r w:rsidRPr="005B3C0C">
        <w:rPr>
          <w:szCs w:val="24"/>
        </w:rPr>
        <w:t>O, 20 µl Phusion Flash PCR Master Mix (Thermo Scientific), and 4 µl of the forward and reverse primers (all diluted to 12.5 pmol µl</w:t>
      </w:r>
      <w:r w:rsidRPr="005B3C0C">
        <w:rPr>
          <w:szCs w:val="24"/>
          <w:vertAlign w:val="superscript"/>
        </w:rPr>
        <w:t>-1</w:t>
      </w:r>
      <w:r w:rsidRPr="005B3C0C">
        <w:rPr>
          <w:szCs w:val="24"/>
        </w:rPr>
        <w:t>). The final reaction volume was 50 µl.</w:t>
      </w:r>
    </w:p>
    <w:p w14:paraId="76D6AB0A" w14:textId="77777777" w:rsidR="005B3C0C" w:rsidRPr="005B3C0C" w:rsidRDefault="005B3C0C" w:rsidP="005B3C0C">
      <w:pPr>
        <w:spacing w:line="360" w:lineRule="auto"/>
        <w:rPr>
          <w:szCs w:val="24"/>
        </w:rPr>
      </w:pPr>
      <w:r w:rsidRPr="005B3C0C">
        <w:rPr>
          <w:szCs w:val="24"/>
        </w:rPr>
        <w:t xml:space="preserve">The PCR mix was transferred to a MyCyler thermocycler (Bio-Rad, USA). For the 18S rDNA amplification an initial denaturation step of 94°C for 3 minutes was followed with </w:t>
      </w:r>
      <w:r w:rsidRPr="005B3C0C">
        <w:rPr>
          <w:szCs w:val="24"/>
        </w:rPr>
        <w:lastRenderedPageBreak/>
        <w:t xml:space="preserve">30 cycles of a 1 minute denaturation step at 94°C, a 1 minute annealing step at 55°C and a 2 minute extension step at 72°C. Following the cycles, the run was ended with a final extension at 72°C for 5 minutes. For ITS1, 5.8S and ITS2 genes a protocol outlined in </w:t>
      </w:r>
      <w:r w:rsidR="00BD03EC" w:rsidRPr="005B3C0C">
        <w:rPr>
          <w:szCs w:val="24"/>
        </w:rPr>
        <w:fldChar w:fldCharType="begin"/>
      </w:r>
      <w:r w:rsidR="00790A49">
        <w:rPr>
          <w:szCs w:val="24"/>
        </w:rPr>
        <w:instrText xml:space="preserve"> ADDIN ZOTERO_ITEM CSL_CITATION {"citationID":"su726h05k","properties":{"formattedCitation":"(Hoshina et al., 2004)","plainCitation":"(Hoshina et al., 2004)"},"citationItems":[{"id":2048,"uris":["http://zotero.org/users/1204444/items/77RQ8S8I"],"uri":["http://zotero.org/users/1204444/items/77RQ8S8I"],"itemData":{"id":2048,"type":"article-journal","title":"Phylogenetic Position of Endosymbiotic Green Algae in Paramecium bursaria Ehrenberg from Japan","container-title":"Plant Biology","page":"447-453","volume":"6","issue":"4","source":"CrossRef","DOI":"10.1055/s-2004-820888","ISSN":"1435-8603, 1438-8677","author":[{"family":"Hoshina","given":"R."},{"family":"Kamako","given":"S.-i."},{"family":"Imamura","given":"N."}],"issued":{"date-parts":[["2004",7]]}}}],"schema":"https://github.com/citation-style-language/schema/raw/master/csl-citation.json"} </w:instrText>
      </w:r>
      <w:r w:rsidR="00BD03EC" w:rsidRPr="005B3C0C">
        <w:rPr>
          <w:szCs w:val="24"/>
        </w:rPr>
        <w:fldChar w:fldCharType="separate"/>
      </w:r>
      <w:r w:rsidRPr="005B3C0C">
        <w:rPr>
          <w:szCs w:val="24"/>
        </w:rPr>
        <w:t xml:space="preserve">Hoshina </w:t>
      </w:r>
      <w:r w:rsidR="00490409" w:rsidRPr="00490409">
        <w:rPr>
          <w:i/>
          <w:szCs w:val="24"/>
        </w:rPr>
        <w:t>et al</w:t>
      </w:r>
      <w:r w:rsidRPr="005B3C0C">
        <w:rPr>
          <w:szCs w:val="24"/>
        </w:rPr>
        <w:t>. (2004)</w:t>
      </w:r>
      <w:r w:rsidR="00BD03EC" w:rsidRPr="005B3C0C">
        <w:rPr>
          <w:szCs w:val="24"/>
        </w:rPr>
        <w:fldChar w:fldCharType="end"/>
      </w:r>
      <w:r w:rsidRPr="005B3C0C">
        <w:rPr>
          <w:szCs w:val="24"/>
        </w:rPr>
        <w:t xml:space="preserve"> was used. In this method, the initial denaturation step was extended to 5 minutes at 94°C. The denaturation, annealing and extension steps were reduced to 30 seconds, 30 seconds and 1 minute respectively. The final extension step was not altered. </w:t>
      </w:r>
    </w:p>
    <w:p w14:paraId="246C9073" w14:textId="77777777" w:rsidR="005B3C0C" w:rsidRPr="005B3C0C" w:rsidRDefault="005B3C0C" w:rsidP="005B3C0C">
      <w:pPr>
        <w:pStyle w:val="Heading4"/>
        <w:spacing w:after="240" w:line="360" w:lineRule="auto"/>
        <w:ind w:left="862" w:hanging="862"/>
        <w:rPr>
          <w:b w:val="0"/>
          <w:i w:val="0"/>
          <w:color w:val="auto"/>
        </w:rPr>
      </w:pPr>
      <w:r w:rsidRPr="005B3C0C">
        <w:rPr>
          <w:b w:val="0"/>
          <w:i w:val="0"/>
          <w:color w:val="auto"/>
        </w:rPr>
        <w:t>PCR product purification and quantification</w:t>
      </w:r>
    </w:p>
    <w:p w14:paraId="73EE6251" w14:textId="77777777" w:rsidR="005B3C0C" w:rsidRPr="005B3C0C" w:rsidRDefault="005B3C0C" w:rsidP="005B3C0C">
      <w:pPr>
        <w:spacing w:line="360" w:lineRule="auto"/>
        <w:rPr>
          <w:szCs w:val="24"/>
        </w:rPr>
      </w:pPr>
      <w:r w:rsidRPr="005B3C0C">
        <w:rPr>
          <w:szCs w:val="24"/>
        </w:rPr>
        <w:t xml:space="preserve">After the PCR, amplified PCR product was visualised on an agarose gel using the protocol outlined in Section (3.2.2.2). Visualisation demonstrated the quality and size of the amplified regions. </w:t>
      </w:r>
    </w:p>
    <w:p w14:paraId="1B3EB5C3" w14:textId="77777777" w:rsidR="005B3C0C" w:rsidRPr="005B3C0C" w:rsidRDefault="005B3C0C" w:rsidP="005B3C0C">
      <w:pPr>
        <w:spacing w:line="360" w:lineRule="auto"/>
        <w:rPr>
          <w:szCs w:val="24"/>
        </w:rPr>
      </w:pPr>
      <w:r w:rsidRPr="005B3C0C">
        <w:rPr>
          <w:szCs w:val="24"/>
        </w:rPr>
        <w:t xml:space="preserve">The PCR product was purified using a PCR product purification kit (Keyprep, Anachem, UK) to remove excess primers. Initially the remaining 40 µl was transferred to microcentrifuge tube and mixed with 160 µl Buffer GB. The mixture was transferred to a Keyprep spin column and centrifuged at 10,000 </w:t>
      </w:r>
      <w:r w:rsidRPr="005B3C0C">
        <w:rPr>
          <w:i/>
          <w:szCs w:val="24"/>
        </w:rPr>
        <w:t>g</w:t>
      </w:r>
      <w:r w:rsidRPr="005B3C0C">
        <w:rPr>
          <w:szCs w:val="24"/>
        </w:rPr>
        <w:t xml:space="preserve"> for 1 minute to bind the DNA to the column filter. The orientation of the spin cartridge tube in column was fixed in following centrifugation steps to improve yield. The flow through was carefully removed and 750 µl Wash Buffer was transferred to the spin column. The centrifugation step was repeated and flow-through discarded. The centrifugation step was repeated once again to dry the membrane. Finally the spin cartridge was transferred to a new microcentrifuge tube with the addition of 30 µl TE buffer (pH 7.5). The tube was incubated for 5 minutes at room temperature followed by a final centrifugation step. </w:t>
      </w:r>
    </w:p>
    <w:p w14:paraId="4FCFC8E3" w14:textId="77777777" w:rsidR="005B3C0C" w:rsidRPr="005B3C0C" w:rsidRDefault="005B3C0C" w:rsidP="005B3C0C">
      <w:pPr>
        <w:spacing w:line="360" w:lineRule="auto"/>
        <w:rPr>
          <w:szCs w:val="24"/>
        </w:rPr>
      </w:pPr>
      <w:r w:rsidRPr="005B3C0C">
        <w:rPr>
          <w:szCs w:val="24"/>
        </w:rPr>
        <w:t xml:space="preserve">The purified DNA was quantified using a nanospectrophotometer (Jenway Genova Nano, Bibby Scientific). A 2 µl aliquot of TE buffer was used to blank the instrument at wavelengths of 260 nm, 280 nm and 320 nm. </w:t>
      </w:r>
    </w:p>
    <w:p w14:paraId="715A9E81" w14:textId="77777777" w:rsidR="005B3C0C" w:rsidRPr="005B3C0C" w:rsidRDefault="005B3C0C" w:rsidP="005B3C0C">
      <w:pPr>
        <w:spacing w:line="360" w:lineRule="auto"/>
        <w:rPr>
          <w:szCs w:val="24"/>
        </w:rPr>
      </w:pPr>
      <w:r w:rsidRPr="005B3C0C">
        <w:rPr>
          <w:szCs w:val="24"/>
        </w:rPr>
        <w:t>The TE buffer was wiped away from the read head with a lint free cloth. The TE buffer was replaced with 2 µl PCR product and the absorbance was read giving a calculated double stranded nucleic acid concentration in ng µl</w:t>
      </w:r>
      <w:r w:rsidRPr="005B3C0C">
        <w:rPr>
          <w:szCs w:val="24"/>
          <w:vertAlign w:val="superscript"/>
        </w:rPr>
        <w:t xml:space="preserve">-1 </w:t>
      </w:r>
      <w:r w:rsidRPr="005B3C0C">
        <w:rPr>
          <w:szCs w:val="24"/>
        </w:rPr>
        <w:t>using the following formula;</w:t>
      </w:r>
    </w:p>
    <w:p w14:paraId="3C7FA63C" w14:textId="77777777" w:rsidR="005B3C0C" w:rsidRPr="005B3C0C" w:rsidRDefault="005B3C0C" w:rsidP="005B3C0C">
      <w:pPr>
        <w:spacing w:line="360" w:lineRule="auto"/>
        <w:rPr>
          <w:szCs w:val="24"/>
        </w:rPr>
      </w:pPr>
      <m:oMath>
        <m:r>
          <m:rPr>
            <m:nor/>
          </m:rPr>
          <w:rPr>
            <w:szCs w:val="24"/>
          </w:rPr>
          <m:t xml:space="preserve">DNA conc </m:t>
        </m:r>
        <m:d>
          <m:dPr>
            <m:ctrlPr>
              <w:rPr>
                <w:rFonts w:ascii="Cambria Math" w:hAnsi="Cambria Math"/>
                <w:szCs w:val="24"/>
              </w:rPr>
            </m:ctrlPr>
          </m:dPr>
          <m:e>
            <m:r>
              <m:rPr>
                <m:nor/>
              </m:rPr>
              <w:rPr>
                <w:szCs w:val="24"/>
              </w:rPr>
              <m:t xml:space="preserve">ng </m:t>
            </m:r>
            <m:sSup>
              <m:sSupPr>
                <m:ctrlPr>
                  <w:rPr>
                    <w:rFonts w:ascii="Cambria Math" w:hAnsi="Cambria Math"/>
                    <w:szCs w:val="24"/>
                  </w:rPr>
                </m:ctrlPr>
              </m:sSupPr>
              <m:e>
                <m:r>
                  <m:rPr>
                    <m:nor/>
                  </m:rPr>
                  <w:rPr>
                    <w:szCs w:val="24"/>
                  </w:rPr>
                  <m:t xml:space="preserve"> µl</m:t>
                </m:r>
              </m:e>
              <m:sup>
                <m:r>
                  <m:rPr>
                    <m:nor/>
                  </m:rPr>
                  <w:rPr>
                    <w:szCs w:val="24"/>
                  </w:rPr>
                  <m:t>-1</m:t>
                </m:r>
              </m:sup>
            </m:sSup>
          </m:e>
        </m:d>
        <m:r>
          <m:rPr>
            <m:nor/>
          </m:rPr>
          <w:rPr>
            <w:szCs w:val="24"/>
          </w:rPr>
          <m:t>=</m:t>
        </m:r>
        <m:f>
          <m:fPr>
            <m:ctrlPr>
              <w:rPr>
                <w:rFonts w:ascii="Cambria Math" w:hAnsi="Cambria Math"/>
                <w:szCs w:val="24"/>
              </w:rPr>
            </m:ctrlPr>
          </m:fPr>
          <m:num>
            <m:d>
              <m:dPr>
                <m:ctrlPr>
                  <w:rPr>
                    <w:rFonts w:ascii="Cambria Math" w:hAnsi="Cambria Math"/>
                    <w:szCs w:val="24"/>
                  </w:rPr>
                </m:ctrlPr>
              </m:dPr>
              <m:e>
                <m:d>
                  <m:dPr>
                    <m:ctrlPr>
                      <w:rPr>
                        <w:rFonts w:ascii="Cambria Math" w:hAnsi="Cambria Math"/>
                        <w:szCs w:val="24"/>
                      </w:rPr>
                    </m:ctrlPr>
                  </m:dPr>
                  <m:e>
                    <m:r>
                      <w:rPr>
                        <w:rFonts w:ascii="Cambria Math" w:hAnsi="Cambria Math"/>
                        <w:szCs w:val="24"/>
                      </w:rPr>
                      <m:t xml:space="preserve">62.9  × </m:t>
                    </m:r>
                    <m:d>
                      <m:dPr>
                        <m:ctrlPr>
                          <w:rPr>
                            <w:rFonts w:ascii="Cambria Math" w:hAnsi="Cambria Math"/>
                            <w:i/>
                            <w:szCs w:val="24"/>
                          </w:rPr>
                        </m:ctrlPr>
                      </m:dPr>
                      <m:e>
                        <m:sSub>
                          <m:sSubPr>
                            <m:ctrlPr>
                              <w:rPr>
                                <w:rFonts w:ascii="Cambria Math" w:hAnsi="Cambria Math"/>
                                <w:szCs w:val="24"/>
                              </w:rPr>
                            </m:ctrlPr>
                          </m:sSubPr>
                          <m:e>
                            <m:sSub>
                              <m:sSubPr>
                                <m:ctrlPr>
                                  <w:rPr>
                                    <w:rFonts w:ascii="Cambria Math" w:hAnsi="Cambria Math"/>
                                    <w:szCs w:val="24"/>
                                  </w:rPr>
                                </m:ctrlPr>
                              </m:sSubPr>
                              <m:e>
                                <m:r>
                                  <w:rPr>
                                    <w:rFonts w:ascii="Cambria Math" w:hAnsi="Cambria Math"/>
                                    <w:szCs w:val="24"/>
                                  </w:rPr>
                                  <m:t>A</m:t>
                                </m:r>
                              </m:e>
                              <m:sub>
                                <m:r>
                                  <w:rPr>
                                    <w:rFonts w:ascii="Cambria Math" w:hAnsi="Cambria Math"/>
                                    <w:szCs w:val="24"/>
                                  </w:rPr>
                                  <m:t xml:space="preserve">260 </m:t>
                                </m:r>
                              </m:sub>
                            </m:sSub>
                            <m:r>
                              <w:rPr>
                                <w:rFonts w:ascii="Cambria Math" w:hAnsi="Cambria Math"/>
                                <w:szCs w:val="24"/>
                              </w:rPr>
                              <m:t>- A</m:t>
                            </m:r>
                          </m:e>
                          <m:sub>
                            <m:r>
                              <w:rPr>
                                <w:rFonts w:ascii="Cambria Math" w:hAnsi="Cambria Math"/>
                                <w:szCs w:val="24"/>
                              </w:rPr>
                              <m:t>320</m:t>
                            </m:r>
                          </m:sub>
                        </m:sSub>
                      </m:e>
                    </m:d>
                  </m:e>
                </m:d>
                <m:r>
                  <w:rPr>
                    <w:rFonts w:ascii="Cambria Math" w:hAnsi="Cambria Math"/>
                    <w:szCs w:val="24"/>
                  </w:rPr>
                  <m:t>-</m:t>
                </m:r>
                <m:d>
                  <m:dPr>
                    <m:ctrlPr>
                      <w:rPr>
                        <w:rFonts w:ascii="Cambria Math" w:hAnsi="Cambria Math"/>
                        <w:szCs w:val="24"/>
                      </w:rPr>
                    </m:ctrlPr>
                  </m:dPr>
                  <m:e>
                    <m:r>
                      <w:rPr>
                        <w:rFonts w:ascii="Cambria Math" w:hAnsi="Cambria Math"/>
                        <w:szCs w:val="24"/>
                      </w:rPr>
                      <m:t xml:space="preserve">36  × </m:t>
                    </m:r>
                    <m:d>
                      <m:dPr>
                        <m:ctrlPr>
                          <w:rPr>
                            <w:rFonts w:ascii="Cambria Math" w:hAnsi="Cambria Math"/>
                            <w:i/>
                            <w:szCs w:val="24"/>
                          </w:rPr>
                        </m:ctrlPr>
                      </m:dPr>
                      <m:e>
                        <m:sSub>
                          <m:sSubPr>
                            <m:ctrlPr>
                              <w:rPr>
                                <w:rFonts w:ascii="Cambria Math" w:hAnsi="Cambria Math"/>
                                <w:szCs w:val="24"/>
                              </w:rPr>
                            </m:ctrlPr>
                          </m:sSubPr>
                          <m:e>
                            <m:sSub>
                              <m:sSubPr>
                                <m:ctrlPr>
                                  <w:rPr>
                                    <w:rFonts w:ascii="Cambria Math" w:hAnsi="Cambria Math"/>
                                    <w:szCs w:val="24"/>
                                  </w:rPr>
                                </m:ctrlPr>
                              </m:sSubPr>
                              <m:e>
                                <m:r>
                                  <w:rPr>
                                    <w:rFonts w:ascii="Cambria Math" w:hAnsi="Cambria Math"/>
                                    <w:szCs w:val="24"/>
                                  </w:rPr>
                                  <m:t>A</m:t>
                                </m:r>
                              </m:e>
                              <m:sub>
                                <m:r>
                                  <w:rPr>
                                    <w:rFonts w:ascii="Cambria Math" w:hAnsi="Cambria Math"/>
                                    <w:szCs w:val="24"/>
                                  </w:rPr>
                                  <m:t xml:space="preserve">280 </m:t>
                                </m:r>
                              </m:sub>
                            </m:sSub>
                            <m:r>
                              <w:rPr>
                                <w:rFonts w:ascii="Cambria Math" w:hAnsi="Cambria Math"/>
                                <w:szCs w:val="24"/>
                              </w:rPr>
                              <m:t>-A</m:t>
                            </m:r>
                          </m:e>
                          <m:sub>
                            <m:r>
                              <w:rPr>
                                <w:rFonts w:ascii="Cambria Math" w:hAnsi="Cambria Math"/>
                                <w:szCs w:val="24"/>
                              </w:rPr>
                              <m:t>320</m:t>
                            </m:r>
                          </m:sub>
                        </m:sSub>
                      </m:e>
                    </m:d>
                  </m:e>
                </m:d>
              </m:e>
            </m:d>
            <m:r>
              <w:rPr>
                <w:rFonts w:ascii="Cambria Math" w:hAnsi="Cambria Math"/>
                <w:szCs w:val="24"/>
              </w:rPr>
              <m:t xml:space="preserve"> </m:t>
            </m:r>
          </m:num>
          <m:den>
            <m:r>
              <w:rPr>
                <w:rFonts w:ascii="Cambria Math" w:hAnsi="Cambria Math"/>
                <w:szCs w:val="24"/>
              </w:rPr>
              <m:t>0.02</m:t>
            </m:r>
          </m:den>
        </m:f>
      </m:oMath>
      <w:r w:rsidRPr="005B3C0C">
        <w:rPr>
          <w:szCs w:val="24"/>
        </w:rPr>
        <w:t xml:space="preserve"> </w:t>
      </w:r>
      <w:r w:rsidRPr="005B3C0C">
        <w:rPr>
          <w:szCs w:val="24"/>
        </w:rPr>
        <w:tab/>
      </w:r>
      <w:r w:rsidRPr="005B3C0C">
        <w:rPr>
          <w:szCs w:val="24"/>
        </w:rPr>
        <w:tab/>
        <w:t xml:space="preserve">Equation </w:t>
      </w:r>
      <w:r w:rsidR="008348DD">
        <w:rPr>
          <w:szCs w:val="24"/>
        </w:rPr>
        <w:t>7</w:t>
      </w:r>
    </w:p>
    <w:p w14:paraId="081930E1" w14:textId="77777777" w:rsidR="005B3C0C" w:rsidRPr="005B3C0C" w:rsidRDefault="005B3C0C" w:rsidP="005B3C0C">
      <w:pPr>
        <w:spacing w:line="360" w:lineRule="auto"/>
        <w:rPr>
          <w:szCs w:val="24"/>
        </w:rPr>
      </w:pPr>
      <w:r w:rsidRPr="005B3C0C">
        <w:rPr>
          <w:szCs w:val="24"/>
        </w:rPr>
        <w:lastRenderedPageBreak/>
        <w:t>where A</w:t>
      </w:r>
      <w:r w:rsidRPr="005B3C0C">
        <w:rPr>
          <w:szCs w:val="24"/>
          <w:vertAlign w:val="subscript"/>
        </w:rPr>
        <w:t>260</w:t>
      </w:r>
      <w:r w:rsidRPr="005B3C0C">
        <w:rPr>
          <w:szCs w:val="24"/>
        </w:rPr>
        <w:t xml:space="preserve"> is proportional to DNA concentration, A</w:t>
      </w:r>
      <w:r w:rsidRPr="005B3C0C">
        <w:rPr>
          <w:szCs w:val="24"/>
          <w:vertAlign w:val="subscript"/>
        </w:rPr>
        <w:t xml:space="preserve">280 </w:t>
      </w:r>
      <w:r w:rsidRPr="005B3C0C">
        <w:rPr>
          <w:szCs w:val="24"/>
        </w:rPr>
        <w:t>corrects for contamination compounds, A</w:t>
      </w:r>
      <w:r w:rsidRPr="005B3C0C">
        <w:rPr>
          <w:szCs w:val="24"/>
          <w:vertAlign w:val="subscript"/>
        </w:rPr>
        <w:t>320</w:t>
      </w:r>
      <w:r w:rsidRPr="005B3C0C">
        <w:rPr>
          <w:szCs w:val="24"/>
        </w:rPr>
        <w:t xml:space="preserve"> corrects for turbidity of sample, and 0.02 corrects concentrations for a 0.2 mm light path length. </w:t>
      </w:r>
    </w:p>
    <w:p w14:paraId="4974DC7D" w14:textId="77777777" w:rsidR="005B3C0C" w:rsidRPr="005B3C0C" w:rsidRDefault="005B3C0C" w:rsidP="005B3C0C">
      <w:pPr>
        <w:spacing w:line="360" w:lineRule="auto"/>
        <w:rPr>
          <w:szCs w:val="24"/>
        </w:rPr>
      </w:pPr>
      <w:r w:rsidRPr="005B3C0C">
        <w:rPr>
          <w:szCs w:val="24"/>
        </w:rPr>
        <w:t>The purity of the DNA was assessed by the ratio of A</w:t>
      </w:r>
      <w:r w:rsidRPr="005B3C0C">
        <w:rPr>
          <w:szCs w:val="24"/>
          <w:vertAlign w:val="subscript"/>
        </w:rPr>
        <w:t xml:space="preserve">260 </w:t>
      </w:r>
      <w:r w:rsidRPr="005B3C0C">
        <w:rPr>
          <w:szCs w:val="24"/>
        </w:rPr>
        <w:t>and A</w:t>
      </w:r>
      <w:r w:rsidRPr="005B3C0C">
        <w:rPr>
          <w:szCs w:val="24"/>
          <w:vertAlign w:val="subscript"/>
        </w:rPr>
        <w:t>280</w:t>
      </w:r>
      <w:r w:rsidRPr="005B3C0C">
        <w:rPr>
          <w:szCs w:val="24"/>
        </w:rPr>
        <w:t>:</w:t>
      </w:r>
    </w:p>
    <w:p w14:paraId="233B7C75" w14:textId="77777777" w:rsidR="005B3C0C" w:rsidRPr="005B3C0C" w:rsidRDefault="005B3C0C" w:rsidP="005B3C0C">
      <w:pPr>
        <w:spacing w:line="360" w:lineRule="auto"/>
        <w:rPr>
          <w:szCs w:val="24"/>
          <w:vertAlign w:val="subscript"/>
        </w:rPr>
      </w:pPr>
      <m:oMath>
        <m:r>
          <m:rPr>
            <m:nor/>
          </m:rPr>
          <w:rPr>
            <w:szCs w:val="24"/>
          </w:rPr>
          <m:t xml:space="preserve">Ratio </m:t>
        </m:r>
        <m:sSub>
          <m:sSubPr>
            <m:ctrlPr>
              <w:rPr>
                <w:rFonts w:ascii="Cambria Math" w:hAnsi="Cambria Math"/>
                <w:szCs w:val="24"/>
              </w:rPr>
            </m:ctrlPr>
          </m:sSubPr>
          <m:e>
            <m:r>
              <m:rPr>
                <m:nor/>
              </m:rPr>
              <w:rPr>
                <w:szCs w:val="24"/>
              </w:rPr>
              <m:t>A</m:t>
            </m:r>
          </m:e>
          <m:sub>
            <m:r>
              <m:rPr>
                <m:nor/>
              </m:rPr>
              <w:rPr>
                <w:szCs w:val="24"/>
              </w:rPr>
              <m:t xml:space="preserve">260 </m:t>
            </m:r>
          </m:sub>
        </m:sSub>
        <m:r>
          <m:rPr>
            <m:nor/>
          </m:rPr>
          <w:rPr>
            <w:szCs w:val="24"/>
          </w:rPr>
          <m:t>/</m:t>
        </m:r>
        <m:sSub>
          <m:sSubPr>
            <m:ctrlPr>
              <w:rPr>
                <w:rFonts w:ascii="Cambria Math" w:hAnsi="Cambria Math"/>
                <w:szCs w:val="24"/>
              </w:rPr>
            </m:ctrlPr>
          </m:sSubPr>
          <m:e>
            <m:r>
              <m:rPr>
                <m:nor/>
              </m:rPr>
              <w:rPr>
                <w:szCs w:val="24"/>
              </w:rPr>
              <m:t xml:space="preserve"> A</m:t>
            </m:r>
          </m:e>
          <m:sub>
            <m:r>
              <m:rPr>
                <m:nor/>
              </m:rPr>
              <w:rPr>
                <w:szCs w:val="24"/>
              </w:rPr>
              <m:t xml:space="preserve">280 </m:t>
            </m:r>
          </m:sub>
        </m:sSub>
        <m:r>
          <m:rPr>
            <m:nor/>
          </m:rPr>
          <w:rPr>
            <w:szCs w:val="24"/>
          </w:rPr>
          <m:t xml:space="preserve">= </m:t>
        </m:r>
        <m:f>
          <m:fPr>
            <m:ctrlPr>
              <w:rPr>
                <w:rFonts w:ascii="Cambria Math" w:hAnsi="Cambria Math"/>
                <w:i/>
                <w:szCs w:val="24"/>
              </w:rPr>
            </m:ctrlPr>
          </m:fPr>
          <m:num>
            <m:d>
              <m:dPr>
                <m:ctrlPr>
                  <w:rPr>
                    <w:rFonts w:ascii="Cambria Math" w:hAnsi="Cambria Math"/>
                    <w:i/>
                    <w:szCs w:val="24"/>
                  </w:rPr>
                </m:ctrlPr>
              </m:dPr>
              <m:e>
                <m:sSub>
                  <m:sSubPr>
                    <m:ctrlPr>
                      <w:rPr>
                        <w:rFonts w:ascii="Cambria Math" w:hAnsi="Cambria Math"/>
                        <w:szCs w:val="24"/>
                      </w:rPr>
                    </m:ctrlPr>
                  </m:sSubPr>
                  <m:e>
                    <m:sSub>
                      <m:sSubPr>
                        <m:ctrlPr>
                          <w:rPr>
                            <w:rFonts w:ascii="Cambria Math" w:hAnsi="Cambria Math"/>
                            <w:szCs w:val="24"/>
                          </w:rPr>
                        </m:ctrlPr>
                      </m:sSubPr>
                      <m:e>
                        <m:r>
                          <m:rPr>
                            <m:nor/>
                          </m:rPr>
                          <w:rPr>
                            <w:szCs w:val="24"/>
                          </w:rPr>
                          <m:t>A</m:t>
                        </m:r>
                      </m:e>
                      <m:sub>
                        <m:r>
                          <m:rPr>
                            <m:nor/>
                          </m:rPr>
                          <w:rPr>
                            <w:szCs w:val="24"/>
                          </w:rPr>
                          <m:t xml:space="preserve">260 </m:t>
                        </m:r>
                      </m:sub>
                    </m:sSub>
                    <m:r>
                      <m:rPr>
                        <m:sty m:val="p"/>
                      </m:rPr>
                      <w:rPr>
                        <w:rFonts w:ascii="Cambria Math" w:hAnsi="Cambria Math"/>
                        <w:szCs w:val="24"/>
                      </w:rPr>
                      <m:t>-</m:t>
                    </m:r>
                    <m:r>
                      <w:rPr>
                        <w:rFonts w:ascii="Cambria Math" w:hAnsi="Cambria Math"/>
                        <w:szCs w:val="24"/>
                      </w:rPr>
                      <m:t xml:space="preserve"> </m:t>
                    </m:r>
                    <m:r>
                      <m:rPr>
                        <m:nor/>
                      </m:rPr>
                      <w:rPr>
                        <w:szCs w:val="24"/>
                      </w:rPr>
                      <m:t>A</m:t>
                    </m:r>
                  </m:e>
                  <m:sub>
                    <m:r>
                      <m:rPr>
                        <m:nor/>
                      </m:rPr>
                      <w:rPr>
                        <w:szCs w:val="24"/>
                      </w:rPr>
                      <m:t>320</m:t>
                    </m:r>
                  </m:sub>
                </m:sSub>
              </m:e>
            </m:d>
          </m:num>
          <m:den>
            <m:d>
              <m:dPr>
                <m:ctrlPr>
                  <w:rPr>
                    <w:rFonts w:ascii="Cambria Math" w:hAnsi="Cambria Math"/>
                    <w:i/>
                    <w:szCs w:val="24"/>
                  </w:rPr>
                </m:ctrlPr>
              </m:dPr>
              <m:e>
                <m:sSub>
                  <m:sSubPr>
                    <m:ctrlPr>
                      <w:rPr>
                        <w:rFonts w:ascii="Cambria Math" w:hAnsi="Cambria Math"/>
                        <w:szCs w:val="24"/>
                      </w:rPr>
                    </m:ctrlPr>
                  </m:sSubPr>
                  <m:e>
                    <m:sSub>
                      <m:sSubPr>
                        <m:ctrlPr>
                          <w:rPr>
                            <w:rFonts w:ascii="Cambria Math" w:hAnsi="Cambria Math"/>
                            <w:szCs w:val="24"/>
                          </w:rPr>
                        </m:ctrlPr>
                      </m:sSubPr>
                      <m:e>
                        <m:r>
                          <m:rPr>
                            <m:nor/>
                          </m:rPr>
                          <w:rPr>
                            <w:szCs w:val="24"/>
                          </w:rPr>
                          <m:t>A</m:t>
                        </m:r>
                      </m:e>
                      <m:sub>
                        <m:r>
                          <m:rPr>
                            <m:nor/>
                          </m:rPr>
                          <w:rPr>
                            <w:szCs w:val="24"/>
                          </w:rPr>
                          <m:t xml:space="preserve">280 </m:t>
                        </m:r>
                        <m:r>
                          <m:rPr>
                            <m:sty m:val="p"/>
                          </m:rPr>
                          <w:rPr>
                            <w:rFonts w:ascii="Cambria Math" w:hAnsi="Cambria Math"/>
                            <w:szCs w:val="24"/>
                          </w:rPr>
                          <m:t>-</m:t>
                        </m:r>
                        <m:r>
                          <w:rPr>
                            <w:rFonts w:ascii="Cambria Math" w:hAnsi="Cambria Math"/>
                            <w:szCs w:val="24"/>
                          </w:rPr>
                          <m:t xml:space="preserve"> </m:t>
                        </m:r>
                      </m:sub>
                    </m:sSub>
                    <m:r>
                      <m:rPr>
                        <m:nor/>
                      </m:rPr>
                      <w:rPr>
                        <w:szCs w:val="24"/>
                      </w:rPr>
                      <m:t>A</m:t>
                    </m:r>
                  </m:e>
                  <m:sub>
                    <m:r>
                      <m:rPr>
                        <m:nor/>
                      </m:rPr>
                      <w:rPr>
                        <w:szCs w:val="24"/>
                      </w:rPr>
                      <m:t>320</m:t>
                    </m:r>
                  </m:sub>
                </m:sSub>
              </m:e>
            </m:d>
          </m:den>
        </m:f>
      </m:oMath>
      <w:r w:rsidRPr="005B3C0C">
        <w:rPr>
          <w:szCs w:val="24"/>
        </w:rPr>
        <w:t xml:space="preserve">  </w:t>
      </w:r>
      <w:r w:rsidRPr="005B3C0C">
        <w:rPr>
          <w:szCs w:val="24"/>
        </w:rPr>
        <w:tab/>
      </w:r>
      <w:r w:rsidRPr="005B3C0C">
        <w:rPr>
          <w:szCs w:val="24"/>
        </w:rPr>
        <w:tab/>
      </w:r>
      <w:r w:rsidRPr="005B3C0C">
        <w:rPr>
          <w:szCs w:val="24"/>
        </w:rPr>
        <w:tab/>
      </w:r>
      <w:r w:rsidRPr="005B3C0C">
        <w:rPr>
          <w:szCs w:val="24"/>
        </w:rPr>
        <w:tab/>
      </w:r>
      <w:r w:rsidRPr="005B3C0C">
        <w:rPr>
          <w:szCs w:val="24"/>
        </w:rPr>
        <w:tab/>
      </w:r>
      <w:r w:rsidRPr="005B3C0C">
        <w:rPr>
          <w:szCs w:val="24"/>
        </w:rPr>
        <w:tab/>
        <w:t xml:space="preserve">Equation </w:t>
      </w:r>
      <w:r w:rsidR="008348DD">
        <w:rPr>
          <w:szCs w:val="24"/>
        </w:rPr>
        <w:t>8</w:t>
      </w:r>
    </w:p>
    <w:p w14:paraId="3C224E33" w14:textId="77777777" w:rsidR="005B3C0C" w:rsidRPr="005B3C0C" w:rsidRDefault="005B3C0C" w:rsidP="005B3C0C">
      <w:pPr>
        <w:spacing w:line="360" w:lineRule="auto"/>
        <w:rPr>
          <w:szCs w:val="24"/>
        </w:rPr>
      </w:pPr>
      <w:r w:rsidRPr="005B3C0C">
        <w:rPr>
          <w:szCs w:val="24"/>
        </w:rPr>
        <w:t xml:space="preserve">If the ratio was above 1.8, the DNA was deemed to be pure and was used for subsequent sequencing.  Following </w:t>
      </w:r>
      <w:r w:rsidR="00AC5EF7" w:rsidRPr="005B3C0C">
        <w:rPr>
          <w:szCs w:val="24"/>
        </w:rPr>
        <w:t>quantification,</w:t>
      </w:r>
      <w:r w:rsidRPr="005B3C0C">
        <w:rPr>
          <w:szCs w:val="24"/>
        </w:rPr>
        <w:t xml:space="preserve"> the DNA was stored at -20°C.</w:t>
      </w:r>
    </w:p>
    <w:p w14:paraId="0B1ECF20" w14:textId="77777777" w:rsidR="005B3C0C" w:rsidRPr="005B3C0C" w:rsidRDefault="005B3C0C" w:rsidP="005B3C0C">
      <w:pPr>
        <w:pStyle w:val="Heading4"/>
        <w:spacing w:after="240" w:line="360" w:lineRule="auto"/>
        <w:ind w:left="862" w:hanging="862"/>
        <w:rPr>
          <w:b w:val="0"/>
          <w:i w:val="0"/>
          <w:color w:val="auto"/>
        </w:rPr>
      </w:pPr>
      <w:r w:rsidRPr="005B3C0C">
        <w:rPr>
          <w:b w:val="0"/>
          <w:i w:val="0"/>
          <w:color w:val="auto"/>
        </w:rPr>
        <w:t xml:space="preserve">DNA sequencing </w:t>
      </w:r>
    </w:p>
    <w:p w14:paraId="37FCB4E0" w14:textId="77777777" w:rsidR="005B3C0C" w:rsidRPr="005B3C0C" w:rsidRDefault="005B3C0C" w:rsidP="008348DD">
      <w:pPr>
        <w:spacing w:line="360" w:lineRule="auto"/>
      </w:pPr>
      <w:r w:rsidRPr="005B3C0C">
        <w:rPr>
          <w:szCs w:val="24"/>
        </w:rPr>
        <w:t>The PCR product was diluted to the required volume and concentrations (15 µl, 10 ng µl</w:t>
      </w:r>
      <w:r w:rsidRPr="005B3C0C">
        <w:rPr>
          <w:szCs w:val="24"/>
          <w:vertAlign w:val="superscript"/>
        </w:rPr>
        <w:t>-1</w:t>
      </w:r>
      <w:r w:rsidRPr="005B3C0C">
        <w:rPr>
          <w:szCs w:val="24"/>
        </w:rPr>
        <w:t xml:space="preserve">). In </w:t>
      </w:r>
      <w:r w:rsidR="00AC5EF7" w:rsidRPr="005B3C0C">
        <w:rPr>
          <w:szCs w:val="24"/>
        </w:rPr>
        <w:t>addition,</w:t>
      </w:r>
      <w:r w:rsidRPr="005B3C0C">
        <w:rPr>
          <w:szCs w:val="24"/>
        </w:rPr>
        <w:t xml:space="preserve"> the primers used to amplify the genes of interest were diluted to 15 µl at a concentration of 10 pmol µl</w:t>
      </w:r>
      <w:r w:rsidRPr="005B3C0C">
        <w:rPr>
          <w:szCs w:val="24"/>
          <w:vertAlign w:val="superscript"/>
        </w:rPr>
        <w:t>-1</w:t>
      </w:r>
      <w:r w:rsidRPr="005B3C0C">
        <w:rPr>
          <w:szCs w:val="24"/>
        </w:rPr>
        <w:t>. The dilutions were then sent to Eurofins Genomics for sequencing. The DNA samples were sequenced in forward and reverse directions using cycle sequencing technology (modified Sanger sequencing) on an ABI 3730XL sequencing machine.</w:t>
      </w:r>
    </w:p>
    <w:p w14:paraId="74B3BC54" w14:textId="77777777" w:rsidR="005B3C0C" w:rsidRPr="005B3C0C" w:rsidRDefault="005B3C0C" w:rsidP="005B3C0C">
      <w:pPr>
        <w:pStyle w:val="Heading4"/>
        <w:spacing w:after="240"/>
        <w:ind w:left="862" w:hanging="862"/>
        <w:rPr>
          <w:b w:val="0"/>
          <w:i w:val="0"/>
          <w:color w:val="auto"/>
        </w:rPr>
      </w:pPr>
      <w:r w:rsidRPr="005B3C0C">
        <w:rPr>
          <w:b w:val="0"/>
          <w:i w:val="0"/>
          <w:color w:val="auto"/>
        </w:rPr>
        <w:t>Phylogenetic analysis</w:t>
      </w:r>
    </w:p>
    <w:p w14:paraId="2E4CE33E" w14:textId="77777777" w:rsidR="005B3C0C" w:rsidRPr="005B3C0C" w:rsidRDefault="005B3C0C" w:rsidP="005B3C0C">
      <w:pPr>
        <w:spacing w:line="360" w:lineRule="auto"/>
        <w:rPr>
          <w:szCs w:val="24"/>
        </w:rPr>
      </w:pPr>
      <w:r w:rsidRPr="005B3C0C">
        <w:rPr>
          <w:szCs w:val="24"/>
        </w:rPr>
        <w:t xml:space="preserve">Individual gene sequences were searched using the Basic Local Alignment Search Tool (BLAST) on the National Centre for Biotechnology Information (NCBI) website </w:t>
      </w:r>
      <w:r w:rsidR="00BD03EC" w:rsidRPr="005B3C0C">
        <w:rPr>
          <w:szCs w:val="24"/>
        </w:rPr>
        <w:fldChar w:fldCharType="begin"/>
      </w:r>
      <w:r w:rsidR="00790A49">
        <w:rPr>
          <w:szCs w:val="24"/>
        </w:rPr>
        <w:instrText xml:space="preserve"> ADDIN ZOTERO_ITEM CSL_CITATION {"citationID":"13pd85rhm2","properties":{"formattedCitation":"(Johnson et al., 2008)","plainCitation":"(Johnson et al., 2008)"},"citationItems":[{"id":3278,"uris":["http://zotero.org/users/1204444/items/ZP7XJ6PU"],"uri":["http://zotero.org/users/1204444/items/ZP7XJ6PU"],"itemData":{"id":3278,"type":"article-journal","title":"NCBI BLAST: a better web interface","container-title":"Nucleic Acids Research","page":"W5-W9","volume":"36","issue":"suppl 2","source":"nar.oxfordjournals.org","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DOI":"10.1093/nar/gkn201","ISSN":"0305-1048, 1362-4962","note":"PMID: 18440982","shortTitle":"NCBI BLAST","journalAbbreviation":"Nucl. Acids Res.","language":"en","author":[{"family":"Johnson","given":"Mark"},{"family":"Zaretskaya","given":"Irena"},{"family":"Raytselis","given":"Yan"},{"family":"Merezhuk","given":"Yuri"},{"family":"McGinnis","given":"Scott"},{"family":"Madden","given":"Thomas L."}],"issued":{"date-parts":[["2008",7,1]]},"PMID":"18440982"}}],"schema":"https://github.com/citation-style-language/schema/raw/master/csl-citation.json"} </w:instrText>
      </w:r>
      <w:r w:rsidR="00BD03EC" w:rsidRPr="005B3C0C">
        <w:rPr>
          <w:szCs w:val="24"/>
        </w:rPr>
        <w:fldChar w:fldCharType="separate"/>
      </w:r>
      <w:r w:rsidRPr="005B3C0C">
        <w:rPr>
          <w:szCs w:val="24"/>
        </w:rPr>
        <w:t xml:space="preserve">(Johnson </w:t>
      </w:r>
      <w:r w:rsidR="00490409" w:rsidRPr="00490409">
        <w:rPr>
          <w:i/>
          <w:szCs w:val="24"/>
        </w:rPr>
        <w:t>et al</w:t>
      </w:r>
      <w:r w:rsidRPr="005B3C0C">
        <w:rPr>
          <w:szCs w:val="24"/>
        </w:rPr>
        <w:t>., 2008)</w:t>
      </w:r>
      <w:r w:rsidR="00BD03EC" w:rsidRPr="005B3C0C">
        <w:rPr>
          <w:szCs w:val="24"/>
        </w:rPr>
        <w:fldChar w:fldCharType="end"/>
      </w:r>
      <w:r w:rsidRPr="005B3C0C">
        <w:rPr>
          <w:szCs w:val="24"/>
        </w:rPr>
        <w:t xml:space="preserve">. SSU sequences were aligned into a DNA contig using SeqMan Pro software (12.0.0222, DNASTAR, USA) and compared again with existing sequences using BLAST. The assembled sequence was aligned with other sequences identified in the </w:t>
      </w:r>
      <w:r w:rsidRPr="005B3C0C">
        <w:rPr>
          <w:i/>
          <w:szCs w:val="24"/>
        </w:rPr>
        <w:t xml:space="preserve">Chlorella </w:t>
      </w:r>
      <w:r w:rsidRPr="005B3C0C">
        <w:rPr>
          <w:szCs w:val="24"/>
        </w:rPr>
        <w:t xml:space="preserve">clade using the software Molecular Evolutionary Genetics Analysis (MEGA, version 6), using MUSCLE alignment and the neighbour joining method to produce a phylogenetic tree </w:t>
      </w:r>
      <w:r w:rsidR="00BD03EC" w:rsidRPr="005B3C0C">
        <w:rPr>
          <w:szCs w:val="24"/>
        </w:rPr>
        <w:fldChar w:fldCharType="begin"/>
      </w:r>
      <w:r w:rsidR="00790A49">
        <w:rPr>
          <w:szCs w:val="24"/>
        </w:rPr>
        <w:instrText xml:space="preserve"> ADDIN ZOTERO_ITEM CSL_CITATION {"citationID":"234f19dn1e","properties":{"formattedCitation":"(Tamura et al., 2011)","plainCitation":"(Tamura et al., 2011)"},"citationItems":[{"id":4281,"uris":["http://zotero.org/users/1204444/items/IAATQ69E"],"uri":["http://zotero.org/users/1204444/items/IAATQ69E"],"itemData":{"id":4281,"type":"article-journal","title":"MEGA5: Molecular Evolutionary Genetics Analysis Using Maximum Likelihood, Evolutionary Distance, and Maximum Parsimony Methods","container-title":"Molecular Biology and Evolution","page":"2731-2739","volume":"28","issue":"10","source":"mbe.oxfordjournals.org","abstract":"Comparative analysis of molecular sequence data is essential for reconstructing the evolutionary histories of species and inferring the nature and extent of selective forces shaping the evolution of genes and species. Here, we announce the release of Molecular Evolutionary Genetics Analysis version 5 (MEGA5), which is a user-friendly software for mining online databases, building sequence alignments and phylogenetic trees, and using methods of evolutionary bioinformatics in basic biology, biomedicine, and evolution. The newest addition in MEGA5 is a collection of maximum likelihood (ML) analyses for inferring evolutionary trees, selecting best-fit substitution models (nucleotide or amino acid), inferring ancestral states and sequences (along with probabilities), and estimating evolutionary rates site-by-site. In computer simulation analyses, ML tree inference algorithms in MEGA5 compared favorably with other software packages in terms of computational efficiency and the accuracy of the estimates of phylogenetic trees, substitution parameters, and rate variation among sites. The MEGA user interface has now been enhanced to be activity driven to make it easier for the use of both beginners and experienced scientists. This version of MEGA is intended for the Windows platform, and it has been configured for effective use on Mac OS X and Linux desktops. It is available free of charge from http://www.megasoftware.net.","DOI":"10.1093/molbev/msr121","ISSN":"0737-4038, 1537-1719","note":"PMID: 21546353","shortTitle":"MEGA5","journalAbbreviation":"Mol Biol Evol","language":"en","author":[{"family":"Tamura","given":"Koichiro"},{"family":"Peterson","given":"Daniel"},{"family":"Peterson","given":"Nicholas"},{"family":"Stecher","given":"Glen"},{"family":"Nei","given":"Masatoshi"},{"family":"Kumar","given":"Sudhir"}],"issued":{"date-parts":[["2011",10,1]]},"PMID":"21546353"}}],"schema":"https://github.com/citation-style-language/schema/raw/master/csl-citation.json"} </w:instrText>
      </w:r>
      <w:r w:rsidR="00BD03EC" w:rsidRPr="005B3C0C">
        <w:rPr>
          <w:szCs w:val="24"/>
        </w:rPr>
        <w:fldChar w:fldCharType="separate"/>
      </w:r>
      <w:r w:rsidRPr="005B3C0C">
        <w:t xml:space="preserve">(Tamura </w:t>
      </w:r>
      <w:r w:rsidR="00490409" w:rsidRPr="00490409">
        <w:rPr>
          <w:i/>
        </w:rPr>
        <w:t>et al</w:t>
      </w:r>
      <w:r w:rsidRPr="005B3C0C">
        <w:t>., 2011)</w:t>
      </w:r>
      <w:r w:rsidR="00BD03EC" w:rsidRPr="005B3C0C">
        <w:rPr>
          <w:szCs w:val="24"/>
        </w:rPr>
        <w:fldChar w:fldCharType="end"/>
      </w:r>
      <w:r w:rsidRPr="005B3C0C">
        <w:rPr>
          <w:szCs w:val="24"/>
        </w:rPr>
        <w:t xml:space="preserve">. ITS2 sequences and structures were aligned and modelled using the ITS2 website </w:t>
      </w:r>
      <w:r w:rsidR="00BD03EC" w:rsidRPr="005B3C0C">
        <w:rPr>
          <w:szCs w:val="24"/>
        </w:rPr>
        <w:fldChar w:fldCharType="begin"/>
      </w:r>
      <w:r w:rsidR="00790A49">
        <w:rPr>
          <w:szCs w:val="24"/>
        </w:rPr>
        <w:instrText xml:space="preserve"> ADDIN ZOTERO_ITEM CSL_CITATION {"citationID":"1ael5fpfm0","properties":{"formattedCitation":"(Ankenbrand et al., 2015)","plainCitation":"(Ankenbrand et al., 2015)"},"citationItems":[{"id":4318,"uris":["http://zotero.org/users/1204444/items/Z4U6UHQ3"],"uri":["http://zotero.org/users/1204444/items/Z4U6UHQ3"],"itemData":{"id":4318,"type":"article-journal","title":"ITS2 database V: Twice as much","container-title":"Molecular Biology and Evolution","page":"msv174","source":"mbe.oxfordjournals.org","abstract":"The internal transcribed spacer 2 (ITS2) is a well established marker for phylogenetic analyses in eukaryotes. A reliable resource for reference sequences and their secondary structures is the ITS2 database (http://its2.bioapps.biozentrum.uni-wuerzburg.de/). However, the database was last updated in 2011. Here we present a major update of the underlying data almost doubling the number of entities. This increases the number of taxa represented within all major eukaryotic clades. Moreover, additional data has been added to underrepresented groups and some new groups have been added. The broader coverage across the tree of life improves phylogenetic analyses and the capability of ITS2 as a DNA barcode.","DOI":"10.1093/molbev/msv174","ISSN":"0737-4038, 1537-1719","note":"PMID: 26248563","shortTitle":"ITS2 database V","journalAbbreviation":"Mol Biol Evol","language":"en","author":[{"family":"Ankenbrand","given":"Markus J."},{"family":"Keller","given":"Alexander"},{"family":"Wolf","given":"Matthias"},{"family":"Schultz","given":"Jörg"},{"family":"Förster","given":"Frank"}],"issued":{"date-parts":[["2015",8,6]]},"PMID":"26248563"}}],"schema":"https://github.com/citation-style-language/schema/raw/master/csl-citation.json"} </w:instrText>
      </w:r>
      <w:r w:rsidR="00BD03EC" w:rsidRPr="005B3C0C">
        <w:rPr>
          <w:szCs w:val="24"/>
        </w:rPr>
        <w:fldChar w:fldCharType="separate"/>
      </w:r>
      <w:r w:rsidRPr="005B3C0C">
        <w:t xml:space="preserve">(Ankenbrand </w:t>
      </w:r>
      <w:r w:rsidR="00490409" w:rsidRPr="00490409">
        <w:rPr>
          <w:i/>
        </w:rPr>
        <w:t>et al</w:t>
      </w:r>
      <w:r w:rsidRPr="005B3C0C">
        <w:t>., 2015)</w:t>
      </w:r>
      <w:r w:rsidR="00BD03EC" w:rsidRPr="005B3C0C">
        <w:rPr>
          <w:szCs w:val="24"/>
        </w:rPr>
        <w:fldChar w:fldCharType="end"/>
      </w:r>
      <w:r w:rsidRPr="005B3C0C">
        <w:rPr>
          <w:szCs w:val="24"/>
        </w:rPr>
        <w:t xml:space="preserve">. Structures and compensatory base changes of the aligned sequences were analysed further using 4SALE (Version 1.7, </w:t>
      </w:r>
      <w:r w:rsidR="00BD03EC" w:rsidRPr="005B3C0C">
        <w:rPr>
          <w:szCs w:val="24"/>
        </w:rPr>
        <w:fldChar w:fldCharType="begin"/>
      </w:r>
      <w:r w:rsidR="00790A49">
        <w:rPr>
          <w:szCs w:val="24"/>
        </w:rPr>
        <w:instrText xml:space="preserve"> ADDIN ZOTERO_ITEM CSL_CITATION {"citationID":"11q6r6j4gk","properties":{"formattedCitation":"(Seibel et al., 2008)","plainCitation":"(Seibel et al., 2008)"},"citationItems":[{"id":4324,"uris":["http://zotero.org/users/1204444/items/QW43X76B"],"uri":["http://zotero.org/users/1204444/items/QW43X76B"],"itemData":{"id":4324,"type":"article-journal","title":"Synchronous visual analysis and editing of RNA sequence and secondary structure alignments using 4SALE","container-title":"BMC Research Notes","page":"91","volume":"1","issue":"1","source":"www.biomedcentral.com","abstract":"The function of a noncoding RNA sequence is mainly determined by its secondary structure and therefore a family of noncoding RNA sequences is much more conserved on the structural level than on the sequence level. Understanding the function of noncoding RNA sequence families requires two things: a hand-crafted or hand-improved alignment and detailed analyses of the secondary structures. There are several tools available that help performing these tasks, but all of them are specialized and focus on only one aspect, editing the alignment or plotting the secondary structure. The problem is both these tasks need to be performed simultaneously.","DOI":"10.1186/1756-0500-1-91","ISSN":"1756-0500","note":"PMID: 18854023","language":"en","author":[{"family":"Seibel","given":"Philipp N."},{"family":"Müller","given":"Tobias"},{"family":"Dandekar","given":"Thomas"},{"family":"Wolf","given":"Matthias"}],"issued":{"date-parts":[["2008",10,14]]},"PMID":"18854023"}}],"schema":"https://github.com/citation-style-language/schema/raw/master/csl-citation.json"} </w:instrText>
      </w:r>
      <w:r w:rsidR="00BD03EC" w:rsidRPr="005B3C0C">
        <w:rPr>
          <w:szCs w:val="24"/>
        </w:rPr>
        <w:fldChar w:fldCharType="separate"/>
      </w:r>
      <w:r w:rsidRPr="005B3C0C">
        <w:t xml:space="preserve">Seibel </w:t>
      </w:r>
      <w:r w:rsidR="00490409" w:rsidRPr="00490409">
        <w:rPr>
          <w:i/>
        </w:rPr>
        <w:t>et al</w:t>
      </w:r>
      <w:r w:rsidRPr="005B3C0C">
        <w:t>. 2008)</w:t>
      </w:r>
      <w:r w:rsidR="00BD03EC" w:rsidRPr="005B3C0C">
        <w:rPr>
          <w:szCs w:val="24"/>
        </w:rPr>
        <w:fldChar w:fldCharType="end"/>
      </w:r>
      <w:r w:rsidRPr="005B3C0C">
        <w:rPr>
          <w:szCs w:val="24"/>
        </w:rPr>
        <w:t>.</w:t>
      </w:r>
    </w:p>
    <w:p w14:paraId="56B69DC2" w14:textId="77777777" w:rsidR="005B3C0C" w:rsidRPr="005B3C0C" w:rsidRDefault="005B3C0C" w:rsidP="005B3C0C">
      <w:pPr>
        <w:pStyle w:val="Heading3"/>
        <w:spacing w:after="120" w:line="360" w:lineRule="auto"/>
        <w:rPr>
          <w:b w:val="0"/>
          <w:color w:val="auto"/>
        </w:rPr>
      </w:pPr>
      <w:bookmarkStart w:id="46" w:name="_Toc462059764"/>
      <w:r w:rsidRPr="005B3C0C">
        <w:rPr>
          <w:b w:val="0"/>
          <w:color w:val="auto"/>
        </w:rPr>
        <w:lastRenderedPageBreak/>
        <w:t>Microscopy</w:t>
      </w:r>
      <w:bookmarkEnd w:id="46"/>
    </w:p>
    <w:p w14:paraId="36CF0C52" w14:textId="77777777" w:rsidR="005B3C0C" w:rsidRPr="005B3C0C" w:rsidRDefault="005B3C0C" w:rsidP="005B3C0C">
      <w:pPr>
        <w:spacing w:line="360" w:lineRule="auto"/>
        <w:rPr>
          <w:szCs w:val="24"/>
        </w:rPr>
      </w:pPr>
      <w:r w:rsidRPr="005B3C0C">
        <w:rPr>
          <w:szCs w:val="24"/>
        </w:rPr>
        <w:t>The scanning electron microscope (SEM) imaging method was carried out in conjunction with MBioSci student Stephen Marshall and PhD student Krys Bangert</w:t>
      </w:r>
      <w:r w:rsidR="000F5DC9">
        <w:rPr>
          <w:szCs w:val="24"/>
        </w:rPr>
        <w:t xml:space="preserve"> (who prepared the microscope slides)</w:t>
      </w:r>
      <w:r w:rsidRPr="005B3C0C">
        <w:rPr>
          <w:szCs w:val="24"/>
        </w:rPr>
        <w:t>. Initially a standard glass coverslip was cut into 5 mm</w:t>
      </w:r>
      <w:r w:rsidRPr="005B3C0C">
        <w:rPr>
          <w:szCs w:val="24"/>
          <w:vertAlign w:val="superscript"/>
        </w:rPr>
        <w:t>2</w:t>
      </w:r>
      <w:r w:rsidRPr="005B3C0C">
        <w:rPr>
          <w:szCs w:val="24"/>
        </w:rPr>
        <w:t xml:space="preserve"> squares using a glass pen to allow easier sample manipulation in the SEM machine table. The coverslip was soaked in 0.1% poly-lysine solution overnight. An axenic culture was diluted to OD</w:t>
      </w:r>
      <w:r w:rsidRPr="005B3C0C">
        <w:rPr>
          <w:szCs w:val="24"/>
          <w:vertAlign w:val="subscript"/>
        </w:rPr>
        <w:t>600</w:t>
      </w:r>
      <w:r w:rsidRPr="005B3C0C">
        <w:rPr>
          <w:szCs w:val="24"/>
        </w:rPr>
        <w:t xml:space="preserve"> of 0.8, 1 ml of which was transferred to an autoclaved 1.5 ml Eppendorf tube and centrifuged at 14,000 </w:t>
      </w:r>
      <w:r w:rsidRPr="005B3C0C">
        <w:rPr>
          <w:i/>
          <w:szCs w:val="24"/>
        </w:rPr>
        <w:t>g</w:t>
      </w:r>
      <w:r w:rsidRPr="005B3C0C">
        <w:rPr>
          <w:szCs w:val="24"/>
        </w:rPr>
        <w:t xml:space="preserve"> for 3 minutes. The supernatant was discarded and the pellet was gently resuspended with 200 µl of 3N-BBM + V media to allow cell recovery. After 4 hours, 40 μl of 2% osmium tetroxide was added to the sample. The tube was sealed and left to incubate at ambient temperature for 30 minutes. The poly-lysine coated coverslip was washed with autoclaved dH</w:t>
      </w:r>
      <w:r w:rsidRPr="005B3C0C">
        <w:rPr>
          <w:szCs w:val="24"/>
          <w:vertAlign w:val="subscript"/>
        </w:rPr>
        <w:t>2</w:t>
      </w:r>
      <w:r w:rsidRPr="005B3C0C">
        <w:rPr>
          <w:szCs w:val="24"/>
        </w:rPr>
        <w:t>0 and dried at 40°C in an oven. A 40 µl aliquot of sample was pipetted onto the centre of the dried coated slide and left to settle for 10 minutes until partially dry. The coverslip was blotted dry with lab tissue. The samples were washed by adding 60 μl of 50% ethanol solution on top of the sample. The ethanol was allowed to dry for 10 minutes then blotted dry. The step was repeated with 75% ethanol. The sample was washed again with 60 μl of 95% then 100% ethanol and completely air dried in a fume cupboard. The slide was sputter coated with 2 nm thick layer of gold (Edwards S150B splutter coater, UK) and analysed with a SEM (Phillips XL-20 SEM, France) with an accelerating voltage of 20 kV at a 1000-10000 magnification.</w:t>
      </w:r>
      <w:bookmarkStart w:id="47" w:name="_Toc429054022"/>
    </w:p>
    <w:p w14:paraId="40186E65" w14:textId="77777777" w:rsidR="005B3C0C" w:rsidRPr="005B3C0C" w:rsidRDefault="005B3C0C" w:rsidP="005B3C0C">
      <w:pPr>
        <w:spacing w:line="360" w:lineRule="auto"/>
        <w:rPr>
          <w:szCs w:val="24"/>
        </w:rPr>
      </w:pPr>
      <w:r w:rsidRPr="005B3C0C">
        <w:rPr>
          <w:szCs w:val="24"/>
        </w:rPr>
        <w:t>Bright-field microscopy was carried out using a Nikon Eclipse E400 Microscope fitted with a Nikon DXM1200 Digital camera. Slides were prepared as detailed in Section 2.5.2. All images were taken using the 100 x Oil immersion lens with a x 10 objective lens and processed using the software Lucia G (Version 2.1). Cell size was determined using ImageG (Version 5.1)</w:t>
      </w:r>
    </w:p>
    <w:p w14:paraId="044FF2E9" w14:textId="77777777" w:rsidR="005B3C0C" w:rsidRPr="005B3C0C" w:rsidRDefault="005B3C0C" w:rsidP="005B3C0C">
      <w:pPr>
        <w:pStyle w:val="Heading2"/>
        <w:spacing w:after="120" w:line="360" w:lineRule="auto"/>
        <w:rPr>
          <w:color w:val="auto"/>
        </w:rPr>
      </w:pPr>
      <w:bookmarkStart w:id="48" w:name="_Toc462059765"/>
      <w:bookmarkEnd w:id="47"/>
      <w:r w:rsidRPr="005B3C0C">
        <w:rPr>
          <w:color w:val="auto"/>
        </w:rPr>
        <w:lastRenderedPageBreak/>
        <w:t>Results</w:t>
      </w:r>
      <w:bookmarkEnd w:id="48"/>
    </w:p>
    <w:p w14:paraId="0A267C6F" w14:textId="77777777" w:rsidR="005B3C0C" w:rsidRPr="005B3C0C" w:rsidRDefault="005B3C0C" w:rsidP="005B3C0C">
      <w:pPr>
        <w:pStyle w:val="Heading3"/>
        <w:spacing w:after="120" w:line="360" w:lineRule="auto"/>
        <w:rPr>
          <w:b w:val="0"/>
          <w:color w:val="auto"/>
        </w:rPr>
      </w:pPr>
      <w:bookmarkStart w:id="49" w:name="_Toc462059766"/>
      <w:r w:rsidRPr="005B3C0C">
        <w:rPr>
          <w:b w:val="0"/>
          <w:color w:val="auto"/>
        </w:rPr>
        <w:t>Morphology</w:t>
      </w:r>
      <w:bookmarkEnd w:id="49"/>
    </w:p>
    <w:p w14:paraId="0180731D" w14:textId="77777777" w:rsidR="005B3C0C" w:rsidRPr="005B3C0C" w:rsidRDefault="005128F7" w:rsidP="005B3C0C">
      <w:pPr>
        <w:spacing w:line="360" w:lineRule="auto"/>
        <w:rPr>
          <w:szCs w:val="24"/>
        </w:rPr>
      </w:pPr>
      <w:r>
        <w:rPr>
          <w:noProof/>
          <w:lang w:eastAsia="en-GB"/>
        </w:rPr>
        <mc:AlternateContent>
          <mc:Choice Requires="wpg">
            <w:drawing>
              <wp:anchor distT="0" distB="0" distL="114300" distR="114300" simplePos="0" relativeHeight="251640320" behindDoc="0" locked="0" layoutInCell="1" allowOverlap="1" wp14:anchorId="1C127C1C" wp14:editId="3E9928DC">
                <wp:simplePos x="0" y="0"/>
                <wp:positionH relativeFrom="column">
                  <wp:posOffset>587375</wp:posOffset>
                </wp:positionH>
                <wp:positionV relativeFrom="paragraph">
                  <wp:posOffset>2678430</wp:posOffset>
                </wp:positionV>
                <wp:extent cx="4283710" cy="5507355"/>
                <wp:effectExtent l="0" t="0" r="2540" b="0"/>
                <wp:wrapTopAndBottom/>
                <wp:docPr id="723" name="Group 7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83710" cy="5507355"/>
                          <a:chOff x="1780" y="1111"/>
                          <a:chExt cx="8079" cy="9452"/>
                        </a:xfrm>
                      </wpg:grpSpPr>
                      <wpg:grpSp>
                        <wpg:cNvPr id="724" name="Group 18"/>
                        <wpg:cNvGrpSpPr>
                          <a:grpSpLocks/>
                        </wpg:cNvGrpSpPr>
                        <wpg:grpSpPr bwMode="auto">
                          <a:xfrm>
                            <a:off x="1780" y="1111"/>
                            <a:ext cx="8079" cy="9452"/>
                            <a:chOff x="0" y="0"/>
                            <a:chExt cx="51301" cy="60016"/>
                          </a:xfrm>
                        </wpg:grpSpPr>
                        <wpg:grpSp>
                          <wpg:cNvPr id="725" name="Group 16"/>
                          <wpg:cNvGrpSpPr>
                            <a:grpSpLocks/>
                          </wpg:cNvGrpSpPr>
                          <wpg:grpSpPr bwMode="auto">
                            <a:xfrm>
                              <a:off x="0" y="0"/>
                              <a:ext cx="51301" cy="50018"/>
                              <a:chOff x="0" y="0"/>
                              <a:chExt cx="51307" cy="50023"/>
                            </a:xfrm>
                          </wpg:grpSpPr>
                          <wpg:grpSp>
                            <wpg:cNvPr id="728" name="Group 15"/>
                            <wpg:cNvGrpSpPr>
                              <a:grpSpLocks/>
                            </wpg:cNvGrpSpPr>
                            <wpg:grpSpPr bwMode="auto">
                              <a:xfrm>
                                <a:off x="0" y="0"/>
                                <a:ext cx="51307" cy="50023"/>
                                <a:chOff x="0" y="0"/>
                                <a:chExt cx="51307" cy="50023"/>
                              </a:xfrm>
                            </wpg:grpSpPr>
                            <wpg:grpSp>
                              <wpg:cNvPr id="729" name="Group 3"/>
                              <wpg:cNvGrpSpPr>
                                <a:grpSpLocks/>
                              </wpg:cNvGrpSpPr>
                              <wpg:grpSpPr bwMode="auto">
                                <a:xfrm>
                                  <a:off x="0" y="20080"/>
                                  <a:ext cx="51188" cy="29943"/>
                                  <a:chOff x="-596" y="23953"/>
                                  <a:chExt cx="39855" cy="26239"/>
                                </a:xfrm>
                              </wpg:grpSpPr>
                              <pic:pic xmlns:pic="http://schemas.openxmlformats.org/drawingml/2006/picture">
                                <pic:nvPicPr>
                                  <pic:cNvPr id="730" name="Picture 4"/>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596" y="23953"/>
                                    <a:ext cx="39855" cy="26240"/>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731" name="Text Box 2"/>
                                <wps:cNvSpPr txBox="1">
                                  <a:spLocks noChangeArrowheads="1"/>
                                </wps:cNvSpPr>
                                <wps:spPr bwMode="auto">
                                  <a:xfrm>
                                    <a:off x="4980" y="45382"/>
                                    <a:ext cx="5365" cy="424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36DCED1" w14:textId="77777777" w:rsidR="003B14DC" w:rsidRDefault="003B14DC" w:rsidP="005B3C0C">
                                      <w:r>
                                        <w:t>5 µm</w:t>
                                      </w:r>
                                    </w:p>
                                  </w:txbxContent>
                                </wps:txbx>
                                <wps:bodyPr rot="0" vert="horz" wrap="square" lIns="91440" tIns="45720" rIns="91440" bIns="45720" anchor="t" anchorCtr="0" upright="1">
                                  <a:noAutofit/>
                                </wps:bodyPr>
                              </wps:wsp>
                            </wpg:grpSp>
                            <pic:pic xmlns:pic="http://schemas.openxmlformats.org/drawingml/2006/picture">
                              <pic:nvPicPr>
                                <pic:cNvPr id="732" name="Picture 12" descr="CHLADIV"/>
                                <pic:cNvPicPr preferRelativeResize="0">
                                  <a:picLocks noChangeAspect="1"/>
                                </pic:cNvPicPr>
                              </pic:nvPicPr>
                              <pic:blipFill>
                                <a:blip r:embed="rId46">
                                  <a:extLst>
                                    <a:ext uri="{28A0092B-C50C-407E-A947-70E740481C1C}">
                                      <a14:useLocalDpi xmlns:a14="http://schemas.microsoft.com/office/drawing/2010/main" val="0"/>
                                    </a:ext>
                                  </a:extLst>
                                </a:blip>
                                <a:srcRect t="2718" b="2"/>
                                <a:stretch>
                                  <a:fillRect/>
                                </a:stretch>
                              </pic:blipFill>
                              <pic:spPr bwMode="auto">
                                <a:xfrm>
                                  <a:off x="26827" y="0"/>
                                  <a:ext cx="24480" cy="19817"/>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733" name="Picture 6" descr="CHLA"/>
                                <pic:cNvPicPr preferRelativeResize="0">
                                  <a:picLocks noChangeAspect="1"/>
                                </pic:cNvPicPr>
                              </pic:nvPicPr>
                              <pic:blipFill>
                                <a:blip r:embed="rId47">
                                  <a:extLst>
                                    <a:ext uri="{28A0092B-C50C-407E-A947-70E740481C1C}">
                                      <a14:useLocalDpi xmlns:a14="http://schemas.microsoft.com/office/drawing/2010/main" val="0"/>
                                    </a:ext>
                                  </a:extLst>
                                </a:blip>
                                <a:srcRect l="5090" t="23721" r="21065" b="3168"/>
                                <a:stretch>
                                  <a:fillRect/>
                                </a:stretch>
                              </pic:blipFill>
                              <pic:spPr bwMode="auto">
                                <a:xfrm>
                                  <a:off x="0" y="0"/>
                                  <a:ext cx="26639" cy="19823"/>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grpSp>
                          <wps:wsp>
                            <wps:cNvPr id="734" name="Text Box 2"/>
                            <wps:cNvSpPr txBox="1">
                              <a:spLocks noChangeArrowheads="1"/>
                            </wps:cNvSpPr>
                            <wps:spPr bwMode="auto">
                              <a:xfrm>
                                <a:off x="0" y="0"/>
                                <a:ext cx="4303" cy="349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F8ACF8" w14:textId="77777777" w:rsidR="003B14DC" w:rsidRPr="00960DCB" w:rsidRDefault="003B14DC" w:rsidP="005B3C0C">
                                  <w:pPr>
                                    <w:rPr>
                                      <w:b/>
                                      <w:color w:val="FFFFFF" w:themeColor="background1"/>
                                      <w:sz w:val="28"/>
                                      <w:szCs w:val="28"/>
                                    </w:rPr>
                                  </w:pPr>
                                  <w:r w:rsidRPr="00960DCB">
                                    <w:rPr>
                                      <w:b/>
                                      <w:color w:val="FFFFFF" w:themeColor="background1"/>
                                      <w:sz w:val="28"/>
                                      <w:szCs w:val="28"/>
                                    </w:rPr>
                                    <w:t>A</w:t>
                                  </w:r>
                                </w:p>
                              </w:txbxContent>
                            </wps:txbx>
                            <wps:bodyPr rot="0" vert="horz" wrap="square" lIns="91440" tIns="45720" rIns="91440" bIns="45720" anchor="t" anchorCtr="0" upright="1">
                              <a:noAutofit/>
                            </wps:bodyPr>
                          </wps:wsp>
                          <wps:wsp>
                            <wps:cNvPr id="735" name="Text Box 2"/>
                            <wps:cNvSpPr txBox="1">
                              <a:spLocks noChangeArrowheads="1"/>
                            </wps:cNvSpPr>
                            <wps:spPr bwMode="auto">
                              <a:xfrm>
                                <a:off x="26714" y="0"/>
                                <a:ext cx="4299" cy="349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46495D9" w14:textId="77777777" w:rsidR="003B14DC" w:rsidRPr="00960DCB" w:rsidRDefault="003B14DC" w:rsidP="005B3C0C">
                                  <w:pPr>
                                    <w:rPr>
                                      <w:b/>
                                      <w:color w:val="FFFFFF" w:themeColor="background1"/>
                                      <w:sz w:val="28"/>
                                      <w:szCs w:val="28"/>
                                    </w:rPr>
                                  </w:pPr>
                                  <w:r w:rsidRPr="00960DCB">
                                    <w:rPr>
                                      <w:b/>
                                      <w:color w:val="FFFFFF" w:themeColor="background1"/>
                                      <w:sz w:val="28"/>
                                      <w:szCs w:val="28"/>
                                    </w:rPr>
                                    <w:t>B</w:t>
                                  </w:r>
                                </w:p>
                              </w:txbxContent>
                            </wps:txbx>
                            <wps:bodyPr rot="0" vert="horz" wrap="square" lIns="91440" tIns="45720" rIns="91440" bIns="45720" anchor="t" anchorCtr="0" upright="1">
                              <a:noAutofit/>
                            </wps:bodyPr>
                          </wps:wsp>
                          <wps:wsp>
                            <wps:cNvPr id="800" name="Text Box 2"/>
                            <wps:cNvSpPr txBox="1">
                              <a:spLocks noChangeArrowheads="1"/>
                            </wps:cNvSpPr>
                            <wps:spPr bwMode="auto">
                              <a:xfrm>
                                <a:off x="89" y="20080"/>
                                <a:ext cx="4299" cy="349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6815BCD" w14:textId="77777777" w:rsidR="003B14DC" w:rsidRPr="00960DCB" w:rsidRDefault="003B14DC" w:rsidP="005B3C0C">
                                  <w:pPr>
                                    <w:rPr>
                                      <w:b/>
                                      <w:sz w:val="28"/>
                                      <w:szCs w:val="28"/>
                                    </w:rPr>
                                  </w:pPr>
                                  <w:r w:rsidRPr="00960DCB">
                                    <w:rPr>
                                      <w:b/>
                                      <w:sz w:val="28"/>
                                      <w:szCs w:val="28"/>
                                    </w:rPr>
                                    <w:t>C</w:t>
                                  </w:r>
                                </w:p>
                              </w:txbxContent>
                            </wps:txbx>
                            <wps:bodyPr rot="0" vert="horz" wrap="square" lIns="91440" tIns="45720" rIns="91440" bIns="45720" anchor="t" anchorCtr="0" upright="1">
                              <a:noAutofit/>
                            </wps:bodyPr>
                          </wps:wsp>
                        </wpg:grpSp>
                        <wps:wsp>
                          <wps:cNvPr id="801" name="Text Box 2"/>
                          <wps:cNvSpPr txBox="1">
                            <a:spLocks noChangeArrowheads="1"/>
                          </wps:cNvSpPr>
                          <wps:spPr bwMode="auto">
                            <a:xfrm>
                              <a:off x="0" y="49935"/>
                              <a:ext cx="51187" cy="1008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55D88F2" w14:textId="77777777" w:rsidR="003B14DC" w:rsidRDefault="003B14DC" w:rsidP="005B3C0C">
                                <w:pPr>
                                  <w:contextualSpacing/>
                                  <w:rPr>
                                    <w:sz w:val="20"/>
                                    <w:szCs w:val="20"/>
                                  </w:rPr>
                                </w:pPr>
                                <w:r>
                                  <w:rPr>
                                    <w:b/>
                                    <w:sz w:val="20"/>
                                    <w:szCs w:val="20"/>
                                  </w:rPr>
                                  <w:t xml:space="preserve">Figure 19. </w:t>
                                </w:r>
                                <w:r>
                                  <w:rPr>
                                    <w:sz w:val="20"/>
                                    <w:szCs w:val="20"/>
                                  </w:rPr>
                                  <w:t xml:space="preserve">Cell morphology of </w:t>
                                </w:r>
                                <w:r>
                                  <w:rPr>
                                    <w:i/>
                                    <w:sz w:val="20"/>
                                    <w:szCs w:val="20"/>
                                  </w:rPr>
                                  <w:t xml:space="preserve">Chlorella sp. </w:t>
                                </w:r>
                                <w:r>
                                  <w:rPr>
                                    <w:sz w:val="20"/>
                                    <w:szCs w:val="20"/>
                                  </w:rPr>
                                  <w:t xml:space="preserve">SEM (A and B) and Brightfield (C) of strain. Figure 19B shows cells in final cytokinesis phase of mitosis. Red arrow indicates cup shaped chloroplast. Blue arrows indicates pyrenoids within chloroplast. </w:t>
                                </w:r>
                              </w:p>
                              <w:p w14:paraId="005B8947" w14:textId="77777777" w:rsidR="003B14DC" w:rsidRPr="004A5CBD" w:rsidRDefault="003B14DC" w:rsidP="005B3C0C">
                                <w:pPr>
                                  <w:contextualSpacing/>
                                  <w:rPr>
                                    <w:sz w:val="10"/>
                                    <w:szCs w:val="10"/>
                                  </w:rPr>
                                </w:pPr>
                              </w:p>
                            </w:txbxContent>
                          </wps:txbx>
                          <wps:bodyPr rot="0" vert="horz" wrap="square" lIns="91440" tIns="45720" rIns="91440" bIns="45720" anchor="t" anchorCtr="0" upright="1">
                            <a:noAutofit/>
                          </wps:bodyPr>
                        </wps:wsp>
                      </wpg:grpSp>
                      <wps:wsp>
                        <wps:cNvPr id="802" name="AutoShape 31"/>
                        <wps:cNvCnPr>
                          <a:cxnSpLocks noChangeShapeType="1"/>
                        </wps:cNvCnPr>
                        <wps:spPr bwMode="auto">
                          <a:xfrm flipH="1" flipV="1">
                            <a:off x="4117" y="7208"/>
                            <a:ext cx="265" cy="866"/>
                          </a:xfrm>
                          <a:prstGeom prst="straightConnector1">
                            <a:avLst/>
                          </a:prstGeom>
                          <a:noFill/>
                          <a:ln w="9525">
                            <a:solidFill>
                              <a:srgbClr val="FF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03" name="AutoShape 32"/>
                        <wps:cNvCnPr>
                          <a:cxnSpLocks noChangeShapeType="1"/>
                        </wps:cNvCnPr>
                        <wps:spPr bwMode="auto">
                          <a:xfrm flipH="1" flipV="1">
                            <a:off x="6918" y="7897"/>
                            <a:ext cx="166" cy="516"/>
                          </a:xfrm>
                          <a:prstGeom prst="straightConnector1">
                            <a:avLst/>
                          </a:prstGeom>
                          <a:noFill/>
                          <a:ln w="9525">
                            <a:solidFill>
                              <a:schemeClr val="tx2">
                                <a:lumMod val="100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04" name="AutoShape 33"/>
                        <wps:cNvCnPr>
                          <a:cxnSpLocks noChangeShapeType="1"/>
                        </wps:cNvCnPr>
                        <wps:spPr bwMode="auto">
                          <a:xfrm flipH="1" flipV="1">
                            <a:off x="3951" y="4959"/>
                            <a:ext cx="166" cy="516"/>
                          </a:xfrm>
                          <a:prstGeom prst="straightConnector1">
                            <a:avLst/>
                          </a:prstGeom>
                          <a:noFill/>
                          <a:ln w="9525">
                            <a:solidFill>
                              <a:schemeClr val="tx2">
                                <a:lumMod val="100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05" name="AutoShape 34"/>
                        <wps:cNvCnPr>
                          <a:cxnSpLocks noChangeShapeType="1"/>
                        </wps:cNvCnPr>
                        <wps:spPr bwMode="auto">
                          <a:xfrm flipH="1">
                            <a:off x="2305" y="5841"/>
                            <a:ext cx="603" cy="162"/>
                          </a:xfrm>
                          <a:prstGeom prst="straightConnector1">
                            <a:avLst/>
                          </a:prstGeom>
                          <a:noFill/>
                          <a:ln w="9525">
                            <a:solidFill>
                              <a:schemeClr val="tx2">
                                <a:lumMod val="100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127C1C" id="Group 709" o:spid="_x0000_s1112" style="position:absolute;left:0;text-align:left;margin-left:46.25pt;margin-top:210.9pt;width:337.3pt;height:433.65pt;z-index:251640320" coordorigin="1780,1111" coordsize="8079,9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">
                <v:group id="Group 18" o:spid="_x0000_s1113" style="position:absolute;left:1780;top:1111;width:8079;height:9452" coordsize="51301,60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">
                  <v:group id="Group 16" o:spid="_x0000_s1114" style="position:absolute;width:51301;height:50018" coordsize="51307,50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">
                    <v:group id="Group 15" o:spid="_x0000_s1115" style="position:absolute;width:51307;height:50023" coordsize="51307,50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">
                      <v:group id="_x0000_s1116" style="position:absolute;top:20080;width:51188;height:29943" coordorigin="-596,23953" coordsize="39855,26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">
                        <v:shape id="Picture 4" o:spid="_x0000_s1117" type="#_x0000_t75" style="position:absolute;left:-596;top:23953;width:39855;height:26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">
                          <v:imagedata r:id="rId48" o:title=""/>
                          <v:path arrowok="t"/>
                        </v:shape>
                        <v:shape id="_x0000_s1118" type="#_x0000_t202" style="position:absolute;left:4980;top:45382;width:5365;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" filled="f" stroked="f">
                          <v:textbox>
                            <w:txbxContent>
                              <w:p w14:paraId="636DCED1" w14:textId="77777777" w:rsidR="003B14DC" w:rsidRDefault="003B14DC" w:rsidP="005B3C0C">
                                <w:r>
                                  <w:t>5 µm</w:t>
                                </w:r>
                              </w:p>
                            </w:txbxContent>
                          </v:textbox>
                        </v:shape>
                      </v:group>
                      <v:shape id="Picture 12" o:spid="_x0000_s1119" type="#_x0000_t75" alt="CHLADIV" style="position:absolute;left:26827;width:24480;height:1981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">
                        <v:imagedata r:id="rId49" o:title="CHLADIV" croptop="1781f" cropbottom="1f"/>
                        <v:path arrowok="t"/>
                      </v:shape>
                      <v:shape id="Picture 6" o:spid="_x0000_s1120" type="#_x0000_t75" alt="CHLA" style="position:absolute;width:26639;height:1982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">
                        <v:imagedata r:id="rId50" o:title="CHLA" croptop="15546f" cropbottom="2076f" cropleft="3336f" cropright="13805f"/>
                        <v:path arrowok="t"/>
                      </v:shape>
                    </v:group>
                    <v:shape id="_x0000_s1121" type="#_x0000_t202" style="position:absolute;width:4303;height:3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" filled="f" stroked="f">
                      <v:textbox>
                        <w:txbxContent>
                          <w:p w14:paraId="5CF8ACF8" w14:textId="77777777" w:rsidR="003B14DC" w:rsidRPr="00960DCB" w:rsidRDefault="003B14DC" w:rsidP="005B3C0C">
                            <w:pPr>
                              <w:rPr>
                                <w:b/>
                                <w:color w:val="FFFFFF" w:themeColor="background1"/>
                                <w:sz w:val="28"/>
                                <w:szCs w:val="28"/>
                              </w:rPr>
                            </w:pPr>
                            <w:r w:rsidRPr="00960DCB">
                              <w:rPr>
                                <w:b/>
                                <w:color w:val="FFFFFF" w:themeColor="background1"/>
                                <w:sz w:val="28"/>
                                <w:szCs w:val="28"/>
                              </w:rPr>
                              <w:t>A</w:t>
                            </w:r>
                          </w:p>
                        </w:txbxContent>
                      </v:textbox>
                    </v:shape>
                    <v:shape id="_x0000_s1122" type="#_x0000_t202" style="position:absolute;left:26714;width:4299;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" filled="f" stroked="f">
                      <v:textbox>
                        <w:txbxContent>
                          <w:p w14:paraId="546495D9" w14:textId="77777777" w:rsidR="003B14DC" w:rsidRPr="00960DCB" w:rsidRDefault="003B14DC" w:rsidP="005B3C0C">
                            <w:pPr>
                              <w:rPr>
                                <w:b/>
                                <w:color w:val="FFFFFF" w:themeColor="background1"/>
                                <w:sz w:val="28"/>
                                <w:szCs w:val="28"/>
                              </w:rPr>
                            </w:pPr>
                            <w:r w:rsidRPr="00960DCB">
                              <w:rPr>
                                <w:b/>
                                <w:color w:val="FFFFFF" w:themeColor="background1"/>
                                <w:sz w:val="28"/>
                                <w:szCs w:val="28"/>
                              </w:rPr>
                              <w:t>B</w:t>
                            </w:r>
                          </w:p>
                        </w:txbxContent>
                      </v:textbox>
                    </v:shape>
                    <v:shape id="_x0000_s1123" type="#_x0000_t202" style="position:absolute;left:89;top:20080;width:4299;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" filled="f" stroked="f">
                      <v:textbox>
                        <w:txbxContent>
                          <w:p w14:paraId="66815BCD" w14:textId="77777777" w:rsidR="003B14DC" w:rsidRPr="00960DCB" w:rsidRDefault="003B14DC" w:rsidP="005B3C0C">
                            <w:pPr>
                              <w:rPr>
                                <w:b/>
                                <w:sz w:val="28"/>
                                <w:szCs w:val="28"/>
                              </w:rPr>
                            </w:pPr>
                            <w:r w:rsidRPr="00960DCB">
                              <w:rPr>
                                <w:b/>
                                <w:sz w:val="28"/>
                                <w:szCs w:val="28"/>
                              </w:rPr>
                              <w:t>C</w:t>
                            </w:r>
                          </w:p>
                        </w:txbxContent>
                      </v:textbox>
                    </v:shape>
                  </v:group>
                  <v:shape id="_x0000_s1124" type="#_x0000_t202" style="position:absolute;top:49935;width:51187;height:10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" filled="f" stroked="f">
                    <v:textbox>
                      <w:txbxContent>
                        <w:p w14:paraId="555D88F2" w14:textId="77777777" w:rsidR="003B14DC" w:rsidRDefault="003B14DC" w:rsidP="005B3C0C">
                          <w:pPr>
                            <w:contextualSpacing/>
                            <w:rPr>
                              <w:sz w:val="20"/>
                              <w:szCs w:val="20"/>
                            </w:rPr>
                          </w:pPr>
                          <w:r>
                            <w:rPr>
                              <w:b/>
                              <w:sz w:val="20"/>
                              <w:szCs w:val="20"/>
                            </w:rPr>
                            <w:t xml:space="preserve">Figure 19. </w:t>
                          </w:r>
                          <w:r>
                            <w:rPr>
                              <w:sz w:val="20"/>
                              <w:szCs w:val="20"/>
                            </w:rPr>
                            <w:t xml:space="preserve">Cell morphology of </w:t>
                          </w:r>
                          <w:r>
                            <w:rPr>
                              <w:i/>
                              <w:sz w:val="20"/>
                              <w:szCs w:val="20"/>
                            </w:rPr>
                            <w:t xml:space="preserve">Chlorella sp. </w:t>
                          </w:r>
                          <w:r>
                            <w:rPr>
                              <w:sz w:val="20"/>
                              <w:szCs w:val="20"/>
                            </w:rPr>
                            <w:t xml:space="preserve">SEM (A and B) and Brightfield (C) of strain. Figure 19B shows cells in final cytokinesis phase of mitosis. Red arrow indicates cup shaped chloroplast. Blue arrows indicates pyrenoids within chloroplast. </w:t>
                          </w:r>
                        </w:p>
                        <w:p w14:paraId="005B8947" w14:textId="77777777" w:rsidR="003B14DC" w:rsidRPr="004A5CBD" w:rsidRDefault="003B14DC" w:rsidP="005B3C0C">
                          <w:pPr>
                            <w:contextualSpacing/>
                            <w:rPr>
                              <w:sz w:val="10"/>
                              <w:szCs w:val="10"/>
                            </w:rPr>
                          </w:pPr>
                        </w:p>
                      </w:txbxContent>
                    </v:textbox>
                  </v:shape>
                </v:group>
                <v:shape id="AutoShape 31" o:spid="_x0000_s1125" type="#_x0000_t32" style="position:absolute;left:4117;top:7208;width:265;height:8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" strokecolor="red">
                  <v:stroke endarrow="block"/>
                </v:shape>
                <v:shape id="AutoShape 32" o:spid="_x0000_s1126" type="#_x0000_t32" style="position:absolute;left:6918;top:7897;width:166;height:5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" strokecolor="#1f497d [3215]">
                  <v:stroke endarrow="block"/>
                </v:shape>
                <v:shape id="AutoShape 33" o:spid="_x0000_s1127" type="#_x0000_t32" style="position:absolute;left:3951;top:4959;width:166;height:5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" strokecolor="#1f497d [3215]">
                  <v:stroke endarrow="block"/>
                </v:shape>
                <v:shape id="AutoShape 34" o:spid="_x0000_s1128" type="#_x0000_t32" style="position:absolute;left:2305;top:5841;width:603;height:1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" strokecolor="#1f497d [3215]">
                  <v:stroke endarrow="block"/>
                </v:shape>
                <w10:wrap type="topAndBottom"/>
              </v:group>
            </w:pict>
          </mc:Fallback>
        </mc:AlternateContent>
      </w:r>
      <w:r w:rsidR="005B3C0C" w:rsidRPr="005B3C0C">
        <w:rPr>
          <w:szCs w:val="24"/>
        </w:rPr>
        <w:t xml:space="preserve">Microscopic examination indicates that the </w:t>
      </w:r>
      <w:r w:rsidR="005B3C0C" w:rsidRPr="005B3C0C">
        <w:rPr>
          <w:i/>
          <w:szCs w:val="24"/>
        </w:rPr>
        <w:t xml:space="preserve">Chlorella </w:t>
      </w:r>
      <w:r w:rsidR="005B3C0C" w:rsidRPr="00AC5EF7">
        <w:rPr>
          <w:szCs w:val="24"/>
        </w:rPr>
        <w:t>sp.</w:t>
      </w:r>
      <w:r w:rsidR="005B3C0C" w:rsidRPr="005B3C0C">
        <w:rPr>
          <w:szCs w:val="24"/>
        </w:rPr>
        <w:t xml:space="preserve"> was spherical to ellipsoidal in shape. The cells lack flagella, and are consequently non-motile. The size of cells ranged from 2.59-3.2 x 2.12-2.61 µm when under mixotrophic or autotrophic conditions</w:t>
      </w:r>
      <w:r w:rsidR="008348DD">
        <w:rPr>
          <w:szCs w:val="24"/>
        </w:rPr>
        <w:t xml:space="preserve"> (Figure19A-B)</w:t>
      </w:r>
      <w:r w:rsidR="005B3C0C" w:rsidRPr="005B3C0C">
        <w:rPr>
          <w:szCs w:val="24"/>
        </w:rPr>
        <w:t>. Subsequent observations under heterotrophic conditions revealed that cell size was reduced noticeably, although this was not quantified. The cells contained a cup shaped chloroplast with noticeable pyrenoids</w:t>
      </w:r>
      <w:r w:rsidR="008348DD">
        <w:rPr>
          <w:szCs w:val="24"/>
        </w:rPr>
        <w:t xml:space="preserve"> (Figure 19C)</w:t>
      </w:r>
      <w:r w:rsidR="005B3C0C" w:rsidRPr="005B3C0C">
        <w:rPr>
          <w:szCs w:val="24"/>
        </w:rPr>
        <w:t xml:space="preserve">. No extracellular appendages, such as bristles, spines or extracellular polymeric substances (EPS), were observed under the monoculture growing conditions used in this project. Figure </w:t>
      </w:r>
      <w:r w:rsidR="008348DD">
        <w:rPr>
          <w:szCs w:val="24"/>
        </w:rPr>
        <w:t>19</w:t>
      </w:r>
      <w:r w:rsidR="005B3C0C" w:rsidRPr="005B3C0C">
        <w:rPr>
          <w:szCs w:val="24"/>
        </w:rPr>
        <w:t>B shows cells in the final stages of cell division.</w:t>
      </w:r>
    </w:p>
    <w:p w14:paraId="37CCC945" w14:textId="77777777" w:rsidR="005B3C0C" w:rsidRPr="005B3C0C" w:rsidRDefault="005B3C0C" w:rsidP="005B3C0C">
      <w:pPr>
        <w:pStyle w:val="Heading3"/>
        <w:spacing w:after="120" w:line="360" w:lineRule="auto"/>
        <w:rPr>
          <w:b w:val="0"/>
          <w:color w:val="auto"/>
        </w:rPr>
      </w:pPr>
      <w:bookmarkStart w:id="50" w:name="_Toc462059767"/>
      <w:r w:rsidRPr="005B3C0C">
        <w:rPr>
          <w:b w:val="0"/>
          <w:color w:val="auto"/>
        </w:rPr>
        <w:lastRenderedPageBreak/>
        <w:t>DNA extraction and 18S amplification</w:t>
      </w:r>
      <w:bookmarkEnd w:id="50"/>
      <w:r w:rsidRPr="005B3C0C">
        <w:rPr>
          <w:b w:val="0"/>
          <w:color w:val="auto"/>
        </w:rPr>
        <w:t xml:space="preserve"> </w:t>
      </w:r>
    </w:p>
    <w:p w14:paraId="46523C93" w14:textId="77777777" w:rsidR="005B3C0C" w:rsidRPr="005B3C0C" w:rsidRDefault="005B3C0C" w:rsidP="005B3C0C">
      <w:pPr>
        <w:pStyle w:val="ListParagraph"/>
        <w:spacing w:line="360" w:lineRule="auto"/>
        <w:ind w:firstLine="0"/>
        <w:rPr>
          <w:color w:val="auto"/>
        </w:rPr>
      </w:pPr>
      <w:r w:rsidRPr="005B3C0C">
        <w:rPr>
          <w:color w:val="auto"/>
        </w:rPr>
        <w:t xml:space="preserve">The efficacy of two nucleic acid extraction methods were investigated using </w:t>
      </w:r>
      <w:r w:rsidRPr="005B3C0C">
        <w:rPr>
          <w:i/>
          <w:color w:val="auto"/>
        </w:rPr>
        <w:t xml:space="preserve">Chlorella sp. </w:t>
      </w:r>
      <w:r w:rsidRPr="005B3C0C">
        <w:rPr>
          <w:color w:val="auto"/>
        </w:rPr>
        <w:t xml:space="preserve">As shown in Figure </w:t>
      </w:r>
      <w:r w:rsidR="008348DD">
        <w:rPr>
          <w:color w:val="auto"/>
        </w:rPr>
        <w:t>20A</w:t>
      </w:r>
      <w:r w:rsidRPr="005B3C0C">
        <w:rPr>
          <w:color w:val="auto"/>
        </w:rPr>
        <w:t xml:space="preserve">, the CTAB method was superior in comparison to the KeyPrep kit. Given the success of the KeyPrep methodology with cell wall-less species, such as </w:t>
      </w:r>
      <w:r w:rsidRPr="005B3C0C">
        <w:rPr>
          <w:i/>
          <w:color w:val="auto"/>
        </w:rPr>
        <w:t>Dunaliella salina</w:t>
      </w:r>
      <w:r w:rsidRPr="005B3C0C">
        <w:rPr>
          <w:color w:val="auto"/>
        </w:rPr>
        <w:t xml:space="preserve"> </w:t>
      </w:r>
      <w:r w:rsidR="00BD03EC" w:rsidRPr="005B3C0C">
        <w:rPr>
          <w:color w:val="auto"/>
        </w:rPr>
        <w:fldChar w:fldCharType="begin"/>
      </w:r>
      <w:r w:rsidR="00790A49">
        <w:rPr>
          <w:color w:val="auto"/>
        </w:rPr>
        <w:instrText xml:space="preserve"> ADDIN ZOTERO_ITEM CSL_CITATION {"citationID":"2704vp24kt","properties":{"formattedCitation":"(Bangert, 2013)","plainCitation":"(Bangert, 2013)"},"citationItems":[{"id":2643,"uris":["http://zotero.org/users/1204444/items/HRZMVCF2"],"uri":["http://zotero.org/users/1204444/items/HRZMVCF2"],"itemData":{"id":2643,"type":"thesis","title":"Photobioreactor modelling and development of methods for optimisation of microalgae biodiesel production","publisher":"University of Sheffield","genre":"Doctoral Thesis","author":[{"family":"Bangert","given":"Krys"}],"issued":{"date-parts":[["2013"]]}}}],"schema":"https://github.com/citation-style-language/schema/raw/master/csl-citation.json"} </w:instrText>
      </w:r>
      <w:r w:rsidR="00BD03EC" w:rsidRPr="005B3C0C">
        <w:rPr>
          <w:color w:val="auto"/>
        </w:rPr>
        <w:fldChar w:fldCharType="separate"/>
      </w:r>
      <w:r w:rsidRPr="005B3C0C">
        <w:rPr>
          <w:color w:val="auto"/>
        </w:rPr>
        <w:t>(Bangert, 2013)</w:t>
      </w:r>
      <w:r w:rsidR="00BD03EC" w:rsidRPr="005B3C0C">
        <w:rPr>
          <w:color w:val="auto"/>
        </w:rPr>
        <w:fldChar w:fldCharType="end"/>
      </w:r>
      <w:r w:rsidRPr="005B3C0C">
        <w:rPr>
          <w:color w:val="auto"/>
        </w:rPr>
        <w:t xml:space="preserve">, it is likely that the lysis stage was not vigorous enough to degrade the </w:t>
      </w:r>
      <w:r w:rsidRPr="005B3C0C">
        <w:rPr>
          <w:i/>
          <w:color w:val="auto"/>
        </w:rPr>
        <w:t xml:space="preserve">Chlorella sp. </w:t>
      </w:r>
      <w:r w:rsidRPr="005B3C0C">
        <w:rPr>
          <w:color w:val="auto"/>
        </w:rPr>
        <w:t>thick cell walls.</w:t>
      </w:r>
    </w:p>
    <w:p w14:paraId="5BEAB6E8" w14:textId="77777777" w:rsidR="005B3C0C" w:rsidRPr="005B3C0C" w:rsidRDefault="005B3C0C" w:rsidP="005B3C0C">
      <w:pPr>
        <w:pStyle w:val="ListParagraph"/>
        <w:spacing w:line="360" w:lineRule="auto"/>
        <w:ind w:firstLine="0"/>
        <w:rPr>
          <w:color w:val="auto"/>
        </w:rPr>
      </w:pPr>
      <w:r w:rsidRPr="005B3C0C">
        <w:rPr>
          <w:color w:val="auto"/>
        </w:rPr>
        <w:t>While the CTAB method extracted a larger amount of DNA, the band was still very faint. Consequently, the influence of cell density on quantity of extracted DNA was investigated. The CTAB method was repeated using samples with cell densities corresponding to an OD</w:t>
      </w:r>
      <w:r w:rsidRPr="005B3C0C">
        <w:rPr>
          <w:color w:val="auto"/>
          <w:vertAlign w:val="subscript"/>
        </w:rPr>
        <w:t>600</w:t>
      </w:r>
      <w:r w:rsidRPr="005B3C0C">
        <w:rPr>
          <w:color w:val="auto"/>
        </w:rPr>
        <w:t xml:space="preserve"> of 1, 2 and 3. As shown in Figure </w:t>
      </w:r>
      <w:r w:rsidR="008348DD">
        <w:rPr>
          <w:color w:val="auto"/>
        </w:rPr>
        <w:t>20B</w:t>
      </w:r>
      <w:r w:rsidRPr="005B3C0C">
        <w:rPr>
          <w:color w:val="auto"/>
        </w:rPr>
        <w:t>, a sample OD</w:t>
      </w:r>
      <w:r w:rsidRPr="005B3C0C">
        <w:rPr>
          <w:color w:val="auto"/>
          <w:vertAlign w:val="subscript"/>
        </w:rPr>
        <w:t xml:space="preserve">600 </w:t>
      </w:r>
      <w:r w:rsidRPr="005B3C0C">
        <w:rPr>
          <w:color w:val="auto"/>
        </w:rPr>
        <w:t>of 2 produced significantly more DNA than other treatments. Subsequently this cell density was used in further extractions when necessary.</w:t>
      </w:r>
    </w:p>
    <w:p w14:paraId="5677C483" w14:textId="77777777" w:rsidR="005B3C0C" w:rsidRPr="005B3C0C" w:rsidRDefault="005128F7" w:rsidP="005B3C0C">
      <w:pPr>
        <w:pStyle w:val="ListParagraph"/>
        <w:ind w:firstLine="0"/>
        <w:rPr>
          <w:color w:val="auto"/>
        </w:rPr>
      </w:pPr>
      <w:r>
        <w:rPr>
          <w:noProof/>
          <w:color w:val="auto"/>
          <w:lang w:eastAsia="en-GB"/>
        </w:rPr>
        <mc:AlternateContent>
          <mc:Choice Requires="wpg">
            <w:drawing>
              <wp:anchor distT="0" distB="0" distL="114300" distR="114300" simplePos="0" relativeHeight="251704832" behindDoc="0" locked="0" layoutInCell="1" allowOverlap="1" wp14:anchorId="2955BC73" wp14:editId="14C157AA">
                <wp:simplePos x="0" y="0"/>
                <wp:positionH relativeFrom="column">
                  <wp:posOffset>-5715</wp:posOffset>
                </wp:positionH>
                <wp:positionV relativeFrom="paragraph">
                  <wp:posOffset>58420</wp:posOffset>
                </wp:positionV>
                <wp:extent cx="5370830" cy="4651375"/>
                <wp:effectExtent l="0" t="0" r="1270" b="0"/>
                <wp:wrapNone/>
                <wp:docPr id="699" name="Group 6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0830" cy="4651375"/>
                          <a:chOff x="0" y="0"/>
                          <a:chExt cx="5370830" cy="4651679"/>
                        </a:xfrm>
                      </wpg:grpSpPr>
                      <wpg:grpSp>
                        <wpg:cNvPr id="700" name="Group 403"/>
                        <wpg:cNvGrpSpPr>
                          <a:grpSpLocks/>
                        </wpg:cNvGrpSpPr>
                        <wpg:grpSpPr bwMode="auto">
                          <a:xfrm>
                            <a:off x="0" y="1860854"/>
                            <a:ext cx="5370830" cy="2790825"/>
                            <a:chOff x="2314" y="9865"/>
                            <a:chExt cx="8458" cy="4395"/>
                          </a:xfrm>
                        </wpg:grpSpPr>
                        <pic:pic xmlns:pic="http://schemas.openxmlformats.org/drawingml/2006/picture">
                          <pic:nvPicPr>
                            <pic:cNvPr id="701" name="Picture 10" descr="C:\Users\Richard Smith\Dropbox\PhD project\Gel pictures\Office Lens 20151104-124243.jpg"/>
                            <pic:cNvPicPr>
                              <a:picLocks noChangeAspect="1"/>
                            </pic:cNvPicPr>
                          </pic:nvPicPr>
                          <pic:blipFill rotWithShape="1">
                            <a:blip r:embed="rId51">
                              <a:extLst>
                                <a:ext uri="{28A0092B-C50C-407E-A947-70E740481C1C}">
                                  <a14:useLocalDpi xmlns:a14="http://schemas.microsoft.com/office/drawing/2010/main" val="0"/>
                                </a:ext>
                              </a:extLst>
                            </a:blip>
                            <a:srcRect b="53905"/>
                            <a:stretch/>
                          </pic:blipFill>
                          <pic:spPr bwMode="auto">
                            <a:xfrm>
                              <a:off x="4529" y="9865"/>
                              <a:ext cx="4465" cy="270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702" name="Text Box 2"/>
                          <wps:cNvSpPr txBox="1">
                            <a:spLocks noChangeArrowheads="1"/>
                          </wps:cNvSpPr>
                          <wps:spPr bwMode="auto">
                            <a:xfrm>
                              <a:off x="2314" y="12880"/>
                              <a:ext cx="8458" cy="138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E5C7F45" w14:textId="77777777" w:rsidR="003B14DC" w:rsidRPr="00971EBC" w:rsidRDefault="003B14DC" w:rsidP="005B3C0C">
                                <w:pPr>
                                  <w:rPr>
                                    <w:sz w:val="20"/>
                                    <w:szCs w:val="20"/>
                                  </w:rPr>
                                </w:pPr>
                                <w:r w:rsidRPr="00486057">
                                  <w:rPr>
                                    <w:b/>
                                    <w:sz w:val="20"/>
                                    <w:szCs w:val="20"/>
                                  </w:rPr>
                                  <w:t xml:space="preserve">Figure </w:t>
                                </w:r>
                                <w:r>
                                  <w:rPr>
                                    <w:b/>
                                    <w:sz w:val="20"/>
                                    <w:szCs w:val="20"/>
                                  </w:rPr>
                                  <w:t xml:space="preserve">20: </w:t>
                                </w:r>
                                <w:r>
                                  <w:rPr>
                                    <w:sz w:val="20"/>
                                    <w:szCs w:val="20"/>
                                  </w:rPr>
                                  <w:t xml:space="preserve">Genomic DNA extract from </w:t>
                                </w:r>
                                <w:r>
                                  <w:rPr>
                                    <w:i/>
                                    <w:sz w:val="20"/>
                                    <w:szCs w:val="20"/>
                                  </w:rPr>
                                  <w:t xml:space="preserve">Chlorella sp. </w:t>
                                </w:r>
                                <w:r w:rsidRPr="00BC5A6F">
                                  <w:rPr>
                                    <w:b/>
                                    <w:sz w:val="20"/>
                                    <w:szCs w:val="20"/>
                                  </w:rPr>
                                  <w:t xml:space="preserve">A) </w:t>
                                </w:r>
                                <w:r w:rsidRPr="00605BD3">
                                  <w:rPr>
                                    <w:sz w:val="20"/>
                                    <w:szCs w:val="20"/>
                                  </w:rPr>
                                  <w:t>Lane 1,</w:t>
                                </w:r>
                                <w:r>
                                  <w:rPr>
                                    <w:sz w:val="20"/>
                                    <w:szCs w:val="20"/>
                                  </w:rPr>
                                  <w:t xml:space="preserve"> </w:t>
                                </w:r>
                                <w:r w:rsidRPr="00605BD3">
                                  <w:rPr>
                                    <w:sz w:val="20"/>
                                    <w:szCs w:val="20"/>
                                  </w:rPr>
                                  <w:t>2,</w:t>
                                </w:r>
                                <w:r>
                                  <w:rPr>
                                    <w:sz w:val="20"/>
                                    <w:szCs w:val="20"/>
                                  </w:rPr>
                                  <w:t xml:space="preserve"> and </w:t>
                                </w:r>
                                <w:r w:rsidRPr="00605BD3">
                                  <w:rPr>
                                    <w:sz w:val="20"/>
                                    <w:szCs w:val="20"/>
                                  </w:rPr>
                                  <w:t>4 were DNA elution from the Key</w:t>
                                </w:r>
                                <w:r>
                                  <w:rPr>
                                    <w:sz w:val="20"/>
                                    <w:szCs w:val="20"/>
                                  </w:rPr>
                                  <w:t>P</w:t>
                                </w:r>
                                <w:r w:rsidRPr="00605BD3">
                                  <w:rPr>
                                    <w:sz w:val="20"/>
                                    <w:szCs w:val="20"/>
                                  </w:rPr>
                                  <w:t xml:space="preserve">rep </w:t>
                                </w:r>
                                <w:r>
                                  <w:rPr>
                                    <w:sz w:val="20"/>
                                    <w:szCs w:val="20"/>
                                  </w:rPr>
                                  <w:t xml:space="preserve">extraction </w:t>
                                </w:r>
                                <w:r w:rsidRPr="00605BD3">
                                  <w:rPr>
                                    <w:sz w:val="20"/>
                                    <w:szCs w:val="20"/>
                                  </w:rPr>
                                  <w:t xml:space="preserve">kit. Lane 3 contains DNA elution from the CTAB method.  </w:t>
                                </w:r>
                                <w:r>
                                  <w:rPr>
                                    <w:sz w:val="20"/>
                                    <w:szCs w:val="20"/>
                                  </w:rPr>
                                  <w:t xml:space="preserve">Lane 5 contains the DNA ladder. </w:t>
                                </w:r>
                                <w:r w:rsidRPr="00BC5A6F">
                                  <w:rPr>
                                    <w:b/>
                                    <w:sz w:val="20"/>
                                    <w:szCs w:val="20"/>
                                  </w:rPr>
                                  <w:t xml:space="preserve">B) </w:t>
                                </w:r>
                                <w:r>
                                  <w:rPr>
                                    <w:sz w:val="20"/>
                                    <w:szCs w:val="20"/>
                                  </w:rPr>
                                  <w:t>CTAB extraction.  Lane 2, 3, and 4 were DNA elution samples with an OD</w:t>
                                </w:r>
                                <w:r>
                                  <w:rPr>
                                    <w:sz w:val="20"/>
                                    <w:szCs w:val="20"/>
                                    <w:vertAlign w:val="subscript"/>
                                  </w:rPr>
                                  <w:t>600</w:t>
                                </w:r>
                                <w:r>
                                  <w:rPr>
                                    <w:sz w:val="20"/>
                                    <w:szCs w:val="20"/>
                                  </w:rPr>
                                  <w:t xml:space="preserve"> of 1.0, 2.0, 3.0 respectively. Lane 5 contains the DNA ladder.</w:t>
                                </w:r>
                              </w:p>
                            </w:txbxContent>
                          </wps:txbx>
                          <wps:bodyPr rot="0" vert="horz" wrap="square" lIns="91440" tIns="45720" rIns="91440" bIns="45720" anchor="t" anchorCtr="0" upright="1">
                            <a:noAutofit/>
                          </wps:bodyPr>
                        </wps:wsp>
                        <wps:wsp>
                          <wps:cNvPr id="703" name="Text Box 2"/>
                          <wps:cNvSpPr txBox="1">
                            <a:spLocks noChangeArrowheads="1"/>
                          </wps:cNvSpPr>
                          <wps:spPr bwMode="auto">
                            <a:xfrm>
                              <a:off x="3339" y="10738"/>
                              <a:ext cx="4840" cy="7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82C99DA" w14:textId="77777777" w:rsidR="003B14DC" w:rsidRDefault="003B14DC" w:rsidP="005B3C0C">
                                <w:pPr>
                                  <w:rPr>
                                    <w:b/>
                                    <w:sz w:val="28"/>
                                    <w:szCs w:val="28"/>
                                  </w:rPr>
                                </w:pPr>
                                <w:r>
                                  <w:rPr>
                                    <w:b/>
                                    <w:sz w:val="28"/>
                                    <w:szCs w:val="28"/>
                                  </w:rPr>
                                  <w:t>DNA</w:t>
                                </w:r>
                                <w:r w:rsidRPr="00486057">
                                  <w:rPr>
                                    <w:b/>
                                    <w:sz w:val="28"/>
                                    <w:szCs w:val="28"/>
                                  </w:rPr>
                                  <w:t xml:space="preserve"> </w:t>
                                </w:r>
                              </w:p>
                            </w:txbxContent>
                          </wps:txbx>
                          <wps:bodyPr rot="0" vert="horz" wrap="square" lIns="91440" tIns="45720" rIns="91440" bIns="45720" anchor="t" anchorCtr="0" upright="1">
                            <a:noAutofit/>
                          </wps:bodyPr>
                        </wps:wsp>
                      </wpg:grpSp>
                      <wpg:grpSp>
                        <wpg:cNvPr id="718" name="Group 402"/>
                        <wpg:cNvGrpSpPr>
                          <a:grpSpLocks/>
                        </wpg:cNvGrpSpPr>
                        <wpg:grpSpPr bwMode="auto">
                          <a:xfrm>
                            <a:off x="755374" y="0"/>
                            <a:ext cx="3486150" cy="1765935"/>
                            <a:chOff x="3189" y="4513"/>
                            <a:chExt cx="5490" cy="2781"/>
                          </a:xfrm>
                        </wpg:grpSpPr>
                        <wps:wsp>
                          <wps:cNvPr id="719" name="Text Box 2"/>
                          <wps:cNvSpPr txBox="1">
                            <a:spLocks noChangeArrowheads="1"/>
                          </wps:cNvSpPr>
                          <wps:spPr bwMode="auto">
                            <a:xfrm>
                              <a:off x="3189" y="4513"/>
                              <a:ext cx="4840" cy="7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B06C02C" w14:textId="77777777" w:rsidR="003B14DC" w:rsidRDefault="003B14DC" w:rsidP="005B3C0C">
                                <w:pPr>
                                  <w:rPr>
                                    <w:b/>
                                    <w:sz w:val="28"/>
                                    <w:szCs w:val="28"/>
                                  </w:rPr>
                                </w:pPr>
                                <w:r>
                                  <w:rPr>
                                    <w:b/>
                                    <w:sz w:val="28"/>
                                    <w:szCs w:val="28"/>
                                  </w:rPr>
                                  <w:t xml:space="preserve">Lane           1      2      3       4     </w:t>
                                </w:r>
                                <w:r w:rsidRPr="00605BD3">
                                  <w:rPr>
                                    <w:b/>
                                    <w:sz w:val="28"/>
                                    <w:szCs w:val="28"/>
                                  </w:rPr>
                                  <w:t xml:space="preserve">  5 </w:t>
                                </w:r>
                              </w:p>
                              <w:p w14:paraId="2D074BAD" w14:textId="77777777" w:rsidR="003B14DC" w:rsidRPr="00605BD3" w:rsidRDefault="003B14DC" w:rsidP="005B3C0C">
                                <w:pPr>
                                  <w:rPr>
                                    <w:b/>
                                    <w:sz w:val="28"/>
                                    <w:szCs w:val="28"/>
                                  </w:rPr>
                                </w:pPr>
                              </w:p>
                            </w:txbxContent>
                          </wps:txbx>
                          <wps:bodyPr rot="0" vert="horz" wrap="square" lIns="91440" tIns="45720" rIns="91440" bIns="45720" anchor="t" anchorCtr="0" upright="1">
                            <a:noAutofit/>
                          </wps:bodyPr>
                        </wps:wsp>
                        <pic:pic xmlns:pic="http://schemas.openxmlformats.org/drawingml/2006/picture">
                          <pic:nvPicPr>
                            <pic:cNvPr id="720" name="Picture 2"/>
                            <pic:cNvPicPr>
                              <a:picLocks noChangeAspect="1"/>
                            </pic:cNvPicPr>
                          </pic:nvPicPr>
                          <pic:blipFill rotWithShape="1">
                            <a:blip r:embed="rId52">
                              <a:extLst>
                                <a:ext uri="{28A0092B-C50C-407E-A947-70E740481C1C}">
                                  <a14:useLocalDpi xmlns:a14="http://schemas.microsoft.com/office/drawing/2010/main" val="0"/>
                                </a:ext>
                              </a:extLst>
                            </a:blip>
                            <a:srcRect l="15909" t="29629" b="29630"/>
                            <a:stretch/>
                          </pic:blipFill>
                          <pic:spPr bwMode="auto">
                            <a:xfrm>
                              <a:off x="4239" y="5051"/>
                              <a:ext cx="4440" cy="224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g:grpSp>
                      <wps:wsp>
                        <wps:cNvPr id="721" name="Text Box 2"/>
                        <wps:cNvSpPr txBox="1">
                          <a:spLocks noChangeArrowheads="1"/>
                        </wps:cNvSpPr>
                        <wps:spPr bwMode="auto">
                          <a:xfrm>
                            <a:off x="3717235" y="347870"/>
                            <a:ext cx="575945" cy="46672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89526D2" w14:textId="77777777" w:rsidR="003B14DC" w:rsidRPr="00BC5A6F" w:rsidRDefault="003B14DC" w:rsidP="005B3C0C">
                              <w:pPr>
                                <w:rPr>
                                  <w:b/>
                                  <w:color w:val="FFFFFF" w:themeColor="background1"/>
                                  <w:sz w:val="28"/>
                                  <w:szCs w:val="28"/>
                                </w:rPr>
                              </w:pPr>
                              <w:r w:rsidRPr="00BC5A6F">
                                <w:rPr>
                                  <w:b/>
                                  <w:color w:val="FFFFFF" w:themeColor="background1"/>
                                  <w:sz w:val="28"/>
                                  <w:szCs w:val="28"/>
                                </w:rPr>
                                <w:t xml:space="preserve">A </w:t>
                              </w:r>
                            </w:p>
                          </w:txbxContent>
                        </wps:txbx>
                        <wps:bodyPr rot="0" vert="horz" wrap="square" lIns="91440" tIns="45720" rIns="91440" bIns="45720" anchor="t" anchorCtr="0" upright="1">
                          <a:noAutofit/>
                        </wps:bodyPr>
                      </wps:wsp>
                      <wps:wsp>
                        <wps:cNvPr id="722" name="Text Box 2"/>
                        <wps:cNvSpPr txBox="1">
                          <a:spLocks noChangeArrowheads="1"/>
                        </wps:cNvSpPr>
                        <wps:spPr bwMode="auto">
                          <a:xfrm>
                            <a:off x="3687417" y="1948484"/>
                            <a:ext cx="575945" cy="46672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2E21F44" w14:textId="77777777" w:rsidR="003B14DC" w:rsidRPr="00BC5A6F" w:rsidRDefault="003B14DC" w:rsidP="005B3C0C">
                              <w:pPr>
                                <w:rPr>
                                  <w:b/>
                                  <w:color w:val="FFFFFF" w:themeColor="background1"/>
                                  <w:sz w:val="28"/>
                                  <w:szCs w:val="28"/>
                                </w:rPr>
                              </w:pPr>
                              <w:r>
                                <w:rPr>
                                  <w:b/>
                                  <w:color w:val="FFFFFF" w:themeColor="background1"/>
                                  <w:sz w:val="28"/>
                                  <w:szCs w:val="28"/>
                                </w:rPr>
                                <w:t>B</w:t>
                              </w:r>
                              <w:r w:rsidRPr="00BC5A6F">
                                <w:rPr>
                                  <w:b/>
                                  <w:color w:val="FFFFFF" w:themeColor="background1"/>
                                  <w:sz w:val="28"/>
                                  <w:szCs w:val="28"/>
                                </w:rPr>
                                <w:t xml:space="preserve">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2955BC73" id="Group 699" o:spid="_x0000_s1129" style="position:absolute;left:0;text-align:left;margin-left:-.45pt;margin-top:4.6pt;width:422.9pt;height:366.25pt;z-index:251704832;mso-height-relative:margin" coordsize="53708,465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">
                <v:group id="Group 403" o:spid="_x0000_s1130" style="position:absolute;top:18608;width:53708;height:27908" coordorigin="2314,9865" coordsize="8458,4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">
                  <v:shape id="Picture 10" o:spid="_x0000_s1131" type="#_x0000_t75" style="position:absolute;left:4529;top:9865;width:4465;height:2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">
                    <v:imagedata r:id="rId53" o:title="Office Lens 20151104-124243" cropbottom="35327f"/>
                    <v:path arrowok="t"/>
                  </v:shape>
                  <v:shape id="_x0000_s1132" type="#_x0000_t202" style="position:absolute;left:2314;top:12880;width:8458;height:1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" filled="f" stroked="f">
                    <v:textbox>
                      <w:txbxContent>
                        <w:p w14:paraId="7E5C7F45" w14:textId="77777777" w:rsidR="003B14DC" w:rsidRPr="00971EBC" w:rsidRDefault="003B14DC" w:rsidP="005B3C0C">
                          <w:pPr>
                            <w:rPr>
                              <w:sz w:val="20"/>
                              <w:szCs w:val="20"/>
                            </w:rPr>
                          </w:pPr>
                          <w:r w:rsidRPr="00486057">
                            <w:rPr>
                              <w:b/>
                              <w:sz w:val="20"/>
                              <w:szCs w:val="20"/>
                            </w:rPr>
                            <w:t xml:space="preserve">Figure </w:t>
                          </w:r>
                          <w:r>
                            <w:rPr>
                              <w:b/>
                              <w:sz w:val="20"/>
                              <w:szCs w:val="20"/>
                            </w:rPr>
                            <w:t xml:space="preserve">20: </w:t>
                          </w:r>
                          <w:r>
                            <w:rPr>
                              <w:sz w:val="20"/>
                              <w:szCs w:val="20"/>
                            </w:rPr>
                            <w:t xml:space="preserve">Genomic DNA extract from </w:t>
                          </w:r>
                          <w:r>
                            <w:rPr>
                              <w:i/>
                              <w:sz w:val="20"/>
                              <w:szCs w:val="20"/>
                            </w:rPr>
                            <w:t xml:space="preserve">Chlorella sp. </w:t>
                          </w:r>
                          <w:r w:rsidRPr="00BC5A6F">
                            <w:rPr>
                              <w:b/>
                              <w:sz w:val="20"/>
                              <w:szCs w:val="20"/>
                            </w:rPr>
                            <w:t xml:space="preserve">A) </w:t>
                          </w:r>
                          <w:r w:rsidRPr="00605BD3">
                            <w:rPr>
                              <w:sz w:val="20"/>
                              <w:szCs w:val="20"/>
                            </w:rPr>
                            <w:t>Lane 1,</w:t>
                          </w:r>
                          <w:r>
                            <w:rPr>
                              <w:sz w:val="20"/>
                              <w:szCs w:val="20"/>
                            </w:rPr>
                            <w:t xml:space="preserve"> </w:t>
                          </w:r>
                          <w:r w:rsidRPr="00605BD3">
                            <w:rPr>
                              <w:sz w:val="20"/>
                              <w:szCs w:val="20"/>
                            </w:rPr>
                            <w:t>2,</w:t>
                          </w:r>
                          <w:r>
                            <w:rPr>
                              <w:sz w:val="20"/>
                              <w:szCs w:val="20"/>
                            </w:rPr>
                            <w:t xml:space="preserve"> and </w:t>
                          </w:r>
                          <w:r w:rsidRPr="00605BD3">
                            <w:rPr>
                              <w:sz w:val="20"/>
                              <w:szCs w:val="20"/>
                            </w:rPr>
                            <w:t>4 were DNA elution from the Key</w:t>
                          </w:r>
                          <w:r>
                            <w:rPr>
                              <w:sz w:val="20"/>
                              <w:szCs w:val="20"/>
                            </w:rPr>
                            <w:t>P</w:t>
                          </w:r>
                          <w:r w:rsidRPr="00605BD3">
                            <w:rPr>
                              <w:sz w:val="20"/>
                              <w:szCs w:val="20"/>
                            </w:rPr>
                            <w:t xml:space="preserve">rep </w:t>
                          </w:r>
                          <w:r>
                            <w:rPr>
                              <w:sz w:val="20"/>
                              <w:szCs w:val="20"/>
                            </w:rPr>
                            <w:t xml:space="preserve">extraction </w:t>
                          </w:r>
                          <w:r w:rsidRPr="00605BD3">
                            <w:rPr>
                              <w:sz w:val="20"/>
                              <w:szCs w:val="20"/>
                            </w:rPr>
                            <w:t xml:space="preserve">kit. Lane 3 contains DNA elution from the CTAB method.  </w:t>
                          </w:r>
                          <w:r>
                            <w:rPr>
                              <w:sz w:val="20"/>
                              <w:szCs w:val="20"/>
                            </w:rPr>
                            <w:t xml:space="preserve">Lane 5 contains the DNA ladder. </w:t>
                          </w:r>
                          <w:r w:rsidRPr="00BC5A6F">
                            <w:rPr>
                              <w:b/>
                              <w:sz w:val="20"/>
                              <w:szCs w:val="20"/>
                            </w:rPr>
                            <w:t xml:space="preserve">B) </w:t>
                          </w:r>
                          <w:r>
                            <w:rPr>
                              <w:sz w:val="20"/>
                              <w:szCs w:val="20"/>
                            </w:rPr>
                            <w:t>CTAB extraction.  Lane 2, 3, and 4 were DNA elution samples with an OD</w:t>
                          </w:r>
                          <w:r>
                            <w:rPr>
                              <w:sz w:val="20"/>
                              <w:szCs w:val="20"/>
                              <w:vertAlign w:val="subscript"/>
                            </w:rPr>
                            <w:t>600</w:t>
                          </w:r>
                          <w:r>
                            <w:rPr>
                              <w:sz w:val="20"/>
                              <w:szCs w:val="20"/>
                            </w:rPr>
                            <w:t xml:space="preserve"> of 1.0, 2.0, 3.0 respectively. Lane 5 contains the DNA ladder.</w:t>
                          </w:r>
                        </w:p>
                      </w:txbxContent>
                    </v:textbox>
                  </v:shape>
                  <v:shape id="_x0000_s1133" type="#_x0000_t202" style="position:absolute;left:3339;top:10738;width:4840;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" filled="f" stroked="f">
                    <v:textbox>
                      <w:txbxContent>
                        <w:p w14:paraId="282C99DA" w14:textId="77777777" w:rsidR="003B14DC" w:rsidRDefault="003B14DC" w:rsidP="005B3C0C">
                          <w:pPr>
                            <w:rPr>
                              <w:b/>
                              <w:sz w:val="28"/>
                              <w:szCs w:val="28"/>
                            </w:rPr>
                          </w:pPr>
                          <w:r>
                            <w:rPr>
                              <w:b/>
                              <w:sz w:val="28"/>
                              <w:szCs w:val="28"/>
                            </w:rPr>
                            <w:t>DNA</w:t>
                          </w:r>
                          <w:r w:rsidRPr="00486057">
                            <w:rPr>
                              <w:b/>
                              <w:sz w:val="28"/>
                              <w:szCs w:val="28"/>
                            </w:rPr>
                            <w:t xml:space="preserve"> </w:t>
                          </w:r>
                        </w:p>
                      </w:txbxContent>
                    </v:textbox>
                  </v:shape>
                </v:group>
                <v:group id="Group 402" o:spid="_x0000_s1134" style="position:absolute;left:7553;width:34862;height:17659" coordorigin="3189,4513" coordsize="5490,2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">
                  <v:shape id="_x0000_s1135" type="#_x0000_t202" style="position:absolute;left:3189;top:4513;width:4840;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" filled="f" stroked="f">
                    <v:textbox>
                      <w:txbxContent>
                        <w:p w14:paraId="5B06C02C" w14:textId="77777777" w:rsidR="003B14DC" w:rsidRDefault="003B14DC" w:rsidP="005B3C0C">
                          <w:pPr>
                            <w:rPr>
                              <w:b/>
                              <w:sz w:val="28"/>
                              <w:szCs w:val="28"/>
                            </w:rPr>
                          </w:pPr>
                          <w:r>
                            <w:rPr>
                              <w:b/>
                              <w:sz w:val="28"/>
                              <w:szCs w:val="28"/>
                            </w:rPr>
                            <w:t xml:space="preserve">Lane           1      2      3       4     </w:t>
                          </w:r>
                          <w:r w:rsidRPr="00605BD3">
                            <w:rPr>
                              <w:b/>
                              <w:sz w:val="28"/>
                              <w:szCs w:val="28"/>
                            </w:rPr>
                            <w:t xml:space="preserve">  5 </w:t>
                          </w:r>
                        </w:p>
                        <w:p w14:paraId="2D074BAD" w14:textId="77777777" w:rsidR="003B14DC" w:rsidRPr="00605BD3" w:rsidRDefault="003B14DC" w:rsidP="005B3C0C">
                          <w:pPr>
                            <w:rPr>
                              <w:b/>
                              <w:sz w:val="28"/>
                              <w:szCs w:val="28"/>
                            </w:rPr>
                          </w:pPr>
                        </w:p>
                      </w:txbxContent>
                    </v:textbox>
                  </v:shape>
                  <v:shape id="Picture 2" o:spid="_x0000_s1136" type="#_x0000_t75" style="position:absolute;left:4239;top:5051;width:4440;height:2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">
                    <v:imagedata r:id="rId54" o:title="" croptop="19418f" cropbottom="19418f" cropleft="10426f"/>
                    <v:path arrowok="t"/>
                  </v:shape>
                </v:group>
                <v:shape id="_x0000_s1137" type="#_x0000_t202" style="position:absolute;left:37172;top:3478;width:5759;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" filled="f" stroked="f">
                  <v:textbox>
                    <w:txbxContent>
                      <w:p w14:paraId="689526D2" w14:textId="77777777" w:rsidR="003B14DC" w:rsidRPr="00BC5A6F" w:rsidRDefault="003B14DC" w:rsidP="005B3C0C">
                        <w:pPr>
                          <w:rPr>
                            <w:b/>
                            <w:color w:val="FFFFFF" w:themeColor="background1"/>
                            <w:sz w:val="28"/>
                            <w:szCs w:val="28"/>
                          </w:rPr>
                        </w:pPr>
                        <w:r w:rsidRPr="00BC5A6F">
                          <w:rPr>
                            <w:b/>
                            <w:color w:val="FFFFFF" w:themeColor="background1"/>
                            <w:sz w:val="28"/>
                            <w:szCs w:val="28"/>
                          </w:rPr>
                          <w:t xml:space="preserve">A </w:t>
                        </w:r>
                      </w:p>
                    </w:txbxContent>
                  </v:textbox>
                </v:shape>
                <v:shape id="_x0000_s1138" type="#_x0000_t202" style="position:absolute;left:36874;top:19484;width:5759;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" filled="f" stroked="f">
                  <v:textbox>
                    <w:txbxContent>
                      <w:p w14:paraId="22E21F44" w14:textId="77777777" w:rsidR="003B14DC" w:rsidRPr="00BC5A6F" w:rsidRDefault="003B14DC" w:rsidP="005B3C0C">
                        <w:pPr>
                          <w:rPr>
                            <w:b/>
                            <w:color w:val="FFFFFF" w:themeColor="background1"/>
                            <w:sz w:val="28"/>
                            <w:szCs w:val="28"/>
                          </w:rPr>
                        </w:pPr>
                        <w:r>
                          <w:rPr>
                            <w:b/>
                            <w:color w:val="FFFFFF" w:themeColor="background1"/>
                            <w:sz w:val="28"/>
                            <w:szCs w:val="28"/>
                          </w:rPr>
                          <w:t>B</w:t>
                        </w:r>
                        <w:r w:rsidRPr="00BC5A6F">
                          <w:rPr>
                            <w:b/>
                            <w:color w:val="FFFFFF" w:themeColor="background1"/>
                            <w:sz w:val="28"/>
                            <w:szCs w:val="28"/>
                          </w:rPr>
                          <w:t xml:space="preserve"> </w:t>
                        </w:r>
                      </w:p>
                    </w:txbxContent>
                  </v:textbox>
                </v:shape>
              </v:group>
            </w:pict>
          </mc:Fallback>
        </mc:AlternateContent>
      </w:r>
    </w:p>
    <w:p w14:paraId="4BBAB473" w14:textId="77777777" w:rsidR="005B3C0C" w:rsidRPr="005B3C0C" w:rsidRDefault="005128F7" w:rsidP="005B3C0C">
      <w:r>
        <w:rPr>
          <w:noProof/>
          <w:lang w:eastAsia="en-GB"/>
        </w:rPr>
        <mc:AlternateContent>
          <mc:Choice Requires="wps">
            <w:drawing>
              <wp:anchor distT="0" distB="0" distL="114300" distR="114300" simplePos="0" relativeHeight="251695616" behindDoc="0" locked="0" layoutInCell="1" allowOverlap="1" wp14:anchorId="6C5049FB" wp14:editId="584CE322">
                <wp:simplePos x="0" y="0"/>
                <wp:positionH relativeFrom="column">
                  <wp:posOffset>647065</wp:posOffset>
                </wp:positionH>
                <wp:positionV relativeFrom="paragraph">
                  <wp:posOffset>121920</wp:posOffset>
                </wp:positionV>
                <wp:extent cx="3073400" cy="466725"/>
                <wp:effectExtent l="0" t="0" r="0" b="9525"/>
                <wp:wrapNone/>
                <wp:docPr id="698" name="Text Box 6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46672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F984B23" w14:textId="77777777" w:rsidR="003B14DC" w:rsidRPr="00605BD3" w:rsidRDefault="003B14DC" w:rsidP="005B3C0C">
                            <w:pPr>
                              <w:rPr>
                                <w:b/>
                                <w:sz w:val="28"/>
                                <w:szCs w:val="28"/>
                              </w:rPr>
                            </w:pPr>
                            <w:r w:rsidRPr="00605BD3">
                              <w:rPr>
                                <w:b/>
                                <w:sz w:val="28"/>
                                <w:szCs w:val="28"/>
                              </w:rPr>
                              <w:t xml:space="preserve">DN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5049FB" id="Text Box 698" o:spid="_x0000_s1139" type="#_x0000_t202" style="position:absolute;left:0;text-align:left;margin-left:50.95pt;margin-top:9.6pt;width:242pt;height:36.7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" filled="f" stroked="f">
                <v:textbox>
                  <w:txbxContent>
                    <w:p w14:paraId="4F984B23" w14:textId="77777777" w:rsidR="003B14DC" w:rsidRPr="00605BD3" w:rsidRDefault="003B14DC" w:rsidP="005B3C0C">
                      <w:pPr>
                        <w:rPr>
                          <w:b/>
                          <w:sz w:val="28"/>
                          <w:szCs w:val="28"/>
                        </w:rPr>
                      </w:pPr>
                      <w:r w:rsidRPr="00605BD3">
                        <w:rPr>
                          <w:b/>
                          <w:sz w:val="28"/>
                          <w:szCs w:val="28"/>
                        </w:rPr>
                        <w:t xml:space="preserve">DNA </w:t>
                      </w:r>
                    </w:p>
                  </w:txbxContent>
                </v:textbox>
              </v:shape>
            </w:pict>
          </mc:Fallback>
        </mc:AlternateContent>
      </w:r>
    </w:p>
    <w:p w14:paraId="54A977F8" w14:textId="77777777" w:rsidR="005B3C0C" w:rsidRPr="005B3C0C" w:rsidRDefault="005B3C0C" w:rsidP="005B3C0C"/>
    <w:p w14:paraId="046C36EB" w14:textId="77777777" w:rsidR="005B3C0C" w:rsidRPr="005B3C0C" w:rsidRDefault="005B3C0C" w:rsidP="005B3C0C"/>
    <w:p w14:paraId="46839655" w14:textId="77777777" w:rsidR="005B3C0C" w:rsidRPr="005B3C0C" w:rsidRDefault="005B3C0C" w:rsidP="005B3C0C"/>
    <w:p w14:paraId="412B273A" w14:textId="77777777" w:rsidR="005B3C0C" w:rsidRPr="005B3C0C" w:rsidRDefault="005B3C0C" w:rsidP="005B3C0C"/>
    <w:p w14:paraId="2F8CA893" w14:textId="77777777" w:rsidR="005B3C0C" w:rsidRPr="005B3C0C" w:rsidRDefault="005B3C0C" w:rsidP="005B3C0C"/>
    <w:p w14:paraId="422BD456" w14:textId="77777777" w:rsidR="005B3C0C" w:rsidRPr="005B3C0C" w:rsidRDefault="005B3C0C" w:rsidP="005B3C0C"/>
    <w:p w14:paraId="267DC547" w14:textId="77777777" w:rsidR="005B3C0C" w:rsidRPr="005B3C0C" w:rsidRDefault="005B3C0C" w:rsidP="005B3C0C"/>
    <w:p w14:paraId="42060D0F" w14:textId="77777777" w:rsidR="005B3C0C" w:rsidRPr="005B3C0C" w:rsidRDefault="005B3C0C" w:rsidP="005B3C0C"/>
    <w:p w14:paraId="7D2FD13C" w14:textId="77777777" w:rsidR="005B3C0C" w:rsidRPr="005B3C0C" w:rsidRDefault="005B3C0C" w:rsidP="005B3C0C"/>
    <w:p w14:paraId="2E7AF45E" w14:textId="77777777" w:rsidR="005B3C0C" w:rsidRPr="005B3C0C" w:rsidRDefault="005B3C0C" w:rsidP="005B3C0C"/>
    <w:p w14:paraId="3DFD8082" w14:textId="77777777" w:rsidR="005B3C0C" w:rsidRPr="005B3C0C" w:rsidRDefault="005B3C0C" w:rsidP="005B3C0C"/>
    <w:p w14:paraId="4137C435" w14:textId="77777777" w:rsidR="005B3C0C" w:rsidRPr="005B3C0C" w:rsidRDefault="005B3C0C" w:rsidP="005B3C0C"/>
    <w:p w14:paraId="136EFBF3" w14:textId="77777777" w:rsidR="005B3C0C" w:rsidRPr="005B3C0C" w:rsidRDefault="005B3C0C" w:rsidP="005B3C0C"/>
    <w:p w14:paraId="23C452D3" w14:textId="77777777" w:rsidR="005B3C0C" w:rsidRPr="005B3C0C" w:rsidRDefault="005B3C0C" w:rsidP="005B3C0C">
      <w:r w:rsidRPr="005B3C0C">
        <w:rPr>
          <w:sz w:val="20"/>
          <w:szCs w:val="20"/>
        </w:rPr>
        <w:t>.</w:t>
      </w:r>
    </w:p>
    <w:p w14:paraId="3DAA2F4F" w14:textId="77777777" w:rsidR="005B3C0C" w:rsidRPr="005B3C0C" w:rsidRDefault="005B3C0C" w:rsidP="005B3C0C">
      <w:pPr>
        <w:spacing w:line="360" w:lineRule="auto"/>
      </w:pPr>
      <w:r w:rsidRPr="005B3C0C">
        <w:lastRenderedPageBreak/>
        <w:t xml:space="preserve">After extraction, the 18S rRNA gene of gDNA was amplified by PCR. As shown in Figure </w:t>
      </w:r>
      <w:r w:rsidR="008348DD">
        <w:t>21</w:t>
      </w:r>
      <w:r w:rsidRPr="005B3C0C">
        <w:t xml:space="preserve">, this amplification was successful, producing an amplicon with approximately 1500 BP. In order to improve the quantity of 18S PCR product, this unpurified amplicon was amplified in a second PCR, and compared against a purified PCR product and gDNA. The unpurified PCR product produced the sharpest band, and was subsequently used for sequencing (Figure </w:t>
      </w:r>
      <w:r w:rsidR="008348DD">
        <w:t>22</w:t>
      </w:r>
      <w:r w:rsidRPr="005B3C0C">
        <w:t xml:space="preserve">). </w:t>
      </w:r>
    </w:p>
    <w:p w14:paraId="44E5CE8D" w14:textId="77777777" w:rsidR="005B3C0C" w:rsidRPr="005B3C0C" w:rsidRDefault="005128F7" w:rsidP="005B3C0C">
      <w:r>
        <w:rPr>
          <w:noProof/>
          <w:lang w:eastAsia="en-GB"/>
        </w:rPr>
        <mc:AlternateContent>
          <mc:Choice Requires="wpg">
            <w:drawing>
              <wp:anchor distT="0" distB="0" distL="114300" distR="114300" simplePos="0" relativeHeight="251691520" behindDoc="0" locked="0" layoutInCell="1" allowOverlap="1" wp14:anchorId="42B05BDB" wp14:editId="18B2690B">
                <wp:simplePos x="0" y="0"/>
                <wp:positionH relativeFrom="column">
                  <wp:posOffset>995680</wp:posOffset>
                </wp:positionH>
                <wp:positionV relativeFrom="paragraph">
                  <wp:posOffset>-46990</wp:posOffset>
                </wp:positionV>
                <wp:extent cx="3562350" cy="3065145"/>
                <wp:effectExtent l="0" t="0" r="0" b="1905"/>
                <wp:wrapNone/>
                <wp:docPr id="664" name="Group 6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62350" cy="3065145"/>
                          <a:chOff x="2526" y="3545"/>
                          <a:chExt cx="5610" cy="4827"/>
                        </a:xfrm>
                      </wpg:grpSpPr>
                      <pic:pic xmlns:pic="http://schemas.openxmlformats.org/drawingml/2006/picture">
                        <pic:nvPicPr>
                          <pic:cNvPr id="665" name="Picture 336"/>
                          <pic:cNvPicPr>
                            <a:picLocks noChangeAspect="1"/>
                          </pic:cNvPicPr>
                        </pic:nvPicPr>
                        <pic:blipFill>
                          <a:blip r:embed="rId55">
                            <a:extLst>
                              <a:ext uri="{28A0092B-C50C-407E-A947-70E740481C1C}">
                                <a14:useLocalDpi xmlns:a14="http://schemas.microsoft.com/office/drawing/2010/main" val="0"/>
                              </a:ext>
                            </a:extLst>
                          </a:blip>
                          <a:srcRect t="85" b="18138"/>
                          <a:stretch>
                            <a:fillRect/>
                          </a:stretch>
                        </pic:blipFill>
                        <pic:spPr bwMode="auto">
                          <a:xfrm>
                            <a:off x="4061" y="4025"/>
                            <a:ext cx="2731" cy="434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g:grpSp>
                        <wpg:cNvPr id="666" name="Group 400"/>
                        <wpg:cNvGrpSpPr>
                          <a:grpSpLocks/>
                        </wpg:cNvGrpSpPr>
                        <wpg:grpSpPr bwMode="auto">
                          <a:xfrm>
                            <a:off x="2526" y="3545"/>
                            <a:ext cx="5610" cy="4659"/>
                            <a:chOff x="2526" y="3545"/>
                            <a:chExt cx="5610" cy="4659"/>
                          </a:xfrm>
                        </wpg:grpSpPr>
                        <wpg:grpSp>
                          <wpg:cNvPr id="667" name="Group 333"/>
                          <wpg:cNvGrpSpPr>
                            <a:grpSpLocks/>
                          </wpg:cNvGrpSpPr>
                          <wpg:grpSpPr bwMode="auto">
                            <a:xfrm>
                              <a:off x="3490" y="4623"/>
                              <a:ext cx="415" cy="3368"/>
                              <a:chOff x="0" y="0"/>
                              <a:chExt cx="263525" cy="2139329"/>
                            </a:xfrm>
                          </wpg:grpSpPr>
                          <wps:wsp>
                            <wps:cNvPr id="668" name="Straight Connector 26"/>
                            <wps:cNvCnPr>
                              <a:cxnSpLocks noChangeShapeType="1"/>
                            </wps:cNvCnPr>
                            <wps:spPr bwMode="auto">
                              <a:xfrm>
                                <a:off x="0" y="0"/>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69" name="Straight Connector 289"/>
                            <wps:cNvCnPr>
                              <a:cxnSpLocks noChangeShapeType="1"/>
                            </wps:cNvCnPr>
                            <wps:spPr bwMode="auto">
                              <a:xfrm>
                                <a:off x="0" y="129393"/>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0" name="Straight Connector 306"/>
                            <wps:cNvCnPr>
                              <a:cxnSpLocks noChangeShapeType="1"/>
                            </wps:cNvCnPr>
                            <wps:spPr bwMode="auto">
                              <a:xfrm>
                                <a:off x="0" y="276037"/>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1" name="Straight Connector 308"/>
                            <wps:cNvCnPr>
                              <a:cxnSpLocks noChangeShapeType="1"/>
                            </wps:cNvCnPr>
                            <wps:spPr bwMode="auto">
                              <a:xfrm>
                                <a:off x="0" y="422683"/>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2" name="Straight Connector 318"/>
                            <wps:cNvCnPr>
                              <a:cxnSpLocks noChangeShapeType="1"/>
                            </wps:cNvCnPr>
                            <wps:spPr bwMode="auto">
                              <a:xfrm>
                                <a:off x="0" y="552074"/>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3" name="Straight Connector 319"/>
                            <wps:cNvCnPr>
                              <a:cxnSpLocks noChangeShapeType="1"/>
                            </wps:cNvCnPr>
                            <wps:spPr bwMode="auto">
                              <a:xfrm>
                                <a:off x="0" y="767724"/>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4" name="Straight Connector 320"/>
                            <wps:cNvCnPr>
                              <a:cxnSpLocks noChangeShapeType="1"/>
                            </wps:cNvCnPr>
                            <wps:spPr bwMode="auto">
                              <a:xfrm>
                                <a:off x="0" y="931624"/>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5" name="Straight Connector 321"/>
                            <wps:cNvCnPr>
                              <a:cxnSpLocks noChangeShapeType="1"/>
                            </wps:cNvCnPr>
                            <wps:spPr bwMode="auto">
                              <a:xfrm>
                                <a:off x="0" y="1121404"/>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6" name="Straight Connector 322"/>
                            <wps:cNvCnPr>
                              <a:cxnSpLocks noChangeShapeType="1"/>
                            </wps:cNvCnPr>
                            <wps:spPr bwMode="auto">
                              <a:xfrm>
                                <a:off x="0" y="1319801"/>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7" name="Straight Connector 323"/>
                            <wps:cNvCnPr>
                              <a:cxnSpLocks noChangeShapeType="1"/>
                            </wps:cNvCnPr>
                            <wps:spPr bwMode="auto">
                              <a:xfrm>
                                <a:off x="0" y="1535465"/>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8" name="Straight Connector 325"/>
                            <wps:cNvCnPr>
                              <a:cxnSpLocks noChangeShapeType="1"/>
                            </wps:cNvCnPr>
                            <wps:spPr bwMode="auto">
                              <a:xfrm>
                                <a:off x="0" y="1768384"/>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79" name="Straight Connector 326"/>
                            <wps:cNvCnPr>
                              <a:cxnSpLocks noChangeShapeType="1"/>
                            </wps:cNvCnPr>
                            <wps:spPr bwMode="auto">
                              <a:xfrm>
                                <a:off x="0" y="1940909"/>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80" name="Straight Connector 327"/>
                            <wps:cNvCnPr>
                              <a:cxnSpLocks noChangeShapeType="1"/>
                            </wps:cNvCnPr>
                            <wps:spPr bwMode="auto">
                              <a:xfrm>
                                <a:off x="0" y="2139329"/>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grpSp>
                          <wpg:cNvPr id="681" name="Group 399"/>
                          <wpg:cNvGrpSpPr>
                            <a:grpSpLocks/>
                          </wpg:cNvGrpSpPr>
                          <wpg:grpSpPr bwMode="auto">
                            <a:xfrm>
                              <a:off x="2526" y="3545"/>
                              <a:ext cx="5610" cy="4659"/>
                              <a:chOff x="2526" y="3545"/>
                              <a:chExt cx="5610" cy="4659"/>
                            </a:xfrm>
                          </wpg:grpSpPr>
                          <wps:wsp>
                            <wps:cNvPr id="682" name="Text Box 2"/>
                            <wps:cNvSpPr txBox="1">
                              <a:spLocks noChangeArrowheads="1"/>
                            </wps:cNvSpPr>
                            <wps:spPr bwMode="auto">
                              <a:xfrm>
                                <a:off x="2526" y="3545"/>
                                <a:ext cx="5610" cy="7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627D261" w14:textId="77777777" w:rsidR="003B14DC" w:rsidRDefault="003B14DC" w:rsidP="005B3C0C">
                                  <w:pPr>
                                    <w:rPr>
                                      <w:b/>
                                      <w:sz w:val="28"/>
                                      <w:szCs w:val="28"/>
                                    </w:rPr>
                                  </w:pPr>
                                  <w:r>
                                    <w:rPr>
                                      <w:b/>
                                      <w:sz w:val="28"/>
                                      <w:szCs w:val="28"/>
                                    </w:rPr>
                                    <w:t xml:space="preserve">Lane               </w:t>
                                  </w:r>
                                  <w:r w:rsidRPr="00486057">
                                    <w:rPr>
                                      <w:b/>
                                      <w:sz w:val="28"/>
                                      <w:szCs w:val="28"/>
                                    </w:rPr>
                                    <w:t>1</w:t>
                                  </w:r>
                                  <w:r>
                                    <w:rPr>
                                      <w:b/>
                                      <w:sz w:val="28"/>
                                      <w:szCs w:val="28"/>
                                    </w:rPr>
                                    <w:t xml:space="preserve">         </w:t>
                                  </w:r>
                                  <w:r w:rsidRPr="00486057">
                                    <w:rPr>
                                      <w:b/>
                                      <w:sz w:val="28"/>
                                      <w:szCs w:val="28"/>
                                    </w:rPr>
                                    <w:t>2</w:t>
                                  </w:r>
                                  <w:r>
                                    <w:rPr>
                                      <w:b/>
                                      <w:sz w:val="28"/>
                                      <w:szCs w:val="28"/>
                                    </w:rPr>
                                    <w:t xml:space="preserve">      </w:t>
                                  </w:r>
                                  <w:r w:rsidRPr="00486057">
                                    <w:rPr>
                                      <w:b/>
                                      <w:sz w:val="28"/>
                                      <w:szCs w:val="28"/>
                                    </w:rPr>
                                    <w:t xml:space="preserve"> </w:t>
                                  </w:r>
                                  <w:r>
                                    <w:rPr>
                                      <w:b/>
                                      <w:sz w:val="28"/>
                                      <w:szCs w:val="28"/>
                                    </w:rPr>
                                    <w:t xml:space="preserve">  </w:t>
                                  </w:r>
                                  <w:r w:rsidRPr="00486057">
                                    <w:rPr>
                                      <w:b/>
                                      <w:sz w:val="28"/>
                                      <w:szCs w:val="28"/>
                                    </w:rPr>
                                    <w:t xml:space="preserve">3        </w:t>
                                  </w:r>
                                  <w:r>
                                    <w:rPr>
                                      <w:b/>
                                      <w:sz w:val="28"/>
                                      <w:szCs w:val="28"/>
                                    </w:rPr>
                                    <w:t xml:space="preserve">   </w:t>
                                  </w:r>
                                </w:p>
                              </w:txbxContent>
                            </wps:txbx>
                            <wps:bodyPr rot="0" vert="horz" wrap="square" lIns="91440" tIns="45720" rIns="91440" bIns="45720" anchor="t" anchorCtr="0" upright="1">
                              <a:noAutofit/>
                            </wps:bodyPr>
                          </wps:wsp>
                          <wpg:grpSp>
                            <wpg:cNvPr id="683" name="Group 288"/>
                            <wpg:cNvGrpSpPr>
                              <a:grpSpLocks/>
                            </wpg:cNvGrpSpPr>
                            <wpg:grpSpPr bwMode="auto">
                              <a:xfrm>
                                <a:off x="2540" y="4433"/>
                                <a:ext cx="1245" cy="3771"/>
                                <a:chOff x="0" y="-28"/>
                                <a:chExt cx="791376" cy="2395849"/>
                              </a:xfrm>
                            </wpg:grpSpPr>
                            <wps:wsp>
                              <wps:cNvPr id="684" name="Text Box 2"/>
                              <wps:cNvSpPr txBox="1">
                                <a:spLocks noChangeArrowheads="1"/>
                              </wps:cNvSpPr>
                              <wps:spPr bwMode="auto">
                                <a:xfrm>
                                  <a:off x="65828" y="148330"/>
                                  <a:ext cx="667454"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75CF67F" w14:textId="77777777" w:rsidR="003B14DC" w:rsidRPr="00132A83" w:rsidRDefault="003B14DC" w:rsidP="005B3C0C">
                                    <w:pPr>
                                      <w:rPr>
                                        <w:b/>
                                        <w:sz w:val="20"/>
                                        <w:szCs w:val="20"/>
                                      </w:rPr>
                                    </w:pPr>
                                    <w:r>
                                      <w:rPr>
                                        <w:b/>
                                        <w:sz w:val="20"/>
                                        <w:szCs w:val="20"/>
                                      </w:rPr>
                                      <w:t>8</w:t>
                                    </w:r>
                                    <w:r w:rsidRPr="00132A83">
                                      <w:rPr>
                                        <w:b/>
                                        <w:sz w:val="20"/>
                                        <w:szCs w:val="20"/>
                                      </w:rPr>
                                      <w:t>000 BP</w:t>
                                    </w:r>
                                  </w:p>
                                </w:txbxContent>
                              </wps:txbx>
                              <wps:bodyPr rot="0" vert="horz" wrap="square" lIns="91440" tIns="45720" rIns="91440" bIns="45720" anchor="t" anchorCtr="0" upright="1">
                                <a:noAutofit/>
                              </wps:bodyPr>
                            </wps:wsp>
                            <wps:wsp>
                              <wps:cNvPr id="685" name="Text Box 2"/>
                              <wps:cNvSpPr txBox="1">
                                <a:spLocks noChangeArrowheads="1"/>
                              </wps:cNvSpPr>
                              <wps:spPr bwMode="auto">
                                <a:xfrm>
                                  <a:off x="65827" y="278116"/>
                                  <a:ext cx="725255"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820C4F5" w14:textId="77777777" w:rsidR="003B14DC" w:rsidRPr="00132A83" w:rsidRDefault="003B14DC" w:rsidP="005B3C0C">
                                    <w:pPr>
                                      <w:rPr>
                                        <w:b/>
                                        <w:sz w:val="20"/>
                                        <w:szCs w:val="20"/>
                                      </w:rPr>
                                    </w:pPr>
                                    <w:r>
                                      <w:rPr>
                                        <w:b/>
                                        <w:sz w:val="20"/>
                                        <w:szCs w:val="20"/>
                                      </w:rPr>
                                      <w:t>6000</w:t>
                                    </w:r>
                                    <w:r w:rsidRPr="00132A83">
                                      <w:rPr>
                                        <w:b/>
                                        <w:sz w:val="20"/>
                                        <w:szCs w:val="20"/>
                                      </w:rPr>
                                      <w:t xml:space="preserve"> BP</w:t>
                                    </w:r>
                                  </w:p>
                                </w:txbxContent>
                              </wps:txbx>
                              <wps:bodyPr rot="0" vert="horz" wrap="square" lIns="91440" tIns="45720" rIns="91440" bIns="45720" anchor="t" anchorCtr="0" upright="1">
                                <a:noAutofit/>
                              </wps:bodyPr>
                            </wps:wsp>
                            <wps:wsp>
                              <wps:cNvPr id="686" name="Text Box 2"/>
                              <wps:cNvSpPr txBox="1">
                                <a:spLocks noChangeArrowheads="1"/>
                              </wps:cNvSpPr>
                              <wps:spPr bwMode="auto">
                                <a:xfrm>
                                  <a:off x="65827" y="413153"/>
                                  <a:ext cx="725353"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01A27E9" w14:textId="77777777" w:rsidR="003B14DC" w:rsidRPr="00132A83" w:rsidRDefault="003B14DC" w:rsidP="005B3C0C">
                                    <w:pPr>
                                      <w:rPr>
                                        <w:b/>
                                        <w:sz w:val="20"/>
                                        <w:szCs w:val="20"/>
                                      </w:rPr>
                                    </w:pPr>
                                    <w:r>
                                      <w:rPr>
                                        <w:b/>
                                        <w:sz w:val="20"/>
                                        <w:szCs w:val="20"/>
                                      </w:rPr>
                                      <w:t>5</w:t>
                                    </w:r>
                                    <w:r w:rsidRPr="00132A83">
                                      <w:rPr>
                                        <w:b/>
                                        <w:sz w:val="20"/>
                                        <w:szCs w:val="20"/>
                                      </w:rPr>
                                      <w:t>000 BP</w:t>
                                    </w:r>
                                  </w:p>
                                </w:txbxContent>
                              </wps:txbx>
                              <wps:bodyPr rot="0" vert="horz" wrap="square" lIns="91440" tIns="45720" rIns="91440" bIns="45720" anchor="t" anchorCtr="0" upright="1">
                                <a:noAutofit/>
                              </wps:bodyPr>
                            </wps:wsp>
                            <wps:wsp>
                              <wps:cNvPr id="687" name="Text Box 2"/>
                              <wps:cNvSpPr txBox="1">
                                <a:spLocks noChangeArrowheads="1"/>
                              </wps:cNvSpPr>
                              <wps:spPr bwMode="auto">
                                <a:xfrm>
                                  <a:off x="65826" y="541623"/>
                                  <a:ext cx="667455"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AC36950" w14:textId="77777777" w:rsidR="003B14DC" w:rsidRPr="00132A83" w:rsidRDefault="003B14DC" w:rsidP="005B3C0C">
                                    <w:pPr>
                                      <w:rPr>
                                        <w:b/>
                                        <w:sz w:val="20"/>
                                        <w:szCs w:val="20"/>
                                      </w:rPr>
                                    </w:pPr>
                                    <w:r>
                                      <w:rPr>
                                        <w:b/>
                                        <w:sz w:val="20"/>
                                        <w:szCs w:val="20"/>
                                      </w:rPr>
                                      <w:t>4</w:t>
                                    </w:r>
                                    <w:r w:rsidRPr="00132A83">
                                      <w:rPr>
                                        <w:b/>
                                        <w:sz w:val="20"/>
                                        <w:szCs w:val="20"/>
                                      </w:rPr>
                                      <w:t>000 BP</w:t>
                                    </w:r>
                                  </w:p>
                                </w:txbxContent>
                              </wps:txbx>
                              <wps:bodyPr rot="0" vert="horz" wrap="square" lIns="91440" tIns="45720" rIns="91440" bIns="45720" anchor="t" anchorCtr="0" upright="1">
                                <a:noAutofit/>
                              </wps:bodyPr>
                            </wps:wsp>
                            <wps:wsp>
                              <wps:cNvPr id="688" name="Text Box 2"/>
                              <wps:cNvSpPr txBox="1">
                                <a:spLocks noChangeArrowheads="1"/>
                              </wps:cNvSpPr>
                              <wps:spPr bwMode="auto">
                                <a:xfrm>
                                  <a:off x="80456" y="763889"/>
                                  <a:ext cx="652825"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F287E67" w14:textId="77777777" w:rsidR="003B14DC" w:rsidRPr="00132A83" w:rsidRDefault="003B14DC" w:rsidP="005B3C0C">
                                    <w:pPr>
                                      <w:rPr>
                                        <w:b/>
                                        <w:sz w:val="20"/>
                                        <w:szCs w:val="20"/>
                                      </w:rPr>
                                    </w:pPr>
                                    <w:r>
                                      <w:rPr>
                                        <w:b/>
                                        <w:sz w:val="20"/>
                                        <w:szCs w:val="20"/>
                                      </w:rPr>
                                      <w:t>3</w:t>
                                    </w:r>
                                    <w:r w:rsidRPr="00132A83">
                                      <w:rPr>
                                        <w:b/>
                                        <w:sz w:val="20"/>
                                        <w:szCs w:val="20"/>
                                      </w:rPr>
                                      <w:t>000 BP</w:t>
                                    </w:r>
                                  </w:p>
                                </w:txbxContent>
                              </wps:txbx>
                              <wps:bodyPr rot="0" vert="horz" wrap="square" lIns="91440" tIns="45720" rIns="91440" bIns="45720" anchor="t" anchorCtr="0" upright="1">
                                <a:noAutofit/>
                              </wps:bodyPr>
                            </wps:wsp>
                            <wps:wsp>
                              <wps:cNvPr id="689" name="Text Box 2"/>
                              <wps:cNvSpPr txBox="1">
                                <a:spLocks noChangeArrowheads="1"/>
                              </wps:cNvSpPr>
                              <wps:spPr bwMode="auto">
                                <a:xfrm>
                                  <a:off x="73143" y="929503"/>
                                  <a:ext cx="660139"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7658D3B" w14:textId="77777777" w:rsidR="003B14DC" w:rsidRPr="00132A83" w:rsidRDefault="003B14DC" w:rsidP="005B3C0C">
                                    <w:pPr>
                                      <w:rPr>
                                        <w:b/>
                                        <w:sz w:val="20"/>
                                        <w:szCs w:val="20"/>
                                      </w:rPr>
                                    </w:pPr>
                                    <w:r>
                                      <w:rPr>
                                        <w:b/>
                                        <w:sz w:val="20"/>
                                        <w:szCs w:val="20"/>
                                      </w:rPr>
                                      <w:t>25</w:t>
                                    </w:r>
                                    <w:r w:rsidRPr="00132A83">
                                      <w:rPr>
                                        <w:b/>
                                        <w:sz w:val="20"/>
                                        <w:szCs w:val="20"/>
                                      </w:rPr>
                                      <w:t>00 BP</w:t>
                                    </w:r>
                                  </w:p>
                                </w:txbxContent>
                              </wps:txbx>
                              <wps:bodyPr rot="0" vert="horz" wrap="square" lIns="91440" tIns="45720" rIns="91440" bIns="45720" anchor="t" anchorCtr="0" upright="1">
                                <a:noAutofit/>
                              </wps:bodyPr>
                            </wps:wsp>
                            <wps:wsp>
                              <wps:cNvPr id="690" name="Text Box 2"/>
                              <wps:cNvSpPr txBox="1">
                                <a:spLocks noChangeArrowheads="1"/>
                              </wps:cNvSpPr>
                              <wps:spPr bwMode="auto">
                                <a:xfrm>
                                  <a:off x="73141" y="1123063"/>
                                  <a:ext cx="660140"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64F82E0" w14:textId="77777777" w:rsidR="003B14DC" w:rsidRPr="00132A83" w:rsidRDefault="003B14DC" w:rsidP="005B3C0C">
                                    <w:pPr>
                                      <w:rPr>
                                        <w:b/>
                                        <w:sz w:val="20"/>
                                        <w:szCs w:val="20"/>
                                      </w:rPr>
                                    </w:pPr>
                                    <w:r>
                                      <w:rPr>
                                        <w:b/>
                                        <w:sz w:val="20"/>
                                        <w:szCs w:val="20"/>
                                      </w:rPr>
                                      <w:t>2</w:t>
                                    </w:r>
                                    <w:r w:rsidRPr="00132A83">
                                      <w:rPr>
                                        <w:b/>
                                        <w:sz w:val="20"/>
                                        <w:szCs w:val="20"/>
                                      </w:rPr>
                                      <w:t>000 BP</w:t>
                                    </w:r>
                                  </w:p>
                                </w:txbxContent>
                              </wps:txbx>
                              <wps:bodyPr rot="0" vert="horz" wrap="square" lIns="91440" tIns="45720" rIns="91440" bIns="45720" anchor="t" anchorCtr="0" upright="1">
                                <a:noAutofit/>
                              </wps:bodyPr>
                            </wps:wsp>
                            <wps:wsp>
                              <wps:cNvPr id="691" name="Text Box 2"/>
                              <wps:cNvSpPr txBox="1">
                                <a:spLocks noChangeArrowheads="1"/>
                              </wps:cNvSpPr>
                              <wps:spPr bwMode="auto">
                                <a:xfrm>
                                  <a:off x="80444" y="1313340"/>
                                  <a:ext cx="710834"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537F545" w14:textId="77777777" w:rsidR="003B14DC" w:rsidRPr="00132A83" w:rsidRDefault="003B14DC" w:rsidP="005B3C0C">
                                    <w:pPr>
                                      <w:rPr>
                                        <w:b/>
                                        <w:sz w:val="20"/>
                                        <w:szCs w:val="20"/>
                                      </w:rPr>
                                    </w:pPr>
                                    <w:r>
                                      <w:rPr>
                                        <w:b/>
                                        <w:sz w:val="20"/>
                                        <w:szCs w:val="20"/>
                                      </w:rPr>
                                      <w:t>15</w:t>
                                    </w:r>
                                    <w:r w:rsidRPr="00132A83">
                                      <w:rPr>
                                        <w:b/>
                                        <w:sz w:val="20"/>
                                        <w:szCs w:val="20"/>
                                      </w:rPr>
                                      <w:t>00 BP</w:t>
                                    </w:r>
                                  </w:p>
                                </w:txbxContent>
                              </wps:txbx>
                              <wps:bodyPr rot="0" vert="horz" wrap="square" lIns="91440" tIns="45720" rIns="91440" bIns="45720" anchor="t" anchorCtr="0" upright="1">
                                <a:noAutofit/>
                              </wps:bodyPr>
                            </wps:wsp>
                            <wps:wsp>
                              <wps:cNvPr id="692" name="Text Box 2"/>
                              <wps:cNvSpPr txBox="1">
                                <a:spLocks noChangeArrowheads="1"/>
                              </wps:cNvSpPr>
                              <wps:spPr bwMode="auto">
                                <a:xfrm>
                                  <a:off x="80456" y="1530820"/>
                                  <a:ext cx="652825"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A9FFF84" w14:textId="77777777" w:rsidR="003B14DC" w:rsidRPr="00132A83" w:rsidRDefault="003B14DC" w:rsidP="005B3C0C">
                                    <w:pPr>
                                      <w:rPr>
                                        <w:b/>
                                        <w:sz w:val="20"/>
                                        <w:szCs w:val="20"/>
                                      </w:rPr>
                                    </w:pPr>
                                    <w:r>
                                      <w:rPr>
                                        <w:b/>
                                        <w:sz w:val="20"/>
                                        <w:szCs w:val="20"/>
                                      </w:rPr>
                                      <w:t>1</w:t>
                                    </w:r>
                                    <w:r w:rsidRPr="00132A83">
                                      <w:rPr>
                                        <w:b/>
                                        <w:sz w:val="20"/>
                                        <w:szCs w:val="20"/>
                                      </w:rPr>
                                      <w:t>000 BP</w:t>
                                    </w:r>
                                  </w:p>
                                </w:txbxContent>
                              </wps:txbx>
                              <wps:bodyPr rot="0" vert="horz" wrap="square" lIns="91440" tIns="45720" rIns="91440" bIns="45720" anchor="t" anchorCtr="0" upright="1">
                                <a:noAutofit/>
                              </wps:bodyPr>
                            </wps:wsp>
                            <wps:wsp>
                              <wps:cNvPr id="693" name="Text Box 2"/>
                              <wps:cNvSpPr txBox="1">
                                <a:spLocks noChangeArrowheads="1"/>
                              </wps:cNvSpPr>
                              <wps:spPr bwMode="auto">
                                <a:xfrm>
                                  <a:off x="73143" y="1758148"/>
                                  <a:ext cx="718233"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8FE4CB0" w14:textId="77777777" w:rsidR="003B14DC" w:rsidRPr="00132A83" w:rsidRDefault="003B14DC" w:rsidP="005B3C0C">
                                    <w:pPr>
                                      <w:rPr>
                                        <w:b/>
                                        <w:sz w:val="20"/>
                                        <w:szCs w:val="20"/>
                                      </w:rPr>
                                    </w:pPr>
                                    <w:r>
                                      <w:rPr>
                                        <w:b/>
                                        <w:sz w:val="20"/>
                                        <w:szCs w:val="20"/>
                                      </w:rPr>
                                      <w:t xml:space="preserve">  8</w:t>
                                    </w:r>
                                    <w:r w:rsidRPr="00132A83">
                                      <w:rPr>
                                        <w:b/>
                                        <w:sz w:val="20"/>
                                        <w:szCs w:val="20"/>
                                      </w:rPr>
                                      <w:t>00 BP</w:t>
                                    </w:r>
                                  </w:p>
                                </w:txbxContent>
                              </wps:txbx>
                              <wps:bodyPr rot="0" vert="horz" wrap="square" lIns="91440" tIns="45720" rIns="91440" bIns="45720" anchor="t" anchorCtr="0" upright="1">
                                <a:noAutofit/>
                              </wps:bodyPr>
                            </wps:wsp>
                            <wps:wsp>
                              <wps:cNvPr id="694" name="Text Box 2"/>
                              <wps:cNvSpPr txBox="1">
                                <a:spLocks noChangeArrowheads="1"/>
                              </wps:cNvSpPr>
                              <wps:spPr bwMode="auto">
                                <a:xfrm>
                                  <a:off x="80467" y="1948455"/>
                                  <a:ext cx="652905"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F692527" w14:textId="77777777" w:rsidR="003B14DC" w:rsidRPr="00132A83" w:rsidRDefault="003B14DC" w:rsidP="005B3C0C">
                                    <w:pPr>
                                      <w:rPr>
                                        <w:b/>
                                        <w:sz w:val="20"/>
                                        <w:szCs w:val="20"/>
                                      </w:rPr>
                                    </w:pPr>
                                    <w:r>
                                      <w:rPr>
                                        <w:b/>
                                        <w:sz w:val="20"/>
                                        <w:szCs w:val="20"/>
                                      </w:rPr>
                                      <w:t xml:space="preserve">  6</w:t>
                                    </w:r>
                                    <w:r w:rsidRPr="00132A83">
                                      <w:rPr>
                                        <w:b/>
                                        <w:sz w:val="20"/>
                                        <w:szCs w:val="20"/>
                                      </w:rPr>
                                      <w:t>00 BP</w:t>
                                    </w:r>
                                  </w:p>
                                </w:txbxContent>
                              </wps:txbx>
                              <wps:bodyPr rot="0" vert="horz" wrap="square" lIns="91440" tIns="45720" rIns="91440" bIns="45720" anchor="t" anchorCtr="0" upright="1">
                                <a:noAutofit/>
                              </wps:bodyPr>
                            </wps:wsp>
                            <wps:wsp>
                              <wps:cNvPr id="695" name="Text Box 2"/>
                              <wps:cNvSpPr txBox="1">
                                <a:spLocks noChangeArrowheads="1"/>
                              </wps:cNvSpPr>
                              <wps:spPr bwMode="auto">
                                <a:xfrm>
                                  <a:off x="87783" y="2138646"/>
                                  <a:ext cx="645589"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9EF25E" w14:textId="77777777" w:rsidR="003B14DC" w:rsidRPr="00132A83" w:rsidRDefault="003B14DC" w:rsidP="005B3C0C">
                                    <w:pPr>
                                      <w:rPr>
                                        <w:b/>
                                        <w:sz w:val="20"/>
                                        <w:szCs w:val="20"/>
                                      </w:rPr>
                                    </w:pPr>
                                    <w:r>
                                      <w:rPr>
                                        <w:b/>
                                        <w:sz w:val="20"/>
                                        <w:szCs w:val="20"/>
                                      </w:rPr>
                                      <w:t xml:space="preserve">  4</w:t>
                                    </w:r>
                                    <w:r w:rsidRPr="00132A83">
                                      <w:rPr>
                                        <w:b/>
                                        <w:sz w:val="20"/>
                                        <w:szCs w:val="20"/>
                                      </w:rPr>
                                      <w:t>00 BP</w:t>
                                    </w:r>
                                  </w:p>
                                </w:txbxContent>
                              </wps:txbx>
                              <wps:bodyPr rot="0" vert="horz" wrap="square" lIns="91440" tIns="45720" rIns="91440" bIns="45720" anchor="t" anchorCtr="0" upright="1">
                                <a:noAutofit/>
                              </wps:bodyPr>
                            </wps:wsp>
                            <wps:wsp>
                              <wps:cNvPr id="696" name="Text Box 2"/>
                              <wps:cNvSpPr txBox="1">
                                <a:spLocks noChangeArrowheads="1"/>
                              </wps:cNvSpPr>
                              <wps:spPr bwMode="auto">
                                <a:xfrm>
                                  <a:off x="0" y="-28"/>
                                  <a:ext cx="733282" cy="257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83C0CF7" w14:textId="77777777" w:rsidR="003B14DC" w:rsidRPr="00132A83" w:rsidRDefault="003B14DC" w:rsidP="005B3C0C">
                                    <w:pPr>
                                      <w:rPr>
                                        <w:b/>
                                        <w:sz w:val="20"/>
                                        <w:szCs w:val="20"/>
                                      </w:rPr>
                                    </w:pPr>
                                    <w:r>
                                      <w:rPr>
                                        <w:b/>
                                        <w:sz w:val="20"/>
                                        <w:szCs w:val="20"/>
                                      </w:rPr>
                                      <w:t>10</w:t>
                                    </w:r>
                                    <w:r w:rsidRPr="00132A83">
                                      <w:rPr>
                                        <w:b/>
                                        <w:sz w:val="20"/>
                                        <w:szCs w:val="20"/>
                                      </w:rPr>
                                      <w:t>000 BP</w:t>
                                    </w:r>
                                  </w:p>
                                </w:txbxContent>
                              </wps:txbx>
                              <wps:bodyPr rot="0" vert="horz" wrap="square" lIns="91440" tIns="45720" rIns="91440" bIns="45720" anchor="t" anchorCtr="0" upright="1">
                                <a:noAutofit/>
                              </wps:bodyPr>
                            </wps:wsp>
                          </wpg:grpSp>
                          <wps:wsp>
                            <wps:cNvPr id="697" name="Text Box 2"/>
                            <wps:cNvSpPr txBox="1">
                              <a:spLocks noChangeArrowheads="1"/>
                            </wps:cNvSpPr>
                            <wps:spPr bwMode="auto">
                              <a:xfrm>
                                <a:off x="2526" y="4025"/>
                                <a:ext cx="1259"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32EB39" w14:textId="77777777" w:rsidR="003B14DC" w:rsidRPr="00132A83" w:rsidRDefault="003B14DC" w:rsidP="005B3C0C">
                                  <w:pPr>
                                    <w:rPr>
                                      <w:b/>
                                      <w:sz w:val="20"/>
                                      <w:szCs w:val="20"/>
                                    </w:rPr>
                                  </w:pPr>
                                  <w:r>
                                    <w:rPr>
                                      <w:b/>
                                      <w:sz w:val="20"/>
                                      <w:szCs w:val="20"/>
                                    </w:rPr>
                                    <w:t>Band</w:t>
                                  </w:r>
                                  <w:r w:rsidRPr="00132A83">
                                    <w:rPr>
                                      <w:b/>
                                      <w:sz w:val="20"/>
                                      <w:szCs w:val="20"/>
                                    </w:rPr>
                                    <w:t xml:space="preserve"> </w:t>
                                  </w:r>
                                  <w:r>
                                    <w:rPr>
                                      <w:b/>
                                      <w:sz w:val="20"/>
                                      <w:szCs w:val="20"/>
                                    </w:rPr>
                                    <w:t>size</w:t>
                                  </w:r>
                                </w:p>
                              </w:txbxContent>
                            </wps:txbx>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2B05BDB" id="Group 664" o:spid="_x0000_s1140" style="position:absolute;left:0;text-align:left;margin-left:78.4pt;margin-top:-3.7pt;width:280.5pt;height:241.35pt;z-index:251691520" coordorigin="2526,3545" coordsize="5610,4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&#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">
                <v:shape id="Picture 336" o:spid="_x0000_s1141" type="#_x0000_t75" style="position:absolute;left:4061;top:4025;width:2731;height:4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">
                  <v:imagedata r:id="rId56" o:title="" croptop="56f" cropbottom="11887f"/>
                  <v:path arrowok="t"/>
                </v:shape>
                <v:group id="Group 400" o:spid="_x0000_s1142" style="position:absolute;left:2526;top:3545;width:5610;height:4659" coordorigin="2526,3545" coordsize="5610,4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">
                  <v:group id="Group 333" o:spid="_x0000_s1143" style="position:absolute;left:3490;top:4623;width:415;height:3368" coordsize="2635,21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line id="Straight Connector 26" o:spid="_x0000_s1144" style="position:absolute;visibility:visible;mso-wrap-style:square" from="0,0" to="26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" strokecolor="black [3040]" strokeweight="1.5pt"/>
                    <v:line id="Straight Connector 289" o:spid="_x0000_s1145" style="position:absolute;visibility:visible;mso-wrap-style:square" from="0,1293" to="2635,1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" strokecolor="black [3040]" strokeweight="1.5pt"/>
                    <v:line id="Straight Connector 306" o:spid="_x0000_s1146" style="position:absolute;visibility:visible;mso-wrap-style:square" from="0,2760" to="2635,2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" strokecolor="black [3040]" strokeweight="1.5pt"/>
                    <v:line id="Straight Connector 308" o:spid="_x0000_s1147" style="position:absolute;visibility:visible;mso-wrap-style:square" from="0,4226" to="2635,4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" strokecolor="black [3040]" strokeweight="1.5pt"/>
                    <v:line id="Straight Connector 318" o:spid="_x0000_s1148" style="position:absolute;visibility:visible;mso-wrap-style:square" from="0,5520" to="2635,5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" strokecolor="black [3040]" strokeweight="1.5pt"/>
                    <v:line id="Straight Connector 319" o:spid="_x0000_s1149" style="position:absolute;visibility:visible;mso-wrap-style:square" from="0,7677" to="2635,7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" strokecolor="black [3040]" strokeweight="1.5pt"/>
                    <v:line id="Straight Connector 320" o:spid="_x0000_s1150" style="position:absolute;visibility:visible;mso-wrap-style:square" from="0,9316" to="2635,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" strokecolor="black [3040]" strokeweight="1.5pt"/>
                    <v:line id="Straight Connector 321" o:spid="_x0000_s1151" style="position:absolute;visibility:visible;mso-wrap-style:square" from="0,11214" to="2635,11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" strokecolor="black [3040]" strokeweight="1.5pt"/>
                    <v:line id="Straight Connector 322" o:spid="_x0000_s1152" style="position:absolute;visibility:visible;mso-wrap-style:square" from="0,13198" to="2635,13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" strokecolor="black [3040]" strokeweight="1.5pt"/>
                    <v:line id="Straight Connector 323" o:spid="_x0000_s1153" style="position:absolute;visibility:visible;mso-wrap-style:square" from="0,15354" to="2635,15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" strokecolor="black [3040]" strokeweight="1.5pt"/>
                    <v:line id="Straight Connector 325" o:spid="_x0000_s1154" style="position:absolute;visibility:visible;mso-wrap-style:square" from="0,17683" to="2635,176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" strokecolor="black [3040]" strokeweight="1.5pt"/>
                    <v:line id="Straight Connector 326" o:spid="_x0000_s1155" style="position:absolute;visibility:visible;mso-wrap-style:square" from="0,19409" to="2635,19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" strokecolor="black [3040]" strokeweight="1.5pt"/>
                    <v:line id="Straight Connector 327" o:spid="_x0000_s1156" style="position:absolute;visibility:visible;mso-wrap-style:square" from="0,21393" to="2635,213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" strokecolor="black [3040]" strokeweight="1.5pt"/>
                  </v:group>
                  <v:group id="Group 399" o:spid="_x0000_s1157" style="position:absolute;left:2526;top:3545;width:5610;height:4659" coordorigin="2526,3545" coordsize="5610,4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">
                    <v:shape id="_x0000_s1158" type="#_x0000_t202" style="position:absolute;left:2526;top:3545;width:5610;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" filled="f" stroked="f">
                      <v:textbox>
                        <w:txbxContent>
                          <w:p w14:paraId="0627D261" w14:textId="77777777" w:rsidR="003B14DC" w:rsidRDefault="003B14DC" w:rsidP="005B3C0C">
                            <w:pPr>
                              <w:rPr>
                                <w:b/>
                                <w:sz w:val="28"/>
                                <w:szCs w:val="28"/>
                              </w:rPr>
                            </w:pPr>
                            <w:r>
                              <w:rPr>
                                <w:b/>
                                <w:sz w:val="28"/>
                                <w:szCs w:val="28"/>
                              </w:rPr>
                              <w:t xml:space="preserve">Lane               </w:t>
                            </w:r>
                            <w:r w:rsidRPr="00486057">
                              <w:rPr>
                                <w:b/>
                                <w:sz w:val="28"/>
                                <w:szCs w:val="28"/>
                              </w:rPr>
                              <w:t>1</w:t>
                            </w:r>
                            <w:r>
                              <w:rPr>
                                <w:b/>
                                <w:sz w:val="28"/>
                                <w:szCs w:val="28"/>
                              </w:rPr>
                              <w:t xml:space="preserve">         </w:t>
                            </w:r>
                            <w:r w:rsidRPr="00486057">
                              <w:rPr>
                                <w:b/>
                                <w:sz w:val="28"/>
                                <w:szCs w:val="28"/>
                              </w:rPr>
                              <w:t>2</w:t>
                            </w:r>
                            <w:r>
                              <w:rPr>
                                <w:b/>
                                <w:sz w:val="28"/>
                                <w:szCs w:val="28"/>
                              </w:rPr>
                              <w:t xml:space="preserve">      </w:t>
                            </w:r>
                            <w:r w:rsidRPr="00486057">
                              <w:rPr>
                                <w:b/>
                                <w:sz w:val="28"/>
                                <w:szCs w:val="28"/>
                              </w:rPr>
                              <w:t xml:space="preserve"> </w:t>
                            </w:r>
                            <w:r>
                              <w:rPr>
                                <w:b/>
                                <w:sz w:val="28"/>
                                <w:szCs w:val="28"/>
                              </w:rPr>
                              <w:t xml:space="preserve">  </w:t>
                            </w:r>
                            <w:r w:rsidRPr="00486057">
                              <w:rPr>
                                <w:b/>
                                <w:sz w:val="28"/>
                                <w:szCs w:val="28"/>
                              </w:rPr>
                              <w:t xml:space="preserve">3        </w:t>
                            </w:r>
                            <w:r>
                              <w:rPr>
                                <w:b/>
                                <w:sz w:val="28"/>
                                <w:szCs w:val="28"/>
                              </w:rPr>
                              <w:t xml:space="preserve">   </w:t>
                            </w:r>
                          </w:p>
                        </w:txbxContent>
                      </v:textbox>
                    </v:shape>
                    <v:group id="Group 288" o:spid="_x0000_s1159" style="position:absolute;left:2540;top:4433;width:1245;height:3771" coordorigin="" coordsize="7913,23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">
                      <v:shape id="_x0000_s1160" type="#_x0000_t202" style="position:absolute;left:658;top:1483;width:6674;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" filled="f" stroked="f">
                        <v:textbox>
                          <w:txbxContent>
                            <w:p w14:paraId="675CF67F" w14:textId="77777777" w:rsidR="003B14DC" w:rsidRPr="00132A83" w:rsidRDefault="003B14DC" w:rsidP="005B3C0C">
                              <w:pPr>
                                <w:rPr>
                                  <w:b/>
                                  <w:sz w:val="20"/>
                                  <w:szCs w:val="20"/>
                                </w:rPr>
                              </w:pPr>
                              <w:r>
                                <w:rPr>
                                  <w:b/>
                                  <w:sz w:val="20"/>
                                  <w:szCs w:val="20"/>
                                </w:rPr>
                                <w:t>8</w:t>
                              </w:r>
                              <w:r w:rsidRPr="00132A83">
                                <w:rPr>
                                  <w:b/>
                                  <w:sz w:val="20"/>
                                  <w:szCs w:val="20"/>
                                </w:rPr>
                                <w:t>000 BP</w:t>
                              </w:r>
                            </w:p>
                          </w:txbxContent>
                        </v:textbox>
                      </v:shape>
                      <v:shape id="_x0000_s1161" type="#_x0000_t202" style="position:absolute;left:658;top:2781;width:7252;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" filled="f" stroked="f">
                        <v:textbox>
                          <w:txbxContent>
                            <w:p w14:paraId="0820C4F5" w14:textId="77777777" w:rsidR="003B14DC" w:rsidRPr="00132A83" w:rsidRDefault="003B14DC" w:rsidP="005B3C0C">
                              <w:pPr>
                                <w:rPr>
                                  <w:b/>
                                  <w:sz w:val="20"/>
                                  <w:szCs w:val="20"/>
                                </w:rPr>
                              </w:pPr>
                              <w:r>
                                <w:rPr>
                                  <w:b/>
                                  <w:sz w:val="20"/>
                                  <w:szCs w:val="20"/>
                                </w:rPr>
                                <w:t>6000</w:t>
                              </w:r>
                              <w:r w:rsidRPr="00132A83">
                                <w:rPr>
                                  <w:b/>
                                  <w:sz w:val="20"/>
                                  <w:szCs w:val="20"/>
                                </w:rPr>
                                <w:t xml:space="preserve"> BP</w:t>
                              </w:r>
                            </w:p>
                          </w:txbxContent>
                        </v:textbox>
                      </v:shape>
                      <v:shape id="_x0000_s1162" type="#_x0000_t202" style="position:absolute;left:658;top:4131;width:725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" filled="f" stroked="f">
                        <v:textbox>
                          <w:txbxContent>
                            <w:p w14:paraId="201A27E9" w14:textId="77777777" w:rsidR="003B14DC" w:rsidRPr="00132A83" w:rsidRDefault="003B14DC" w:rsidP="005B3C0C">
                              <w:pPr>
                                <w:rPr>
                                  <w:b/>
                                  <w:sz w:val="20"/>
                                  <w:szCs w:val="20"/>
                                </w:rPr>
                              </w:pPr>
                              <w:r>
                                <w:rPr>
                                  <w:b/>
                                  <w:sz w:val="20"/>
                                  <w:szCs w:val="20"/>
                                </w:rPr>
                                <w:t>5</w:t>
                              </w:r>
                              <w:r w:rsidRPr="00132A83">
                                <w:rPr>
                                  <w:b/>
                                  <w:sz w:val="20"/>
                                  <w:szCs w:val="20"/>
                                </w:rPr>
                                <w:t>000 BP</w:t>
                              </w:r>
                            </w:p>
                          </w:txbxContent>
                        </v:textbox>
                      </v:shape>
                      <v:shape id="_x0000_s1163" type="#_x0000_t202" style="position:absolute;left:658;top:5416;width:6674;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" filled="f" stroked="f">
                        <v:textbox>
                          <w:txbxContent>
                            <w:p w14:paraId="2AC36950" w14:textId="77777777" w:rsidR="003B14DC" w:rsidRPr="00132A83" w:rsidRDefault="003B14DC" w:rsidP="005B3C0C">
                              <w:pPr>
                                <w:rPr>
                                  <w:b/>
                                  <w:sz w:val="20"/>
                                  <w:szCs w:val="20"/>
                                </w:rPr>
                              </w:pPr>
                              <w:r>
                                <w:rPr>
                                  <w:b/>
                                  <w:sz w:val="20"/>
                                  <w:szCs w:val="20"/>
                                </w:rPr>
                                <w:t>4</w:t>
                              </w:r>
                              <w:r w:rsidRPr="00132A83">
                                <w:rPr>
                                  <w:b/>
                                  <w:sz w:val="20"/>
                                  <w:szCs w:val="20"/>
                                </w:rPr>
                                <w:t>000 BP</w:t>
                              </w:r>
                            </w:p>
                          </w:txbxContent>
                        </v:textbox>
                      </v:shape>
                      <v:shape id="_x0000_s1164" type="#_x0000_t202" style="position:absolute;left:804;top:7638;width:6528;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" filled="f" stroked="f">
                        <v:textbox>
                          <w:txbxContent>
                            <w:p w14:paraId="4F287E67" w14:textId="77777777" w:rsidR="003B14DC" w:rsidRPr="00132A83" w:rsidRDefault="003B14DC" w:rsidP="005B3C0C">
                              <w:pPr>
                                <w:rPr>
                                  <w:b/>
                                  <w:sz w:val="20"/>
                                  <w:szCs w:val="20"/>
                                </w:rPr>
                              </w:pPr>
                              <w:r>
                                <w:rPr>
                                  <w:b/>
                                  <w:sz w:val="20"/>
                                  <w:szCs w:val="20"/>
                                </w:rPr>
                                <w:t>3</w:t>
                              </w:r>
                              <w:r w:rsidRPr="00132A83">
                                <w:rPr>
                                  <w:b/>
                                  <w:sz w:val="20"/>
                                  <w:szCs w:val="20"/>
                                </w:rPr>
                                <w:t>000 BP</w:t>
                              </w:r>
                            </w:p>
                          </w:txbxContent>
                        </v:textbox>
                      </v:shape>
                      <v:shape id="_x0000_s1165" type="#_x0000_t202" style="position:absolute;left:731;top:9295;width:660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" filled="f" stroked="f">
                        <v:textbox>
                          <w:txbxContent>
                            <w:p w14:paraId="37658D3B" w14:textId="77777777" w:rsidR="003B14DC" w:rsidRPr="00132A83" w:rsidRDefault="003B14DC" w:rsidP="005B3C0C">
                              <w:pPr>
                                <w:rPr>
                                  <w:b/>
                                  <w:sz w:val="20"/>
                                  <w:szCs w:val="20"/>
                                </w:rPr>
                              </w:pPr>
                              <w:r>
                                <w:rPr>
                                  <w:b/>
                                  <w:sz w:val="20"/>
                                  <w:szCs w:val="20"/>
                                </w:rPr>
                                <w:t>25</w:t>
                              </w:r>
                              <w:r w:rsidRPr="00132A83">
                                <w:rPr>
                                  <w:b/>
                                  <w:sz w:val="20"/>
                                  <w:szCs w:val="20"/>
                                </w:rPr>
                                <w:t>00 BP</w:t>
                              </w:r>
                            </w:p>
                          </w:txbxContent>
                        </v:textbox>
                      </v:shape>
                      <v:shape id="_x0000_s1166" type="#_x0000_t202" style="position:absolute;left:731;top:11230;width:66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" filled="f" stroked="f">
                        <v:textbox>
                          <w:txbxContent>
                            <w:p w14:paraId="564F82E0" w14:textId="77777777" w:rsidR="003B14DC" w:rsidRPr="00132A83" w:rsidRDefault="003B14DC" w:rsidP="005B3C0C">
                              <w:pPr>
                                <w:rPr>
                                  <w:b/>
                                  <w:sz w:val="20"/>
                                  <w:szCs w:val="20"/>
                                </w:rPr>
                              </w:pPr>
                              <w:r>
                                <w:rPr>
                                  <w:b/>
                                  <w:sz w:val="20"/>
                                  <w:szCs w:val="20"/>
                                </w:rPr>
                                <w:t>2</w:t>
                              </w:r>
                              <w:r w:rsidRPr="00132A83">
                                <w:rPr>
                                  <w:b/>
                                  <w:sz w:val="20"/>
                                  <w:szCs w:val="20"/>
                                </w:rPr>
                                <w:t>000 BP</w:t>
                              </w:r>
                            </w:p>
                          </w:txbxContent>
                        </v:textbox>
                      </v:shape>
                      <v:shape id="_x0000_s1167" type="#_x0000_t202" style="position:absolute;left:804;top:13133;width:7108;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" filled="f" stroked="f">
                        <v:textbox>
                          <w:txbxContent>
                            <w:p w14:paraId="5537F545" w14:textId="77777777" w:rsidR="003B14DC" w:rsidRPr="00132A83" w:rsidRDefault="003B14DC" w:rsidP="005B3C0C">
                              <w:pPr>
                                <w:rPr>
                                  <w:b/>
                                  <w:sz w:val="20"/>
                                  <w:szCs w:val="20"/>
                                </w:rPr>
                              </w:pPr>
                              <w:r>
                                <w:rPr>
                                  <w:b/>
                                  <w:sz w:val="20"/>
                                  <w:szCs w:val="20"/>
                                </w:rPr>
                                <w:t>15</w:t>
                              </w:r>
                              <w:r w:rsidRPr="00132A83">
                                <w:rPr>
                                  <w:b/>
                                  <w:sz w:val="20"/>
                                  <w:szCs w:val="20"/>
                                </w:rPr>
                                <w:t>00 BP</w:t>
                              </w:r>
                            </w:p>
                          </w:txbxContent>
                        </v:textbox>
                      </v:shape>
                      <v:shape id="_x0000_s1168" type="#_x0000_t202" style="position:absolute;left:804;top:15308;width:6528;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" filled="f" stroked="f">
                        <v:textbox>
                          <w:txbxContent>
                            <w:p w14:paraId="6A9FFF84" w14:textId="77777777" w:rsidR="003B14DC" w:rsidRPr="00132A83" w:rsidRDefault="003B14DC" w:rsidP="005B3C0C">
                              <w:pPr>
                                <w:rPr>
                                  <w:b/>
                                  <w:sz w:val="20"/>
                                  <w:szCs w:val="20"/>
                                </w:rPr>
                              </w:pPr>
                              <w:r>
                                <w:rPr>
                                  <w:b/>
                                  <w:sz w:val="20"/>
                                  <w:szCs w:val="20"/>
                                </w:rPr>
                                <w:t>1</w:t>
                              </w:r>
                              <w:r w:rsidRPr="00132A83">
                                <w:rPr>
                                  <w:b/>
                                  <w:sz w:val="20"/>
                                  <w:szCs w:val="20"/>
                                </w:rPr>
                                <w:t>000 BP</w:t>
                              </w:r>
                            </w:p>
                          </w:txbxContent>
                        </v:textbox>
                      </v:shape>
                      <v:shape id="_x0000_s1169" type="#_x0000_t202" style="position:absolute;left:731;top:17581;width:718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" filled="f" stroked="f">
                        <v:textbox>
                          <w:txbxContent>
                            <w:p w14:paraId="68FE4CB0" w14:textId="77777777" w:rsidR="003B14DC" w:rsidRPr="00132A83" w:rsidRDefault="003B14DC" w:rsidP="005B3C0C">
                              <w:pPr>
                                <w:rPr>
                                  <w:b/>
                                  <w:sz w:val="20"/>
                                  <w:szCs w:val="20"/>
                                </w:rPr>
                              </w:pPr>
                              <w:r>
                                <w:rPr>
                                  <w:b/>
                                  <w:sz w:val="20"/>
                                  <w:szCs w:val="20"/>
                                </w:rPr>
                                <w:t xml:space="preserve">  8</w:t>
                              </w:r>
                              <w:r w:rsidRPr="00132A83">
                                <w:rPr>
                                  <w:b/>
                                  <w:sz w:val="20"/>
                                  <w:szCs w:val="20"/>
                                </w:rPr>
                                <w:t>00 BP</w:t>
                              </w:r>
                            </w:p>
                          </w:txbxContent>
                        </v:textbox>
                      </v:shape>
                      <v:shape id="_x0000_s1170" type="#_x0000_t202" style="position:absolute;left:804;top:19484;width:652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" filled="f" stroked="f">
                        <v:textbox>
                          <w:txbxContent>
                            <w:p w14:paraId="2F692527" w14:textId="77777777" w:rsidR="003B14DC" w:rsidRPr="00132A83" w:rsidRDefault="003B14DC" w:rsidP="005B3C0C">
                              <w:pPr>
                                <w:rPr>
                                  <w:b/>
                                  <w:sz w:val="20"/>
                                  <w:szCs w:val="20"/>
                                </w:rPr>
                              </w:pPr>
                              <w:r>
                                <w:rPr>
                                  <w:b/>
                                  <w:sz w:val="20"/>
                                  <w:szCs w:val="20"/>
                                </w:rPr>
                                <w:t xml:space="preserve">  6</w:t>
                              </w:r>
                              <w:r w:rsidRPr="00132A83">
                                <w:rPr>
                                  <w:b/>
                                  <w:sz w:val="20"/>
                                  <w:szCs w:val="20"/>
                                </w:rPr>
                                <w:t>00 BP</w:t>
                              </w:r>
                            </w:p>
                          </w:txbxContent>
                        </v:textbox>
                      </v:shape>
                      <v:shape id="_x0000_s1171" type="#_x0000_t202" style="position:absolute;left:877;top:21386;width:645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" filled="f" stroked="f">
                        <v:textbox>
                          <w:txbxContent>
                            <w:p w14:paraId="299EF25E" w14:textId="77777777" w:rsidR="003B14DC" w:rsidRPr="00132A83" w:rsidRDefault="003B14DC" w:rsidP="005B3C0C">
                              <w:pPr>
                                <w:rPr>
                                  <w:b/>
                                  <w:sz w:val="20"/>
                                  <w:szCs w:val="20"/>
                                </w:rPr>
                              </w:pPr>
                              <w:r>
                                <w:rPr>
                                  <w:b/>
                                  <w:sz w:val="20"/>
                                  <w:szCs w:val="20"/>
                                </w:rPr>
                                <w:t xml:space="preserve">  4</w:t>
                              </w:r>
                              <w:r w:rsidRPr="00132A83">
                                <w:rPr>
                                  <w:b/>
                                  <w:sz w:val="20"/>
                                  <w:szCs w:val="20"/>
                                </w:rPr>
                                <w:t>00 BP</w:t>
                              </w:r>
                            </w:p>
                          </w:txbxContent>
                        </v:textbox>
                      </v:shape>
                      <v:shape id="_x0000_s1172" type="#_x0000_t202" style="position:absolute;width:7332;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" filled="f" stroked="f">
                        <v:textbox>
                          <w:txbxContent>
                            <w:p w14:paraId="083C0CF7" w14:textId="77777777" w:rsidR="003B14DC" w:rsidRPr="00132A83" w:rsidRDefault="003B14DC" w:rsidP="005B3C0C">
                              <w:pPr>
                                <w:rPr>
                                  <w:b/>
                                  <w:sz w:val="20"/>
                                  <w:szCs w:val="20"/>
                                </w:rPr>
                              </w:pPr>
                              <w:r>
                                <w:rPr>
                                  <w:b/>
                                  <w:sz w:val="20"/>
                                  <w:szCs w:val="20"/>
                                </w:rPr>
                                <w:t>10</w:t>
                              </w:r>
                              <w:r w:rsidRPr="00132A83">
                                <w:rPr>
                                  <w:b/>
                                  <w:sz w:val="20"/>
                                  <w:szCs w:val="20"/>
                                </w:rPr>
                                <w:t>000 BP</w:t>
                              </w:r>
                            </w:p>
                          </w:txbxContent>
                        </v:textbox>
                      </v:shape>
                    </v:group>
                    <v:shape id="_x0000_s1173" type="#_x0000_t202" style="position:absolute;left:2526;top:4025;width:1259;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" filled="f" stroked="f">
                      <v:textbox>
                        <w:txbxContent>
                          <w:p w14:paraId="1D32EB39" w14:textId="77777777" w:rsidR="003B14DC" w:rsidRPr="00132A83" w:rsidRDefault="003B14DC" w:rsidP="005B3C0C">
                            <w:pPr>
                              <w:rPr>
                                <w:b/>
                                <w:sz w:val="20"/>
                                <w:szCs w:val="20"/>
                              </w:rPr>
                            </w:pPr>
                            <w:r>
                              <w:rPr>
                                <w:b/>
                                <w:sz w:val="20"/>
                                <w:szCs w:val="20"/>
                              </w:rPr>
                              <w:t>Band</w:t>
                            </w:r>
                            <w:r w:rsidRPr="00132A83">
                              <w:rPr>
                                <w:b/>
                                <w:sz w:val="20"/>
                                <w:szCs w:val="20"/>
                              </w:rPr>
                              <w:t xml:space="preserve"> </w:t>
                            </w:r>
                            <w:r>
                              <w:rPr>
                                <w:b/>
                                <w:sz w:val="20"/>
                                <w:szCs w:val="20"/>
                              </w:rPr>
                              <w:t>size</w:t>
                            </w:r>
                          </w:p>
                        </w:txbxContent>
                      </v:textbox>
                    </v:shape>
                  </v:group>
                </v:group>
              </v:group>
            </w:pict>
          </mc:Fallback>
        </mc:AlternateContent>
      </w:r>
    </w:p>
    <w:p w14:paraId="3F31E3CB" w14:textId="77777777" w:rsidR="005B3C0C" w:rsidRPr="005B3C0C" w:rsidRDefault="005B3C0C" w:rsidP="005B3C0C"/>
    <w:p w14:paraId="77FCC426" w14:textId="77777777" w:rsidR="005B3C0C" w:rsidRPr="005B3C0C" w:rsidRDefault="005B3C0C" w:rsidP="005B3C0C"/>
    <w:p w14:paraId="36FDEB1A" w14:textId="77777777" w:rsidR="005B3C0C" w:rsidRPr="005B3C0C" w:rsidRDefault="005B3C0C" w:rsidP="005B3C0C"/>
    <w:p w14:paraId="463123AE" w14:textId="77777777" w:rsidR="005B3C0C" w:rsidRPr="005B3C0C" w:rsidRDefault="005B3C0C" w:rsidP="005B3C0C"/>
    <w:p w14:paraId="66329EE1" w14:textId="77777777" w:rsidR="005B3C0C" w:rsidRPr="005B3C0C" w:rsidRDefault="005B3C0C" w:rsidP="005B3C0C"/>
    <w:p w14:paraId="3F060152" w14:textId="77777777" w:rsidR="005B3C0C" w:rsidRPr="005B3C0C" w:rsidRDefault="005B3C0C" w:rsidP="005B3C0C"/>
    <w:p w14:paraId="646D69A0" w14:textId="77777777" w:rsidR="005B3C0C" w:rsidRPr="005B3C0C" w:rsidRDefault="005B3C0C" w:rsidP="005B3C0C"/>
    <w:p w14:paraId="5479F9DD" w14:textId="77777777" w:rsidR="005B3C0C" w:rsidRPr="005B3C0C" w:rsidRDefault="005B3C0C" w:rsidP="005B3C0C"/>
    <w:p w14:paraId="66736BD9" w14:textId="77777777" w:rsidR="005B3C0C" w:rsidRPr="005B3C0C" w:rsidRDefault="005128F7" w:rsidP="005B3C0C">
      <w:r>
        <w:rPr>
          <w:noProof/>
          <w:lang w:eastAsia="en-GB"/>
        </w:rPr>
        <mc:AlternateContent>
          <mc:Choice Requires="wps">
            <w:drawing>
              <wp:anchor distT="0" distB="0" distL="114300" distR="114300" simplePos="0" relativeHeight="251655680" behindDoc="0" locked="0" layoutInCell="1" allowOverlap="1" wp14:anchorId="34576846" wp14:editId="0F748EBC">
                <wp:simplePos x="0" y="0"/>
                <wp:positionH relativeFrom="column">
                  <wp:posOffset>-3810</wp:posOffset>
                </wp:positionH>
                <wp:positionV relativeFrom="paragraph">
                  <wp:posOffset>239395</wp:posOffset>
                </wp:positionV>
                <wp:extent cx="5375910" cy="503555"/>
                <wp:effectExtent l="0" t="0" r="0" b="0"/>
                <wp:wrapNone/>
                <wp:docPr id="663" name="Text Box 6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5910" cy="503555"/>
                        </a:xfrm>
                        <a:prstGeom prst="rect">
                          <a:avLst/>
                        </a:prstGeom>
                        <a:noFill/>
                        <a:ln w="9525">
                          <a:noFill/>
                          <a:miter lim="800000"/>
                          <a:headEnd/>
                          <a:tailEnd/>
                        </a:ln>
                      </wps:spPr>
                      <wps:txbx>
                        <w:txbxContent>
                          <w:p w14:paraId="72D4F89C" w14:textId="77777777" w:rsidR="003B14DC" w:rsidRPr="00971EBC" w:rsidRDefault="003B14DC" w:rsidP="005B3C0C">
                            <w:pPr>
                              <w:rPr>
                                <w:sz w:val="20"/>
                                <w:szCs w:val="20"/>
                              </w:rPr>
                            </w:pPr>
                            <w:r w:rsidRPr="00486057">
                              <w:rPr>
                                <w:b/>
                                <w:sz w:val="20"/>
                                <w:szCs w:val="20"/>
                              </w:rPr>
                              <w:t xml:space="preserve">Figure </w:t>
                            </w:r>
                            <w:r>
                              <w:rPr>
                                <w:b/>
                                <w:sz w:val="20"/>
                                <w:szCs w:val="20"/>
                              </w:rPr>
                              <w:t xml:space="preserve">21: </w:t>
                            </w:r>
                            <w:r>
                              <w:rPr>
                                <w:sz w:val="20"/>
                                <w:szCs w:val="20"/>
                              </w:rPr>
                              <w:t xml:space="preserve">18S rDNA PCR product from </w:t>
                            </w:r>
                            <w:r>
                              <w:rPr>
                                <w:i/>
                                <w:sz w:val="20"/>
                                <w:szCs w:val="20"/>
                              </w:rPr>
                              <w:t xml:space="preserve">Chlorella sp. </w:t>
                            </w:r>
                            <w:r>
                              <w:rPr>
                                <w:sz w:val="20"/>
                                <w:szCs w:val="20"/>
                              </w:rPr>
                              <w:t>Lane 2 contained PCR product amplified from DNA digest.  Lanes 1 and 3 are DNA ladders</w:t>
                            </w:r>
                          </w:p>
                        </w:txbxContent>
                      </wps:txbx>
                      <wps:bodyPr rot="0" vert="horz" wrap="square" lIns="91440" tIns="45720" rIns="91440" bIns="45720" anchor="t" anchorCtr="0">
                        <a:noAutofit/>
                      </wps:bodyPr>
                    </wps:wsp>
                  </a:graphicData>
                </a:graphic>
                <wp14:sizeRelH relativeFrom="margin">
                  <wp14:pctWidth>0</wp14:pctWidth>
                </wp14:sizeRelH>
                <wp14:sizeRelV relativeFrom="page">
                  <wp14:pctHeight>0</wp14:pctHeight>
                </wp14:sizeRelV>
              </wp:anchor>
            </w:drawing>
          </mc:Choice>
          <mc:Fallback>
            <w:pict>
              <v:shape w14:anchorId="34576846" id="Text Box 663" o:spid="_x0000_s1174" type="#_x0000_t202" style="position:absolute;left:0;text-align:left;margin-left:-.3pt;margin-top:18.85pt;width:423.3pt;height:39.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" filled="f" stroked="f">
                <v:textbox>
                  <w:txbxContent>
                    <w:p w14:paraId="72D4F89C" w14:textId="77777777" w:rsidR="003B14DC" w:rsidRPr="00971EBC" w:rsidRDefault="003B14DC" w:rsidP="005B3C0C">
                      <w:pPr>
                        <w:rPr>
                          <w:sz w:val="20"/>
                          <w:szCs w:val="20"/>
                        </w:rPr>
                      </w:pPr>
                      <w:r w:rsidRPr="00486057">
                        <w:rPr>
                          <w:b/>
                          <w:sz w:val="20"/>
                          <w:szCs w:val="20"/>
                        </w:rPr>
                        <w:t xml:space="preserve">Figure </w:t>
                      </w:r>
                      <w:r>
                        <w:rPr>
                          <w:b/>
                          <w:sz w:val="20"/>
                          <w:szCs w:val="20"/>
                        </w:rPr>
                        <w:t xml:space="preserve">21: </w:t>
                      </w:r>
                      <w:r>
                        <w:rPr>
                          <w:sz w:val="20"/>
                          <w:szCs w:val="20"/>
                        </w:rPr>
                        <w:t xml:space="preserve">18S rDNA PCR product from </w:t>
                      </w:r>
                      <w:r>
                        <w:rPr>
                          <w:i/>
                          <w:sz w:val="20"/>
                          <w:szCs w:val="20"/>
                        </w:rPr>
                        <w:t xml:space="preserve">Chlorella sp. </w:t>
                      </w:r>
                      <w:r>
                        <w:rPr>
                          <w:sz w:val="20"/>
                          <w:szCs w:val="20"/>
                        </w:rPr>
                        <w:t>Lane 2 contained PCR product amplified from DNA digest.  Lanes 1 and 3 are DNA ladders</w:t>
                      </w:r>
                    </w:p>
                  </w:txbxContent>
                </v:textbox>
              </v:shape>
            </w:pict>
          </mc:Fallback>
        </mc:AlternateContent>
      </w:r>
    </w:p>
    <w:p w14:paraId="74FD587E" w14:textId="77777777" w:rsidR="005B3C0C" w:rsidRPr="005B3C0C" w:rsidRDefault="005B3C0C" w:rsidP="005B3C0C"/>
    <w:p w14:paraId="3638D2DC" w14:textId="77777777" w:rsidR="005B3C0C" w:rsidRPr="005B3C0C" w:rsidRDefault="005128F7" w:rsidP="005B3C0C">
      <w:r>
        <w:rPr>
          <w:noProof/>
          <w:lang w:eastAsia="en-GB"/>
        </w:rPr>
        <mc:AlternateContent>
          <mc:Choice Requires="wpg">
            <w:drawing>
              <wp:anchor distT="0" distB="0" distL="114300" distR="114300" simplePos="0" relativeHeight="251678208" behindDoc="0" locked="0" layoutInCell="1" allowOverlap="1" wp14:anchorId="2123EB69" wp14:editId="05947D92">
                <wp:simplePos x="0" y="0"/>
                <wp:positionH relativeFrom="column">
                  <wp:posOffset>918210</wp:posOffset>
                </wp:positionH>
                <wp:positionV relativeFrom="paragraph">
                  <wp:posOffset>34290</wp:posOffset>
                </wp:positionV>
                <wp:extent cx="3658235" cy="3183255"/>
                <wp:effectExtent l="0" t="0" r="0" b="0"/>
                <wp:wrapNone/>
                <wp:docPr id="645" name="Group 6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58235" cy="3183255"/>
                          <a:chOff x="2322" y="9483"/>
                          <a:chExt cx="5761" cy="5013"/>
                        </a:xfrm>
                      </wpg:grpSpPr>
                      <wps:wsp>
                        <wps:cNvPr id="646" name="Text Box 2"/>
                        <wps:cNvSpPr txBox="1">
                          <a:spLocks noChangeArrowheads="1"/>
                        </wps:cNvSpPr>
                        <wps:spPr bwMode="auto">
                          <a:xfrm>
                            <a:off x="2471" y="9483"/>
                            <a:ext cx="5612" cy="73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6030871" w14:textId="77777777" w:rsidR="003B14DC" w:rsidRDefault="003B14DC" w:rsidP="005B3C0C">
                              <w:pPr>
                                <w:rPr>
                                  <w:b/>
                                  <w:sz w:val="28"/>
                                  <w:szCs w:val="28"/>
                                </w:rPr>
                              </w:pPr>
                              <w:r>
                                <w:rPr>
                                  <w:b/>
                                  <w:sz w:val="28"/>
                                  <w:szCs w:val="28"/>
                                </w:rPr>
                                <w:t xml:space="preserve">Lane              </w:t>
                              </w:r>
                              <w:r w:rsidRPr="00486057">
                                <w:rPr>
                                  <w:b/>
                                  <w:sz w:val="28"/>
                                  <w:szCs w:val="28"/>
                                </w:rPr>
                                <w:t>1</w:t>
                              </w:r>
                              <w:r>
                                <w:rPr>
                                  <w:b/>
                                  <w:sz w:val="28"/>
                                  <w:szCs w:val="28"/>
                                </w:rPr>
                                <w:t xml:space="preserve">           </w:t>
                              </w:r>
                              <w:r w:rsidRPr="00486057">
                                <w:rPr>
                                  <w:b/>
                                  <w:sz w:val="28"/>
                                  <w:szCs w:val="28"/>
                                </w:rPr>
                                <w:t xml:space="preserve">2        </w:t>
                              </w:r>
                              <w:r>
                                <w:rPr>
                                  <w:b/>
                                  <w:sz w:val="28"/>
                                  <w:szCs w:val="28"/>
                                </w:rPr>
                                <w:t xml:space="preserve">  </w:t>
                              </w:r>
                              <w:r w:rsidRPr="00486057">
                                <w:rPr>
                                  <w:b/>
                                  <w:sz w:val="28"/>
                                  <w:szCs w:val="28"/>
                                </w:rPr>
                                <w:t xml:space="preserve">3        </w:t>
                              </w:r>
                              <w:r>
                                <w:rPr>
                                  <w:b/>
                                  <w:sz w:val="28"/>
                                  <w:szCs w:val="28"/>
                                </w:rPr>
                                <w:t xml:space="preserve">   4</w:t>
                              </w:r>
                              <w:r w:rsidRPr="00486057">
                                <w:rPr>
                                  <w:b/>
                                  <w:sz w:val="28"/>
                                  <w:szCs w:val="28"/>
                                </w:rPr>
                                <w:t xml:space="preserve"> </w:t>
                              </w:r>
                              <w:r>
                                <w:rPr>
                                  <w:b/>
                                  <w:sz w:val="28"/>
                                  <w:szCs w:val="28"/>
                                </w:rPr>
                                <w:t xml:space="preserve">           5</w:t>
                              </w:r>
                            </w:p>
                          </w:txbxContent>
                        </wps:txbx>
                        <wps:bodyPr rot="0" vert="horz" wrap="square" lIns="91440" tIns="45720" rIns="91440" bIns="45720" anchor="t" anchorCtr="0" upright="1">
                          <a:noAutofit/>
                        </wps:bodyPr>
                      </wps:wsp>
                      <pic:pic xmlns:pic="http://schemas.openxmlformats.org/drawingml/2006/picture">
                        <pic:nvPicPr>
                          <pic:cNvPr id="647" name="Picture 12"/>
                          <pic:cNvPicPr>
                            <a:picLocks noChangeAspect="1"/>
                          </pic:cNvPicPr>
                        </pic:nvPicPr>
                        <pic:blipFill>
                          <a:blip r:embed="rId57">
                            <a:extLst>
                              <a:ext uri="{28A0092B-C50C-407E-A947-70E740481C1C}">
                                <a14:useLocalDpi xmlns:a14="http://schemas.microsoft.com/office/drawing/2010/main" val="0"/>
                              </a:ext>
                            </a:extLst>
                          </a:blip>
                          <a:srcRect l="20737" t="22667" b="3355"/>
                          <a:stretch>
                            <a:fillRect/>
                          </a:stretch>
                        </pic:blipFill>
                        <pic:spPr bwMode="auto">
                          <a:xfrm>
                            <a:off x="3748" y="10218"/>
                            <a:ext cx="4334" cy="427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648" name="Text Box 2"/>
                        <wps:cNvSpPr txBox="1">
                          <a:spLocks noChangeArrowheads="1"/>
                        </wps:cNvSpPr>
                        <wps:spPr bwMode="auto">
                          <a:xfrm>
                            <a:off x="2322" y="9869"/>
                            <a:ext cx="1260"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C3980AE" w14:textId="77777777" w:rsidR="003B14DC" w:rsidRPr="00132A83" w:rsidRDefault="003B14DC" w:rsidP="005B3C0C">
                              <w:pPr>
                                <w:rPr>
                                  <w:b/>
                                  <w:sz w:val="20"/>
                                  <w:szCs w:val="20"/>
                                </w:rPr>
                              </w:pPr>
                              <w:r>
                                <w:rPr>
                                  <w:b/>
                                  <w:sz w:val="20"/>
                                  <w:szCs w:val="20"/>
                                </w:rPr>
                                <w:t>Band</w:t>
                              </w:r>
                              <w:r w:rsidRPr="00132A83">
                                <w:rPr>
                                  <w:b/>
                                  <w:sz w:val="20"/>
                                  <w:szCs w:val="20"/>
                                </w:rPr>
                                <w:t xml:space="preserve"> </w:t>
                              </w:r>
                              <w:r>
                                <w:rPr>
                                  <w:b/>
                                  <w:sz w:val="20"/>
                                  <w:szCs w:val="20"/>
                                </w:rPr>
                                <w:t>size</w:t>
                              </w:r>
                            </w:p>
                          </w:txbxContent>
                        </wps:txbx>
                        <wps:bodyPr rot="0" vert="horz" wrap="square" lIns="91440" tIns="45720" rIns="91440" bIns="45720" anchor="t" anchorCtr="0" upright="1">
                          <a:noAutofit/>
                        </wps:bodyPr>
                      </wps:wsp>
                      <wpg:grpSp>
                        <wpg:cNvPr id="649" name="Group 397"/>
                        <wpg:cNvGrpSpPr>
                          <a:grpSpLocks/>
                        </wpg:cNvGrpSpPr>
                        <wpg:grpSpPr bwMode="auto">
                          <a:xfrm>
                            <a:off x="2336" y="10221"/>
                            <a:ext cx="1246" cy="4275"/>
                            <a:chOff x="2336" y="10221"/>
                            <a:chExt cx="1246" cy="4275"/>
                          </a:xfrm>
                        </wpg:grpSpPr>
                        <wps:wsp>
                          <wps:cNvPr id="650" name="Text Box 2"/>
                          <wps:cNvSpPr txBox="1">
                            <a:spLocks noChangeArrowheads="1"/>
                          </wps:cNvSpPr>
                          <wps:spPr bwMode="auto">
                            <a:xfrm>
                              <a:off x="2440" y="10509"/>
                              <a:ext cx="1051"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D6B02A" w14:textId="77777777" w:rsidR="003B14DC" w:rsidRPr="00132A83" w:rsidRDefault="003B14DC" w:rsidP="005B3C0C">
                                <w:pPr>
                                  <w:rPr>
                                    <w:b/>
                                    <w:sz w:val="20"/>
                                    <w:szCs w:val="20"/>
                                  </w:rPr>
                                </w:pPr>
                                <w:r>
                                  <w:rPr>
                                    <w:b/>
                                    <w:sz w:val="20"/>
                                    <w:szCs w:val="20"/>
                                  </w:rPr>
                                  <w:t>8</w:t>
                                </w:r>
                                <w:r w:rsidRPr="00132A83">
                                  <w:rPr>
                                    <w:b/>
                                    <w:sz w:val="20"/>
                                    <w:szCs w:val="20"/>
                                  </w:rPr>
                                  <w:t>000 BP</w:t>
                                </w:r>
                              </w:p>
                            </w:txbxContent>
                          </wps:txbx>
                          <wps:bodyPr rot="0" vert="horz" wrap="square" lIns="91440" tIns="45720" rIns="91440" bIns="45720" anchor="t" anchorCtr="0" upright="1">
                            <a:noAutofit/>
                          </wps:bodyPr>
                        </wps:wsp>
                        <wps:wsp>
                          <wps:cNvPr id="651" name="Text Box 2"/>
                          <wps:cNvSpPr txBox="1">
                            <a:spLocks noChangeArrowheads="1"/>
                          </wps:cNvSpPr>
                          <wps:spPr bwMode="auto">
                            <a:xfrm>
                              <a:off x="2440" y="10808"/>
                              <a:ext cx="1142"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820316" w14:textId="77777777" w:rsidR="003B14DC" w:rsidRPr="00132A83" w:rsidRDefault="003B14DC" w:rsidP="005B3C0C">
                                <w:pPr>
                                  <w:rPr>
                                    <w:b/>
                                    <w:sz w:val="20"/>
                                    <w:szCs w:val="20"/>
                                  </w:rPr>
                                </w:pPr>
                                <w:r>
                                  <w:rPr>
                                    <w:b/>
                                    <w:sz w:val="20"/>
                                    <w:szCs w:val="20"/>
                                  </w:rPr>
                                  <w:t>6000</w:t>
                                </w:r>
                                <w:r w:rsidRPr="00132A83">
                                  <w:rPr>
                                    <w:b/>
                                    <w:sz w:val="20"/>
                                    <w:szCs w:val="20"/>
                                  </w:rPr>
                                  <w:t xml:space="preserve"> BP</w:t>
                                </w:r>
                              </w:p>
                            </w:txbxContent>
                          </wps:txbx>
                          <wps:bodyPr rot="0" vert="horz" wrap="square" lIns="91440" tIns="45720" rIns="91440" bIns="45720" anchor="t" anchorCtr="0" upright="1">
                            <a:noAutofit/>
                          </wps:bodyPr>
                        </wps:wsp>
                        <wps:wsp>
                          <wps:cNvPr id="652" name="Text Box 2"/>
                          <wps:cNvSpPr txBox="1">
                            <a:spLocks noChangeArrowheads="1"/>
                          </wps:cNvSpPr>
                          <wps:spPr bwMode="auto">
                            <a:xfrm>
                              <a:off x="2440" y="11062"/>
                              <a:ext cx="1142"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C4731EA" w14:textId="77777777" w:rsidR="003B14DC" w:rsidRPr="00132A83" w:rsidRDefault="003B14DC" w:rsidP="005B3C0C">
                                <w:pPr>
                                  <w:rPr>
                                    <w:b/>
                                    <w:sz w:val="20"/>
                                    <w:szCs w:val="20"/>
                                  </w:rPr>
                                </w:pPr>
                                <w:r>
                                  <w:rPr>
                                    <w:b/>
                                    <w:sz w:val="20"/>
                                    <w:szCs w:val="20"/>
                                  </w:rPr>
                                  <w:t>5</w:t>
                                </w:r>
                                <w:r w:rsidRPr="00132A83">
                                  <w:rPr>
                                    <w:b/>
                                    <w:sz w:val="20"/>
                                    <w:szCs w:val="20"/>
                                  </w:rPr>
                                  <w:t>000 BP</w:t>
                                </w:r>
                              </w:p>
                            </w:txbxContent>
                          </wps:txbx>
                          <wps:bodyPr rot="0" vert="horz" wrap="square" lIns="91440" tIns="45720" rIns="91440" bIns="45720" anchor="t" anchorCtr="0" upright="1">
                            <a:noAutofit/>
                          </wps:bodyPr>
                        </wps:wsp>
                        <wps:wsp>
                          <wps:cNvPr id="653" name="Text Box 2"/>
                          <wps:cNvSpPr txBox="1">
                            <a:spLocks noChangeArrowheads="1"/>
                          </wps:cNvSpPr>
                          <wps:spPr bwMode="auto">
                            <a:xfrm>
                              <a:off x="2440" y="11373"/>
                              <a:ext cx="1051"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FC1D3C3" w14:textId="77777777" w:rsidR="003B14DC" w:rsidRPr="00132A83" w:rsidRDefault="003B14DC" w:rsidP="005B3C0C">
                                <w:pPr>
                                  <w:rPr>
                                    <w:b/>
                                    <w:sz w:val="20"/>
                                    <w:szCs w:val="20"/>
                                  </w:rPr>
                                </w:pPr>
                                <w:r>
                                  <w:rPr>
                                    <w:b/>
                                    <w:sz w:val="20"/>
                                    <w:szCs w:val="20"/>
                                  </w:rPr>
                                  <w:t>4</w:t>
                                </w:r>
                                <w:r w:rsidRPr="00132A83">
                                  <w:rPr>
                                    <w:b/>
                                    <w:sz w:val="20"/>
                                    <w:szCs w:val="20"/>
                                  </w:rPr>
                                  <w:t>000 BP</w:t>
                                </w:r>
                              </w:p>
                            </w:txbxContent>
                          </wps:txbx>
                          <wps:bodyPr rot="0" vert="horz" wrap="square" lIns="91440" tIns="45720" rIns="91440" bIns="45720" anchor="t" anchorCtr="0" upright="1">
                            <a:noAutofit/>
                          </wps:bodyPr>
                        </wps:wsp>
                        <wps:wsp>
                          <wps:cNvPr id="654" name="Text Box 2"/>
                          <wps:cNvSpPr txBox="1">
                            <a:spLocks noChangeArrowheads="1"/>
                          </wps:cNvSpPr>
                          <wps:spPr bwMode="auto">
                            <a:xfrm>
                              <a:off x="2463" y="11845"/>
                              <a:ext cx="1028"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C0B9CA7" w14:textId="77777777" w:rsidR="003B14DC" w:rsidRPr="00132A83" w:rsidRDefault="003B14DC" w:rsidP="005B3C0C">
                                <w:pPr>
                                  <w:rPr>
                                    <w:b/>
                                    <w:sz w:val="20"/>
                                    <w:szCs w:val="20"/>
                                  </w:rPr>
                                </w:pPr>
                                <w:r>
                                  <w:rPr>
                                    <w:b/>
                                    <w:sz w:val="20"/>
                                    <w:szCs w:val="20"/>
                                  </w:rPr>
                                  <w:t>3</w:t>
                                </w:r>
                                <w:r w:rsidRPr="00132A83">
                                  <w:rPr>
                                    <w:b/>
                                    <w:sz w:val="20"/>
                                    <w:szCs w:val="20"/>
                                  </w:rPr>
                                  <w:t>000 BP</w:t>
                                </w:r>
                              </w:p>
                            </w:txbxContent>
                          </wps:txbx>
                          <wps:bodyPr rot="0" vert="horz" wrap="square" lIns="91440" tIns="45720" rIns="91440" bIns="45720" anchor="t" anchorCtr="0" upright="1">
                            <a:noAutofit/>
                          </wps:bodyPr>
                        </wps:wsp>
                        <wps:wsp>
                          <wps:cNvPr id="655" name="Text Box 2"/>
                          <wps:cNvSpPr txBox="1">
                            <a:spLocks noChangeArrowheads="1"/>
                          </wps:cNvSpPr>
                          <wps:spPr bwMode="auto">
                            <a:xfrm>
                              <a:off x="2451" y="12133"/>
                              <a:ext cx="1040"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57445FB" w14:textId="77777777" w:rsidR="003B14DC" w:rsidRPr="00132A83" w:rsidRDefault="003B14DC" w:rsidP="005B3C0C">
                                <w:pPr>
                                  <w:rPr>
                                    <w:b/>
                                    <w:sz w:val="20"/>
                                    <w:szCs w:val="20"/>
                                  </w:rPr>
                                </w:pPr>
                                <w:r>
                                  <w:rPr>
                                    <w:b/>
                                    <w:sz w:val="20"/>
                                    <w:szCs w:val="20"/>
                                  </w:rPr>
                                  <w:t>25</w:t>
                                </w:r>
                                <w:r w:rsidRPr="00132A83">
                                  <w:rPr>
                                    <w:b/>
                                    <w:sz w:val="20"/>
                                    <w:szCs w:val="20"/>
                                  </w:rPr>
                                  <w:t>00 BP</w:t>
                                </w:r>
                              </w:p>
                            </w:txbxContent>
                          </wps:txbx>
                          <wps:bodyPr rot="0" vert="horz" wrap="square" lIns="91440" tIns="45720" rIns="91440" bIns="45720" anchor="t" anchorCtr="0" upright="1">
                            <a:noAutofit/>
                          </wps:bodyPr>
                        </wps:wsp>
                        <wps:wsp>
                          <wps:cNvPr id="656" name="Text Box 2"/>
                          <wps:cNvSpPr txBox="1">
                            <a:spLocks noChangeArrowheads="1"/>
                          </wps:cNvSpPr>
                          <wps:spPr bwMode="auto">
                            <a:xfrm>
                              <a:off x="2451" y="12478"/>
                              <a:ext cx="1040"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43120E3" w14:textId="77777777" w:rsidR="003B14DC" w:rsidRPr="00132A83" w:rsidRDefault="003B14DC" w:rsidP="005B3C0C">
                                <w:pPr>
                                  <w:rPr>
                                    <w:b/>
                                    <w:sz w:val="20"/>
                                    <w:szCs w:val="20"/>
                                  </w:rPr>
                                </w:pPr>
                                <w:r>
                                  <w:rPr>
                                    <w:b/>
                                    <w:sz w:val="20"/>
                                    <w:szCs w:val="20"/>
                                  </w:rPr>
                                  <w:t>2</w:t>
                                </w:r>
                                <w:r w:rsidRPr="00132A83">
                                  <w:rPr>
                                    <w:b/>
                                    <w:sz w:val="20"/>
                                    <w:szCs w:val="20"/>
                                  </w:rPr>
                                  <w:t>000 BP</w:t>
                                </w:r>
                              </w:p>
                            </w:txbxContent>
                          </wps:txbx>
                          <wps:bodyPr rot="0" vert="horz" wrap="square" lIns="91440" tIns="45720" rIns="91440" bIns="45720" anchor="t" anchorCtr="0" upright="1">
                            <a:noAutofit/>
                          </wps:bodyPr>
                        </wps:wsp>
                        <wps:wsp>
                          <wps:cNvPr id="657" name="Text Box 2"/>
                          <wps:cNvSpPr txBox="1">
                            <a:spLocks noChangeArrowheads="1"/>
                          </wps:cNvSpPr>
                          <wps:spPr bwMode="auto">
                            <a:xfrm>
                              <a:off x="2463" y="12927"/>
                              <a:ext cx="1119"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E651219" w14:textId="77777777" w:rsidR="003B14DC" w:rsidRPr="00132A83" w:rsidRDefault="003B14DC" w:rsidP="005B3C0C">
                                <w:pPr>
                                  <w:rPr>
                                    <w:b/>
                                    <w:sz w:val="20"/>
                                    <w:szCs w:val="20"/>
                                  </w:rPr>
                                </w:pPr>
                                <w:r>
                                  <w:rPr>
                                    <w:b/>
                                    <w:sz w:val="20"/>
                                    <w:szCs w:val="20"/>
                                  </w:rPr>
                                  <w:t>15</w:t>
                                </w:r>
                                <w:r w:rsidRPr="00132A83">
                                  <w:rPr>
                                    <w:b/>
                                    <w:sz w:val="20"/>
                                    <w:szCs w:val="20"/>
                                  </w:rPr>
                                  <w:t>00 BP</w:t>
                                </w:r>
                              </w:p>
                            </w:txbxContent>
                          </wps:txbx>
                          <wps:bodyPr rot="0" vert="horz" wrap="square" lIns="91440" tIns="45720" rIns="91440" bIns="45720" anchor="t" anchorCtr="0" upright="1">
                            <a:noAutofit/>
                          </wps:bodyPr>
                        </wps:wsp>
                        <wps:wsp>
                          <wps:cNvPr id="658" name="Text Box 2"/>
                          <wps:cNvSpPr txBox="1">
                            <a:spLocks noChangeArrowheads="1"/>
                          </wps:cNvSpPr>
                          <wps:spPr bwMode="auto">
                            <a:xfrm>
                              <a:off x="2463" y="13216"/>
                              <a:ext cx="1028" cy="40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C9334E" w14:textId="77777777" w:rsidR="003B14DC" w:rsidRPr="00132A83" w:rsidRDefault="003B14DC" w:rsidP="005B3C0C">
                                <w:pPr>
                                  <w:rPr>
                                    <w:b/>
                                    <w:sz w:val="20"/>
                                    <w:szCs w:val="20"/>
                                  </w:rPr>
                                </w:pPr>
                                <w:r>
                                  <w:rPr>
                                    <w:b/>
                                    <w:sz w:val="20"/>
                                    <w:szCs w:val="20"/>
                                  </w:rPr>
                                  <w:t>1</w:t>
                                </w:r>
                                <w:r w:rsidRPr="00132A83">
                                  <w:rPr>
                                    <w:b/>
                                    <w:sz w:val="20"/>
                                    <w:szCs w:val="20"/>
                                  </w:rPr>
                                  <w:t>000 BP</w:t>
                                </w:r>
                              </w:p>
                            </w:txbxContent>
                          </wps:txbx>
                          <wps:bodyPr rot="0" vert="horz" wrap="square" lIns="91440" tIns="45720" rIns="91440" bIns="45720" anchor="t" anchorCtr="0" upright="1">
                            <a:noAutofit/>
                          </wps:bodyPr>
                        </wps:wsp>
                        <wps:wsp>
                          <wps:cNvPr id="659" name="Text Box 2"/>
                          <wps:cNvSpPr txBox="1">
                            <a:spLocks noChangeArrowheads="1"/>
                          </wps:cNvSpPr>
                          <wps:spPr bwMode="auto">
                            <a:xfrm>
                              <a:off x="2451" y="13492"/>
                              <a:ext cx="1131"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DAE8842" w14:textId="77777777" w:rsidR="003B14DC" w:rsidRPr="00132A83" w:rsidRDefault="003B14DC" w:rsidP="005B3C0C">
                                <w:pPr>
                                  <w:rPr>
                                    <w:b/>
                                    <w:sz w:val="20"/>
                                    <w:szCs w:val="20"/>
                                  </w:rPr>
                                </w:pPr>
                                <w:r>
                                  <w:rPr>
                                    <w:b/>
                                    <w:sz w:val="20"/>
                                    <w:szCs w:val="20"/>
                                  </w:rPr>
                                  <w:t xml:space="preserve">  8</w:t>
                                </w:r>
                                <w:r w:rsidRPr="00132A83">
                                  <w:rPr>
                                    <w:b/>
                                    <w:sz w:val="20"/>
                                    <w:szCs w:val="20"/>
                                  </w:rPr>
                                  <w:t>00 BP</w:t>
                                </w:r>
                              </w:p>
                            </w:txbxContent>
                          </wps:txbx>
                          <wps:bodyPr rot="0" vert="horz" wrap="square" lIns="91440" tIns="45720" rIns="91440" bIns="45720" anchor="t" anchorCtr="0" upright="1">
                            <a:noAutofit/>
                          </wps:bodyPr>
                        </wps:wsp>
                        <wps:wsp>
                          <wps:cNvPr id="660" name="Text Box 2"/>
                          <wps:cNvSpPr txBox="1">
                            <a:spLocks noChangeArrowheads="1"/>
                          </wps:cNvSpPr>
                          <wps:spPr bwMode="auto">
                            <a:xfrm>
                              <a:off x="2463" y="13792"/>
                              <a:ext cx="1028"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E198C35" w14:textId="77777777" w:rsidR="003B14DC" w:rsidRPr="00132A83" w:rsidRDefault="003B14DC" w:rsidP="005B3C0C">
                                <w:pPr>
                                  <w:rPr>
                                    <w:b/>
                                    <w:sz w:val="20"/>
                                    <w:szCs w:val="20"/>
                                  </w:rPr>
                                </w:pPr>
                                <w:r>
                                  <w:rPr>
                                    <w:b/>
                                    <w:sz w:val="20"/>
                                    <w:szCs w:val="20"/>
                                  </w:rPr>
                                  <w:t xml:space="preserve">  6</w:t>
                                </w:r>
                                <w:r w:rsidRPr="00132A83">
                                  <w:rPr>
                                    <w:b/>
                                    <w:sz w:val="20"/>
                                    <w:szCs w:val="20"/>
                                  </w:rPr>
                                  <w:t>00 BP</w:t>
                                </w:r>
                              </w:p>
                            </w:txbxContent>
                          </wps:txbx>
                          <wps:bodyPr rot="0" vert="horz" wrap="square" lIns="91440" tIns="45720" rIns="91440" bIns="45720" anchor="t" anchorCtr="0" upright="1">
                            <a:noAutofit/>
                          </wps:bodyPr>
                        </wps:wsp>
                        <wps:wsp>
                          <wps:cNvPr id="661" name="Text Box 2"/>
                          <wps:cNvSpPr txBox="1">
                            <a:spLocks noChangeArrowheads="1"/>
                          </wps:cNvSpPr>
                          <wps:spPr bwMode="auto">
                            <a:xfrm>
                              <a:off x="2474" y="14091"/>
                              <a:ext cx="1017"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B33897E" w14:textId="77777777" w:rsidR="003B14DC" w:rsidRPr="00132A83" w:rsidRDefault="003B14DC" w:rsidP="005B3C0C">
                                <w:pPr>
                                  <w:rPr>
                                    <w:b/>
                                    <w:sz w:val="20"/>
                                    <w:szCs w:val="20"/>
                                  </w:rPr>
                                </w:pPr>
                                <w:r>
                                  <w:rPr>
                                    <w:b/>
                                    <w:sz w:val="20"/>
                                    <w:szCs w:val="20"/>
                                  </w:rPr>
                                  <w:t xml:space="preserve">  4</w:t>
                                </w:r>
                                <w:r w:rsidRPr="00132A83">
                                  <w:rPr>
                                    <w:b/>
                                    <w:sz w:val="20"/>
                                    <w:szCs w:val="20"/>
                                  </w:rPr>
                                  <w:t>00 BP</w:t>
                                </w:r>
                              </w:p>
                            </w:txbxContent>
                          </wps:txbx>
                          <wps:bodyPr rot="0" vert="horz" wrap="square" lIns="91440" tIns="45720" rIns="91440" bIns="45720" anchor="t" anchorCtr="0" upright="1">
                            <a:noAutofit/>
                          </wps:bodyPr>
                        </wps:wsp>
                        <wps:wsp>
                          <wps:cNvPr id="662" name="Text Box 2"/>
                          <wps:cNvSpPr txBox="1">
                            <a:spLocks noChangeArrowheads="1"/>
                          </wps:cNvSpPr>
                          <wps:spPr bwMode="auto">
                            <a:xfrm>
                              <a:off x="2336" y="10221"/>
                              <a:ext cx="1155" cy="4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AA411B9" w14:textId="77777777" w:rsidR="003B14DC" w:rsidRPr="00132A83" w:rsidRDefault="003B14DC" w:rsidP="005B3C0C">
                                <w:pPr>
                                  <w:rPr>
                                    <w:b/>
                                    <w:sz w:val="20"/>
                                    <w:szCs w:val="20"/>
                                  </w:rPr>
                                </w:pPr>
                                <w:r>
                                  <w:rPr>
                                    <w:b/>
                                    <w:sz w:val="20"/>
                                    <w:szCs w:val="20"/>
                                  </w:rPr>
                                  <w:t>10</w:t>
                                </w:r>
                                <w:r w:rsidRPr="00132A83">
                                  <w:rPr>
                                    <w:b/>
                                    <w:sz w:val="20"/>
                                    <w:szCs w:val="20"/>
                                  </w:rPr>
                                  <w:t>000 BP</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123EB69" id="Group 645" o:spid="_x0000_s1175" style="position:absolute;left:0;text-align:left;margin-left:72.3pt;margin-top:2.7pt;width:288.05pt;height:250.65pt;z-index:251678208" coordorigin="2322,9483" coordsize="5761,50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">
                <v:shape id="_x0000_s1176" type="#_x0000_t202" style="position:absolute;left:2471;top:9483;width:5612;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" filled="f" stroked="f">
                  <v:textbox>
                    <w:txbxContent>
                      <w:p w14:paraId="46030871" w14:textId="77777777" w:rsidR="003B14DC" w:rsidRDefault="003B14DC" w:rsidP="005B3C0C">
                        <w:pPr>
                          <w:rPr>
                            <w:b/>
                            <w:sz w:val="28"/>
                            <w:szCs w:val="28"/>
                          </w:rPr>
                        </w:pPr>
                        <w:r>
                          <w:rPr>
                            <w:b/>
                            <w:sz w:val="28"/>
                            <w:szCs w:val="28"/>
                          </w:rPr>
                          <w:t xml:space="preserve">Lane              </w:t>
                        </w:r>
                        <w:r w:rsidRPr="00486057">
                          <w:rPr>
                            <w:b/>
                            <w:sz w:val="28"/>
                            <w:szCs w:val="28"/>
                          </w:rPr>
                          <w:t>1</w:t>
                        </w:r>
                        <w:r>
                          <w:rPr>
                            <w:b/>
                            <w:sz w:val="28"/>
                            <w:szCs w:val="28"/>
                          </w:rPr>
                          <w:t xml:space="preserve">           </w:t>
                        </w:r>
                        <w:r w:rsidRPr="00486057">
                          <w:rPr>
                            <w:b/>
                            <w:sz w:val="28"/>
                            <w:szCs w:val="28"/>
                          </w:rPr>
                          <w:t xml:space="preserve">2        </w:t>
                        </w:r>
                        <w:r>
                          <w:rPr>
                            <w:b/>
                            <w:sz w:val="28"/>
                            <w:szCs w:val="28"/>
                          </w:rPr>
                          <w:t xml:space="preserve">  </w:t>
                        </w:r>
                        <w:r w:rsidRPr="00486057">
                          <w:rPr>
                            <w:b/>
                            <w:sz w:val="28"/>
                            <w:szCs w:val="28"/>
                          </w:rPr>
                          <w:t xml:space="preserve">3        </w:t>
                        </w:r>
                        <w:r>
                          <w:rPr>
                            <w:b/>
                            <w:sz w:val="28"/>
                            <w:szCs w:val="28"/>
                          </w:rPr>
                          <w:t xml:space="preserve">   4</w:t>
                        </w:r>
                        <w:r w:rsidRPr="00486057">
                          <w:rPr>
                            <w:b/>
                            <w:sz w:val="28"/>
                            <w:szCs w:val="28"/>
                          </w:rPr>
                          <w:t xml:space="preserve"> </w:t>
                        </w:r>
                        <w:r>
                          <w:rPr>
                            <w:b/>
                            <w:sz w:val="28"/>
                            <w:szCs w:val="28"/>
                          </w:rPr>
                          <w:t xml:space="preserve">           5</w:t>
                        </w:r>
                      </w:p>
                    </w:txbxContent>
                  </v:textbox>
                </v:shape>
                <v:shape id="Picture 12" o:spid="_x0000_s1177" type="#_x0000_t75" style="position:absolute;left:3748;top:10218;width:4334;height:4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">
                  <v:imagedata r:id="rId58" o:title="" croptop="14855f" cropbottom="2199f" cropleft="13590f"/>
                  <v:path arrowok="t"/>
                </v:shape>
                <v:shape id="_x0000_s1178" type="#_x0000_t202" style="position:absolute;left:2322;top:9869;width:1260;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" filled="f" stroked="f">
                  <v:textbox>
                    <w:txbxContent>
                      <w:p w14:paraId="0C3980AE" w14:textId="77777777" w:rsidR="003B14DC" w:rsidRPr="00132A83" w:rsidRDefault="003B14DC" w:rsidP="005B3C0C">
                        <w:pPr>
                          <w:rPr>
                            <w:b/>
                            <w:sz w:val="20"/>
                            <w:szCs w:val="20"/>
                          </w:rPr>
                        </w:pPr>
                        <w:r>
                          <w:rPr>
                            <w:b/>
                            <w:sz w:val="20"/>
                            <w:szCs w:val="20"/>
                          </w:rPr>
                          <w:t>Band</w:t>
                        </w:r>
                        <w:r w:rsidRPr="00132A83">
                          <w:rPr>
                            <w:b/>
                            <w:sz w:val="20"/>
                            <w:szCs w:val="20"/>
                          </w:rPr>
                          <w:t xml:space="preserve"> </w:t>
                        </w:r>
                        <w:r>
                          <w:rPr>
                            <w:b/>
                            <w:sz w:val="20"/>
                            <w:szCs w:val="20"/>
                          </w:rPr>
                          <w:t>size</w:t>
                        </w:r>
                      </w:p>
                    </w:txbxContent>
                  </v:textbox>
                </v:shape>
                <v:group id="Group 397" o:spid="_x0000_s1179" style="position:absolute;left:2336;top:10221;width:1246;height:4275" coordorigin="2336,10221" coordsize="1246,4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">
                  <v:shape id="_x0000_s1180" type="#_x0000_t202" style="position:absolute;left:2440;top:10509;width:1051;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" filled="f" stroked="f">
                    <v:textbox>
                      <w:txbxContent>
                        <w:p w14:paraId="44D6B02A" w14:textId="77777777" w:rsidR="003B14DC" w:rsidRPr="00132A83" w:rsidRDefault="003B14DC" w:rsidP="005B3C0C">
                          <w:pPr>
                            <w:rPr>
                              <w:b/>
                              <w:sz w:val="20"/>
                              <w:szCs w:val="20"/>
                            </w:rPr>
                          </w:pPr>
                          <w:r>
                            <w:rPr>
                              <w:b/>
                              <w:sz w:val="20"/>
                              <w:szCs w:val="20"/>
                            </w:rPr>
                            <w:t>8</w:t>
                          </w:r>
                          <w:r w:rsidRPr="00132A83">
                            <w:rPr>
                              <w:b/>
                              <w:sz w:val="20"/>
                              <w:szCs w:val="20"/>
                            </w:rPr>
                            <w:t>000 BP</w:t>
                          </w:r>
                        </w:p>
                      </w:txbxContent>
                    </v:textbox>
                  </v:shape>
                  <v:shape id="_x0000_s1181" type="#_x0000_t202" style="position:absolute;left:2440;top:10808;width:1142;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" filled="f" stroked="f">
                    <v:textbox>
                      <w:txbxContent>
                        <w:p w14:paraId="23820316" w14:textId="77777777" w:rsidR="003B14DC" w:rsidRPr="00132A83" w:rsidRDefault="003B14DC" w:rsidP="005B3C0C">
                          <w:pPr>
                            <w:rPr>
                              <w:b/>
                              <w:sz w:val="20"/>
                              <w:szCs w:val="20"/>
                            </w:rPr>
                          </w:pPr>
                          <w:r>
                            <w:rPr>
                              <w:b/>
                              <w:sz w:val="20"/>
                              <w:szCs w:val="20"/>
                            </w:rPr>
                            <w:t>6000</w:t>
                          </w:r>
                          <w:r w:rsidRPr="00132A83">
                            <w:rPr>
                              <w:b/>
                              <w:sz w:val="20"/>
                              <w:szCs w:val="20"/>
                            </w:rPr>
                            <w:t xml:space="preserve"> BP</w:t>
                          </w:r>
                        </w:p>
                      </w:txbxContent>
                    </v:textbox>
                  </v:shape>
                  <v:shape id="_x0000_s1182" type="#_x0000_t202" style="position:absolute;left:2440;top:11062;width:1142;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" filled="f" stroked="f">
                    <v:textbox>
                      <w:txbxContent>
                        <w:p w14:paraId="6C4731EA" w14:textId="77777777" w:rsidR="003B14DC" w:rsidRPr="00132A83" w:rsidRDefault="003B14DC" w:rsidP="005B3C0C">
                          <w:pPr>
                            <w:rPr>
                              <w:b/>
                              <w:sz w:val="20"/>
                              <w:szCs w:val="20"/>
                            </w:rPr>
                          </w:pPr>
                          <w:r>
                            <w:rPr>
                              <w:b/>
                              <w:sz w:val="20"/>
                              <w:szCs w:val="20"/>
                            </w:rPr>
                            <w:t>5</w:t>
                          </w:r>
                          <w:r w:rsidRPr="00132A83">
                            <w:rPr>
                              <w:b/>
                              <w:sz w:val="20"/>
                              <w:szCs w:val="20"/>
                            </w:rPr>
                            <w:t>000 BP</w:t>
                          </w:r>
                        </w:p>
                      </w:txbxContent>
                    </v:textbox>
                  </v:shape>
                  <v:shape id="_x0000_s1183" type="#_x0000_t202" style="position:absolute;left:2440;top:11373;width:1051;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" filled="f" stroked="f">
                    <v:textbox>
                      <w:txbxContent>
                        <w:p w14:paraId="3FC1D3C3" w14:textId="77777777" w:rsidR="003B14DC" w:rsidRPr="00132A83" w:rsidRDefault="003B14DC" w:rsidP="005B3C0C">
                          <w:pPr>
                            <w:rPr>
                              <w:b/>
                              <w:sz w:val="20"/>
                              <w:szCs w:val="20"/>
                            </w:rPr>
                          </w:pPr>
                          <w:r>
                            <w:rPr>
                              <w:b/>
                              <w:sz w:val="20"/>
                              <w:szCs w:val="20"/>
                            </w:rPr>
                            <w:t>4</w:t>
                          </w:r>
                          <w:r w:rsidRPr="00132A83">
                            <w:rPr>
                              <w:b/>
                              <w:sz w:val="20"/>
                              <w:szCs w:val="20"/>
                            </w:rPr>
                            <w:t>000 BP</w:t>
                          </w:r>
                        </w:p>
                      </w:txbxContent>
                    </v:textbox>
                  </v:shape>
                  <v:shape id="_x0000_s1184" type="#_x0000_t202" style="position:absolute;left:2463;top:11845;width:1028;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" filled="f" stroked="f">
                    <v:textbox>
                      <w:txbxContent>
                        <w:p w14:paraId="4C0B9CA7" w14:textId="77777777" w:rsidR="003B14DC" w:rsidRPr="00132A83" w:rsidRDefault="003B14DC" w:rsidP="005B3C0C">
                          <w:pPr>
                            <w:rPr>
                              <w:b/>
                              <w:sz w:val="20"/>
                              <w:szCs w:val="20"/>
                            </w:rPr>
                          </w:pPr>
                          <w:r>
                            <w:rPr>
                              <w:b/>
                              <w:sz w:val="20"/>
                              <w:szCs w:val="20"/>
                            </w:rPr>
                            <w:t>3</w:t>
                          </w:r>
                          <w:r w:rsidRPr="00132A83">
                            <w:rPr>
                              <w:b/>
                              <w:sz w:val="20"/>
                              <w:szCs w:val="20"/>
                            </w:rPr>
                            <w:t>000 BP</w:t>
                          </w:r>
                        </w:p>
                      </w:txbxContent>
                    </v:textbox>
                  </v:shape>
                  <v:shape id="_x0000_s1185" type="#_x0000_t202" style="position:absolute;left:2451;top:12133;width:1040;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" filled="f" stroked="f">
                    <v:textbox>
                      <w:txbxContent>
                        <w:p w14:paraId="457445FB" w14:textId="77777777" w:rsidR="003B14DC" w:rsidRPr="00132A83" w:rsidRDefault="003B14DC" w:rsidP="005B3C0C">
                          <w:pPr>
                            <w:rPr>
                              <w:b/>
                              <w:sz w:val="20"/>
                              <w:szCs w:val="20"/>
                            </w:rPr>
                          </w:pPr>
                          <w:r>
                            <w:rPr>
                              <w:b/>
                              <w:sz w:val="20"/>
                              <w:szCs w:val="20"/>
                            </w:rPr>
                            <w:t>25</w:t>
                          </w:r>
                          <w:r w:rsidRPr="00132A83">
                            <w:rPr>
                              <w:b/>
                              <w:sz w:val="20"/>
                              <w:szCs w:val="20"/>
                            </w:rPr>
                            <w:t>00 BP</w:t>
                          </w:r>
                        </w:p>
                      </w:txbxContent>
                    </v:textbox>
                  </v:shape>
                  <v:shape id="_x0000_s1186" type="#_x0000_t202" style="position:absolute;left:2451;top:12478;width:1040;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" filled="f" stroked="f">
                    <v:textbox>
                      <w:txbxContent>
                        <w:p w14:paraId="543120E3" w14:textId="77777777" w:rsidR="003B14DC" w:rsidRPr="00132A83" w:rsidRDefault="003B14DC" w:rsidP="005B3C0C">
                          <w:pPr>
                            <w:rPr>
                              <w:b/>
                              <w:sz w:val="20"/>
                              <w:szCs w:val="20"/>
                            </w:rPr>
                          </w:pPr>
                          <w:r>
                            <w:rPr>
                              <w:b/>
                              <w:sz w:val="20"/>
                              <w:szCs w:val="20"/>
                            </w:rPr>
                            <w:t>2</w:t>
                          </w:r>
                          <w:r w:rsidRPr="00132A83">
                            <w:rPr>
                              <w:b/>
                              <w:sz w:val="20"/>
                              <w:szCs w:val="20"/>
                            </w:rPr>
                            <w:t>000 BP</w:t>
                          </w:r>
                        </w:p>
                      </w:txbxContent>
                    </v:textbox>
                  </v:shape>
                  <v:shape id="_x0000_s1187" type="#_x0000_t202" style="position:absolute;left:2463;top:12927;width:1119;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" filled="f" stroked="f">
                    <v:textbox>
                      <w:txbxContent>
                        <w:p w14:paraId="2E651219" w14:textId="77777777" w:rsidR="003B14DC" w:rsidRPr="00132A83" w:rsidRDefault="003B14DC" w:rsidP="005B3C0C">
                          <w:pPr>
                            <w:rPr>
                              <w:b/>
                              <w:sz w:val="20"/>
                              <w:szCs w:val="20"/>
                            </w:rPr>
                          </w:pPr>
                          <w:r>
                            <w:rPr>
                              <w:b/>
                              <w:sz w:val="20"/>
                              <w:szCs w:val="20"/>
                            </w:rPr>
                            <w:t>15</w:t>
                          </w:r>
                          <w:r w:rsidRPr="00132A83">
                            <w:rPr>
                              <w:b/>
                              <w:sz w:val="20"/>
                              <w:szCs w:val="20"/>
                            </w:rPr>
                            <w:t>00 BP</w:t>
                          </w:r>
                        </w:p>
                      </w:txbxContent>
                    </v:textbox>
                  </v:shape>
                  <v:shape id="_x0000_s1188" type="#_x0000_t202" style="position:absolute;left:2463;top:13216;width:1028;height: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" filled="f" stroked="f">
                    <v:textbox>
                      <w:txbxContent>
                        <w:p w14:paraId="5CC9334E" w14:textId="77777777" w:rsidR="003B14DC" w:rsidRPr="00132A83" w:rsidRDefault="003B14DC" w:rsidP="005B3C0C">
                          <w:pPr>
                            <w:rPr>
                              <w:b/>
                              <w:sz w:val="20"/>
                              <w:szCs w:val="20"/>
                            </w:rPr>
                          </w:pPr>
                          <w:r>
                            <w:rPr>
                              <w:b/>
                              <w:sz w:val="20"/>
                              <w:szCs w:val="20"/>
                            </w:rPr>
                            <w:t>1</w:t>
                          </w:r>
                          <w:r w:rsidRPr="00132A83">
                            <w:rPr>
                              <w:b/>
                              <w:sz w:val="20"/>
                              <w:szCs w:val="20"/>
                            </w:rPr>
                            <w:t>000 BP</w:t>
                          </w:r>
                        </w:p>
                      </w:txbxContent>
                    </v:textbox>
                  </v:shape>
                  <v:shape id="_x0000_s1189" type="#_x0000_t202" style="position:absolute;left:2451;top:13492;width:1131;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" filled="f" stroked="f">
                    <v:textbox>
                      <w:txbxContent>
                        <w:p w14:paraId="0DAE8842" w14:textId="77777777" w:rsidR="003B14DC" w:rsidRPr="00132A83" w:rsidRDefault="003B14DC" w:rsidP="005B3C0C">
                          <w:pPr>
                            <w:rPr>
                              <w:b/>
                              <w:sz w:val="20"/>
                              <w:szCs w:val="20"/>
                            </w:rPr>
                          </w:pPr>
                          <w:r>
                            <w:rPr>
                              <w:b/>
                              <w:sz w:val="20"/>
                              <w:szCs w:val="20"/>
                            </w:rPr>
                            <w:t xml:space="preserve">  8</w:t>
                          </w:r>
                          <w:r w:rsidRPr="00132A83">
                            <w:rPr>
                              <w:b/>
                              <w:sz w:val="20"/>
                              <w:szCs w:val="20"/>
                            </w:rPr>
                            <w:t>00 BP</w:t>
                          </w:r>
                        </w:p>
                      </w:txbxContent>
                    </v:textbox>
                  </v:shape>
                  <v:shape id="_x0000_s1190" type="#_x0000_t202" style="position:absolute;left:2463;top:13792;width:1028;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" filled="f" stroked="f">
                    <v:textbox>
                      <w:txbxContent>
                        <w:p w14:paraId="5E198C35" w14:textId="77777777" w:rsidR="003B14DC" w:rsidRPr="00132A83" w:rsidRDefault="003B14DC" w:rsidP="005B3C0C">
                          <w:pPr>
                            <w:rPr>
                              <w:b/>
                              <w:sz w:val="20"/>
                              <w:szCs w:val="20"/>
                            </w:rPr>
                          </w:pPr>
                          <w:r>
                            <w:rPr>
                              <w:b/>
                              <w:sz w:val="20"/>
                              <w:szCs w:val="20"/>
                            </w:rPr>
                            <w:t xml:space="preserve">  6</w:t>
                          </w:r>
                          <w:r w:rsidRPr="00132A83">
                            <w:rPr>
                              <w:b/>
                              <w:sz w:val="20"/>
                              <w:szCs w:val="20"/>
                            </w:rPr>
                            <w:t>00 BP</w:t>
                          </w:r>
                        </w:p>
                      </w:txbxContent>
                    </v:textbox>
                  </v:shape>
                  <v:shape id="_x0000_s1191" type="#_x0000_t202" style="position:absolute;left:2474;top:14091;width:1017;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" filled="f" stroked="f">
                    <v:textbox>
                      <w:txbxContent>
                        <w:p w14:paraId="3B33897E" w14:textId="77777777" w:rsidR="003B14DC" w:rsidRPr="00132A83" w:rsidRDefault="003B14DC" w:rsidP="005B3C0C">
                          <w:pPr>
                            <w:rPr>
                              <w:b/>
                              <w:sz w:val="20"/>
                              <w:szCs w:val="20"/>
                            </w:rPr>
                          </w:pPr>
                          <w:r>
                            <w:rPr>
                              <w:b/>
                              <w:sz w:val="20"/>
                              <w:szCs w:val="20"/>
                            </w:rPr>
                            <w:t xml:space="preserve">  4</w:t>
                          </w:r>
                          <w:r w:rsidRPr="00132A83">
                            <w:rPr>
                              <w:b/>
                              <w:sz w:val="20"/>
                              <w:szCs w:val="20"/>
                            </w:rPr>
                            <w:t>00 BP</w:t>
                          </w:r>
                        </w:p>
                      </w:txbxContent>
                    </v:textbox>
                  </v:shape>
                  <v:shape id="_x0000_s1192" type="#_x0000_t202" style="position:absolute;left:2336;top:10221;width:115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" filled="f" stroked="f">
                    <v:textbox>
                      <w:txbxContent>
                        <w:p w14:paraId="6AA411B9" w14:textId="77777777" w:rsidR="003B14DC" w:rsidRPr="00132A83" w:rsidRDefault="003B14DC" w:rsidP="005B3C0C">
                          <w:pPr>
                            <w:rPr>
                              <w:b/>
                              <w:sz w:val="20"/>
                              <w:szCs w:val="20"/>
                            </w:rPr>
                          </w:pPr>
                          <w:r>
                            <w:rPr>
                              <w:b/>
                              <w:sz w:val="20"/>
                              <w:szCs w:val="20"/>
                            </w:rPr>
                            <w:t>10</w:t>
                          </w:r>
                          <w:r w:rsidRPr="00132A83">
                            <w:rPr>
                              <w:b/>
                              <w:sz w:val="20"/>
                              <w:szCs w:val="20"/>
                            </w:rPr>
                            <w:t>000 BP</w:t>
                          </w:r>
                        </w:p>
                      </w:txbxContent>
                    </v:textbox>
                  </v:shape>
                </v:group>
              </v:group>
            </w:pict>
          </mc:Fallback>
        </mc:AlternateContent>
      </w:r>
    </w:p>
    <w:p w14:paraId="3CFE09C7" w14:textId="77777777" w:rsidR="005B3C0C" w:rsidRPr="005B3C0C" w:rsidRDefault="005128F7" w:rsidP="005B3C0C">
      <w:r>
        <w:rPr>
          <w:noProof/>
          <w:lang w:eastAsia="en-GB"/>
        </w:rPr>
        <mc:AlternateContent>
          <mc:Choice Requires="wpg">
            <w:drawing>
              <wp:anchor distT="0" distB="0" distL="114300" distR="114300" simplePos="0" relativeHeight="251681280" behindDoc="0" locked="0" layoutInCell="1" allowOverlap="1" wp14:anchorId="0B5ABECD" wp14:editId="2CA1F127">
                <wp:simplePos x="0" y="0"/>
                <wp:positionH relativeFrom="column">
                  <wp:posOffset>1534795</wp:posOffset>
                </wp:positionH>
                <wp:positionV relativeFrom="paragraph">
                  <wp:posOffset>177165</wp:posOffset>
                </wp:positionV>
                <wp:extent cx="263525" cy="2458085"/>
                <wp:effectExtent l="0" t="0" r="22225" b="18415"/>
                <wp:wrapNone/>
                <wp:docPr id="631" name="Group 6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3525" cy="2458085"/>
                          <a:chOff x="0" y="0"/>
                          <a:chExt cx="263525" cy="2458528"/>
                        </a:xfrm>
                      </wpg:grpSpPr>
                      <wps:wsp>
                        <wps:cNvPr id="632" name="Straight Connector 26"/>
                        <wps:cNvCnPr>
                          <a:cxnSpLocks noChangeShapeType="1"/>
                        </wps:cNvCnPr>
                        <wps:spPr bwMode="auto">
                          <a:xfrm>
                            <a:off x="0" y="0"/>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33" name="Straight Connector 289"/>
                        <wps:cNvCnPr>
                          <a:cxnSpLocks noChangeShapeType="1"/>
                        </wps:cNvCnPr>
                        <wps:spPr bwMode="auto">
                          <a:xfrm>
                            <a:off x="0" y="155275"/>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34" name="Straight Connector 306"/>
                        <wps:cNvCnPr>
                          <a:cxnSpLocks noChangeShapeType="1"/>
                        </wps:cNvCnPr>
                        <wps:spPr bwMode="auto">
                          <a:xfrm>
                            <a:off x="0" y="362309"/>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35" name="Straight Connector 308"/>
                        <wps:cNvCnPr>
                          <a:cxnSpLocks noChangeShapeType="1"/>
                        </wps:cNvCnPr>
                        <wps:spPr bwMode="auto">
                          <a:xfrm>
                            <a:off x="0" y="526211"/>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36" name="Straight Connector 318"/>
                        <wps:cNvCnPr>
                          <a:cxnSpLocks noChangeShapeType="1"/>
                        </wps:cNvCnPr>
                        <wps:spPr bwMode="auto">
                          <a:xfrm>
                            <a:off x="0" y="724619"/>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37" name="Straight Connector 319"/>
                        <wps:cNvCnPr>
                          <a:cxnSpLocks noChangeShapeType="1"/>
                        </wps:cNvCnPr>
                        <wps:spPr bwMode="auto">
                          <a:xfrm>
                            <a:off x="0" y="1026543"/>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38" name="Straight Connector 320"/>
                        <wps:cNvCnPr>
                          <a:cxnSpLocks noChangeShapeType="1"/>
                        </wps:cNvCnPr>
                        <wps:spPr bwMode="auto">
                          <a:xfrm>
                            <a:off x="0" y="1216324"/>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39" name="Straight Connector 321"/>
                        <wps:cNvCnPr>
                          <a:cxnSpLocks noChangeShapeType="1"/>
                        </wps:cNvCnPr>
                        <wps:spPr bwMode="auto">
                          <a:xfrm>
                            <a:off x="0" y="1431985"/>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40" name="Straight Connector 322"/>
                        <wps:cNvCnPr>
                          <a:cxnSpLocks noChangeShapeType="1"/>
                        </wps:cNvCnPr>
                        <wps:spPr bwMode="auto">
                          <a:xfrm>
                            <a:off x="0" y="1725283"/>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41" name="Straight Connector 323"/>
                        <wps:cNvCnPr>
                          <a:cxnSpLocks noChangeShapeType="1"/>
                        </wps:cNvCnPr>
                        <wps:spPr bwMode="auto">
                          <a:xfrm>
                            <a:off x="0" y="1906437"/>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42" name="Straight Connector 325"/>
                        <wps:cNvCnPr>
                          <a:cxnSpLocks noChangeShapeType="1"/>
                        </wps:cNvCnPr>
                        <wps:spPr bwMode="auto">
                          <a:xfrm>
                            <a:off x="0" y="2087592"/>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43" name="Straight Connector 326"/>
                        <wps:cNvCnPr>
                          <a:cxnSpLocks noChangeShapeType="1"/>
                        </wps:cNvCnPr>
                        <wps:spPr bwMode="auto">
                          <a:xfrm>
                            <a:off x="0" y="2260120"/>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44" name="Straight Connector 327"/>
                        <wps:cNvCnPr>
                          <a:cxnSpLocks noChangeShapeType="1"/>
                        </wps:cNvCnPr>
                        <wps:spPr bwMode="auto">
                          <a:xfrm>
                            <a:off x="0" y="2458528"/>
                            <a:ext cx="263525" cy="0"/>
                          </a:xfrm>
                          <a:prstGeom prst="line">
                            <a:avLst/>
                          </a:prstGeom>
                          <a:noFill/>
                          <a:ln w="19050" algn="ctr">
                            <a:solidFill>
                              <a:schemeClr val="dk1">
                                <a:lumMod val="95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FDED985" id="Group 631" o:spid="_x0000_s1026" style="position:absolute;margin-left:120.85pt;margin-top:13.95pt;width:20.75pt;height:193.55pt;z-index:251681280" coordsize="2635,24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">
                <v:line id="Straight Connector 26" o:spid="_x0000_s1027" style="position:absolute;visibility:visible;mso-wrap-style:square" from="0,0" to="26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" strokecolor="black [3040]" strokeweight="1.5pt"/>
                <v:line id="Straight Connector 289" o:spid="_x0000_s1028" style="position:absolute;visibility:visible;mso-wrap-style:square" from="0,1552" to="2635,1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" strokecolor="black [3040]" strokeweight="1.5pt"/>
                <v:line id="Straight Connector 306" o:spid="_x0000_s1029" style="position:absolute;visibility:visible;mso-wrap-style:square" from="0,3623" to="2635,3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" strokecolor="black [3040]" strokeweight="1.5pt"/>
                <v:line id="Straight Connector 308" o:spid="_x0000_s1030" style="position:absolute;visibility:visible;mso-wrap-style:square" from="0,5262" to="2635,5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" strokecolor="black [3040]" strokeweight="1.5pt"/>
                <v:line id="Straight Connector 318" o:spid="_x0000_s1031" style="position:absolute;visibility:visible;mso-wrap-style:square" from="0,7246" to="2635,7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" strokecolor="black [3040]" strokeweight="1.5pt"/>
                <v:line id="Straight Connector 319" o:spid="_x0000_s1032" style="position:absolute;visibility:visible;mso-wrap-style:square" from="0,10265" to="2635,10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" strokecolor="black [3040]" strokeweight="1.5pt"/>
                <v:line id="Straight Connector 320" o:spid="_x0000_s1033" style="position:absolute;visibility:visible;mso-wrap-style:square" from="0,12163" to="2635,12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" strokecolor="black [3040]" strokeweight="1.5pt"/>
                <v:line id="Straight Connector 321" o:spid="_x0000_s1034" style="position:absolute;visibility:visible;mso-wrap-style:square" from="0,14319" to="2635,14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" strokecolor="black [3040]" strokeweight="1.5pt"/>
                <v:line id="Straight Connector 322" o:spid="_x0000_s1035" style="position:absolute;visibility:visible;mso-wrap-style:square" from="0,17252" to="2635,17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" strokecolor="black [3040]" strokeweight="1.5pt"/>
                <v:line id="Straight Connector 323" o:spid="_x0000_s1036" style="position:absolute;visibility:visible;mso-wrap-style:square" from="0,19064" to="2635,19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" strokecolor="black [3040]" strokeweight="1.5pt"/>
                <v:line id="Straight Connector 325" o:spid="_x0000_s1037" style="position:absolute;visibility:visible;mso-wrap-style:square" from="0,20875" to="2635,208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" strokecolor="black [3040]" strokeweight="1.5pt"/>
                <v:line id="Straight Connector 326" o:spid="_x0000_s1038" style="position:absolute;visibility:visible;mso-wrap-style:square" from="0,22601" to="2635,226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" strokecolor="black [3040]" strokeweight="1.5pt"/>
                <v:line id="Straight Connector 327" o:spid="_x0000_s1039" style="position:absolute;visibility:visible;mso-wrap-style:square" from="0,24585" to="2635,24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" strokecolor="black [3040]" strokeweight="1.5pt"/>
              </v:group>
            </w:pict>
          </mc:Fallback>
        </mc:AlternateContent>
      </w:r>
    </w:p>
    <w:p w14:paraId="78C9F88C" w14:textId="77777777" w:rsidR="005B3C0C" w:rsidRPr="005B3C0C" w:rsidRDefault="005B3C0C" w:rsidP="005B3C0C"/>
    <w:p w14:paraId="77510A38" w14:textId="77777777" w:rsidR="005B3C0C" w:rsidRPr="005B3C0C" w:rsidRDefault="005B3C0C" w:rsidP="005B3C0C"/>
    <w:p w14:paraId="7B01EDD1" w14:textId="77777777" w:rsidR="005B3C0C" w:rsidRPr="005B3C0C" w:rsidRDefault="005B3C0C" w:rsidP="005B3C0C"/>
    <w:p w14:paraId="140D6549" w14:textId="77777777" w:rsidR="005B3C0C" w:rsidRPr="005B3C0C" w:rsidRDefault="005B3C0C" w:rsidP="005B3C0C"/>
    <w:p w14:paraId="60F36CD2" w14:textId="77777777" w:rsidR="005B3C0C" w:rsidRPr="005B3C0C" w:rsidRDefault="005B3C0C" w:rsidP="005B3C0C"/>
    <w:p w14:paraId="75A2A32E" w14:textId="77777777" w:rsidR="005B3C0C" w:rsidRPr="005B3C0C" w:rsidRDefault="005B3C0C" w:rsidP="005B3C0C"/>
    <w:p w14:paraId="7B5B1551" w14:textId="77777777" w:rsidR="005B3C0C" w:rsidRPr="005B3C0C" w:rsidRDefault="005B3C0C" w:rsidP="005B3C0C"/>
    <w:p w14:paraId="704DBD22" w14:textId="77777777" w:rsidR="005B3C0C" w:rsidRPr="005B3C0C" w:rsidRDefault="005B3C0C" w:rsidP="005B3C0C"/>
    <w:p w14:paraId="715DB32A" w14:textId="77777777" w:rsidR="005B3C0C" w:rsidRPr="005B3C0C" w:rsidRDefault="005128F7" w:rsidP="005B3C0C">
      <w:r>
        <w:rPr>
          <w:noProof/>
          <w:lang w:eastAsia="en-GB"/>
        </w:rPr>
        <mc:AlternateContent>
          <mc:Choice Requires="wps">
            <w:drawing>
              <wp:anchor distT="0" distB="0" distL="114300" distR="114300" simplePos="0" relativeHeight="251659776" behindDoc="0" locked="0" layoutInCell="1" allowOverlap="1" wp14:anchorId="151C5770" wp14:editId="5BAD37F6">
                <wp:simplePos x="0" y="0"/>
                <wp:positionH relativeFrom="column">
                  <wp:posOffset>-57150</wp:posOffset>
                </wp:positionH>
                <wp:positionV relativeFrom="paragraph">
                  <wp:posOffset>149225</wp:posOffset>
                </wp:positionV>
                <wp:extent cx="5490210" cy="755650"/>
                <wp:effectExtent l="0" t="0" r="0" b="6350"/>
                <wp:wrapNone/>
                <wp:docPr id="630" name="Text Box 6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0210" cy="75565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FF"/>
                              </a:solidFill>
                              <a:miter lim="800000"/>
                              <a:headEnd/>
                              <a:tailEnd/>
                            </a14:hiddenLine>
                          </a:ext>
                        </a:extLst>
                      </wps:spPr>
                      <wps:txbx>
                        <w:txbxContent>
                          <w:p w14:paraId="0A10519F" w14:textId="77777777" w:rsidR="003B14DC" w:rsidRPr="00971EBC" w:rsidRDefault="003B14DC" w:rsidP="005B3C0C">
                            <w:pPr>
                              <w:rPr>
                                <w:sz w:val="20"/>
                                <w:szCs w:val="20"/>
                              </w:rPr>
                            </w:pPr>
                            <w:r w:rsidRPr="00486057">
                              <w:rPr>
                                <w:b/>
                                <w:sz w:val="20"/>
                                <w:szCs w:val="20"/>
                              </w:rPr>
                              <w:t xml:space="preserve">Figure </w:t>
                            </w:r>
                            <w:r>
                              <w:rPr>
                                <w:b/>
                                <w:sz w:val="20"/>
                                <w:szCs w:val="20"/>
                              </w:rPr>
                              <w:t xml:space="preserve">22: </w:t>
                            </w:r>
                            <w:r>
                              <w:rPr>
                                <w:sz w:val="20"/>
                                <w:szCs w:val="20"/>
                              </w:rPr>
                              <w:t xml:space="preserve">18S rDNA PCR product from </w:t>
                            </w:r>
                            <w:r>
                              <w:rPr>
                                <w:i/>
                                <w:sz w:val="20"/>
                                <w:szCs w:val="20"/>
                              </w:rPr>
                              <w:t xml:space="preserve">Chlorella sp. </w:t>
                            </w:r>
                            <w:r>
                              <w:rPr>
                                <w:sz w:val="20"/>
                                <w:szCs w:val="20"/>
                              </w:rPr>
                              <w:t>Lane 3, 4, and 5 were amplified from previous PCR product, previous purified PCR product, and DNA digest respectively.  Lanes 1 and 2 are DNA ladders</w:t>
                            </w:r>
                          </w:p>
                          <w:p w14:paraId="2F17E7CD" w14:textId="77777777" w:rsidR="003B14DC" w:rsidRDefault="003B14DC" w:rsidP="005B3C0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1C5770" id="Text Box 630" o:spid="_x0000_s1193" type="#_x0000_t202" style="position:absolute;left:0;text-align:left;margin-left:-4.5pt;margin-top:11.75pt;width:432.3pt;height:59.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" filled="f" stroked="f">
                <v:textbox>
                  <w:txbxContent>
                    <w:p w14:paraId="0A10519F" w14:textId="77777777" w:rsidR="003B14DC" w:rsidRPr="00971EBC" w:rsidRDefault="003B14DC" w:rsidP="005B3C0C">
                      <w:pPr>
                        <w:rPr>
                          <w:sz w:val="20"/>
                          <w:szCs w:val="20"/>
                        </w:rPr>
                      </w:pPr>
                      <w:r w:rsidRPr="00486057">
                        <w:rPr>
                          <w:b/>
                          <w:sz w:val="20"/>
                          <w:szCs w:val="20"/>
                        </w:rPr>
                        <w:t xml:space="preserve">Figure </w:t>
                      </w:r>
                      <w:r>
                        <w:rPr>
                          <w:b/>
                          <w:sz w:val="20"/>
                          <w:szCs w:val="20"/>
                        </w:rPr>
                        <w:t xml:space="preserve">22: </w:t>
                      </w:r>
                      <w:r>
                        <w:rPr>
                          <w:sz w:val="20"/>
                          <w:szCs w:val="20"/>
                        </w:rPr>
                        <w:t xml:space="preserve">18S rDNA PCR product from </w:t>
                      </w:r>
                      <w:r>
                        <w:rPr>
                          <w:i/>
                          <w:sz w:val="20"/>
                          <w:szCs w:val="20"/>
                        </w:rPr>
                        <w:t xml:space="preserve">Chlorella sp. </w:t>
                      </w:r>
                      <w:r>
                        <w:rPr>
                          <w:sz w:val="20"/>
                          <w:szCs w:val="20"/>
                        </w:rPr>
                        <w:t>Lane 3, 4, and 5 were amplified from previous PCR product, previous purified PCR product, and DNA digest respectively.  Lanes 1 and 2 are DNA ladders</w:t>
                      </w:r>
                    </w:p>
                    <w:p w14:paraId="2F17E7CD" w14:textId="77777777" w:rsidR="003B14DC" w:rsidRDefault="003B14DC" w:rsidP="005B3C0C"/>
                  </w:txbxContent>
                </v:textbox>
              </v:shape>
            </w:pict>
          </mc:Fallback>
        </mc:AlternateContent>
      </w:r>
    </w:p>
    <w:p w14:paraId="32AF4F2A" w14:textId="77777777" w:rsidR="005B3C0C" w:rsidRPr="005B3C0C" w:rsidRDefault="005B3C0C" w:rsidP="005B3C0C"/>
    <w:p w14:paraId="0A7CD04F" w14:textId="77777777" w:rsidR="005B3C0C" w:rsidRPr="005B3C0C" w:rsidRDefault="005B3C0C" w:rsidP="005B3C0C">
      <w:pPr>
        <w:pStyle w:val="Heading3"/>
        <w:spacing w:after="120" w:line="360" w:lineRule="auto"/>
        <w:rPr>
          <w:b w:val="0"/>
          <w:color w:val="auto"/>
        </w:rPr>
      </w:pPr>
      <w:bookmarkStart w:id="51" w:name="_Toc462059768"/>
      <w:r w:rsidRPr="005B3C0C">
        <w:rPr>
          <w:b w:val="0"/>
          <w:color w:val="auto"/>
        </w:rPr>
        <w:lastRenderedPageBreak/>
        <w:t>Phylogenetic analysis with 18S Sequence</w:t>
      </w:r>
      <w:bookmarkEnd w:id="51"/>
      <w:r w:rsidRPr="005B3C0C">
        <w:rPr>
          <w:b w:val="0"/>
          <w:color w:val="auto"/>
        </w:rPr>
        <w:t xml:space="preserve"> </w:t>
      </w:r>
    </w:p>
    <w:p w14:paraId="71501633" w14:textId="77777777" w:rsidR="005B3C0C" w:rsidRPr="005B3C0C" w:rsidRDefault="005B3C0C" w:rsidP="005B3C0C">
      <w:pPr>
        <w:spacing w:line="360" w:lineRule="auto"/>
      </w:pPr>
      <w:r w:rsidRPr="005B3C0C">
        <w:t xml:space="preserve">Sequencing of the 18S PCR product produced a partial forward and reverse sequence of </w:t>
      </w:r>
      <w:r w:rsidR="004F25FE">
        <w:t>368</w:t>
      </w:r>
      <w:r w:rsidRPr="005B3C0C">
        <w:t xml:space="preserve"> BP and </w:t>
      </w:r>
      <w:r w:rsidR="004F25FE">
        <w:t>611</w:t>
      </w:r>
      <w:r w:rsidRPr="005B3C0C">
        <w:t xml:space="preserve"> BP respectively (Appendix </w:t>
      </w:r>
      <w:r w:rsidR="00AC5EF7">
        <w:t>C</w:t>
      </w:r>
      <w:r w:rsidRPr="005B3C0C">
        <w:t xml:space="preserve">). BLAST analysis of this sequence produced over 100 different highly matched (95%) sequences. As shown in Table </w:t>
      </w:r>
      <w:r w:rsidR="008348DD">
        <w:t>5</w:t>
      </w:r>
      <w:r w:rsidRPr="005B3C0C">
        <w:t xml:space="preserve">, the top 8 matches were varied but all within the </w:t>
      </w:r>
      <w:r w:rsidRPr="005B3C0C">
        <w:rPr>
          <w:i/>
        </w:rPr>
        <w:t>Chlorella</w:t>
      </w:r>
      <w:r w:rsidRPr="005B3C0C">
        <w:t xml:space="preserve"> clade. </w:t>
      </w:r>
    </w:p>
    <w:p w14:paraId="2870A8E0" w14:textId="77777777" w:rsidR="005B3C0C" w:rsidRPr="005B3C0C" w:rsidRDefault="005B3C0C" w:rsidP="005B3C0C">
      <w:pPr>
        <w:spacing w:line="360" w:lineRule="auto"/>
      </w:pPr>
      <w:r w:rsidRPr="005B3C0C">
        <w:t xml:space="preserve">DNA extraction, 18S amplification and sequencing were repeated producing a forward and reverse sequence of 393 BP and 936 BP respectively (Appendix </w:t>
      </w:r>
      <w:r w:rsidR="00AC5EF7">
        <w:t>D</w:t>
      </w:r>
      <w:r w:rsidRPr="005B3C0C">
        <w:t>). Despite the larger sequence, the BLAST analysis produced similar ambiguous results</w:t>
      </w:r>
      <w:r w:rsidR="008348DD">
        <w:t xml:space="preserve"> (Table 6)</w:t>
      </w:r>
      <w:r w:rsidRPr="005B3C0C">
        <w:t xml:space="preserve">. Subsequently analysis of the rRNA including SSU and ITS region was carried out. </w:t>
      </w:r>
    </w:p>
    <w:tbl>
      <w:tblPr>
        <w:tblStyle w:val="TableGrid2"/>
        <w:tblW w:w="5000" w:type="pct"/>
        <w:tblLook w:val="04A0" w:firstRow="1" w:lastRow="0" w:firstColumn="1" w:lastColumn="0" w:noHBand="0" w:noVBand="1"/>
      </w:tblPr>
      <w:tblGrid>
        <w:gridCol w:w="4123"/>
        <w:gridCol w:w="1903"/>
        <w:gridCol w:w="2478"/>
      </w:tblGrid>
      <w:tr w:rsidR="005B3C0C" w:rsidRPr="005B3C0C" w14:paraId="217E2B9B" w14:textId="77777777" w:rsidTr="005B3C0C">
        <w:trPr>
          <w:trHeight w:val="574"/>
        </w:trPr>
        <w:tc>
          <w:tcPr>
            <w:tcW w:w="5000" w:type="pct"/>
            <w:gridSpan w:val="3"/>
            <w:tcBorders>
              <w:top w:val="nil"/>
              <w:left w:val="nil"/>
              <w:bottom w:val="single" w:sz="4" w:space="0" w:color="auto"/>
              <w:right w:val="nil"/>
            </w:tcBorders>
            <w:hideMark/>
          </w:tcPr>
          <w:p w14:paraId="050B6714" w14:textId="77777777" w:rsidR="005B3C0C" w:rsidRPr="005B3C0C" w:rsidRDefault="005B3C0C" w:rsidP="008348DD">
            <w:pPr>
              <w:tabs>
                <w:tab w:val="left" w:pos="567"/>
                <w:tab w:val="left" w:pos="1134"/>
              </w:tabs>
              <w:autoSpaceDE w:val="0"/>
              <w:autoSpaceDN w:val="0"/>
              <w:adjustRightInd w:val="0"/>
              <w:spacing w:line="360" w:lineRule="auto"/>
              <w:ind w:right="113"/>
              <w:rPr>
                <w:rFonts w:cs="Arial"/>
                <w:sz w:val="20"/>
                <w:szCs w:val="20"/>
                <w:lang w:eastAsia="en-GB"/>
              </w:rPr>
            </w:pPr>
            <w:r w:rsidRPr="005B3C0C">
              <w:rPr>
                <w:rFonts w:cs="Arial"/>
                <w:b/>
                <w:sz w:val="20"/>
                <w:szCs w:val="20"/>
                <w:lang w:eastAsia="en-GB"/>
              </w:rPr>
              <w:t xml:space="preserve">Table </w:t>
            </w:r>
            <w:r w:rsidR="008348DD">
              <w:rPr>
                <w:rFonts w:cs="Arial"/>
                <w:b/>
                <w:sz w:val="20"/>
                <w:szCs w:val="20"/>
                <w:lang w:eastAsia="en-GB"/>
              </w:rPr>
              <w:t>5</w:t>
            </w:r>
            <w:r w:rsidRPr="005B3C0C">
              <w:rPr>
                <w:rFonts w:cs="Arial"/>
                <w:sz w:val="20"/>
                <w:szCs w:val="20"/>
                <w:lang w:eastAsia="en-GB"/>
              </w:rPr>
              <w:t xml:space="preserve">. Significant alignments with initial 18S Forward sequence. (611 BP) </w:t>
            </w:r>
          </w:p>
        </w:tc>
      </w:tr>
      <w:tr w:rsidR="005B3C0C" w:rsidRPr="005B3C0C" w14:paraId="462746C4" w14:textId="77777777" w:rsidTr="005B3C0C">
        <w:trPr>
          <w:trHeight w:val="395"/>
        </w:trPr>
        <w:tc>
          <w:tcPr>
            <w:tcW w:w="2424" w:type="pct"/>
            <w:tcBorders>
              <w:top w:val="single" w:sz="4" w:space="0" w:color="auto"/>
              <w:left w:val="nil"/>
              <w:bottom w:val="single" w:sz="4" w:space="0" w:color="auto"/>
              <w:right w:val="nil"/>
            </w:tcBorders>
            <w:hideMark/>
          </w:tcPr>
          <w:p w14:paraId="005B9BC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Sequence name</w:t>
            </w:r>
          </w:p>
        </w:tc>
        <w:tc>
          <w:tcPr>
            <w:tcW w:w="1119" w:type="pct"/>
            <w:tcBorders>
              <w:top w:val="single" w:sz="4" w:space="0" w:color="auto"/>
              <w:left w:val="nil"/>
              <w:bottom w:val="single" w:sz="4" w:space="0" w:color="auto"/>
              <w:right w:val="nil"/>
            </w:tcBorders>
            <w:hideMark/>
          </w:tcPr>
          <w:p w14:paraId="5573B2D3" w14:textId="77777777" w:rsidR="005B3C0C" w:rsidRPr="005B3C0C" w:rsidRDefault="005B3C0C" w:rsidP="005B3C0C">
            <w:pPr>
              <w:tabs>
                <w:tab w:val="left" w:pos="567"/>
                <w:tab w:val="left" w:pos="1134"/>
              </w:tabs>
              <w:autoSpaceDE w:val="0"/>
              <w:autoSpaceDN w:val="0"/>
              <w:adjustRightInd w:val="0"/>
              <w:spacing w:line="360" w:lineRule="auto"/>
              <w:ind w:right="113"/>
              <w:contextualSpacing/>
              <w:rPr>
                <w:rFonts w:eastAsia="Calibri" w:cs="Arial"/>
                <w:sz w:val="20"/>
                <w:szCs w:val="20"/>
                <w:lang w:eastAsia="en-GB"/>
              </w:rPr>
            </w:pPr>
            <w:r w:rsidRPr="005B3C0C">
              <w:rPr>
                <w:rFonts w:eastAsia="Calibri" w:cs="Arial"/>
                <w:sz w:val="20"/>
                <w:szCs w:val="20"/>
                <w:lang w:eastAsia="en-GB"/>
              </w:rPr>
              <w:t xml:space="preserve">Query match </w:t>
            </w:r>
          </w:p>
          <w:p w14:paraId="52A035D3" w14:textId="77777777" w:rsidR="005B3C0C" w:rsidRPr="005B3C0C" w:rsidRDefault="005B3C0C" w:rsidP="005B3C0C">
            <w:pPr>
              <w:tabs>
                <w:tab w:val="left" w:pos="567"/>
                <w:tab w:val="left" w:pos="1134"/>
              </w:tabs>
              <w:autoSpaceDE w:val="0"/>
              <w:autoSpaceDN w:val="0"/>
              <w:adjustRightInd w:val="0"/>
              <w:spacing w:line="360" w:lineRule="auto"/>
              <w:ind w:right="113"/>
              <w:contextualSpacing/>
              <w:rPr>
                <w:rFonts w:eastAsia="Calibri" w:cs="Arial"/>
                <w:sz w:val="20"/>
                <w:szCs w:val="20"/>
                <w:lang w:eastAsia="en-GB"/>
              </w:rPr>
            </w:pPr>
            <w:r w:rsidRPr="005B3C0C">
              <w:rPr>
                <w:rFonts w:eastAsia="Calibri" w:cs="Arial"/>
                <w:sz w:val="20"/>
                <w:szCs w:val="20"/>
                <w:lang w:eastAsia="en-GB"/>
              </w:rPr>
              <w:t>(Total score)</w:t>
            </w:r>
          </w:p>
        </w:tc>
        <w:tc>
          <w:tcPr>
            <w:tcW w:w="1457" w:type="pct"/>
            <w:tcBorders>
              <w:top w:val="single" w:sz="4" w:space="0" w:color="auto"/>
              <w:left w:val="nil"/>
              <w:bottom w:val="single" w:sz="4" w:space="0" w:color="auto"/>
              <w:right w:val="nil"/>
            </w:tcBorders>
            <w:hideMark/>
          </w:tcPr>
          <w:p w14:paraId="673DBA77"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Accession number</w:t>
            </w:r>
          </w:p>
        </w:tc>
      </w:tr>
      <w:tr w:rsidR="005B3C0C" w:rsidRPr="005B3C0C" w14:paraId="04917C50" w14:textId="77777777" w:rsidTr="005B3C0C">
        <w:tc>
          <w:tcPr>
            <w:tcW w:w="2424" w:type="pct"/>
            <w:tcBorders>
              <w:top w:val="single" w:sz="4" w:space="0" w:color="auto"/>
              <w:left w:val="nil"/>
              <w:bottom w:val="nil"/>
              <w:right w:val="nil"/>
            </w:tcBorders>
          </w:tcPr>
          <w:p w14:paraId="6BD29761"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c>
          <w:tcPr>
            <w:tcW w:w="1119" w:type="pct"/>
            <w:tcBorders>
              <w:top w:val="single" w:sz="4" w:space="0" w:color="auto"/>
              <w:left w:val="nil"/>
              <w:bottom w:val="nil"/>
              <w:right w:val="nil"/>
            </w:tcBorders>
          </w:tcPr>
          <w:p w14:paraId="09065DB3"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c>
          <w:tcPr>
            <w:tcW w:w="1457" w:type="pct"/>
            <w:tcBorders>
              <w:top w:val="single" w:sz="4" w:space="0" w:color="auto"/>
              <w:left w:val="nil"/>
              <w:bottom w:val="nil"/>
              <w:right w:val="nil"/>
            </w:tcBorders>
          </w:tcPr>
          <w:p w14:paraId="54456070"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r>
      <w:tr w:rsidR="005B3C0C" w:rsidRPr="005B3C0C" w14:paraId="7CDE5C48" w14:textId="77777777" w:rsidTr="005B3C0C">
        <w:trPr>
          <w:trHeight w:val="285"/>
        </w:trPr>
        <w:tc>
          <w:tcPr>
            <w:tcW w:w="2424" w:type="pct"/>
            <w:tcBorders>
              <w:top w:val="nil"/>
              <w:left w:val="nil"/>
              <w:bottom w:val="nil"/>
              <w:right w:val="nil"/>
            </w:tcBorders>
          </w:tcPr>
          <w:p w14:paraId="5C5AB17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MII8</w:t>
            </w:r>
          </w:p>
        </w:tc>
        <w:tc>
          <w:tcPr>
            <w:tcW w:w="1119" w:type="pct"/>
            <w:tcBorders>
              <w:top w:val="nil"/>
              <w:left w:val="nil"/>
              <w:bottom w:val="nil"/>
              <w:right w:val="nil"/>
            </w:tcBorders>
          </w:tcPr>
          <w:p w14:paraId="1E565EF2"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100 % (1131)</w:t>
            </w:r>
          </w:p>
        </w:tc>
        <w:tc>
          <w:tcPr>
            <w:tcW w:w="1457" w:type="pct"/>
            <w:tcBorders>
              <w:top w:val="nil"/>
              <w:left w:val="nil"/>
              <w:bottom w:val="nil"/>
              <w:right w:val="nil"/>
            </w:tcBorders>
          </w:tcPr>
          <w:p w14:paraId="72853F68"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sz w:val="20"/>
                <w:szCs w:val="20"/>
              </w:rPr>
            </w:pPr>
            <w:r w:rsidRPr="005B3C0C">
              <w:rPr>
                <w:sz w:val="20"/>
                <w:szCs w:val="20"/>
              </w:rPr>
              <w:t>KF879600</w:t>
            </w:r>
          </w:p>
        </w:tc>
      </w:tr>
      <w:tr w:rsidR="005B3C0C" w:rsidRPr="005B3C0C" w14:paraId="55C98BDE" w14:textId="77777777" w:rsidTr="005B3C0C">
        <w:trPr>
          <w:trHeight w:val="285"/>
        </w:trPr>
        <w:tc>
          <w:tcPr>
            <w:tcW w:w="2424" w:type="pct"/>
            <w:tcBorders>
              <w:top w:val="nil"/>
              <w:left w:val="nil"/>
              <w:bottom w:val="nil"/>
              <w:right w:val="nil"/>
            </w:tcBorders>
          </w:tcPr>
          <w:p w14:paraId="79873EBF"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i/>
                <w:sz w:val="20"/>
                <w:szCs w:val="20"/>
                <w:lang w:eastAsia="en-GB"/>
              </w:rPr>
              <w:t>Micractinium inermum</w:t>
            </w:r>
            <w:r w:rsidRPr="005B3C0C">
              <w:rPr>
                <w:rFonts w:cs="Arial"/>
                <w:sz w:val="20"/>
                <w:szCs w:val="20"/>
                <w:lang w:eastAsia="en-GB"/>
              </w:rPr>
              <w:t xml:space="preserve"> NLP-F014</w:t>
            </w:r>
          </w:p>
        </w:tc>
        <w:tc>
          <w:tcPr>
            <w:tcW w:w="1119" w:type="pct"/>
            <w:tcBorders>
              <w:top w:val="nil"/>
              <w:left w:val="nil"/>
              <w:bottom w:val="nil"/>
              <w:right w:val="nil"/>
            </w:tcBorders>
          </w:tcPr>
          <w:p w14:paraId="547F2AAF"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lang w:eastAsia="en-GB"/>
              </w:rPr>
              <w:t>100 % (1131)</w:t>
            </w:r>
          </w:p>
        </w:tc>
        <w:tc>
          <w:tcPr>
            <w:tcW w:w="1457" w:type="pct"/>
            <w:tcBorders>
              <w:top w:val="nil"/>
              <w:left w:val="nil"/>
              <w:bottom w:val="nil"/>
              <w:right w:val="nil"/>
            </w:tcBorders>
          </w:tcPr>
          <w:p w14:paraId="2D955ACF"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KF597304</w:t>
            </w:r>
          </w:p>
        </w:tc>
      </w:tr>
      <w:tr w:rsidR="005B3C0C" w:rsidRPr="005B3C0C" w14:paraId="1024B168" w14:textId="77777777" w:rsidTr="005B3C0C">
        <w:trPr>
          <w:trHeight w:val="257"/>
        </w:trPr>
        <w:tc>
          <w:tcPr>
            <w:tcW w:w="2424" w:type="pct"/>
            <w:tcBorders>
              <w:top w:val="nil"/>
              <w:left w:val="nil"/>
              <w:bottom w:val="nil"/>
              <w:right w:val="nil"/>
            </w:tcBorders>
          </w:tcPr>
          <w:p w14:paraId="3007A73B"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 vulgaris</w:t>
            </w:r>
            <w:r w:rsidRPr="005B3C0C">
              <w:rPr>
                <w:rFonts w:cs="Arial"/>
                <w:sz w:val="20"/>
                <w:szCs w:val="20"/>
                <w:lang w:eastAsia="en-GB"/>
              </w:rPr>
              <w:t xml:space="preserve"> CCAP 211/79</w:t>
            </w:r>
          </w:p>
        </w:tc>
        <w:tc>
          <w:tcPr>
            <w:tcW w:w="1119" w:type="pct"/>
            <w:tcBorders>
              <w:top w:val="nil"/>
              <w:left w:val="nil"/>
              <w:bottom w:val="nil"/>
              <w:right w:val="nil"/>
            </w:tcBorders>
          </w:tcPr>
          <w:p w14:paraId="30A7454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lang w:eastAsia="en-GB"/>
              </w:rPr>
              <w:t>100 % (1131)</w:t>
            </w:r>
          </w:p>
        </w:tc>
        <w:tc>
          <w:tcPr>
            <w:tcW w:w="1457" w:type="pct"/>
            <w:tcBorders>
              <w:top w:val="nil"/>
              <w:left w:val="nil"/>
              <w:bottom w:val="nil"/>
              <w:right w:val="nil"/>
            </w:tcBorders>
          </w:tcPr>
          <w:p w14:paraId="1C1942CF"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FR865683</w:t>
            </w:r>
          </w:p>
        </w:tc>
      </w:tr>
      <w:tr w:rsidR="005B3C0C" w:rsidRPr="005B3C0C" w14:paraId="059F7BBE" w14:textId="77777777" w:rsidTr="005B3C0C">
        <w:trPr>
          <w:trHeight w:val="237"/>
        </w:trPr>
        <w:tc>
          <w:tcPr>
            <w:tcW w:w="2424" w:type="pct"/>
            <w:tcBorders>
              <w:top w:val="nil"/>
              <w:left w:val="nil"/>
              <w:bottom w:val="nil"/>
              <w:right w:val="nil"/>
            </w:tcBorders>
          </w:tcPr>
          <w:p w14:paraId="6AB68AB7"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NMX37N</w:t>
            </w:r>
          </w:p>
        </w:tc>
        <w:tc>
          <w:tcPr>
            <w:tcW w:w="1119" w:type="pct"/>
            <w:tcBorders>
              <w:top w:val="nil"/>
              <w:left w:val="nil"/>
              <w:bottom w:val="nil"/>
              <w:right w:val="nil"/>
            </w:tcBorders>
          </w:tcPr>
          <w:p w14:paraId="77F48790"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100 % (1131)</w:t>
            </w:r>
          </w:p>
        </w:tc>
        <w:tc>
          <w:tcPr>
            <w:tcW w:w="1457" w:type="pct"/>
            <w:tcBorders>
              <w:top w:val="nil"/>
              <w:left w:val="nil"/>
              <w:bottom w:val="nil"/>
              <w:right w:val="nil"/>
            </w:tcBorders>
          </w:tcPr>
          <w:p w14:paraId="7B018D8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JF767012</w:t>
            </w:r>
          </w:p>
        </w:tc>
      </w:tr>
      <w:tr w:rsidR="005B3C0C" w:rsidRPr="005B3C0C" w14:paraId="08C8003D" w14:textId="77777777" w:rsidTr="005B3C0C">
        <w:trPr>
          <w:trHeight w:val="237"/>
        </w:trPr>
        <w:tc>
          <w:tcPr>
            <w:tcW w:w="2424" w:type="pct"/>
            <w:tcBorders>
              <w:top w:val="nil"/>
              <w:left w:val="nil"/>
              <w:bottom w:val="nil"/>
              <w:right w:val="nil"/>
            </w:tcBorders>
          </w:tcPr>
          <w:p w14:paraId="525AD9B3"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EO5-4C</w:t>
            </w:r>
          </w:p>
        </w:tc>
        <w:tc>
          <w:tcPr>
            <w:tcW w:w="1119" w:type="pct"/>
            <w:tcBorders>
              <w:top w:val="nil"/>
              <w:left w:val="nil"/>
              <w:bottom w:val="nil"/>
              <w:right w:val="nil"/>
            </w:tcBorders>
          </w:tcPr>
          <w:p w14:paraId="025E9248"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cs="Arial"/>
                <w:sz w:val="20"/>
                <w:szCs w:val="20"/>
                <w:lang w:eastAsia="en-GB"/>
              </w:rPr>
              <w:t>100 % (1131)</w:t>
            </w:r>
          </w:p>
        </w:tc>
        <w:tc>
          <w:tcPr>
            <w:tcW w:w="1457" w:type="pct"/>
            <w:tcBorders>
              <w:top w:val="nil"/>
              <w:left w:val="nil"/>
              <w:bottom w:val="nil"/>
              <w:right w:val="nil"/>
            </w:tcBorders>
          </w:tcPr>
          <w:p w14:paraId="011E7701"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FJ946889</w:t>
            </w:r>
          </w:p>
        </w:tc>
      </w:tr>
      <w:tr w:rsidR="005B3C0C" w:rsidRPr="005B3C0C" w14:paraId="4FA7623A" w14:textId="77777777" w:rsidTr="005B3C0C">
        <w:trPr>
          <w:trHeight w:val="237"/>
        </w:trPr>
        <w:tc>
          <w:tcPr>
            <w:tcW w:w="2424" w:type="pct"/>
            <w:tcBorders>
              <w:top w:val="nil"/>
              <w:left w:val="nil"/>
              <w:bottom w:val="nil"/>
              <w:right w:val="nil"/>
            </w:tcBorders>
          </w:tcPr>
          <w:p w14:paraId="7BBDE856"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VPL9-6</w:t>
            </w:r>
          </w:p>
        </w:tc>
        <w:tc>
          <w:tcPr>
            <w:tcW w:w="1119" w:type="pct"/>
            <w:tcBorders>
              <w:top w:val="nil"/>
              <w:left w:val="nil"/>
              <w:bottom w:val="nil"/>
              <w:right w:val="nil"/>
            </w:tcBorders>
          </w:tcPr>
          <w:p w14:paraId="3F87238F"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cs="Arial"/>
                <w:sz w:val="20"/>
                <w:szCs w:val="20"/>
                <w:lang w:eastAsia="en-GB"/>
              </w:rPr>
              <w:t>100 % (1131)</w:t>
            </w:r>
          </w:p>
        </w:tc>
        <w:tc>
          <w:tcPr>
            <w:tcW w:w="1457" w:type="pct"/>
            <w:tcBorders>
              <w:top w:val="nil"/>
              <w:left w:val="nil"/>
              <w:bottom w:val="nil"/>
              <w:right w:val="nil"/>
            </w:tcBorders>
          </w:tcPr>
          <w:p w14:paraId="3E6BFBCB"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FJ946888</w:t>
            </w:r>
          </w:p>
        </w:tc>
      </w:tr>
      <w:tr w:rsidR="005B3C0C" w:rsidRPr="005B3C0C" w14:paraId="1DC4B9C2" w14:textId="77777777" w:rsidTr="005B3C0C">
        <w:trPr>
          <w:trHeight w:val="237"/>
        </w:trPr>
        <w:tc>
          <w:tcPr>
            <w:tcW w:w="2424" w:type="pct"/>
            <w:tcBorders>
              <w:top w:val="nil"/>
              <w:left w:val="nil"/>
              <w:bottom w:val="nil"/>
              <w:right w:val="nil"/>
            </w:tcBorders>
          </w:tcPr>
          <w:p w14:paraId="63702FD9"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WO10-1</w:t>
            </w:r>
          </w:p>
        </w:tc>
        <w:tc>
          <w:tcPr>
            <w:tcW w:w="1119" w:type="pct"/>
            <w:tcBorders>
              <w:top w:val="nil"/>
              <w:left w:val="nil"/>
              <w:bottom w:val="nil"/>
              <w:right w:val="nil"/>
            </w:tcBorders>
          </w:tcPr>
          <w:p w14:paraId="61E87D6F"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cs="Arial"/>
                <w:sz w:val="20"/>
                <w:szCs w:val="20"/>
                <w:lang w:eastAsia="en-GB"/>
              </w:rPr>
              <w:t>100 % (1131)</w:t>
            </w:r>
          </w:p>
        </w:tc>
        <w:tc>
          <w:tcPr>
            <w:tcW w:w="1457" w:type="pct"/>
            <w:tcBorders>
              <w:top w:val="nil"/>
              <w:left w:val="nil"/>
              <w:bottom w:val="nil"/>
              <w:right w:val="nil"/>
            </w:tcBorders>
          </w:tcPr>
          <w:p w14:paraId="2F20F0DA"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FJ946886</w:t>
            </w:r>
          </w:p>
        </w:tc>
      </w:tr>
      <w:tr w:rsidR="005B3C0C" w:rsidRPr="005B3C0C" w14:paraId="31F7BA4B" w14:textId="77777777" w:rsidTr="005B3C0C">
        <w:trPr>
          <w:trHeight w:val="237"/>
        </w:trPr>
        <w:tc>
          <w:tcPr>
            <w:tcW w:w="2424" w:type="pct"/>
            <w:tcBorders>
              <w:top w:val="nil"/>
              <w:left w:val="nil"/>
              <w:bottom w:val="nil"/>
              <w:right w:val="nil"/>
            </w:tcBorders>
          </w:tcPr>
          <w:p w14:paraId="1F1703CC"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Hindakia fallax</w:t>
            </w:r>
            <w:r w:rsidRPr="005B3C0C">
              <w:rPr>
                <w:rFonts w:cs="Arial"/>
                <w:sz w:val="20"/>
                <w:szCs w:val="20"/>
                <w:lang w:eastAsia="en-GB"/>
              </w:rPr>
              <w:t xml:space="preserve"> CCAP 222/29</w:t>
            </w:r>
          </w:p>
        </w:tc>
        <w:tc>
          <w:tcPr>
            <w:tcW w:w="1119" w:type="pct"/>
            <w:tcBorders>
              <w:top w:val="nil"/>
              <w:left w:val="nil"/>
              <w:bottom w:val="nil"/>
              <w:right w:val="nil"/>
            </w:tcBorders>
          </w:tcPr>
          <w:p w14:paraId="50F9650D"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sz w:val="20"/>
                <w:szCs w:val="20"/>
                <w:lang w:eastAsia="en-GB"/>
              </w:rPr>
              <w:t>99 % (1125)</w:t>
            </w:r>
          </w:p>
        </w:tc>
        <w:tc>
          <w:tcPr>
            <w:tcW w:w="1457" w:type="pct"/>
            <w:tcBorders>
              <w:top w:val="nil"/>
              <w:left w:val="nil"/>
              <w:bottom w:val="nil"/>
              <w:right w:val="nil"/>
            </w:tcBorders>
          </w:tcPr>
          <w:p w14:paraId="0AA6898E"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GQ487223</w:t>
            </w:r>
          </w:p>
        </w:tc>
      </w:tr>
    </w:tbl>
    <w:p w14:paraId="07B2A172" w14:textId="77777777" w:rsidR="005B3C0C" w:rsidRPr="005B3C0C" w:rsidRDefault="005B3C0C" w:rsidP="005B3C0C">
      <w:pPr>
        <w:rPr>
          <w:sz w:val="10"/>
          <w:szCs w:val="10"/>
        </w:rPr>
      </w:pPr>
    </w:p>
    <w:tbl>
      <w:tblPr>
        <w:tblStyle w:val="TableGrid2"/>
        <w:tblW w:w="5000" w:type="pct"/>
        <w:tblLook w:val="04A0" w:firstRow="1" w:lastRow="0" w:firstColumn="1" w:lastColumn="0" w:noHBand="0" w:noVBand="1"/>
      </w:tblPr>
      <w:tblGrid>
        <w:gridCol w:w="4126"/>
        <w:gridCol w:w="1895"/>
        <w:gridCol w:w="2483"/>
      </w:tblGrid>
      <w:tr w:rsidR="005B3C0C" w:rsidRPr="005B3C0C" w14:paraId="6D4C5C4C" w14:textId="77777777" w:rsidTr="005B3C0C">
        <w:trPr>
          <w:trHeight w:val="574"/>
        </w:trPr>
        <w:tc>
          <w:tcPr>
            <w:tcW w:w="5000" w:type="pct"/>
            <w:gridSpan w:val="3"/>
            <w:tcBorders>
              <w:top w:val="nil"/>
              <w:left w:val="nil"/>
              <w:bottom w:val="single" w:sz="4" w:space="0" w:color="auto"/>
              <w:right w:val="nil"/>
            </w:tcBorders>
            <w:hideMark/>
          </w:tcPr>
          <w:p w14:paraId="6AE84FDA" w14:textId="77777777" w:rsidR="005B3C0C" w:rsidRPr="005B3C0C" w:rsidRDefault="005B3C0C" w:rsidP="000F5DC9">
            <w:pPr>
              <w:tabs>
                <w:tab w:val="left" w:pos="567"/>
                <w:tab w:val="left" w:pos="1134"/>
              </w:tabs>
              <w:autoSpaceDE w:val="0"/>
              <w:autoSpaceDN w:val="0"/>
              <w:adjustRightInd w:val="0"/>
              <w:spacing w:line="360" w:lineRule="auto"/>
              <w:ind w:right="113"/>
              <w:rPr>
                <w:rFonts w:cs="Arial"/>
                <w:sz w:val="20"/>
                <w:szCs w:val="20"/>
                <w:lang w:eastAsia="en-GB"/>
              </w:rPr>
            </w:pPr>
            <w:r w:rsidRPr="005B3C0C">
              <w:rPr>
                <w:rFonts w:cs="Arial"/>
                <w:b/>
                <w:sz w:val="20"/>
                <w:szCs w:val="20"/>
                <w:lang w:eastAsia="en-GB"/>
              </w:rPr>
              <w:t xml:space="preserve">Table </w:t>
            </w:r>
            <w:r w:rsidR="008348DD">
              <w:rPr>
                <w:rFonts w:cs="Arial"/>
                <w:b/>
                <w:sz w:val="20"/>
                <w:szCs w:val="20"/>
                <w:lang w:eastAsia="en-GB"/>
              </w:rPr>
              <w:t>6</w:t>
            </w:r>
            <w:r w:rsidRPr="005B3C0C">
              <w:rPr>
                <w:rFonts w:cs="Arial"/>
                <w:sz w:val="20"/>
                <w:szCs w:val="20"/>
                <w:lang w:eastAsia="en-GB"/>
              </w:rPr>
              <w:t>. Significant alignments with initial 18S Forward sequence (9</w:t>
            </w:r>
            <w:r w:rsidR="000F5DC9">
              <w:rPr>
                <w:rFonts w:cs="Arial"/>
                <w:sz w:val="20"/>
                <w:szCs w:val="20"/>
                <w:lang w:eastAsia="en-GB"/>
              </w:rPr>
              <w:t>36</w:t>
            </w:r>
            <w:r w:rsidRPr="005B3C0C">
              <w:rPr>
                <w:rFonts w:cs="Arial"/>
                <w:sz w:val="20"/>
                <w:szCs w:val="20"/>
                <w:lang w:eastAsia="en-GB"/>
              </w:rPr>
              <w:t xml:space="preserve"> BP). </w:t>
            </w:r>
          </w:p>
        </w:tc>
      </w:tr>
      <w:tr w:rsidR="005B3C0C" w:rsidRPr="005B3C0C" w14:paraId="507417A0" w14:textId="77777777" w:rsidTr="005B3C0C">
        <w:trPr>
          <w:trHeight w:val="826"/>
        </w:trPr>
        <w:tc>
          <w:tcPr>
            <w:tcW w:w="2426" w:type="pct"/>
            <w:tcBorders>
              <w:top w:val="single" w:sz="4" w:space="0" w:color="auto"/>
              <w:left w:val="nil"/>
              <w:bottom w:val="single" w:sz="4" w:space="0" w:color="auto"/>
              <w:right w:val="nil"/>
            </w:tcBorders>
            <w:hideMark/>
          </w:tcPr>
          <w:p w14:paraId="257DC46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Sequence name</w:t>
            </w:r>
          </w:p>
        </w:tc>
        <w:tc>
          <w:tcPr>
            <w:tcW w:w="1114" w:type="pct"/>
            <w:tcBorders>
              <w:top w:val="single" w:sz="4" w:space="0" w:color="auto"/>
              <w:left w:val="nil"/>
              <w:bottom w:val="single" w:sz="4" w:space="0" w:color="auto"/>
              <w:right w:val="nil"/>
            </w:tcBorders>
            <w:hideMark/>
          </w:tcPr>
          <w:p w14:paraId="64E543F7" w14:textId="77777777" w:rsidR="005B3C0C" w:rsidRPr="005B3C0C" w:rsidRDefault="005B3C0C" w:rsidP="005B3C0C">
            <w:pPr>
              <w:tabs>
                <w:tab w:val="left" w:pos="567"/>
                <w:tab w:val="left" w:pos="1134"/>
              </w:tabs>
              <w:autoSpaceDE w:val="0"/>
              <w:autoSpaceDN w:val="0"/>
              <w:adjustRightInd w:val="0"/>
              <w:spacing w:after="0" w:line="360" w:lineRule="auto"/>
              <w:ind w:right="113"/>
              <w:contextualSpacing/>
              <w:rPr>
                <w:rFonts w:eastAsia="Calibri" w:cs="Arial"/>
                <w:sz w:val="20"/>
                <w:szCs w:val="20"/>
                <w:lang w:eastAsia="en-GB"/>
              </w:rPr>
            </w:pPr>
            <w:r w:rsidRPr="005B3C0C">
              <w:rPr>
                <w:rFonts w:eastAsia="Calibri" w:cs="Arial"/>
                <w:sz w:val="20"/>
                <w:szCs w:val="20"/>
                <w:lang w:eastAsia="en-GB"/>
              </w:rPr>
              <w:t xml:space="preserve">Query match </w:t>
            </w:r>
          </w:p>
          <w:p w14:paraId="4A6D47AD" w14:textId="77777777" w:rsidR="005B3C0C" w:rsidRPr="005B3C0C" w:rsidRDefault="005B3C0C" w:rsidP="005B3C0C">
            <w:pPr>
              <w:tabs>
                <w:tab w:val="left" w:pos="567"/>
                <w:tab w:val="left" w:pos="1134"/>
              </w:tabs>
              <w:autoSpaceDE w:val="0"/>
              <w:autoSpaceDN w:val="0"/>
              <w:adjustRightInd w:val="0"/>
              <w:spacing w:after="0" w:line="360" w:lineRule="auto"/>
              <w:ind w:right="113"/>
              <w:contextualSpacing/>
              <w:rPr>
                <w:rFonts w:eastAsia="Calibri" w:cs="Arial"/>
                <w:sz w:val="20"/>
                <w:szCs w:val="20"/>
                <w:lang w:eastAsia="en-GB"/>
              </w:rPr>
            </w:pPr>
            <w:r w:rsidRPr="005B3C0C">
              <w:rPr>
                <w:rFonts w:eastAsia="Calibri" w:cs="Arial"/>
                <w:sz w:val="20"/>
                <w:szCs w:val="20"/>
                <w:lang w:eastAsia="en-GB"/>
              </w:rPr>
              <w:t>(Total score)</w:t>
            </w:r>
          </w:p>
        </w:tc>
        <w:tc>
          <w:tcPr>
            <w:tcW w:w="1460" w:type="pct"/>
            <w:tcBorders>
              <w:top w:val="single" w:sz="4" w:space="0" w:color="auto"/>
              <w:left w:val="nil"/>
              <w:bottom w:val="single" w:sz="4" w:space="0" w:color="auto"/>
              <w:right w:val="nil"/>
            </w:tcBorders>
            <w:hideMark/>
          </w:tcPr>
          <w:p w14:paraId="5D6395BB"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Accession number</w:t>
            </w:r>
          </w:p>
        </w:tc>
      </w:tr>
      <w:tr w:rsidR="005B3C0C" w:rsidRPr="005B3C0C" w14:paraId="6CB931F6" w14:textId="77777777" w:rsidTr="005B3C0C">
        <w:trPr>
          <w:trHeight w:val="102"/>
        </w:trPr>
        <w:tc>
          <w:tcPr>
            <w:tcW w:w="2426" w:type="pct"/>
            <w:tcBorders>
              <w:top w:val="single" w:sz="4" w:space="0" w:color="auto"/>
              <w:left w:val="nil"/>
              <w:bottom w:val="nil"/>
              <w:right w:val="nil"/>
            </w:tcBorders>
          </w:tcPr>
          <w:p w14:paraId="10BB3629"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c>
          <w:tcPr>
            <w:tcW w:w="1114" w:type="pct"/>
            <w:tcBorders>
              <w:top w:val="single" w:sz="4" w:space="0" w:color="auto"/>
              <w:left w:val="nil"/>
              <w:bottom w:val="nil"/>
              <w:right w:val="nil"/>
            </w:tcBorders>
          </w:tcPr>
          <w:p w14:paraId="79197EFC"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c>
          <w:tcPr>
            <w:tcW w:w="1460" w:type="pct"/>
            <w:tcBorders>
              <w:top w:val="single" w:sz="4" w:space="0" w:color="auto"/>
              <w:left w:val="nil"/>
              <w:bottom w:val="nil"/>
              <w:right w:val="nil"/>
            </w:tcBorders>
          </w:tcPr>
          <w:p w14:paraId="62297D4F"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r>
      <w:tr w:rsidR="005B3C0C" w:rsidRPr="005B3C0C" w14:paraId="33CAF0A8" w14:textId="77777777" w:rsidTr="005B3C0C">
        <w:trPr>
          <w:trHeight w:val="257"/>
        </w:trPr>
        <w:tc>
          <w:tcPr>
            <w:tcW w:w="2426" w:type="pct"/>
            <w:tcBorders>
              <w:top w:val="nil"/>
              <w:left w:val="nil"/>
              <w:bottom w:val="nil"/>
              <w:right w:val="nil"/>
            </w:tcBorders>
          </w:tcPr>
          <w:p w14:paraId="17BEAAA6"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MII8</w:t>
            </w:r>
          </w:p>
        </w:tc>
        <w:tc>
          <w:tcPr>
            <w:tcW w:w="1114" w:type="pct"/>
            <w:tcBorders>
              <w:top w:val="nil"/>
              <w:left w:val="nil"/>
              <w:bottom w:val="nil"/>
              <w:right w:val="nil"/>
            </w:tcBorders>
          </w:tcPr>
          <w:p w14:paraId="08A5549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99 % (1679)</w:t>
            </w:r>
          </w:p>
        </w:tc>
        <w:tc>
          <w:tcPr>
            <w:tcW w:w="1460" w:type="pct"/>
            <w:tcBorders>
              <w:top w:val="nil"/>
              <w:left w:val="nil"/>
              <w:bottom w:val="nil"/>
              <w:right w:val="nil"/>
            </w:tcBorders>
          </w:tcPr>
          <w:p w14:paraId="49AAAD6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sz w:val="20"/>
                <w:szCs w:val="20"/>
              </w:rPr>
              <w:t>KF879600</w:t>
            </w:r>
          </w:p>
        </w:tc>
      </w:tr>
      <w:tr w:rsidR="005B3C0C" w:rsidRPr="005B3C0C" w14:paraId="1946E64F" w14:textId="77777777" w:rsidTr="005B3C0C">
        <w:trPr>
          <w:trHeight w:val="257"/>
        </w:trPr>
        <w:tc>
          <w:tcPr>
            <w:tcW w:w="2426" w:type="pct"/>
            <w:tcBorders>
              <w:top w:val="nil"/>
              <w:left w:val="nil"/>
              <w:bottom w:val="nil"/>
              <w:right w:val="nil"/>
            </w:tcBorders>
          </w:tcPr>
          <w:p w14:paraId="0B7F2544"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Micractinium inermum</w:t>
            </w:r>
            <w:r w:rsidRPr="005B3C0C">
              <w:rPr>
                <w:rFonts w:cs="Arial"/>
                <w:sz w:val="20"/>
                <w:szCs w:val="20"/>
                <w:lang w:eastAsia="en-GB"/>
              </w:rPr>
              <w:t xml:space="preserve"> NLP-F014</w:t>
            </w:r>
          </w:p>
        </w:tc>
        <w:tc>
          <w:tcPr>
            <w:tcW w:w="1114" w:type="pct"/>
            <w:tcBorders>
              <w:top w:val="nil"/>
              <w:left w:val="nil"/>
              <w:bottom w:val="nil"/>
              <w:right w:val="nil"/>
            </w:tcBorders>
          </w:tcPr>
          <w:p w14:paraId="27C55914"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99 % (1679)</w:t>
            </w:r>
          </w:p>
        </w:tc>
        <w:tc>
          <w:tcPr>
            <w:tcW w:w="1460" w:type="pct"/>
            <w:tcBorders>
              <w:top w:val="nil"/>
              <w:left w:val="nil"/>
              <w:bottom w:val="nil"/>
              <w:right w:val="nil"/>
            </w:tcBorders>
          </w:tcPr>
          <w:p w14:paraId="58F710A8"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KF597304</w:t>
            </w:r>
          </w:p>
        </w:tc>
      </w:tr>
      <w:tr w:rsidR="005B3C0C" w:rsidRPr="005B3C0C" w14:paraId="4C6AC1C5" w14:textId="77777777" w:rsidTr="005B3C0C">
        <w:trPr>
          <w:trHeight w:val="257"/>
        </w:trPr>
        <w:tc>
          <w:tcPr>
            <w:tcW w:w="2426" w:type="pct"/>
            <w:tcBorders>
              <w:top w:val="nil"/>
              <w:left w:val="nil"/>
              <w:bottom w:val="nil"/>
              <w:right w:val="nil"/>
            </w:tcBorders>
          </w:tcPr>
          <w:p w14:paraId="4FFE200B"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 vulgaris</w:t>
            </w:r>
            <w:r w:rsidRPr="005B3C0C">
              <w:rPr>
                <w:rFonts w:cs="Arial"/>
                <w:sz w:val="20"/>
                <w:szCs w:val="20"/>
                <w:lang w:eastAsia="en-GB"/>
              </w:rPr>
              <w:t xml:space="preserve"> CCAP 211/79</w:t>
            </w:r>
          </w:p>
        </w:tc>
        <w:tc>
          <w:tcPr>
            <w:tcW w:w="1114" w:type="pct"/>
            <w:tcBorders>
              <w:top w:val="nil"/>
              <w:left w:val="nil"/>
              <w:bottom w:val="nil"/>
              <w:right w:val="nil"/>
            </w:tcBorders>
          </w:tcPr>
          <w:p w14:paraId="63201A70"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lang w:eastAsia="en-GB"/>
              </w:rPr>
              <w:t>99 % (1679)</w:t>
            </w:r>
          </w:p>
        </w:tc>
        <w:tc>
          <w:tcPr>
            <w:tcW w:w="1460" w:type="pct"/>
            <w:tcBorders>
              <w:top w:val="nil"/>
              <w:left w:val="nil"/>
              <w:bottom w:val="nil"/>
              <w:right w:val="nil"/>
            </w:tcBorders>
          </w:tcPr>
          <w:p w14:paraId="61A32FB9"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FR865683</w:t>
            </w:r>
          </w:p>
        </w:tc>
      </w:tr>
      <w:tr w:rsidR="005B3C0C" w:rsidRPr="005B3C0C" w14:paraId="682BF905" w14:textId="77777777" w:rsidTr="005B3C0C">
        <w:trPr>
          <w:trHeight w:val="237"/>
        </w:trPr>
        <w:tc>
          <w:tcPr>
            <w:tcW w:w="2426" w:type="pct"/>
            <w:tcBorders>
              <w:top w:val="nil"/>
              <w:left w:val="nil"/>
              <w:bottom w:val="nil"/>
              <w:right w:val="nil"/>
            </w:tcBorders>
          </w:tcPr>
          <w:p w14:paraId="36987C2E"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NMX37N</w:t>
            </w:r>
          </w:p>
        </w:tc>
        <w:tc>
          <w:tcPr>
            <w:tcW w:w="1114" w:type="pct"/>
            <w:tcBorders>
              <w:top w:val="nil"/>
              <w:left w:val="nil"/>
              <w:bottom w:val="nil"/>
              <w:right w:val="nil"/>
            </w:tcBorders>
          </w:tcPr>
          <w:p w14:paraId="12E0D3D8"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99 % (1679))</w:t>
            </w:r>
          </w:p>
        </w:tc>
        <w:tc>
          <w:tcPr>
            <w:tcW w:w="1460" w:type="pct"/>
            <w:tcBorders>
              <w:top w:val="nil"/>
              <w:left w:val="nil"/>
              <w:bottom w:val="nil"/>
              <w:right w:val="nil"/>
            </w:tcBorders>
          </w:tcPr>
          <w:p w14:paraId="562BC4DB"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JF767012</w:t>
            </w:r>
          </w:p>
        </w:tc>
      </w:tr>
      <w:tr w:rsidR="005B3C0C" w:rsidRPr="005B3C0C" w14:paraId="5DAA530A" w14:textId="77777777" w:rsidTr="005B3C0C">
        <w:trPr>
          <w:trHeight w:val="237"/>
        </w:trPr>
        <w:tc>
          <w:tcPr>
            <w:tcW w:w="2426" w:type="pct"/>
            <w:tcBorders>
              <w:top w:val="nil"/>
              <w:left w:val="nil"/>
              <w:bottom w:val="nil"/>
              <w:right w:val="nil"/>
            </w:tcBorders>
          </w:tcPr>
          <w:p w14:paraId="79FD317E"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EO5-4C</w:t>
            </w:r>
          </w:p>
        </w:tc>
        <w:tc>
          <w:tcPr>
            <w:tcW w:w="1114" w:type="pct"/>
            <w:tcBorders>
              <w:top w:val="nil"/>
              <w:left w:val="nil"/>
              <w:bottom w:val="nil"/>
              <w:right w:val="nil"/>
            </w:tcBorders>
          </w:tcPr>
          <w:p w14:paraId="0160B892"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cs="Arial"/>
                <w:sz w:val="20"/>
                <w:szCs w:val="20"/>
                <w:lang w:eastAsia="en-GB"/>
              </w:rPr>
              <w:t>99 % (1679)</w:t>
            </w:r>
          </w:p>
        </w:tc>
        <w:tc>
          <w:tcPr>
            <w:tcW w:w="1460" w:type="pct"/>
            <w:tcBorders>
              <w:top w:val="nil"/>
              <w:left w:val="nil"/>
              <w:bottom w:val="nil"/>
              <w:right w:val="nil"/>
            </w:tcBorders>
          </w:tcPr>
          <w:p w14:paraId="76956E03"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FJ946889</w:t>
            </w:r>
          </w:p>
        </w:tc>
      </w:tr>
      <w:tr w:rsidR="005B3C0C" w:rsidRPr="005B3C0C" w14:paraId="4AFFD490" w14:textId="77777777" w:rsidTr="005B3C0C">
        <w:trPr>
          <w:trHeight w:val="237"/>
        </w:trPr>
        <w:tc>
          <w:tcPr>
            <w:tcW w:w="2426" w:type="pct"/>
            <w:tcBorders>
              <w:top w:val="nil"/>
              <w:left w:val="nil"/>
              <w:bottom w:val="nil"/>
              <w:right w:val="nil"/>
            </w:tcBorders>
          </w:tcPr>
          <w:p w14:paraId="6A4085DD"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VPL9-6</w:t>
            </w:r>
          </w:p>
        </w:tc>
        <w:tc>
          <w:tcPr>
            <w:tcW w:w="1114" w:type="pct"/>
            <w:tcBorders>
              <w:top w:val="nil"/>
              <w:left w:val="nil"/>
              <w:bottom w:val="nil"/>
              <w:right w:val="nil"/>
            </w:tcBorders>
          </w:tcPr>
          <w:p w14:paraId="485C6A51"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cs="Arial"/>
                <w:sz w:val="20"/>
                <w:szCs w:val="20"/>
                <w:lang w:eastAsia="en-GB"/>
              </w:rPr>
              <w:t>99 % (1679)</w:t>
            </w:r>
          </w:p>
        </w:tc>
        <w:tc>
          <w:tcPr>
            <w:tcW w:w="1460" w:type="pct"/>
            <w:tcBorders>
              <w:top w:val="nil"/>
              <w:left w:val="nil"/>
              <w:bottom w:val="nil"/>
              <w:right w:val="nil"/>
            </w:tcBorders>
          </w:tcPr>
          <w:p w14:paraId="1C678902"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FJ946888</w:t>
            </w:r>
          </w:p>
        </w:tc>
      </w:tr>
      <w:tr w:rsidR="005B3C0C" w:rsidRPr="005B3C0C" w14:paraId="32C8B0CC" w14:textId="77777777" w:rsidTr="005B3C0C">
        <w:trPr>
          <w:trHeight w:val="237"/>
        </w:trPr>
        <w:tc>
          <w:tcPr>
            <w:tcW w:w="2426" w:type="pct"/>
            <w:tcBorders>
              <w:top w:val="nil"/>
              <w:left w:val="nil"/>
              <w:bottom w:val="nil"/>
              <w:right w:val="nil"/>
            </w:tcBorders>
          </w:tcPr>
          <w:p w14:paraId="538A730D"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WO10-1</w:t>
            </w:r>
          </w:p>
        </w:tc>
        <w:tc>
          <w:tcPr>
            <w:tcW w:w="1114" w:type="pct"/>
            <w:tcBorders>
              <w:top w:val="nil"/>
              <w:left w:val="nil"/>
              <w:bottom w:val="nil"/>
              <w:right w:val="nil"/>
            </w:tcBorders>
          </w:tcPr>
          <w:p w14:paraId="016C924B"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cs="Arial"/>
                <w:sz w:val="20"/>
                <w:szCs w:val="20"/>
                <w:lang w:eastAsia="en-GB"/>
              </w:rPr>
              <w:t>99 % (1679)</w:t>
            </w:r>
          </w:p>
        </w:tc>
        <w:tc>
          <w:tcPr>
            <w:tcW w:w="1460" w:type="pct"/>
            <w:tcBorders>
              <w:top w:val="nil"/>
              <w:left w:val="nil"/>
              <w:bottom w:val="nil"/>
              <w:right w:val="nil"/>
            </w:tcBorders>
          </w:tcPr>
          <w:p w14:paraId="3D34EF2F"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FJ946886</w:t>
            </w:r>
          </w:p>
        </w:tc>
      </w:tr>
      <w:tr w:rsidR="005B3C0C" w:rsidRPr="005B3C0C" w14:paraId="3D5D9DB5" w14:textId="77777777" w:rsidTr="005B3C0C">
        <w:trPr>
          <w:trHeight w:val="237"/>
        </w:trPr>
        <w:tc>
          <w:tcPr>
            <w:tcW w:w="2426" w:type="pct"/>
            <w:tcBorders>
              <w:top w:val="nil"/>
              <w:left w:val="nil"/>
              <w:bottom w:val="nil"/>
              <w:right w:val="nil"/>
            </w:tcBorders>
          </w:tcPr>
          <w:p w14:paraId="5833556E"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Hindakia fallax</w:t>
            </w:r>
            <w:r w:rsidRPr="005B3C0C">
              <w:rPr>
                <w:rFonts w:cs="Arial"/>
                <w:sz w:val="20"/>
                <w:szCs w:val="20"/>
                <w:lang w:eastAsia="en-GB"/>
              </w:rPr>
              <w:t xml:space="preserve"> CCAP 222/29</w:t>
            </w:r>
          </w:p>
        </w:tc>
        <w:tc>
          <w:tcPr>
            <w:tcW w:w="1114" w:type="pct"/>
            <w:tcBorders>
              <w:top w:val="nil"/>
              <w:left w:val="nil"/>
              <w:bottom w:val="nil"/>
              <w:right w:val="nil"/>
            </w:tcBorders>
          </w:tcPr>
          <w:p w14:paraId="44613633"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sz w:val="20"/>
                <w:szCs w:val="20"/>
                <w:lang w:eastAsia="en-GB"/>
              </w:rPr>
              <w:t>99 % (1668)</w:t>
            </w:r>
          </w:p>
        </w:tc>
        <w:tc>
          <w:tcPr>
            <w:tcW w:w="1460" w:type="pct"/>
            <w:tcBorders>
              <w:top w:val="nil"/>
              <w:left w:val="nil"/>
              <w:bottom w:val="nil"/>
              <w:right w:val="nil"/>
            </w:tcBorders>
          </w:tcPr>
          <w:p w14:paraId="6069292D"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GQ487223</w:t>
            </w:r>
          </w:p>
        </w:tc>
      </w:tr>
      <w:tr w:rsidR="005B3C0C" w:rsidRPr="005B3C0C" w14:paraId="51B2F107" w14:textId="77777777" w:rsidTr="005B3C0C">
        <w:trPr>
          <w:trHeight w:val="237"/>
        </w:trPr>
        <w:tc>
          <w:tcPr>
            <w:tcW w:w="2426" w:type="pct"/>
            <w:tcBorders>
              <w:top w:val="nil"/>
              <w:left w:val="nil"/>
              <w:bottom w:val="nil"/>
              <w:right w:val="nil"/>
            </w:tcBorders>
          </w:tcPr>
          <w:p w14:paraId="4B77F3FB"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Heynigia</w:t>
            </w:r>
            <w:r w:rsidRPr="005B3C0C">
              <w:rPr>
                <w:rFonts w:cs="Arial"/>
                <w:sz w:val="20"/>
                <w:szCs w:val="20"/>
                <w:lang w:eastAsia="en-GB"/>
              </w:rPr>
              <w:t xml:space="preserve"> sp, KMMCC 1451</w:t>
            </w:r>
          </w:p>
        </w:tc>
        <w:tc>
          <w:tcPr>
            <w:tcW w:w="1114" w:type="pct"/>
            <w:tcBorders>
              <w:top w:val="nil"/>
              <w:left w:val="nil"/>
              <w:bottom w:val="nil"/>
              <w:right w:val="nil"/>
            </w:tcBorders>
          </w:tcPr>
          <w:p w14:paraId="53D7CC1C"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sz w:val="20"/>
                <w:szCs w:val="20"/>
                <w:lang w:eastAsia="en-GB"/>
              </w:rPr>
              <w:t>99 % (1657)</w:t>
            </w:r>
          </w:p>
        </w:tc>
        <w:tc>
          <w:tcPr>
            <w:tcW w:w="1460" w:type="pct"/>
            <w:tcBorders>
              <w:top w:val="nil"/>
              <w:left w:val="nil"/>
              <w:bottom w:val="nil"/>
              <w:right w:val="nil"/>
            </w:tcBorders>
          </w:tcPr>
          <w:p w14:paraId="18BE258A"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JQ315541</w:t>
            </w:r>
          </w:p>
        </w:tc>
      </w:tr>
    </w:tbl>
    <w:p w14:paraId="58D587D6" w14:textId="77777777" w:rsidR="005B3C0C" w:rsidRPr="005B3C0C" w:rsidRDefault="005B3C0C" w:rsidP="005B3C0C">
      <w:pPr>
        <w:pStyle w:val="Heading3"/>
        <w:spacing w:after="120" w:line="360" w:lineRule="auto"/>
        <w:rPr>
          <w:b w:val="0"/>
          <w:color w:val="auto"/>
        </w:rPr>
      </w:pPr>
      <w:bookmarkStart w:id="52" w:name="_Toc462059769"/>
      <w:r w:rsidRPr="005B3C0C">
        <w:rPr>
          <w:b w:val="0"/>
          <w:color w:val="auto"/>
        </w:rPr>
        <w:lastRenderedPageBreak/>
        <w:t>ITS region amplification and phylogenetic analysis</w:t>
      </w:r>
      <w:bookmarkEnd w:id="52"/>
    </w:p>
    <w:p w14:paraId="12C904F8" w14:textId="77777777" w:rsidR="005B3C0C" w:rsidRPr="005B3C0C" w:rsidRDefault="005B3C0C" w:rsidP="008348DD">
      <w:pPr>
        <w:spacing w:line="360" w:lineRule="auto"/>
      </w:pPr>
      <w:r w:rsidRPr="005B3C0C">
        <w:t xml:space="preserve">Following another DNA extraction, the ITS1, 5.8S rRNA gene and ITS2 regions of the rDNA, collectively known as the ITS region, were amplified via PCR, producing PCR products between 1000 and 1500 BP (Figure </w:t>
      </w:r>
      <w:r w:rsidR="008348DD">
        <w:t>23</w:t>
      </w:r>
      <w:r w:rsidRPr="005B3C0C">
        <w:t>). In addition, another</w:t>
      </w:r>
      <w:r w:rsidR="000F5DC9">
        <w:t xml:space="preserve"> </w:t>
      </w:r>
      <w:r w:rsidRPr="005B3C0C">
        <w:t xml:space="preserve">18S rDNA amplification was carried out. The products were sequenced in forward and reverse directions producing 8 sequences; 18S forward (963 BP), 18S reverse (979 BP), ITS1 forward (1007 BP), ITS1 reverse (567 BP), 5.8S forward (847 BP), 5.8S reverse (864 BP), ITS2 forward (965 BP) and ITS2 reverse (954 BP) (Appendix </w:t>
      </w:r>
      <w:r w:rsidR="00AC5EF7">
        <w:t>E</w:t>
      </w:r>
      <w:r w:rsidRPr="005B3C0C">
        <w:t xml:space="preserve">). The aligned contig sequence, shown below, composed of all sequences was analysed by the BLAST tool. As shown in Table </w:t>
      </w:r>
      <w:r w:rsidR="008348DD">
        <w:t>7</w:t>
      </w:r>
      <w:r w:rsidRPr="005B3C0C">
        <w:t xml:space="preserve">, the resulting matches had a significantly higher total score and the matches with the most similarity (99%) were all the same species, </w:t>
      </w:r>
      <w:r w:rsidRPr="005B3C0C">
        <w:rPr>
          <w:i/>
        </w:rPr>
        <w:t xml:space="preserve">M. inermum, </w:t>
      </w:r>
      <w:r w:rsidRPr="005B3C0C">
        <w:t xml:space="preserve">with the exception of the </w:t>
      </w:r>
      <w:r w:rsidRPr="005B3C0C">
        <w:rPr>
          <w:i/>
        </w:rPr>
        <w:t xml:space="preserve">Chlorella vulgaris </w:t>
      </w:r>
      <w:r w:rsidRPr="005B3C0C">
        <w:t>211/79 strain. The contig sequence was submitted to the NCBI Genbank database under the under the accession number KM114868</w:t>
      </w:r>
      <w:r w:rsidR="007B32CB">
        <w:t xml:space="preserve"> (Appendix B)</w:t>
      </w:r>
      <w:r w:rsidRPr="005B3C0C">
        <w:t>.</w:t>
      </w:r>
    </w:p>
    <w:p w14:paraId="44D06AF8" w14:textId="77777777" w:rsidR="005B3C0C" w:rsidRPr="005B3C0C" w:rsidRDefault="005128F7" w:rsidP="005B3C0C">
      <w:r>
        <w:rPr>
          <w:noProof/>
          <w:lang w:eastAsia="en-GB"/>
        </w:rPr>
        <mc:AlternateContent>
          <mc:Choice Requires="wpg">
            <w:drawing>
              <wp:anchor distT="0" distB="0" distL="114300" distR="114300" simplePos="0" relativeHeight="251667968" behindDoc="0" locked="0" layoutInCell="1" allowOverlap="1" wp14:anchorId="3DC936A3" wp14:editId="1F48CD8F">
                <wp:simplePos x="0" y="0"/>
                <wp:positionH relativeFrom="column">
                  <wp:posOffset>572135</wp:posOffset>
                </wp:positionH>
                <wp:positionV relativeFrom="paragraph">
                  <wp:posOffset>102235</wp:posOffset>
                </wp:positionV>
                <wp:extent cx="3562350" cy="3282315"/>
                <wp:effectExtent l="0" t="0" r="0" b="0"/>
                <wp:wrapNone/>
                <wp:docPr id="596" name="Group 5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62350" cy="3282315"/>
                          <a:chOff x="0" y="0"/>
                          <a:chExt cx="3562350" cy="3282329"/>
                        </a:xfrm>
                      </wpg:grpSpPr>
                      <wpg:grpSp>
                        <wpg:cNvPr id="597" name="Group 334"/>
                        <wpg:cNvGrpSpPr/>
                        <wpg:grpSpPr>
                          <a:xfrm>
                            <a:off x="0" y="0"/>
                            <a:ext cx="3562350" cy="3282329"/>
                            <a:chOff x="0" y="9423"/>
                            <a:chExt cx="3563160" cy="3283165"/>
                          </a:xfrm>
                        </wpg:grpSpPr>
                        <wpg:grpSp>
                          <wpg:cNvPr id="598" name="Group 333"/>
                          <wpg:cNvGrpSpPr/>
                          <wpg:grpSpPr>
                            <a:xfrm>
                              <a:off x="612475" y="810883"/>
                              <a:ext cx="263525" cy="2355029"/>
                              <a:chOff x="0" y="0"/>
                              <a:chExt cx="263525" cy="2355029"/>
                            </a:xfrm>
                          </wpg:grpSpPr>
                          <wps:wsp>
                            <wps:cNvPr id="599" name="Straight Connector 26"/>
                            <wps:cNvCnPr/>
                            <wps:spPr>
                              <a:xfrm>
                                <a:off x="0" y="0"/>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0" name="Straight Connector 289"/>
                            <wps:cNvCnPr/>
                            <wps:spPr>
                              <a:xfrm>
                                <a:off x="0" y="129393"/>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1" name="Straight Connector 306"/>
                            <wps:cNvCnPr/>
                            <wps:spPr>
                              <a:xfrm>
                                <a:off x="0" y="336435"/>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2" name="Straight Connector 308"/>
                            <wps:cNvCnPr/>
                            <wps:spPr>
                              <a:xfrm>
                                <a:off x="0" y="491708"/>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3" name="Straight Connector 318"/>
                            <wps:cNvCnPr/>
                            <wps:spPr>
                              <a:xfrm>
                                <a:off x="0" y="681497"/>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4" name="Straight Connector 319"/>
                            <wps:cNvCnPr/>
                            <wps:spPr>
                              <a:xfrm>
                                <a:off x="0" y="983429"/>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5" name="Straight Connector 320"/>
                            <wps:cNvCnPr/>
                            <wps:spPr>
                              <a:xfrm>
                                <a:off x="0" y="1147327"/>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6" name="Straight Connector 321"/>
                            <wps:cNvCnPr/>
                            <wps:spPr>
                              <a:xfrm>
                                <a:off x="0" y="1337112"/>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7" name="Straight Connector 322"/>
                            <wps:cNvCnPr/>
                            <wps:spPr>
                              <a:xfrm>
                                <a:off x="0" y="1535503"/>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8" name="Straight Connector 323"/>
                            <wps:cNvCnPr/>
                            <wps:spPr>
                              <a:xfrm>
                                <a:off x="0" y="1751168"/>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09" name="Straight Connector 325"/>
                            <wps:cNvCnPr/>
                            <wps:spPr>
                              <a:xfrm>
                                <a:off x="0" y="1984091"/>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10" name="Straight Connector 326"/>
                            <wps:cNvCnPr/>
                            <wps:spPr>
                              <a:xfrm>
                                <a:off x="0" y="2156609"/>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611" name="Straight Connector 327"/>
                            <wps:cNvCnPr/>
                            <wps:spPr>
                              <a:xfrm>
                                <a:off x="0" y="2355029"/>
                                <a:ext cx="263525"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g:grpSp>
                          <wpg:cNvPr id="612" name="Group 332"/>
                          <wpg:cNvGrpSpPr/>
                          <wpg:grpSpPr>
                            <a:xfrm>
                              <a:off x="0" y="9423"/>
                              <a:ext cx="3563160" cy="3283165"/>
                              <a:chOff x="0" y="9423"/>
                              <a:chExt cx="3563160" cy="3283165"/>
                            </a:xfrm>
                          </wpg:grpSpPr>
                          <wps:wsp>
                            <wps:cNvPr id="613" name="Text Box 2"/>
                            <wps:cNvSpPr txBox="1">
                              <a:spLocks noChangeArrowheads="1"/>
                            </wps:cNvSpPr>
                            <wps:spPr bwMode="auto">
                              <a:xfrm>
                                <a:off x="0" y="9423"/>
                                <a:ext cx="3563160" cy="466725"/>
                              </a:xfrm>
                              <a:prstGeom prst="rect">
                                <a:avLst/>
                              </a:prstGeom>
                              <a:noFill/>
                              <a:ln w="9525">
                                <a:noFill/>
                                <a:miter lim="800000"/>
                                <a:headEnd/>
                                <a:tailEnd/>
                              </a:ln>
                            </wps:spPr>
                            <wps:txbx>
                              <w:txbxContent>
                                <w:p w14:paraId="67CEAFEB" w14:textId="77777777" w:rsidR="003B14DC" w:rsidRDefault="003B14DC" w:rsidP="005B3C0C">
                                  <w:pPr>
                                    <w:rPr>
                                      <w:b/>
                                      <w:sz w:val="28"/>
                                      <w:szCs w:val="28"/>
                                    </w:rPr>
                                  </w:pPr>
                                  <w:r>
                                    <w:rPr>
                                      <w:b/>
                                      <w:sz w:val="28"/>
                                      <w:szCs w:val="28"/>
                                    </w:rPr>
                                    <w:t xml:space="preserve">Lane               </w:t>
                                  </w:r>
                                  <w:r w:rsidRPr="00486057">
                                    <w:rPr>
                                      <w:b/>
                                      <w:sz w:val="28"/>
                                      <w:szCs w:val="28"/>
                                    </w:rPr>
                                    <w:t>1</w:t>
                                  </w:r>
                                  <w:r>
                                    <w:rPr>
                                      <w:b/>
                                      <w:sz w:val="28"/>
                                      <w:szCs w:val="28"/>
                                    </w:rPr>
                                    <w:t xml:space="preserve">         </w:t>
                                  </w:r>
                                  <w:r w:rsidRPr="00486057">
                                    <w:rPr>
                                      <w:b/>
                                      <w:sz w:val="28"/>
                                      <w:szCs w:val="28"/>
                                    </w:rPr>
                                    <w:t>2</w:t>
                                  </w:r>
                                  <w:r>
                                    <w:rPr>
                                      <w:b/>
                                      <w:sz w:val="28"/>
                                      <w:szCs w:val="28"/>
                                    </w:rPr>
                                    <w:t xml:space="preserve">      </w:t>
                                  </w:r>
                                  <w:r w:rsidRPr="00486057">
                                    <w:rPr>
                                      <w:b/>
                                      <w:sz w:val="28"/>
                                      <w:szCs w:val="28"/>
                                    </w:rPr>
                                    <w:t xml:space="preserve"> </w:t>
                                  </w:r>
                                  <w:r>
                                    <w:rPr>
                                      <w:b/>
                                      <w:sz w:val="28"/>
                                      <w:szCs w:val="28"/>
                                    </w:rPr>
                                    <w:t xml:space="preserve">  </w:t>
                                  </w:r>
                                  <w:r w:rsidRPr="00486057">
                                    <w:rPr>
                                      <w:b/>
                                      <w:sz w:val="28"/>
                                      <w:szCs w:val="28"/>
                                    </w:rPr>
                                    <w:t xml:space="preserve">3  </w:t>
                                  </w:r>
                                  <w:r>
                                    <w:rPr>
                                      <w:b/>
                                      <w:sz w:val="28"/>
                                      <w:szCs w:val="28"/>
                                    </w:rPr>
                                    <w:t xml:space="preserve">        4</w:t>
                                  </w:r>
                                  <w:r w:rsidRPr="00486057">
                                    <w:rPr>
                                      <w:b/>
                                      <w:sz w:val="28"/>
                                      <w:szCs w:val="28"/>
                                    </w:rPr>
                                    <w:t xml:space="preserve">      </w:t>
                                  </w:r>
                                  <w:r>
                                    <w:rPr>
                                      <w:b/>
                                      <w:sz w:val="28"/>
                                      <w:szCs w:val="28"/>
                                    </w:rPr>
                                    <w:t xml:space="preserve">    5</w:t>
                                  </w:r>
                                </w:p>
                              </w:txbxContent>
                            </wps:txbx>
                            <wps:bodyPr rot="0" vert="horz" wrap="square" lIns="91440" tIns="45720" rIns="91440" bIns="45720" anchor="t" anchorCtr="0">
                              <a:noAutofit/>
                            </wps:bodyPr>
                          </wps:wsp>
                          <wpg:grpSp>
                            <wpg:cNvPr id="614" name="Group 288"/>
                            <wpg:cNvGrpSpPr/>
                            <wpg:grpSpPr>
                              <a:xfrm>
                                <a:off x="8626" y="690085"/>
                                <a:ext cx="791240" cy="2602503"/>
                                <a:chOff x="0" y="-28"/>
                                <a:chExt cx="791376" cy="2602969"/>
                              </a:xfrm>
                            </wpg:grpSpPr>
                            <wps:wsp>
                              <wps:cNvPr id="615" name="Text Box 2"/>
                              <wps:cNvSpPr txBox="1">
                                <a:spLocks noChangeArrowheads="1"/>
                              </wps:cNvSpPr>
                              <wps:spPr bwMode="auto">
                                <a:xfrm>
                                  <a:off x="65828" y="148330"/>
                                  <a:ext cx="667454" cy="257175"/>
                                </a:xfrm>
                                <a:prstGeom prst="rect">
                                  <a:avLst/>
                                </a:prstGeom>
                                <a:noFill/>
                                <a:ln w="9525">
                                  <a:noFill/>
                                  <a:miter lim="800000"/>
                                  <a:headEnd/>
                                  <a:tailEnd/>
                                </a:ln>
                              </wps:spPr>
                              <wps:txbx>
                                <w:txbxContent>
                                  <w:p w14:paraId="47FB983F" w14:textId="77777777" w:rsidR="003B14DC" w:rsidRPr="00132A83" w:rsidRDefault="003B14DC" w:rsidP="005B3C0C">
                                    <w:pPr>
                                      <w:rPr>
                                        <w:b/>
                                        <w:sz w:val="20"/>
                                        <w:szCs w:val="20"/>
                                      </w:rPr>
                                    </w:pPr>
                                    <w:r>
                                      <w:rPr>
                                        <w:b/>
                                        <w:sz w:val="20"/>
                                        <w:szCs w:val="20"/>
                                      </w:rPr>
                                      <w:t>8</w:t>
                                    </w:r>
                                    <w:r w:rsidRPr="00132A83">
                                      <w:rPr>
                                        <w:b/>
                                        <w:sz w:val="20"/>
                                        <w:szCs w:val="20"/>
                                      </w:rPr>
                                      <w:t>000 BP</w:t>
                                    </w:r>
                                  </w:p>
                                </w:txbxContent>
                              </wps:txbx>
                              <wps:bodyPr rot="0" vert="horz" wrap="square" lIns="91440" tIns="45720" rIns="91440" bIns="45720" anchor="t" anchorCtr="0">
                                <a:noAutofit/>
                              </wps:bodyPr>
                            </wps:wsp>
                            <wps:wsp>
                              <wps:cNvPr id="616" name="Text Box 2"/>
                              <wps:cNvSpPr txBox="1">
                                <a:spLocks noChangeArrowheads="1"/>
                              </wps:cNvSpPr>
                              <wps:spPr bwMode="auto">
                                <a:xfrm>
                                  <a:off x="65827" y="338524"/>
                                  <a:ext cx="725255" cy="257175"/>
                                </a:xfrm>
                                <a:prstGeom prst="rect">
                                  <a:avLst/>
                                </a:prstGeom>
                                <a:noFill/>
                                <a:ln w="9525">
                                  <a:noFill/>
                                  <a:miter lim="800000"/>
                                  <a:headEnd/>
                                  <a:tailEnd/>
                                </a:ln>
                              </wps:spPr>
                              <wps:txbx>
                                <w:txbxContent>
                                  <w:p w14:paraId="6BDAB86E" w14:textId="77777777" w:rsidR="003B14DC" w:rsidRPr="00132A83" w:rsidRDefault="003B14DC" w:rsidP="005B3C0C">
                                    <w:pPr>
                                      <w:rPr>
                                        <w:b/>
                                        <w:sz w:val="20"/>
                                        <w:szCs w:val="20"/>
                                      </w:rPr>
                                    </w:pPr>
                                    <w:r>
                                      <w:rPr>
                                        <w:b/>
                                        <w:sz w:val="20"/>
                                        <w:szCs w:val="20"/>
                                      </w:rPr>
                                      <w:t>6000</w:t>
                                    </w:r>
                                    <w:r w:rsidRPr="00132A83">
                                      <w:rPr>
                                        <w:b/>
                                        <w:sz w:val="20"/>
                                        <w:szCs w:val="20"/>
                                      </w:rPr>
                                      <w:t xml:space="preserve"> BP</w:t>
                                    </w:r>
                                  </w:p>
                                </w:txbxContent>
                              </wps:txbx>
                              <wps:bodyPr rot="0" vert="horz" wrap="square" lIns="91440" tIns="45720" rIns="91440" bIns="45720" anchor="t" anchorCtr="0">
                                <a:noAutofit/>
                              </wps:bodyPr>
                            </wps:wsp>
                            <wps:wsp>
                              <wps:cNvPr id="617" name="Text Box 2"/>
                              <wps:cNvSpPr txBox="1">
                                <a:spLocks noChangeArrowheads="1"/>
                              </wps:cNvSpPr>
                              <wps:spPr bwMode="auto">
                                <a:xfrm>
                                  <a:off x="65827" y="482191"/>
                                  <a:ext cx="725353" cy="257175"/>
                                </a:xfrm>
                                <a:prstGeom prst="rect">
                                  <a:avLst/>
                                </a:prstGeom>
                                <a:noFill/>
                                <a:ln w="9525">
                                  <a:noFill/>
                                  <a:miter lim="800000"/>
                                  <a:headEnd/>
                                  <a:tailEnd/>
                                </a:ln>
                              </wps:spPr>
                              <wps:txbx>
                                <w:txbxContent>
                                  <w:p w14:paraId="457324A0" w14:textId="77777777" w:rsidR="003B14DC" w:rsidRPr="00132A83" w:rsidRDefault="003B14DC" w:rsidP="005B3C0C">
                                    <w:pPr>
                                      <w:rPr>
                                        <w:b/>
                                        <w:sz w:val="20"/>
                                        <w:szCs w:val="20"/>
                                      </w:rPr>
                                    </w:pPr>
                                    <w:r>
                                      <w:rPr>
                                        <w:b/>
                                        <w:sz w:val="20"/>
                                        <w:szCs w:val="20"/>
                                      </w:rPr>
                                      <w:t>5</w:t>
                                    </w:r>
                                    <w:r w:rsidRPr="00132A83">
                                      <w:rPr>
                                        <w:b/>
                                        <w:sz w:val="20"/>
                                        <w:szCs w:val="20"/>
                                      </w:rPr>
                                      <w:t>000 BP</w:t>
                                    </w:r>
                                  </w:p>
                                </w:txbxContent>
                              </wps:txbx>
                              <wps:bodyPr rot="0" vert="horz" wrap="square" lIns="91440" tIns="45720" rIns="91440" bIns="45720" anchor="t" anchorCtr="0">
                                <a:noAutofit/>
                              </wps:bodyPr>
                            </wps:wsp>
                            <wps:wsp>
                              <wps:cNvPr id="618" name="Text Box 2"/>
                              <wps:cNvSpPr txBox="1">
                                <a:spLocks noChangeArrowheads="1"/>
                              </wps:cNvSpPr>
                              <wps:spPr bwMode="auto">
                                <a:xfrm>
                                  <a:off x="65826" y="679699"/>
                                  <a:ext cx="667455" cy="257175"/>
                                </a:xfrm>
                                <a:prstGeom prst="rect">
                                  <a:avLst/>
                                </a:prstGeom>
                                <a:noFill/>
                                <a:ln w="9525">
                                  <a:noFill/>
                                  <a:miter lim="800000"/>
                                  <a:headEnd/>
                                  <a:tailEnd/>
                                </a:ln>
                              </wps:spPr>
                              <wps:txbx>
                                <w:txbxContent>
                                  <w:p w14:paraId="54E554A2" w14:textId="77777777" w:rsidR="003B14DC" w:rsidRPr="00132A83" w:rsidRDefault="003B14DC" w:rsidP="005B3C0C">
                                    <w:pPr>
                                      <w:rPr>
                                        <w:b/>
                                        <w:sz w:val="20"/>
                                        <w:szCs w:val="20"/>
                                      </w:rPr>
                                    </w:pPr>
                                    <w:r>
                                      <w:rPr>
                                        <w:b/>
                                        <w:sz w:val="20"/>
                                        <w:szCs w:val="20"/>
                                      </w:rPr>
                                      <w:t>4</w:t>
                                    </w:r>
                                    <w:r w:rsidRPr="00132A83">
                                      <w:rPr>
                                        <w:b/>
                                        <w:sz w:val="20"/>
                                        <w:szCs w:val="20"/>
                                      </w:rPr>
                                      <w:t>000 BP</w:t>
                                    </w:r>
                                  </w:p>
                                </w:txbxContent>
                              </wps:txbx>
                              <wps:bodyPr rot="0" vert="horz" wrap="square" lIns="91440" tIns="45720" rIns="91440" bIns="45720" anchor="t" anchorCtr="0">
                                <a:noAutofit/>
                              </wps:bodyPr>
                            </wps:wsp>
                            <wps:wsp>
                              <wps:cNvPr id="619" name="Text Box 2"/>
                              <wps:cNvSpPr txBox="1">
                                <a:spLocks noChangeArrowheads="1"/>
                              </wps:cNvSpPr>
                              <wps:spPr bwMode="auto">
                                <a:xfrm>
                                  <a:off x="80456" y="979633"/>
                                  <a:ext cx="652825" cy="257175"/>
                                </a:xfrm>
                                <a:prstGeom prst="rect">
                                  <a:avLst/>
                                </a:prstGeom>
                                <a:noFill/>
                                <a:ln w="9525">
                                  <a:noFill/>
                                  <a:miter lim="800000"/>
                                  <a:headEnd/>
                                  <a:tailEnd/>
                                </a:ln>
                              </wps:spPr>
                              <wps:txbx>
                                <w:txbxContent>
                                  <w:p w14:paraId="1EB31DC0" w14:textId="77777777" w:rsidR="003B14DC" w:rsidRPr="00132A83" w:rsidRDefault="003B14DC" w:rsidP="005B3C0C">
                                    <w:pPr>
                                      <w:rPr>
                                        <w:b/>
                                        <w:sz w:val="20"/>
                                        <w:szCs w:val="20"/>
                                      </w:rPr>
                                    </w:pPr>
                                    <w:r>
                                      <w:rPr>
                                        <w:b/>
                                        <w:sz w:val="20"/>
                                        <w:szCs w:val="20"/>
                                      </w:rPr>
                                      <w:t>3</w:t>
                                    </w:r>
                                    <w:r w:rsidRPr="00132A83">
                                      <w:rPr>
                                        <w:b/>
                                        <w:sz w:val="20"/>
                                        <w:szCs w:val="20"/>
                                      </w:rPr>
                                      <w:t>000 BP</w:t>
                                    </w:r>
                                  </w:p>
                                </w:txbxContent>
                              </wps:txbx>
                              <wps:bodyPr rot="0" vert="horz" wrap="square" lIns="91440" tIns="45720" rIns="91440" bIns="45720" anchor="t" anchorCtr="0">
                                <a:noAutofit/>
                              </wps:bodyPr>
                            </wps:wsp>
                            <wps:wsp>
                              <wps:cNvPr id="620" name="Text Box 2"/>
                              <wps:cNvSpPr txBox="1">
                                <a:spLocks noChangeArrowheads="1"/>
                              </wps:cNvSpPr>
                              <wps:spPr bwMode="auto">
                                <a:xfrm>
                                  <a:off x="73143" y="1145247"/>
                                  <a:ext cx="660139" cy="257175"/>
                                </a:xfrm>
                                <a:prstGeom prst="rect">
                                  <a:avLst/>
                                </a:prstGeom>
                                <a:noFill/>
                                <a:ln w="9525">
                                  <a:noFill/>
                                  <a:miter lim="800000"/>
                                  <a:headEnd/>
                                  <a:tailEnd/>
                                </a:ln>
                              </wps:spPr>
                              <wps:txbx>
                                <w:txbxContent>
                                  <w:p w14:paraId="1C24315D" w14:textId="77777777" w:rsidR="003B14DC" w:rsidRPr="00132A83" w:rsidRDefault="003B14DC" w:rsidP="005B3C0C">
                                    <w:pPr>
                                      <w:rPr>
                                        <w:b/>
                                        <w:sz w:val="20"/>
                                        <w:szCs w:val="20"/>
                                      </w:rPr>
                                    </w:pPr>
                                    <w:r>
                                      <w:rPr>
                                        <w:b/>
                                        <w:sz w:val="20"/>
                                        <w:szCs w:val="20"/>
                                      </w:rPr>
                                      <w:t>25</w:t>
                                    </w:r>
                                    <w:r w:rsidRPr="00132A83">
                                      <w:rPr>
                                        <w:b/>
                                        <w:sz w:val="20"/>
                                        <w:szCs w:val="20"/>
                                      </w:rPr>
                                      <w:t>00 BP</w:t>
                                    </w:r>
                                  </w:p>
                                </w:txbxContent>
                              </wps:txbx>
                              <wps:bodyPr rot="0" vert="horz" wrap="square" lIns="91440" tIns="45720" rIns="91440" bIns="45720" anchor="t" anchorCtr="0">
                                <a:noAutofit/>
                              </wps:bodyPr>
                            </wps:wsp>
                            <wps:wsp>
                              <wps:cNvPr id="621" name="Text Box 2"/>
                              <wps:cNvSpPr txBox="1">
                                <a:spLocks noChangeArrowheads="1"/>
                              </wps:cNvSpPr>
                              <wps:spPr bwMode="auto">
                                <a:xfrm>
                                  <a:off x="73141" y="1338807"/>
                                  <a:ext cx="660140" cy="257175"/>
                                </a:xfrm>
                                <a:prstGeom prst="rect">
                                  <a:avLst/>
                                </a:prstGeom>
                                <a:noFill/>
                                <a:ln w="9525">
                                  <a:noFill/>
                                  <a:miter lim="800000"/>
                                  <a:headEnd/>
                                  <a:tailEnd/>
                                </a:ln>
                              </wps:spPr>
                              <wps:txbx>
                                <w:txbxContent>
                                  <w:p w14:paraId="4AA12893" w14:textId="77777777" w:rsidR="003B14DC" w:rsidRPr="00132A83" w:rsidRDefault="003B14DC" w:rsidP="005B3C0C">
                                    <w:pPr>
                                      <w:rPr>
                                        <w:b/>
                                        <w:sz w:val="20"/>
                                        <w:szCs w:val="20"/>
                                      </w:rPr>
                                    </w:pPr>
                                    <w:r>
                                      <w:rPr>
                                        <w:b/>
                                        <w:sz w:val="20"/>
                                        <w:szCs w:val="20"/>
                                      </w:rPr>
                                      <w:t>2</w:t>
                                    </w:r>
                                    <w:r w:rsidRPr="00132A83">
                                      <w:rPr>
                                        <w:b/>
                                        <w:sz w:val="20"/>
                                        <w:szCs w:val="20"/>
                                      </w:rPr>
                                      <w:t>000 BP</w:t>
                                    </w:r>
                                  </w:p>
                                </w:txbxContent>
                              </wps:txbx>
                              <wps:bodyPr rot="0" vert="horz" wrap="square" lIns="91440" tIns="45720" rIns="91440" bIns="45720" anchor="t" anchorCtr="0">
                                <a:noAutofit/>
                              </wps:bodyPr>
                            </wps:wsp>
                            <wps:wsp>
                              <wps:cNvPr id="622" name="Text Box 2"/>
                              <wps:cNvSpPr txBox="1">
                                <a:spLocks noChangeArrowheads="1"/>
                              </wps:cNvSpPr>
                              <wps:spPr bwMode="auto">
                                <a:xfrm>
                                  <a:off x="80444" y="1529084"/>
                                  <a:ext cx="710834" cy="257175"/>
                                </a:xfrm>
                                <a:prstGeom prst="rect">
                                  <a:avLst/>
                                </a:prstGeom>
                                <a:noFill/>
                                <a:ln w="9525">
                                  <a:noFill/>
                                  <a:miter lim="800000"/>
                                  <a:headEnd/>
                                  <a:tailEnd/>
                                </a:ln>
                              </wps:spPr>
                              <wps:txbx>
                                <w:txbxContent>
                                  <w:p w14:paraId="12689C78" w14:textId="77777777" w:rsidR="003B14DC" w:rsidRPr="00132A83" w:rsidRDefault="003B14DC" w:rsidP="005B3C0C">
                                    <w:pPr>
                                      <w:rPr>
                                        <w:b/>
                                        <w:sz w:val="20"/>
                                        <w:szCs w:val="20"/>
                                      </w:rPr>
                                    </w:pPr>
                                    <w:r>
                                      <w:rPr>
                                        <w:b/>
                                        <w:sz w:val="20"/>
                                        <w:szCs w:val="20"/>
                                      </w:rPr>
                                      <w:t>15</w:t>
                                    </w:r>
                                    <w:r w:rsidRPr="00132A83">
                                      <w:rPr>
                                        <w:b/>
                                        <w:sz w:val="20"/>
                                        <w:szCs w:val="20"/>
                                      </w:rPr>
                                      <w:t>00 BP</w:t>
                                    </w:r>
                                  </w:p>
                                </w:txbxContent>
                              </wps:txbx>
                              <wps:bodyPr rot="0" vert="horz" wrap="square" lIns="91440" tIns="45720" rIns="91440" bIns="45720" anchor="t" anchorCtr="0">
                                <a:noAutofit/>
                              </wps:bodyPr>
                            </wps:wsp>
                            <wps:wsp>
                              <wps:cNvPr id="623" name="Text Box 2"/>
                              <wps:cNvSpPr txBox="1">
                                <a:spLocks noChangeArrowheads="1"/>
                              </wps:cNvSpPr>
                              <wps:spPr bwMode="auto">
                                <a:xfrm>
                                  <a:off x="80456" y="1746563"/>
                                  <a:ext cx="652825" cy="257175"/>
                                </a:xfrm>
                                <a:prstGeom prst="rect">
                                  <a:avLst/>
                                </a:prstGeom>
                                <a:noFill/>
                                <a:ln w="9525">
                                  <a:noFill/>
                                  <a:miter lim="800000"/>
                                  <a:headEnd/>
                                  <a:tailEnd/>
                                </a:ln>
                              </wps:spPr>
                              <wps:txbx>
                                <w:txbxContent>
                                  <w:p w14:paraId="1940B366" w14:textId="77777777" w:rsidR="003B14DC" w:rsidRPr="00132A83" w:rsidRDefault="003B14DC" w:rsidP="005B3C0C">
                                    <w:pPr>
                                      <w:rPr>
                                        <w:b/>
                                        <w:sz w:val="20"/>
                                        <w:szCs w:val="20"/>
                                      </w:rPr>
                                    </w:pPr>
                                    <w:r>
                                      <w:rPr>
                                        <w:b/>
                                        <w:sz w:val="20"/>
                                        <w:szCs w:val="20"/>
                                      </w:rPr>
                                      <w:t>1</w:t>
                                    </w:r>
                                    <w:r w:rsidRPr="00132A83">
                                      <w:rPr>
                                        <w:b/>
                                        <w:sz w:val="20"/>
                                        <w:szCs w:val="20"/>
                                      </w:rPr>
                                      <w:t>000 BP</w:t>
                                    </w:r>
                                  </w:p>
                                </w:txbxContent>
                              </wps:txbx>
                              <wps:bodyPr rot="0" vert="horz" wrap="square" lIns="91440" tIns="45720" rIns="91440" bIns="45720" anchor="t" anchorCtr="0">
                                <a:noAutofit/>
                              </wps:bodyPr>
                            </wps:wsp>
                            <wps:wsp>
                              <wps:cNvPr id="624" name="Text Box 2"/>
                              <wps:cNvSpPr txBox="1">
                                <a:spLocks noChangeArrowheads="1"/>
                              </wps:cNvSpPr>
                              <wps:spPr bwMode="auto">
                                <a:xfrm>
                                  <a:off x="73143" y="1973891"/>
                                  <a:ext cx="718233" cy="257175"/>
                                </a:xfrm>
                                <a:prstGeom prst="rect">
                                  <a:avLst/>
                                </a:prstGeom>
                                <a:noFill/>
                                <a:ln w="9525">
                                  <a:noFill/>
                                  <a:miter lim="800000"/>
                                  <a:headEnd/>
                                  <a:tailEnd/>
                                </a:ln>
                              </wps:spPr>
                              <wps:txbx>
                                <w:txbxContent>
                                  <w:p w14:paraId="43E324D5" w14:textId="77777777" w:rsidR="003B14DC" w:rsidRPr="00132A83" w:rsidRDefault="003B14DC" w:rsidP="005B3C0C">
                                    <w:pPr>
                                      <w:rPr>
                                        <w:b/>
                                        <w:sz w:val="20"/>
                                        <w:szCs w:val="20"/>
                                      </w:rPr>
                                    </w:pPr>
                                    <w:r>
                                      <w:rPr>
                                        <w:b/>
                                        <w:sz w:val="20"/>
                                        <w:szCs w:val="20"/>
                                      </w:rPr>
                                      <w:t xml:space="preserve">  8</w:t>
                                    </w:r>
                                    <w:r w:rsidRPr="00132A83">
                                      <w:rPr>
                                        <w:b/>
                                        <w:sz w:val="20"/>
                                        <w:szCs w:val="20"/>
                                      </w:rPr>
                                      <w:t>00 BP</w:t>
                                    </w:r>
                                  </w:p>
                                </w:txbxContent>
                              </wps:txbx>
                              <wps:bodyPr rot="0" vert="horz" wrap="square" lIns="91440" tIns="45720" rIns="91440" bIns="45720" anchor="t" anchorCtr="0">
                                <a:noAutofit/>
                              </wps:bodyPr>
                            </wps:wsp>
                            <wps:wsp>
                              <wps:cNvPr id="625" name="Text Box 2"/>
                              <wps:cNvSpPr txBox="1">
                                <a:spLocks noChangeArrowheads="1"/>
                              </wps:cNvSpPr>
                              <wps:spPr bwMode="auto">
                                <a:xfrm>
                                  <a:off x="80467" y="2164202"/>
                                  <a:ext cx="652905" cy="257175"/>
                                </a:xfrm>
                                <a:prstGeom prst="rect">
                                  <a:avLst/>
                                </a:prstGeom>
                                <a:noFill/>
                                <a:ln w="9525">
                                  <a:noFill/>
                                  <a:miter lim="800000"/>
                                  <a:headEnd/>
                                  <a:tailEnd/>
                                </a:ln>
                              </wps:spPr>
                              <wps:txbx>
                                <w:txbxContent>
                                  <w:p w14:paraId="7ACCC7A6" w14:textId="77777777" w:rsidR="003B14DC" w:rsidRPr="00132A83" w:rsidRDefault="003B14DC" w:rsidP="005B3C0C">
                                    <w:pPr>
                                      <w:rPr>
                                        <w:b/>
                                        <w:sz w:val="20"/>
                                        <w:szCs w:val="20"/>
                                      </w:rPr>
                                    </w:pPr>
                                    <w:r>
                                      <w:rPr>
                                        <w:b/>
                                        <w:sz w:val="20"/>
                                        <w:szCs w:val="20"/>
                                      </w:rPr>
                                      <w:t xml:space="preserve">  6</w:t>
                                    </w:r>
                                    <w:r w:rsidRPr="00132A83">
                                      <w:rPr>
                                        <w:b/>
                                        <w:sz w:val="20"/>
                                        <w:szCs w:val="20"/>
                                      </w:rPr>
                                      <w:t>00 BP</w:t>
                                    </w:r>
                                  </w:p>
                                </w:txbxContent>
                              </wps:txbx>
                              <wps:bodyPr rot="0" vert="horz" wrap="square" lIns="91440" tIns="45720" rIns="91440" bIns="45720" anchor="t" anchorCtr="0">
                                <a:noAutofit/>
                              </wps:bodyPr>
                            </wps:wsp>
                            <wps:wsp>
                              <wps:cNvPr id="626" name="Text Box 2"/>
                              <wps:cNvSpPr txBox="1">
                                <a:spLocks noChangeArrowheads="1"/>
                              </wps:cNvSpPr>
                              <wps:spPr bwMode="auto">
                                <a:xfrm>
                                  <a:off x="87783" y="2345766"/>
                                  <a:ext cx="645589" cy="257175"/>
                                </a:xfrm>
                                <a:prstGeom prst="rect">
                                  <a:avLst/>
                                </a:prstGeom>
                                <a:noFill/>
                                <a:ln w="9525">
                                  <a:noFill/>
                                  <a:miter lim="800000"/>
                                  <a:headEnd/>
                                  <a:tailEnd/>
                                </a:ln>
                              </wps:spPr>
                              <wps:txbx>
                                <w:txbxContent>
                                  <w:p w14:paraId="2AF55F0B" w14:textId="77777777" w:rsidR="003B14DC" w:rsidRPr="00132A83" w:rsidRDefault="003B14DC" w:rsidP="005B3C0C">
                                    <w:pPr>
                                      <w:rPr>
                                        <w:b/>
                                        <w:sz w:val="20"/>
                                        <w:szCs w:val="20"/>
                                      </w:rPr>
                                    </w:pPr>
                                    <w:r>
                                      <w:rPr>
                                        <w:b/>
                                        <w:sz w:val="20"/>
                                        <w:szCs w:val="20"/>
                                      </w:rPr>
                                      <w:t xml:space="preserve">  4</w:t>
                                    </w:r>
                                    <w:r w:rsidRPr="00132A83">
                                      <w:rPr>
                                        <w:b/>
                                        <w:sz w:val="20"/>
                                        <w:szCs w:val="20"/>
                                      </w:rPr>
                                      <w:t>00 BP</w:t>
                                    </w:r>
                                  </w:p>
                                </w:txbxContent>
                              </wps:txbx>
                              <wps:bodyPr rot="0" vert="horz" wrap="square" lIns="91440" tIns="45720" rIns="91440" bIns="45720" anchor="t" anchorCtr="0">
                                <a:noAutofit/>
                              </wps:bodyPr>
                            </wps:wsp>
                            <wps:wsp>
                              <wps:cNvPr id="627" name="Text Box 2"/>
                              <wps:cNvSpPr txBox="1">
                                <a:spLocks noChangeArrowheads="1"/>
                              </wps:cNvSpPr>
                              <wps:spPr bwMode="auto">
                                <a:xfrm>
                                  <a:off x="0" y="-28"/>
                                  <a:ext cx="733282" cy="257175"/>
                                </a:xfrm>
                                <a:prstGeom prst="rect">
                                  <a:avLst/>
                                </a:prstGeom>
                                <a:noFill/>
                                <a:ln w="9525">
                                  <a:noFill/>
                                  <a:miter lim="800000"/>
                                  <a:headEnd/>
                                  <a:tailEnd/>
                                </a:ln>
                              </wps:spPr>
                              <wps:txbx>
                                <w:txbxContent>
                                  <w:p w14:paraId="55CB634E" w14:textId="77777777" w:rsidR="003B14DC" w:rsidRPr="00132A83" w:rsidRDefault="003B14DC" w:rsidP="005B3C0C">
                                    <w:pPr>
                                      <w:rPr>
                                        <w:b/>
                                        <w:sz w:val="20"/>
                                        <w:szCs w:val="20"/>
                                      </w:rPr>
                                    </w:pPr>
                                    <w:r>
                                      <w:rPr>
                                        <w:b/>
                                        <w:sz w:val="20"/>
                                        <w:szCs w:val="20"/>
                                      </w:rPr>
                                      <w:t>10</w:t>
                                    </w:r>
                                    <w:r w:rsidRPr="00132A83">
                                      <w:rPr>
                                        <w:b/>
                                        <w:sz w:val="20"/>
                                        <w:szCs w:val="20"/>
                                      </w:rPr>
                                      <w:t>000 BP</w:t>
                                    </w:r>
                                  </w:p>
                                </w:txbxContent>
                              </wps:txbx>
                              <wps:bodyPr rot="0" vert="horz" wrap="square" lIns="91440" tIns="45720" rIns="91440" bIns="45720" anchor="t" anchorCtr="0">
                                <a:noAutofit/>
                              </wps:bodyPr>
                            </wps:wsp>
                          </wpg:grpSp>
                          <wps:wsp>
                            <wps:cNvPr id="628" name="Text Box 2"/>
                            <wps:cNvSpPr txBox="1">
                              <a:spLocks noChangeArrowheads="1"/>
                            </wps:cNvSpPr>
                            <wps:spPr bwMode="auto">
                              <a:xfrm>
                                <a:off x="0" y="431320"/>
                                <a:ext cx="799963" cy="257131"/>
                              </a:xfrm>
                              <a:prstGeom prst="rect">
                                <a:avLst/>
                              </a:prstGeom>
                              <a:noFill/>
                              <a:ln w="9525">
                                <a:noFill/>
                                <a:miter lim="800000"/>
                                <a:headEnd/>
                                <a:tailEnd/>
                              </a:ln>
                            </wps:spPr>
                            <wps:txbx>
                              <w:txbxContent>
                                <w:p w14:paraId="7BEAAE5E" w14:textId="77777777" w:rsidR="003B14DC" w:rsidRPr="00132A83" w:rsidRDefault="003B14DC" w:rsidP="005B3C0C">
                                  <w:pPr>
                                    <w:rPr>
                                      <w:b/>
                                      <w:sz w:val="20"/>
                                      <w:szCs w:val="20"/>
                                    </w:rPr>
                                  </w:pPr>
                                  <w:r>
                                    <w:rPr>
                                      <w:b/>
                                      <w:sz w:val="20"/>
                                      <w:szCs w:val="20"/>
                                    </w:rPr>
                                    <w:t>Band</w:t>
                                  </w:r>
                                  <w:r w:rsidRPr="00132A83">
                                    <w:rPr>
                                      <w:b/>
                                      <w:sz w:val="20"/>
                                      <w:szCs w:val="20"/>
                                    </w:rPr>
                                    <w:t xml:space="preserve"> </w:t>
                                  </w:r>
                                  <w:r>
                                    <w:rPr>
                                      <w:b/>
                                      <w:sz w:val="20"/>
                                      <w:szCs w:val="20"/>
                                    </w:rPr>
                                    <w:t>size</w:t>
                                  </w:r>
                                </w:p>
                              </w:txbxContent>
                            </wps:txbx>
                            <wps:bodyPr rot="0" vert="horz" wrap="square" lIns="91440" tIns="45720" rIns="91440" bIns="45720" anchor="t" anchorCtr="0">
                              <a:noAutofit/>
                            </wps:bodyPr>
                          </wps:wsp>
                        </wpg:grpSp>
                      </wpg:grpSp>
                      <pic:pic xmlns:pic="http://schemas.openxmlformats.org/drawingml/2006/picture">
                        <pic:nvPicPr>
                          <pic:cNvPr id="629" name="Picture 338"/>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940279" y="396815"/>
                            <a:ext cx="2415396" cy="282946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3DC936A3" id="Group 596" o:spid="_x0000_s1194" style="position:absolute;left:0;text-align:left;margin-left:45.05pt;margin-top:8.05pt;width:280.5pt;height:258.45pt;z-index:251667968" coordsize="35623,328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">
                <v:group id="_x0000_s1195" style="position:absolute;width:35623;height:32823" coordorigin=",94" coordsize="35631,32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group id="Group 333" o:spid="_x0000_s1196" style="position:absolute;left:6124;top:8108;width:2636;height:23551" coordsize="2635,2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line id="Straight Connector 26" o:spid="_x0000_s1197" style="position:absolute;visibility:visible;mso-wrap-style:square" from="0,0" to="26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" strokecolor="black [3040]" strokeweight="1.5pt"/>
                    <v:line id="Straight Connector 289" o:spid="_x0000_s1198" style="position:absolute;visibility:visible;mso-wrap-style:square" from="0,1293" to="2635,1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" strokecolor="black [3040]" strokeweight="1.5pt"/>
                    <v:line id="Straight Connector 306" o:spid="_x0000_s1199" style="position:absolute;visibility:visible;mso-wrap-style:square" from="0,3364" to="2635,3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" strokecolor="black [3040]" strokeweight="1.5pt"/>
                    <v:line id="Straight Connector 308" o:spid="_x0000_s1200" style="position:absolute;visibility:visible;mso-wrap-style:square" from="0,4917" to="2635,4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" strokecolor="black [3040]" strokeweight="1.5pt"/>
                    <v:line id="Straight Connector 318" o:spid="_x0000_s1201" style="position:absolute;visibility:visible;mso-wrap-style:square" from="0,6814" to="2635,68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" strokecolor="black [3040]" strokeweight="1.5pt"/>
                    <v:line id="Straight Connector 319" o:spid="_x0000_s1202" style="position:absolute;visibility:visible;mso-wrap-style:square" from="0,9834" to="2635,98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" strokecolor="black [3040]" strokeweight="1.5pt"/>
                    <v:line id="Straight Connector 320" o:spid="_x0000_s1203" style="position:absolute;visibility:visible;mso-wrap-style:square" from="0,11473" to="2635,11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" strokecolor="black [3040]" strokeweight="1.5pt"/>
                    <v:line id="Straight Connector 321" o:spid="_x0000_s1204" style="position:absolute;visibility:visible;mso-wrap-style:square" from="0,13371" to="2635,133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" strokecolor="black [3040]" strokeweight="1.5pt"/>
                    <v:line id="Straight Connector 322" o:spid="_x0000_s1205" style="position:absolute;visibility:visible;mso-wrap-style:square" from="0,15355" to="2635,15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" strokecolor="black [3040]" strokeweight="1.5pt"/>
                    <v:line id="Straight Connector 323" o:spid="_x0000_s1206" style="position:absolute;visibility:visible;mso-wrap-style:square" from="0,17511" to="2635,17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" strokecolor="black [3040]" strokeweight="1.5pt"/>
                    <v:line id="Straight Connector 325" o:spid="_x0000_s1207" style="position:absolute;visibility:visible;mso-wrap-style:square" from="0,19840" to="2635,19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" strokecolor="black [3040]" strokeweight="1.5pt"/>
                    <v:line id="Straight Connector 326" o:spid="_x0000_s1208" style="position:absolute;visibility:visible;mso-wrap-style:square" from="0,21566" to="2635,21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" strokecolor="black [3040]" strokeweight="1.5pt"/>
                    <v:line id="Straight Connector 327" o:spid="_x0000_s1209" style="position:absolute;visibility:visible;mso-wrap-style:square" from="0,23550" to="2635,23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" strokecolor="black [3040]" strokeweight="1.5pt"/>
                  </v:group>
                  <v:group id="Group 332" o:spid="_x0000_s1210" style="position:absolute;top:94;width:35631;height:32831" coordorigin=",94" coordsize="35631,32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">
                    <v:shape id="_x0000_s1211" type="#_x0000_t202" style="position:absolute;top:94;width:3563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" filled="f" stroked="f">
                      <v:textbox>
                        <w:txbxContent>
                          <w:p w14:paraId="67CEAFEB" w14:textId="77777777" w:rsidR="003B14DC" w:rsidRDefault="003B14DC" w:rsidP="005B3C0C">
                            <w:pPr>
                              <w:rPr>
                                <w:b/>
                                <w:sz w:val="28"/>
                                <w:szCs w:val="28"/>
                              </w:rPr>
                            </w:pPr>
                            <w:r>
                              <w:rPr>
                                <w:b/>
                                <w:sz w:val="28"/>
                                <w:szCs w:val="28"/>
                              </w:rPr>
                              <w:t xml:space="preserve">Lane               </w:t>
                            </w:r>
                            <w:r w:rsidRPr="00486057">
                              <w:rPr>
                                <w:b/>
                                <w:sz w:val="28"/>
                                <w:szCs w:val="28"/>
                              </w:rPr>
                              <w:t>1</w:t>
                            </w:r>
                            <w:r>
                              <w:rPr>
                                <w:b/>
                                <w:sz w:val="28"/>
                                <w:szCs w:val="28"/>
                              </w:rPr>
                              <w:t xml:space="preserve">         </w:t>
                            </w:r>
                            <w:r w:rsidRPr="00486057">
                              <w:rPr>
                                <w:b/>
                                <w:sz w:val="28"/>
                                <w:szCs w:val="28"/>
                              </w:rPr>
                              <w:t>2</w:t>
                            </w:r>
                            <w:r>
                              <w:rPr>
                                <w:b/>
                                <w:sz w:val="28"/>
                                <w:szCs w:val="28"/>
                              </w:rPr>
                              <w:t xml:space="preserve">      </w:t>
                            </w:r>
                            <w:r w:rsidRPr="00486057">
                              <w:rPr>
                                <w:b/>
                                <w:sz w:val="28"/>
                                <w:szCs w:val="28"/>
                              </w:rPr>
                              <w:t xml:space="preserve"> </w:t>
                            </w:r>
                            <w:r>
                              <w:rPr>
                                <w:b/>
                                <w:sz w:val="28"/>
                                <w:szCs w:val="28"/>
                              </w:rPr>
                              <w:t xml:space="preserve">  </w:t>
                            </w:r>
                            <w:r w:rsidRPr="00486057">
                              <w:rPr>
                                <w:b/>
                                <w:sz w:val="28"/>
                                <w:szCs w:val="28"/>
                              </w:rPr>
                              <w:t xml:space="preserve">3  </w:t>
                            </w:r>
                            <w:r>
                              <w:rPr>
                                <w:b/>
                                <w:sz w:val="28"/>
                                <w:szCs w:val="28"/>
                              </w:rPr>
                              <w:t xml:space="preserve">        4</w:t>
                            </w:r>
                            <w:r w:rsidRPr="00486057">
                              <w:rPr>
                                <w:b/>
                                <w:sz w:val="28"/>
                                <w:szCs w:val="28"/>
                              </w:rPr>
                              <w:t xml:space="preserve">      </w:t>
                            </w:r>
                            <w:r>
                              <w:rPr>
                                <w:b/>
                                <w:sz w:val="28"/>
                                <w:szCs w:val="28"/>
                              </w:rPr>
                              <w:t xml:space="preserve">    5</w:t>
                            </w:r>
                          </w:p>
                        </w:txbxContent>
                      </v:textbox>
                    </v:shape>
                    <v:group id="Group 288" o:spid="_x0000_s1212" style="position:absolute;left:86;top:6900;width:7912;height:26025" coordorigin="" coordsize="7913,2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">
                      <v:shape id="_x0000_s1213" type="#_x0000_t202" style="position:absolute;left:658;top:1483;width:6674;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" filled="f" stroked="f">
                        <v:textbox>
                          <w:txbxContent>
                            <w:p w14:paraId="47FB983F" w14:textId="77777777" w:rsidR="003B14DC" w:rsidRPr="00132A83" w:rsidRDefault="003B14DC" w:rsidP="005B3C0C">
                              <w:pPr>
                                <w:rPr>
                                  <w:b/>
                                  <w:sz w:val="20"/>
                                  <w:szCs w:val="20"/>
                                </w:rPr>
                              </w:pPr>
                              <w:r>
                                <w:rPr>
                                  <w:b/>
                                  <w:sz w:val="20"/>
                                  <w:szCs w:val="20"/>
                                </w:rPr>
                                <w:t>8</w:t>
                              </w:r>
                              <w:r w:rsidRPr="00132A83">
                                <w:rPr>
                                  <w:b/>
                                  <w:sz w:val="20"/>
                                  <w:szCs w:val="20"/>
                                </w:rPr>
                                <w:t>000 BP</w:t>
                              </w:r>
                            </w:p>
                          </w:txbxContent>
                        </v:textbox>
                      </v:shape>
                      <v:shape id="_x0000_s1214" type="#_x0000_t202" style="position:absolute;left:658;top:3385;width:7252;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14:paraId="6BDAB86E" w14:textId="77777777" w:rsidR="003B14DC" w:rsidRPr="00132A83" w:rsidRDefault="003B14DC" w:rsidP="005B3C0C">
                              <w:pPr>
                                <w:rPr>
                                  <w:b/>
                                  <w:sz w:val="20"/>
                                  <w:szCs w:val="20"/>
                                </w:rPr>
                              </w:pPr>
                              <w:r>
                                <w:rPr>
                                  <w:b/>
                                  <w:sz w:val="20"/>
                                  <w:szCs w:val="20"/>
                                </w:rPr>
                                <w:t>6000</w:t>
                              </w:r>
                              <w:r w:rsidRPr="00132A83">
                                <w:rPr>
                                  <w:b/>
                                  <w:sz w:val="20"/>
                                  <w:szCs w:val="20"/>
                                </w:rPr>
                                <w:t xml:space="preserve"> BP</w:t>
                              </w:r>
                            </w:p>
                          </w:txbxContent>
                        </v:textbox>
                      </v:shape>
                      <v:shape id="_x0000_s1215" type="#_x0000_t202" style="position:absolute;left:658;top:4821;width:725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" filled="f" stroked="f">
                        <v:textbox>
                          <w:txbxContent>
                            <w:p w14:paraId="457324A0" w14:textId="77777777" w:rsidR="003B14DC" w:rsidRPr="00132A83" w:rsidRDefault="003B14DC" w:rsidP="005B3C0C">
                              <w:pPr>
                                <w:rPr>
                                  <w:b/>
                                  <w:sz w:val="20"/>
                                  <w:szCs w:val="20"/>
                                </w:rPr>
                              </w:pPr>
                              <w:r>
                                <w:rPr>
                                  <w:b/>
                                  <w:sz w:val="20"/>
                                  <w:szCs w:val="20"/>
                                </w:rPr>
                                <w:t>5</w:t>
                              </w:r>
                              <w:r w:rsidRPr="00132A83">
                                <w:rPr>
                                  <w:b/>
                                  <w:sz w:val="20"/>
                                  <w:szCs w:val="20"/>
                                </w:rPr>
                                <w:t>000 BP</w:t>
                              </w:r>
                            </w:p>
                          </w:txbxContent>
                        </v:textbox>
                      </v:shape>
                      <v:shape id="_x0000_s1216" type="#_x0000_t202" style="position:absolute;left:658;top:6796;width:6674;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" filled="f" stroked="f">
                        <v:textbox>
                          <w:txbxContent>
                            <w:p w14:paraId="54E554A2" w14:textId="77777777" w:rsidR="003B14DC" w:rsidRPr="00132A83" w:rsidRDefault="003B14DC" w:rsidP="005B3C0C">
                              <w:pPr>
                                <w:rPr>
                                  <w:b/>
                                  <w:sz w:val="20"/>
                                  <w:szCs w:val="20"/>
                                </w:rPr>
                              </w:pPr>
                              <w:r>
                                <w:rPr>
                                  <w:b/>
                                  <w:sz w:val="20"/>
                                  <w:szCs w:val="20"/>
                                </w:rPr>
                                <w:t>4</w:t>
                              </w:r>
                              <w:r w:rsidRPr="00132A83">
                                <w:rPr>
                                  <w:b/>
                                  <w:sz w:val="20"/>
                                  <w:szCs w:val="20"/>
                                </w:rPr>
                                <w:t>000 BP</w:t>
                              </w:r>
                            </w:p>
                          </w:txbxContent>
                        </v:textbox>
                      </v:shape>
                      <v:shape id="_x0000_s1217" type="#_x0000_t202" style="position:absolute;left:804;top:9796;width:6528;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" filled="f" stroked="f">
                        <v:textbox>
                          <w:txbxContent>
                            <w:p w14:paraId="1EB31DC0" w14:textId="77777777" w:rsidR="003B14DC" w:rsidRPr="00132A83" w:rsidRDefault="003B14DC" w:rsidP="005B3C0C">
                              <w:pPr>
                                <w:rPr>
                                  <w:b/>
                                  <w:sz w:val="20"/>
                                  <w:szCs w:val="20"/>
                                </w:rPr>
                              </w:pPr>
                              <w:r>
                                <w:rPr>
                                  <w:b/>
                                  <w:sz w:val="20"/>
                                  <w:szCs w:val="20"/>
                                </w:rPr>
                                <w:t>3</w:t>
                              </w:r>
                              <w:r w:rsidRPr="00132A83">
                                <w:rPr>
                                  <w:b/>
                                  <w:sz w:val="20"/>
                                  <w:szCs w:val="20"/>
                                </w:rPr>
                                <w:t>000 BP</w:t>
                              </w:r>
                            </w:p>
                          </w:txbxContent>
                        </v:textbox>
                      </v:shape>
                      <v:shape id="_x0000_s1218" type="#_x0000_t202" style="position:absolute;left:731;top:11452;width:66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" filled="f" stroked="f">
                        <v:textbox>
                          <w:txbxContent>
                            <w:p w14:paraId="1C24315D" w14:textId="77777777" w:rsidR="003B14DC" w:rsidRPr="00132A83" w:rsidRDefault="003B14DC" w:rsidP="005B3C0C">
                              <w:pPr>
                                <w:rPr>
                                  <w:b/>
                                  <w:sz w:val="20"/>
                                  <w:szCs w:val="20"/>
                                </w:rPr>
                              </w:pPr>
                              <w:r>
                                <w:rPr>
                                  <w:b/>
                                  <w:sz w:val="20"/>
                                  <w:szCs w:val="20"/>
                                </w:rPr>
                                <w:t>25</w:t>
                              </w:r>
                              <w:r w:rsidRPr="00132A83">
                                <w:rPr>
                                  <w:b/>
                                  <w:sz w:val="20"/>
                                  <w:szCs w:val="20"/>
                                </w:rPr>
                                <w:t>00 BP</w:t>
                              </w:r>
                            </w:p>
                          </w:txbxContent>
                        </v:textbox>
                      </v:shape>
                      <v:shape id="_x0000_s1219" type="#_x0000_t202" style="position:absolute;left:731;top:13388;width:660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" filled="f" stroked="f">
                        <v:textbox>
                          <w:txbxContent>
                            <w:p w14:paraId="4AA12893" w14:textId="77777777" w:rsidR="003B14DC" w:rsidRPr="00132A83" w:rsidRDefault="003B14DC" w:rsidP="005B3C0C">
                              <w:pPr>
                                <w:rPr>
                                  <w:b/>
                                  <w:sz w:val="20"/>
                                  <w:szCs w:val="20"/>
                                </w:rPr>
                              </w:pPr>
                              <w:r>
                                <w:rPr>
                                  <w:b/>
                                  <w:sz w:val="20"/>
                                  <w:szCs w:val="20"/>
                                </w:rPr>
                                <w:t>2</w:t>
                              </w:r>
                              <w:r w:rsidRPr="00132A83">
                                <w:rPr>
                                  <w:b/>
                                  <w:sz w:val="20"/>
                                  <w:szCs w:val="20"/>
                                </w:rPr>
                                <w:t>000 BP</w:t>
                              </w:r>
                            </w:p>
                          </w:txbxContent>
                        </v:textbox>
                      </v:shape>
                      <v:shape id="_x0000_s1220" type="#_x0000_t202" style="position:absolute;left:804;top:15290;width:7108;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bUJ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LE3heiYeAbn+BwAA//8DAFBLAQItABQABgAIAAAAIQDb4fbL7gAAAIUBAAATAAAAAAAAAAAA&#10;AAAAAAAAAABbQ29udGVudF9UeXBlc10ueG1sUEsBAi0AFAAGAAgAAAAhAFr0LFu/AAAAFQEAAAsA&#10;AAAAAAAAAAAAAAAAHwEAAF9yZWxzLy5yZWxzUEsBAi0AFAAGAAgAAAAhAPjRtQnEAAAA3AAAAA8A&#10;AAAAAAAAAAAAAAAABwIAAGRycy9kb3ducmV2LnhtbFBLBQYAAAAAAwADALcAAAD4AgAAAAA=&#10;" filled="f" stroked="f">
                        <v:textbox>
                          <w:txbxContent>
                            <w:p w14:paraId="12689C78" w14:textId="77777777" w:rsidR="003B14DC" w:rsidRPr="00132A83" w:rsidRDefault="003B14DC" w:rsidP="005B3C0C">
                              <w:pPr>
                                <w:rPr>
                                  <w:b/>
                                  <w:sz w:val="20"/>
                                  <w:szCs w:val="20"/>
                                </w:rPr>
                              </w:pPr>
                              <w:r>
                                <w:rPr>
                                  <w:b/>
                                  <w:sz w:val="20"/>
                                  <w:szCs w:val="20"/>
                                </w:rPr>
                                <w:t>15</w:t>
                              </w:r>
                              <w:r w:rsidRPr="00132A83">
                                <w:rPr>
                                  <w:b/>
                                  <w:sz w:val="20"/>
                                  <w:szCs w:val="20"/>
                                </w:rPr>
                                <w:t>00 BP</w:t>
                              </w:r>
                            </w:p>
                          </w:txbxContent>
                        </v:textbox>
                      </v:shape>
                      <v:shape id="_x0000_s1221" type="#_x0000_t202" style="position:absolute;left:804;top:17465;width:6528;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" filled="f" stroked="f">
                        <v:textbox>
                          <w:txbxContent>
                            <w:p w14:paraId="1940B366" w14:textId="77777777" w:rsidR="003B14DC" w:rsidRPr="00132A83" w:rsidRDefault="003B14DC" w:rsidP="005B3C0C">
                              <w:pPr>
                                <w:rPr>
                                  <w:b/>
                                  <w:sz w:val="20"/>
                                  <w:szCs w:val="20"/>
                                </w:rPr>
                              </w:pPr>
                              <w:r>
                                <w:rPr>
                                  <w:b/>
                                  <w:sz w:val="20"/>
                                  <w:szCs w:val="20"/>
                                </w:rPr>
                                <w:t>1</w:t>
                              </w:r>
                              <w:r w:rsidRPr="00132A83">
                                <w:rPr>
                                  <w:b/>
                                  <w:sz w:val="20"/>
                                  <w:szCs w:val="20"/>
                                </w:rPr>
                                <w:t>000 BP</w:t>
                              </w:r>
                            </w:p>
                          </w:txbxContent>
                        </v:textbox>
                      </v:shape>
                      <v:shape id="_x0000_s1222" type="#_x0000_t202" style="position:absolute;left:731;top:19738;width:718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" filled="f" stroked="f">
                        <v:textbox>
                          <w:txbxContent>
                            <w:p w14:paraId="43E324D5" w14:textId="77777777" w:rsidR="003B14DC" w:rsidRPr="00132A83" w:rsidRDefault="003B14DC" w:rsidP="005B3C0C">
                              <w:pPr>
                                <w:rPr>
                                  <w:b/>
                                  <w:sz w:val="20"/>
                                  <w:szCs w:val="20"/>
                                </w:rPr>
                              </w:pPr>
                              <w:r>
                                <w:rPr>
                                  <w:b/>
                                  <w:sz w:val="20"/>
                                  <w:szCs w:val="20"/>
                                </w:rPr>
                                <w:t xml:space="preserve">  8</w:t>
                              </w:r>
                              <w:r w:rsidRPr="00132A83">
                                <w:rPr>
                                  <w:b/>
                                  <w:sz w:val="20"/>
                                  <w:szCs w:val="20"/>
                                </w:rPr>
                                <w:t>00 BP</w:t>
                              </w:r>
                            </w:p>
                          </w:txbxContent>
                        </v:textbox>
                      </v:shape>
                      <v:shape id="_x0000_s1223" type="#_x0000_t202" style="position:absolute;left:804;top:21642;width:652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" filled="f" stroked="f">
                        <v:textbox>
                          <w:txbxContent>
                            <w:p w14:paraId="7ACCC7A6" w14:textId="77777777" w:rsidR="003B14DC" w:rsidRPr="00132A83" w:rsidRDefault="003B14DC" w:rsidP="005B3C0C">
                              <w:pPr>
                                <w:rPr>
                                  <w:b/>
                                  <w:sz w:val="20"/>
                                  <w:szCs w:val="20"/>
                                </w:rPr>
                              </w:pPr>
                              <w:r>
                                <w:rPr>
                                  <w:b/>
                                  <w:sz w:val="20"/>
                                  <w:szCs w:val="20"/>
                                </w:rPr>
                                <w:t xml:space="preserve">  6</w:t>
                              </w:r>
                              <w:r w:rsidRPr="00132A83">
                                <w:rPr>
                                  <w:b/>
                                  <w:sz w:val="20"/>
                                  <w:szCs w:val="20"/>
                                </w:rPr>
                                <w:t>00 BP</w:t>
                              </w:r>
                            </w:p>
                          </w:txbxContent>
                        </v:textbox>
                      </v:shape>
                      <v:shape id="_x0000_s1224" type="#_x0000_t202" style="position:absolute;left:877;top:23457;width:645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" filled="f" stroked="f">
                        <v:textbox>
                          <w:txbxContent>
                            <w:p w14:paraId="2AF55F0B" w14:textId="77777777" w:rsidR="003B14DC" w:rsidRPr="00132A83" w:rsidRDefault="003B14DC" w:rsidP="005B3C0C">
                              <w:pPr>
                                <w:rPr>
                                  <w:b/>
                                  <w:sz w:val="20"/>
                                  <w:szCs w:val="20"/>
                                </w:rPr>
                              </w:pPr>
                              <w:r>
                                <w:rPr>
                                  <w:b/>
                                  <w:sz w:val="20"/>
                                  <w:szCs w:val="20"/>
                                </w:rPr>
                                <w:t xml:space="preserve">  4</w:t>
                              </w:r>
                              <w:r w:rsidRPr="00132A83">
                                <w:rPr>
                                  <w:b/>
                                  <w:sz w:val="20"/>
                                  <w:szCs w:val="20"/>
                                </w:rPr>
                                <w:t>00 BP</w:t>
                              </w:r>
                            </w:p>
                          </w:txbxContent>
                        </v:textbox>
                      </v:shape>
                      <v:shape id="_x0000_s1225" type="#_x0000_t202" style="position:absolute;width:7332;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" filled="f" stroked="f">
                        <v:textbox>
                          <w:txbxContent>
                            <w:p w14:paraId="55CB634E" w14:textId="77777777" w:rsidR="003B14DC" w:rsidRPr="00132A83" w:rsidRDefault="003B14DC" w:rsidP="005B3C0C">
                              <w:pPr>
                                <w:rPr>
                                  <w:b/>
                                  <w:sz w:val="20"/>
                                  <w:szCs w:val="20"/>
                                </w:rPr>
                              </w:pPr>
                              <w:r>
                                <w:rPr>
                                  <w:b/>
                                  <w:sz w:val="20"/>
                                  <w:szCs w:val="20"/>
                                </w:rPr>
                                <w:t>10</w:t>
                              </w:r>
                              <w:r w:rsidRPr="00132A83">
                                <w:rPr>
                                  <w:b/>
                                  <w:sz w:val="20"/>
                                  <w:szCs w:val="20"/>
                                </w:rPr>
                                <w:t>000 BP</w:t>
                              </w:r>
                            </w:p>
                          </w:txbxContent>
                        </v:textbox>
                      </v:shape>
                    </v:group>
                    <v:shape id="_x0000_s1226" type="#_x0000_t202" style="position:absolute;top:4313;width:799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" filled="f" stroked="f">
                      <v:textbox>
                        <w:txbxContent>
                          <w:p w14:paraId="7BEAAE5E" w14:textId="77777777" w:rsidR="003B14DC" w:rsidRPr="00132A83" w:rsidRDefault="003B14DC" w:rsidP="005B3C0C">
                            <w:pPr>
                              <w:rPr>
                                <w:b/>
                                <w:sz w:val="20"/>
                                <w:szCs w:val="20"/>
                              </w:rPr>
                            </w:pPr>
                            <w:r>
                              <w:rPr>
                                <w:b/>
                                <w:sz w:val="20"/>
                                <w:szCs w:val="20"/>
                              </w:rPr>
                              <w:t>Band</w:t>
                            </w:r>
                            <w:r w:rsidRPr="00132A83">
                              <w:rPr>
                                <w:b/>
                                <w:sz w:val="20"/>
                                <w:szCs w:val="20"/>
                              </w:rPr>
                              <w:t xml:space="preserve"> </w:t>
                            </w:r>
                            <w:r>
                              <w:rPr>
                                <w:b/>
                                <w:sz w:val="20"/>
                                <w:szCs w:val="20"/>
                              </w:rPr>
                              <w:t>size</w:t>
                            </w:r>
                          </w:p>
                        </w:txbxContent>
                      </v:textbox>
                    </v:shape>
                  </v:group>
                </v:group>
                <v:shape id="Picture 338" o:spid="_x0000_s1227" type="#_x0000_t75" style="position:absolute;left:9402;top:3968;width:24154;height:28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">
                  <v:imagedata r:id="rId60" o:title=""/>
                  <v:path arrowok="t"/>
                </v:shape>
              </v:group>
            </w:pict>
          </mc:Fallback>
        </mc:AlternateContent>
      </w:r>
    </w:p>
    <w:p w14:paraId="0AA493DF" w14:textId="77777777" w:rsidR="005B3C0C" w:rsidRPr="005B3C0C" w:rsidRDefault="005B3C0C" w:rsidP="005B3C0C"/>
    <w:p w14:paraId="66C99B70" w14:textId="77777777" w:rsidR="005B3C0C" w:rsidRPr="005B3C0C" w:rsidRDefault="005B3C0C" w:rsidP="005B3C0C"/>
    <w:p w14:paraId="5F5D1830" w14:textId="77777777" w:rsidR="005B3C0C" w:rsidRPr="005B3C0C" w:rsidRDefault="005B3C0C" w:rsidP="005B3C0C"/>
    <w:p w14:paraId="1175D6FC" w14:textId="77777777" w:rsidR="005B3C0C" w:rsidRPr="005B3C0C" w:rsidRDefault="005B3C0C" w:rsidP="005B3C0C"/>
    <w:p w14:paraId="70C54A73" w14:textId="77777777" w:rsidR="005B3C0C" w:rsidRPr="005B3C0C" w:rsidRDefault="005B3C0C" w:rsidP="005B3C0C"/>
    <w:p w14:paraId="5BC613DD" w14:textId="77777777" w:rsidR="005B3C0C" w:rsidRPr="005B3C0C" w:rsidRDefault="005B3C0C" w:rsidP="005B3C0C"/>
    <w:p w14:paraId="58F4E950" w14:textId="77777777" w:rsidR="005B3C0C" w:rsidRPr="005B3C0C" w:rsidRDefault="005B3C0C" w:rsidP="005B3C0C"/>
    <w:p w14:paraId="46A78EB5" w14:textId="77777777" w:rsidR="005B3C0C" w:rsidRPr="005B3C0C" w:rsidRDefault="005B3C0C" w:rsidP="005B3C0C"/>
    <w:p w14:paraId="251A9E22" w14:textId="77777777" w:rsidR="005B3C0C" w:rsidRPr="005B3C0C" w:rsidRDefault="005B3C0C" w:rsidP="005B3C0C"/>
    <w:p w14:paraId="093132CE" w14:textId="77777777" w:rsidR="005B3C0C" w:rsidRPr="005B3C0C" w:rsidRDefault="005128F7" w:rsidP="005B3C0C">
      <w:r>
        <w:rPr>
          <w:noProof/>
          <w:lang w:eastAsia="en-GB"/>
        </w:rPr>
        <mc:AlternateContent>
          <mc:Choice Requires="wps">
            <w:drawing>
              <wp:anchor distT="0" distB="0" distL="114300" distR="114300" simplePos="0" relativeHeight="251671040" behindDoc="0" locked="0" layoutInCell="1" allowOverlap="1" wp14:anchorId="597EA172" wp14:editId="47029DB9">
                <wp:simplePos x="0" y="0"/>
                <wp:positionH relativeFrom="column">
                  <wp:posOffset>461010</wp:posOffset>
                </wp:positionH>
                <wp:positionV relativeFrom="paragraph">
                  <wp:posOffset>297180</wp:posOffset>
                </wp:positionV>
                <wp:extent cx="4362450" cy="755650"/>
                <wp:effectExtent l="0" t="0" r="0" b="6350"/>
                <wp:wrapNone/>
                <wp:docPr id="595" name="Text Box 5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2450" cy="75565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FF"/>
                              </a:solidFill>
                              <a:miter lim="800000"/>
                              <a:headEnd/>
                              <a:tailEnd/>
                            </a14:hiddenLine>
                          </a:ext>
                        </a:extLst>
                      </wps:spPr>
                      <wps:txbx>
                        <w:txbxContent>
                          <w:p w14:paraId="563C097B" w14:textId="77777777" w:rsidR="003B14DC" w:rsidRDefault="003B14DC" w:rsidP="005B3C0C">
                            <w:r w:rsidRPr="00486057">
                              <w:rPr>
                                <w:b/>
                                <w:sz w:val="20"/>
                                <w:szCs w:val="20"/>
                              </w:rPr>
                              <w:t xml:space="preserve">Figure </w:t>
                            </w:r>
                            <w:r>
                              <w:rPr>
                                <w:b/>
                                <w:sz w:val="20"/>
                                <w:szCs w:val="20"/>
                              </w:rPr>
                              <w:t xml:space="preserve">23.  </w:t>
                            </w:r>
                            <w:r>
                              <w:rPr>
                                <w:sz w:val="20"/>
                                <w:szCs w:val="20"/>
                              </w:rPr>
                              <w:t xml:space="preserve">SSU rDNA PCR product from </w:t>
                            </w:r>
                            <w:r>
                              <w:rPr>
                                <w:i/>
                                <w:sz w:val="20"/>
                                <w:szCs w:val="20"/>
                              </w:rPr>
                              <w:t xml:space="preserve">Chlorella sp. </w:t>
                            </w:r>
                            <w:r>
                              <w:rPr>
                                <w:sz w:val="20"/>
                                <w:szCs w:val="20"/>
                              </w:rPr>
                              <w:t>Lane 2 and 3 are ITS2 bands. Lane 4 is ITS1, Lane 5 is a 5.8S band. Lane 1 contains the DNA ladde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7EA172" id="Text Box 595" o:spid="_x0000_s1228" type="#_x0000_t202" style="position:absolute;left:0;text-align:left;margin-left:36.3pt;margin-top:23.4pt;width:343.5pt;height:59.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" filled="f" stroked="f">
                <v:textbox>
                  <w:txbxContent>
                    <w:p w14:paraId="563C097B" w14:textId="77777777" w:rsidR="003B14DC" w:rsidRDefault="003B14DC" w:rsidP="005B3C0C">
                      <w:r w:rsidRPr="00486057">
                        <w:rPr>
                          <w:b/>
                          <w:sz w:val="20"/>
                          <w:szCs w:val="20"/>
                        </w:rPr>
                        <w:t xml:space="preserve">Figure </w:t>
                      </w:r>
                      <w:r>
                        <w:rPr>
                          <w:b/>
                          <w:sz w:val="20"/>
                          <w:szCs w:val="20"/>
                        </w:rPr>
                        <w:t xml:space="preserve">23.  </w:t>
                      </w:r>
                      <w:r>
                        <w:rPr>
                          <w:sz w:val="20"/>
                          <w:szCs w:val="20"/>
                        </w:rPr>
                        <w:t xml:space="preserve">SSU rDNA PCR product from </w:t>
                      </w:r>
                      <w:r>
                        <w:rPr>
                          <w:i/>
                          <w:sz w:val="20"/>
                          <w:szCs w:val="20"/>
                        </w:rPr>
                        <w:t xml:space="preserve">Chlorella sp. </w:t>
                      </w:r>
                      <w:r>
                        <w:rPr>
                          <w:sz w:val="20"/>
                          <w:szCs w:val="20"/>
                        </w:rPr>
                        <w:t>Lane 2 and 3 are ITS2 bands. Lane 4 is ITS1, Lane 5 is a 5.8S band. Lane 1 contains the DNA ladder</w:t>
                      </w:r>
                    </w:p>
                  </w:txbxContent>
                </v:textbox>
              </v:shape>
            </w:pict>
          </mc:Fallback>
        </mc:AlternateContent>
      </w:r>
    </w:p>
    <w:p w14:paraId="3F76C202" w14:textId="77777777" w:rsidR="005B3C0C" w:rsidRPr="005B3C0C" w:rsidRDefault="005B3C0C" w:rsidP="005B3C0C"/>
    <w:p w14:paraId="49FD90E8" w14:textId="77777777" w:rsidR="005B3C0C" w:rsidRPr="005B3C0C" w:rsidRDefault="005B3C0C" w:rsidP="005B3C0C"/>
    <w:p w14:paraId="1FACE761" w14:textId="77777777" w:rsidR="005B3C0C" w:rsidRDefault="005B3C0C" w:rsidP="005B3C0C"/>
    <w:p w14:paraId="47353893" w14:textId="77777777" w:rsidR="00AC5EF7" w:rsidRPr="005B3C0C" w:rsidRDefault="00AC5EF7" w:rsidP="005B3C0C"/>
    <w:tbl>
      <w:tblPr>
        <w:tblStyle w:val="TableGrid2"/>
        <w:tblW w:w="0" w:type="auto"/>
        <w:tblInd w:w="250" w:type="dxa"/>
        <w:tblLook w:val="04A0" w:firstRow="1" w:lastRow="0" w:firstColumn="1" w:lastColumn="0" w:noHBand="0" w:noVBand="1"/>
      </w:tblPr>
      <w:tblGrid>
        <w:gridCol w:w="3946"/>
        <w:gridCol w:w="1858"/>
        <w:gridCol w:w="2450"/>
      </w:tblGrid>
      <w:tr w:rsidR="005B3C0C" w:rsidRPr="005B3C0C" w14:paraId="1D4EE7F6" w14:textId="77777777" w:rsidTr="005B3C0C">
        <w:trPr>
          <w:trHeight w:val="574"/>
        </w:trPr>
        <w:tc>
          <w:tcPr>
            <w:tcW w:w="0" w:type="auto"/>
            <w:gridSpan w:val="3"/>
            <w:tcBorders>
              <w:top w:val="nil"/>
              <w:left w:val="nil"/>
              <w:bottom w:val="single" w:sz="4" w:space="0" w:color="auto"/>
              <w:right w:val="nil"/>
            </w:tcBorders>
            <w:hideMark/>
          </w:tcPr>
          <w:p w14:paraId="5FC82C0D" w14:textId="77777777" w:rsidR="005B3C0C" w:rsidRPr="005B3C0C" w:rsidRDefault="005B3C0C" w:rsidP="00BE32B5">
            <w:pPr>
              <w:tabs>
                <w:tab w:val="left" w:pos="567"/>
                <w:tab w:val="left" w:pos="1134"/>
              </w:tabs>
              <w:autoSpaceDE w:val="0"/>
              <w:autoSpaceDN w:val="0"/>
              <w:adjustRightInd w:val="0"/>
              <w:spacing w:line="360" w:lineRule="auto"/>
              <w:ind w:right="113"/>
              <w:rPr>
                <w:rFonts w:cs="Arial"/>
                <w:sz w:val="20"/>
                <w:szCs w:val="20"/>
                <w:lang w:eastAsia="en-GB"/>
              </w:rPr>
            </w:pPr>
            <w:r w:rsidRPr="005B3C0C">
              <w:rPr>
                <w:rFonts w:cs="Arial"/>
                <w:b/>
                <w:sz w:val="20"/>
                <w:szCs w:val="20"/>
                <w:lang w:eastAsia="en-GB"/>
              </w:rPr>
              <w:lastRenderedPageBreak/>
              <w:t xml:space="preserve">Table </w:t>
            </w:r>
            <w:r w:rsidR="00BE32B5">
              <w:rPr>
                <w:rFonts w:cs="Arial"/>
                <w:b/>
                <w:sz w:val="20"/>
                <w:szCs w:val="20"/>
                <w:lang w:eastAsia="en-GB"/>
              </w:rPr>
              <w:t>7</w:t>
            </w:r>
            <w:r w:rsidRPr="005B3C0C">
              <w:rPr>
                <w:rFonts w:cs="Arial"/>
                <w:sz w:val="20"/>
                <w:szCs w:val="20"/>
                <w:lang w:eastAsia="en-GB"/>
              </w:rPr>
              <w:t>. Significant alignments with sequence contig produced from all SSU forward and reverse sequence components (2604 BP).</w:t>
            </w:r>
          </w:p>
        </w:tc>
      </w:tr>
      <w:tr w:rsidR="005B3C0C" w:rsidRPr="005B3C0C" w14:paraId="3BD7C3FD" w14:textId="77777777" w:rsidTr="005B3C0C">
        <w:trPr>
          <w:trHeight w:val="826"/>
        </w:trPr>
        <w:tc>
          <w:tcPr>
            <w:tcW w:w="0" w:type="auto"/>
            <w:tcBorders>
              <w:top w:val="single" w:sz="4" w:space="0" w:color="auto"/>
              <w:left w:val="nil"/>
              <w:bottom w:val="single" w:sz="4" w:space="0" w:color="auto"/>
              <w:right w:val="nil"/>
            </w:tcBorders>
            <w:hideMark/>
          </w:tcPr>
          <w:p w14:paraId="772577CB"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Sequence name</w:t>
            </w:r>
          </w:p>
        </w:tc>
        <w:tc>
          <w:tcPr>
            <w:tcW w:w="0" w:type="auto"/>
            <w:tcBorders>
              <w:top w:val="single" w:sz="4" w:space="0" w:color="auto"/>
              <w:left w:val="nil"/>
              <w:bottom w:val="single" w:sz="4" w:space="0" w:color="auto"/>
              <w:right w:val="nil"/>
            </w:tcBorders>
            <w:hideMark/>
          </w:tcPr>
          <w:p w14:paraId="7371A61F" w14:textId="77777777" w:rsidR="005B3C0C" w:rsidRPr="005B3C0C" w:rsidRDefault="005B3C0C" w:rsidP="005B3C0C">
            <w:pPr>
              <w:tabs>
                <w:tab w:val="left" w:pos="567"/>
                <w:tab w:val="left" w:pos="1134"/>
              </w:tabs>
              <w:autoSpaceDE w:val="0"/>
              <w:autoSpaceDN w:val="0"/>
              <w:adjustRightInd w:val="0"/>
              <w:spacing w:after="0" w:line="360" w:lineRule="auto"/>
              <w:ind w:right="113"/>
              <w:contextualSpacing/>
              <w:rPr>
                <w:rFonts w:eastAsia="Calibri" w:cs="Arial"/>
                <w:sz w:val="20"/>
                <w:szCs w:val="20"/>
                <w:lang w:eastAsia="en-GB"/>
              </w:rPr>
            </w:pPr>
            <w:r w:rsidRPr="005B3C0C">
              <w:rPr>
                <w:rFonts w:eastAsia="Calibri" w:cs="Arial"/>
                <w:sz w:val="20"/>
                <w:szCs w:val="20"/>
                <w:lang w:eastAsia="en-GB"/>
              </w:rPr>
              <w:t xml:space="preserve">Query match </w:t>
            </w:r>
          </w:p>
          <w:p w14:paraId="69FEEB5F" w14:textId="77777777" w:rsidR="005B3C0C" w:rsidRPr="005B3C0C" w:rsidRDefault="005B3C0C" w:rsidP="005B3C0C">
            <w:pPr>
              <w:tabs>
                <w:tab w:val="left" w:pos="567"/>
                <w:tab w:val="left" w:pos="1134"/>
              </w:tabs>
              <w:autoSpaceDE w:val="0"/>
              <w:autoSpaceDN w:val="0"/>
              <w:adjustRightInd w:val="0"/>
              <w:spacing w:after="0" w:line="360" w:lineRule="auto"/>
              <w:ind w:right="113"/>
              <w:contextualSpacing/>
              <w:rPr>
                <w:rFonts w:eastAsia="Calibri" w:cs="Arial"/>
                <w:sz w:val="20"/>
                <w:szCs w:val="20"/>
                <w:lang w:eastAsia="en-GB"/>
              </w:rPr>
            </w:pPr>
            <w:r w:rsidRPr="005B3C0C">
              <w:rPr>
                <w:rFonts w:eastAsia="Calibri" w:cs="Arial"/>
                <w:sz w:val="20"/>
                <w:szCs w:val="20"/>
                <w:lang w:eastAsia="en-GB"/>
              </w:rPr>
              <w:t>(Total score)</w:t>
            </w:r>
          </w:p>
        </w:tc>
        <w:tc>
          <w:tcPr>
            <w:tcW w:w="0" w:type="auto"/>
            <w:tcBorders>
              <w:top w:val="single" w:sz="4" w:space="0" w:color="auto"/>
              <w:left w:val="nil"/>
              <w:bottom w:val="single" w:sz="4" w:space="0" w:color="auto"/>
              <w:right w:val="nil"/>
            </w:tcBorders>
            <w:hideMark/>
          </w:tcPr>
          <w:p w14:paraId="73987BF1"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Accession number</w:t>
            </w:r>
          </w:p>
        </w:tc>
      </w:tr>
      <w:tr w:rsidR="005B3C0C" w:rsidRPr="005B3C0C" w14:paraId="5E9A517F" w14:textId="77777777" w:rsidTr="005B3C0C">
        <w:trPr>
          <w:trHeight w:val="102"/>
        </w:trPr>
        <w:tc>
          <w:tcPr>
            <w:tcW w:w="0" w:type="auto"/>
            <w:tcBorders>
              <w:top w:val="single" w:sz="4" w:space="0" w:color="auto"/>
              <w:left w:val="nil"/>
              <w:bottom w:val="nil"/>
              <w:right w:val="nil"/>
            </w:tcBorders>
          </w:tcPr>
          <w:p w14:paraId="5F868911"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c>
          <w:tcPr>
            <w:tcW w:w="0" w:type="auto"/>
            <w:tcBorders>
              <w:top w:val="single" w:sz="4" w:space="0" w:color="auto"/>
              <w:left w:val="nil"/>
              <w:bottom w:val="nil"/>
              <w:right w:val="nil"/>
            </w:tcBorders>
          </w:tcPr>
          <w:p w14:paraId="474527F1"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c>
          <w:tcPr>
            <w:tcW w:w="0" w:type="auto"/>
            <w:tcBorders>
              <w:top w:val="single" w:sz="4" w:space="0" w:color="auto"/>
              <w:left w:val="nil"/>
              <w:bottom w:val="nil"/>
              <w:right w:val="nil"/>
            </w:tcBorders>
          </w:tcPr>
          <w:p w14:paraId="431A2F6D"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r>
      <w:tr w:rsidR="005B3C0C" w:rsidRPr="005B3C0C" w14:paraId="2748B54E" w14:textId="77777777" w:rsidTr="005B3C0C">
        <w:trPr>
          <w:trHeight w:val="257"/>
        </w:trPr>
        <w:tc>
          <w:tcPr>
            <w:tcW w:w="0" w:type="auto"/>
            <w:tcBorders>
              <w:top w:val="nil"/>
              <w:left w:val="nil"/>
              <w:bottom w:val="nil"/>
              <w:right w:val="nil"/>
            </w:tcBorders>
          </w:tcPr>
          <w:p w14:paraId="61355A5D"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Micractinium inermum</w:t>
            </w:r>
            <w:r w:rsidRPr="005B3C0C">
              <w:rPr>
                <w:rFonts w:cs="Arial"/>
                <w:sz w:val="20"/>
                <w:szCs w:val="20"/>
                <w:lang w:eastAsia="en-GB"/>
              </w:rPr>
              <w:t xml:space="preserve"> NLP-F014</w:t>
            </w:r>
          </w:p>
        </w:tc>
        <w:tc>
          <w:tcPr>
            <w:tcW w:w="0" w:type="auto"/>
            <w:tcBorders>
              <w:top w:val="nil"/>
              <w:left w:val="nil"/>
              <w:bottom w:val="nil"/>
              <w:right w:val="nil"/>
            </w:tcBorders>
          </w:tcPr>
          <w:p w14:paraId="56D88AD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99 % (4765)</w:t>
            </w:r>
          </w:p>
        </w:tc>
        <w:tc>
          <w:tcPr>
            <w:tcW w:w="0" w:type="auto"/>
            <w:tcBorders>
              <w:top w:val="nil"/>
              <w:left w:val="nil"/>
              <w:bottom w:val="nil"/>
              <w:right w:val="nil"/>
            </w:tcBorders>
          </w:tcPr>
          <w:p w14:paraId="4C53008B"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KF597304</w:t>
            </w:r>
          </w:p>
        </w:tc>
      </w:tr>
      <w:tr w:rsidR="005B3C0C" w:rsidRPr="005B3C0C" w14:paraId="5EFD7A39" w14:textId="77777777" w:rsidTr="005B3C0C">
        <w:trPr>
          <w:trHeight w:val="257"/>
        </w:trPr>
        <w:tc>
          <w:tcPr>
            <w:tcW w:w="0" w:type="auto"/>
            <w:tcBorders>
              <w:top w:val="nil"/>
              <w:left w:val="nil"/>
              <w:bottom w:val="nil"/>
              <w:right w:val="nil"/>
            </w:tcBorders>
          </w:tcPr>
          <w:p w14:paraId="2B603EE3"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Micractinium</w:t>
            </w:r>
            <w:r w:rsidRPr="005B3C0C">
              <w:rPr>
                <w:rFonts w:cs="Arial"/>
                <w:sz w:val="20"/>
                <w:szCs w:val="20"/>
                <w:lang w:eastAsia="en-GB"/>
              </w:rPr>
              <w:t xml:space="preserve"> sp NIES 2171</w:t>
            </w:r>
          </w:p>
        </w:tc>
        <w:tc>
          <w:tcPr>
            <w:tcW w:w="0" w:type="auto"/>
            <w:tcBorders>
              <w:top w:val="nil"/>
              <w:left w:val="nil"/>
              <w:bottom w:val="nil"/>
              <w:right w:val="nil"/>
            </w:tcBorders>
          </w:tcPr>
          <w:p w14:paraId="2659643B"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99 % (4630)</w:t>
            </w:r>
          </w:p>
        </w:tc>
        <w:tc>
          <w:tcPr>
            <w:tcW w:w="0" w:type="auto"/>
            <w:tcBorders>
              <w:top w:val="nil"/>
              <w:left w:val="nil"/>
              <w:bottom w:val="nil"/>
              <w:right w:val="nil"/>
            </w:tcBorders>
          </w:tcPr>
          <w:p w14:paraId="4E66F62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JX889641</w:t>
            </w:r>
          </w:p>
        </w:tc>
      </w:tr>
      <w:tr w:rsidR="005B3C0C" w:rsidRPr="005B3C0C" w14:paraId="557E73B5" w14:textId="77777777" w:rsidTr="005B3C0C">
        <w:trPr>
          <w:trHeight w:val="257"/>
        </w:trPr>
        <w:tc>
          <w:tcPr>
            <w:tcW w:w="0" w:type="auto"/>
            <w:tcBorders>
              <w:top w:val="nil"/>
              <w:left w:val="nil"/>
              <w:bottom w:val="nil"/>
              <w:right w:val="nil"/>
            </w:tcBorders>
          </w:tcPr>
          <w:p w14:paraId="3D46D0EC"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 vulgaris</w:t>
            </w:r>
            <w:r w:rsidRPr="005B3C0C">
              <w:rPr>
                <w:rFonts w:cs="Arial"/>
                <w:sz w:val="20"/>
                <w:szCs w:val="20"/>
                <w:lang w:eastAsia="en-GB"/>
              </w:rPr>
              <w:t xml:space="preserve"> CCAP 211/79</w:t>
            </w:r>
          </w:p>
        </w:tc>
        <w:tc>
          <w:tcPr>
            <w:tcW w:w="0" w:type="auto"/>
            <w:tcBorders>
              <w:top w:val="nil"/>
              <w:left w:val="nil"/>
              <w:bottom w:val="nil"/>
              <w:right w:val="nil"/>
            </w:tcBorders>
          </w:tcPr>
          <w:p w14:paraId="60C9BD02"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lang w:eastAsia="en-GB"/>
              </w:rPr>
              <w:t>99 % (4617)</w:t>
            </w:r>
          </w:p>
        </w:tc>
        <w:tc>
          <w:tcPr>
            <w:tcW w:w="0" w:type="auto"/>
            <w:tcBorders>
              <w:top w:val="nil"/>
              <w:left w:val="nil"/>
              <w:bottom w:val="nil"/>
              <w:right w:val="nil"/>
            </w:tcBorders>
          </w:tcPr>
          <w:p w14:paraId="3664D64F"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FR865683</w:t>
            </w:r>
          </w:p>
        </w:tc>
      </w:tr>
      <w:tr w:rsidR="005B3C0C" w:rsidRPr="005B3C0C" w14:paraId="1AA5DF91" w14:textId="77777777" w:rsidTr="005B3C0C">
        <w:trPr>
          <w:trHeight w:val="237"/>
        </w:trPr>
        <w:tc>
          <w:tcPr>
            <w:tcW w:w="0" w:type="auto"/>
            <w:tcBorders>
              <w:top w:val="nil"/>
              <w:left w:val="nil"/>
              <w:bottom w:val="nil"/>
              <w:right w:val="nil"/>
            </w:tcBorders>
          </w:tcPr>
          <w:p w14:paraId="6F29CCE1"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Micractinium inermum</w:t>
            </w:r>
            <w:r w:rsidRPr="005B3C0C">
              <w:rPr>
                <w:rFonts w:cs="Arial"/>
                <w:sz w:val="20"/>
                <w:szCs w:val="20"/>
                <w:lang w:eastAsia="en-GB"/>
              </w:rPr>
              <w:t xml:space="preserve"> NIES 2171</w:t>
            </w:r>
          </w:p>
        </w:tc>
        <w:tc>
          <w:tcPr>
            <w:tcW w:w="0" w:type="auto"/>
            <w:tcBorders>
              <w:top w:val="nil"/>
              <w:left w:val="nil"/>
              <w:bottom w:val="nil"/>
              <w:right w:val="nil"/>
            </w:tcBorders>
          </w:tcPr>
          <w:p w14:paraId="31A5C3AF"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99 % (4575)</w:t>
            </w:r>
          </w:p>
        </w:tc>
        <w:tc>
          <w:tcPr>
            <w:tcW w:w="0" w:type="auto"/>
            <w:tcBorders>
              <w:top w:val="nil"/>
              <w:left w:val="nil"/>
              <w:bottom w:val="nil"/>
              <w:right w:val="nil"/>
            </w:tcBorders>
          </w:tcPr>
          <w:p w14:paraId="3F50D270"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AB731604</w:t>
            </w:r>
          </w:p>
        </w:tc>
      </w:tr>
      <w:tr w:rsidR="005B3C0C" w:rsidRPr="005B3C0C" w14:paraId="25A32F14" w14:textId="77777777" w:rsidTr="005B3C0C">
        <w:trPr>
          <w:trHeight w:val="237"/>
        </w:trPr>
        <w:tc>
          <w:tcPr>
            <w:tcW w:w="0" w:type="auto"/>
            <w:tcBorders>
              <w:top w:val="nil"/>
              <w:left w:val="nil"/>
              <w:bottom w:val="nil"/>
              <w:right w:val="nil"/>
            </w:tcBorders>
          </w:tcPr>
          <w:p w14:paraId="687E7F16"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 luleoviridis</w:t>
            </w:r>
            <w:r w:rsidRPr="005B3C0C">
              <w:rPr>
                <w:rFonts w:cs="Arial"/>
                <w:sz w:val="20"/>
                <w:szCs w:val="20"/>
                <w:lang w:eastAsia="en-GB"/>
              </w:rPr>
              <w:t xml:space="preserve"> CCAP 211/5B</w:t>
            </w:r>
          </w:p>
        </w:tc>
        <w:tc>
          <w:tcPr>
            <w:tcW w:w="0" w:type="auto"/>
            <w:tcBorders>
              <w:top w:val="nil"/>
              <w:left w:val="nil"/>
              <w:bottom w:val="nil"/>
              <w:right w:val="nil"/>
            </w:tcBorders>
          </w:tcPr>
          <w:p w14:paraId="57DE5EC9"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cs="Arial"/>
                <w:sz w:val="20"/>
                <w:szCs w:val="20"/>
                <w:lang w:eastAsia="en-GB"/>
              </w:rPr>
              <w:t>95 % (4119)</w:t>
            </w:r>
          </w:p>
        </w:tc>
        <w:tc>
          <w:tcPr>
            <w:tcW w:w="0" w:type="auto"/>
            <w:tcBorders>
              <w:top w:val="nil"/>
              <w:left w:val="nil"/>
              <w:bottom w:val="nil"/>
              <w:right w:val="nil"/>
            </w:tcBorders>
          </w:tcPr>
          <w:p w14:paraId="08E71F29"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FR865678</w:t>
            </w:r>
          </w:p>
        </w:tc>
      </w:tr>
      <w:tr w:rsidR="005B3C0C" w:rsidRPr="005B3C0C" w14:paraId="4D1E30B0" w14:textId="77777777" w:rsidTr="005B3C0C">
        <w:trPr>
          <w:trHeight w:val="237"/>
        </w:trPr>
        <w:tc>
          <w:tcPr>
            <w:tcW w:w="0" w:type="auto"/>
            <w:tcBorders>
              <w:top w:val="nil"/>
              <w:left w:val="nil"/>
              <w:bottom w:val="nil"/>
              <w:right w:val="nil"/>
            </w:tcBorders>
          </w:tcPr>
          <w:p w14:paraId="0051DB2D"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Micractinium</w:t>
            </w:r>
            <w:r w:rsidRPr="005B3C0C">
              <w:rPr>
                <w:rFonts w:cs="Arial"/>
                <w:sz w:val="20"/>
                <w:szCs w:val="20"/>
                <w:lang w:eastAsia="en-GB"/>
              </w:rPr>
              <w:t xml:space="preserve"> sp. Ehime</w:t>
            </w:r>
          </w:p>
        </w:tc>
        <w:tc>
          <w:tcPr>
            <w:tcW w:w="0" w:type="auto"/>
            <w:tcBorders>
              <w:top w:val="nil"/>
              <w:left w:val="nil"/>
              <w:bottom w:val="nil"/>
              <w:right w:val="nil"/>
            </w:tcBorders>
          </w:tcPr>
          <w:p w14:paraId="5F51F6B5"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cs="Arial"/>
                <w:sz w:val="20"/>
                <w:szCs w:val="20"/>
                <w:lang w:eastAsia="en-GB"/>
              </w:rPr>
              <w:t>95 % (3964)</w:t>
            </w:r>
          </w:p>
        </w:tc>
        <w:tc>
          <w:tcPr>
            <w:tcW w:w="0" w:type="auto"/>
            <w:tcBorders>
              <w:top w:val="nil"/>
              <w:left w:val="nil"/>
              <w:bottom w:val="nil"/>
              <w:right w:val="nil"/>
            </w:tcBorders>
          </w:tcPr>
          <w:p w14:paraId="667261C8"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JX889639</w:t>
            </w:r>
          </w:p>
        </w:tc>
      </w:tr>
      <w:tr w:rsidR="005B3C0C" w:rsidRPr="005B3C0C" w14:paraId="3DCFBEEC" w14:textId="77777777" w:rsidTr="005B3C0C">
        <w:trPr>
          <w:trHeight w:val="237"/>
        </w:trPr>
        <w:tc>
          <w:tcPr>
            <w:tcW w:w="0" w:type="auto"/>
            <w:tcBorders>
              <w:top w:val="nil"/>
              <w:left w:val="nil"/>
              <w:bottom w:val="nil"/>
              <w:right w:val="nil"/>
            </w:tcBorders>
          </w:tcPr>
          <w:p w14:paraId="1A3EB385"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w:t>
            </w:r>
            <w:r w:rsidRPr="005B3C0C">
              <w:rPr>
                <w:rFonts w:cs="Arial"/>
                <w:sz w:val="20"/>
                <w:szCs w:val="20"/>
                <w:lang w:eastAsia="en-GB"/>
              </w:rPr>
              <w:t xml:space="preserve"> sp. CCCryo297</w:t>
            </w:r>
          </w:p>
        </w:tc>
        <w:tc>
          <w:tcPr>
            <w:tcW w:w="0" w:type="auto"/>
            <w:tcBorders>
              <w:top w:val="nil"/>
              <w:left w:val="nil"/>
              <w:bottom w:val="nil"/>
              <w:right w:val="nil"/>
            </w:tcBorders>
          </w:tcPr>
          <w:p w14:paraId="7279B826"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cs="Arial"/>
                <w:sz w:val="20"/>
                <w:szCs w:val="20"/>
                <w:lang w:eastAsia="en-GB"/>
              </w:rPr>
              <w:t>94 % (3916)</w:t>
            </w:r>
          </w:p>
        </w:tc>
        <w:tc>
          <w:tcPr>
            <w:tcW w:w="0" w:type="auto"/>
            <w:tcBorders>
              <w:top w:val="nil"/>
              <w:left w:val="nil"/>
              <w:bottom w:val="nil"/>
              <w:right w:val="nil"/>
            </w:tcBorders>
          </w:tcPr>
          <w:p w14:paraId="429A8AE8"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JX889639</w:t>
            </w:r>
          </w:p>
        </w:tc>
      </w:tr>
    </w:tbl>
    <w:p w14:paraId="65DC3900" w14:textId="77777777" w:rsidR="005B3C0C" w:rsidRPr="005B3C0C" w:rsidRDefault="005B3C0C" w:rsidP="005B3C0C"/>
    <w:p w14:paraId="4C83A9F6" w14:textId="77777777" w:rsidR="005B3C0C" w:rsidRPr="005B3C0C" w:rsidRDefault="005B3C0C" w:rsidP="005B3C0C">
      <w:pPr>
        <w:pStyle w:val="Heading3"/>
        <w:spacing w:after="120" w:line="360" w:lineRule="auto"/>
        <w:rPr>
          <w:b w:val="0"/>
          <w:color w:val="auto"/>
        </w:rPr>
      </w:pPr>
      <w:bookmarkStart w:id="53" w:name="_Toc462059770"/>
      <w:r w:rsidRPr="005B3C0C">
        <w:rPr>
          <w:b w:val="0"/>
          <w:color w:val="auto"/>
        </w:rPr>
        <w:t>Phylogenetic tree and ITS2 secondary structure</w:t>
      </w:r>
      <w:bookmarkEnd w:id="53"/>
      <w:r w:rsidRPr="005B3C0C">
        <w:rPr>
          <w:b w:val="0"/>
          <w:color w:val="auto"/>
        </w:rPr>
        <w:t xml:space="preserve"> </w:t>
      </w:r>
    </w:p>
    <w:p w14:paraId="721C30F5" w14:textId="77777777" w:rsidR="005B3C0C" w:rsidRPr="005B3C0C" w:rsidRDefault="005B3C0C" w:rsidP="00BE32B5">
      <w:pPr>
        <w:spacing w:line="360" w:lineRule="auto"/>
        <w:rPr>
          <w:szCs w:val="24"/>
        </w:rPr>
      </w:pPr>
      <w:r w:rsidRPr="005B3C0C">
        <w:t xml:space="preserve">In order to further confirm the identification of the </w:t>
      </w:r>
      <w:r w:rsidRPr="005B3C0C">
        <w:rPr>
          <w:i/>
        </w:rPr>
        <w:t>Chlorella sp.</w:t>
      </w:r>
      <w:r w:rsidRPr="005B3C0C">
        <w:t xml:space="preserve"> isolate as the species </w:t>
      </w:r>
      <w:r w:rsidRPr="005B3C0C">
        <w:rPr>
          <w:i/>
        </w:rPr>
        <w:t>M. inermum</w:t>
      </w:r>
      <w:r w:rsidRPr="005B3C0C">
        <w:t xml:space="preserve"> rather than </w:t>
      </w:r>
      <w:r w:rsidRPr="005B3C0C">
        <w:rPr>
          <w:i/>
        </w:rPr>
        <w:t xml:space="preserve">Chlorella vulgaris, </w:t>
      </w:r>
      <w:r w:rsidRPr="005B3C0C">
        <w:t xml:space="preserve">a maximum likelihood phylogenetic tree was constructed. As shown in Figure </w:t>
      </w:r>
      <w:r w:rsidR="00BE32B5">
        <w:t>24</w:t>
      </w:r>
      <w:r w:rsidRPr="005B3C0C">
        <w:t xml:space="preserve">, the isolate is grouped within the </w:t>
      </w:r>
      <w:r w:rsidRPr="005B3C0C">
        <w:rPr>
          <w:i/>
        </w:rPr>
        <w:t xml:space="preserve">Micractinium </w:t>
      </w:r>
      <w:r w:rsidRPr="005B3C0C">
        <w:t xml:space="preserve">genus, and the </w:t>
      </w:r>
      <w:r w:rsidRPr="005B3C0C">
        <w:rPr>
          <w:i/>
        </w:rPr>
        <w:t xml:space="preserve">M. inermum </w:t>
      </w:r>
      <w:r w:rsidRPr="005B3C0C">
        <w:t xml:space="preserve">species. The closely matching </w:t>
      </w:r>
      <w:r w:rsidRPr="005B3C0C">
        <w:rPr>
          <w:i/>
        </w:rPr>
        <w:t xml:space="preserve">Chlorella vulgaris </w:t>
      </w:r>
      <w:r w:rsidRPr="005B3C0C">
        <w:t>CCAP 211/79</w:t>
      </w:r>
      <w:r w:rsidRPr="005B3C0C">
        <w:rPr>
          <w:i/>
        </w:rPr>
        <w:t xml:space="preserve"> </w:t>
      </w:r>
      <w:r w:rsidRPr="005B3C0C">
        <w:t xml:space="preserve">strain is shown to be closely related to the </w:t>
      </w:r>
      <w:r w:rsidRPr="005B3C0C">
        <w:rPr>
          <w:i/>
        </w:rPr>
        <w:t xml:space="preserve">M. inermum </w:t>
      </w:r>
      <w:r w:rsidRPr="005B3C0C">
        <w:t>rather than the true (</w:t>
      </w:r>
      <w:r w:rsidRPr="005B3C0C">
        <w:rPr>
          <w:szCs w:val="24"/>
        </w:rPr>
        <w:t xml:space="preserve">Beijerinck isolated) </w:t>
      </w:r>
      <w:r w:rsidRPr="005B3C0C">
        <w:rPr>
          <w:i/>
          <w:szCs w:val="24"/>
        </w:rPr>
        <w:t xml:space="preserve">Chlorella vulgaris </w:t>
      </w:r>
      <w:r w:rsidRPr="005B3C0C">
        <w:rPr>
          <w:szCs w:val="24"/>
        </w:rPr>
        <w:t xml:space="preserve">SAG 211-11b type species. </w:t>
      </w:r>
    </w:p>
    <w:p w14:paraId="3E8F2B1A" w14:textId="438C58B9" w:rsidR="005B3C0C" w:rsidRDefault="005B3C0C" w:rsidP="00BE32B5">
      <w:pPr>
        <w:spacing w:line="360" w:lineRule="auto"/>
        <w:rPr>
          <w:szCs w:val="24"/>
        </w:rPr>
      </w:pPr>
      <w:r w:rsidRPr="005B3C0C">
        <w:rPr>
          <w:szCs w:val="24"/>
        </w:rPr>
        <w:t xml:space="preserve">To further assess the phylogeny of the isolate and to support the conclusion that the isolate species is not </w:t>
      </w:r>
      <w:r w:rsidRPr="005B3C0C">
        <w:rPr>
          <w:i/>
          <w:szCs w:val="24"/>
        </w:rPr>
        <w:t xml:space="preserve">Chlorella </w:t>
      </w:r>
      <w:r w:rsidRPr="00AC5EF7">
        <w:rPr>
          <w:i/>
          <w:szCs w:val="24"/>
        </w:rPr>
        <w:t>vulgaris</w:t>
      </w:r>
      <w:r w:rsidRPr="005B3C0C">
        <w:rPr>
          <w:szCs w:val="24"/>
        </w:rPr>
        <w:t xml:space="preserve">, the ITS2 secondary structure was also analysed. This analysis, demonstrated in Figure </w:t>
      </w:r>
      <w:r w:rsidR="00BE32B5">
        <w:rPr>
          <w:szCs w:val="24"/>
        </w:rPr>
        <w:t>25</w:t>
      </w:r>
      <w:r w:rsidRPr="005B3C0C">
        <w:rPr>
          <w:szCs w:val="24"/>
        </w:rPr>
        <w:t xml:space="preserve"> and detailed in Table </w:t>
      </w:r>
      <w:r w:rsidR="00BE32B5">
        <w:rPr>
          <w:szCs w:val="24"/>
        </w:rPr>
        <w:t>8</w:t>
      </w:r>
      <w:r w:rsidRPr="005B3C0C">
        <w:rPr>
          <w:szCs w:val="24"/>
        </w:rPr>
        <w:t xml:space="preserve">, revealed the number of compensatory base changes on the ITS2 structure. No differences were found between the ITS2 structure from this study and other </w:t>
      </w:r>
      <w:r w:rsidRPr="005B3C0C">
        <w:rPr>
          <w:i/>
          <w:szCs w:val="24"/>
        </w:rPr>
        <w:t xml:space="preserve">M. inermum </w:t>
      </w:r>
      <w:r w:rsidRPr="005B3C0C">
        <w:rPr>
          <w:szCs w:val="24"/>
        </w:rPr>
        <w:t xml:space="preserve">structures. There was, however, a difference of </w:t>
      </w:r>
      <w:r w:rsidR="004506DB">
        <w:rPr>
          <w:szCs w:val="24"/>
        </w:rPr>
        <w:t>two</w:t>
      </w:r>
      <w:r w:rsidR="004506DB" w:rsidRPr="005B3C0C">
        <w:rPr>
          <w:szCs w:val="24"/>
        </w:rPr>
        <w:t xml:space="preserve"> </w:t>
      </w:r>
      <w:r w:rsidRPr="005B3C0C">
        <w:rPr>
          <w:szCs w:val="24"/>
        </w:rPr>
        <w:t>C</w:t>
      </w:r>
      <w:r w:rsidR="00AC5EF7">
        <w:rPr>
          <w:szCs w:val="24"/>
        </w:rPr>
        <w:t>omplementary Base Changes (C</w:t>
      </w:r>
      <w:r w:rsidRPr="005B3C0C">
        <w:rPr>
          <w:szCs w:val="24"/>
        </w:rPr>
        <w:t>BC</w:t>
      </w:r>
      <w:r w:rsidR="00AC5EF7">
        <w:rPr>
          <w:szCs w:val="24"/>
        </w:rPr>
        <w:t>s)</w:t>
      </w:r>
      <w:r w:rsidRPr="005B3C0C">
        <w:rPr>
          <w:szCs w:val="24"/>
        </w:rPr>
        <w:t xml:space="preserve"> between this </w:t>
      </w:r>
      <w:r w:rsidR="004506DB" w:rsidRPr="005B3C0C">
        <w:rPr>
          <w:szCs w:val="24"/>
        </w:rPr>
        <w:t>stud</w:t>
      </w:r>
      <w:r w:rsidR="004506DB">
        <w:rPr>
          <w:szCs w:val="24"/>
        </w:rPr>
        <w:t>y’s</w:t>
      </w:r>
      <w:r w:rsidR="004506DB" w:rsidRPr="005B3C0C">
        <w:rPr>
          <w:szCs w:val="24"/>
        </w:rPr>
        <w:t xml:space="preserve"> </w:t>
      </w:r>
      <w:r w:rsidRPr="005B3C0C">
        <w:rPr>
          <w:szCs w:val="24"/>
        </w:rPr>
        <w:t xml:space="preserve">structure and the </w:t>
      </w:r>
      <w:r w:rsidRPr="005B3C0C">
        <w:rPr>
          <w:i/>
          <w:szCs w:val="24"/>
        </w:rPr>
        <w:t xml:space="preserve">Chlorella </w:t>
      </w:r>
      <w:r w:rsidRPr="00986622">
        <w:rPr>
          <w:i/>
          <w:szCs w:val="24"/>
        </w:rPr>
        <w:t>vulgaris</w:t>
      </w:r>
      <w:r w:rsidRPr="005B3C0C">
        <w:rPr>
          <w:szCs w:val="24"/>
        </w:rPr>
        <w:t xml:space="preserve"> CCAP 11/79 and 3 differences between the structure and 3 other </w:t>
      </w:r>
      <w:r w:rsidRPr="005B3C0C">
        <w:rPr>
          <w:i/>
          <w:szCs w:val="24"/>
        </w:rPr>
        <w:t xml:space="preserve">Chlorella vulgaris </w:t>
      </w:r>
      <w:r w:rsidRPr="005B3C0C">
        <w:rPr>
          <w:szCs w:val="24"/>
        </w:rPr>
        <w:t xml:space="preserve">strains (including SAG 211-11b). </w:t>
      </w:r>
      <w:r w:rsidR="00D857D4">
        <w:rPr>
          <w:szCs w:val="24"/>
        </w:rPr>
        <w:t>As discussed below CBC’s are changes in two nucleotides in the ITS2 sequence which when forming a secondary structure will pair to form part of a double stranded helix.</w:t>
      </w:r>
    </w:p>
    <w:p w14:paraId="15756747" w14:textId="77777777" w:rsidR="00AC5EF7" w:rsidRDefault="00AC5EF7" w:rsidP="00BE32B5">
      <w:pPr>
        <w:spacing w:line="360" w:lineRule="auto"/>
        <w:rPr>
          <w:szCs w:val="24"/>
        </w:rPr>
      </w:pPr>
    </w:p>
    <w:p w14:paraId="5407D8AC" w14:textId="77777777" w:rsidR="00AC5EF7" w:rsidRPr="005B3C0C" w:rsidRDefault="00AC5EF7" w:rsidP="00BE32B5">
      <w:pPr>
        <w:spacing w:line="360" w:lineRule="auto"/>
      </w:pPr>
    </w:p>
    <w:p w14:paraId="4C101C12" w14:textId="77777777" w:rsidR="005B3C0C" w:rsidRPr="005B3C0C" w:rsidRDefault="00AC5EF7" w:rsidP="005B3C0C">
      <w:r w:rsidRPr="005B3C0C">
        <w:rPr>
          <w:noProof/>
          <w:lang w:eastAsia="en-GB"/>
        </w:rPr>
        <w:lastRenderedPageBreak/>
        <w:drawing>
          <wp:anchor distT="0" distB="0" distL="114300" distR="114300" simplePos="0" relativeHeight="251604480" behindDoc="0" locked="0" layoutInCell="1" allowOverlap="1" wp14:anchorId="4ADB9BB1" wp14:editId="4A699394">
            <wp:simplePos x="0" y="0"/>
            <wp:positionH relativeFrom="column">
              <wp:posOffset>13970</wp:posOffset>
            </wp:positionH>
            <wp:positionV relativeFrom="paragraph">
              <wp:posOffset>35560</wp:posOffset>
            </wp:positionV>
            <wp:extent cx="5400040" cy="3442970"/>
            <wp:effectExtent l="0" t="0" r="0" b="0"/>
            <wp:wrapNone/>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00040" cy="3442970"/>
                    </a:xfrm>
                    <a:prstGeom prst="rect">
                      <a:avLst/>
                    </a:prstGeom>
                    <a:noFill/>
                    <a:ln>
                      <a:noFill/>
                    </a:ln>
                  </pic:spPr>
                </pic:pic>
              </a:graphicData>
            </a:graphic>
          </wp:anchor>
        </w:drawing>
      </w:r>
    </w:p>
    <w:p w14:paraId="2111B35C" w14:textId="77777777" w:rsidR="005B3C0C" w:rsidRPr="005B3C0C" w:rsidRDefault="005128F7" w:rsidP="005B3C0C">
      <w:r>
        <w:rPr>
          <w:noProof/>
          <w:lang w:eastAsia="en-GB"/>
        </w:rPr>
        <mc:AlternateContent>
          <mc:Choice Requires="wps">
            <w:drawing>
              <wp:anchor distT="0" distB="0" distL="114300" distR="114300" simplePos="0" relativeHeight="251701760" behindDoc="0" locked="0" layoutInCell="1" allowOverlap="1" wp14:anchorId="601C6B7C" wp14:editId="4F4F78A5">
                <wp:simplePos x="0" y="0"/>
                <wp:positionH relativeFrom="column">
                  <wp:posOffset>-102235</wp:posOffset>
                </wp:positionH>
                <wp:positionV relativeFrom="paragraph">
                  <wp:posOffset>3161665</wp:posOffset>
                </wp:positionV>
                <wp:extent cx="5514975" cy="1035685"/>
                <wp:effectExtent l="0" t="0" r="0" b="0"/>
                <wp:wrapNone/>
                <wp:docPr id="594" name="Text Box 5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4975" cy="10356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8B12274" w14:textId="77777777" w:rsidR="003B14DC" w:rsidRPr="00DB7F37" w:rsidRDefault="003B14DC" w:rsidP="005B3C0C">
                            <w:pPr>
                              <w:spacing w:after="0"/>
                              <w:rPr>
                                <w:rFonts w:eastAsia="Times New Roman" w:cs="Arial"/>
                                <w:color w:val="000000"/>
                                <w:sz w:val="20"/>
                                <w:szCs w:val="20"/>
                                <w:lang w:eastAsia="en-GB"/>
                              </w:rPr>
                            </w:pPr>
                            <w:r w:rsidRPr="00DB7F37">
                              <w:rPr>
                                <w:rFonts w:eastAsia="Times New Roman" w:cs="Times New Roman"/>
                                <w:b/>
                                <w:bCs/>
                                <w:color w:val="000000"/>
                                <w:sz w:val="20"/>
                                <w:szCs w:val="20"/>
                                <w:lang w:eastAsia="en-GB"/>
                              </w:rPr>
                              <w:t>Figure</w:t>
                            </w:r>
                            <w:r>
                              <w:rPr>
                                <w:rFonts w:eastAsia="Times New Roman" w:cs="Times New Roman"/>
                                <w:b/>
                                <w:bCs/>
                                <w:color w:val="000000"/>
                                <w:sz w:val="20"/>
                                <w:szCs w:val="20"/>
                                <w:lang w:eastAsia="en-GB"/>
                              </w:rPr>
                              <w:t xml:space="preserve"> 24</w:t>
                            </w:r>
                            <w:r w:rsidRPr="00DB7F37">
                              <w:rPr>
                                <w:rFonts w:eastAsia="Times New Roman" w:cs="Times New Roman"/>
                                <w:b/>
                                <w:bCs/>
                                <w:color w:val="000000"/>
                                <w:sz w:val="20"/>
                                <w:szCs w:val="20"/>
                                <w:lang w:eastAsia="en-GB"/>
                              </w:rPr>
                              <w:t xml:space="preserve">. </w:t>
                            </w:r>
                            <w:r>
                              <w:rPr>
                                <w:rFonts w:eastAsia="Times New Roman" w:cs="Times New Roman"/>
                                <w:bCs/>
                                <w:color w:val="000000"/>
                                <w:sz w:val="20"/>
                                <w:szCs w:val="20"/>
                                <w:lang w:eastAsia="en-GB"/>
                              </w:rPr>
                              <w:t>Maximum likelihood (ML) tree constructed from SSU and ITS region of</w:t>
                            </w:r>
                            <w:r w:rsidRPr="00BE4AE5">
                              <w:rPr>
                                <w:rFonts w:eastAsia="Times New Roman" w:cs="Times New Roman"/>
                                <w:bCs/>
                                <w:color w:val="000000"/>
                                <w:sz w:val="20"/>
                                <w:szCs w:val="20"/>
                                <w:lang w:eastAsia="en-GB"/>
                              </w:rPr>
                              <w:t xml:space="preserve"> </w:t>
                            </w:r>
                            <w:r>
                              <w:rPr>
                                <w:rFonts w:eastAsia="Times New Roman" w:cs="Times New Roman"/>
                                <w:bCs/>
                                <w:color w:val="000000"/>
                                <w:sz w:val="20"/>
                                <w:szCs w:val="20"/>
                                <w:lang w:eastAsia="en-GB"/>
                              </w:rPr>
                              <w:t xml:space="preserve">rDNA. </w:t>
                            </w:r>
                            <w:r>
                              <w:rPr>
                                <w:rFonts w:eastAsia="Times New Roman" w:cs="Times New Roman"/>
                                <w:sz w:val="20"/>
                                <w:szCs w:val="20"/>
                                <w:lang w:eastAsia="en-GB"/>
                              </w:rPr>
                              <w:t>The evolutionary history (-2769.16) was inferred using the</w:t>
                            </w:r>
                            <w:r w:rsidRPr="00DB7F37">
                              <w:rPr>
                                <w:rFonts w:eastAsia="Times New Roman" w:cs="Times New Roman"/>
                                <w:sz w:val="20"/>
                                <w:szCs w:val="20"/>
                                <w:lang w:eastAsia="en-GB"/>
                              </w:rPr>
                              <w:t> </w:t>
                            </w:r>
                            <w:r w:rsidRPr="00DB7F37">
                              <w:rPr>
                                <w:rFonts w:eastAsia="Times New Roman" w:cs="Arial"/>
                                <w:color w:val="000000"/>
                                <w:sz w:val="20"/>
                                <w:szCs w:val="20"/>
                                <w:lang w:eastAsia="en-GB"/>
                              </w:rPr>
                              <w:t>Maximum Likelihood method based on the Hasegawa-Kishino-Yano model</w:t>
                            </w:r>
                            <w:r>
                              <w:rPr>
                                <w:rFonts w:eastAsia="Times New Roman" w:cs="Arial"/>
                                <w:color w:val="000000"/>
                                <w:sz w:val="20"/>
                                <w:szCs w:val="20"/>
                                <w:lang w:eastAsia="en-GB"/>
                              </w:rPr>
                              <w:t xml:space="preserve"> </w:t>
                            </w:r>
                            <w:r w:rsidRPr="00C63C48">
                              <w:rPr>
                                <w:sz w:val="20"/>
                                <w:szCs w:val="20"/>
                              </w:rPr>
                              <w:fldChar w:fldCharType="begin"/>
                            </w:r>
                            <w:r w:rsidRPr="00C63C48">
                              <w:rPr>
                                <w:sz w:val="20"/>
                                <w:szCs w:val="20"/>
                              </w:rPr>
                              <w:instrText xml:space="preserve"> ADDIN ZOTERO_ITEM CSL_CITATION {"citationID":"2eu92f1cvh","properties":{"formattedCitation":"(Hasegawa et al., 1985)","plainCitation":"(Hasegawa et al., 1985)"},"citationItems":[{"id":4326,"uris":["http://zotero.org/users/1204444/items/82Z69PTR"],"uri":["http://zotero.org/users/1204444/items/82Z69PTR"],"itemData":{"id":4326,"type":"article-journal","title":"Dating of the human-ape splitting by a molecular clock of mitochondrial DNA","container-title":"Journal of Molecular Evolution","page":"160-174","volume":"22","issue":"2","source":"PubMed","abstract":"A new statistical method for estimating divergence dates of species from DNA sequence data by a molecular clock approach is developed. This method takes into account effectively the information contained in a set of DNA sequence data. The molecular clock of mitochondrial DNA (mtDNA) was calibrated by setting the date of divergence between primates and ungulates at the Cretaceous-Tertiary boundary (65 million years ago), when the extinction of dinosaurs occurred. A generalized least-squares method was applied in fitting a model to mtDNA sequence data, and the clock gave dates of 92.3 +/- 11.7, 13.3 +/- 1.5, 10.9 +/- 1.2, 3.7 +/- 0.6, and 2.7 +/- 0.6 million years ago (where the second of each pair of numbers is the standard deviation) for the separation of mouse, gibbon, orangutan, gorilla, and chimpanzee, respectively, from the line leading to humans. Although there is some uncertainty in the clock, this dating may pose a problem for the widely believed hypothesis that the pipedal creature Australopithecus afarensis, which lived some 3.7 million years ago at Laetoli in Tanzania and at Hadar in Ethiopia, was ancestral to man and evolved after the human-ape splitting. Another likelier possibility is that mtDNA was transferred through hybridization between a proto-human and a proto-chimpanzee after the former had developed bipedalism.","ISSN":"0022-2844","note":"PMID: 3934395","journalAbbreviation":"J. Mol. Evol.","language":"eng","author":[{"family":"Hasegawa","given":"M."},{"family":"Kishino","given":"H."},{"family":"Yano","given":"T."}],"issued":{"date-parts":[["1985"]]},"PMID":"3934395"}}],"schema":"https://github.com/citation-style-language/schema/raw/master/csl-citation.json"} </w:instrText>
                            </w:r>
                            <w:r w:rsidRPr="00C63C48">
                              <w:rPr>
                                <w:sz w:val="20"/>
                                <w:szCs w:val="20"/>
                              </w:rPr>
                              <w:fldChar w:fldCharType="separate"/>
                            </w:r>
                            <w:r w:rsidRPr="00C63C48">
                              <w:rPr>
                                <w:rFonts w:ascii="Calibri" w:hAnsi="Calibri"/>
                                <w:sz w:val="20"/>
                                <w:szCs w:val="20"/>
                              </w:rPr>
                              <w:t xml:space="preserve">(Hasegawa </w:t>
                            </w:r>
                            <w:r w:rsidRPr="00490409">
                              <w:rPr>
                                <w:rFonts w:ascii="Calibri" w:hAnsi="Calibri"/>
                                <w:i/>
                                <w:sz w:val="20"/>
                                <w:szCs w:val="20"/>
                              </w:rPr>
                              <w:t>et al</w:t>
                            </w:r>
                            <w:r w:rsidRPr="00C63C48">
                              <w:rPr>
                                <w:rFonts w:ascii="Calibri" w:hAnsi="Calibri"/>
                                <w:sz w:val="20"/>
                                <w:szCs w:val="20"/>
                              </w:rPr>
                              <w:t>., 1985)</w:t>
                            </w:r>
                            <w:r w:rsidRPr="00C63C48">
                              <w:rPr>
                                <w:sz w:val="20"/>
                                <w:szCs w:val="20"/>
                              </w:rPr>
                              <w:fldChar w:fldCharType="end"/>
                            </w:r>
                            <w:r>
                              <w:rPr>
                                <w:sz w:val="20"/>
                                <w:szCs w:val="20"/>
                              </w:rPr>
                              <w:t xml:space="preserve"> and calculated using GTR+I+G; 500 replicates</w:t>
                            </w:r>
                            <w:r>
                              <w:rPr>
                                <w:rFonts w:eastAsia="Times New Roman" w:cs="Arial"/>
                                <w:color w:val="000000"/>
                                <w:sz w:val="20"/>
                                <w:szCs w:val="20"/>
                                <w:lang w:eastAsia="en-GB"/>
                              </w:rPr>
                              <w:t xml:space="preserve">. Values on branches are bootstrap values inferred from ML. </w:t>
                            </w:r>
                            <w:r w:rsidRPr="00DB7F37">
                              <w:rPr>
                                <w:rFonts w:eastAsia="Times New Roman" w:cs="Arial"/>
                                <w:color w:val="000000"/>
                                <w:sz w:val="20"/>
                                <w:szCs w:val="20"/>
                                <w:lang w:eastAsia="en-GB"/>
                              </w:rPr>
                              <w:t xml:space="preserve">The tree is drawn to scale, with branch lengths measured in the number of substitutions per site. </w:t>
                            </w:r>
                          </w:p>
                          <w:p w14:paraId="1E83ABB6" w14:textId="77777777" w:rsidR="003B14DC" w:rsidRDefault="003B14DC" w:rsidP="005B3C0C">
                            <w:r w:rsidRPr="004273EF">
                              <w:rPr>
                                <w:rFonts w:ascii="Arial" w:eastAsia="Times New Roman" w:hAnsi="Arial" w:cs="Arial"/>
                                <w:color w:val="000000"/>
                                <w:sz w:val="27"/>
                                <w:szCs w:val="27"/>
                                <w:lang w:eastAsia="en-GB"/>
                              </w:rPr>
                              <w:br/>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1C6B7C" id="Text Box 594" o:spid="_x0000_s1229" type="#_x0000_t202" style="position:absolute;left:0;text-align:left;margin-left:-8.05pt;margin-top:248.95pt;width:434.25pt;height:81.5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" filled="f" stroked="f">
                <v:textbox>
                  <w:txbxContent>
                    <w:p w14:paraId="58B12274" w14:textId="77777777" w:rsidR="003B14DC" w:rsidRPr="00DB7F37" w:rsidRDefault="003B14DC" w:rsidP="005B3C0C">
                      <w:pPr>
                        <w:spacing w:after="0"/>
                        <w:rPr>
                          <w:rFonts w:eastAsia="Times New Roman" w:cs="Arial"/>
                          <w:color w:val="000000"/>
                          <w:sz w:val="20"/>
                          <w:szCs w:val="20"/>
                          <w:lang w:eastAsia="en-GB"/>
                        </w:rPr>
                      </w:pPr>
                      <w:r w:rsidRPr="00DB7F37">
                        <w:rPr>
                          <w:rFonts w:eastAsia="Times New Roman" w:cs="Times New Roman"/>
                          <w:b/>
                          <w:bCs/>
                          <w:color w:val="000000"/>
                          <w:sz w:val="20"/>
                          <w:szCs w:val="20"/>
                          <w:lang w:eastAsia="en-GB"/>
                        </w:rPr>
                        <w:t>Figure</w:t>
                      </w:r>
                      <w:r>
                        <w:rPr>
                          <w:rFonts w:eastAsia="Times New Roman" w:cs="Times New Roman"/>
                          <w:b/>
                          <w:bCs/>
                          <w:color w:val="000000"/>
                          <w:sz w:val="20"/>
                          <w:szCs w:val="20"/>
                          <w:lang w:eastAsia="en-GB"/>
                        </w:rPr>
                        <w:t xml:space="preserve"> 24</w:t>
                      </w:r>
                      <w:r w:rsidRPr="00DB7F37">
                        <w:rPr>
                          <w:rFonts w:eastAsia="Times New Roman" w:cs="Times New Roman"/>
                          <w:b/>
                          <w:bCs/>
                          <w:color w:val="000000"/>
                          <w:sz w:val="20"/>
                          <w:szCs w:val="20"/>
                          <w:lang w:eastAsia="en-GB"/>
                        </w:rPr>
                        <w:t xml:space="preserve">. </w:t>
                      </w:r>
                      <w:r>
                        <w:rPr>
                          <w:rFonts w:eastAsia="Times New Roman" w:cs="Times New Roman"/>
                          <w:bCs/>
                          <w:color w:val="000000"/>
                          <w:sz w:val="20"/>
                          <w:szCs w:val="20"/>
                          <w:lang w:eastAsia="en-GB"/>
                        </w:rPr>
                        <w:t>Maximum likelihood (ML) tree constructed from SSU and ITS region of</w:t>
                      </w:r>
                      <w:r w:rsidRPr="00BE4AE5">
                        <w:rPr>
                          <w:rFonts w:eastAsia="Times New Roman" w:cs="Times New Roman"/>
                          <w:bCs/>
                          <w:color w:val="000000"/>
                          <w:sz w:val="20"/>
                          <w:szCs w:val="20"/>
                          <w:lang w:eastAsia="en-GB"/>
                        </w:rPr>
                        <w:t xml:space="preserve"> </w:t>
                      </w:r>
                      <w:r>
                        <w:rPr>
                          <w:rFonts w:eastAsia="Times New Roman" w:cs="Times New Roman"/>
                          <w:bCs/>
                          <w:color w:val="000000"/>
                          <w:sz w:val="20"/>
                          <w:szCs w:val="20"/>
                          <w:lang w:eastAsia="en-GB"/>
                        </w:rPr>
                        <w:t xml:space="preserve">rDNA. </w:t>
                      </w:r>
                      <w:r>
                        <w:rPr>
                          <w:rFonts w:eastAsia="Times New Roman" w:cs="Times New Roman"/>
                          <w:sz w:val="20"/>
                          <w:szCs w:val="20"/>
                          <w:lang w:eastAsia="en-GB"/>
                        </w:rPr>
                        <w:t>The evolutionary history (-2769.16) was inferred using the</w:t>
                      </w:r>
                      <w:r w:rsidRPr="00DB7F37">
                        <w:rPr>
                          <w:rFonts w:eastAsia="Times New Roman" w:cs="Times New Roman"/>
                          <w:sz w:val="20"/>
                          <w:szCs w:val="20"/>
                          <w:lang w:eastAsia="en-GB"/>
                        </w:rPr>
                        <w:t> </w:t>
                      </w:r>
                      <w:r w:rsidRPr="00DB7F37">
                        <w:rPr>
                          <w:rFonts w:eastAsia="Times New Roman" w:cs="Arial"/>
                          <w:color w:val="000000"/>
                          <w:sz w:val="20"/>
                          <w:szCs w:val="20"/>
                          <w:lang w:eastAsia="en-GB"/>
                        </w:rPr>
                        <w:t>Maximum Likelihood method based on the Hasegawa-Kishino-Yano model</w:t>
                      </w:r>
                      <w:r>
                        <w:rPr>
                          <w:rFonts w:eastAsia="Times New Roman" w:cs="Arial"/>
                          <w:color w:val="000000"/>
                          <w:sz w:val="20"/>
                          <w:szCs w:val="20"/>
                          <w:lang w:eastAsia="en-GB"/>
                        </w:rPr>
                        <w:t xml:space="preserve"> </w:t>
                      </w:r>
                      <w:r w:rsidRPr="00C63C48">
                        <w:rPr>
                          <w:sz w:val="20"/>
                          <w:szCs w:val="20"/>
                        </w:rPr>
                        <w:fldChar w:fldCharType="begin"/>
                      </w:r>
                      <w:r w:rsidRPr="00C63C48">
                        <w:rPr>
                          <w:sz w:val="20"/>
                          <w:szCs w:val="20"/>
                        </w:rPr>
                        <w:instrText xml:space="preserve"> ADDIN ZOTERO_ITEM CSL_CITATION {"citationID":"2eu92f1cvh","properties":{"formattedCitation":"(Hasegawa et al., 1985)","plainCitation":"(Hasegawa et al., 1985)"},"citationItems":[{"id":4326,"uris":["http://zotero.org/users/1204444/items/82Z69PTR"],"uri":["http://zotero.org/users/1204444/items/82Z69PTR"],"itemData":{"id":4326,"type":"article-journal","title":"Dating of the human-ape splitting by a molecular clock of mitochondrial DNA","container-title":"Journal of Molecular Evolution","page":"160-174","volume":"22","issue":"2","source":"PubMed","abstract":"A new statistical method for estimating divergence dates of species from DNA sequence data by a molecular clock approach is developed. This method takes into account effectively the information contained in a set of DNA sequence data. The molecular clock of mitochondrial DNA (mtDNA) was calibrated by setting the date of divergence between primates and ungulates at the Cretaceous-Tertiary boundary (65 million years ago), when the extinction of dinosaurs occurred. A generalized least-squares method was applied in fitting a model to mtDNA sequence data, and the clock gave dates of 92.3 +/- 11.7, 13.3 +/- 1.5, 10.9 +/- 1.2, 3.7 +/- 0.6, and 2.7 +/- 0.6 million years ago (where the second of each pair of numbers is the standard deviation) for the separation of mouse, gibbon, orangutan, gorilla, and chimpanzee, respectively, from the line leading to humans. Although there is some uncertainty in the clock, this dating may pose a problem for the widely believed hypothesis that the pipedal creature Australopithecus afarensis, which lived some 3.7 million years ago at Laetoli in Tanzania and at Hadar in Ethiopia, was ancestral to man and evolved after the human-ape splitting. Another likelier possibility is that mtDNA was transferred through hybridization between a proto-human and a proto-chimpanzee after the former had developed bipedalism.","ISSN":"0022-2844","note":"PMID: 3934395","journalAbbreviation":"J. Mol. Evol.","language":"eng","author":[{"family":"Hasegawa","given":"M."},{"family":"Kishino","given":"H."},{"family":"Yano","given":"T."}],"issued":{"date-parts":[["1985"]]},"PMID":"3934395"}}],"schema":"https://github.com/citation-style-language/schema/raw/master/csl-citation.json"} </w:instrText>
                      </w:r>
                      <w:r w:rsidRPr="00C63C48">
                        <w:rPr>
                          <w:sz w:val="20"/>
                          <w:szCs w:val="20"/>
                        </w:rPr>
                        <w:fldChar w:fldCharType="separate"/>
                      </w:r>
                      <w:r w:rsidRPr="00C63C48">
                        <w:rPr>
                          <w:rFonts w:ascii="Calibri" w:hAnsi="Calibri"/>
                          <w:sz w:val="20"/>
                          <w:szCs w:val="20"/>
                        </w:rPr>
                        <w:t xml:space="preserve">(Hasegawa </w:t>
                      </w:r>
                      <w:r w:rsidRPr="00490409">
                        <w:rPr>
                          <w:rFonts w:ascii="Calibri" w:hAnsi="Calibri"/>
                          <w:i/>
                          <w:sz w:val="20"/>
                          <w:szCs w:val="20"/>
                        </w:rPr>
                        <w:t>et al</w:t>
                      </w:r>
                      <w:r w:rsidRPr="00C63C48">
                        <w:rPr>
                          <w:rFonts w:ascii="Calibri" w:hAnsi="Calibri"/>
                          <w:sz w:val="20"/>
                          <w:szCs w:val="20"/>
                        </w:rPr>
                        <w:t>., 1985)</w:t>
                      </w:r>
                      <w:r w:rsidRPr="00C63C48">
                        <w:rPr>
                          <w:sz w:val="20"/>
                          <w:szCs w:val="20"/>
                        </w:rPr>
                        <w:fldChar w:fldCharType="end"/>
                      </w:r>
                      <w:r>
                        <w:rPr>
                          <w:sz w:val="20"/>
                          <w:szCs w:val="20"/>
                        </w:rPr>
                        <w:t xml:space="preserve"> and calculated using GTR+I+G; 500 replicates</w:t>
                      </w:r>
                      <w:r>
                        <w:rPr>
                          <w:rFonts w:eastAsia="Times New Roman" w:cs="Arial"/>
                          <w:color w:val="000000"/>
                          <w:sz w:val="20"/>
                          <w:szCs w:val="20"/>
                          <w:lang w:eastAsia="en-GB"/>
                        </w:rPr>
                        <w:t xml:space="preserve">. Values on branches are bootstrap values inferred from ML. </w:t>
                      </w:r>
                      <w:r w:rsidRPr="00DB7F37">
                        <w:rPr>
                          <w:rFonts w:eastAsia="Times New Roman" w:cs="Arial"/>
                          <w:color w:val="000000"/>
                          <w:sz w:val="20"/>
                          <w:szCs w:val="20"/>
                          <w:lang w:eastAsia="en-GB"/>
                        </w:rPr>
                        <w:t xml:space="preserve">The tree is drawn to scale, with branch lengths measured in the number of substitutions per site. </w:t>
                      </w:r>
                    </w:p>
                    <w:p w14:paraId="1E83ABB6" w14:textId="77777777" w:rsidR="003B14DC" w:rsidRDefault="003B14DC" w:rsidP="005B3C0C">
                      <w:r w:rsidRPr="004273EF">
                        <w:rPr>
                          <w:rFonts w:ascii="Arial" w:eastAsia="Times New Roman" w:hAnsi="Arial" w:cs="Arial"/>
                          <w:color w:val="000000"/>
                          <w:sz w:val="27"/>
                          <w:szCs w:val="27"/>
                          <w:lang w:eastAsia="en-GB"/>
                        </w:rPr>
                        <w:br/>
                      </w:r>
                    </w:p>
                  </w:txbxContent>
                </v:textbox>
              </v:shape>
            </w:pict>
          </mc:Fallback>
        </mc:AlternateContent>
      </w:r>
    </w:p>
    <w:p w14:paraId="3F1A9B93" w14:textId="77777777" w:rsidR="005B3C0C" w:rsidRPr="005B3C0C" w:rsidRDefault="00A36E55" w:rsidP="005B3C0C">
      <w:r>
        <w:rPr>
          <w:noProof/>
          <w:lang w:eastAsia="en-GB"/>
        </w:rPr>
        <w:lastRenderedPageBreak/>
        <w:drawing>
          <wp:anchor distT="0" distB="0" distL="114300" distR="114300" simplePos="0" relativeHeight="251649536" behindDoc="0" locked="0" layoutInCell="1" allowOverlap="1" wp14:anchorId="6B2216C0" wp14:editId="36D430A7">
            <wp:simplePos x="0" y="0"/>
            <wp:positionH relativeFrom="column">
              <wp:posOffset>-490220</wp:posOffset>
            </wp:positionH>
            <wp:positionV relativeFrom="paragraph">
              <wp:posOffset>1375410</wp:posOffset>
            </wp:positionV>
            <wp:extent cx="1899920" cy="518160"/>
            <wp:effectExtent l="5080" t="0" r="0" b="0"/>
            <wp:wrapSquare wrapText="bothSides"/>
            <wp:docPr id="64"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 name="Picture 401"/>
                    <pic:cNvPicPr>
                      <a:picLocks noChangeAspect="1"/>
                    </pic:cNvPicPr>
                  </pic:nvPicPr>
                  <pic:blipFill rotWithShape="1">
                    <a:blip r:embed="rId62" cstate="print">
                      <a:extLst>
                        <a:ext uri="{28A0092B-C50C-407E-A947-70E740481C1C}">
                          <a14:useLocalDpi xmlns:a14="http://schemas.microsoft.com/office/drawing/2010/main" val="0"/>
                        </a:ext>
                      </a:extLst>
                    </a:blip>
                    <a:srcRect l="78122" t="2377" r="10662" b="93481"/>
                    <a:stretch/>
                  </pic:blipFill>
                  <pic:spPr bwMode="auto">
                    <a:xfrm rot="16200000">
                      <a:off x="0" y="0"/>
                      <a:ext cx="1899920" cy="51816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57D4">
        <w:rPr>
          <w:noProof/>
          <w:lang w:eastAsia="en-GB"/>
        </w:rPr>
        <mc:AlternateContent>
          <mc:Choice Requires="wpg">
            <w:drawing>
              <wp:anchor distT="0" distB="0" distL="114300" distR="114300" simplePos="0" relativeHeight="251624960" behindDoc="0" locked="0" layoutInCell="1" allowOverlap="1" wp14:anchorId="59BDB183" wp14:editId="055B40ED">
                <wp:simplePos x="0" y="0"/>
                <wp:positionH relativeFrom="margin">
                  <wp:posOffset>22860</wp:posOffset>
                </wp:positionH>
                <wp:positionV relativeFrom="margin">
                  <wp:posOffset>0</wp:posOffset>
                </wp:positionV>
                <wp:extent cx="5634361" cy="8765540"/>
                <wp:effectExtent l="0" t="0" r="3789045" b="0"/>
                <wp:wrapSquare wrapText="bothSides"/>
                <wp:docPr id="707" name="Group 4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34361" cy="8765540"/>
                          <a:chOff x="-8" y="-252248"/>
                          <a:chExt cx="5635449" cy="8765628"/>
                        </a:xfrm>
                      </wpg:grpSpPr>
                      <wpg:grpSp>
                        <wpg:cNvPr id="708" name="Group 404"/>
                        <wpg:cNvGrpSpPr/>
                        <wpg:grpSpPr>
                          <a:xfrm>
                            <a:off x="130628" y="-252248"/>
                            <a:ext cx="5504813" cy="8765628"/>
                            <a:chOff x="-63520" y="-507769"/>
                            <a:chExt cx="5505626" cy="8766308"/>
                          </a:xfrm>
                        </wpg:grpSpPr>
                        <wps:wsp>
                          <wps:cNvPr id="709" name="Text Box 2"/>
                          <wps:cNvSpPr txBox="1">
                            <a:spLocks noChangeArrowheads="1"/>
                          </wps:cNvSpPr>
                          <wps:spPr bwMode="auto">
                            <a:xfrm rot="16200000">
                              <a:off x="544602" y="3361035"/>
                              <a:ext cx="8766308" cy="10287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E8923E" w14:textId="77777777" w:rsidR="003B14DC" w:rsidRPr="00DC534A" w:rsidRDefault="003B14DC" w:rsidP="005B3C0C">
                                <w:pPr>
                                  <w:spacing w:after="0"/>
                                  <w:rPr>
                                    <w:rFonts w:eastAsia="Times New Roman" w:cs="Arial"/>
                                    <w:color w:val="000000"/>
                                    <w:sz w:val="20"/>
                                    <w:szCs w:val="20"/>
                                    <w:lang w:eastAsia="en-GB"/>
                                  </w:rPr>
                                </w:pPr>
                                <w:r w:rsidRPr="00DB7F37">
                                  <w:rPr>
                                    <w:rFonts w:eastAsia="Times New Roman" w:cs="Times New Roman"/>
                                    <w:b/>
                                    <w:bCs/>
                                    <w:color w:val="000000"/>
                                    <w:sz w:val="20"/>
                                    <w:szCs w:val="20"/>
                                    <w:lang w:eastAsia="en-GB"/>
                                  </w:rPr>
                                  <w:t>Figure</w:t>
                                </w:r>
                                <w:r>
                                  <w:rPr>
                                    <w:rFonts w:eastAsia="Times New Roman" w:cs="Times New Roman"/>
                                    <w:b/>
                                    <w:bCs/>
                                    <w:color w:val="000000"/>
                                    <w:sz w:val="20"/>
                                    <w:szCs w:val="20"/>
                                    <w:lang w:eastAsia="en-GB"/>
                                  </w:rPr>
                                  <w:t xml:space="preserve"> 25</w:t>
                                </w:r>
                                <w:r w:rsidRPr="00DB7F37">
                                  <w:rPr>
                                    <w:rFonts w:eastAsia="Times New Roman" w:cs="Times New Roman"/>
                                    <w:b/>
                                    <w:bCs/>
                                    <w:color w:val="000000"/>
                                    <w:sz w:val="20"/>
                                    <w:szCs w:val="20"/>
                                    <w:lang w:eastAsia="en-GB"/>
                                  </w:rPr>
                                  <w:t xml:space="preserve">. </w:t>
                                </w:r>
                                <w:r>
                                  <w:rPr>
                                    <w:rFonts w:eastAsia="Times New Roman" w:cs="Times New Roman"/>
                                    <w:bCs/>
                                    <w:color w:val="000000"/>
                                    <w:sz w:val="20"/>
                                    <w:szCs w:val="20"/>
                                    <w:lang w:eastAsia="en-GB"/>
                                  </w:rPr>
                                  <w:t xml:space="preserve">ITS2 secondary structure and consensus structures. A) ITS2 secondary structure of </w:t>
                                </w:r>
                                <w:r>
                                  <w:rPr>
                                    <w:rFonts w:eastAsia="Times New Roman" w:cs="Times New Roman"/>
                                    <w:bCs/>
                                    <w:i/>
                                    <w:color w:val="000000"/>
                                    <w:sz w:val="20"/>
                                    <w:szCs w:val="20"/>
                                    <w:lang w:eastAsia="en-GB"/>
                                  </w:rPr>
                                  <w:t xml:space="preserve">Chlorella </w:t>
                                </w:r>
                                <w:r>
                                  <w:rPr>
                                    <w:rFonts w:eastAsia="Times New Roman" w:cs="Times New Roman"/>
                                    <w:bCs/>
                                    <w:color w:val="000000"/>
                                    <w:sz w:val="20"/>
                                    <w:szCs w:val="20"/>
                                    <w:lang w:eastAsia="en-GB"/>
                                  </w:rPr>
                                  <w:t xml:space="preserve">sp. isolate from this study. B) Consensus structure of                      </w:t>
                                </w:r>
                                <w:r>
                                  <w:rPr>
                                    <w:rFonts w:eastAsia="Times New Roman" w:cs="Times New Roman"/>
                                    <w:bCs/>
                                    <w:i/>
                                    <w:color w:val="000000"/>
                                    <w:sz w:val="20"/>
                                    <w:szCs w:val="20"/>
                                    <w:lang w:eastAsia="en-GB"/>
                                  </w:rPr>
                                  <w:t>M. inermum</w:t>
                                </w:r>
                                <w:r>
                                  <w:rPr>
                                    <w:rFonts w:eastAsia="Times New Roman" w:cs="Times New Roman"/>
                                    <w:bCs/>
                                    <w:color w:val="000000"/>
                                    <w:sz w:val="20"/>
                                    <w:szCs w:val="20"/>
                                    <w:lang w:eastAsia="en-GB"/>
                                  </w:rPr>
                                  <w:t xml:space="preserve"> </w:t>
                                </w:r>
                                <w:r>
                                  <w:rPr>
                                    <w:rFonts w:eastAsia="Times New Roman" w:cs="Arial"/>
                                    <w:color w:val="000000"/>
                                    <w:sz w:val="20"/>
                                    <w:szCs w:val="20"/>
                                    <w:lang w:eastAsia="en-GB"/>
                                  </w:rPr>
                                  <w:t xml:space="preserve">(Accession number: </w:t>
                                </w:r>
                                <w:r w:rsidRPr="00050C0E">
                                  <w:rPr>
                                    <w:rFonts w:eastAsia="Calibri" w:cs="Arial"/>
                                    <w:color w:val="000000" w:themeColor="text1"/>
                                    <w:sz w:val="20"/>
                                    <w:szCs w:val="20"/>
                                    <w:lang w:eastAsia="en-GB"/>
                                  </w:rPr>
                                  <w:t>AB731604</w:t>
                                </w:r>
                                <w:r>
                                  <w:rPr>
                                    <w:rFonts w:eastAsia="Calibri" w:cs="Arial"/>
                                    <w:color w:val="000000" w:themeColor="text1"/>
                                    <w:sz w:val="20"/>
                                    <w:szCs w:val="20"/>
                                    <w:lang w:eastAsia="en-GB"/>
                                  </w:rPr>
                                  <w:t xml:space="preserve">). B) </w:t>
                                </w:r>
                                <w:r>
                                  <w:rPr>
                                    <w:rFonts w:eastAsia="Times New Roman" w:cs="Times New Roman"/>
                                    <w:bCs/>
                                    <w:color w:val="000000"/>
                                    <w:sz w:val="20"/>
                                    <w:szCs w:val="20"/>
                                    <w:lang w:eastAsia="en-GB"/>
                                  </w:rPr>
                                  <w:t>Consensus</w:t>
                                </w:r>
                                <w:r>
                                  <w:rPr>
                                    <w:rFonts w:eastAsia="Calibri" w:cs="Arial"/>
                                    <w:color w:val="000000" w:themeColor="text1"/>
                                    <w:sz w:val="20"/>
                                    <w:szCs w:val="20"/>
                                    <w:lang w:eastAsia="en-GB"/>
                                  </w:rPr>
                                  <w:t xml:space="preserve"> structure of </w:t>
                                </w:r>
                                <w:r>
                                  <w:rPr>
                                    <w:rFonts w:eastAsia="Calibri" w:cs="Arial"/>
                                    <w:i/>
                                    <w:color w:val="000000" w:themeColor="text1"/>
                                    <w:sz w:val="20"/>
                                    <w:szCs w:val="20"/>
                                    <w:lang w:eastAsia="en-GB"/>
                                  </w:rPr>
                                  <w:t xml:space="preserve">Chlorella </w:t>
                                </w:r>
                                <w:r>
                                  <w:rPr>
                                    <w:rFonts w:eastAsia="Calibri" w:cs="Arial"/>
                                    <w:color w:val="000000" w:themeColor="text1"/>
                                    <w:sz w:val="20"/>
                                    <w:szCs w:val="20"/>
                                    <w:lang w:eastAsia="en-GB"/>
                                  </w:rPr>
                                  <w:t>vulgaris CCAP 211-79 (</w:t>
                                </w:r>
                                <w:r w:rsidRPr="00191860">
                                  <w:rPr>
                                    <w:rFonts w:cs="Arial"/>
                                    <w:color w:val="000000" w:themeColor="text1"/>
                                    <w:sz w:val="20"/>
                                    <w:szCs w:val="20"/>
                                    <w:lang w:eastAsia="en-GB"/>
                                  </w:rPr>
                                  <w:t>FR865683</w:t>
                                </w:r>
                                <w:r>
                                  <w:rPr>
                                    <w:rFonts w:cs="Arial"/>
                                    <w:color w:val="000000" w:themeColor="text1"/>
                                    <w:sz w:val="20"/>
                                    <w:szCs w:val="20"/>
                                    <w:lang w:eastAsia="en-GB"/>
                                  </w:rPr>
                                  <w:t xml:space="preserve">). C) </w:t>
                                </w:r>
                                <w:r>
                                  <w:rPr>
                                    <w:rFonts w:eastAsia="Times New Roman" w:cs="Times New Roman"/>
                                    <w:bCs/>
                                    <w:color w:val="000000"/>
                                    <w:sz w:val="20"/>
                                    <w:szCs w:val="20"/>
                                    <w:lang w:eastAsia="en-GB"/>
                                  </w:rPr>
                                  <w:t>Consensus</w:t>
                                </w:r>
                                <w:r>
                                  <w:rPr>
                                    <w:rFonts w:cs="Arial"/>
                                    <w:color w:val="000000" w:themeColor="text1"/>
                                    <w:sz w:val="20"/>
                                    <w:szCs w:val="20"/>
                                    <w:lang w:eastAsia="en-GB"/>
                                  </w:rPr>
                                  <w:t xml:space="preserve"> structure of </w:t>
                                </w:r>
                                <w:r>
                                  <w:rPr>
                                    <w:rFonts w:cs="Arial"/>
                                    <w:i/>
                                    <w:color w:val="000000" w:themeColor="text1"/>
                                    <w:sz w:val="20"/>
                                    <w:szCs w:val="20"/>
                                    <w:lang w:eastAsia="en-GB"/>
                                  </w:rPr>
                                  <w:t xml:space="preserve">Chlorella vulgaris </w:t>
                                </w:r>
                                <w:r>
                                  <w:rPr>
                                    <w:rFonts w:cs="Arial"/>
                                    <w:color w:val="000000" w:themeColor="text1"/>
                                    <w:sz w:val="20"/>
                                    <w:szCs w:val="20"/>
                                    <w:lang w:eastAsia="en-GB"/>
                                  </w:rPr>
                                  <w:t>211-11b (</w:t>
                                </w:r>
                                <w:r w:rsidRPr="00A20483">
                                  <w:rPr>
                                    <w:rFonts w:cs="Arial"/>
                                    <w:color w:val="000000" w:themeColor="text1"/>
                                    <w:sz w:val="20"/>
                                    <w:szCs w:val="20"/>
                                    <w:lang w:eastAsia="en-GB"/>
                                  </w:rPr>
                                  <w:t>FM205832</w:t>
                                </w:r>
                                <w:r>
                                  <w:rPr>
                                    <w:rFonts w:cs="Arial"/>
                                    <w:color w:val="000000" w:themeColor="text1"/>
                                    <w:sz w:val="20"/>
                                    <w:szCs w:val="20"/>
                                    <w:lang w:eastAsia="en-GB"/>
                                  </w:rPr>
                                  <w:t xml:space="preserve">). Green to red scale indicates decreasing homogeny. Yellow dots indicate sites of CBCs. </w:t>
                                </w:r>
                                <w:r>
                                  <w:rPr>
                                    <w:rFonts w:cs="Arial"/>
                                    <w:i/>
                                    <w:color w:val="000000" w:themeColor="text1"/>
                                    <w:sz w:val="20"/>
                                    <w:szCs w:val="20"/>
                                    <w:lang w:eastAsia="en-GB"/>
                                  </w:rPr>
                                  <w:t xml:space="preserve">Micractinium genus </w:t>
                                </w:r>
                                <w:r w:rsidRPr="00450287">
                                  <w:rPr>
                                    <w:rFonts w:cs="Arial"/>
                                    <w:color w:val="000000" w:themeColor="text1"/>
                                    <w:sz w:val="20"/>
                                    <w:szCs w:val="20"/>
                                    <w:lang w:eastAsia="en-GB"/>
                                  </w:rPr>
                                  <w:t>C-G pairing signature</w:t>
                                </w:r>
                                <w:r>
                                  <w:rPr>
                                    <w:rFonts w:cs="Arial"/>
                                    <w:color w:val="000000" w:themeColor="text1"/>
                                    <w:sz w:val="20"/>
                                    <w:szCs w:val="20"/>
                                    <w:lang w:eastAsia="en-GB"/>
                                  </w:rPr>
                                  <w:t xml:space="preserve"> on Helix III highlighted in black. </w:t>
                                </w:r>
                                <w:r w:rsidRPr="00450287">
                                  <w:rPr>
                                    <w:rFonts w:cs="Arial"/>
                                    <w:color w:val="000000" w:themeColor="text1"/>
                                    <w:sz w:val="20"/>
                                    <w:szCs w:val="20"/>
                                    <w:lang w:eastAsia="en-GB"/>
                                  </w:rPr>
                                  <w:t xml:space="preserve"> </w:t>
                                </w:r>
                                <w:r>
                                  <w:rPr>
                                    <w:rFonts w:cs="Arial"/>
                                    <w:color w:val="000000" w:themeColor="text1"/>
                                    <w:sz w:val="20"/>
                                    <w:szCs w:val="20"/>
                                    <w:lang w:eastAsia="en-GB"/>
                                  </w:rPr>
                                  <w:t xml:space="preserve">Structures are shown in Olsen layout, not including gaps. </w:t>
                                </w:r>
                              </w:p>
                              <w:p w14:paraId="5A3F1C4E" w14:textId="77777777" w:rsidR="003B14DC" w:rsidRDefault="003B14DC" w:rsidP="005B3C0C">
                                <w:r w:rsidRPr="004273EF">
                                  <w:rPr>
                                    <w:rFonts w:ascii="Arial" w:eastAsia="Times New Roman" w:hAnsi="Arial" w:cs="Arial"/>
                                    <w:color w:val="000000"/>
                                    <w:sz w:val="27"/>
                                    <w:szCs w:val="27"/>
                                    <w:lang w:eastAsia="en-GB"/>
                                  </w:rPr>
                                  <w:br/>
                                </w:r>
                              </w:p>
                            </w:txbxContent>
                          </wps:txbx>
                          <wps:bodyPr rot="0" vert="vert270" wrap="square" lIns="18000" tIns="45720" rIns="91440" bIns="0" anchor="t" anchorCtr="0" upright="1">
                            <a:noAutofit/>
                          </wps:bodyPr>
                        </wps:wsp>
                        <pic:pic xmlns:pic="http://schemas.openxmlformats.org/drawingml/2006/picture">
                          <pic:nvPicPr>
                            <pic:cNvPr id="710" name="Picture 401"/>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16200000">
                              <a:off x="-848765" y="1542893"/>
                              <a:ext cx="6021097" cy="4450607"/>
                            </a:xfrm>
                            <a:prstGeom prst="rect">
                              <a:avLst/>
                            </a:prstGeom>
                            <a:noFill/>
                            <a:ln>
                              <a:noFill/>
                            </a:ln>
                          </pic:spPr>
                        </pic:pic>
                      </wpg:grpSp>
                      <wpg:grpSp>
                        <wpg:cNvPr id="711" name="Group 410"/>
                        <wpg:cNvGrpSpPr/>
                        <wpg:grpSpPr>
                          <a:xfrm>
                            <a:off x="705353" y="1227950"/>
                            <a:ext cx="1160995" cy="2858271"/>
                            <a:chOff x="494520" y="167934"/>
                            <a:chExt cx="1161396" cy="2859027"/>
                          </a:xfrm>
                        </wpg:grpSpPr>
                        <wps:wsp>
                          <wps:cNvPr id="712" name="Text Box 2"/>
                          <wps:cNvSpPr txBox="1">
                            <a:spLocks noChangeArrowheads="1"/>
                          </wps:cNvSpPr>
                          <wps:spPr bwMode="auto">
                            <a:xfrm rot="16200000">
                              <a:off x="448840" y="2581016"/>
                              <a:ext cx="491625" cy="40026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EC3ED3E" w14:textId="77777777" w:rsidR="003B14DC" w:rsidRPr="00C36B08" w:rsidRDefault="003B14DC" w:rsidP="005B3C0C">
                                <w:pPr>
                                  <w:rPr>
                                    <w:b/>
                                  </w:rPr>
                                </w:pPr>
                                <w:r>
                                  <w:rPr>
                                    <w:b/>
                                  </w:rPr>
                                  <w:t>I</w:t>
                                </w:r>
                              </w:p>
                            </w:txbxContent>
                          </wps:txbx>
                          <wps:bodyPr rot="0" vert="vert270" wrap="square" lIns="91440" tIns="45720" rIns="91440" bIns="45720" anchor="t" anchorCtr="0" upright="1">
                            <a:spAutoFit/>
                          </wps:bodyPr>
                        </wps:wsp>
                        <wps:wsp>
                          <wps:cNvPr id="713" name="Text Box 2"/>
                          <wps:cNvSpPr txBox="1">
                            <a:spLocks noChangeArrowheads="1"/>
                          </wps:cNvSpPr>
                          <wps:spPr bwMode="auto">
                            <a:xfrm rot="16200000">
                              <a:off x="1199183" y="1885419"/>
                              <a:ext cx="491625" cy="40026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E45D3C6" w14:textId="77777777" w:rsidR="003B14DC" w:rsidRPr="00C36B08" w:rsidRDefault="003B14DC" w:rsidP="005B3C0C">
                                <w:pPr>
                                  <w:rPr>
                                    <w:b/>
                                  </w:rPr>
                                </w:pPr>
                                <w:r>
                                  <w:rPr>
                                    <w:b/>
                                  </w:rPr>
                                  <w:t>II</w:t>
                                </w:r>
                              </w:p>
                            </w:txbxContent>
                          </wps:txbx>
                          <wps:bodyPr rot="0" vert="vert270" wrap="square" lIns="91440" tIns="45720" rIns="91440" bIns="45720" anchor="t" anchorCtr="0" upright="1">
                            <a:spAutoFit/>
                          </wps:bodyPr>
                        </wps:wsp>
                        <wps:wsp>
                          <wps:cNvPr id="714" name="Text Box 2"/>
                          <wps:cNvSpPr txBox="1">
                            <a:spLocks noChangeArrowheads="1"/>
                          </wps:cNvSpPr>
                          <wps:spPr bwMode="auto">
                            <a:xfrm rot="16200000">
                              <a:off x="1209970" y="213614"/>
                              <a:ext cx="491625" cy="40026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3BB83DE" w14:textId="77777777" w:rsidR="003B14DC" w:rsidRPr="00C36B08" w:rsidRDefault="003B14DC" w:rsidP="005B3C0C">
                                <w:pPr>
                                  <w:rPr>
                                    <w:b/>
                                  </w:rPr>
                                </w:pPr>
                                <w:r>
                                  <w:rPr>
                                    <w:b/>
                                  </w:rPr>
                                  <w:t>III</w:t>
                                </w:r>
                              </w:p>
                            </w:txbxContent>
                          </wps:txbx>
                          <wps:bodyPr rot="0" vert="vert270" wrap="square" lIns="91440" tIns="45720" rIns="91440" bIns="45720" anchor="t" anchorCtr="0" upright="1">
                            <a:spAutoFit/>
                          </wps:bodyPr>
                        </wps:wsp>
                        <wps:wsp>
                          <wps:cNvPr id="715" name="Text Box 2"/>
                          <wps:cNvSpPr txBox="1">
                            <a:spLocks noChangeArrowheads="1"/>
                          </wps:cNvSpPr>
                          <wps:spPr bwMode="auto">
                            <a:xfrm rot="16200000">
                              <a:off x="481898" y="1013821"/>
                              <a:ext cx="491625" cy="40026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B33734" w14:textId="77777777" w:rsidR="003B14DC" w:rsidRPr="00C36B08" w:rsidRDefault="003B14DC" w:rsidP="005B3C0C">
                                <w:pPr>
                                  <w:rPr>
                                    <w:b/>
                                  </w:rPr>
                                </w:pPr>
                                <w:r>
                                  <w:rPr>
                                    <w:b/>
                                  </w:rPr>
                                  <w:t>IV</w:t>
                                </w:r>
                              </w:p>
                            </w:txbxContent>
                          </wps:txbx>
                          <wps:bodyPr rot="0" vert="vert270" wrap="square" lIns="91440" tIns="45720" rIns="91440" bIns="45720" anchor="t" anchorCtr="0" upright="1">
                            <a:spAutoFit/>
                          </wps:bodyPr>
                        </wps:wsp>
                      </wpg:grpSp>
                      <wpg:grpSp>
                        <wpg:cNvPr id="716" name="Group 425"/>
                        <wpg:cNvGrpSpPr/>
                        <wpg:grpSpPr>
                          <a:xfrm>
                            <a:off x="-8" y="1593738"/>
                            <a:ext cx="4017931" cy="5222886"/>
                            <a:chOff x="-8" y="69"/>
                            <a:chExt cx="4018544" cy="5223041"/>
                          </a:xfrm>
                        </wpg:grpSpPr>
                        <wpg:grpSp>
                          <wpg:cNvPr id="717" name="Group 452"/>
                          <wpg:cNvGrpSpPr>
                            <a:grpSpLocks/>
                          </wpg:cNvGrpSpPr>
                          <wpg:grpSpPr bwMode="auto">
                            <a:xfrm rot="16200000">
                              <a:off x="-276550" y="1981208"/>
                              <a:ext cx="3004820" cy="2451735"/>
                              <a:chOff x="1465" y="1959"/>
                              <a:chExt cx="4732" cy="3861"/>
                            </a:xfrm>
                          </wpg:grpSpPr>
                          <wps:wsp>
                            <wps:cNvPr id="576" name="Text Box 2"/>
                            <wps:cNvSpPr txBox="1">
                              <a:spLocks noChangeArrowheads="1"/>
                            </wps:cNvSpPr>
                            <wps:spPr bwMode="auto">
                              <a:xfrm>
                                <a:off x="1465" y="1972"/>
                                <a:ext cx="774" cy="6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7EBCEA3" w14:textId="77777777" w:rsidR="003B14DC" w:rsidRPr="00C36B08" w:rsidRDefault="003B14DC" w:rsidP="005B3C0C">
                                  <w:pPr>
                                    <w:rPr>
                                      <w:b/>
                                    </w:rPr>
                                  </w:pPr>
                                  <w:r w:rsidRPr="00C36B08">
                                    <w:rPr>
                                      <w:b/>
                                    </w:rPr>
                                    <w:t>A</w:t>
                                  </w:r>
                                </w:p>
                              </w:txbxContent>
                            </wps:txbx>
                            <wps:bodyPr rot="0" vert="vert270" wrap="square" lIns="91440" tIns="45720" rIns="91440" bIns="45720" anchor="t" anchorCtr="0" upright="1">
                              <a:spAutoFit/>
                            </wps:bodyPr>
                          </wps:wsp>
                          <wps:wsp>
                            <wps:cNvPr id="577" name="Text Box 2"/>
                            <wps:cNvSpPr txBox="1">
                              <a:spLocks noChangeArrowheads="1"/>
                            </wps:cNvSpPr>
                            <wps:spPr bwMode="auto">
                              <a:xfrm>
                                <a:off x="5245" y="1959"/>
                                <a:ext cx="774" cy="6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167135F" w14:textId="77777777" w:rsidR="003B14DC" w:rsidRPr="00C36B08" w:rsidRDefault="003B14DC" w:rsidP="005B3C0C">
                                  <w:pPr>
                                    <w:rPr>
                                      <w:b/>
                                    </w:rPr>
                                  </w:pPr>
                                  <w:r>
                                    <w:rPr>
                                      <w:b/>
                                    </w:rPr>
                                    <w:t>B</w:t>
                                  </w:r>
                                </w:p>
                              </w:txbxContent>
                            </wps:txbx>
                            <wps:bodyPr rot="0" vert="vert270" wrap="square" lIns="91440" tIns="45720" rIns="91440" bIns="45720" anchor="t" anchorCtr="0" upright="1">
                              <a:spAutoFit/>
                            </wps:bodyPr>
                          </wps:wsp>
                          <wps:wsp>
                            <wps:cNvPr id="578" name="Text Box 2"/>
                            <wps:cNvSpPr txBox="1">
                              <a:spLocks noChangeArrowheads="1"/>
                            </wps:cNvSpPr>
                            <wps:spPr bwMode="auto">
                              <a:xfrm>
                                <a:off x="1644" y="5190"/>
                                <a:ext cx="774" cy="6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7418D5B" w14:textId="77777777" w:rsidR="003B14DC" w:rsidRPr="00C36B08" w:rsidRDefault="003B14DC" w:rsidP="005B3C0C">
                                  <w:pPr>
                                    <w:rPr>
                                      <w:b/>
                                    </w:rPr>
                                  </w:pPr>
                                  <w:r>
                                    <w:rPr>
                                      <w:b/>
                                    </w:rPr>
                                    <w:t>C</w:t>
                                  </w:r>
                                </w:p>
                              </w:txbxContent>
                            </wps:txbx>
                            <wps:bodyPr rot="0" vert="vert270" wrap="square" lIns="91440" tIns="45720" rIns="91440" bIns="45720" anchor="t" anchorCtr="0" upright="1">
                              <a:spAutoFit/>
                            </wps:bodyPr>
                          </wps:wsp>
                          <wps:wsp>
                            <wps:cNvPr id="579" name="Text Box 2"/>
                            <wps:cNvSpPr txBox="1">
                              <a:spLocks noChangeArrowheads="1"/>
                            </wps:cNvSpPr>
                            <wps:spPr bwMode="auto">
                              <a:xfrm>
                                <a:off x="5423" y="5190"/>
                                <a:ext cx="774" cy="6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8773BE4" w14:textId="77777777" w:rsidR="003B14DC" w:rsidRPr="00C36B08" w:rsidRDefault="003B14DC" w:rsidP="005B3C0C">
                                  <w:pPr>
                                    <w:rPr>
                                      <w:b/>
                                    </w:rPr>
                                  </w:pPr>
                                  <w:r>
                                    <w:rPr>
                                      <w:b/>
                                    </w:rPr>
                                    <w:t>D</w:t>
                                  </w:r>
                                </w:p>
                              </w:txbxContent>
                            </wps:txbx>
                            <wps:bodyPr rot="0" vert="vert270" wrap="square" lIns="91440" tIns="45720" rIns="91440" bIns="45720" anchor="t" anchorCtr="0" upright="1">
                              <a:spAutoFit/>
                            </wps:bodyPr>
                          </wps:wsp>
                        </wpg:grpSp>
                        <wpg:grpSp>
                          <wpg:cNvPr id="580" name="Group 409"/>
                          <wpg:cNvGrpSpPr/>
                          <wpg:grpSpPr>
                            <a:xfrm>
                              <a:off x="231398" y="2506193"/>
                              <a:ext cx="1645088" cy="2716917"/>
                              <a:chOff x="-60" y="60"/>
                              <a:chExt cx="1645088" cy="2716917"/>
                            </a:xfrm>
                          </wpg:grpSpPr>
                          <wps:wsp>
                            <wps:cNvPr id="581" name="Text Box 2"/>
                            <wps:cNvSpPr txBox="1">
                              <a:spLocks noChangeArrowheads="1"/>
                            </wps:cNvSpPr>
                            <wps:spPr bwMode="auto">
                              <a:xfrm rot="16200000">
                                <a:off x="-45721" y="2271128"/>
                                <a:ext cx="491510" cy="40018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2A3EAF9" w14:textId="77777777" w:rsidR="003B14DC" w:rsidRPr="00C36B08" w:rsidRDefault="003B14DC" w:rsidP="005B3C0C">
                                  <w:pPr>
                                    <w:rPr>
                                      <w:b/>
                                    </w:rPr>
                                  </w:pPr>
                                  <w:r>
                                    <w:rPr>
                                      <w:b/>
                                    </w:rPr>
                                    <w:t>I</w:t>
                                  </w:r>
                                </w:p>
                              </w:txbxContent>
                            </wps:txbx>
                            <wps:bodyPr rot="0" vert="vert270" wrap="square" lIns="91440" tIns="45720" rIns="91440" bIns="45720" anchor="t" anchorCtr="0" upright="1">
                              <a:spAutoFit/>
                            </wps:bodyPr>
                          </wps:wsp>
                          <wps:wsp>
                            <wps:cNvPr id="582" name="Text Box 2"/>
                            <wps:cNvSpPr txBox="1">
                              <a:spLocks noChangeArrowheads="1"/>
                            </wps:cNvSpPr>
                            <wps:spPr bwMode="auto">
                              <a:xfrm rot="16200000">
                                <a:off x="1199179" y="2138926"/>
                                <a:ext cx="491510" cy="40018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91992BB" w14:textId="77777777" w:rsidR="003B14DC" w:rsidRPr="00C36B08" w:rsidRDefault="003B14DC" w:rsidP="005B3C0C">
                                  <w:pPr>
                                    <w:rPr>
                                      <w:b/>
                                    </w:rPr>
                                  </w:pPr>
                                  <w:r>
                                    <w:rPr>
                                      <w:b/>
                                    </w:rPr>
                                    <w:t>II</w:t>
                                  </w:r>
                                </w:p>
                              </w:txbxContent>
                            </wps:txbx>
                            <wps:bodyPr rot="0" vert="vert270" wrap="square" lIns="91440" tIns="45720" rIns="91440" bIns="45720" anchor="t" anchorCtr="0" upright="1">
                              <a:spAutoFit/>
                            </wps:bodyPr>
                          </wps:wsp>
                          <wps:wsp>
                            <wps:cNvPr id="583" name="Text Box 2"/>
                            <wps:cNvSpPr txBox="1">
                              <a:spLocks noChangeArrowheads="1"/>
                            </wps:cNvSpPr>
                            <wps:spPr bwMode="auto">
                              <a:xfrm rot="16200000">
                                <a:off x="1199179" y="45721"/>
                                <a:ext cx="491510" cy="40018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E377FE3" w14:textId="77777777" w:rsidR="003B14DC" w:rsidRPr="00C36B08" w:rsidRDefault="003B14DC" w:rsidP="005B3C0C">
                                  <w:pPr>
                                    <w:rPr>
                                      <w:b/>
                                    </w:rPr>
                                  </w:pPr>
                                  <w:r>
                                    <w:rPr>
                                      <w:b/>
                                    </w:rPr>
                                    <w:t>III</w:t>
                                  </w:r>
                                </w:p>
                              </w:txbxContent>
                            </wps:txbx>
                            <wps:bodyPr rot="0" vert="vert270" wrap="square" lIns="91440" tIns="45720" rIns="91440" bIns="45720" anchor="t" anchorCtr="0" upright="1">
                              <a:spAutoFit/>
                            </wps:bodyPr>
                          </wps:wsp>
                          <wps:wsp>
                            <wps:cNvPr id="584" name="Text Box 2"/>
                            <wps:cNvSpPr txBox="1">
                              <a:spLocks noChangeArrowheads="1"/>
                            </wps:cNvSpPr>
                            <wps:spPr bwMode="auto">
                              <a:xfrm rot="16200000">
                                <a:off x="516135" y="838936"/>
                                <a:ext cx="491510" cy="40018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1DF10BB" w14:textId="77777777" w:rsidR="003B14DC" w:rsidRPr="00C36B08" w:rsidRDefault="003B14DC" w:rsidP="005B3C0C">
                                  <w:pPr>
                                    <w:rPr>
                                      <w:b/>
                                    </w:rPr>
                                  </w:pPr>
                                  <w:r>
                                    <w:rPr>
                                      <w:b/>
                                    </w:rPr>
                                    <w:t>IV</w:t>
                                  </w:r>
                                </w:p>
                              </w:txbxContent>
                            </wps:txbx>
                            <wps:bodyPr rot="0" vert="vert270" wrap="square" lIns="91440" tIns="45720" rIns="91440" bIns="45720" anchor="t" anchorCtr="0" upright="1">
                              <a:spAutoFit/>
                            </wps:bodyPr>
                          </wps:wsp>
                        </wpg:grpSp>
                        <wpg:grpSp>
                          <wpg:cNvPr id="585" name="Group 415"/>
                          <wpg:cNvGrpSpPr/>
                          <wpg:grpSpPr>
                            <a:xfrm>
                              <a:off x="2110988" y="2302998"/>
                              <a:ext cx="1644858" cy="2716616"/>
                              <a:chOff x="-70" y="65"/>
                              <a:chExt cx="1645162" cy="2716983"/>
                            </a:xfrm>
                          </wpg:grpSpPr>
                          <wps:wsp>
                            <wps:cNvPr id="586" name="Text Box 2"/>
                            <wps:cNvSpPr txBox="1">
                              <a:spLocks noChangeArrowheads="1"/>
                            </wps:cNvSpPr>
                            <wps:spPr bwMode="auto">
                              <a:xfrm rot="16200000">
                                <a:off x="-45727" y="2271129"/>
                                <a:ext cx="491576" cy="40026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9F4659" w14:textId="77777777" w:rsidR="003B14DC" w:rsidRPr="00C36B08" w:rsidRDefault="003B14DC" w:rsidP="005B3C0C">
                                  <w:pPr>
                                    <w:rPr>
                                      <w:b/>
                                    </w:rPr>
                                  </w:pPr>
                                  <w:r>
                                    <w:rPr>
                                      <w:b/>
                                    </w:rPr>
                                    <w:t>I</w:t>
                                  </w:r>
                                </w:p>
                              </w:txbxContent>
                            </wps:txbx>
                            <wps:bodyPr rot="0" vert="vert270" wrap="square" lIns="91440" tIns="45720" rIns="91440" bIns="45720" anchor="t" anchorCtr="0" upright="1">
                              <a:spAutoFit/>
                            </wps:bodyPr>
                          </wps:wsp>
                          <wps:wsp>
                            <wps:cNvPr id="587" name="Text Box 2"/>
                            <wps:cNvSpPr txBox="1">
                              <a:spLocks noChangeArrowheads="1"/>
                            </wps:cNvSpPr>
                            <wps:spPr bwMode="auto">
                              <a:xfrm rot="16200000">
                                <a:off x="1199173" y="2138926"/>
                                <a:ext cx="491576" cy="40026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0E6A408" w14:textId="77777777" w:rsidR="003B14DC" w:rsidRPr="00C36B08" w:rsidRDefault="003B14DC" w:rsidP="005B3C0C">
                                  <w:pPr>
                                    <w:rPr>
                                      <w:b/>
                                    </w:rPr>
                                  </w:pPr>
                                  <w:r>
                                    <w:rPr>
                                      <w:b/>
                                    </w:rPr>
                                    <w:t>II</w:t>
                                  </w:r>
                                </w:p>
                              </w:txbxContent>
                            </wps:txbx>
                            <wps:bodyPr rot="0" vert="vert270" wrap="square" lIns="91440" tIns="45720" rIns="91440" bIns="45720" anchor="t" anchorCtr="0" upright="1">
                              <a:spAutoFit/>
                            </wps:bodyPr>
                          </wps:wsp>
                          <wps:wsp>
                            <wps:cNvPr id="588" name="Text Box 2"/>
                            <wps:cNvSpPr txBox="1">
                              <a:spLocks noChangeArrowheads="1"/>
                            </wps:cNvSpPr>
                            <wps:spPr bwMode="auto">
                              <a:xfrm rot="16200000">
                                <a:off x="1199173" y="45722"/>
                                <a:ext cx="491576" cy="40026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00DD057" w14:textId="77777777" w:rsidR="003B14DC" w:rsidRPr="00C36B08" w:rsidRDefault="003B14DC" w:rsidP="005B3C0C">
                                  <w:pPr>
                                    <w:rPr>
                                      <w:b/>
                                    </w:rPr>
                                  </w:pPr>
                                  <w:r>
                                    <w:rPr>
                                      <w:b/>
                                    </w:rPr>
                                    <w:t>III</w:t>
                                  </w:r>
                                </w:p>
                              </w:txbxContent>
                            </wps:txbx>
                            <wps:bodyPr rot="0" vert="vert270" wrap="square" lIns="91440" tIns="45720" rIns="91440" bIns="45720" anchor="t" anchorCtr="0" upright="1">
                              <a:spAutoFit/>
                            </wps:bodyPr>
                          </wps:wsp>
                          <wps:wsp>
                            <wps:cNvPr id="589" name="Text Box 2"/>
                            <wps:cNvSpPr txBox="1">
                              <a:spLocks noChangeArrowheads="1"/>
                            </wps:cNvSpPr>
                            <wps:spPr bwMode="auto">
                              <a:xfrm rot="16200000">
                                <a:off x="516128" y="838936"/>
                                <a:ext cx="491576" cy="40026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788DAA1" w14:textId="77777777" w:rsidR="003B14DC" w:rsidRPr="00C36B08" w:rsidRDefault="003B14DC" w:rsidP="005B3C0C">
                                  <w:pPr>
                                    <w:rPr>
                                      <w:b/>
                                    </w:rPr>
                                  </w:pPr>
                                  <w:r>
                                    <w:rPr>
                                      <w:b/>
                                    </w:rPr>
                                    <w:t>IV</w:t>
                                  </w:r>
                                </w:p>
                              </w:txbxContent>
                            </wps:txbx>
                            <wps:bodyPr rot="0" vert="vert270" wrap="square" lIns="91440" tIns="45720" rIns="91440" bIns="45720" anchor="t" anchorCtr="0" upright="1">
                              <a:spAutoFit/>
                            </wps:bodyPr>
                          </wps:wsp>
                        </wpg:grpSp>
                        <wpg:grpSp>
                          <wpg:cNvPr id="590" name="Group 420"/>
                          <wpg:cNvGrpSpPr/>
                          <wpg:grpSpPr>
                            <a:xfrm>
                              <a:off x="2449646" y="69"/>
                              <a:ext cx="1568890" cy="1845344"/>
                              <a:chOff x="474888" y="639530"/>
                              <a:chExt cx="1569753" cy="1846112"/>
                            </a:xfrm>
                          </wpg:grpSpPr>
                          <wps:wsp>
                            <wps:cNvPr id="591" name="Text Box 2"/>
                            <wps:cNvSpPr txBox="1">
                              <a:spLocks noChangeArrowheads="1"/>
                            </wps:cNvSpPr>
                            <wps:spPr bwMode="auto">
                              <a:xfrm rot="16200000">
                                <a:off x="1598580" y="2039581"/>
                                <a:ext cx="491714" cy="40040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0622928" w14:textId="77777777" w:rsidR="003B14DC" w:rsidRPr="00C36B08" w:rsidRDefault="003B14DC" w:rsidP="005B3C0C">
                                  <w:pPr>
                                    <w:rPr>
                                      <w:b/>
                                    </w:rPr>
                                  </w:pPr>
                                  <w:r>
                                    <w:rPr>
                                      <w:b/>
                                    </w:rPr>
                                    <w:t>II</w:t>
                                  </w:r>
                                </w:p>
                              </w:txbxContent>
                            </wps:txbx>
                            <wps:bodyPr rot="0" vert="vert270" wrap="square" lIns="91440" tIns="45720" rIns="91440" bIns="45720" anchor="t" anchorCtr="0" upright="1">
                              <a:spAutoFit/>
                            </wps:bodyPr>
                          </wps:wsp>
                          <wps:wsp>
                            <wps:cNvPr id="592" name="Text Box 2"/>
                            <wps:cNvSpPr txBox="1">
                              <a:spLocks noChangeArrowheads="1"/>
                            </wps:cNvSpPr>
                            <wps:spPr bwMode="auto">
                              <a:xfrm rot="16200000">
                                <a:off x="1401870" y="832345"/>
                                <a:ext cx="491714" cy="40040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C7133C6" w14:textId="77777777" w:rsidR="003B14DC" w:rsidRPr="00C36B08" w:rsidRDefault="003B14DC" w:rsidP="005B3C0C">
                                  <w:pPr>
                                    <w:rPr>
                                      <w:b/>
                                    </w:rPr>
                                  </w:pPr>
                                  <w:r>
                                    <w:rPr>
                                      <w:b/>
                                    </w:rPr>
                                    <w:t>III</w:t>
                                  </w:r>
                                </w:p>
                              </w:txbxContent>
                            </wps:txbx>
                            <wps:bodyPr rot="0" vert="vert270" wrap="square" lIns="91440" tIns="45720" rIns="91440" bIns="45720" anchor="t" anchorCtr="0" upright="1">
                              <a:spAutoFit/>
                            </wps:bodyPr>
                          </wps:wsp>
                          <wps:wsp>
                            <wps:cNvPr id="593" name="Text Box 2"/>
                            <wps:cNvSpPr txBox="1">
                              <a:spLocks noChangeArrowheads="1"/>
                            </wps:cNvSpPr>
                            <wps:spPr bwMode="auto">
                              <a:xfrm rot="16200000">
                                <a:off x="429235" y="685183"/>
                                <a:ext cx="491714" cy="40040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70C2D80" w14:textId="77777777" w:rsidR="003B14DC" w:rsidRPr="00C36B08" w:rsidRDefault="003B14DC" w:rsidP="005B3C0C">
                                  <w:pPr>
                                    <w:rPr>
                                      <w:b/>
                                    </w:rPr>
                                  </w:pPr>
                                  <w:r>
                                    <w:rPr>
                                      <w:b/>
                                    </w:rPr>
                                    <w:t>IV</w:t>
                                  </w:r>
                                </w:p>
                              </w:txbxContent>
                            </wps:txbx>
                            <wps:bodyPr rot="0" vert="vert270" wrap="square" lIns="91440" tIns="45720" rIns="91440" bIns="45720" anchor="t" anchorCtr="0" upright="1">
                              <a:spAutoFit/>
                            </wps:bodyPr>
                          </wps:wsp>
                        </wpg:grpSp>
                      </wpg:grpSp>
                    </wpg:wgp>
                  </a:graphicData>
                </a:graphic>
                <wp14:sizeRelH relativeFrom="page">
                  <wp14:pctWidth>0</wp14:pctWidth>
                </wp14:sizeRelH>
                <wp14:sizeRelV relativeFrom="page">
                  <wp14:pctHeight>0</wp14:pctHeight>
                </wp14:sizeRelV>
              </wp:anchor>
            </w:drawing>
          </mc:Choice>
          <mc:Fallback>
            <w:pict>
              <v:group w14:anchorId="59BDB183" id="Group 431" o:spid="_x0000_s1230" style="position:absolute;left:0;text-align:left;margin-left:1.8pt;margin-top:0;width:443.65pt;height:690.2pt;z-index:251624960;mso-position-horizontal-relative:margin;mso-position-vertical-relative:margin" coordorigin=",-2522" coordsize="56354,876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">
                <v:group id="Group 404" o:spid="_x0000_s1231" style="position:absolute;left:1306;top:-2522;width:55048;height:87655" coordorigin="-635,-5077" coordsize="55056,87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">
                  <v:shape id="_x0000_s1232" type="#_x0000_t202" style="position:absolute;left:5447;top:33610;width:87662;height:1028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" filled="f" stroked="f">
                    <v:textbox style="layout-flow:vertical;mso-layout-flow-alt:bottom-to-top" inset=".5mm,,,0">
                      <w:txbxContent>
                        <w:p w14:paraId="29E8923E" w14:textId="77777777" w:rsidR="003B14DC" w:rsidRPr="00DC534A" w:rsidRDefault="003B14DC" w:rsidP="005B3C0C">
                          <w:pPr>
                            <w:spacing w:after="0"/>
                            <w:rPr>
                              <w:rFonts w:eastAsia="Times New Roman" w:cs="Arial"/>
                              <w:color w:val="000000"/>
                              <w:sz w:val="20"/>
                              <w:szCs w:val="20"/>
                              <w:lang w:eastAsia="en-GB"/>
                            </w:rPr>
                          </w:pPr>
                          <w:r w:rsidRPr="00DB7F37">
                            <w:rPr>
                              <w:rFonts w:eastAsia="Times New Roman" w:cs="Times New Roman"/>
                              <w:b/>
                              <w:bCs/>
                              <w:color w:val="000000"/>
                              <w:sz w:val="20"/>
                              <w:szCs w:val="20"/>
                              <w:lang w:eastAsia="en-GB"/>
                            </w:rPr>
                            <w:t>Figure</w:t>
                          </w:r>
                          <w:r>
                            <w:rPr>
                              <w:rFonts w:eastAsia="Times New Roman" w:cs="Times New Roman"/>
                              <w:b/>
                              <w:bCs/>
                              <w:color w:val="000000"/>
                              <w:sz w:val="20"/>
                              <w:szCs w:val="20"/>
                              <w:lang w:eastAsia="en-GB"/>
                            </w:rPr>
                            <w:t xml:space="preserve"> 25</w:t>
                          </w:r>
                          <w:r w:rsidRPr="00DB7F37">
                            <w:rPr>
                              <w:rFonts w:eastAsia="Times New Roman" w:cs="Times New Roman"/>
                              <w:b/>
                              <w:bCs/>
                              <w:color w:val="000000"/>
                              <w:sz w:val="20"/>
                              <w:szCs w:val="20"/>
                              <w:lang w:eastAsia="en-GB"/>
                            </w:rPr>
                            <w:t xml:space="preserve">. </w:t>
                          </w:r>
                          <w:r>
                            <w:rPr>
                              <w:rFonts w:eastAsia="Times New Roman" w:cs="Times New Roman"/>
                              <w:bCs/>
                              <w:color w:val="000000"/>
                              <w:sz w:val="20"/>
                              <w:szCs w:val="20"/>
                              <w:lang w:eastAsia="en-GB"/>
                            </w:rPr>
                            <w:t xml:space="preserve">ITS2 secondary structure and consensus structures. A) ITS2 secondary structure of </w:t>
                          </w:r>
                          <w:r>
                            <w:rPr>
                              <w:rFonts w:eastAsia="Times New Roman" w:cs="Times New Roman"/>
                              <w:bCs/>
                              <w:i/>
                              <w:color w:val="000000"/>
                              <w:sz w:val="20"/>
                              <w:szCs w:val="20"/>
                              <w:lang w:eastAsia="en-GB"/>
                            </w:rPr>
                            <w:t xml:space="preserve">Chlorella </w:t>
                          </w:r>
                          <w:r>
                            <w:rPr>
                              <w:rFonts w:eastAsia="Times New Roman" w:cs="Times New Roman"/>
                              <w:bCs/>
                              <w:color w:val="000000"/>
                              <w:sz w:val="20"/>
                              <w:szCs w:val="20"/>
                              <w:lang w:eastAsia="en-GB"/>
                            </w:rPr>
                            <w:t xml:space="preserve">sp. isolate from this study. B) Consensus structure of                      </w:t>
                          </w:r>
                          <w:r>
                            <w:rPr>
                              <w:rFonts w:eastAsia="Times New Roman" w:cs="Times New Roman"/>
                              <w:bCs/>
                              <w:i/>
                              <w:color w:val="000000"/>
                              <w:sz w:val="20"/>
                              <w:szCs w:val="20"/>
                              <w:lang w:eastAsia="en-GB"/>
                            </w:rPr>
                            <w:t>M. inermum</w:t>
                          </w:r>
                          <w:r>
                            <w:rPr>
                              <w:rFonts w:eastAsia="Times New Roman" w:cs="Times New Roman"/>
                              <w:bCs/>
                              <w:color w:val="000000"/>
                              <w:sz w:val="20"/>
                              <w:szCs w:val="20"/>
                              <w:lang w:eastAsia="en-GB"/>
                            </w:rPr>
                            <w:t xml:space="preserve"> </w:t>
                          </w:r>
                          <w:r>
                            <w:rPr>
                              <w:rFonts w:eastAsia="Times New Roman" w:cs="Arial"/>
                              <w:color w:val="000000"/>
                              <w:sz w:val="20"/>
                              <w:szCs w:val="20"/>
                              <w:lang w:eastAsia="en-GB"/>
                            </w:rPr>
                            <w:t xml:space="preserve">(Accession number: </w:t>
                          </w:r>
                          <w:r w:rsidRPr="00050C0E">
                            <w:rPr>
                              <w:rFonts w:eastAsia="Calibri" w:cs="Arial"/>
                              <w:color w:val="000000" w:themeColor="text1"/>
                              <w:sz w:val="20"/>
                              <w:szCs w:val="20"/>
                              <w:lang w:eastAsia="en-GB"/>
                            </w:rPr>
                            <w:t>AB731604</w:t>
                          </w:r>
                          <w:r>
                            <w:rPr>
                              <w:rFonts w:eastAsia="Calibri" w:cs="Arial"/>
                              <w:color w:val="000000" w:themeColor="text1"/>
                              <w:sz w:val="20"/>
                              <w:szCs w:val="20"/>
                              <w:lang w:eastAsia="en-GB"/>
                            </w:rPr>
                            <w:t xml:space="preserve">). B) </w:t>
                          </w:r>
                          <w:r>
                            <w:rPr>
                              <w:rFonts w:eastAsia="Times New Roman" w:cs="Times New Roman"/>
                              <w:bCs/>
                              <w:color w:val="000000"/>
                              <w:sz w:val="20"/>
                              <w:szCs w:val="20"/>
                              <w:lang w:eastAsia="en-GB"/>
                            </w:rPr>
                            <w:t>Consensus</w:t>
                          </w:r>
                          <w:r>
                            <w:rPr>
                              <w:rFonts w:eastAsia="Calibri" w:cs="Arial"/>
                              <w:color w:val="000000" w:themeColor="text1"/>
                              <w:sz w:val="20"/>
                              <w:szCs w:val="20"/>
                              <w:lang w:eastAsia="en-GB"/>
                            </w:rPr>
                            <w:t xml:space="preserve"> structure of </w:t>
                          </w:r>
                          <w:r>
                            <w:rPr>
                              <w:rFonts w:eastAsia="Calibri" w:cs="Arial"/>
                              <w:i/>
                              <w:color w:val="000000" w:themeColor="text1"/>
                              <w:sz w:val="20"/>
                              <w:szCs w:val="20"/>
                              <w:lang w:eastAsia="en-GB"/>
                            </w:rPr>
                            <w:t xml:space="preserve">Chlorella </w:t>
                          </w:r>
                          <w:r>
                            <w:rPr>
                              <w:rFonts w:eastAsia="Calibri" w:cs="Arial"/>
                              <w:color w:val="000000" w:themeColor="text1"/>
                              <w:sz w:val="20"/>
                              <w:szCs w:val="20"/>
                              <w:lang w:eastAsia="en-GB"/>
                            </w:rPr>
                            <w:t>vulgaris CCAP 211-79 (</w:t>
                          </w:r>
                          <w:r w:rsidRPr="00191860">
                            <w:rPr>
                              <w:rFonts w:cs="Arial"/>
                              <w:color w:val="000000" w:themeColor="text1"/>
                              <w:sz w:val="20"/>
                              <w:szCs w:val="20"/>
                              <w:lang w:eastAsia="en-GB"/>
                            </w:rPr>
                            <w:t>FR865683</w:t>
                          </w:r>
                          <w:r>
                            <w:rPr>
                              <w:rFonts w:cs="Arial"/>
                              <w:color w:val="000000" w:themeColor="text1"/>
                              <w:sz w:val="20"/>
                              <w:szCs w:val="20"/>
                              <w:lang w:eastAsia="en-GB"/>
                            </w:rPr>
                            <w:t xml:space="preserve">). C) </w:t>
                          </w:r>
                          <w:r>
                            <w:rPr>
                              <w:rFonts w:eastAsia="Times New Roman" w:cs="Times New Roman"/>
                              <w:bCs/>
                              <w:color w:val="000000"/>
                              <w:sz w:val="20"/>
                              <w:szCs w:val="20"/>
                              <w:lang w:eastAsia="en-GB"/>
                            </w:rPr>
                            <w:t>Consensus</w:t>
                          </w:r>
                          <w:r>
                            <w:rPr>
                              <w:rFonts w:cs="Arial"/>
                              <w:color w:val="000000" w:themeColor="text1"/>
                              <w:sz w:val="20"/>
                              <w:szCs w:val="20"/>
                              <w:lang w:eastAsia="en-GB"/>
                            </w:rPr>
                            <w:t xml:space="preserve"> structure of </w:t>
                          </w:r>
                          <w:r>
                            <w:rPr>
                              <w:rFonts w:cs="Arial"/>
                              <w:i/>
                              <w:color w:val="000000" w:themeColor="text1"/>
                              <w:sz w:val="20"/>
                              <w:szCs w:val="20"/>
                              <w:lang w:eastAsia="en-GB"/>
                            </w:rPr>
                            <w:t xml:space="preserve">Chlorella vulgaris </w:t>
                          </w:r>
                          <w:r>
                            <w:rPr>
                              <w:rFonts w:cs="Arial"/>
                              <w:color w:val="000000" w:themeColor="text1"/>
                              <w:sz w:val="20"/>
                              <w:szCs w:val="20"/>
                              <w:lang w:eastAsia="en-GB"/>
                            </w:rPr>
                            <w:t>211-11b (</w:t>
                          </w:r>
                          <w:r w:rsidRPr="00A20483">
                            <w:rPr>
                              <w:rFonts w:cs="Arial"/>
                              <w:color w:val="000000" w:themeColor="text1"/>
                              <w:sz w:val="20"/>
                              <w:szCs w:val="20"/>
                              <w:lang w:eastAsia="en-GB"/>
                            </w:rPr>
                            <w:t>FM205832</w:t>
                          </w:r>
                          <w:r>
                            <w:rPr>
                              <w:rFonts w:cs="Arial"/>
                              <w:color w:val="000000" w:themeColor="text1"/>
                              <w:sz w:val="20"/>
                              <w:szCs w:val="20"/>
                              <w:lang w:eastAsia="en-GB"/>
                            </w:rPr>
                            <w:t xml:space="preserve">). Green to red scale indicates decreasing homogeny. Yellow dots indicate sites of CBCs. </w:t>
                          </w:r>
                          <w:r>
                            <w:rPr>
                              <w:rFonts w:cs="Arial"/>
                              <w:i/>
                              <w:color w:val="000000" w:themeColor="text1"/>
                              <w:sz w:val="20"/>
                              <w:szCs w:val="20"/>
                              <w:lang w:eastAsia="en-GB"/>
                            </w:rPr>
                            <w:t xml:space="preserve">Micractinium genus </w:t>
                          </w:r>
                          <w:r w:rsidRPr="00450287">
                            <w:rPr>
                              <w:rFonts w:cs="Arial"/>
                              <w:color w:val="000000" w:themeColor="text1"/>
                              <w:sz w:val="20"/>
                              <w:szCs w:val="20"/>
                              <w:lang w:eastAsia="en-GB"/>
                            </w:rPr>
                            <w:t>C-G pairing signature</w:t>
                          </w:r>
                          <w:r>
                            <w:rPr>
                              <w:rFonts w:cs="Arial"/>
                              <w:color w:val="000000" w:themeColor="text1"/>
                              <w:sz w:val="20"/>
                              <w:szCs w:val="20"/>
                              <w:lang w:eastAsia="en-GB"/>
                            </w:rPr>
                            <w:t xml:space="preserve"> on Helix III highlighted in black. </w:t>
                          </w:r>
                          <w:r w:rsidRPr="00450287">
                            <w:rPr>
                              <w:rFonts w:cs="Arial"/>
                              <w:color w:val="000000" w:themeColor="text1"/>
                              <w:sz w:val="20"/>
                              <w:szCs w:val="20"/>
                              <w:lang w:eastAsia="en-GB"/>
                            </w:rPr>
                            <w:t xml:space="preserve"> </w:t>
                          </w:r>
                          <w:r>
                            <w:rPr>
                              <w:rFonts w:cs="Arial"/>
                              <w:color w:val="000000" w:themeColor="text1"/>
                              <w:sz w:val="20"/>
                              <w:szCs w:val="20"/>
                              <w:lang w:eastAsia="en-GB"/>
                            </w:rPr>
                            <w:t xml:space="preserve">Structures are shown in Olsen layout, not including gaps. </w:t>
                          </w:r>
                        </w:p>
                        <w:p w14:paraId="5A3F1C4E" w14:textId="77777777" w:rsidR="003B14DC" w:rsidRDefault="003B14DC" w:rsidP="005B3C0C">
                          <w:r w:rsidRPr="004273EF">
                            <w:rPr>
                              <w:rFonts w:ascii="Arial" w:eastAsia="Times New Roman" w:hAnsi="Arial" w:cs="Arial"/>
                              <w:color w:val="000000"/>
                              <w:sz w:val="27"/>
                              <w:szCs w:val="27"/>
                              <w:lang w:eastAsia="en-GB"/>
                            </w:rPr>
                            <w:br/>
                          </w:r>
                        </w:p>
                      </w:txbxContent>
                    </v:textbox>
                  </v:shape>
                  <v:shape id="Picture 401" o:spid="_x0000_s1233" type="#_x0000_t75" style="position:absolute;left:-8488;top:15429;width:60211;height:445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">
                    <v:imagedata r:id="rId63" o:title=""/>
                    <v:path arrowok="t"/>
                  </v:shape>
                </v:group>
                <v:group id="Group 410" o:spid="_x0000_s1234" style="position:absolute;left:7053;top:12279;width:11610;height:28583" coordorigin="4945,1679" coordsize="11613,28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">
                  <v:shape id="_x0000_s1235" type="#_x0000_t202" style="position:absolute;left:4488;top:25810;width:4916;height:4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" filled="f" stroked="f">
                    <v:textbox style="layout-flow:vertical;mso-layout-flow-alt:bottom-to-top;mso-fit-shape-to-text:t">
                      <w:txbxContent>
                        <w:p w14:paraId="6EC3ED3E" w14:textId="77777777" w:rsidR="003B14DC" w:rsidRPr="00C36B08" w:rsidRDefault="003B14DC" w:rsidP="005B3C0C">
                          <w:pPr>
                            <w:rPr>
                              <w:b/>
                            </w:rPr>
                          </w:pPr>
                          <w:r>
                            <w:rPr>
                              <w:b/>
                            </w:rPr>
                            <w:t>I</w:t>
                          </w:r>
                        </w:p>
                      </w:txbxContent>
                    </v:textbox>
                  </v:shape>
                  <v:shape id="_x0000_s1236" type="#_x0000_t202" style="position:absolute;left:11992;top:18853;width:4916;height:40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" filled="f" stroked="f">
                    <v:textbox style="layout-flow:vertical;mso-layout-flow-alt:bottom-to-top;mso-fit-shape-to-text:t">
                      <w:txbxContent>
                        <w:p w14:paraId="2E45D3C6" w14:textId="77777777" w:rsidR="003B14DC" w:rsidRPr="00C36B08" w:rsidRDefault="003B14DC" w:rsidP="005B3C0C">
                          <w:pPr>
                            <w:rPr>
                              <w:b/>
                            </w:rPr>
                          </w:pPr>
                          <w:r>
                            <w:rPr>
                              <w:b/>
                            </w:rPr>
                            <w:t>II</w:t>
                          </w:r>
                        </w:p>
                      </w:txbxContent>
                    </v:textbox>
                  </v:shape>
                  <v:shape id="_x0000_s1237" type="#_x0000_t202" style="position:absolute;left:12100;top:2135;width:4916;height:40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" filled="f" stroked="f">
                    <v:textbox style="layout-flow:vertical;mso-layout-flow-alt:bottom-to-top;mso-fit-shape-to-text:t">
                      <w:txbxContent>
                        <w:p w14:paraId="13BB83DE" w14:textId="77777777" w:rsidR="003B14DC" w:rsidRPr="00C36B08" w:rsidRDefault="003B14DC" w:rsidP="005B3C0C">
                          <w:pPr>
                            <w:rPr>
                              <w:b/>
                            </w:rPr>
                          </w:pPr>
                          <w:r>
                            <w:rPr>
                              <w:b/>
                            </w:rPr>
                            <w:t>III</w:t>
                          </w:r>
                        </w:p>
                      </w:txbxContent>
                    </v:textbox>
                  </v:shape>
                  <v:shape id="_x0000_s1238" type="#_x0000_t202" style="position:absolute;left:4819;top:10137;width:4916;height:40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" filled="f" stroked="f">
                    <v:textbox style="layout-flow:vertical;mso-layout-flow-alt:bottom-to-top;mso-fit-shape-to-text:t">
                      <w:txbxContent>
                        <w:p w14:paraId="7AB33734" w14:textId="77777777" w:rsidR="003B14DC" w:rsidRPr="00C36B08" w:rsidRDefault="003B14DC" w:rsidP="005B3C0C">
                          <w:pPr>
                            <w:rPr>
                              <w:b/>
                            </w:rPr>
                          </w:pPr>
                          <w:r>
                            <w:rPr>
                              <w:b/>
                            </w:rPr>
                            <w:t>IV</w:t>
                          </w:r>
                        </w:p>
                      </w:txbxContent>
                    </v:textbox>
                  </v:shape>
                </v:group>
                <v:group id="Group 425" o:spid="_x0000_s1239" style="position:absolute;top:15937;width:40179;height:52229" coordorigin="" coordsize="40185,52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">
                  <v:group id="Group 452" o:spid="_x0000_s1240" style="position:absolute;left:-2765;top:19811;width:30048;height:24517;rotation:-90" coordorigin="1465,1959" coordsize="4732,3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">
                    <v:shape id="_x0000_s1241" type="#_x0000_t202" style="position:absolute;left:1465;top:1972;width:774;height: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" filled="f" stroked="f">
                      <v:textbox style="layout-flow:vertical;mso-layout-flow-alt:bottom-to-top;mso-fit-shape-to-text:t">
                        <w:txbxContent>
                          <w:p w14:paraId="37EBCEA3" w14:textId="77777777" w:rsidR="003B14DC" w:rsidRPr="00C36B08" w:rsidRDefault="003B14DC" w:rsidP="005B3C0C">
                            <w:pPr>
                              <w:rPr>
                                <w:b/>
                              </w:rPr>
                            </w:pPr>
                            <w:r w:rsidRPr="00C36B08">
                              <w:rPr>
                                <w:b/>
                              </w:rPr>
                              <w:t>A</w:t>
                            </w:r>
                          </w:p>
                        </w:txbxContent>
                      </v:textbox>
                    </v:shape>
                    <v:shape id="_x0000_s1242" type="#_x0000_t202" style="position:absolute;left:5245;top:1959;width:774;height: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" filled="f" stroked="f">
                      <v:textbox style="layout-flow:vertical;mso-layout-flow-alt:bottom-to-top;mso-fit-shape-to-text:t">
                        <w:txbxContent>
                          <w:p w14:paraId="3167135F" w14:textId="77777777" w:rsidR="003B14DC" w:rsidRPr="00C36B08" w:rsidRDefault="003B14DC" w:rsidP="005B3C0C">
                            <w:pPr>
                              <w:rPr>
                                <w:b/>
                              </w:rPr>
                            </w:pPr>
                            <w:r>
                              <w:rPr>
                                <w:b/>
                              </w:rPr>
                              <w:t>B</w:t>
                            </w:r>
                          </w:p>
                        </w:txbxContent>
                      </v:textbox>
                    </v:shape>
                    <v:shape id="_x0000_s1243" type="#_x0000_t202" style="position:absolute;left:1644;top:5190;width:774;height: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" filled="f" stroked="f">
                      <v:textbox style="layout-flow:vertical;mso-layout-flow-alt:bottom-to-top;mso-fit-shape-to-text:t">
                        <w:txbxContent>
                          <w:p w14:paraId="07418D5B" w14:textId="77777777" w:rsidR="003B14DC" w:rsidRPr="00C36B08" w:rsidRDefault="003B14DC" w:rsidP="005B3C0C">
                            <w:pPr>
                              <w:rPr>
                                <w:b/>
                              </w:rPr>
                            </w:pPr>
                            <w:r>
                              <w:rPr>
                                <w:b/>
                              </w:rPr>
                              <w:t>C</w:t>
                            </w:r>
                          </w:p>
                        </w:txbxContent>
                      </v:textbox>
                    </v:shape>
                    <v:shape id="_x0000_s1244" type="#_x0000_t202" style="position:absolute;left:5423;top:5190;width:774;height: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" filled="f" stroked="f">
                      <v:textbox style="layout-flow:vertical;mso-layout-flow-alt:bottom-to-top;mso-fit-shape-to-text:t">
                        <w:txbxContent>
                          <w:p w14:paraId="28773BE4" w14:textId="77777777" w:rsidR="003B14DC" w:rsidRPr="00C36B08" w:rsidRDefault="003B14DC" w:rsidP="005B3C0C">
                            <w:pPr>
                              <w:rPr>
                                <w:b/>
                              </w:rPr>
                            </w:pPr>
                            <w:r>
                              <w:rPr>
                                <w:b/>
                              </w:rPr>
                              <w:t>D</w:t>
                            </w:r>
                          </w:p>
                        </w:txbxContent>
                      </v:textbox>
                    </v:shape>
                  </v:group>
                  <v:group id="Group 409" o:spid="_x0000_s1245" style="position:absolute;left:2313;top:25061;width:16451;height:27170" coordorigin="" coordsize="16450,27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">
                    <v:shape id="_x0000_s1246" type="#_x0000_t202" style="position:absolute;left:-457;top:22711;width:4915;height:400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" filled="f" stroked="f">
                      <v:textbox style="layout-flow:vertical;mso-layout-flow-alt:bottom-to-top;mso-fit-shape-to-text:t">
                        <w:txbxContent>
                          <w:p w14:paraId="42A3EAF9" w14:textId="77777777" w:rsidR="003B14DC" w:rsidRPr="00C36B08" w:rsidRDefault="003B14DC" w:rsidP="005B3C0C">
                            <w:pPr>
                              <w:rPr>
                                <w:b/>
                              </w:rPr>
                            </w:pPr>
                            <w:r>
                              <w:rPr>
                                <w:b/>
                              </w:rPr>
                              <w:t>I</w:t>
                            </w:r>
                          </w:p>
                        </w:txbxContent>
                      </v:textbox>
                    </v:shape>
                    <v:shape id="_x0000_s1247" type="#_x0000_t202" style="position:absolute;left:11991;top:21389;width:4915;height:4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" filled="f" stroked="f">
                      <v:textbox style="layout-flow:vertical;mso-layout-flow-alt:bottom-to-top;mso-fit-shape-to-text:t">
                        <w:txbxContent>
                          <w:p w14:paraId="591992BB" w14:textId="77777777" w:rsidR="003B14DC" w:rsidRPr="00C36B08" w:rsidRDefault="003B14DC" w:rsidP="005B3C0C">
                            <w:pPr>
                              <w:rPr>
                                <w:b/>
                              </w:rPr>
                            </w:pPr>
                            <w:r>
                              <w:rPr>
                                <w:b/>
                              </w:rPr>
                              <w:t>II</w:t>
                            </w:r>
                          </w:p>
                        </w:txbxContent>
                      </v:textbox>
                    </v:shape>
                    <v:shape id="_x0000_s1248" type="#_x0000_t202" style="position:absolute;left:11991;top:457;width:4915;height:4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" filled="f" stroked="f">
                      <v:textbox style="layout-flow:vertical;mso-layout-flow-alt:bottom-to-top;mso-fit-shape-to-text:t">
                        <w:txbxContent>
                          <w:p w14:paraId="4E377FE3" w14:textId="77777777" w:rsidR="003B14DC" w:rsidRPr="00C36B08" w:rsidRDefault="003B14DC" w:rsidP="005B3C0C">
                            <w:pPr>
                              <w:rPr>
                                <w:b/>
                              </w:rPr>
                            </w:pPr>
                            <w:r>
                              <w:rPr>
                                <w:b/>
                              </w:rPr>
                              <w:t>III</w:t>
                            </w:r>
                          </w:p>
                        </w:txbxContent>
                      </v:textbox>
                    </v:shape>
                    <v:shape id="_x0000_s1249" type="#_x0000_t202" style="position:absolute;left:5160;top:8389;width:4915;height:4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" filled="f" stroked="f">
                      <v:textbox style="layout-flow:vertical;mso-layout-flow-alt:bottom-to-top;mso-fit-shape-to-text:t">
                        <w:txbxContent>
                          <w:p w14:paraId="11DF10BB" w14:textId="77777777" w:rsidR="003B14DC" w:rsidRPr="00C36B08" w:rsidRDefault="003B14DC" w:rsidP="005B3C0C">
                            <w:pPr>
                              <w:rPr>
                                <w:b/>
                              </w:rPr>
                            </w:pPr>
                            <w:r>
                              <w:rPr>
                                <w:b/>
                              </w:rPr>
                              <w:t>IV</w:t>
                            </w:r>
                          </w:p>
                        </w:txbxContent>
                      </v:textbox>
                    </v:shape>
                  </v:group>
                  <v:group id="Group 415" o:spid="_x0000_s1250" style="position:absolute;left:21109;top:23029;width:16449;height:27167" coordorigin="" coordsize="16451,27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">
                    <v:shape id="_x0000_s1251" type="#_x0000_t202" style="position:absolute;left:-457;top:22711;width:4916;height:400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" filled="f" stroked="f">
                      <v:textbox style="layout-flow:vertical;mso-layout-flow-alt:bottom-to-top;mso-fit-shape-to-text:t">
                        <w:txbxContent>
                          <w:p w14:paraId="299F4659" w14:textId="77777777" w:rsidR="003B14DC" w:rsidRPr="00C36B08" w:rsidRDefault="003B14DC" w:rsidP="005B3C0C">
                            <w:pPr>
                              <w:rPr>
                                <w:b/>
                              </w:rPr>
                            </w:pPr>
                            <w:r>
                              <w:rPr>
                                <w:b/>
                              </w:rPr>
                              <w:t>I</w:t>
                            </w:r>
                          </w:p>
                        </w:txbxContent>
                      </v:textbox>
                    </v:shape>
                    <v:shape id="_x0000_s1252" type="#_x0000_t202" style="position:absolute;left:11991;top:21389;width:4916;height:4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" filled="f" stroked="f">
                      <v:textbox style="layout-flow:vertical;mso-layout-flow-alt:bottom-to-top;mso-fit-shape-to-text:t">
                        <w:txbxContent>
                          <w:p w14:paraId="50E6A408" w14:textId="77777777" w:rsidR="003B14DC" w:rsidRPr="00C36B08" w:rsidRDefault="003B14DC" w:rsidP="005B3C0C">
                            <w:pPr>
                              <w:rPr>
                                <w:b/>
                              </w:rPr>
                            </w:pPr>
                            <w:r>
                              <w:rPr>
                                <w:b/>
                              </w:rPr>
                              <w:t>II</w:t>
                            </w:r>
                          </w:p>
                        </w:txbxContent>
                      </v:textbox>
                    </v:shape>
                    <v:shape id="_x0000_s1253" type="#_x0000_t202" style="position:absolute;left:11991;top:457;width:4916;height:40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" filled="f" stroked="f">
                      <v:textbox style="layout-flow:vertical;mso-layout-flow-alt:bottom-to-top;mso-fit-shape-to-text:t">
                        <w:txbxContent>
                          <w:p w14:paraId="300DD057" w14:textId="77777777" w:rsidR="003B14DC" w:rsidRPr="00C36B08" w:rsidRDefault="003B14DC" w:rsidP="005B3C0C">
                            <w:pPr>
                              <w:rPr>
                                <w:b/>
                              </w:rPr>
                            </w:pPr>
                            <w:r>
                              <w:rPr>
                                <w:b/>
                              </w:rPr>
                              <w:t>III</w:t>
                            </w:r>
                          </w:p>
                        </w:txbxContent>
                      </v:textbox>
                    </v:shape>
                    <v:shape id="_x0000_s1254" type="#_x0000_t202" style="position:absolute;left:5161;top:8388;width:4916;height:40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" filled="f" stroked="f">
                      <v:textbox style="layout-flow:vertical;mso-layout-flow-alt:bottom-to-top;mso-fit-shape-to-text:t">
                        <w:txbxContent>
                          <w:p w14:paraId="6788DAA1" w14:textId="77777777" w:rsidR="003B14DC" w:rsidRPr="00C36B08" w:rsidRDefault="003B14DC" w:rsidP="005B3C0C">
                            <w:pPr>
                              <w:rPr>
                                <w:b/>
                              </w:rPr>
                            </w:pPr>
                            <w:r>
                              <w:rPr>
                                <w:b/>
                              </w:rPr>
                              <w:t>IV</w:t>
                            </w:r>
                          </w:p>
                        </w:txbxContent>
                      </v:textbox>
                    </v:shape>
                  </v:group>
                  <v:group id="Group 420" o:spid="_x0000_s1255" style="position:absolute;left:24496;width:15689;height:18454" coordorigin="4748,6395" coordsize="15697,18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">
                    <v:shape id="_x0000_s1256" type="#_x0000_t202" style="position:absolute;left:15985;top:20396;width:4917;height:400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" filled="f" stroked="f">
                      <v:textbox style="layout-flow:vertical;mso-layout-flow-alt:bottom-to-top;mso-fit-shape-to-text:t">
                        <w:txbxContent>
                          <w:p w14:paraId="70622928" w14:textId="77777777" w:rsidR="003B14DC" w:rsidRPr="00C36B08" w:rsidRDefault="003B14DC" w:rsidP="005B3C0C">
                            <w:pPr>
                              <w:rPr>
                                <w:b/>
                              </w:rPr>
                            </w:pPr>
                            <w:r>
                              <w:rPr>
                                <w:b/>
                              </w:rPr>
                              <w:t>II</w:t>
                            </w:r>
                          </w:p>
                        </w:txbxContent>
                      </v:textbox>
                    </v:shape>
                    <v:shape id="_x0000_s1257" type="#_x0000_t202" style="position:absolute;left:14018;top:8323;width:4918;height:400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" filled="f" stroked="f">
                      <v:textbox style="layout-flow:vertical;mso-layout-flow-alt:bottom-to-top;mso-fit-shape-to-text:t">
                        <w:txbxContent>
                          <w:p w14:paraId="0C7133C6" w14:textId="77777777" w:rsidR="003B14DC" w:rsidRPr="00C36B08" w:rsidRDefault="003B14DC" w:rsidP="005B3C0C">
                            <w:pPr>
                              <w:rPr>
                                <w:b/>
                              </w:rPr>
                            </w:pPr>
                            <w:r>
                              <w:rPr>
                                <w:b/>
                              </w:rPr>
                              <w:t>III</w:t>
                            </w:r>
                          </w:p>
                        </w:txbxContent>
                      </v:textbox>
                    </v:shape>
                    <v:shape id="_x0000_s1258" type="#_x0000_t202" style="position:absolute;left:4291;top:6852;width:4917;height:400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" filled="f" stroked="f">
                      <v:textbox style="layout-flow:vertical;mso-layout-flow-alt:bottom-to-top;mso-fit-shape-to-text:t">
                        <w:txbxContent>
                          <w:p w14:paraId="270C2D80" w14:textId="77777777" w:rsidR="003B14DC" w:rsidRPr="00C36B08" w:rsidRDefault="003B14DC" w:rsidP="005B3C0C">
                            <w:pPr>
                              <w:rPr>
                                <w:b/>
                              </w:rPr>
                            </w:pPr>
                            <w:r>
                              <w:rPr>
                                <w:b/>
                              </w:rPr>
                              <w:t>IV</w:t>
                            </w:r>
                          </w:p>
                        </w:txbxContent>
                      </v:textbox>
                    </v:shape>
                  </v:group>
                </v:group>
                <w10:wrap type="square" anchorx="margin" anchory="margin"/>
              </v:group>
            </w:pict>
          </mc:Fallback>
        </mc:AlternateContent>
      </w:r>
      <w:r w:rsidR="005B3C0C" w:rsidRPr="005B3C0C">
        <w:rPr>
          <w:noProof/>
          <w:lang w:eastAsia="en-GB"/>
        </w:rPr>
        <w:t xml:space="preserve"> </w:t>
      </w:r>
    </w:p>
    <w:tbl>
      <w:tblPr>
        <w:tblStyle w:val="TableGrid2"/>
        <w:tblpPr w:leftFromText="180" w:rightFromText="180" w:vertAnchor="text" w:tblpX="108"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654"/>
        <w:gridCol w:w="2590"/>
        <w:gridCol w:w="2089"/>
      </w:tblGrid>
      <w:tr w:rsidR="005B3C0C" w:rsidRPr="005B3C0C" w14:paraId="7A8B9FE8" w14:textId="77777777" w:rsidTr="005B3C0C">
        <w:trPr>
          <w:trHeight w:val="218"/>
        </w:trPr>
        <w:tc>
          <w:tcPr>
            <w:tcW w:w="8389" w:type="dxa"/>
            <w:gridSpan w:val="4"/>
            <w:tcBorders>
              <w:bottom w:val="single" w:sz="4" w:space="0" w:color="auto"/>
            </w:tcBorders>
            <w:hideMark/>
          </w:tcPr>
          <w:p w14:paraId="7ACF375B" w14:textId="77777777" w:rsidR="005B3C0C" w:rsidRPr="005B3C0C" w:rsidRDefault="005B3C0C" w:rsidP="00BE32B5">
            <w:pPr>
              <w:tabs>
                <w:tab w:val="left" w:pos="567"/>
                <w:tab w:val="left" w:pos="1134"/>
              </w:tabs>
              <w:autoSpaceDE w:val="0"/>
              <w:autoSpaceDN w:val="0"/>
              <w:adjustRightInd w:val="0"/>
              <w:spacing w:line="360" w:lineRule="auto"/>
              <w:ind w:right="113"/>
              <w:rPr>
                <w:rFonts w:cs="Arial"/>
                <w:b/>
                <w:sz w:val="20"/>
                <w:szCs w:val="20"/>
                <w:lang w:eastAsia="en-GB"/>
              </w:rPr>
            </w:pPr>
            <w:r w:rsidRPr="005B3C0C">
              <w:rPr>
                <w:rFonts w:cs="Arial"/>
                <w:b/>
                <w:sz w:val="20"/>
                <w:szCs w:val="20"/>
                <w:lang w:eastAsia="en-GB"/>
              </w:rPr>
              <w:lastRenderedPageBreak/>
              <w:t xml:space="preserve">Table </w:t>
            </w:r>
            <w:r w:rsidR="00BE32B5">
              <w:rPr>
                <w:rFonts w:cs="Arial"/>
                <w:b/>
                <w:sz w:val="20"/>
                <w:szCs w:val="20"/>
                <w:lang w:eastAsia="en-GB"/>
              </w:rPr>
              <w:t>8</w:t>
            </w:r>
            <w:r w:rsidRPr="005B3C0C">
              <w:rPr>
                <w:rFonts w:cs="Arial"/>
                <w:sz w:val="20"/>
                <w:szCs w:val="20"/>
                <w:lang w:eastAsia="en-GB"/>
              </w:rPr>
              <w:t xml:space="preserve">. ITS2 comparison between </w:t>
            </w:r>
            <w:r w:rsidRPr="005B3C0C">
              <w:rPr>
                <w:rFonts w:cs="Arial"/>
                <w:i/>
                <w:sz w:val="20"/>
                <w:szCs w:val="20"/>
                <w:lang w:eastAsia="en-GB"/>
              </w:rPr>
              <w:t xml:space="preserve">Chlorella </w:t>
            </w:r>
            <w:r w:rsidRPr="005B3C0C">
              <w:rPr>
                <w:rFonts w:cs="Arial"/>
                <w:sz w:val="20"/>
                <w:szCs w:val="20"/>
                <w:lang w:eastAsia="en-GB"/>
              </w:rPr>
              <w:t xml:space="preserve">sp., related species, and reference </w:t>
            </w:r>
            <w:r w:rsidRPr="005B3C0C">
              <w:rPr>
                <w:rFonts w:cs="Arial"/>
                <w:i/>
                <w:sz w:val="20"/>
                <w:szCs w:val="20"/>
                <w:lang w:eastAsia="en-GB"/>
              </w:rPr>
              <w:t xml:space="preserve">Chlorella vulgaris </w:t>
            </w:r>
            <w:r w:rsidRPr="005B3C0C">
              <w:rPr>
                <w:rFonts w:cs="Arial"/>
                <w:sz w:val="20"/>
                <w:szCs w:val="20"/>
                <w:lang w:eastAsia="en-GB"/>
              </w:rPr>
              <w:t xml:space="preserve">and </w:t>
            </w:r>
            <w:r w:rsidRPr="005B3C0C">
              <w:rPr>
                <w:rFonts w:cs="Arial"/>
                <w:i/>
                <w:sz w:val="20"/>
                <w:szCs w:val="20"/>
                <w:lang w:eastAsia="en-GB"/>
              </w:rPr>
              <w:t>Chlorella vulgaris</w:t>
            </w:r>
            <w:r w:rsidRPr="005B3C0C">
              <w:rPr>
                <w:rFonts w:cs="Arial"/>
                <w:sz w:val="20"/>
                <w:szCs w:val="20"/>
                <w:lang w:eastAsia="en-GB"/>
              </w:rPr>
              <w:t xml:space="preserve"> 211/79 and reference </w:t>
            </w:r>
            <w:r w:rsidRPr="005B3C0C">
              <w:rPr>
                <w:rFonts w:cs="Arial"/>
                <w:i/>
                <w:sz w:val="20"/>
                <w:szCs w:val="20"/>
                <w:lang w:eastAsia="en-GB"/>
              </w:rPr>
              <w:t>Chlorella vulgaris</w:t>
            </w:r>
            <w:r w:rsidRPr="005B3C0C">
              <w:rPr>
                <w:rFonts w:cs="Arial"/>
                <w:sz w:val="20"/>
                <w:szCs w:val="20"/>
                <w:lang w:eastAsia="en-GB"/>
              </w:rPr>
              <w:t xml:space="preserve"> (denoted with *)</w:t>
            </w:r>
          </w:p>
        </w:tc>
      </w:tr>
      <w:tr w:rsidR="005B3C0C" w:rsidRPr="005B3C0C" w14:paraId="3017948C" w14:textId="77777777" w:rsidTr="005B3C0C">
        <w:trPr>
          <w:trHeight w:val="394"/>
        </w:trPr>
        <w:tc>
          <w:tcPr>
            <w:tcW w:w="0" w:type="auto"/>
            <w:tcBorders>
              <w:top w:val="single" w:sz="4" w:space="0" w:color="auto"/>
              <w:bottom w:val="single" w:sz="4" w:space="0" w:color="auto"/>
            </w:tcBorders>
            <w:hideMark/>
          </w:tcPr>
          <w:p w14:paraId="59827F3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Sequence name</w:t>
            </w:r>
          </w:p>
        </w:tc>
        <w:tc>
          <w:tcPr>
            <w:tcW w:w="0" w:type="auto"/>
            <w:tcBorders>
              <w:top w:val="single" w:sz="4" w:space="0" w:color="auto"/>
              <w:bottom w:val="single" w:sz="4" w:space="0" w:color="auto"/>
            </w:tcBorders>
            <w:hideMark/>
          </w:tcPr>
          <w:p w14:paraId="7E584004" w14:textId="77777777" w:rsidR="005B3C0C" w:rsidRPr="005B3C0C" w:rsidRDefault="005B3C0C" w:rsidP="005B3C0C">
            <w:pPr>
              <w:tabs>
                <w:tab w:val="left" w:pos="567"/>
                <w:tab w:val="left" w:pos="1134"/>
              </w:tabs>
              <w:autoSpaceDE w:val="0"/>
              <w:autoSpaceDN w:val="0"/>
              <w:adjustRightInd w:val="0"/>
              <w:spacing w:after="0" w:line="360" w:lineRule="auto"/>
              <w:ind w:right="113"/>
              <w:contextualSpacing/>
              <w:rPr>
                <w:rFonts w:eastAsia="Calibri" w:cs="Arial"/>
                <w:sz w:val="20"/>
                <w:szCs w:val="20"/>
                <w:lang w:eastAsia="en-GB"/>
              </w:rPr>
            </w:pPr>
            <w:r w:rsidRPr="005B3C0C">
              <w:rPr>
                <w:rFonts w:eastAsia="Calibri" w:cs="Arial"/>
                <w:sz w:val="20"/>
                <w:szCs w:val="20"/>
                <w:lang w:eastAsia="en-GB"/>
              </w:rPr>
              <w:t>CBC</w:t>
            </w:r>
          </w:p>
        </w:tc>
        <w:tc>
          <w:tcPr>
            <w:tcW w:w="2584" w:type="dxa"/>
            <w:tcBorders>
              <w:top w:val="single" w:sz="4" w:space="0" w:color="auto"/>
              <w:bottom w:val="single" w:sz="4" w:space="0" w:color="auto"/>
            </w:tcBorders>
          </w:tcPr>
          <w:p w14:paraId="1A9CD922"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Similarity (Gaps) / Length</w:t>
            </w:r>
          </w:p>
        </w:tc>
        <w:tc>
          <w:tcPr>
            <w:tcW w:w="2084" w:type="dxa"/>
            <w:tcBorders>
              <w:top w:val="single" w:sz="4" w:space="0" w:color="auto"/>
              <w:bottom w:val="single" w:sz="4" w:space="0" w:color="auto"/>
            </w:tcBorders>
          </w:tcPr>
          <w:p w14:paraId="0E42B49D"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Accession number</w:t>
            </w:r>
          </w:p>
        </w:tc>
      </w:tr>
      <w:tr w:rsidR="005B3C0C" w:rsidRPr="005B3C0C" w14:paraId="1E8B25BA" w14:textId="77777777" w:rsidTr="005B3C0C">
        <w:trPr>
          <w:trHeight w:val="102"/>
        </w:trPr>
        <w:tc>
          <w:tcPr>
            <w:tcW w:w="0" w:type="auto"/>
            <w:tcBorders>
              <w:top w:val="single" w:sz="4" w:space="0" w:color="auto"/>
            </w:tcBorders>
          </w:tcPr>
          <w:p w14:paraId="13AA8A77"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c>
          <w:tcPr>
            <w:tcW w:w="0" w:type="auto"/>
            <w:tcBorders>
              <w:top w:val="single" w:sz="4" w:space="0" w:color="auto"/>
            </w:tcBorders>
          </w:tcPr>
          <w:p w14:paraId="108EB546"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c>
          <w:tcPr>
            <w:tcW w:w="2584" w:type="dxa"/>
            <w:tcBorders>
              <w:top w:val="single" w:sz="4" w:space="0" w:color="auto"/>
            </w:tcBorders>
          </w:tcPr>
          <w:p w14:paraId="4DCD0131"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c>
          <w:tcPr>
            <w:tcW w:w="2084" w:type="dxa"/>
            <w:tcBorders>
              <w:top w:val="single" w:sz="4" w:space="0" w:color="auto"/>
            </w:tcBorders>
          </w:tcPr>
          <w:p w14:paraId="4CB38892"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10"/>
                <w:szCs w:val="10"/>
                <w:lang w:eastAsia="en-GB"/>
              </w:rPr>
            </w:pPr>
          </w:p>
        </w:tc>
      </w:tr>
      <w:tr w:rsidR="005B3C0C" w:rsidRPr="005B3C0C" w14:paraId="66E469D3" w14:textId="77777777" w:rsidTr="005B3C0C">
        <w:trPr>
          <w:trHeight w:val="257"/>
        </w:trPr>
        <w:tc>
          <w:tcPr>
            <w:tcW w:w="0" w:type="auto"/>
          </w:tcPr>
          <w:p w14:paraId="5B331E7F"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Micractinium inermum</w:t>
            </w:r>
            <w:r w:rsidRPr="005B3C0C">
              <w:rPr>
                <w:rFonts w:cs="Arial"/>
                <w:sz w:val="20"/>
                <w:szCs w:val="20"/>
                <w:lang w:eastAsia="en-GB"/>
              </w:rPr>
              <w:t xml:space="preserve"> NLP-F014</w:t>
            </w:r>
          </w:p>
        </w:tc>
        <w:tc>
          <w:tcPr>
            <w:tcW w:w="0" w:type="auto"/>
          </w:tcPr>
          <w:p w14:paraId="5325C461"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0</w:t>
            </w:r>
          </w:p>
        </w:tc>
        <w:tc>
          <w:tcPr>
            <w:tcW w:w="2584" w:type="dxa"/>
          </w:tcPr>
          <w:p w14:paraId="6AEB99B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248  (1)  /249</w:t>
            </w:r>
          </w:p>
        </w:tc>
        <w:tc>
          <w:tcPr>
            <w:tcW w:w="2084" w:type="dxa"/>
          </w:tcPr>
          <w:p w14:paraId="6B744769"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KF597304</w:t>
            </w:r>
          </w:p>
        </w:tc>
      </w:tr>
      <w:tr w:rsidR="005B3C0C" w:rsidRPr="005B3C0C" w14:paraId="230E7CC8" w14:textId="77777777" w:rsidTr="005B3C0C">
        <w:trPr>
          <w:trHeight w:val="257"/>
        </w:trPr>
        <w:tc>
          <w:tcPr>
            <w:tcW w:w="0" w:type="auto"/>
          </w:tcPr>
          <w:p w14:paraId="63BCA608"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Micractinium</w:t>
            </w:r>
            <w:r w:rsidRPr="005B3C0C">
              <w:rPr>
                <w:rFonts w:cs="Arial"/>
                <w:sz w:val="20"/>
                <w:szCs w:val="20"/>
                <w:lang w:eastAsia="en-GB"/>
              </w:rPr>
              <w:t xml:space="preserve"> sp NIES 2171</w:t>
            </w:r>
          </w:p>
        </w:tc>
        <w:tc>
          <w:tcPr>
            <w:tcW w:w="0" w:type="auto"/>
          </w:tcPr>
          <w:p w14:paraId="573A6DB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0</w:t>
            </w:r>
          </w:p>
        </w:tc>
        <w:tc>
          <w:tcPr>
            <w:tcW w:w="2584" w:type="dxa"/>
          </w:tcPr>
          <w:p w14:paraId="778F625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248  (1)  /249</w:t>
            </w:r>
          </w:p>
        </w:tc>
        <w:tc>
          <w:tcPr>
            <w:tcW w:w="2084" w:type="dxa"/>
          </w:tcPr>
          <w:p w14:paraId="52BC762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JX889641</w:t>
            </w:r>
          </w:p>
        </w:tc>
      </w:tr>
      <w:tr w:rsidR="005B3C0C" w:rsidRPr="005B3C0C" w14:paraId="46980919" w14:textId="77777777" w:rsidTr="005B3C0C">
        <w:trPr>
          <w:trHeight w:val="257"/>
        </w:trPr>
        <w:tc>
          <w:tcPr>
            <w:tcW w:w="0" w:type="auto"/>
          </w:tcPr>
          <w:p w14:paraId="7DD5D5BA"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Micractinium inermum</w:t>
            </w:r>
            <w:r w:rsidRPr="005B3C0C">
              <w:rPr>
                <w:rFonts w:cs="Arial"/>
                <w:sz w:val="20"/>
                <w:szCs w:val="20"/>
                <w:lang w:eastAsia="en-GB"/>
              </w:rPr>
              <w:t xml:space="preserve"> NIES 2171</w:t>
            </w:r>
          </w:p>
        </w:tc>
        <w:tc>
          <w:tcPr>
            <w:tcW w:w="0" w:type="auto"/>
          </w:tcPr>
          <w:p w14:paraId="0F752EF1"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0</w:t>
            </w:r>
          </w:p>
        </w:tc>
        <w:tc>
          <w:tcPr>
            <w:tcW w:w="2584" w:type="dxa"/>
          </w:tcPr>
          <w:p w14:paraId="1D969C7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248  (1)  /249</w:t>
            </w:r>
          </w:p>
        </w:tc>
        <w:tc>
          <w:tcPr>
            <w:tcW w:w="2084" w:type="dxa"/>
          </w:tcPr>
          <w:p w14:paraId="35FD043B"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AB731604</w:t>
            </w:r>
          </w:p>
        </w:tc>
      </w:tr>
      <w:tr w:rsidR="005B3C0C" w:rsidRPr="005B3C0C" w14:paraId="38F799FD" w14:textId="77777777" w:rsidTr="005B3C0C">
        <w:trPr>
          <w:trHeight w:val="237"/>
        </w:trPr>
        <w:tc>
          <w:tcPr>
            <w:tcW w:w="0" w:type="auto"/>
          </w:tcPr>
          <w:p w14:paraId="51A1F0BA"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 vulgaris</w:t>
            </w:r>
            <w:r w:rsidRPr="005B3C0C">
              <w:rPr>
                <w:rFonts w:cs="Arial"/>
                <w:sz w:val="20"/>
                <w:szCs w:val="20"/>
                <w:lang w:eastAsia="en-GB"/>
              </w:rPr>
              <w:t xml:space="preserve"> CCAP 211/79</w:t>
            </w:r>
          </w:p>
        </w:tc>
        <w:tc>
          <w:tcPr>
            <w:tcW w:w="0" w:type="auto"/>
          </w:tcPr>
          <w:p w14:paraId="4C9CF7F2"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lang w:eastAsia="en-GB"/>
              </w:rPr>
              <w:t>2</w:t>
            </w:r>
          </w:p>
        </w:tc>
        <w:tc>
          <w:tcPr>
            <w:tcW w:w="2584" w:type="dxa"/>
          </w:tcPr>
          <w:p w14:paraId="3CE0D9BA"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237  (23)  /260</w:t>
            </w:r>
          </w:p>
        </w:tc>
        <w:tc>
          <w:tcPr>
            <w:tcW w:w="2084" w:type="dxa"/>
          </w:tcPr>
          <w:p w14:paraId="190D941B"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FR865683</w:t>
            </w:r>
          </w:p>
        </w:tc>
      </w:tr>
      <w:tr w:rsidR="005B3C0C" w:rsidRPr="005B3C0C" w14:paraId="54914C3D" w14:textId="77777777" w:rsidTr="005B3C0C">
        <w:trPr>
          <w:trHeight w:val="237"/>
        </w:trPr>
        <w:tc>
          <w:tcPr>
            <w:tcW w:w="0" w:type="auto"/>
          </w:tcPr>
          <w:p w14:paraId="0DDB5202"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 vulgaris</w:t>
            </w:r>
            <w:r w:rsidRPr="005B3C0C">
              <w:rPr>
                <w:rFonts w:cs="Arial"/>
                <w:sz w:val="20"/>
                <w:szCs w:val="20"/>
                <w:lang w:eastAsia="en-GB"/>
              </w:rPr>
              <w:t xml:space="preserve"> SAG 211-11b</w:t>
            </w:r>
          </w:p>
        </w:tc>
        <w:tc>
          <w:tcPr>
            <w:tcW w:w="0" w:type="auto"/>
          </w:tcPr>
          <w:p w14:paraId="31E5DB10"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3</w:t>
            </w:r>
          </w:p>
        </w:tc>
        <w:tc>
          <w:tcPr>
            <w:tcW w:w="2584" w:type="dxa"/>
          </w:tcPr>
          <w:p w14:paraId="5A11C176"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175 (29) /274</w:t>
            </w:r>
          </w:p>
        </w:tc>
        <w:tc>
          <w:tcPr>
            <w:tcW w:w="2084" w:type="dxa"/>
          </w:tcPr>
          <w:p w14:paraId="7637C519"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FM205832</w:t>
            </w:r>
          </w:p>
        </w:tc>
      </w:tr>
      <w:tr w:rsidR="005B3C0C" w:rsidRPr="005B3C0C" w14:paraId="3A859F02" w14:textId="77777777" w:rsidTr="005B3C0C">
        <w:trPr>
          <w:trHeight w:val="237"/>
        </w:trPr>
        <w:tc>
          <w:tcPr>
            <w:tcW w:w="0" w:type="auto"/>
          </w:tcPr>
          <w:p w14:paraId="6526993F"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i/>
                <w:sz w:val="20"/>
                <w:szCs w:val="20"/>
                <w:lang w:eastAsia="en-GB"/>
              </w:rPr>
              <w:t>Chlorella vulgaris</w:t>
            </w:r>
            <w:r w:rsidRPr="005B3C0C">
              <w:rPr>
                <w:rFonts w:cs="Arial"/>
                <w:sz w:val="20"/>
                <w:szCs w:val="20"/>
                <w:lang w:eastAsia="en-GB"/>
              </w:rPr>
              <w:t xml:space="preserve"> CCAP 211-11b*</w:t>
            </w:r>
          </w:p>
        </w:tc>
        <w:tc>
          <w:tcPr>
            <w:tcW w:w="0" w:type="auto"/>
          </w:tcPr>
          <w:p w14:paraId="14D204F8"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3*</w:t>
            </w:r>
          </w:p>
        </w:tc>
        <w:tc>
          <w:tcPr>
            <w:tcW w:w="2584" w:type="dxa"/>
          </w:tcPr>
          <w:p w14:paraId="581553F7"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175 (6) /252*</w:t>
            </w:r>
          </w:p>
        </w:tc>
        <w:tc>
          <w:tcPr>
            <w:tcW w:w="2084" w:type="dxa"/>
          </w:tcPr>
          <w:p w14:paraId="45431B93"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FM205832</w:t>
            </w:r>
          </w:p>
        </w:tc>
      </w:tr>
    </w:tbl>
    <w:p w14:paraId="3331E9F1" w14:textId="77777777" w:rsidR="005B3C0C" w:rsidRPr="005B3C0C" w:rsidRDefault="005B3C0C" w:rsidP="005B3C0C"/>
    <w:p w14:paraId="1CE890B4" w14:textId="77777777" w:rsidR="005B3C0C" w:rsidRPr="005B3C0C" w:rsidRDefault="005B3C0C" w:rsidP="005B3C0C">
      <w:pPr>
        <w:pStyle w:val="Heading2"/>
        <w:spacing w:after="120" w:line="360" w:lineRule="auto"/>
        <w:rPr>
          <w:color w:val="auto"/>
        </w:rPr>
      </w:pPr>
      <w:bookmarkStart w:id="54" w:name="_Toc462059771"/>
      <w:r w:rsidRPr="005B3C0C">
        <w:rPr>
          <w:color w:val="auto"/>
        </w:rPr>
        <w:t>Discussion</w:t>
      </w:r>
      <w:bookmarkEnd w:id="54"/>
    </w:p>
    <w:p w14:paraId="21040E2D" w14:textId="77777777" w:rsidR="005B3C0C" w:rsidRPr="005B3C0C" w:rsidRDefault="005B3C0C" w:rsidP="005B3C0C">
      <w:pPr>
        <w:spacing w:line="360" w:lineRule="auto"/>
      </w:pPr>
      <w:r w:rsidRPr="005B3C0C">
        <w:t xml:space="preserve">The observed morphological and cytological characteristics of the </w:t>
      </w:r>
      <w:r w:rsidRPr="005B3C0C">
        <w:rPr>
          <w:i/>
        </w:rPr>
        <w:t>Chlorella</w:t>
      </w:r>
      <w:r w:rsidRPr="00A36E55">
        <w:t xml:space="preserve"> sp</w:t>
      </w:r>
      <w:r w:rsidRPr="005B3C0C">
        <w:rPr>
          <w:i/>
        </w:rPr>
        <w:t xml:space="preserve">. </w:t>
      </w:r>
      <w:r w:rsidRPr="005B3C0C">
        <w:t xml:space="preserve">isolate matched the criteria for the </w:t>
      </w:r>
      <w:r w:rsidRPr="005B3C0C">
        <w:rPr>
          <w:i/>
        </w:rPr>
        <w:t xml:space="preserve">Chlorella </w:t>
      </w:r>
      <w:r w:rsidRPr="005B3C0C">
        <w:t xml:space="preserve">genus; a spherical or ellipsoidal cell shape with no flagella, and a chloroplast with a pyrenoid </w:t>
      </w:r>
      <w:r w:rsidR="00BD03EC" w:rsidRPr="005B3C0C">
        <w:fldChar w:fldCharType="begin"/>
      </w:r>
      <w:r w:rsidR="00790A49">
        <w:instrText xml:space="preserve"> ADDIN ZOTERO_ITEM CSL_CITATION {"citationID":"2e2kh8n4ie","properties":{"formattedCitation":"(Hoshina et al., 2010)","plainCitation":"(Hoshina et al., 2010)"},"citationItems":[{"id":4273,"uris":["http://zotero.org/users/1204444/items/5UCAXCG7"],"uri":["http://zotero.org/users/1204444/items/5UCAXCG7"],"itemData":{"id":4273,"type":"article-journal","title":"Chlorella variabilis and Micractinium reisseri sp. nov. (Chlorellaceae, Trebouxiophyceae): Redescription of the endosymbiotic green algae of Paramecium bursaria (Peniculia, Oligohymenophorea) in the 120th year","container-title":"Phycological Research","page":"188-201","volume":"58","issue":"3","source":"Wiley Online Library","abstract":"Symbiotic algae of the ciliate Paramecium bursaria (Ehrenberg) Focker are key species in the fields of virology and molecular evolutionary biology as well as in the biology of symbiotic relationships. These symbiotic algae were once identified as Zoochlorella conductrix Brandt by the Dutch microbiologist, Beijerinck 120 years ago. However, after many twists and turns, the algae are today treated as nameless organisms. Recent molecular analyses have revealed several different algal partners depending on P. bursaria strains, but nearly all P. bursaria contains a symbiont belonging to either the so-called ‘American’ or ‘European’ group. The absence of proper names for these algae is beginning to provoke ill effects in the above-mentioned study areas. In the present study, we confirmed the genetic autonomy of the ‘American’ and ‘European’ groups and described the symbionts as Chlorella variabilis Shihira et Krauss and Micractinium reisseri Hoshina, Iwataki et Imamura sp. nov., respectively (Chlorellaceae, Trebouxiophyceae).","DOI":"10.1111/j.1440-1835.2010.00579.x","ISSN":"1440-1835","shortTitle":"Chlorella variabilis and Micractinium reisseri sp. nov. (Chlorellaceae, Trebouxiophyceae)","language":"en","author":[{"family":"Hoshina","given":"Ryo"},{"family":"Iwataki","given":"Mitsunori"},{"family":"Imamura","given":"Nobutaka"}],"issued":{"date-parts":[["2010",7,1]]}}}],"schema":"https://github.com/citation-style-language/schema/raw/master/csl-citation.json"} </w:instrText>
      </w:r>
      <w:r w:rsidR="00BD03EC" w:rsidRPr="005B3C0C">
        <w:fldChar w:fldCharType="separate"/>
      </w:r>
      <w:r w:rsidRPr="005B3C0C">
        <w:t xml:space="preserve">(Hoshina </w:t>
      </w:r>
      <w:r w:rsidR="00490409" w:rsidRPr="00490409">
        <w:rPr>
          <w:i/>
        </w:rPr>
        <w:t>et al</w:t>
      </w:r>
      <w:r w:rsidRPr="005B3C0C">
        <w:t>., 2010)</w:t>
      </w:r>
      <w:r w:rsidR="00BD03EC" w:rsidRPr="005B3C0C">
        <w:fldChar w:fldCharType="end"/>
      </w:r>
      <w:r w:rsidRPr="005B3C0C">
        <w:t xml:space="preserve">. However, as discovered by early phylogenetic studies, due to the extreme simplicity of </w:t>
      </w:r>
      <w:r w:rsidRPr="005B3C0C">
        <w:rPr>
          <w:i/>
        </w:rPr>
        <w:t>Chlorella-</w:t>
      </w:r>
      <w:r w:rsidRPr="005B3C0C">
        <w:t xml:space="preserve">like morphology, these characteristics alone are insufficient for accurate species identification </w:t>
      </w:r>
      <w:r w:rsidR="00BD03EC" w:rsidRPr="005B3C0C">
        <w:fldChar w:fldCharType="begin"/>
      </w:r>
      <w:r w:rsidR="00790A49">
        <w:instrText xml:space="preserve"> ADDIN ZOTERO_ITEM CSL_CITATION {"citationID":"1j1qfgnenp","properties":{"formattedCitation":"(Huss et al., 1999)","plainCitation":"(Huss et al., 1999)"},"citationItems":[{"id":2029,"uris":["http://zotero.org/users/1204444/items/96FANARD"],"uri":["http://zotero.org/users/1204444/items/96FANARD"],"itemData":{"id":2029,"type":"article-journal","title":"Biochemical Taxonomy and Molecular Phylogeny of the Genus Chlorella Sensu Lato (chlorophyta)","container-title":"Journal of Phycology","page":"587–598","volume":"35","issue":"3","source":"Wiley Online Library","abstract":"A multimethod approach was used to characterize unicellular green algae that were traditionally assigned to the genus Chlorella Beijerinck and to resolve their phylogenetic relationships within the Chlorophyta. Biochemical, physiological, and ultrastructural characters, together with molecular data such as DNA base composition and DNA hybridization values, were compared with a molecular phylogeny based on complete 18S rRNA sequences. Our results show that Chlorella taxa are dispersed over two classes of chlorophytes, the Trebouxiophyceae and the Chlorophyceae. We propose that only four species should be kept in the genus Chlorella (Chlorophyta, Trebouxiophyceae): C. vulgaris Beijerinck, C. lobophora Andreyeva, C. sorokiniana Shih. et Krauss, and C. kessleri Fott et Nováková. Common characteristics of these taxa are glucosamine as a dominant cell wall component and the presence of a double thylakoid bisecting the pyrenoid matrix. Norspermine, norspermidine, and secondary carotenoids are never produced. Other “Chlorella” species belong to different taxa within the Trebouxiophyceae (“C.” protothecoides=Auxenochlorella protothecoides[Krüger] Kalina et Punčochářová, “C.” ellipsoidea, “C.” mirabilis, “C.” saccharophila, and “C.” luteoviridis) and Chlorophyceae (“C.” zofingiensis and “C.” homosphaera=Mychonastes homosphaera Kalina et Punčochářová). The latter taxa can easily be recognized by the production of secondary carotenoids under nitrogen-deficient conditions.","DOI":"10.1046/j.1529-8817.1999.3530587.x","ISSN":"1529-8817","language":"en","author":[{"family":"Huss","given":"Volker A. R."},{"family":"Frank","given":"Carola"},{"family":"Hartmann","given":"Elke C."},{"family":"Hirmer","given":"Monika"},{"family":"Kloboucek","given":"Annette"},{"family":"Seidel","given":"Barbara M."},{"family":"Wenzeler","given":"Petra"},{"family":"Kessler","given":"Erich"}],"issued":{"date-parts":[["1999"]]}}}],"schema":"https://github.com/citation-style-language/schema/raw/master/csl-citation.json"} </w:instrText>
      </w:r>
      <w:r w:rsidR="00BD03EC" w:rsidRPr="005B3C0C">
        <w:fldChar w:fldCharType="separate"/>
      </w:r>
      <w:r w:rsidRPr="005B3C0C">
        <w:t xml:space="preserve">(Huss </w:t>
      </w:r>
      <w:r w:rsidR="00490409" w:rsidRPr="00490409">
        <w:rPr>
          <w:i/>
        </w:rPr>
        <w:t>et al</w:t>
      </w:r>
      <w:r w:rsidRPr="005B3C0C">
        <w:t>., 1999)</w:t>
      </w:r>
      <w:r w:rsidR="00BD03EC" w:rsidRPr="005B3C0C">
        <w:fldChar w:fldCharType="end"/>
      </w:r>
      <w:r w:rsidRPr="005B3C0C">
        <w:t xml:space="preserve">. </w:t>
      </w:r>
    </w:p>
    <w:p w14:paraId="33A0A472" w14:textId="2FF5FD0E" w:rsidR="005B3C0C" w:rsidRPr="005B3C0C" w:rsidRDefault="0081741E" w:rsidP="005B3C0C">
      <w:pPr>
        <w:spacing w:line="360" w:lineRule="auto"/>
      </w:pPr>
      <w:r>
        <w:rPr>
          <w:noProof/>
          <w:lang w:eastAsia="en-GB"/>
        </w:rPr>
        <w:drawing>
          <wp:anchor distT="0" distB="0" distL="114300" distR="114300" simplePos="0" relativeHeight="252043776" behindDoc="0" locked="0" layoutInCell="1" allowOverlap="1" wp14:anchorId="25CF1AD2" wp14:editId="18D677CD">
            <wp:simplePos x="0" y="0"/>
            <wp:positionH relativeFrom="column">
              <wp:posOffset>-136810</wp:posOffset>
            </wp:positionH>
            <wp:positionV relativeFrom="paragraph">
              <wp:posOffset>1694640</wp:posOffset>
            </wp:positionV>
            <wp:extent cx="5752465" cy="1939159"/>
            <wp:effectExtent l="0" t="0" r="635" b="4445"/>
            <wp:wrapNone/>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4505" b="15197"/>
                    <a:stretch/>
                  </pic:blipFill>
                  <pic:spPr bwMode="auto">
                    <a:xfrm>
                      <a:off x="0" y="0"/>
                      <a:ext cx="5752465" cy="19391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3C0C" w:rsidRPr="005B3C0C">
        <w:rPr>
          <w:noProof/>
          <w:lang w:eastAsia="en-GB"/>
        </w:rPr>
        <w:drawing>
          <wp:anchor distT="0" distB="0" distL="114300" distR="114300" simplePos="0" relativeHeight="251712000" behindDoc="0" locked="0" layoutInCell="1" allowOverlap="1" wp14:anchorId="5D552141" wp14:editId="76BEB3AF">
            <wp:simplePos x="0" y="0"/>
            <wp:positionH relativeFrom="column">
              <wp:posOffset>626745</wp:posOffset>
            </wp:positionH>
            <wp:positionV relativeFrom="paragraph">
              <wp:posOffset>1498600</wp:posOffset>
            </wp:positionV>
            <wp:extent cx="3794125" cy="1802130"/>
            <wp:effectExtent l="0" t="0" r="0" b="7620"/>
            <wp:wrapTopAndBottom/>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794125" cy="1802130"/>
                    </a:xfrm>
                    <a:prstGeom prst="rect">
                      <a:avLst/>
                    </a:prstGeom>
                  </pic:spPr>
                </pic:pic>
              </a:graphicData>
            </a:graphic>
          </wp:anchor>
        </w:drawing>
      </w:r>
      <w:r w:rsidR="005B3C0C" w:rsidRPr="005B3C0C">
        <w:t xml:space="preserve">Nuclear rDNA, has been used extensively for phylogenetic analysis. Eukaryotic rDNA is organised in tandem, with up to 5000 copy numbers. Each repeat is composed of a small subunit (SSU) (containing the 18S gene) and large subunit (LSU) separated with a ITS region containing two internally transcribed spacers (ITS1 and ITS2) surrounding the 5.8S gene (Figure </w:t>
      </w:r>
      <w:r w:rsidR="00BE32B5">
        <w:t>26</w:t>
      </w:r>
      <w:r w:rsidR="005B3C0C" w:rsidRPr="005B3C0C">
        <w:t xml:space="preserve">) </w:t>
      </w:r>
      <w:r w:rsidR="00BD03EC" w:rsidRPr="005B3C0C">
        <w:fldChar w:fldCharType="begin"/>
      </w:r>
      <w:r w:rsidR="00790A49">
        <w:instrText xml:space="preserve"> ADDIN ZOTERO_ITEM CSL_CITATION {"citationID":"150bapkvsp","properties":{"formattedCitation":"(Leliaert et al., 2012)","plainCitation":"(Leliaert et al., 2012)"},"citationItems":[{"id":4328,"uris":["http://zotero.org/users/1204444/items/NDGE75TG"],"uri":["http://zotero.org/users/1204444/items/NDGE75TG"],"itemData":{"id":4328,"type":"article-journal","title":"Phylogeny and Molecular Evolution of the Green Algae","container-title":"Critical Reviews in Plant Sciences","page":"1-46","volume":"31","issue":"1","source":"Taylor and Francis+NEJM","abstract":"The green lineage (Viridiplantae) comprises the green algae and their descendants the land plants, and is one of the major groups of oxygenic photosynthetic eukaryotes. Current hypotheses posit the early divergence of two discrete clades from an ancestral green flagellate. One clade, the Chlorophyta, comprises the early diverging prasinophytes, which gave rise to the core chlorophytes. The other clade, the Streptophyta, includes the charophyte green algae from which the land plants evolved. Multi-marker and genome scale phylogenetic studies have greatly improved our understanding of broad-scale relationships of the green lineage, yet many questions persist, including the branching orders of the prasinophyte lineages, the relationships among core chlorophyte clades (Chlorodendrophyceae, Ulvophyceae, Trebouxiophyceae and Chlorophyceae), and the relationships among the streptophytes. Current phylogenetic hypotheses provide an evolutionary framework for molecular evolutionary studies and comparative genomics. This review summarizes our current understanding of organelle genome evolution in the green algae, genomic insights into the ecology of oceanic picoplanktonic prasinophytes, molecular mechanisms underlying the evolution of complexity in volvocine green algae, and the evolution of genetic codes and the translational apparatus in green seaweeds. Finally, we discuss molecular evolution in the streptophyte lineage, emphasizing the genetic facilitation of land plant origins.","DOI":"10.1080/07352689.2011.615705","ISSN":"0735-2689","author":[{"family":"Leliaert","given":"Frederik"},{"family":"Smith","given":"David R."},{"family":"Moreau","given":"Hervé"},{"family":"Herron","given":"Matthew D."},{"family":"Verbruggen","given":"Heroen"},{"family":"Delwiche","given":"Charles F."},{"family":"Clerck","given":"Olivier De"}],"issued":{"date-parts":[["2012",1,1]]}}}],"schema":"https://github.com/citation-style-language/schema/raw/master/csl-citation.json"} </w:instrText>
      </w:r>
      <w:r w:rsidR="00BD03EC" w:rsidRPr="005B3C0C">
        <w:fldChar w:fldCharType="separate"/>
      </w:r>
      <w:r w:rsidR="005B3C0C" w:rsidRPr="005B3C0C">
        <w:t xml:space="preserve">(Leliaert </w:t>
      </w:r>
      <w:r w:rsidR="00490409" w:rsidRPr="00490409">
        <w:rPr>
          <w:i/>
        </w:rPr>
        <w:t>et al</w:t>
      </w:r>
      <w:r w:rsidR="005B3C0C" w:rsidRPr="005B3C0C">
        <w:t>., 2012)</w:t>
      </w:r>
      <w:r w:rsidR="00BD03EC" w:rsidRPr="005B3C0C">
        <w:fldChar w:fldCharType="end"/>
      </w:r>
      <w:r w:rsidR="005B3C0C" w:rsidRPr="005B3C0C">
        <w:t xml:space="preserve">. </w:t>
      </w:r>
    </w:p>
    <w:p w14:paraId="34D189EC" w14:textId="44C2055B" w:rsidR="005B3C0C" w:rsidRPr="005B3C0C" w:rsidRDefault="005128F7" w:rsidP="005B3C0C">
      <w:r>
        <w:rPr>
          <w:noProof/>
          <w:lang w:eastAsia="en-GB"/>
        </w:rPr>
        <mc:AlternateContent>
          <mc:Choice Requires="wps">
            <w:drawing>
              <wp:anchor distT="0" distB="0" distL="114300" distR="114300" simplePos="0" relativeHeight="251715072" behindDoc="0" locked="0" layoutInCell="1" allowOverlap="1" wp14:anchorId="0FB6F7DF" wp14:editId="0D0033F8">
                <wp:simplePos x="0" y="0"/>
                <wp:positionH relativeFrom="column">
                  <wp:posOffset>149860</wp:posOffset>
                </wp:positionH>
                <wp:positionV relativeFrom="paragraph">
                  <wp:posOffset>2155825</wp:posOffset>
                </wp:positionV>
                <wp:extent cx="4770120" cy="484505"/>
                <wp:effectExtent l="0" t="0" r="0" b="0"/>
                <wp:wrapNone/>
                <wp:docPr id="706" name="Text Box 4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0120" cy="484505"/>
                        </a:xfrm>
                        <a:prstGeom prst="rect">
                          <a:avLst/>
                        </a:prstGeom>
                        <a:noFill/>
                        <a:ln w="9525">
                          <a:noFill/>
                          <a:miter lim="800000"/>
                          <a:headEnd/>
                          <a:tailEnd/>
                        </a:ln>
                      </wps:spPr>
                      <wps:txbx>
                        <w:txbxContent>
                          <w:p w14:paraId="6E8465FC" w14:textId="77777777" w:rsidR="003B14DC" w:rsidRPr="0041606B" w:rsidRDefault="003B14DC" w:rsidP="005B3C0C">
                            <w:pPr>
                              <w:rPr>
                                <w:sz w:val="20"/>
                                <w:szCs w:val="20"/>
                              </w:rPr>
                            </w:pPr>
                            <w:r w:rsidRPr="0041606B">
                              <w:rPr>
                                <w:b/>
                                <w:sz w:val="20"/>
                                <w:szCs w:val="20"/>
                              </w:rPr>
                              <w:t xml:space="preserve">Figure </w:t>
                            </w:r>
                            <w:r>
                              <w:rPr>
                                <w:b/>
                                <w:sz w:val="20"/>
                                <w:szCs w:val="20"/>
                              </w:rPr>
                              <w:t>26</w:t>
                            </w:r>
                            <w:r w:rsidRPr="0041606B">
                              <w:rPr>
                                <w:b/>
                                <w:sz w:val="20"/>
                                <w:szCs w:val="20"/>
                              </w:rPr>
                              <w:t>.</w:t>
                            </w:r>
                            <w:r w:rsidRPr="0041606B">
                              <w:rPr>
                                <w:sz w:val="20"/>
                                <w:szCs w:val="20"/>
                              </w:rPr>
                              <w:t xml:space="preserve"> Diagram demonstrating the repeating cistron of rDNA in eukaryotes and their RNA transcript (Coleman 200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6F7DF" id="Text Box 429" o:spid="_x0000_s1259" type="#_x0000_t202" style="position:absolute;left:0;text-align:left;margin-left:11.8pt;margin-top:169.75pt;width:375.6pt;height:38.1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" filled="f" stroked="f">
                <v:textbox>
                  <w:txbxContent>
                    <w:p w14:paraId="6E8465FC" w14:textId="77777777" w:rsidR="003B14DC" w:rsidRPr="0041606B" w:rsidRDefault="003B14DC" w:rsidP="005B3C0C">
                      <w:pPr>
                        <w:rPr>
                          <w:sz w:val="20"/>
                          <w:szCs w:val="20"/>
                        </w:rPr>
                      </w:pPr>
                      <w:r w:rsidRPr="0041606B">
                        <w:rPr>
                          <w:b/>
                          <w:sz w:val="20"/>
                          <w:szCs w:val="20"/>
                        </w:rPr>
                        <w:t xml:space="preserve">Figure </w:t>
                      </w:r>
                      <w:r>
                        <w:rPr>
                          <w:b/>
                          <w:sz w:val="20"/>
                          <w:szCs w:val="20"/>
                        </w:rPr>
                        <w:t>26</w:t>
                      </w:r>
                      <w:r w:rsidRPr="0041606B">
                        <w:rPr>
                          <w:b/>
                          <w:sz w:val="20"/>
                          <w:szCs w:val="20"/>
                        </w:rPr>
                        <w:t>.</w:t>
                      </w:r>
                      <w:r w:rsidRPr="0041606B">
                        <w:rPr>
                          <w:sz w:val="20"/>
                          <w:szCs w:val="20"/>
                        </w:rPr>
                        <w:t xml:space="preserve"> Diagram demonstrating the repeating cistron of rDNA in eukaryotes and their RNA transcript (Coleman 2003)</w:t>
                      </w:r>
                    </w:p>
                  </w:txbxContent>
                </v:textbox>
              </v:shape>
            </w:pict>
          </mc:Fallback>
        </mc:AlternateContent>
      </w:r>
    </w:p>
    <w:p w14:paraId="65A4FAC6" w14:textId="0F0AE4BE" w:rsidR="005B3C0C" w:rsidRPr="005B3C0C" w:rsidRDefault="005B3C0C" w:rsidP="005B3C0C"/>
    <w:p w14:paraId="0535682F" w14:textId="77777777" w:rsidR="005B3C0C" w:rsidRPr="005B3C0C" w:rsidRDefault="005B3C0C" w:rsidP="005B3C0C"/>
    <w:p w14:paraId="6CEA75EA" w14:textId="77777777" w:rsidR="005B3C0C" w:rsidRPr="005B3C0C" w:rsidRDefault="005B3C0C" w:rsidP="005B3C0C">
      <w:pPr>
        <w:spacing w:line="360" w:lineRule="auto"/>
      </w:pPr>
      <w:r w:rsidRPr="005B3C0C">
        <w:t xml:space="preserve">The SSU region is highly conserved because mutations often result in detrimental effects to vital protein folding function of the encoded ribosome </w:t>
      </w:r>
      <w:r w:rsidR="00BD03EC" w:rsidRPr="005B3C0C">
        <w:fldChar w:fldCharType="begin"/>
      </w:r>
      <w:r w:rsidR="00790A49">
        <w:instrText xml:space="preserve"> ADDIN ZOTERO_ITEM CSL_CITATION {"citationID":"75ol105kc","properties":{"formattedCitation":"(Hwang and Kim, 1999)","plainCitation":"(Hwang and Kim, 1999)"},"citationItems":[{"id":4341,"uris":["http://zotero.org/users/1204444/items/FDH2JUUH"],"uri":["http://zotero.org/users/1204444/items/FDH2JUUH"],"itemData":{"id":4341,"type":"article-journal","title":"General properties and phylogenetic utilities of nuclear ribosomal DNA and mitochondrial DNA commonly used in molecular systematics","container-title":"The Korean Journal of Parasitology","page":"215","volume":"37","issue":"4","source":"CrossRef","DOI":"10.3347/kjp.1999.37.4.215","ISSN":"0023-4001","language":"en","author":[{"family":"Hwang","given":"Ui-Wook"},{"family":"Kim","given":"Won"}],"issued":{"date-parts":[["1999"]]}}}],"schema":"https://github.com/citation-style-language/schema/raw/master/csl-citation.json"} </w:instrText>
      </w:r>
      <w:r w:rsidR="00BD03EC" w:rsidRPr="005B3C0C">
        <w:fldChar w:fldCharType="separate"/>
      </w:r>
      <w:r w:rsidRPr="005B3C0C">
        <w:t>(Hwang and Kim, 1999)</w:t>
      </w:r>
      <w:r w:rsidR="00BD03EC" w:rsidRPr="005B3C0C">
        <w:fldChar w:fldCharType="end"/>
      </w:r>
      <w:r w:rsidRPr="005B3C0C">
        <w:t xml:space="preserve">. The high conservation of the 18S gene and high copy number led to its extensive use for inference the phylogenetic relationship between different microalgae taxa at multiple taxonomic levels </w:t>
      </w:r>
      <w:r w:rsidR="00BD03EC" w:rsidRPr="005B3C0C">
        <w:fldChar w:fldCharType="begin"/>
      </w:r>
      <w:r w:rsidR="00790A49">
        <w:instrText xml:space="preserve"> ADDIN ZOTERO_ITEM CSL_CITATION {"citationID":"pqr9ef74n","properties":{"formattedCitation":"(Huss and Sogin, 1990; Huss et al., 1999; Olmos et al., 2000)","plainCitation":"(Huss and Sogin, 1990; Huss et al., 1999; Olmos et al., 2000)"},"citationItems":[{"id":2029,"uris":["http://zotero.org/users/1204444/items/96FANARD"],"uri":["http://zotero.org/users/1204444/items/96FANARD"],"itemData":{"id":2029,"type":"article-journal","title":"Biochemical Taxonomy and Molecular Phylogeny of the Genus Chlorella Sensu Lato (chlorophyta)","container-title":"Journal of Phycology","page":"587–598","volume":"35","issue":"3","source":"Wiley Online Library","abstract":"A multimethod approach was used to characterize unicellular green algae that were traditionally assigned to the genus Chlorella Beijerinck and to resolve their phylogenetic relationships within the Chlorophyta. Biochemical, physiological, and ultrastructural characters, together with molecular data such as DNA base composition and DNA hybridization values, were compared with a molecular phylogeny based on complete 18S rRNA sequences. Our results show that Chlorella taxa are dispersed over two classes of chlorophytes, the Trebouxiophyceae and the Chlorophyceae. We propose that only four species should be kept in the genus Chlorella (Chlorophyta, Trebouxiophyceae): C. vulgaris Beijerinck, C. lobophora Andreyeva, C. sorokiniana Shih. et Krauss, and C. kessleri Fott et Nováková. Common characteristics of these taxa are glucosamine as a dominant cell wall component and the presence of a double thylakoid bisecting the pyrenoid matrix. Norspermine, norspermidine, and secondary carotenoids are never produced. Other “Chlorella” species belong to different taxa within the Trebouxiophyceae (“C.” protothecoides=Auxenochlorella protothecoides[Krüger] Kalina et Punčochářová, “C.” ellipsoidea, “C.” mirabilis, “C.” saccharophila, and “C.” luteoviridis) and Chlorophyceae (“C.” zofingiensis and “C.” homosphaera=Mychonastes homosphaera Kalina et Punčochářová). The latter taxa can easily be recognized by the production of secondary carotenoids under nitrogen-deficient conditions.","DOI":"10.1046/j.1529-8817.1999.3530587.x","ISSN":"1529-8817","language":"en","author":[{"family":"Huss","given":"Volker A. R."},{"family":"Frank","given":"Carola"},{"family":"Hartmann","given":"Elke C."},{"family":"Hirmer","given":"Monika"},{"family":"Kloboucek","given":"Annette"},{"family":"Seidel","given":"Barbara M."},{"family":"Wenzeler","given":"Petra"},{"family":"Kessler","given":"Erich"}],"issued":{"date-parts":[["1999"]]}}},{"id":2752,"uris":["http://zotero.org/users/1204444/items/I4EV6M6S"],"uri":["http://zotero.org/users/1204444/items/I4EV6M6S"],"itemData":{"id":2752,"type":"article-journal","title":"Phylogenetic position of someChlorella species within the chlorococcales based upon complete small-subunit ribosomal RNA sequences","container-title":"Journal of Molecular Evolution","page":"432-442","volume":"31","issue":"5","source":"link.springer.com","abstract":"Complete small-subunit rRNA (16S-like rRNA) coding region sequences were determined for eight species of the Chlorococcales (Chlorophyceae). The genera investigated includePrototheca, Ankistrodesmus, Scenedesmus, and fiveChlorella species. Distance matrix methods were used to infer a phylogenetic tree that describes evolutionary relationships between several plant and green algal groups. The tree exhibits a bifurcation within the Chlorococcales consistent with the division into Oocystaceae and Scenedesmaceae, but three of the fiveChlorella species are more similar to other algae than toChlorella vulgaris. All of the sequences contain primary and secondary structural features that are characteristic of 16S-like rRNAs of chlorophytes and higher plants.Anikstrodesmus stipitatus, however, contains a 394-bp group I intervening sequence in its 16S-like rRNA coding region.","DOI":"10.1007/BF02106057","ISSN":"0022-2844, 1432-1432","journalAbbreviation":"J Mol Evol","language":"en","author":[{"family":"Huss","given":"V. a. R."},{"family":"Sogin","given":"M. L."}],"issued":{"date-parts":[["1990",11,1]]}}},{"id":4332,"uris":["http://zotero.org/users/1204444/items/2TJHWKRP"],"uri":["http://zotero.org/users/1204444/items/2TJHWKRP"],"itemData":{"id":4332,"type":"article-journal","title":"Molecular identification of Dunaliella sp. utilizing the 18S rDNA gene","container-title":"Letters in Applied Microbiology","page":"80-84","volume":"30","issue":"1","source":"Wiley Online Library","abstract":"J. OLMOS, J. PANIAGUA and R. CONTRERAS.2000.The utilization of micro-algae for the production of food and fine chemicals is growing in importance. However, confusion of names and species makes comparison of results by different authors very difficult. In this work, five species of Dunaliella were characterized using their 18S ribosomal RNA genes. Conserved oligonucleotides complementary to 5′ and 3′ termini of the 18S rDNAs were designed and utilized to amplify theme, restriction fragment length polymorphism analysis of the polymerase chain reaction products was developed. Species-specific primers were also designed and utilized to corroborate the identification.","DOI":"10.1046/j.1472-765x.2000.00672.x","ISSN":"1472-765X","language":"en","author":[{"family":"Olmos","given":"J."},{"family":"Paniagua","given":"J."},{"family":"Contreras","given":"R."}],"issued":{"date-parts":[["2000",1,1]]}}}],"schema":"https://github.com/citation-style-language/schema/raw/master/csl-citation.json"} </w:instrText>
      </w:r>
      <w:r w:rsidR="00BD03EC" w:rsidRPr="005B3C0C">
        <w:fldChar w:fldCharType="separate"/>
      </w:r>
      <w:r w:rsidR="00473EBC" w:rsidRPr="00473EBC">
        <w:rPr>
          <w:rFonts w:ascii="Calibri" w:hAnsi="Calibri"/>
        </w:rPr>
        <w:t xml:space="preserve">(Huss and Sogin, 1990; Huss </w:t>
      </w:r>
      <w:r w:rsidR="00490409" w:rsidRPr="00490409">
        <w:rPr>
          <w:rFonts w:ascii="Calibri" w:hAnsi="Calibri"/>
          <w:i/>
        </w:rPr>
        <w:t>et al</w:t>
      </w:r>
      <w:r w:rsidR="00473EBC" w:rsidRPr="00473EBC">
        <w:rPr>
          <w:rFonts w:ascii="Calibri" w:hAnsi="Calibri"/>
        </w:rPr>
        <w:t xml:space="preserve">., 1999; Olmos </w:t>
      </w:r>
      <w:r w:rsidR="00490409" w:rsidRPr="00490409">
        <w:rPr>
          <w:rFonts w:ascii="Calibri" w:hAnsi="Calibri"/>
          <w:i/>
        </w:rPr>
        <w:t>et al</w:t>
      </w:r>
      <w:r w:rsidR="00473EBC" w:rsidRPr="00473EBC">
        <w:rPr>
          <w:rFonts w:ascii="Calibri" w:hAnsi="Calibri"/>
        </w:rPr>
        <w:t>., 2000)</w:t>
      </w:r>
      <w:r w:rsidR="00BD03EC" w:rsidRPr="005B3C0C">
        <w:fldChar w:fldCharType="end"/>
      </w:r>
      <w:r w:rsidRPr="005B3C0C">
        <w:t xml:space="preserve">. However, for complex and diverse families such as </w:t>
      </w:r>
      <w:r w:rsidRPr="005B3C0C">
        <w:rPr>
          <w:i/>
          <w:szCs w:val="24"/>
        </w:rPr>
        <w:t xml:space="preserve">Chlorellaceae, </w:t>
      </w:r>
      <w:r w:rsidRPr="005B3C0C">
        <w:rPr>
          <w:szCs w:val="24"/>
        </w:rPr>
        <w:t xml:space="preserve">as rediscovered in this study (Table </w:t>
      </w:r>
      <w:r w:rsidR="00BE32B5">
        <w:rPr>
          <w:szCs w:val="24"/>
        </w:rPr>
        <w:t>5</w:t>
      </w:r>
      <w:r w:rsidRPr="005B3C0C">
        <w:rPr>
          <w:szCs w:val="24"/>
        </w:rPr>
        <w:t xml:space="preserve"> and </w:t>
      </w:r>
      <w:r w:rsidR="00BE32B5">
        <w:rPr>
          <w:szCs w:val="24"/>
        </w:rPr>
        <w:t>6</w:t>
      </w:r>
      <w:r w:rsidRPr="005B3C0C">
        <w:rPr>
          <w:szCs w:val="24"/>
        </w:rPr>
        <w:t>),</w:t>
      </w:r>
      <w:r w:rsidRPr="005B3C0C">
        <w:t xml:space="preserve"> 18S rDNA sequencing alone is unable to effectively and accurately resolve the identification of the isolate beyond generic identification. </w:t>
      </w:r>
      <w:r w:rsidR="00BD03EC" w:rsidRPr="005B3C0C">
        <w:fldChar w:fldCharType="begin"/>
      </w:r>
      <w:r w:rsidR="00790A49">
        <w:instrText xml:space="preserve"> ADDIN ZOTERO_ITEM CSL_CITATION {"citationID":"1quckfs6eu","properties":{"formattedCitation":"(Hoshina et al., 2004)","plainCitation":"(Hoshina et al., 2004)"},"citationItems":[{"id":2048,"uris":["http://zotero.org/users/1204444/items/77RQ8S8I"],"uri":["http://zotero.org/users/1204444/items/77RQ8S8I"],"itemData":{"id":2048,"type":"article-journal","title":"Phylogenetic Position of Endosymbiotic Green Algae in Paramecium bursaria Ehrenberg from Japan","container-title":"Plant Biology","page":"447-453","volume":"6","issue":"4","source":"CrossRef","DOI":"10.1055/s-2004-820888","ISSN":"1435-8603, 1438-8677","author":[{"family":"Hoshina","given":"R."},{"family":"Kamako","given":"S.-i."},{"family":"Imamura","given":"N."}],"issued":{"date-parts":[["2004",7]]}}}],"schema":"https://github.com/citation-style-language/schema/raw/master/csl-citation.json"} </w:instrText>
      </w:r>
      <w:r w:rsidR="00BD03EC" w:rsidRPr="005B3C0C">
        <w:fldChar w:fldCharType="separate"/>
      </w:r>
      <w:r w:rsidRPr="005B3C0C">
        <w:t xml:space="preserve">Hoshina </w:t>
      </w:r>
      <w:r w:rsidR="00490409" w:rsidRPr="00490409">
        <w:rPr>
          <w:i/>
        </w:rPr>
        <w:t>et al</w:t>
      </w:r>
      <w:r w:rsidRPr="005B3C0C">
        <w:t>. (2004)</w:t>
      </w:r>
      <w:r w:rsidR="00BD03EC" w:rsidRPr="005B3C0C">
        <w:fldChar w:fldCharType="end"/>
      </w:r>
      <w:r w:rsidRPr="005B3C0C">
        <w:t xml:space="preserve"> reached the same conclusion more than a decade ago, and found that sequencing the SSU rDNA and the more rapidly evolving ITS region, lead to significantly better phylogenetic resolution within the </w:t>
      </w:r>
      <w:r w:rsidRPr="005B3C0C">
        <w:rPr>
          <w:i/>
        </w:rPr>
        <w:t xml:space="preserve">Chlorella </w:t>
      </w:r>
      <w:r w:rsidRPr="005B3C0C">
        <w:t xml:space="preserve">clade, enabling species level identification and delimitation. </w:t>
      </w:r>
    </w:p>
    <w:p w14:paraId="79BA7D9A" w14:textId="77777777" w:rsidR="005B3C0C" w:rsidRPr="005B3C0C" w:rsidRDefault="005B3C0C" w:rsidP="005B3C0C">
      <w:pPr>
        <w:spacing w:line="360" w:lineRule="auto"/>
      </w:pPr>
      <w:r w:rsidRPr="005B3C0C">
        <w:t>The internal transcribed spacers within the ITS region are non-coding and therefore have a much higher rate of evolution than the SSU. ITS region was initially not deemed suitable as a phylogenetic tool because of concerns about variation between the multiple copies within the genome (</w:t>
      </w:r>
      <w:r w:rsidR="00BD03EC" w:rsidRPr="005B3C0C">
        <w:fldChar w:fldCharType="begin"/>
      </w:r>
      <w:r w:rsidR="00790A49">
        <w:instrText xml:space="preserve"> ADDIN ZOTERO_ITEM CSL_CITATION {"citationID":"selg2veoq","properties":{"formattedCitation":"(Coleman, 2003)","plainCitation":"(Coleman, 2003)"},"citationItems":[{"id":4330,"uris":["http://zotero.org/users/1204444/items/M6X767MG"],"uri":["http://zotero.org/users/1204444/items/M6X767MG"],"itemData":{"id":4330,"type":"article-journal","title":"ITS2 is a double-edged tool for eukaryote evolutionary comparisons","container-title":"Trends in Genetics","page":"370-375","volume":"19","issue":"7","source":"ScienceDirect","abstract":"The internal transcribed spacer (ITS) region of the nuclear rDNA cistrons is one of the more frequently utilized regions for phylogenetic analyses at the genus and species levels. It has proven valuable for phylogenetic reconstruction of species and genus relationships, using comparisons of primary sequence. Although potential transcript secondary structure homology is often utilized to aid alignment in comparisons of ribosomal gene sequences, such consideration has rarely been applied to ITS primarily because secondary structures for its transcript were not available. Here, we describe the value of applying ITS2 RNA transcript secondary structure information to improve alignments, which then allows comparisons at even deeper taxonomic levels. The evolutionarily conserved subportions of ITS2, apparently necessary for positioning of the multimolecular transcript processing machinery, also provide material for distinguishing evolutionarily rare events, ‘Compensatory Base Changes’ in the relatively conserved regions, that might be useful in recognizing how arbitrary are the assignments of classical taxonomic ranks in disparate groups of eukaryotes. This relatively short and easily sequenced region of DNA – ITS2 – has yet to be fully exploited in phylogenetics.","DOI":"10.1016/S0168-9525(03)00118-5","ISSN":"0168-9525","journalAbbreviation":"Trends in Genetics","author":[{"family":"Coleman","given":"Annette W."}],"issued":{"date-parts":[["2003",7]]}}}],"schema":"https://github.com/citation-style-language/schema/raw/master/csl-citation.json"} </w:instrText>
      </w:r>
      <w:r w:rsidR="00BD03EC" w:rsidRPr="005B3C0C">
        <w:fldChar w:fldCharType="separate"/>
      </w:r>
      <w:r w:rsidRPr="005B3C0C">
        <w:t>Coleman 2003)</w:t>
      </w:r>
      <w:r w:rsidR="00BD03EC" w:rsidRPr="005B3C0C">
        <w:fldChar w:fldCharType="end"/>
      </w:r>
      <w:r w:rsidRPr="005B3C0C">
        <w:t>. However, significant variation was only found in either diploid or polyploids of disparate parents, alternatively, concerted evolution homogenises all copies of ITSs, enabling its treatment as a single rather than multigene (</w:t>
      </w:r>
      <w:r w:rsidR="00BD03EC" w:rsidRPr="005B3C0C">
        <w:fldChar w:fldCharType="begin"/>
      </w:r>
      <w:r w:rsidR="00790A49">
        <w:instrText xml:space="preserve"> ADDIN ZOTERO_ITEM CSL_CITATION {"citationID":"QTfmfjoH","properties":{"formattedCitation":"(Coleman, 2003)","plainCitation":"(Coleman, 2003)"},"citationItems":[{"id":4330,"uris":["http://zotero.org/users/1204444/items/M6X767MG"],"uri":["http://zotero.org/users/1204444/items/M6X767MG"],"itemData":{"id":4330,"type":"article-journal","title":"ITS2 is a double-edged tool for eukaryote evolutionary comparisons","container-title":"Trends in Genetics","page":"370-375","volume":"19","issue":"7","source":"ScienceDirect","abstract":"The internal transcribed spacer (ITS) region of the nuclear rDNA cistrons is one of the more frequently utilized regions for phylogenetic analyses at the genus and species levels. It has proven valuable for phylogenetic reconstruction of species and genus relationships, using comparisons of primary sequence. Although potential transcript secondary structure homology is often utilized to aid alignment in comparisons of ribosomal gene sequences, such consideration has rarely been applied to ITS primarily because secondary structures for its transcript were not available. Here, we describe the value of applying ITS2 RNA transcript secondary structure information to improve alignments, which then allows comparisons at even deeper taxonomic levels. The evolutionarily conserved subportions of ITS2, apparently necessary for positioning of the multimolecular transcript processing machinery, also provide material for distinguishing evolutionarily rare events, ‘Compensatory Base Changes’ in the relatively conserved regions, that might be useful in recognizing how arbitrary are the assignments of classical taxonomic ranks in disparate groups of eukaryotes. This relatively short and easily sequenced region of DNA – ITS2 – has yet to be fully exploited in phylogenetics.","DOI":"10.1016/S0168-9525(03)00118-5","ISSN":"0168-9525","journalAbbreviation":"Trends in Genetics","author":[{"family":"Coleman","given":"Annette W."}],"issued":{"date-parts":[["2003",7]]}}}],"schema":"https://github.com/citation-style-language/schema/raw/master/csl-citation.json"} </w:instrText>
      </w:r>
      <w:r w:rsidR="00BD03EC" w:rsidRPr="005B3C0C">
        <w:fldChar w:fldCharType="separate"/>
      </w:r>
      <w:r w:rsidRPr="005B3C0C">
        <w:t>Coleman 2003)</w:t>
      </w:r>
      <w:r w:rsidR="00BD03EC" w:rsidRPr="005B3C0C">
        <w:fldChar w:fldCharType="end"/>
      </w:r>
      <w:r w:rsidRPr="005B3C0C">
        <w:t xml:space="preserve">. Since this discovery, in the last decade the ITS region, and ITS2 segment sequence in particular, has been increasingly used for species level identification of closely related species where 18S genes display near-identical sequences </w:t>
      </w:r>
      <w:r w:rsidR="00BD03EC" w:rsidRPr="005B3C0C">
        <w:fldChar w:fldCharType="begin"/>
      </w:r>
      <w:r w:rsidR="00790A49">
        <w:instrText xml:space="preserve"> ADDIN ZOTERO_ITEM CSL_CITATION {"citationID":"pVjxz8Bi","properties":{"formattedCitation":"{\\rtf (Caisov\\uc0\\u225{} et al., 2011; Hoshina et al., 2010)}","plainCitation":"(Caisová et al., 2011; Hoshina et al., 2010)"},"citationItems":[{"id":4346,"uris":["http://zotero.org/users/1204444/items/R3FFBPJP"],"uri":["http://zotero.org/users/1204444/items/R3FFBPJP"],"itemData":{"id":4346,"type":"article-journal","title":"A close-up view on ITS2 evolution and speciation - a case study in the Ulvophyceae (Chlorophyta, Viridiplantae)","container-title":"BMC evolutionary biology","page":"262","volume":"11","source":"PubMed","abstract":"BACKGROUND: The second Internal Transcriber Spacer (ITS2) is a fast evolving part of the nuclear-encoded rRNA operon located between the 5.8S and 28S rRNA genes. Based on crossing experiments it has been proposed that even a single Compensatory Base Change (CBC) in helices 2 and 3 of the ITS2 indicates sexual incompatibility and thus separates biological species. Taxa without any CBC in these ITS2 regions were designated as a 'CBC clade'. However, in depth comparative analyses of ITS2 secondary structures, ITS2 phylogeny, the origin of CBCs, and their relationship to biological species have rarely been performed. To gain 'close-up' insights into ITS2 evolution, (1) 86 sequences of ITS2 including secondary structures have been investigated in the green algal order Ulvales (Chlorophyta, Viridiplantae), (2) after recording all existing substitutions, CBCs and hemi-CBCs (hCBCs) were mapped upon the ITS2 phylogeny, rather than merely comparing ITS2 characters among pairs of taxa, and (3) the relation between CBCs, hCBCs, CBC clades, and the taxonomic level of organisms was investigated in detail.\nRESULTS: High sequence and length conservation allowed the generation of an ITS2 consensus secondary structure, and introduction of a novel numbering system of ITS2 nucleotides and base pairs. Alignments and analyses were based on this structural information, leading to the following results: (1) in the Ulvales, the presence of a CBC is not linked to any particular taxonomic level, (2) most CBC 'clades' sensu Coleman are paraphyletic, and should rather be termed CBC grades. (3) the phenetic approach of pairwise comparison of sequences can be misleading, and thus, CBCs/hCBCs must be investigated in their evolutionary context, including homoplasy events (4) CBCs and hCBCs in ITS2 helices evolved independently, and we found no evidence for a CBC that originated via a two-fold hCBC substitution.\nCONCLUSIONS: Our case study revealed several discrepancies between ITS2 evolution in the Ulvales and generally accepted assumptions underlying ITS2 evolution as e.g. the CBC clade concept. Therefore, we developed a suite of methods providing a critical 'close-up' view into ITS2 evolution by directly tracing the evolutionary history of individual positions, and we caution against a non-critical use of the ITS2 CBC clade concept for species delimitation.","DOI":"10.1186/1471-2148-11-262","ISSN":"1471-2148","note":"PMID: 21933414\nPMCID: PMC3225284","journalAbbreviation":"BMC Evol. Biol.","language":"eng","author":[{"family":"Caisová","given":"Lenka"},{"family":"Marin","given":"Birger"},{"family":"Melkonian","given":"Michael"}],"issued":{"date-parts":[["2011"]]},"PMID":"21933414","PMCID":"PMC3225284"}},{"id":4273,"uris":["http://zotero.org/users/1204444/items/5UCAXCG7"],"uri":["http://zotero.org/users/1204444/items/5UCAXCG7"],"itemData":{"id":4273,"type":"article-journal","title":"Chlorella variabilis and Micractinium reisseri sp. nov. (Chlorellaceae, Trebouxiophyceae): Redescription of the endosymbiotic green algae of Paramecium bursaria (Peniculia, Oligohymenophorea) in the 120th year","container-title":"Phycological Research","page":"188-201","volume":"58","issue":"3","source":"Wiley Online Library","abstract":"Symbiotic algae of the ciliate Paramecium bursaria (Ehrenberg) Focker are key species in the fields of virology and molecular evolutionary biology as well as in the biology of symbiotic relationships. These symbiotic algae were once identified as Zoochlorella conductrix Brandt by the Dutch microbiologist, Beijerinck 120 years ago. However, after many twists and turns, the algae are today treated as nameless organisms. Recent molecular analyses have revealed several different algal partners depending on P. bursaria strains, but nearly all P. bursaria contains a symbiont belonging to either the so-called ‘American’ or ‘European’ group. The absence of proper names for these algae is beginning to provoke ill effects in the above-mentioned study areas. In the present study, we confirmed the genetic autonomy of the ‘American’ and ‘European’ groups and described the symbionts as Chlorella variabilis Shihira et Krauss and Micractinium reisseri Hoshina, Iwataki et Imamura sp. nov., respectively (Chlorellaceae, Trebouxiophyceae).","DOI":"10.1111/j.1440-1835.2010.00579.x","ISSN":"1440-1835","shortTitle":"Chlorella variabilis and Micractinium reisseri sp. nov. (Chlorellaceae, Trebouxiophyceae)","language":"en","author":[{"family":"Hoshina","given":"Ryo"},{"family":"Iwataki","given":"Mitsunori"},{"family":"Imamura","given":"Nobutaka"}],"issued":{"date-parts":[["2010",7,1]]}}}],"schema":"https://github.com/citation-style-language/schema/raw/master/csl-citation.json"} </w:instrText>
      </w:r>
      <w:r w:rsidR="00BD03EC" w:rsidRPr="005B3C0C">
        <w:fldChar w:fldCharType="separate"/>
      </w:r>
      <w:r w:rsidRPr="005B3C0C">
        <w:rPr>
          <w:rFonts w:cs="Times New Roman"/>
          <w:szCs w:val="24"/>
        </w:rPr>
        <w:t xml:space="preserve">(Caisová </w:t>
      </w:r>
      <w:r w:rsidR="00490409" w:rsidRPr="00490409">
        <w:rPr>
          <w:rFonts w:cs="Times New Roman"/>
          <w:i/>
          <w:szCs w:val="24"/>
        </w:rPr>
        <w:t>et al</w:t>
      </w:r>
      <w:r w:rsidRPr="005B3C0C">
        <w:rPr>
          <w:rFonts w:cs="Times New Roman"/>
          <w:szCs w:val="24"/>
        </w:rPr>
        <w:t xml:space="preserve">., 2011; Hoshina </w:t>
      </w:r>
      <w:r w:rsidR="00490409" w:rsidRPr="00490409">
        <w:rPr>
          <w:rFonts w:cs="Times New Roman"/>
          <w:i/>
          <w:szCs w:val="24"/>
        </w:rPr>
        <w:t>et al</w:t>
      </w:r>
      <w:r w:rsidRPr="005B3C0C">
        <w:rPr>
          <w:rFonts w:cs="Times New Roman"/>
          <w:szCs w:val="24"/>
        </w:rPr>
        <w:t>., 2010)</w:t>
      </w:r>
      <w:r w:rsidR="00BD03EC" w:rsidRPr="005B3C0C">
        <w:fldChar w:fldCharType="end"/>
      </w:r>
      <w:r w:rsidRPr="005B3C0C">
        <w:t xml:space="preserve">.  Typically intra-species ITS2 diversity is less than 2%, whereas inter-species diversity is  more than 10% </w:t>
      </w:r>
      <w:r w:rsidR="00BD03EC" w:rsidRPr="005B3C0C">
        <w:fldChar w:fldCharType="begin"/>
      </w:r>
      <w:r w:rsidR="00790A49">
        <w:instrText xml:space="preserve"> ADDIN ZOTERO_ITEM CSL_CITATION {"citationID":"f0ufrsptr","properties":{"formattedCitation":"(Hoshina and Fujiwara, 2013)","plainCitation":"(Hoshina and Fujiwara, 2013)"},"citationItems":[{"id":2045,"uris":["http://zotero.org/users/1204444/items/JI4SSUX9"],"uri":["http://zotero.org/users/1204444/items/JI4SSUX9"],"itemData":{"id":2045,"type":"article-journal","title":"Molecular characterization of Chlorella cultures of the National Institute for Environmental Studies culture collection with description of Micractinium inermum sp. nov., Didymogenes sphaerica sp. nov., and Didymogenes soliella sp. nov. (Chlorellaceae, Trebouxiophyceae)","container-title":"Phycological Research","page":"124–132","volume":"61","issue":"2","source":"Wiley Online Library","abstract":"Chlorella Beijerinck (Chlorellaceae, Trebouxiophyceae) strains from the collection of the National Institute for Environmental Studies (NIES) were characterized using gene sequence data. The misidentification of a number of strains was rectified. Chlorella vulgaris Beijerinck NIES-2173 was reclassified as C. sorokiniana Shihira et Krauss. Chlorella sp. NIES-2171 was described as a new species in the genus Micractinium Fresinius, M. inermum Hoshina et Fujiwara. Chlorella sorokiniana NIES-2167 and Chlorella sp. NIES-2330 were found to be phylogenetically related to Didymogenes Schmidle. We propose these two strains be transferred to the genus Didymogenes and given new names: D. sphaerica Hoshina et Fujiwara and D. soliella Hoshina et Fujiwara. Taxonomic decisions were primarily based on small subunit-internal transcribed spacer ribosomal DNA phylogeny for genus assignment and ITS2 sequence-structure to determine species autonomy. Our findings suggest that this strategy is the most effective way to use the species concept among autosporic coccoids.","DOI":"10.1111/pre.12010","ISSN":"1440-1835","language":"en","author":[{"family":"Hoshina","given":"Ryo"},{"family":"Fujiwara","given":"Yuko"}],"issued":{"date-parts":[["2013"]]}}}],"schema":"https://github.com/citation-style-language/schema/raw/master/csl-citation.json"} </w:instrText>
      </w:r>
      <w:r w:rsidR="00BD03EC" w:rsidRPr="005B3C0C">
        <w:fldChar w:fldCharType="separate"/>
      </w:r>
      <w:r w:rsidR="00473EBC" w:rsidRPr="00473EBC">
        <w:rPr>
          <w:rFonts w:ascii="Calibri" w:hAnsi="Calibri"/>
        </w:rPr>
        <w:t>(Hoshina and Fujiwara, 2013)</w:t>
      </w:r>
      <w:r w:rsidR="00BD03EC" w:rsidRPr="005B3C0C">
        <w:fldChar w:fldCharType="end"/>
      </w:r>
      <w:r w:rsidRPr="005B3C0C">
        <w:t xml:space="preserve">. This high variation makes ITS2 sequence data very useful for species and genera level identification, but less useful for higher taxonomic classification. However, the secondary (or folding) structure of ITS2 has been found to be a useful tool for both species delimitation and higher level phylogeny  </w:t>
      </w:r>
      <w:r w:rsidR="00BD03EC" w:rsidRPr="005B3C0C">
        <w:fldChar w:fldCharType="begin"/>
      </w:r>
      <w:r w:rsidR="00790A49">
        <w:instrText xml:space="preserve"> ADDIN ZOTERO_ITEM CSL_CITATION {"citationID":"1broj5kqi1","properties":{"formattedCitation":"(Schultz and Wolf, 2009)","plainCitation":"(Schultz and Wolf, 2009)"},"citationItems":[{"id":4342,"uris":["http://zotero.org/users/1204444/items/IAUFUPNH"],"uri":["http://zotero.org/users/1204444/items/IAUFUPNH"],"itemData":{"id":4342,"type":"article-journal","title":"ITS2 sequence–structure analysis in phylogenetics: A how-to manual for molecular systematics","container-title":"Molecular Phylogenetics and Evolution","page":"520-523","volume":"52","issue":"2","source":"ScienceDirect","abstract":"The information that can be obtained from the secondary structure of the nuclear ribosomal internal transcribed spacer 2 (ITS2) is substantial, and yet many studies exploit this information inconsistently or inappropriately. This review introduces a remedy in the form of a flowchart where we detail the steps involved in estimating structure-based phylogenetic trees from ITS2 data. The pipeline described consists of the ITS2 Database, 4SALE, the CBCAnalyzer, and ProfDistS. Based on these tools, we describe how to utilize ITS2 sequence and secondary structure information together with an ITS2 specific scoring matrix and an ITS2 specific substitution model. The phylogenetic results thus obtained have been shown to be more reliable than approaches based on primary sequence data alone. Moreover, compensatory base changes (CBCs) in ITS2 sequence–structure pairs are identified as a possible marker for distinguishing species.","DOI":"10.1016/j.ympev.2009.01.008","ISSN":"1055-7903","shortTitle":"ITS2 sequence–structure analysis in phylogenetics","journalAbbreviation":"Molecular Phylogenetics and Evolution","author":[{"family":"Schultz","given":"Jörg"},{"family":"Wolf","given":"Matthias"}],"issued":{"date-parts":[["2009",8]]}}}],"schema":"https://github.com/citation-style-language/schema/raw/master/csl-citation.json"} </w:instrText>
      </w:r>
      <w:r w:rsidR="00BD03EC" w:rsidRPr="005B3C0C">
        <w:fldChar w:fldCharType="separate"/>
      </w:r>
      <w:r w:rsidRPr="005B3C0C">
        <w:t>(Schultz and Wolf, 2009)</w:t>
      </w:r>
      <w:r w:rsidR="00BD03EC" w:rsidRPr="005B3C0C">
        <w:fldChar w:fldCharType="end"/>
      </w:r>
      <w:r w:rsidRPr="005B3C0C">
        <w:t>. The folding structure of the ITS2 is crucial to its function to aid rDNA translation. Despite the high rate of evolution in ITS2, the secondary structure as a whole is largely conserved because mutations generally occur in pairs, for example and A-U(T) nucleotide pair is replaced by G-C, retaining the structure (</w:t>
      </w:r>
      <w:r w:rsidR="00BD03EC" w:rsidRPr="005B3C0C">
        <w:fldChar w:fldCharType="begin"/>
      </w:r>
      <w:r w:rsidR="00790A49">
        <w:instrText xml:space="preserve"> ADDIN ZOTERO_ITEM CSL_CITATION {"citationID":"EzeIDFoB","properties":{"formattedCitation":"(Coleman, 2003)","plainCitation":"(Coleman, 2003)"},"citationItems":[{"id":4330,"uris":["http://zotero.org/users/1204444/items/M6X767MG"],"uri":["http://zotero.org/users/1204444/items/M6X767MG"],"itemData":{"id":4330,"type":"article-journal","title":"ITS2 is a double-edged tool for eukaryote evolutionary comparisons","container-title":"Trends in Genetics","page":"370-375","volume":"19","issue":"7","source":"ScienceDirect","abstract":"The internal transcribed spacer (ITS) region of the nuclear rDNA cistrons is one of the more frequently utilized regions for phylogenetic analyses at the genus and species levels. It has proven valuable for phylogenetic reconstruction of species and genus relationships, using comparisons of primary sequence. Although potential transcript secondary structure homology is often utilized to aid alignment in comparisons of ribosomal gene sequences, such consideration has rarely been applied to ITS primarily because secondary structures for its transcript were not available. Here, we describe the value of applying ITS2 RNA transcript secondary structure information to improve alignments, which then allows comparisons at even deeper taxonomic levels. The evolutionarily conserved subportions of ITS2, apparently necessary for positioning of the multimolecular transcript processing machinery, also provide material for distinguishing evolutionarily rare events, ‘Compensatory Base Changes’ in the relatively conserved regions, that might be useful in recognizing how arbitrary are the assignments of classical taxonomic ranks in disparate groups of eukaryotes. This relatively short and easily sequenced region of DNA – ITS2 – has yet to be fully exploited in phylogenetics.","DOI":"10.1016/S0168-9525(03)00118-5","ISSN":"0168-9525","journalAbbreviation":"Trends in Genetics","author":[{"family":"Coleman","given":"Annette W."}],"issued":{"date-parts":[["2003",7]]}}}],"schema":"https://github.com/citation-style-language/schema/raw/master/csl-citation.json"} </w:instrText>
      </w:r>
      <w:r w:rsidR="00BD03EC" w:rsidRPr="005B3C0C">
        <w:fldChar w:fldCharType="separate"/>
      </w:r>
      <w:r w:rsidRPr="005B3C0C">
        <w:t>Coleman 2003)</w:t>
      </w:r>
      <w:r w:rsidR="00BD03EC" w:rsidRPr="005B3C0C">
        <w:fldChar w:fldCharType="end"/>
      </w:r>
      <w:r w:rsidRPr="005B3C0C">
        <w:t xml:space="preserve">. The conservation of structure </w:t>
      </w:r>
      <w:r w:rsidRPr="005B3C0C">
        <w:lastRenderedPageBreak/>
        <w:t xml:space="preserve">enables all eukaryotes to have a typically four helix structure as demonstrated in Figure </w:t>
      </w:r>
      <w:r w:rsidR="00BE32B5">
        <w:t>25</w:t>
      </w:r>
      <w:r w:rsidRPr="005B3C0C">
        <w:t xml:space="preserve">. The pairwise comparison of these ITS2 structure changes, called compensatory base changes (CBC), have also been found to be extremely sensitive to speciation to such an extent that the occurrence of just one CBC, within the highly conserved Helix 2 and 3, infers the taxa are unable to intercross and two species are present (with a probability of 93%) </w:t>
      </w:r>
      <w:r w:rsidR="00BD03EC" w:rsidRPr="005B3C0C">
        <w:fldChar w:fldCharType="begin"/>
      </w:r>
      <w:r w:rsidR="00790A49">
        <w:instrText xml:space="preserve"> ADDIN ZOTERO_ITEM CSL_CITATION {"citationID":"MoeHyKsA","properties":{"formattedCitation":"{\\rtf (Caisov\\uc0\\u225{} et al., 2011; Coleman, 2003, 2000; M\\uc0\\u252{}ller et al., 2007; Wolf et al., 2013)}","plainCitation":"(Caisová et al., 2011; Coleman, 2003, 2000; Müller et al., 2007; Wolf et al., 2013)"},"citationItems":[{"id":4346,"uris":["http://zotero.org/users/1204444/items/R3FFBPJP"],"uri":["http://zotero.org/users/1204444/items/R3FFBPJP"],"itemData":{"id":4346,"type":"article-journal","title":"A close-up view on ITS2 evolution and speciation - a case study in the Ulvophyceae (Chlorophyta, Viridiplantae)","container-title":"BMC evolutionary biology","page":"262","volume":"11","source":"PubMed","abstract":"BACKGROUND: The second Internal Transcriber Spacer (ITS2) is a fast evolving part of the nuclear-encoded rRNA operon located between the 5.8S and 28S rRNA genes. Based on crossing experiments it has been proposed that even a single Compensatory Base Change (CBC) in helices 2 and 3 of the ITS2 indicates sexual incompatibility and thus separates biological species. Taxa without any CBC in these ITS2 regions were designated as a 'CBC clade'. However, in depth comparative analyses of ITS2 secondary structures, ITS2 phylogeny, the origin of CBCs, and their relationship to biological species have rarely been performed. To gain 'close-up' insights into ITS2 evolution, (1) 86 sequences of ITS2 including secondary structures have been investigated in the green algal order Ulvales (Chlorophyta, Viridiplantae), (2) after recording all existing substitutions, CBCs and hemi-CBCs (hCBCs) were mapped upon the ITS2 phylogeny, rather than merely comparing ITS2 characters among pairs of taxa, and (3) the relation between CBCs, hCBCs, CBC clades, and the taxonomic level of organisms was investigated in detail.\nRESULTS: High sequence and length conservation allowed the generation of an ITS2 consensus secondary structure, and introduction of a novel numbering system of ITS2 nucleotides and base pairs. Alignments and analyses were based on this structural information, leading to the following results: (1) in the Ulvales, the presence of a CBC is not linked to any particular taxonomic level, (2) most CBC 'clades' sensu Coleman are paraphyletic, and should rather be termed CBC grades. (3) the phenetic approach of pairwise comparison of sequences can be misleading, and thus, CBCs/hCBCs must be investigated in their evolutionary context, including homoplasy events (4) CBCs and hCBCs in ITS2 helices evolved independently, and we found no evidence for a CBC that originated via a two-fold hCBC substitution.\nCONCLUSIONS: Our case study revealed several discrepancies between ITS2 evolution in the Ulvales and generally accepted assumptions underlying ITS2 evolution as e.g. the CBC clade concept. Therefore, we developed a suite of methods providing a critical 'close-up' view into ITS2 evolution by directly tracing the evolutionary history of individual positions, and we caution against a non-critical use of the ITS2 CBC clade concept for species delimitation.","DOI":"10.1186/1471-2148-11-262","ISSN":"1471-2148","note":"PMID: 21933414\nPMCID: PMC3225284","journalAbbreviation":"BMC Evol. Biol.","language":"eng","author":[{"family":"Caisová","given":"Lenka"},{"family":"Marin","given":"Birger"},{"family":"Melkonian","given":"Michael"}],"issued":{"date-parts":[["2011"]]},"PMID":"21933414","PMCID":"PMC3225284"}},{"id":4330,"uris":["http://zotero.org/users/1204444/items/M6X767MG"],"uri":["http://zotero.org/users/1204444/items/M6X767MG"],"itemData":{"id":4330,"type":"article-journal","title":"ITS2 is a double-edged tool for eukaryote evolutionary comparisons","container-title":"Trends in Genetics","page":"370-375","volume":"19","issue":"7","source":"ScienceDirect","abstract":"The internal transcribed spacer (ITS) region of the nuclear rDNA cistrons is one of the more frequently utilized regions for phylogenetic analyses at the genus and species levels. It has proven valuable for phylogenetic reconstruction of species and genus relationships, using comparisons of primary sequence. Although potential transcript secondary structure homology is often utilized to aid alignment in comparisons of ribosomal gene sequences, such consideration has rarely been applied to ITS primarily because secondary structures for its transcript were not available. Here, we describe the value of applying ITS2 RNA transcript secondary structure information to improve alignments, which then allows comparisons at even deeper taxonomic levels. The evolutionarily conserved subportions of ITS2, apparently necessary for positioning of the multimolecular transcript processing machinery, also provide material for distinguishing evolutionarily rare events, ‘Compensatory Base Changes’ in the relatively conserved regions, that might be useful in recognizing how arbitrary are the assignments of classical taxonomic ranks in disparate groups of eukaryotes. This relatively short and easily sequenced region of DNA – ITS2 – has yet to be fully exploited in phylogenetics.","DOI":"10.1016/S0168-9525(03)00118-5","ISSN":"0168-9525","journalAbbreviation":"Trends in Genetics","author":[{"family":"Coleman","given":"Annette W."}],"issued":{"date-parts":[["2003",7]]}}},{"id":4348,"uris":["http://zotero.org/users/1204444/items/EPE8S8MG"],"uri":["http://zotero.org/users/1204444/items/EPE8S8MG"],"itemData":{"id":4348,"type":"article-journal","title":"The Significance of a Coincidence between Evolutionary Landmarks Found in Mating Affinity and a DNA Sequence","container-title":"Protist","page":"1-9","volume":"151","issue":"1","source":"ScienceDirect","DOI":"10.1078/1434-4610-00002","ISSN":"1434-4610","journalAbbreviation":"Protist","author":[{"family":"Coleman","given":"Annette W."}],"issued":{"date-parts":[["2000",5]]}}},{"id":4339,"uris":["http://zotero.org/users/1204444/items/9WHPEKJC"],"uri":["http://zotero.org/users/1204444/items/9WHPEKJC"],"itemData":{"id":4339,"type":"article-journal","title":"Distinguishing species","container-title":"RNA (New York, N.Y.)","page":"1469-1472","volume":"13","issue":"9","source":"PubMed","abstract":"Given two organisms, how can one distinguish whether they belong to the same species or not? This might be straightforward for two divergent organisms, but can be extremely difficult and laborious for closely related ones. A molecular marker giving a clear distinction would therefore be of immense benefit. The internal transcribed spacer 2 (ITS2) has been widely used for low-level phylogenetic analyses. Case studies revealed that a compensatory base change (CBC) in the helix II or helix III ITS2 secondary structure between two organisms correlated with sexual incompatibility. We analyzed more than 1300 closely related species to test whether this correlation is generally applicable. In 93%, where a CBC was found between organisms classified within the same genus, they belong to different species. Thus, a CBC in an ITS2 sequence-structure alignment is a sufficient condition to distinguish even closely related species.","DOI":"10.1261/rna.617107","ISSN":"1355-8382","note":"PMID: 17652131\nPMCID: PMC1950759","journalAbbreviation":"RNA","language":"eng","author":[{"family":"Müller","given":"Tobias"},{"family":"Philippi","given":"Nicole"},{"family":"Dandekar","given":"Thomas"},{"family":"Schultz","given":"Jörg"},{"family":"Wolf","given":"Matthias"}],"issued":{"date-parts":[["2007",9]]},"PMID":"17652131","PMCID":"PMC1950759"}},{"id":4336,"uris":["http://zotero.org/users/1204444/items/NGDMHF5I"],"uri":["http://zotero.org/users/1204444/items/NGDMHF5I"],"itemData":{"id":4336,"type":"article-journal","title":"Compensatory Base Changes in ITS2 Secondary Structures Correlate with the Biological Species Concept Despite Intragenomic Variability in ITS2 Sequences – A Proof of Concept","container-title":"PLoS ONE","volume":"8","issue":"6","source":"PubMed Central","abstract":"Compensatory base changes (CBCs) in internal transcribed spacer 2 (ITS2) rDNA secondary structures correlate with Ernst Mayr’s biological species concept. This hypothesis also referred to as the CBC species concept recently was subjected to large-scale testing, indicating two distinct probabilities. (1) If there is a CBC then there are two different species with a probability of </w:instrText>
      </w:r>
      <w:r w:rsidR="00790A49">
        <w:rPr>
          <w:rFonts w:ascii="Cambria Math" w:hAnsi="Cambria Math" w:cs="Cambria Math"/>
        </w:rPr>
        <w:instrText>∼</w:instrText>
      </w:r>
      <w:r w:rsidR="00790A49">
        <w:instrText xml:space="preserve">0.93. (2) If there is no CBC then there is the same species with a probability of </w:instrText>
      </w:r>
      <w:r w:rsidR="00790A49">
        <w:rPr>
          <w:rFonts w:ascii="Cambria Math" w:hAnsi="Cambria Math" w:cs="Cambria Math"/>
        </w:rPr>
        <w:instrText>∼</w:instrText>
      </w:r>
      <w:r w:rsidR="00790A49">
        <w:instrText xml:space="preserve">0.76. In ITS2 research, however, the main problem is the multicopy nature of ITS2 sequences. Most recently, 454 pyrosequencing data have been used to characterize more than 5000 intragenomic variations of ITS2 regions from 178 plant species, demonstrating that mutation of ITS2 is frequent, with a mean of 35 variants per species, respectively per individual organism. In this study, using those 454 data, the CBC criterion is reconsidered in the light of intragenomic variability, a proof of concept, a necessary criterion, expecting no intragenomic CBCs in variant ITS2 copies. In accordance with the CBC species concept, we could demonstrate that the probability that there is no intragenomic CBC is </w:instrText>
      </w:r>
      <w:r w:rsidR="00790A49">
        <w:rPr>
          <w:rFonts w:ascii="Cambria Math" w:hAnsi="Cambria Math" w:cs="Cambria Math"/>
        </w:rPr>
        <w:instrText>∼</w:instrText>
      </w:r>
      <w:r w:rsidR="00790A49">
        <w:instrText xml:space="preserve">0.99.","URL":"http://www.ncbi.nlm.nih.gov/pmc/articles/PMC3691174/","DOI":"10.1371/journal.pone.0066726","ISSN":"1932-6203","note":"PMID: 23826120\nPMCID: PMC3691174","journalAbbreviation":"PLoS One","author":[{"family":"Wolf","given":"Matthias"},{"family":"Chen","given":"Shilin"},{"family":"Song","given":"Jingyuan"},{"family":"Ankenbrand","given":"Markus"},{"family":"Müller","given":"Tobias"}],"issued":{"date-parts":[["2013",6,24]]},"accessed":{"date-parts":[["2015",11,6]]},"PMID":"23826120","PMCID":"PMC3691174"}}],"schema":"https://github.com/citation-style-language/schema/raw/master/csl-citation.json"} </w:instrText>
      </w:r>
      <w:r w:rsidR="00BD03EC" w:rsidRPr="005B3C0C">
        <w:fldChar w:fldCharType="separate"/>
      </w:r>
      <w:r w:rsidRPr="005B3C0C">
        <w:rPr>
          <w:rFonts w:cs="Times New Roman"/>
          <w:szCs w:val="24"/>
        </w:rPr>
        <w:t xml:space="preserve">(Caisová </w:t>
      </w:r>
      <w:r w:rsidR="00490409" w:rsidRPr="00490409">
        <w:rPr>
          <w:rFonts w:cs="Times New Roman"/>
          <w:i/>
          <w:szCs w:val="24"/>
        </w:rPr>
        <w:t>et al</w:t>
      </w:r>
      <w:r w:rsidRPr="005B3C0C">
        <w:rPr>
          <w:rFonts w:cs="Times New Roman"/>
          <w:szCs w:val="24"/>
        </w:rPr>
        <w:t xml:space="preserve">., 2011; Coleman, 2003, 2000; Müller </w:t>
      </w:r>
      <w:r w:rsidR="00490409" w:rsidRPr="00490409">
        <w:rPr>
          <w:rFonts w:cs="Times New Roman"/>
          <w:i/>
          <w:szCs w:val="24"/>
        </w:rPr>
        <w:t>et al</w:t>
      </w:r>
      <w:r w:rsidRPr="005B3C0C">
        <w:rPr>
          <w:rFonts w:cs="Times New Roman"/>
          <w:szCs w:val="24"/>
        </w:rPr>
        <w:t xml:space="preserve">., 2007; Wolf </w:t>
      </w:r>
      <w:r w:rsidR="00490409" w:rsidRPr="00490409">
        <w:rPr>
          <w:rFonts w:cs="Times New Roman"/>
          <w:i/>
          <w:szCs w:val="24"/>
        </w:rPr>
        <w:t>et al</w:t>
      </w:r>
      <w:r w:rsidRPr="005B3C0C">
        <w:rPr>
          <w:rFonts w:cs="Times New Roman"/>
          <w:szCs w:val="24"/>
        </w:rPr>
        <w:t>., 2013)</w:t>
      </w:r>
      <w:r w:rsidR="00BD03EC" w:rsidRPr="005B3C0C">
        <w:fldChar w:fldCharType="end"/>
      </w:r>
      <w:r w:rsidRPr="005B3C0C">
        <w:t>. There are various caveats with this approach. Firstly, it is important to note that the trend is a correlation not a causation of speciation. Secondly, a species, in this case, is defined as a zygote clade (Z-clade), with ability to interbreed to form zygotes which may or may not produce a fertile F1 generation</w:t>
      </w:r>
      <w:r w:rsidRPr="005B3C0C">
        <w:rPr>
          <w:rStyle w:val="CommentReference"/>
        </w:rPr>
        <w:t>.</w:t>
      </w:r>
      <w:r w:rsidRPr="005B3C0C">
        <w:t xml:space="preserve"> Thirdly, while the presence of a CBC indicates speciation, the absence of CBC has a lower probability (76.6%) of indicating organisms belonging to the same species, consequently two organisms with no comparative CBCs could still be unable to cross-breed </w:t>
      </w:r>
      <w:r w:rsidR="00BD03EC" w:rsidRPr="005B3C0C">
        <w:fldChar w:fldCharType="begin"/>
      </w:r>
      <w:r w:rsidR="00790A49">
        <w:instrText xml:space="preserve"> ADDIN ZOTERO_ITEM CSL_CITATION {"citationID":"2glehmf65o","properties":{"formattedCitation":"{\\rtf (Coleman, 2000; M\\uc0\\u252{}ller et al., 2007)}","plainCitation":"(Coleman, 2000; Müller et al., 2007)"},"citationItems":[{"id":4348,"uris":["http://zotero.org/users/1204444/items/EPE8S8MG"],"uri":["http://zotero.org/users/1204444/items/EPE8S8MG"],"itemData":{"id":4348,"type":"article-journal","title":"The Significance of a Coincidence between Evolutionary Landmarks Found in Mating Affinity and a DNA Sequence","container-title":"Protist","page":"1-9","volume":"151","issue":"1","source":"ScienceDirect","DOI":"10.1078/1434-4610-00002","ISSN":"1434-4610","journalAbbreviation":"Protist","author":[{"family":"Coleman","given":"Annette W."}],"issued":{"date-parts":[["2000",5]]}}},{"id":4339,"uris":["http://zotero.org/users/1204444/items/9WHPEKJC"],"uri":["http://zotero.org/users/1204444/items/9WHPEKJC"],"itemData":{"id":4339,"type":"article-journal","title":"Distinguishing species","container-title":"RNA (New York, N.Y.)","page":"1469-1472","volume":"13","issue":"9","source":"PubMed","abstract":"Given two organisms, how can one distinguish whether they belong to the same species or not? This might be straightforward for two divergent organisms, but can be extremely difficult and laborious for closely related ones. A molecular marker giving a clear distinction would therefore be of immense benefit. The internal transcribed spacer 2 (ITS2) has been widely used for low-level phylogenetic analyses. Case studies revealed that a compensatory base change (CBC) in the helix II or helix III ITS2 secondary structure between two organisms correlated with sexual incompatibility. We analyzed more than 1300 closely related species to test whether this correlation is generally applicable. In 93%, where a CBC was found between organisms classified within the same genus, they belong to different species. Thus, a CBC in an ITS2 sequence-structure alignment is a sufficient condition to distinguish even closely related species.","DOI":"10.1261/rna.617107","ISSN":"1355-8382","note":"PMID: 17652131\nPMCID: PMC1950759","journalAbbreviation":"RNA","language":"eng","author":[{"family":"Müller","given":"Tobias"},{"family":"Philippi","given":"Nicole"},{"family":"Dandekar","given":"Thomas"},{"family":"Schultz","given":"Jörg"},{"family":"Wolf","given":"Matthias"}],"issued":{"date-parts":[["2007",9]]},"PMID":"17652131","PMCID":"PMC1950759"}}],"schema":"https://github.com/citation-style-language/schema/raw/master/csl-citation.json"} </w:instrText>
      </w:r>
      <w:r w:rsidR="00BD03EC" w:rsidRPr="005B3C0C">
        <w:fldChar w:fldCharType="separate"/>
      </w:r>
      <w:r w:rsidRPr="005B3C0C">
        <w:rPr>
          <w:rFonts w:cs="Times New Roman"/>
          <w:szCs w:val="24"/>
        </w:rPr>
        <w:t xml:space="preserve">(Coleman, 2000; Müller </w:t>
      </w:r>
      <w:r w:rsidR="00490409" w:rsidRPr="00490409">
        <w:rPr>
          <w:rFonts w:cs="Times New Roman"/>
          <w:i/>
          <w:szCs w:val="24"/>
        </w:rPr>
        <w:t>et al</w:t>
      </w:r>
      <w:r w:rsidRPr="005B3C0C">
        <w:rPr>
          <w:rFonts w:cs="Times New Roman"/>
          <w:szCs w:val="24"/>
        </w:rPr>
        <w:t>., 2007)</w:t>
      </w:r>
      <w:r w:rsidR="00BD03EC" w:rsidRPr="005B3C0C">
        <w:fldChar w:fldCharType="end"/>
      </w:r>
      <w:r w:rsidRPr="005B3C0C">
        <w:t xml:space="preserve">. Finally, the species definition is ambiguous for asexual species (such as those within the </w:t>
      </w:r>
      <w:r w:rsidRPr="005B3C0C">
        <w:rPr>
          <w:i/>
        </w:rPr>
        <w:t xml:space="preserve">Chlorella </w:t>
      </w:r>
      <w:r w:rsidR="00AD4AB5">
        <w:t>clade)</w:t>
      </w:r>
      <w:r w:rsidRPr="005B3C0C">
        <w:t xml:space="preserve"> </w:t>
      </w:r>
      <w:r w:rsidR="00BD03EC" w:rsidRPr="005B3C0C">
        <w:fldChar w:fldCharType="begin"/>
      </w:r>
      <w:r w:rsidR="00790A49">
        <w:instrText xml:space="preserve"> ADDIN ZOTERO_ITEM CSL_CITATION {"citationID":"tmqkchuub","properties":{"formattedCitation":"(W. Luo et al., 2010; Marin et al., 2003)","plainCitation":"(W. Luo et al., 2010; Marin et al., 2003)"},"citationItems":[{"id":4269,"uris":["http://zotero.org/users/1204444/items/BPPBJUSV"],"uri":["http://zotero.org/users/1204444/items/BPPBJUSV"],"itemData":{"id":4269,"type":"article-journal","title":"Generic concept in Chlorella-related coccoid green algae (Chlorophyta, Trebouxiophyceae)","container-title":"Plant Biology","page":"545-553","volume":"12","issue":"3","source":"Wiley Online Library","abstract":"Using a combined set of sequences of SSU and ITS regions of nuclear-encoded ribosomal DNA, the concept of the experimental algal genus Chlorella was evaluated. Conventionally in the genus Chlorella, only coccoid, solitary algae with spherical morphology that do not possess any mucilaginous envelope were included. All Chlorella species reproduce asexually by autospores. However, phylogenetic analyses showed that within the clade of ‘true’Chlorella species (Chlorella vulgaris, C. lobophora, and C. sorokiniana), taxa with a mucilaginous envelope and colonial lifeform have also evolved. These algae, formerly designated as Dictyosphaerium, are considered as members of the genus Chlorella. In close relationship to Chlorella, five different genera were supported by the phylogenetic analyses: Micractinium (spherical cells, colonial, with bristles), Didymogenes (ellipsoidal cells, two-celled coenobia, with or without two spines per cell), Actinastrum (ellipsoidal cells within star-shaped coenobia), Meyerella (spherical cells, solitary, without pyrenoids), and Hegewaldia (spherical cells, colonial, with or without bristles, oogamous propagation). Based on the secondary structures of SSU and ITS rDNA sequences, molecular signatures are provided for each genus of the Chlorella clade.","DOI":"10.1111/j.1438-8677.2009.00221.x","ISSN":"1438-8677","language":"en","author":[{"family":"Luo","given":"W."},{"family":"Pröschold","given":"T."},{"family":"Bock","given":"C."},{"family":"Krienitz","given":"L."}],"issued":{"date-parts":[["2010",5,1]]}}},{"id":4350,"uris":["http://zotero.org/users/1204444/items/589R7JSC"],"uri":["http://zotero.org/users/1204444/items/589R7JSC"],"itemData":{"id":4350,"type":"article-journal","title":"Phylogeny and Taxonomic Revision of Plastid-Containing Euglenophytes based on SSU rDNA Sequence Comparisons and Synapomorphic Signatures in the SSU rRNA Secondary Structure","container-title":"Protist","page":"99-145","volume":"154","issue":"1","source":"ScienceDirect","abstract":"Summary\nSequence comparisons and a revised classification of the Euglenophyceae were based on 92 new SSU rDNA sequences obtained from strains of Euglena, Astasia, Phacus, Trachelomonas, Colacium, Cryptoglena, Lepocinclis, Eutreptia, Eutreptiella and Tetreutreptia. Sequence data also provided molecular signatures for taxa from genus to class level in the SSU rRNA secondary structure, revealed by a novel approach (search for non-homoplasious synapomorphies) and used for taxonomic diagnoses. Photosynthetic euglenoids and secondary heterotrophs formed a clade, designated as Euglenophyceae (emend.) with two orders: Euglenales and Eutreptiales. The mostly marine Eutreptiales (Eutreptia, Eutreptiella; not Distigma) comprised taxa with two or four emergent flagella (the quadriflagellate Tetreutreptia was integrated within Eutreptiella). The Euglenales (freshwater genera with ≤ one emergent flagellum) formed nine clades and two individual branches (single strains); however, only two clades were congruent with traditional genera: Trachelomonas (incl. Strombomonas) and Colacium. Euglena was polyphyletic and diverged into four independent clades (intermixed with Astasia, Khawkinea and Lepocinclis) and two individual branches (e.g. E. polymorpha). Phacus was also subdivided into Phacus s. str. and two combined lineages (mixed with Lepocinclis spp. or Cryptoglena). In consequence, Euglena (s. str.), Phacus and other genera were emended and one lineage (mixed Phacus/Lepocinclis-clade) was recognized as the previously neglected genus Monomorphina Mereschkowsky (1877). The sister clade of Phacus s. str. (mixed Euglena/Lepocinclis-clade) was identified as Lepocinclis Perty (emended).","DOI":"10.1078/143446103764928521","ISSN":"1434-4610","journalAbbreviation":"Protist","author":[{"family":"Marin","given":"Birger"},{"family":"Palm","given":"Anne"},{"family":"Klingberg","given":"M.","dropping-particle":"a. x."},{"family":"Melkonian","given":"Michael"}],"issued":{"date-parts":[["2003",4]]}}}],"schema":"https://github.com/citation-style-language/schema/raw/master/csl-citation.json"} </w:instrText>
      </w:r>
      <w:r w:rsidR="00BD03EC" w:rsidRPr="005B3C0C">
        <w:fldChar w:fldCharType="separate"/>
      </w:r>
      <w:r w:rsidR="00473EBC" w:rsidRPr="00473EBC">
        <w:rPr>
          <w:rFonts w:ascii="Calibri" w:hAnsi="Calibri"/>
        </w:rPr>
        <w:t xml:space="preserve">(W. Luo </w:t>
      </w:r>
      <w:r w:rsidR="00490409" w:rsidRPr="00490409">
        <w:rPr>
          <w:rFonts w:ascii="Calibri" w:hAnsi="Calibri"/>
          <w:i/>
        </w:rPr>
        <w:t>et al</w:t>
      </w:r>
      <w:r w:rsidR="00473EBC" w:rsidRPr="00473EBC">
        <w:rPr>
          <w:rFonts w:ascii="Calibri" w:hAnsi="Calibri"/>
        </w:rPr>
        <w:t xml:space="preserve">., 2010; Marin </w:t>
      </w:r>
      <w:r w:rsidR="00490409" w:rsidRPr="00490409">
        <w:rPr>
          <w:rFonts w:ascii="Calibri" w:hAnsi="Calibri"/>
          <w:i/>
        </w:rPr>
        <w:t>et al</w:t>
      </w:r>
      <w:r w:rsidR="00473EBC" w:rsidRPr="00473EBC">
        <w:rPr>
          <w:rFonts w:ascii="Calibri" w:hAnsi="Calibri"/>
        </w:rPr>
        <w:t>., 2003)</w:t>
      </w:r>
      <w:r w:rsidR="00BD03EC" w:rsidRPr="005B3C0C">
        <w:fldChar w:fldCharType="end"/>
      </w:r>
      <w:r w:rsidRPr="005B3C0C">
        <w:t>.</w:t>
      </w:r>
    </w:p>
    <w:p w14:paraId="027176DC" w14:textId="77777777" w:rsidR="005B3C0C" w:rsidRPr="005B3C0C" w:rsidRDefault="005B3C0C" w:rsidP="005B3C0C">
      <w:pPr>
        <w:spacing w:line="360" w:lineRule="auto"/>
      </w:pPr>
      <w:r w:rsidRPr="005B3C0C">
        <w:t xml:space="preserve">Following the success of previous studies, overlapping elements of the SSU and ITS regions were amplified, assembled into a sequence contig, and analysed against the NCBI database. This larger sequence greatly increased the specificity and power of the search: the highest matches were all within the same species </w:t>
      </w:r>
      <w:r w:rsidRPr="005B3C0C">
        <w:rPr>
          <w:i/>
        </w:rPr>
        <w:t xml:space="preserve">Micractinium inermum, </w:t>
      </w:r>
      <w:r w:rsidRPr="005B3C0C">
        <w:t xml:space="preserve">with the exception of </w:t>
      </w:r>
      <w:r w:rsidRPr="005B3C0C">
        <w:rPr>
          <w:i/>
        </w:rPr>
        <w:t xml:space="preserve">Chlorella vulgaris </w:t>
      </w:r>
      <w:r w:rsidRPr="005B3C0C">
        <w:t xml:space="preserve">CCAP 211/79. This trend was supported by evolutionary lineage analysis through the construction of a phylogenetic tree, based on SSU and ITS region sequences, which indicated that the isolate was highly likely to be within the </w:t>
      </w:r>
      <w:r w:rsidRPr="005B3C0C">
        <w:rPr>
          <w:i/>
        </w:rPr>
        <w:t xml:space="preserve">M. inermum </w:t>
      </w:r>
      <w:r w:rsidRPr="005B3C0C">
        <w:t>species</w:t>
      </w:r>
      <w:r w:rsidR="00BE32B5">
        <w:t xml:space="preserve"> (Figure 24)</w:t>
      </w:r>
      <w:r w:rsidRPr="005B3C0C">
        <w:t xml:space="preserve">. The phylogenetic analysis inferred the </w:t>
      </w:r>
      <w:r w:rsidRPr="005B3C0C">
        <w:rPr>
          <w:i/>
        </w:rPr>
        <w:t xml:space="preserve">C. vulgaris </w:t>
      </w:r>
      <w:r w:rsidRPr="005B3C0C">
        <w:t xml:space="preserve">CCAP 211/79 was within the </w:t>
      </w:r>
      <w:r w:rsidRPr="005B3C0C">
        <w:rPr>
          <w:i/>
        </w:rPr>
        <w:t xml:space="preserve">Micractinium </w:t>
      </w:r>
      <w:r w:rsidRPr="005B3C0C">
        <w:t xml:space="preserve">genus but not within the same species. The tree compares well with a more extensive analysis carried out by Hoshina and Fijiwara (2013) (Figure </w:t>
      </w:r>
      <w:r w:rsidR="00BE32B5">
        <w:t>27</w:t>
      </w:r>
      <w:r w:rsidRPr="005B3C0C">
        <w:t xml:space="preserve">), with the exception of the </w:t>
      </w:r>
      <w:r w:rsidRPr="005B3C0C">
        <w:rPr>
          <w:i/>
        </w:rPr>
        <w:t>Chlorella</w:t>
      </w:r>
      <w:r w:rsidRPr="00A36E55">
        <w:rPr>
          <w:i/>
        </w:rPr>
        <w:t xml:space="preserve"> sorokiniana </w:t>
      </w:r>
      <w:r w:rsidRPr="005B3C0C">
        <w:t xml:space="preserve">species being grouped within the </w:t>
      </w:r>
      <w:r w:rsidRPr="005B3C0C">
        <w:rPr>
          <w:i/>
        </w:rPr>
        <w:t xml:space="preserve">Micractinium genus </w:t>
      </w:r>
      <w:r w:rsidRPr="005B3C0C">
        <w:t xml:space="preserve">and the rooting the of the </w:t>
      </w:r>
      <w:r w:rsidRPr="005B3C0C">
        <w:rPr>
          <w:i/>
        </w:rPr>
        <w:t xml:space="preserve">Chlorella </w:t>
      </w:r>
      <w:r w:rsidRPr="005B3C0C">
        <w:t>genus. Further analysis of ITS2 secondary structure indicates that no CBCs were present when comparing the isolate</w:t>
      </w:r>
      <w:r w:rsidR="00BE32B5">
        <w:t>d species</w:t>
      </w:r>
      <w:r w:rsidRPr="005B3C0C">
        <w:t xml:space="preserve"> with available </w:t>
      </w:r>
      <w:r w:rsidRPr="005B3C0C">
        <w:rPr>
          <w:i/>
        </w:rPr>
        <w:t xml:space="preserve">M. inermum </w:t>
      </w:r>
      <w:r w:rsidRPr="005B3C0C">
        <w:t xml:space="preserve">species (Table </w:t>
      </w:r>
      <w:r w:rsidR="003E62B0">
        <w:t>8</w:t>
      </w:r>
      <w:r w:rsidRPr="005B3C0C">
        <w:t xml:space="preserve">). The sequence and ITS2 structure evidence combined provide very strong support for the conclusion that the isolate is </w:t>
      </w:r>
      <w:r w:rsidRPr="005B3C0C">
        <w:rPr>
          <w:i/>
        </w:rPr>
        <w:t xml:space="preserve">Micractinium inermum. </w:t>
      </w:r>
      <w:r w:rsidRPr="005B3C0C">
        <w:t xml:space="preserve">Indeed recent analysis of </w:t>
      </w:r>
      <w:r w:rsidR="00BE32B5">
        <w:t>using the</w:t>
      </w:r>
      <w:r w:rsidRPr="005B3C0C">
        <w:t xml:space="preserve"> </w:t>
      </w:r>
      <w:r w:rsidRPr="005B3C0C">
        <w:lastRenderedPageBreak/>
        <w:t>ITS2 sequence</w:t>
      </w:r>
      <w:r w:rsidR="00BE32B5">
        <w:t xml:space="preserve"> produced in this thesis</w:t>
      </w:r>
      <w:r w:rsidRPr="005B3C0C">
        <w:t xml:space="preserve"> by </w:t>
      </w:r>
      <w:r w:rsidR="00BD03EC" w:rsidRPr="005B3C0C">
        <w:fldChar w:fldCharType="begin"/>
      </w:r>
      <w:r w:rsidR="00790A49">
        <w:instrText xml:space="preserve"> ADDIN ZOTERO_ITEM CSL_CITATION {"citationID":"24remjf5n9","properties":{"formattedCitation":"(Heeg and Wolf, 2015)","plainCitation":"(Heeg and Wolf, 2015)"},"citationItems":[{"id":4344,"uris":["http://zotero.org/users/1204444/items/6EHUBHEM"],"uri":["http://zotero.org/users/1204444/items/6EHUBHEM"],"itemData":{"id":4344,"type":"article-journal","title":"ITS2 and 18S rDNA sequence-structure phylogeny of Chlorella and allies (Chlorophyta, Trebouxiophyceae, Chlorellaceae)","container-title":"Plant Gene","page":"20-28","volume":"4","source":"ScienceDirect","abstract":"In the last decade, the evolutionary diversity of Chlorella and allies has been discussed in a huge number of publications using internal transcribed spacer 2 (ITS2) and/or 18S ribosomal RNA gene sequences to infer the phylogenies. However, sister-group relations between different genera classified within the Chlorellaceae remained provisional, due to a lack of bootstrap support. In this study, using more than four hundred sequences, a comprehensive phylogenetic portrait of Chlorella and allies is presented and discussed; sixty key taxa are reconsidered by an analysis using primary sequences and their individual secondary structures simultaneously in inferring neighbor-joining, maximum parsimony and maximum likelihood trees, an approach most recently reviewed, with increasing robustness and accuracy of reconstructed phylogenies. While neighbor-joining and maximum parsimony analyses failed in inferring a robust phylogenetic tree, the maximum likelihood tree (in particular on a concatenated data set) provides a supported phylogeny preceding any taxonomic discussion.","DOI":"10.1016/j.plgene.2015.08.001","ISSN":"2352-4073","journalAbbreviation":"Plant Gene","author":[{"family":"Heeg","given":"Jaqueline S."},{"family":"Wolf","given":"Matthias"}],"issued":{"date-parts":[["2015",12]]}}}],"schema":"https://github.com/citation-style-language/schema/raw/master/csl-citation.json"} </w:instrText>
      </w:r>
      <w:r w:rsidR="00BD03EC" w:rsidRPr="005B3C0C">
        <w:fldChar w:fldCharType="separate"/>
      </w:r>
      <w:r w:rsidRPr="005B3C0C">
        <w:t>Heeg and Wolf (2015)</w:t>
      </w:r>
      <w:r w:rsidR="00BD03EC" w:rsidRPr="005B3C0C">
        <w:fldChar w:fldCharType="end"/>
      </w:r>
      <w:r w:rsidRPr="005B3C0C">
        <w:t xml:space="preserve"> also grouped the isolate within the </w:t>
      </w:r>
      <w:r w:rsidRPr="005B3C0C">
        <w:rPr>
          <w:i/>
        </w:rPr>
        <w:t xml:space="preserve">Micractinium </w:t>
      </w:r>
      <w:r w:rsidRPr="005B3C0C">
        <w:t xml:space="preserve">genus and </w:t>
      </w:r>
      <w:r w:rsidRPr="005B3C0C">
        <w:rPr>
          <w:i/>
        </w:rPr>
        <w:t xml:space="preserve">M. inermum </w:t>
      </w:r>
      <w:r w:rsidRPr="005B3C0C">
        <w:t xml:space="preserve">species. </w:t>
      </w:r>
    </w:p>
    <w:p w14:paraId="55E9776A" w14:textId="77777777" w:rsidR="005B3C0C" w:rsidRPr="005B3C0C" w:rsidRDefault="005B3C0C" w:rsidP="005B3C0C">
      <w:pPr>
        <w:spacing w:line="360" w:lineRule="auto"/>
      </w:pPr>
      <w:r w:rsidRPr="005B3C0C">
        <w:t xml:space="preserve">Additional comparison with the closely related </w:t>
      </w:r>
      <w:r w:rsidRPr="005B3C0C">
        <w:rPr>
          <w:i/>
        </w:rPr>
        <w:t xml:space="preserve">C. vulgaris </w:t>
      </w:r>
      <w:r w:rsidRPr="005B3C0C">
        <w:t xml:space="preserve">CCAP 211/79 strain revealed two CBCs. However, both these CBCs are within the less conserved helix IV and therefore do not necessarily indicate speciation. However CBCs between CCAP 211/79 and the type species </w:t>
      </w:r>
      <w:r w:rsidRPr="005B3C0C">
        <w:rPr>
          <w:i/>
        </w:rPr>
        <w:t xml:space="preserve">Chlorella vulgaris </w:t>
      </w:r>
      <w:r w:rsidRPr="005B3C0C">
        <w:t>SAG 211-11b occur in Helix 2 and 3 (in the same position as shown in the consensus between the isolate and</w:t>
      </w:r>
      <w:r w:rsidRPr="005B3C0C">
        <w:rPr>
          <w:i/>
        </w:rPr>
        <w:t xml:space="preserve"> </w:t>
      </w:r>
      <w:r w:rsidRPr="005B3C0C">
        <w:t xml:space="preserve">SAG 211-11b in Figure </w:t>
      </w:r>
      <w:r w:rsidR="00BE32B5">
        <w:t>25</w:t>
      </w:r>
      <w:r w:rsidRPr="005B3C0C">
        <w:t xml:space="preserve">C), indicating speciation between CCAP 211/79 and the type species </w:t>
      </w:r>
      <w:r w:rsidRPr="005B3C0C">
        <w:rPr>
          <w:i/>
        </w:rPr>
        <w:t xml:space="preserve">C. vulgaris. </w:t>
      </w:r>
      <w:r w:rsidRPr="005B3C0C">
        <w:t xml:space="preserve">Furthermore, like the </w:t>
      </w:r>
      <w:r w:rsidRPr="005B3C0C">
        <w:rPr>
          <w:i/>
        </w:rPr>
        <w:t xml:space="preserve">M. inermum </w:t>
      </w:r>
      <w:r w:rsidRPr="005B3C0C">
        <w:t xml:space="preserve">isolate (Figure </w:t>
      </w:r>
      <w:r w:rsidR="00BE32B5">
        <w:t>25</w:t>
      </w:r>
      <w:r w:rsidRPr="005B3C0C">
        <w:t xml:space="preserve">A), the CCAP 211/79 strain has conservation of the C-G NHS within Helix III ITS2 secondary structure (Figure </w:t>
      </w:r>
      <w:r w:rsidR="00BE32B5">
        <w:t>25</w:t>
      </w:r>
      <w:r w:rsidRPr="005B3C0C">
        <w:t xml:space="preserve">C), which has been shown to be homologous to the </w:t>
      </w:r>
      <w:r w:rsidRPr="005B3C0C">
        <w:rPr>
          <w:i/>
        </w:rPr>
        <w:t xml:space="preserve">Micractinium </w:t>
      </w:r>
      <w:r w:rsidRPr="005B3C0C">
        <w:t xml:space="preserve">genus </w:t>
      </w:r>
      <w:r w:rsidR="00BD03EC" w:rsidRPr="005B3C0C">
        <w:fldChar w:fldCharType="begin"/>
      </w:r>
      <w:r w:rsidR="00790A49">
        <w:instrText xml:space="preserve"> ADDIN ZOTERO_ITEM CSL_CITATION {"citationID":"KBjQBcdR","properties":{"formattedCitation":"(Hoshina and Fujiwara, 2013; W. Luo et al., 2010)","plainCitation":"(Hoshina and Fujiwara, 2013; W. Luo et al., 2010)"},"citationItems":[{"id":2045,"uris":["http://zotero.org/users/1204444/items/JI4SSUX9"],"uri":["http://zotero.org/users/1204444/items/JI4SSUX9"],"itemData":{"id":2045,"type":"article-journal","title":"Molecular characterization of Chlorella cultures of the National Institute for Environmental Studies culture collection with description of Micractinium inermum sp. nov., Didymogenes sphaerica sp. nov., and Didymogenes soliella sp. nov. (Chlorellaceae, Trebouxiophyceae)","container-title":"Phycological Research","page":"124–132","volume":"61","issue":"2","source":"Wiley Online Library","abstract":"Chlorella Beijerinck (Chlorellaceae, Trebouxiophyceae) strains from the collection of the National Institute for Environmental Studies (NIES) were characterized using gene sequence data. The misidentification of a number of strains was rectified. Chlorella vulgaris Beijerinck NIES-2173 was reclassified as C. sorokiniana Shihira et Krauss. Chlorella sp. NIES-2171 was described as a new species in the genus Micractinium Fresinius, M. inermum Hoshina et Fujiwara. Chlorella sorokiniana NIES-2167 and Chlorella sp. NIES-2330 were found to be phylogenetically related to Didymogenes Schmidle. We propose these two strains be transferred to the genus Didymogenes and given new names: D. sphaerica Hoshina et Fujiwara and D. soliella Hoshina et Fujiwara. Taxonomic decisions were primarily based on small subunit-internal transcribed spacer ribosomal DNA phylogeny for genus assignment and ITS2 sequence-structure to determine species autonomy. Our findings suggest that this strategy is the most effective way to use the species concept among autosporic coccoids.","DOI":"10.1111/pre.12010","ISSN":"1440-1835","language":"en","author":[{"family":"Hoshina","given":"Ryo"},{"family":"Fujiwara","given":"Yuko"}],"issued":{"date-parts":[["2013"]]}}},{"id":4269,"uris":["http://zotero.org/users/1204444/items/BPPBJUSV"],"uri":["http://zotero.org/users/1204444/items/BPPBJUSV"],"itemData":{"id":4269,"type":"article-journal","title":"Generic concept in Chlorella-related coccoid green algae (Chlorophyta, Trebouxiophyceae)","container-title":"Plant Biology","page":"545-553","volume":"12","issue":"3","source":"Wiley Online Library","abstract":"Using a combined set of sequences of SSU and ITS regions of nuclear-encoded ribosomal DNA, the concept of the experimental algal genus Chlorella was evaluated. Conventionally in the genus Chlorella, only coccoid, solitary algae with spherical morphology that do not possess any mucilaginous envelope were included. All Chlorella species reproduce asexually by autospores. However, phylogenetic analyses showed that within the clade of ‘true’Chlorella species (Chlorella vulgaris, C. lobophora, and C. sorokiniana), taxa with a mucilaginous envelope and colonial lifeform have also evolved. These algae, formerly designated as Dictyosphaerium, are considered as members of the genus Chlorella. In close relationship to Chlorella, five different genera were supported by the phylogenetic analyses: Micractinium (spherical cells, colonial, with bristles), Didymogenes (ellipsoidal cells, two-celled coenobia, with or without two spines per cell), Actinastrum (ellipsoidal cells within star-shaped coenobia), Meyerella (spherical cells, solitary, without pyrenoids), and Hegewaldia (spherical cells, colonial, with or without bristles, oogamous propagation). Based on the secondary structures of SSU and ITS rDNA sequences, molecular signatures are provided for each genus of the Chlorella clade.","DOI":"10.1111/j.1438-8677.2009.00221.x","ISSN":"1438-8677","language":"en","author":[{"family":"Luo","given":"W."},{"family":"Pröschold","given":"T."},{"family":"Bock","given":"C."},{"family":"Krienitz","given":"L."}],"issued":{"date-parts":[["2010",5,1]]}}}],"schema":"https://github.com/citation-style-language/schema/raw/master/csl-citation.json"} </w:instrText>
      </w:r>
      <w:r w:rsidR="00BD03EC" w:rsidRPr="005B3C0C">
        <w:fldChar w:fldCharType="separate"/>
      </w:r>
      <w:r w:rsidR="00473EBC" w:rsidRPr="00473EBC">
        <w:rPr>
          <w:rFonts w:ascii="Calibri" w:hAnsi="Calibri"/>
        </w:rPr>
        <w:t xml:space="preserve">(Hoshina and Fujiwara, 2013; W. Luo </w:t>
      </w:r>
      <w:r w:rsidR="00490409" w:rsidRPr="00490409">
        <w:rPr>
          <w:rFonts w:ascii="Calibri" w:hAnsi="Calibri"/>
          <w:i/>
        </w:rPr>
        <w:t>et al</w:t>
      </w:r>
      <w:r w:rsidR="00473EBC" w:rsidRPr="00473EBC">
        <w:rPr>
          <w:rFonts w:ascii="Calibri" w:hAnsi="Calibri"/>
        </w:rPr>
        <w:t>., 2010)</w:t>
      </w:r>
      <w:r w:rsidR="00BD03EC" w:rsidRPr="005B3C0C">
        <w:fldChar w:fldCharType="end"/>
      </w:r>
      <w:r w:rsidRPr="005B3C0C">
        <w:t xml:space="preserve">. This NHS conservation, the high number of CBCs (Table </w:t>
      </w:r>
      <w:r w:rsidR="00BE32B5">
        <w:t>8</w:t>
      </w:r>
      <w:r w:rsidRPr="005B3C0C">
        <w:t xml:space="preserve">), and large ITS2 structural differences between CCAP 211/79 and </w:t>
      </w:r>
      <w:r w:rsidRPr="005B3C0C">
        <w:rPr>
          <w:i/>
        </w:rPr>
        <w:t xml:space="preserve">C. vulgaris </w:t>
      </w:r>
      <w:r w:rsidRPr="005B3C0C">
        <w:t xml:space="preserve">SAG 211-11b (Figure </w:t>
      </w:r>
      <w:r w:rsidR="00BE32B5">
        <w:t>25</w:t>
      </w:r>
      <w:r w:rsidRPr="005B3C0C">
        <w:t xml:space="preserve">), indicates that the closely related CCAP 211/79 is within the </w:t>
      </w:r>
      <w:r w:rsidRPr="005B3C0C">
        <w:rPr>
          <w:i/>
        </w:rPr>
        <w:t>Micractinium genus,</w:t>
      </w:r>
      <w:r w:rsidRPr="005B3C0C">
        <w:t xml:space="preserve"> and is likely to be </w:t>
      </w:r>
      <w:r w:rsidRPr="005B3C0C">
        <w:rPr>
          <w:i/>
        </w:rPr>
        <w:t xml:space="preserve">Micractinium inermum </w:t>
      </w:r>
      <w:r w:rsidRPr="005B3C0C">
        <w:t xml:space="preserve">or a very closely related unidentified species within the </w:t>
      </w:r>
      <w:r w:rsidRPr="005B3C0C">
        <w:rPr>
          <w:i/>
        </w:rPr>
        <w:t xml:space="preserve">Micractinium </w:t>
      </w:r>
      <w:r w:rsidRPr="005B3C0C">
        <w:t xml:space="preserve">genus.  </w:t>
      </w:r>
    </w:p>
    <w:p w14:paraId="7896FEC4" w14:textId="77777777" w:rsidR="005B3C0C" w:rsidRPr="005B3C0C" w:rsidRDefault="005B3C0C" w:rsidP="005B3C0C">
      <w:pPr>
        <w:spacing w:line="360" w:lineRule="auto"/>
      </w:pPr>
      <w:r w:rsidRPr="00AD4AB5">
        <w:rPr>
          <w:szCs w:val="24"/>
        </w:rPr>
        <w:t xml:space="preserve">The genus </w:t>
      </w:r>
      <w:r w:rsidRPr="00AD4AB5">
        <w:rPr>
          <w:i/>
          <w:szCs w:val="24"/>
        </w:rPr>
        <w:t xml:space="preserve">Micractinium </w:t>
      </w:r>
      <w:r w:rsidRPr="00AD4AB5">
        <w:rPr>
          <w:szCs w:val="24"/>
        </w:rPr>
        <w:t xml:space="preserve">was first described in 1858 (before </w:t>
      </w:r>
      <w:r w:rsidRPr="00AD4AB5">
        <w:rPr>
          <w:i/>
          <w:szCs w:val="24"/>
        </w:rPr>
        <w:t>Chlorella</w:t>
      </w:r>
      <w:r w:rsidRPr="00AD4AB5">
        <w:rPr>
          <w:szCs w:val="24"/>
        </w:rPr>
        <w:t xml:space="preserve">), and later grouped within the family </w:t>
      </w:r>
      <w:r w:rsidRPr="00AD4AB5">
        <w:rPr>
          <w:rFonts w:cs="AdvHlr"/>
          <w:szCs w:val="24"/>
        </w:rPr>
        <w:t xml:space="preserve">Micractiniaceae </w:t>
      </w:r>
      <w:r w:rsidR="00BD03EC" w:rsidRPr="00AD4AB5">
        <w:rPr>
          <w:rFonts w:cs="AdvHlr"/>
          <w:szCs w:val="24"/>
        </w:rPr>
        <w:fldChar w:fldCharType="begin"/>
      </w:r>
      <w:r w:rsidR="00790A49">
        <w:rPr>
          <w:rFonts w:cs="AdvHlr"/>
          <w:szCs w:val="24"/>
        </w:rPr>
        <w:instrText xml:space="preserve"> ADDIN ZOTERO_ITEM CSL_CITATION {"citationID":"1vb6bd24r9","properties":{"formattedCitation":"(Fresenius, 1858; Smith, 1950)","plainCitation":"(Fresenius, 1858; Smith, 1950)"},"citationItems":[{"id":4368,"uris":["http://zotero.org/users/1204444/items/PUFQBQWB"],"uri":["http://zotero.org/users/1204444/items/PUFQBQWB"],"itemData":{"id":4368,"type":"article-journal","title":"Beitrage zur Kenntnis mikroskopischer Organismen","container-title":"Abh Senckenberg Naturf Ges","page":"211-242","volume":"2","author":[{"family":"Fresenius","given":"G"}],"issued":{"date-parts":[["1858"]]}}},{"id":4366,"uris":["http://zotero.org/users/1204444/items/ZDV3SUEK"],"uri":["http://zotero.org/users/1204444/items/ZDV3SUEK"],"itemData":{"id":4366,"type":"book","title":"Fresh-Water Algae of the United States: Second Edition.","publisher":"McGraw-Hill Book Co.","number-of-pages":"719","edition":"Second Edition edition","source":"Amazon","shortTitle":"Fresh-Water Algae of the United States","author":[{"family":"Smith","given":"Gilbert M."}],"issued":{"date-parts":[["1950"]]}}}],"schema":"https://github.com/citation-style-language/schema/raw/master/csl-citation.json"} </w:instrText>
      </w:r>
      <w:r w:rsidR="00BD03EC" w:rsidRPr="00AD4AB5">
        <w:rPr>
          <w:rFonts w:cs="AdvHlr"/>
          <w:szCs w:val="24"/>
        </w:rPr>
        <w:fldChar w:fldCharType="separate"/>
      </w:r>
      <w:r w:rsidRPr="00AD4AB5">
        <w:rPr>
          <w:szCs w:val="24"/>
        </w:rPr>
        <w:t>(Fresenius, 1858; Smith, 1950)</w:t>
      </w:r>
      <w:r w:rsidR="00BD03EC" w:rsidRPr="00AD4AB5">
        <w:rPr>
          <w:rFonts w:cs="AdvHlr"/>
          <w:szCs w:val="24"/>
        </w:rPr>
        <w:fldChar w:fldCharType="end"/>
      </w:r>
      <w:r w:rsidRPr="00AD4AB5">
        <w:rPr>
          <w:i/>
          <w:szCs w:val="24"/>
        </w:rPr>
        <w:t xml:space="preserve">. </w:t>
      </w:r>
      <w:r w:rsidRPr="00AD4AB5">
        <w:rPr>
          <w:szCs w:val="24"/>
        </w:rPr>
        <w:t xml:space="preserve">The genus contained multiple species characterised by spherical or ovoid cells with bristles surrounding the cell wall. More recent SSU characterisation, revealed the close evolutionary relationship of the type species </w:t>
      </w:r>
      <w:r w:rsidRPr="00AD4AB5">
        <w:rPr>
          <w:i/>
          <w:szCs w:val="24"/>
        </w:rPr>
        <w:t>M. pusillum</w:t>
      </w:r>
      <w:r w:rsidRPr="00AD4AB5">
        <w:rPr>
          <w:szCs w:val="24"/>
        </w:rPr>
        <w:t xml:space="preserve"> (CCAP 248/5) with the </w:t>
      </w:r>
      <w:r w:rsidRPr="00AD4AB5">
        <w:rPr>
          <w:i/>
          <w:szCs w:val="24"/>
        </w:rPr>
        <w:t xml:space="preserve">Chlorella </w:t>
      </w:r>
      <w:r w:rsidRPr="00AD4AB5">
        <w:rPr>
          <w:szCs w:val="24"/>
        </w:rPr>
        <w:t>genus</w:t>
      </w:r>
      <w:r w:rsidRPr="00AD4AB5">
        <w:rPr>
          <w:i/>
          <w:szCs w:val="24"/>
        </w:rPr>
        <w:t xml:space="preserve">, </w:t>
      </w:r>
      <w:r w:rsidRPr="00AD4AB5">
        <w:rPr>
          <w:szCs w:val="24"/>
        </w:rPr>
        <w:t>and subsequently reduced and revised the genus to fall within the Chlorellaceae</w:t>
      </w:r>
      <w:r w:rsidRPr="00AD4AB5">
        <w:rPr>
          <w:i/>
          <w:szCs w:val="24"/>
        </w:rPr>
        <w:t xml:space="preserve"> </w:t>
      </w:r>
      <w:r w:rsidRPr="00AD4AB5">
        <w:rPr>
          <w:szCs w:val="24"/>
        </w:rPr>
        <w:t xml:space="preserve">family </w:t>
      </w:r>
      <w:r w:rsidR="00BD03EC" w:rsidRPr="00AD4AB5">
        <w:rPr>
          <w:szCs w:val="24"/>
        </w:rPr>
        <w:fldChar w:fldCharType="begin"/>
      </w:r>
      <w:r w:rsidR="00790A49">
        <w:rPr>
          <w:szCs w:val="24"/>
        </w:rPr>
        <w:instrText xml:space="preserve"> ADDIN ZOTERO_ITEM CSL_CITATION {"citationID":"scmqr1hpa","properties":{"formattedCitation":"(Krienitz et al., 2004; Luo et al., 2006)","plainCitation":"(Krienitz et al., 2004; Luo et al., 2006)"},"citationItems":[{"id":4353,"uris":["http://zotero.org/users/1204444/items/HZN5PHB9"],"uri":["http://zotero.org/users/1204444/items/HZN5PHB9"],"itemData":{"id":4353,"type":"article-journal","title":"Phylogenetic relationship of Chlorella and Parachlorella gen. nov. (Chlorophyta, Trebouxiophyceae)","container-title":"Phycologia","page":"529-542","volume":"43","issue":"5","source":"phycologia.org (Atypon)","abstract":"Chlorella is one of the archetypical forms of coccoid green algae and one of the best-studied phototrophic eukaryotes. However, its systematics remains enigmatic due to conflicts between morphological and molecular phylogenetic approaches. The sequences of the 18S ribosomal RNA gene of nine strains of Chlorella and related taxa, and the ITS2 region of 17 strains of Chlorellaceae were determined and included in phylogenetic analyses. The secondary structure of the ITS2 region of C. vulgaris was compared to that of Parachlorella beijerinckii. All phylogenetic analyses showed that the Chlorellaceae form a clade within the Trebouxiophyceae. The Chlorellaceae studied here are divided into two sister groups: (1) the Parachlorella-clade with Parachlorella beijerinckii gen. et sp. nov. and P. kessleri comb. nov. as well as Diclosler acuatus and Closteriopsis acicularis; and (2) the Chlorella-clade including the ‘true’ spherical Chlorella species C. vulgaris, C. lobophora and C.sorokiniana. The latter are intermixed with taxa that differ in morphology and were formerly classified in other families of coccoid green algae: Actinastrum hantzschii (formerly Coelastraceae), Diacanthos belenophorus (formerly Oocystaceae), Dictyosphaerium pulchellum (formerly Botryococcaceae), Didymogenes anomala and D. palatina (formerly Scenedesmaceae) and Micractinium pusilium (formerly Micractiniaceae). It was shown that morphological criteria traditionally used for classification (e.g. spines, mucilaginous envelopes or the formation of colonies or coenobia) are burdened with a high degree of phenotypic plasticity. These plastic traits represent adaptations to environmental factors in order to optimize floating in the water column and to resist grazing pressure. A genus and species concept in Chlorellaceae remains provisional, because, in most cases, there is still a lack of classical and molecular approaches to identify clear phylogenetic lineages.","DOI":"10.2216/i0031-8884-43-5-529.1","ISSN":"0031-8884","journalAbbreviation":"Phycologia","author":[{"family":"Krienitz","given":"Lothar"},{"family":"Hegewald","given":"Eberhard H."},{"family":"Hepperle","given":"Dominik"},{"family":"Huss","given":"Volker A. R."},{"family":"Rohr","given":"Thomas"},{"family":"Wolf","given":"Matthias"}],"issued":{"date-parts":[["2004",9,1]]}}},{"id":4271,"uris":["http://zotero.org/users/1204444/items/4ITMR6B9"],"uri":["http://zotero.org/users/1204444/items/4ITMR6B9"],"itemData":{"id":4271,"type":"article-journal","title":"Genotype versus Phenotype Variability in Chlorella and Micractinium (Chlorophyta, Trebouxiophyceae)","container-title":"Protist","page":"315-333","volume":"157","issue":"3","source":"ScienceDirect","abstract":"The most recent revision of the genus Chlorella, based on biochemical and SSU rDNA analyses, suggested a reduction to a set of four “true” spherical Chlorella species, while a growing number of morphologically different species such as Micractinium (formerly Micractiniaceae) were found to cluster within the clade of “true” Chlorella. In this study, the generic concept in Chlorellaceae to Chlorella and Micractinium was evaluated by means of combined SSU and ITS-2 rDNA sequence analyses and biotests to induce development of bristles on the cell wall. Molecular phylogenetic analyses of Chlorella and Micractinium strains confirmed their separation into two different genera. In addition, non-homoplasious synapomorphies (NHS) and compensatory base changes (CBC) in the secondary structures of SSU and ITS-2 rDNA sequences were found for both genera using this approach. The Micractinium clade can be differentiated into three different genotypes. Using culture medium of the rotifer Brachionus calyciflorus, phenotypic plasticity in Chlorella and Micractinium was studied. Non-bristled Micractinium cells developed bristles during incubation with Brachionus culture medium, whereas Chlorella did not produce bristles. Grazing experiments with Brachionus showed the rotifer preferred to feed on non-bristled cells. The dominance of colonies versus solitary cells in the Micractinium culture was not correlated with the “Brachionus factor”. These results suggest that morphological characteristics like formation of bristles represent phenotypic adaptations to the conditions in the ecosystem.","DOI":"10.1016/j.protis.2006.05.006","ISSN":"1434-4610","journalAbbreviation":"Protist","author":[{"family":"Luo","given":"Wei"},{"family":"Pflugmacher","given":"Stephan"},{"family":"Pröschold","given":"Thomas"},{"family":"Walz","given":"Norbert"},{"family":"Krienitz","given":"Lothar"}],"issued":{"date-parts":[["2006",8,23]]}}}],"schema":"https://github.com/citation-style-language/schema/raw/master/csl-citation.json"} </w:instrText>
      </w:r>
      <w:r w:rsidR="00BD03EC" w:rsidRPr="00AD4AB5">
        <w:rPr>
          <w:szCs w:val="24"/>
        </w:rPr>
        <w:fldChar w:fldCharType="separate"/>
      </w:r>
      <w:r w:rsidRPr="00AD4AB5">
        <w:rPr>
          <w:szCs w:val="24"/>
        </w:rPr>
        <w:t xml:space="preserve">(Krienitz </w:t>
      </w:r>
      <w:r w:rsidR="00490409" w:rsidRPr="00490409">
        <w:rPr>
          <w:i/>
          <w:szCs w:val="24"/>
        </w:rPr>
        <w:t>et al</w:t>
      </w:r>
      <w:r w:rsidRPr="00AD4AB5">
        <w:rPr>
          <w:szCs w:val="24"/>
        </w:rPr>
        <w:t xml:space="preserve">., 2004; Luo </w:t>
      </w:r>
      <w:r w:rsidR="00490409" w:rsidRPr="00490409">
        <w:rPr>
          <w:i/>
          <w:szCs w:val="24"/>
        </w:rPr>
        <w:t>et al</w:t>
      </w:r>
      <w:r w:rsidRPr="00AD4AB5">
        <w:rPr>
          <w:szCs w:val="24"/>
        </w:rPr>
        <w:t>., 2006)</w:t>
      </w:r>
      <w:r w:rsidR="00BD03EC" w:rsidRPr="00AD4AB5">
        <w:rPr>
          <w:szCs w:val="24"/>
        </w:rPr>
        <w:fldChar w:fldCharType="end"/>
      </w:r>
      <w:r w:rsidRPr="005B3C0C">
        <w:t xml:space="preserve">. The species cannot be separated with SSU analysis alone, and differ morphologically only through the potential development of bristles and colony formation (Luo </w:t>
      </w:r>
      <w:r w:rsidR="00490409" w:rsidRPr="00490409">
        <w:rPr>
          <w:i/>
        </w:rPr>
        <w:t>et al</w:t>
      </w:r>
      <w:r w:rsidRPr="005B3C0C">
        <w:t xml:space="preserve">., 2006). </w:t>
      </w:r>
      <w:r w:rsidR="00BD03EC" w:rsidRPr="005B3C0C">
        <w:fldChar w:fldCharType="begin"/>
      </w:r>
      <w:r w:rsidR="00790A49">
        <w:instrText xml:space="preserve"> ADDIN ZOTERO_ITEM CSL_CITATION {"citationID":"1cs9nh60aq","properties":{"formattedCitation":"(Luo et al., 2006)","plainCitation":"(Luo et al., 2006)"},"citationItems":[{"id":4271,"uris":["http://zotero.org/users/1204444/items/4ITMR6B9"],"uri":["http://zotero.org/users/1204444/items/4ITMR6B9"],"itemData":{"id":4271,"type":"article-journal","title":"Genotype versus Phenotype Variability in Chlorella and Micractinium (Chlorophyta, Trebouxiophyceae)","container-title":"Protist","page":"315-333","volume":"157","issue":"3","source":"ScienceDirect","abstract":"The most recent revision of the genus Chlorella, based on biochemical and SSU rDNA analyses, suggested a reduction to a set of four “true” spherical Chlorella species, while a growing number of morphologically different species such as Micractinium (formerly Micractiniaceae) were found to cluster within the clade of “true” Chlorella. In this study, the generic concept in Chlorellaceae to Chlorella and Micractinium was evaluated by means of combined SSU and ITS-2 rDNA sequence analyses and biotests to induce development of bristles on the cell wall. Molecular phylogenetic analyses of Chlorella and Micractinium strains confirmed their separation into two different genera. In addition, non-homoplasious synapomorphies (NHS) and compensatory base changes (CBC) in the secondary structures of SSU and ITS-2 rDNA sequences were found for both genera using this approach. The Micractinium clade can be differentiated into three different genotypes. Using culture medium of the rotifer Brachionus calyciflorus, phenotypic plasticity in Chlorella and Micractinium was studied. Non-bristled Micractinium cells developed bristles during incubation with Brachionus culture medium, whereas Chlorella did not produce bristles. Grazing experiments with Brachionus showed the rotifer preferred to feed on non-bristled cells. The dominance of colonies versus solitary cells in the Micractinium culture was not correlated with the “Brachionus factor”. These results suggest that morphological characteristics like formation of bristles represent phenotypic adaptations to the conditions in the ecosystem.","DOI":"10.1016/j.protis.2006.05.006","ISSN":"1434-4610","journalAbbreviation":"Protist","author":[{"family":"Luo","given":"Wei"},{"family":"Pflugmacher","given":"Stephan"},{"family":"Pröschold","given":"Thomas"},{"family":"Walz","given":"Norbert"},{"family":"Krienitz","given":"Lothar"}],"issued":{"date-parts":[["2006",8,23]]}}}],"schema":"https://github.com/citation-style-language/schema/raw/master/csl-citation.json"} </w:instrText>
      </w:r>
      <w:r w:rsidR="00BD03EC" w:rsidRPr="005B3C0C">
        <w:fldChar w:fldCharType="separate"/>
      </w:r>
      <w:r w:rsidRPr="005B3C0C">
        <w:t xml:space="preserve">Luo </w:t>
      </w:r>
      <w:r w:rsidR="00490409" w:rsidRPr="00490409">
        <w:rPr>
          <w:i/>
        </w:rPr>
        <w:t>et al</w:t>
      </w:r>
      <w:r w:rsidRPr="005B3C0C">
        <w:t>. (2006)</w:t>
      </w:r>
      <w:r w:rsidR="00BD03EC" w:rsidRPr="005B3C0C">
        <w:fldChar w:fldCharType="end"/>
      </w:r>
      <w:r w:rsidRPr="005B3C0C">
        <w:t xml:space="preserve"> established that bristle formation in </w:t>
      </w:r>
      <w:r w:rsidRPr="005B3C0C">
        <w:rPr>
          <w:i/>
        </w:rPr>
        <w:t xml:space="preserve">M. pusillum </w:t>
      </w:r>
      <w:r w:rsidRPr="005B3C0C">
        <w:t xml:space="preserve">CCAP 248/5 and other </w:t>
      </w:r>
      <w:r w:rsidRPr="005B3C0C">
        <w:rPr>
          <w:i/>
        </w:rPr>
        <w:t xml:space="preserve">Micractinium pusillum strains </w:t>
      </w:r>
      <w:r w:rsidRPr="005B3C0C">
        <w:t xml:space="preserve">is a </w:t>
      </w:r>
      <w:r w:rsidRPr="00AD4AB5">
        <w:rPr>
          <w:szCs w:val="24"/>
        </w:rPr>
        <w:t xml:space="preserve">flexible grazing protection trait that is inducible through the presence of the rotifer </w:t>
      </w:r>
      <w:r w:rsidRPr="00AD4AB5">
        <w:rPr>
          <w:rFonts w:cs="AdvHli"/>
          <w:i/>
          <w:szCs w:val="24"/>
        </w:rPr>
        <w:t xml:space="preserve">Brachionus calyciflorus, </w:t>
      </w:r>
      <w:r w:rsidRPr="00AD4AB5">
        <w:rPr>
          <w:rFonts w:cs="AdvHli"/>
          <w:szCs w:val="24"/>
        </w:rPr>
        <w:t xml:space="preserve">and is lost through monoculture cultivation. Other species grouped within </w:t>
      </w:r>
      <w:r w:rsidRPr="00AD4AB5">
        <w:rPr>
          <w:rFonts w:cs="AdvHli"/>
          <w:i/>
          <w:szCs w:val="24"/>
        </w:rPr>
        <w:t xml:space="preserve">Micractinium </w:t>
      </w:r>
      <w:r w:rsidRPr="00AD4AB5">
        <w:rPr>
          <w:szCs w:val="24"/>
        </w:rPr>
        <w:t>do not have this phenotypic plasticity, including</w:t>
      </w:r>
      <w:r w:rsidRPr="005B3C0C">
        <w:rPr>
          <w:szCs w:val="24"/>
        </w:rPr>
        <w:t xml:space="preserve"> the strain CCAP 211/92 and </w:t>
      </w:r>
      <w:r w:rsidRPr="005B3C0C">
        <w:rPr>
          <w:i/>
          <w:szCs w:val="24"/>
        </w:rPr>
        <w:t xml:space="preserve">M. reisseni </w:t>
      </w:r>
      <w:r w:rsidRPr="005B3C0C">
        <w:rPr>
          <w:szCs w:val="24"/>
        </w:rPr>
        <w:t xml:space="preserve">(CCAP211/83), </w:t>
      </w:r>
      <w:r w:rsidRPr="005B3C0C">
        <w:t xml:space="preserve">which were isolated from a Seychelles soil sample and within the endosymbiont ciliate </w:t>
      </w:r>
      <w:r w:rsidRPr="005B3C0C">
        <w:rPr>
          <w:i/>
        </w:rPr>
        <w:t>Paramecium</w:t>
      </w:r>
      <w:r w:rsidRPr="005B3C0C">
        <w:t xml:space="preserve"> respectively, and therefore may not </w:t>
      </w:r>
      <w:r w:rsidRPr="005B3C0C">
        <w:lastRenderedPageBreak/>
        <w:t xml:space="preserve">experience grazing pressure. Recently, </w:t>
      </w:r>
      <w:r w:rsidRPr="005B3C0C">
        <w:rPr>
          <w:i/>
        </w:rPr>
        <w:t xml:space="preserve">M. inermum </w:t>
      </w:r>
      <w:r w:rsidRPr="005B3C0C">
        <w:t xml:space="preserve">(NIES 2171), formerly </w:t>
      </w:r>
      <w:r w:rsidRPr="005B3C0C">
        <w:rPr>
          <w:i/>
        </w:rPr>
        <w:t>Chlorella vulgaris,</w:t>
      </w:r>
      <w:r w:rsidRPr="005B3C0C">
        <w:t xml:space="preserve"> was revised by </w:t>
      </w:r>
      <w:r w:rsidR="00BD03EC" w:rsidRPr="005B3C0C">
        <w:fldChar w:fldCharType="begin"/>
      </w:r>
      <w:r w:rsidR="00790A49">
        <w:instrText xml:space="preserve"> ADDIN ZOTERO_ITEM CSL_CITATION {"citationID":"1djc1proda","properties":{"formattedCitation":"(Hoshina and Fujiwara, 2013)","plainCitation":"(Hoshina and Fujiwara, 2013)"},"citationItems":[{"id":2045,"uris":["http://zotero.org/users/1204444/items/JI4SSUX9"],"uri":["http://zotero.org/users/1204444/items/JI4SSUX9"],"itemData":{"id":2045,"type":"article-journal","title":"Molecular characterization of Chlorella cultures of the National Institute for Environmental Studies culture collection with description of Micractinium inermum sp. nov., Didymogenes sphaerica sp. nov., and Didymogenes soliella sp. nov. (Chlorellaceae, Trebouxiophyceae)","container-title":"Phycological Research","page":"124–132","volume":"61","issue":"2","source":"Wiley Online Library","abstract":"Chlorella Beijerinck (Chlorellaceae, Trebouxiophyceae) strains from the collection of the National Institute for Environmental Studies (NIES) were characterized using gene sequence data. The misidentification of a number of strains was rectified. Chlorella vulgaris Beijerinck NIES-2173 was reclassified as C. sorokiniana Shihira et Krauss. Chlorella sp. NIES-2171 was described as a new species in the genus Micractinium Fresinius, M. inermum Hoshina et Fujiwara. Chlorella sorokiniana NIES-2167 and Chlorella sp. NIES-2330 were found to be phylogenetically related to Didymogenes Schmidle. We propose these two strains be transferred to the genus Didymogenes and given new names: D. sphaerica Hoshina et Fujiwara and D. soliella Hoshina et Fujiwara. Taxonomic decisions were primarily based on small subunit-internal transcribed spacer ribosomal DNA phylogeny for genus assignment and ITS2 sequence-structure to determine species autonomy. Our findings suggest that this strategy is the most effective way to use the species concept among autosporic coccoids.","DOI":"10.1111/pre.12010","ISSN":"1440-1835","language":"en","author":[{"family":"Hoshina","given":"Ryo"},{"family":"Fujiwara","given":"Yuko"}],"issued":{"date-parts":[["2013"]]}}}],"schema":"https://github.com/citation-style-language/schema/raw/master/csl-citation.json"} </w:instrText>
      </w:r>
      <w:r w:rsidR="00BD03EC" w:rsidRPr="005B3C0C">
        <w:fldChar w:fldCharType="separate"/>
      </w:r>
      <w:r w:rsidR="00A36E55">
        <w:rPr>
          <w:rFonts w:ascii="Calibri" w:hAnsi="Calibri"/>
        </w:rPr>
        <w:t>Hoshina and Fujiwara</w:t>
      </w:r>
      <w:r w:rsidR="00473EBC" w:rsidRPr="00473EBC">
        <w:rPr>
          <w:rFonts w:ascii="Calibri" w:hAnsi="Calibri"/>
        </w:rPr>
        <w:t xml:space="preserve"> </w:t>
      </w:r>
      <w:r w:rsidR="00A36E55">
        <w:rPr>
          <w:rFonts w:ascii="Calibri" w:hAnsi="Calibri"/>
        </w:rPr>
        <w:t>(</w:t>
      </w:r>
      <w:r w:rsidR="00473EBC" w:rsidRPr="00473EBC">
        <w:rPr>
          <w:rFonts w:ascii="Calibri" w:hAnsi="Calibri"/>
        </w:rPr>
        <w:t>2013)</w:t>
      </w:r>
      <w:r w:rsidR="00BD03EC" w:rsidRPr="005B3C0C">
        <w:fldChar w:fldCharType="end"/>
      </w:r>
      <w:r w:rsidRPr="005B3C0C">
        <w:t xml:space="preserve">. Although the authors did not conduct a biotest, the lack of spines led to the naming </w:t>
      </w:r>
      <w:r w:rsidRPr="005B3C0C">
        <w:rPr>
          <w:i/>
        </w:rPr>
        <w:t xml:space="preserve">inermum, </w:t>
      </w:r>
      <w:r w:rsidRPr="005B3C0C">
        <w:t xml:space="preserve">meaning defenceless. Further biotesting with the species may reveal a phenotypic plasticity, which could potentially force a renaming. </w:t>
      </w:r>
    </w:p>
    <w:p w14:paraId="53B88D34" w14:textId="77777777" w:rsidR="005B3C0C" w:rsidRPr="005B3C0C" w:rsidRDefault="005128F7" w:rsidP="005B3C0C">
      <w:r>
        <w:rPr>
          <w:noProof/>
          <w:lang w:eastAsia="en-GB"/>
        </w:rPr>
        <mc:AlternateContent>
          <mc:Choice Requires="wpg">
            <w:drawing>
              <wp:anchor distT="0" distB="0" distL="114300" distR="114300" simplePos="0" relativeHeight="251718144" behindDoc="0" locked="0" layoutInCell="1" allowOverlap="1" wp14:anchorId="09F523F4" wp14:editId="5BD65A14">
                <wp:simplePos x="0" y="0"/>
                <wp:positionH relativeFrom="column">
                  <wp:posOffset>41910</wp:posOffset>
                </wp:positionH>
                <wp:positionV relativeFrom="paragraph">
                  <wp:posOffset>80645</wp:posOffset>
                </wp:positionV>
                <wp:extent cx="5243195" cy="5060950"/>
                <wp:effectExtent l="0" t="0" r="0" b="6350"/>
                <wp:wrapNone/>
                <wp:docPr id="447" name="Group 4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43195" cy="5060950"/>
                          <a:chOff x="160324" y="465495"/>
                          <a:chExt cx="5469913" cy="5185769"/>
                        </a:xfrm>
                      </wpg:grpSpPr>
                      <pic:pic xmlns:pic="http://schemas.openxmlformats.org/drawingml/2006/picture">
                        <pic:nvPicPr>
                          <pic:cNvPr id="704" name="Picture 27"/>
                          <pic:cNvPicPr>
                            <a:picLocks noChangeAspect="1"/>
                          </pic:cNvPicPr>
                        </pic:nvPicPr>
                        <pic:blipFill rotWithShape="1">
                          <a:blip r:embed="rId65">
                            <a:extLst>
                              <a:ext uri="{28A0092B-C50C-407E-A947-70E740481C1C}">
                                <a14:useLocalDpi xmlns:a14="http://schemas.microsoft.com/office/drawing/2010/main" val="0"/>
                              </a:ext>
                            </a:extLst>
                          </a:blip>
                          <a:srcRect l="3196" r="2739"/>
                          <a:stretch/>
                        </pic:blipFill>
                        <pic:spPr bwMode="auto">
                          <a:xfrm>
                            <a:off x="160324" y="465495"/>
                            <a:ext cx="5469913" cy="403959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705" name="Text Box 2"/>
                        <wps:cNvSpPr txBox="1">
                          <a:spLocks noChangeArrowheads="1"/>
                        </wps:cNvSpPr>
                        <wps:spPr bwMode="auto">
                          <a:xfrm rot="5400000">
                            <a:off x="2297606" y="2466573"/>
                            <a:ext cx="1047409" cy="5321973"/>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78E4E1" w14:textId="77777777" w:rsidR="003B14DC" w:rsidRPr="00F33422" w:rsidRDefault="003B14DC" w:rsidP="005B3C0C">
                              <w:pPr>
                                <w:spacing w:after="0"/>
                                <w:rPr>
                                  <w:rFonts w:eastAsia="Times New Roman" w:cs="Arial"/>
                                  <w:color w:val="000000"/>
                                  <w:sz w:val="20"/>
                                  <w:szCs w:val="20"/>
                                  <w:lang w:eastAsia="en-GB"/>
                                </w:rPr>
                              </w:pPr>
                              <w:r w:rsidRPr="00DB7F37">
                                <w:rPr>
                                  <w:rFonts w:eastAsia="Times New Roman" w:cs="Times New Roman"/>
                                  <w:b/>
                                  <w:bCs/>
                                  <w:color w:val="000000"/>
                                  <w:sz w:val="20"/>
                                  <w:szCs w:val="20"/>
                                  <w:lang w:eastAsia="en-GB"/>
                                </w:rPr>
                                <w:t>Figure</w:t>
                              </w:r>
                              <w:r>
                                <w:rPr>
                                  <w:rFonts w:eastAsia="Times New Roman" w:cs="Times New Roman"/>
                                  <w:b/>
                                  <w:bCs/>
                                  <w:color w:val="000000"/>
                                  <w:sz w:val="20"/>
                                  <w:szCs w:val="20"/>
                                  <w:lang w:eastAsia="en-GB"/>
                                </w:rPr>
                                <w:t xml:space="preserve"> 27</w:t>
                              </w:r>
                              <w:r w:rsidRPr="00DB7F37">
                                <w:rPr>
                                  <w:rFonts w:eastAsia="Times New Roman" w:cs="Times New Roman"/>
                                  <w:b/>
                                  <w:bCs/>
                                  <w:color w:val="000000"/>
                                  <w:sz w:val="20"/>
                                  <w:szCs w:val="20"/>
                                  <w:lang w:eastAsia="en-GB"/>
                                </w:rPr>
                                <w:t xml:space="preserve">. </w:t>
                              </w:r>
                              <w:r>
                                <w:rPr>
                                  <w:rFonts w:eastAsia="Times New Roman" w:cs="Times New Roman"/>
                                  <w:bCs/>
                                  <w:color w:val="000000"/>
                                  <w:sz w:val="20"/>
                                  <w:szCs w:val="20"/>
                                  <w:lang w:eastAsia="en-GB"/>
                                </w:rPr>
                                <w:t>ML tree constructed from SSU and ITS region of</w:t>
                              </w:r>
                              <w:r w:rsidRPr="00BE4AE5">
                                <w:rPr>
                                  <w:rFonts w:eastAsia="Times New Roman" w:cs="Times New Roman"/>
                                  <w:bCs/>
                                  <w:color w:val="000000"/>
                                  <w:sz w:val="20"/>
                                  <w:szCs w:val="20"/>
                                  <w:lang w:eastAsia="en-GB"/>
                                </w:rPr>
                                <w:t xml:space="preserve"> </w:t>
                              </w:r>
                              <w:r>
                                <w:rPr>
                                  <w:rFonts w:eastAsia="Times New Roman" w:cs="Times New Roman"/>
                                  <w:bCs/>
                                  <w:color w:val="000000"/>
                                  <w:sz w:val="20"/>
                                  <w:szCs w:val="20"/>
                                  <w:lang w:eastAsia="en-GB"/>
                                </w:rPr>
                                <w:t xml:space="preserve">rDNA sequences from Hoshina and Fujiwara (2013). Values on branches are bootstrap values calculated by ML (left) and neighbour joining (right). Only &gt;50% values are given. NIES-2171 = </w:t>
                              </w:r>
                              <w:r>
                                <w:rPr>
                                  <w:rFonts w:eastAsia="Times New Roman" w:cs="Times New Roman"/>
                                  <w:bCs/>
                                  <w:i/>
                                  <w:color w:val="000000"/>
                                  <w:sz w:val="20"/>
                                  <w:szCs w:val="20"/>
                                  <w:lang w:eastAsia="en-GB"/>
                                </w:rPr>
                                <w:t xml:space="preserve">Micractinium inermum </w:t>
                              </w:r>
                              <w:r>
                                <w:rPr>
                                  <w:rFonts w:eastAsia="Times New Roman" w:cs="Times New Roman"/>
                                  <w:bCs/>
                                  <w:color w:val="000000"/>
                                  <w:sz w:val="20"/>
                                  <w:szCs w:val="20"/>
                                  <w:lang w:eastAsia="en-GB"/>
                                </w:rPr>
                                <w:t xml:space="preserve">and NIES-2173 = </w:t>
                              </w:r>
                              <w:r>
                                <w:rPr>
                                  <w:rFonts w:eastAsia="Times New Roman" w:cs="Times New Roman"/>
                                  <w:bCs/>
                                  <w:i/>
                                  <w:color w:val="000000"/>
                                  <w:sz w:val="20"/>
                                  <w:szCs w:val="20"/>
                                  <w:lang w:eastAsia="en-GB"/>
                                </w:rPr>
                                <w:t>Chlorella sorokiniana</w:t>
                              </w:r>
                              <w:r>
                                <w:rPr>
                                  <w:rFonts w:eastAsia="Times New Roman" w:cs="Times New Roman"/>
                                  <w:bCs/>
                                  <w:color w:val="000000"/>
                                  <w:sz w:val="20"/>
                                  <w:szCs w:val="20"/>
                                  <w:lang w:eastAsia="en-GB"/>
                                </w:rPr>
                                <w:t>.</w:t>
                              </w:r>
                            </w:p>
                            <w:p w14:paraId="75F17A7B" w14:textId="77777777" w:rsidR="003B14DC" w:rsidRDefault="003B14DC" w:rsidP="005B3C0C">
                              <w:r w:rsidRPr="004273EF">
                                <w:rPr>
                                  <w:rFonts w:ascii="Arial" w:eastAsia="Times New Roman" w:hAnsi="Arial" w:cs="Arial"/>
                                  <w:color w:val="000000"/>
                                  <w:sz w:val="27"/>
                                  <w:szCs w:val="27"/>
                                  <w:lang w:eastAsia="en-GB"/>
                                </w:rPr>
                                <w:br/>
                              </w:r>
                            </w:p>
                            <w:p w14:paraId="4BF4AC5B" w14:textId="77777777" w:rsidR="003B14DC" w:rsidRDefault="003B14DC" w:rsidP="005B3C0C"/>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9F523F4" id="Group 422" o:spid="_x0000_s1260" style="position:absolute;left:0;text-align:left;margin-left:3.3pt;margin-top:6.35pt;width:412.85pt;height:398.5pt;z-index:251718144;mso-width-relative:margin;mso-height-relative:margin" coordorigin="1603,4654" coordsize="54699,51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">
                <v:shape id="Picture 27" o:spid="_x0000_s1261" type="#_x0000_t75" style="position:absolute;left:1603;top:4654;width:54699;height:403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">
                  <v:imagedata r:id="rId66" o:title="" cropleft="2095f" cropright="1795f"/>
                  <v:path arrowok="t"/>
                </v:shape>
                <v:shape id="_x0000_s1262" type="#_x0000_t202" style="position:absolute;left:22976;top:24665;width:10474;height:532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" stroked="f">
                  <v:textbox>
                    <w:txbxContent>
                      <w:p w14:paraId="6178E4E1" w14:textId="77777777" w:rsidR="003B14DC" w:rsidRPr="00F33422" w:rsidRDefault="003B14DC" w:rsidP="005B3C0C">
                        <w:pPr>
                          <w:spacing w:after="0"/>
                          <w:rPr>
                            <w:rFonts w:eastAsia="Times New Roman" w:cs="Arial"/>
                            <w:color w:val="000000"/>
                            <w:sz w:val="20"/>
                            <w:szCs w:val="20"/>
                            <w:lang w:eastAsia="en-GB"/>
                          </w:rPr>
                        </w:pPr>
                        <w:r w:rsidRPr="00DB7F37">
                          <w:rPr>
                            <w:rFonts w:eastAsia="Times New Roman" w:cs="Times New Roman"/>
                            <w:b/>
                            <w:bCs/>
                            <w:color w:val="000000"/>
                            <w:sz w:val="20"/>
                            <w:szCs w:val="20"/>
                            <w:lang w:eastAsia="en-GB"/>
                          </w:rPr>
                          <w:t>Figure</w:t>
                        </w:r>
                        <w:r>
                          <w:rPr>
                            <w:rFonts w:eastAsia="Times New Roman" w:cs="Times New Roman"/>
                            <w:b/>
                            <w:bCs/>
                            <w:color w:val="000000"/>
                            <w:sz w:val="20"/>
                            <w:szCs w:val="20"/>
                            <w:lang w:eastAsia="en-GB"/>
                          </w:rPr>
                          <w:t xml:space="preserve"> 27</w:t>
                        </w:r>
                        <w:r w:rsidRPr="00DB7F37">
                          <w:rPr>
                            <w:rFonts w:eastAsia="Times New Roman" w:cs="Times New Roman"/>
                            <w:b/>
                            <w:bCs/>
                            <w:color w:val="000000"/>
                            <w:sz w:val="20"/>
                            <w:szCs w:val="20"/>
                            <w:lang w:eastAsia="en-GB"/>
                          </w:rPr>
                          <w:t xml:space="preserve">. </w:t>
                        </w:r>
                        <w:r>
                          <w:rPr>
                            <w:rFonts w:eastAsia="Times New Roman" w:cs="Times New Roman"/>
                            <w:bCs/>
                            <w:color w:val="000000"/>
                            <w:sz w:val="20"/>
                            <w:szCs w:val="20"/>
                            <w:lang w:eastAsia="en-GB"/>
                          </w:rPr>
                          <w:t>ML tree constructed from SSU and ITS region of</w:t>
                        </w:r>
                        <w:r w:rsidRPr="00BE4AE5">
                          <w:rPr>
                            <w:rFonts w:eastAsia="Times New Roman" w:cs="Times New Roman"/>
                            <w:bCs/>
                            <w:color w:val="000000"/>
                            <w:sz w:val="20"/>
                            <w:szCs w:val="20"/>
                            <w:lang w:eastAsia="en-GB"/>
                          </w:rPr>
                          <w:t xml:space="preserve"> </w:t>
                        </w:r>
                        <w:r>
                          <w:rPr>
                            <w:rFonts w:eastAsia="Times New Roman" w:cs="Times New Roman"/>
                            <w:bCs/>
                            <w:color w:val="000000"/>
                            <w:sz w:val="20"/>
                            <w:szCs w:val="20"/>
                            <w:lang w:eastAsia="en-GB"/>
                          </w:rPr>
                          <w:t xml:space="preserve">rDNA sequences from Hoshina and Fujiwara (2013). Values on branches are bootstrap values calculated by ML (left) and neighbour joining (right). Only &gt;50% values are given. NIES-2171 = </w:t>
                        </w:r>
                        <w:r>
                          <w:rPr>
                            <w:rFonts w:eastAsia="Times New Roman" w:cs="Times New Roman"/>
                            <w:bCs/>
                            <w:i/>
                            <w:color w:val="000000"/>
                            <w:sz w:val="20"/>
                            <w:szCs w:val="20"/>
                            <w:lang w:eastAsia="en-GB"/>
                          </w:rPr>
                          <w:t xml:space="preserve">Micractinium inermum </w:t>
                        </w:r>
                        <w:r>
                          <w:rPr>
                            <w:rFonts w:eastAsia="Times New Roman" w:cs="Times New Roman"/>
                            <w:bCs/>
                            <w:color w:val="000000"/>
                            <w:sz w:val="20"/>
                            <w:szCs w:val="20"/>
                            <w:lang w:eastAsia="en-GB"/>
                          </w:rPr>
                          <w:t xml:space="preserve">and NIES-2173 = </w:t>
                        </w:r>
                        <w:r>
                          <w:rPr>
                            <w:rFonts w:eastAsia="Times New Roman" w:cs="Times New Roman"/>
                            <w:bCs/>
                            <w:i/>
                            <w:color w:val="000000"/>
                            <w:sz w:val="20"/>
                            <w:szCs w:val="20"/>
                            <w:lang w:eastAsia="en-GB"/>
                          </w:rPr>
                          <w:t>Chlorella sorokiniana</w:t>
                        </w:r>
                        <w:r>
                          <w:rPr>
                            <w:rFonts w:eastAsia="Times New Roman" w:cs="Times New Roman"/>
                            <w:bCs/>
                            <w:color w:val="000000"/>
                            <w:sz w:val="20"/>
                            <w:szCs w:val="20"/>
                            <w:lang w:eastAsia="en-GB"/>
                          </w:rPr>
                          <w:t>.</w:t>
                        </w:r>
                      </w:p>
                      <w:p w14:paraId="75F17A7B" w14:textId="77777777" w:rsidR="003B14DC" w:rsidRDefault="003B14DC" w:rsidP="005B3C0C">
                        <w:r w:rsidRPr="004273EF">
                          <w:rPr>
                            <w:rFonts w:ascii="Arial" w:eastAsia="Times New Roman" w:hAnsi="Arial" w:cs="Arial"/>
                            <w:color w:val="000000"/>
                            <w:sz w:val="27"/>
                            <w:szCs w:val="27"/>
                            <w:lang w:eastAsia="en-GB"/>
                          </w:rPr>
                          <w:br/>
                        </w:r>
                      </w:p>
                      <w:p w14:paraId="4BF4AC5B" w14:textId="77777777" w:rsidR="003B14DC" w:rsidRDefault="003B14DC" w:rsidP="005B3C0C"/>
                    </w:txbxContent>
                  </v:textbox>
                </v:shape>
              </v:group>
            </w:pict>
          </mc:Fallback>
        </mc:AlternateContent>
      </w:r>
    </w:p>
    <w:p w14:paraId="6A0DE239" w14:textId="77777777" w:rsidR="005B3C0C" w:rsidRPr="005B3C0C" w:rsidRDefault="005B3C0C" w:rsidP="005B3C0C"/>
    <w:p w14:paraId="31AC98D9" w14:textId="77777777" w:rsidR="005B3C0C" w:rsidRPr="005B3C0C" w:rsidRDefault="005B3C0C" w:rsidP="005B3C0C"/>
    <w:p w14:paraId="45708523" w14:textId="77777777" w:rsidR="005B3C0C" w:rsidRPr="005B3C0C" w:rsidRDefault="005B3C0C" w:rsidP="005B3C0C"/>
    <w:p w14:paraId="08B0746C" w14:textId="77777777" w:rsidR="005B3C0C" w:rsidRPr="005B3C0C" w:rsidRDefault="005B3C0C" w:rsidP="005B3C0C"/>
    <w:p w14:paraId="746F0B81" w14:textId="77777777" w:rsidR="005B3C0C" w:rsidRPr="005B3C0C" w:rsidRDefault="005B3C0C" w:rsidP="005B3C0C"/>
    <w:p w14:paraId="63193D83" w14:textId="77777777" w:rsidR="005B3C0C" w:rsidRPr="005B3C0C" w:rsidRDefault="005B3C0C" w:rsidP="005B3C0C"/>
    <w:p w14:paraId="5A59A8EC" w14:textId="77777777" w:rsidR="005B3C0C" w:rsidRPr="005B3C0C" w:rsidRDefault="005B3C0C" w:rsidP="005B3C0C"/>
    <w:p w14:paraId="3CB259E0" w14:textId="77777777" w:rsidR="005B3C0C" w:rsidRPr="005B3C0C" w:rsidRDefault="005B3C0C" w:rsidP="005B3C0C"/>
    <w:p w14:paraId="212EAEAF" w14:textId="77777777" w:rsidR="005B3C0C" w:rsidRPr="005B3C0C" w:rsidRDefault="005B3C0C" w:rsidP="005B3C0C"/>
    <w:p w14:paraId="16F02DEB" w14:textId="77777777" w:rsidR="005B3C0C" w:rsidRPr="005B3C0C" w:rsidRDefault="005B3C0C" w:rsidP="005B3C0C"/>
    <w:p w14:paraId="171E48A5" w14:textId="77777777" w:rsidR="005B3C0C" w:rsidRPr="005B3C0C" w:rsidRDefault="005B3C0C" w:rsidP="005B3C0C"/>
    <w:p w14:paraId="7FD5A539" w14:textId="77777777" w:rsidR="005B3C0C" w:rsidRPr="005B3C0C" w:rsidRDefault="005B3C0C" w:rsidP="005B3C0C"/>
    <w:p w14:paraId="42308041" w14:textId="77777777" w:rsidR="005B3C0C" w:rsidRPr="005B3C0C" w:rsidRDefault="005B3C0C" w:rsidP="005B3C0C"/>
    <w:p w14:paraId="59B523E4" w14:textId="77777777" w:rsidR="005B3C0C" w:rsidRPr="005B3C0C" w:rsidRDefault="005B3C0C" w:rsidP="005B3C0C"/>
    <w:p w14:paraId="152EB959" w14:textId="77777777" w:rsidR="005B3C0C" w:rsidRPr="005B3C0C" w:rsidRDefault="005B3C0C" w:rsidP="005B3C0C">
      <w:pPr>
        <w:rPr>
          <w:b/>
        </w:rPr>
      </w:pPr>
    </w:p>
    <w:p w14:paraId="3C8944CD" w14:textId="77777777" w:rsidR="005B3C0C" w:rsidRPr="005B3C0C" w:rsidRDefault="005B3C0C" w:rsidP="005B3C0C"/>
    <w:p w14:paraId="79215286" w14:textId="77777777" w:rsidR="005B3C0C" w:rsidRPr="005B3C0C" w:rsidRDefault="005B3C0C" w:rsidP="00A36E55">
      <w:pPr>
        <w:spacing w:line="360" w:lineRule="auto"/>
      </w:pPr>
      <w:r w:rsidRPr="005B3C0C">
        <w:t xml:space="preserve">The growth characteristics and potential of species of the </w:t>
      </w:r>
      <w:r w:rsidRPr="005B3C0C">
        <w:rPr>
          <w:i/>
        </w:rPr>
        <w:t xml:space="preserve">Micractinium </w:t>
      </w:r>
      <w:r w:rsidRPr="005B3C0C">
        <w:t xml:space="preserve">genus as biofuel feedstocks have not been extensively researched. Recent investigations have reported that </w:t>
      </w:r>
      <w:r w:rsidRPr="005B3C0C">
        <w:rPr>
          <w:i/>
        </w:rPr>
        <w:t>Micractinium</w:t>
      </w:r>
      <w:r w:rsidRPr="005B3C0C">
        <w:t xml:space="preserve"> </w:t>
      </w:r>
      <w:r w:rsidRPr="005B3C0C">
        <w:rPr>
          <w:i/>
        </w:rPr>
        <w:t>inermum</w:t>
      </w:r>
      <w:r w:rsidRPr="005B3C0C">
        <w:t xml:space="preserve"> can be successfully cultivated in various wastewaters and can accumulate significant levels of lipid (39.1%) under nutrient stress </w:t>
      </w:r>
      <w:r w:rsidR="00BD03EC" w:rsidRPr="005B3C0C">
        <w:fldChar w:fldCharType="begin"/>
      </w:r>
      <w:r w:rsidR="00790A49">
        <w:instrText xml:space="preserve"> ADDIN ZOTERO_ITEM CSL_CITATION {"citationID":"1nnlq7rfas","properties":{"formattedCitation":"(S. Park et al., 2015)","plainCitation":"(S. Park et al., 2015)"},"citationItems":[{"id":4275,"uris":["http://zotero.org/users/1204444/items/KIQPJNR7"],"uri":["http://zotero.org/users/1204444/items/KIQPJNR7"],"itemData":{"id":4275,"type":"article-journal","title":"Blending water- and nutrient-source wastewaters for cost-effective cultivation of high lipid content microalgal species Micractinium inermum NLP-F014","container-title":"Bioresource Technology","page":"388-394","volume":"198","source":"PubMed","abstract":"The possibility of utilizing blended wastewaters from different streams was investigated for cost-efficient microalgal cultivation. The influent of a domestic wastewater treatment plant and the liquid fertilizer from a swine wastewater treatment plant were selected as water- and nutrient-source wastewaters, respectively. The growth of Micractinium inermum NLP-F014 in the blended wastewater medium without any pretreatment was comparable to that in Bold's Basal Medium. The optimum blending ratio of 5-15% (vv(-1)) facilitated biomass production up to 5.7g-dry cell weight (DCW) L(-1), and the maximum biomass productivity (1.03g-DCWL(-1)d(-1)) was achieved after three days of cultivation. Nutrient depletion induced lipid accumulation in the cell up to 39.1% (ww(-1)) and the maximum lipid productivity was 0.19g-FAMEL(-1)d(-1). These results suggest that blending water- and nutrient-source wastewaters at a proper ratio without pretreatment can significantly cut costs in microalgae cultivation for biodiesel production.","DOI":"10.1016/j.biortech.2015.09.038","ISSN":"1873-2976","note":"PMID: 26409109","journalAbbreviation":"Bioresour. Technol.","language":"ENG","author":[{"family":"Park","given":"Seonghwan"},{"family":"Kim","given":"Jeongmi"},{"family":"Yoon","given":"Youngjin"},{"family":"Park","given":"Younghyun"},{"family":"Lee","given":"Taeho"}],"issued":{"date-parts":[["2015",9,18]]},"PMID":"26409109"}}],"schema":"https://github.com/citation-style-language/schema/raw/master/csl-citation.json"} </w:instrText>
      </w:r>
      <w:r w:rsidR="00BD03EC" w:rsidRPr="005B3C0C">
        <w:fldChar w:fldCharType="separate"/>
      </w:r>
      <w:r w:rsidR="000847E0">
        <w:rPr>
          <w:rFonts w:ascii="Calibri" w:hAnsi="Calibri"/>
        </w:rPr>
        <w:t>(</w:t>
      </w:r>
      <w:r w:rsidR="00473EBC" w:rsidRPr="00473EBC">
        <w:rPr>
          <w:rFonts w:ascii="Calibri" w:hAnsi="Calibri"/>
        </w:rPr>
        <w:t xml:space="preserve">Park </w:t>
      </w:r>
      <w:r w:rsidR="00490409" w:rsidRPr="00490409">
        <w:rPr>
          <w:rFonts w:ascii="Calibri" w:hAnsi="Calibri"/>
          <w:i/>
        </w:rPr>
        <w:t>et al</w:t>
      </w:r>
      <w:r w:rsidR="00473EBC" w:rsidRPr="00473EBC">
        <w:rPr>
          <w:rFonts w:ascii="Calibri" w:hAnsi="Calibri"/>
        </w:rPr>
        <w:t>., 2015)</w:t>
      </w:r>
      <w:r w:rsidR="00BD03EC" w:rsidRPr="005B3C0C">
        <w:fldChar w:fldCharType="end"/>
      </w:r>
      <w:r w:rsidRPr="005B3C0C">
        <w:t xml:space="preserve">. Furthermore an unidentified </w:t>
      </w:r>
      <w:r w:rsidRPr="005B3C0C">
        <w:rPr>
          <w:i/>
        </w:rPr>
        <w:t xml:space="preserve">Micractinium </w:t>
      </w:r>
      <w:r w:rsidRPr="005B3C0C">
        <w:t xml:space="preserve">species was reported to grow mixotrophically on acetate and glycerol, greatly increasing biomass and lipid productively compared to autotrophic controls </w:t>
      </w:r>
      <w:r w:rsidR="00BD03EC" w:rsidRPr="005B3C0C">
        <w:fldChar w:fldCharType="begin"/>
      </w:r>
      <w:r w:rsidR="00790A49">
        <w:instrText xml:space="preserve"> ADDIN ZOTERO_ITEM CSL_CITATION {"citationID":"2kp8n7bro2","properties":{"formattedCitation":"(K. C. Park et al., 2011)","plainCitation":"(K. C. Park et al., 2011)"},"citationItems":[{"id":1002,"uris":["http://zotero.org/users/1204444/items/JKQH3ZRS"],"uri":["http://zotero.org/users/1204444/items/JKQH3ZRS"],"itemData":{"id":1002,"type":"article-journal","title":"Mixotrophic and photoautotrophic cultivation of 14 microalgae isolates from Saskatchewan, Canada: potential applications for wastewater remediation for biofuel production","container-title":"Journal of Applied Phycology","page":"339-348","volume":"24","issue":"3","source":"CrossRef","DOI":"10.1007/s10811-011-9772-2","ISSN":"0921-8971, 1573-5176","shortTitle":"Mixotrophic and photoautotrophic cultivation of 14 microalgae isolates from Saskatchewan, Canada","author":[{"family":"Park","given":"Kyoung C."},{"family":"Whitney","given":"Crystal"},{"family":"McNichol","given":"Jesse C."},{"family":"Dickinson","given":"Kathryn E."},{"family":"MacQuarrie","given":"Scott"},{"family":"Skrupski","given":"Blair P."},{"family":"Zou","given":"Jitao"},{"family":"Wilson","given":"Kenneth E."},{"family":"O’Leary","given":"Stephen J. B."},{"family":"McGinn","given":"Patrick J."}],"issued":{"date-parts":[["2011",12,24]]}}}],"schema":"https://github.com/citation-style-language/schema/raw/master/csl-citation.json"} </w:instrText>
      </w:r>
      <w:r w:rsidR="00BD03EC" w:rsidRPr="005B3C0C">
        <w:fldChar w:fldCharType="separate"/>
      </w:r>
      <w:r w:rsidR="000847E0">
        <w:rPr>
          <w:rFonts w:ascii="Calibri" w:hAnsi="Calibri"/>
        </w:rPr>
        <w:t>(</w:t>
      </w:r>
      <w:r w:rsidR="00473EBC" w:rsidRPr="00473EBC">
        <w:rPr>
          <w:rFonts w:ascii="Calibri" w:hAnsi="Calibri"/>
        </w:rPr>
        <w:t xml:space="preserve">Park </w:t>
      </w:r>
      <w:r w:rsidR="00490409" w:rsidRPr="00490409">
        <w:rPr>
          <w:rFonts w:ascii="Calibri" w:hAnsi="Calibri"/>
          <w:i/>
        </w:rPr>
        <w:t>et al</w:t>
      </w:r>
      <w:r w:rsidR="00473EBC" w:rsidRPr="00473EBC">
        <w:rPr>
          <w:rFonts w:ascii="Calibri" w:hAnsi="Calibri"/>
        </w:rPr>
        <w:t>., 2011)</w:t>
      </w:r>
      <w:r w:rsidR="00BD03EC" w:rsidRPr="005B3C0C">
        <w:fldChar w:fldCharType="end"/>
      </w:r>
      <w:r w:rsidRPr="005B3C0C">
        <w:t xml:space="preserve">. These studies indicate </w:t>
      </w:r>
      <w:r w:rsidRPr="005B3C0C">
        <w:lastRenderedPageBreak/>
        <w:t xml:space="preserve">that the </w:t>
      </w:r>
      <w:r w:rsidRPr="005B3C0C">
        <w:rPr>
          <w:i/>
        </w:rPr>
        <w:t xml:space="preserve">M. inermum </w:t>
      </w:r>
      <w:r w:rsidRPr="005B3C0C">
        <w:t xml:space="preserve">strain isolated in this study is a good candidate for the investigation of the influence of organic carbon assimilation on growth and carbon metabolism. </w:t>
      </w:r>
    </w:p>
    <w:p w14:paraId="0E67C7A8" w14:textId="77777777" w:rsidR="005B3C0C" w:rsidRPr="005B3C0C" w:rsidRDefault="005B3C0C" w:rsidP="005B3C0C">
      <w:pPr>
        <w:pStyle w:val="Heading2"/>
        <w:spacing w:after="120" w:line="360" w:lineRule="auto"/>
        <w:rPr>
          <w:color w:val="auto"/>
        </w:rPr>
      </w:pPr>
      <w:bookmarkStart w:id="55" w:name="_Toc462059772"/>
      <w:r w:rsidRPr="005B3C0C">
        <w:rPr>
          <w:color w:val="auto"/>
        </w:rPr>
        <w:t>Conclusion</w:t>
      </w:r>
      <w:bookmarkEnd w:id="55"/>
    </w:p>
    <w:p w14:paraId="3E633DF1" w14:textId="77777777" w:rsidR="005B3C0C" w:rsidRPr="005B3C0C" w:rsidRDefault="005B3C0C" w:rsidP="005B3C0C">
      <w:pPr>
        <w:spacing w:line="360" w:lineRule="auto"/>
      </w:pPr>
      <w:r w:rsidRPr="005B3C0C">
        <w:t xml:space="preserve">In summary, a </w:t>
      </w:r>
      <w:r w:rsidRPr="005B3C0C">
        <w:rPr>
          <w:i/>
        </w:rPr>
        <w:t>Chlorella-</w:t>
      </w:r>
      <w:r w:rsidRPr="005B3C0C">
        <w:t xml:space="preserve">like organism isolated from Weston Park Pond was identified using genomic data. Morphological observations, while useful for characterisation, did not aid the identification process due to the polyphyletic nature of the extremely simple “Chlorella” morphology. Similarly SSU (18S) rDNA sequence data did not provide the phylogenetic resolution required to achieve an accurate identification, but did confirm the isolated organism was within the currently defined </w:t>
      </w:r>
      <w:r w:rsidRPr="005B3C0C">
        <w:rPr>
          <w:i/>
        </w:rPr>
        <w:t xml:space="preserve">Chlorella </w:t>
      </w:r>
      <w:r w:rsidRPr="000847E0">
        <w:t>clade</w:t>
      </w:r>
      <w:r w:rsidRPr="005B3C0C">
        <w:t xml:space="preserve"> of the Chlorellaceae family. </w:t>
      </w:r>
    </w:p>
    <w:p w14:paraId="004C0C17" w14:textId="77777777" w:rsidR="005B3C0C" w:rsidRPr="005B3C0C" w:rsidRDefault="005B3C0C" w:rsidP="005B3C0C">
      <w:pPr>
        <w:spacing w:line="360" w:lineRule="auto"/>
        <w:rPr>
          <w:i/>
        </w:rPr>
      </w:pPr>
      <w:r w:rsidRPr="005B3C0C">
        <w:t xml:space="preserve">Combined sequence data of the ITS region and SSU rDNA provided higher confidence matches, indicating the organism was </w:t>
      </w:r>
      <w:r w:rsidRPr="005B3C0C">
        <w:rPr>
          <w:i/>
        </w:rPr>
        <w:t>Micractinium inermum</w:t>
      </w:r>
      <w:r w:rsidRPr="005B3C0C">
        <w:t xml:space="preserve">, but also produced a close match to </w:t>
      </w:r>
      <w:r w:rsidRPr="005B3C0C">
        <w:rPr>
          <w:i/>
        </w:rPr>
        <w:t xml:space="preserve">C. vulgaris </w:t>
      </w:r>
      <w:r w:rsidRPr="005B3C0C">
        <w:t xml:space="preserve">CCAP 211/79 strain. Further evolutionary lineage analysis and analysis of ITS2 structure, supported the identification of the organism as </w:t>
      </w:r>
      <w:r w:rsidRPr="005B3C0C">
        <w:rPr>
          <w:i/>
        </w:rPr>
        <w:t>M. inermum</w:t>
      </w:r>
      <w:r w:rsidRPr="005B3C0C">
        <w:t xml:space="preserve">. Additionally the analysis indicated that the CCAP 211/79 is more closely related to </w:t>
      </w:r>
      <w:r w:rsidRPr="005B3C0C">
        <w:rPr>
          <w:i/>
        </w:rPr>
        <w:t xml:space="preserve">M. inermum </w:t>
      </w:r>
      <w:r w:rsidRPr="005B3C0C">
        <w:t xml:space="preserve">than the type species </w:t>
      </w:r>
      <w:r w:rsidRPr="005B3C0C">
        <w:rPr>
          <w:i/>
        </w:rPr>
        <w:t xml:space="preserve">Chlorella vulgaris </w:t>
      </w:r>
      <w:r w:rsidRPr="005B3C0C">
        <w:t xml:space="preserve">SAG 211-11b, and likely to belong in the </w:t>
      </w:r>
      <w:r w:rsidRPr="005B3C0C">
        <w:rPr>
          <w:i/>
        </w:rPr>
        <w:t xml:space="preserve">Micractinium </w:t>
      </w:r>
      <w:r w:rsidRPr="005B3C0C">
        <w:t xml:space="preserve">genus if not </w:t>
      </w:r>
      <w:r w:rsidRPr="005B3C0C">
        <w:rPr>
          <w:i/>
        </w:rPr>
        <w:t xml:space="preserve">M. inermum species. </w:t>
      </w:r>
    </w:p>
    <w:p w14:paraId="0078710D" w14:textId="77777777" w:rsidR="00BE32B5" w:rsidRDefault="005B3C0C" w:rsidP="005B3C0C">
      <w:pPr>
        <w:spacing w:line="360" w:lineRule="auto"/>
      </w:pPr>
      <w:r w:rsidRPr="005B3C0C">
        <w:t xml:space="preserve">Although the </w:t>
      </w:r>
      <w:r w:rsidRPr="005B3C0C">
        <w:rPr>
          <w:i/>
        </w:rPr>
        <w:t>Micractinium</w:t>
      </w:r>
      <w:r w:rsidRPr="005B3C0C">
        <w:t xml:space="preserve"> genus and particularly the </w:t>
      </w:r>
      <w:r w:rsidRPr="005B3C0C">
        <w:rPr>
          <w:i/>
        </w:rPr>
        <w:t xml:space="preserve">M. inermum </w:t>
      </w:r>
      <w:r w:rsidRPr="005B3C0C">
        <w:t xml:space="preserve">species is poorly characterised, initial research indicated a potential for mixotrophic growth and justified the concurrent mixotrophic characterisation of </w:t>
      </w:r>
      <w:r w:rsidRPr="005B3C0C">
        <w:rPr>
          <w:i/>
        </w:rPr>
        <w:t>M. inermum</w:t>
      </w:r>
      <w:r w:rsidRPr="005B3C0C">
        <w:t xml:space="preserve"> described in the following chapter.</w:t>
      </w:r>
    </w:p>
    <w:p w14:paraId="2795B706" w14:textId="77777777" w:rsidR="00B50227" w:rsidRDefault="00B50227" w:rsidP="005B3C0C">
      <w:pPr>
        <w:spacing w:line="360" w:lineRule="auto"/>
      </w:pPr>
    </w:p>
    <w:p w14:paraId="359B24FA" w14:textId="77777777" w:rsidR="00B50227" w:rsidRDefault="00B50227" w:rsidP="005B3C0C">
      <w:pPr>
        <w:spacing w:line="360" w:lineRule="auto"/>
      </w:pPr>
    </w:p>
    <w:p w14:paraId="1BE66809" w14:textId="77777777" w:rsidR="00BE32B5" w:rsidRDefault="00BE32B5" w:rsidP="005B3C0C">
      <w:pPr>
        <w:spacing w:line="360" w:lineRule="auto"/>
      </w:pPr>
    </w:p>
    <w:p w14:paraId="7131D33E" w14:textId="77777777" w:rsidR="00B50227" w:rsidRDefault="00B50227" w:rsidP="005B3C0C">
      <w:pPr>
        <w:spacing w:line="360" w:lineRule="auto"/>
      </w:pPr>
    </w:p>
    <w:p w14:paraId="1F81F7A6" w14:textId="77777777" w:rsidR="00B50227" w:rsidRPr="00B50227" w:rsidRDefault="00B50227" w:rsidP="00B50227"/>
    <w:p w14:paraId="5806542D" w14:textId="77777777" w:rsidR="00B50227" w:rsidRPr="00B50227" w:rsidRDefault="00B50227" w:rsidP="00B50227"/>
    <w:p w14:paraId="05D81705" w14:textId="77777777" w:rsidR="00B50227" w:rsidRPr="00B50227" w:rsidRDefault="00B50227" w:rsidP="00B50227"/>
    <w:p w14:paraId="4DF7D808" w14:textId="77777777" w:rsidR="00B50227" w:rsidRPr="00B50227" w:rsidRDefault="00B50227" w:rsidP="00B50227"/>
    <w:p w14:paraId="3827941B" w14:textId="77777777" w:rsidR="00B50227" w:rsidRPr="00B50227" w:rsidRDefault="00B50227" w:rsidP="00B50227"/>
    <w:p w14:paraId="6169AA8C" w14:textId="77777777" w:rsidR="00B50227" w:rsidRPr="00B50227" w:rsidRDefault="00B50227" w:rsidP="00B50227"/>
    <w:p w14:paraId="2DC0956D" w14:textId="77777777" w:rsidR="00B50227" w:rsidRPr="00B50227" w:rsidRDefault="00B50227" w:rsidP="00B50227"/>
    <w:p w14:paraId="503144E6" w14:textId="77777777" w:rsidR="00B50227" w:rsidRPr="00B50227" w:rsidRDefault="00B50227" w:rsidP="00B50227"/>
    <w:p w14:paraId="0D2CFE47" w14:textId="77777777" w:rsidR="00B50227" w:rsidRPr="00B50227" w:rsidRDefault="00B50227" w:rsidP="00B50227"/>
    <w:p w14:paraId="1223B1A7" w14:textId="77777777" w:rsidR="00B50227" w:rsidRPr="00B50227" w:rsidRDefault="00B50227" w:rsidP="00B50227"/>
    <w:p w14:paraId="7E630E8F" w14:textId="77777777" w:rsidR="00B50227" w:rsidRPr="00B50227" w:rsidRDefault="00B50227" w:rsidP="00B50227"/>
    <w:p w14:paraId="39327B50" w14:textId="77777777" w:rsidR="00B50227" w:rsidRPr="00B50227" w:rsidRDefault="00B50227" w:rsidP="00B50227"/>
    <w:p w14:paraId="60B16D2C" w14:textId="77777777" w:rsidR="00B50227" w:rsidRPr="00B50227" w:rsidRDefault="00B50227" w:rsidP="00B50227"/>
    <w:p w14:paraId="11B62B45" w14:textId="77777777" w:rsidR="00B50227" w:rsidRPr="00B50227" w:rsidRDefault="00B50227" w:rsidP="00B50227"/>
    <w:p w14:paraId="14A6BA54" w14:textId="77777777" w:rsidR="00B50227" w:rsidRPr="00B50227" w:rsidRDefault="00B50227" w:rsidP="00B50227"/>
    <w:p w14:paraId="5B46EE33" w14:textId="77777777" w:rsidR="00B50227" w:rsidRPr="00B50227" w:rsidRDefault="00B50227" w:rsidP="00B50227"/>
    <w:p w14:paraId="4B2CF185" w14:textId="77777777" w:rsidR="00B50227" w:rsidRPr="00B50227" w:rsidRDefault="00B50227" w:rsidP="00B50227"/>
    <w:p w14:paraId="163A50BD" w14:textId="77777777" w:rsidR="00B50227" w:rsidRPr="00B50227" w:rsidRDefault="00B50227" w:rsidP="00B50227"/>
    <w:p w14:paraId="563818D5" w14:textId="77777777" w:rsidR="00B50227" w:rsidRPr="00B50227" w:rsidRDefault="00B50227" w:rsidP="00B50227"/>
    <w:p w14:paraId="411D89BB" w14:textId="77777777" w:rsidR="00B50227" w:rsidRPr="00B50227" w:rsidRDefault="00B50227" w:rsidP="00B50227"/>
    <w:p w14:paraId="2539A96C" w14:textId="77777777" w:rsidR="00B50227" w:rsidRPr="00B50227" w:rsidRDefault="00B50227" w:rsidP="00B50227"/>
    <w:p w14:paraId="30254996" w14:textId="77777777" w:rsidR="00B50227" w:rsidRDefault="00B50227" w:rsidP="00B50227"/>
    <w:p w14:paraId="2184BF8F" w14:textId="77777777" w:rsidR="00B50227" w:rsidRPr="00B50227" w:rsidRDefault="00B50227" w:rsidP="00B50227"/>
    <w:p w14:paraId="7CB59009" w14:textId="77777777" w:rsidR="00B50227" w:rsidRDefault="00B50227" w:rsidP="00B50227"/>
    <w:p w14:paraId="5C63A739" w14:textId="77777777" w:rsidR="00B50227" w:rsidRDefault="00B50227" w:rsidP="00B50227">
      <w:pPr>
        <w:tabs>
          <w:tab w:val="left" w:pos="1887"/>
        </w:tabs>
      </w:pPr>
      <w:r>
        <w:tab/>
      </w:r>
    </w:p>
    <w:p w14:paraId="76131C95" w14:textId="77777777" w:rsidR="00B50227" w:rsidRDefault="00B50227" w:rsidP="00B50227">
      <w:pPr>
        <w:tabs>
          <w:tab w:val="left" w:pos="1887"/>
        </w:tabs>
      </w:pPr>
    </w:p>
    <w:p w14:paraId="563C6907" w14:textId="77777777" w:rsidR="00B50227" w:rsidRDefault="00B50227" w:rsidP="00B50227">
      <w:pPr>
        <w:tabs>
          <w:tab w:val="left" w:pos="1887"/>
        </w:tabs>
      </w:pPr>
    </w:p>
    <w:p w14:paraId="669616C5" w14:textId="77777777" w:rsidR="00BA71EE" w:rsidRDefault="00BA71EE" w:rsidP="00B50227">
      <w:pPr>
        <w:tabs>
          <w:tab w:val="left" w:pos="1887"/>
        </w:tabs>
      </w:pPr>
    </w:p>
    <w:p w14:paraId="26F46C9E" w14:textId="77777777" w:rsidR="00E6157F" w:rsidRDefault="00E6157F" w:rsidP="00B50227">
      <w:pPr>
        <w:tabs>
          <w:tab w:val="left" w:pos="1887"/>
        </w:tabs>
      </w:pPr>
    </w:p>
    <w:p w14:paraId="09F7B634" w14:textId="77777777" w:rsidR="00BA71EE" w:rsidRDefault="00BA71EE" w:rsidP="00B50227">
      <w:pPr>
        <w:tabs>
          <w:tab w:val="left" w:pos="1887"/>
        </w:tabs>
      </w:pPr>
    </w:p>
    <w:p w14:paraId="7F15A355" w14:textId="77777777" w:rsidR="00BA71EE" w:rsidRDefault="00BA71EE" w:rsidP="00B50227">
      <w:pPr>
        <w:tabs>
          <w:tab w:val="left" w:pos="1887"/>
        </w:tabs>
      </w:pPr>
    </w:p>
    <w:p w14:paraId="7C27E7CA" w14:textId="77777777" w:rsidR="00BA71EE" w:rsidRDefault="00BA71EE" w:rsidP="00B50227">
      <w:pPr>
        <w:tabs>
          <w:tab w:val="left" w:pos="1887"/>
        </w:tabs>
      </w:pPr>
    </w:p>
    <w:p w14:paraId="21F43096" w14:textId="77777777" w:rsidR="00BA71EE" w:rsidRDefault="00BA71EE" w:rsidP="00B50227">
      <w:pPr>
        <w:tabs>
          <w:tab w:val="left" w:pos="1887"/>
        </w:tabs>
      </w:pPr>
    </w:p>
    <w:p w14:paraId="2FF8BC3E" w14:textId="77777777" w:rsidR="00BA71EE" w:rsidRDefault="00BA71EE" w:rsidP="00B50227">
      <w:pPr>
        <w:tabs>
          <w:tab w:val="left" w:pos="1887"/>
        </w:tabs>
      </w:pPr>
    </w:p>
    <w:p w14:paraId="745A5084" w14:textId="77777777" w:rsidR="005B3C0C" w:rsidRPr="008F438C" w:rsidRDefault="008F438C" w:rsidP="002A6500">
      <w:pPr>
        <w:pStyle w:val="Heading1"/>
        <w:spacing w:line="360" w:lineRule="auto"/>
        <w:ind w:left="-142" w:hanging="2126"/>
        <w:jc w:val="right"/>
        <w:rPr>
          <w:i/>
          <w:color w:val="auto"/>
          <w:sz w:val="48"/>
          <w:szCs w:val="48"/>
        </w:rPr>
      </w:pPr>
      <w:r>
        <w:rPr>
          <w:color w:val="auto"/>
          <w:sz w:val="48"/>
          <w:szCs w:val="48"/>
        </w:rPr>
        <w:lastRenderedPageBreak/>
        <w:t xml:space="preserve">                                                       </w:t>
      </w:r>
      <w:bookmarkStart w:id="56" w:name="_Toc462059773"/>
      <w:r w:rsidR="002A6500" w:rsidRPr="002A6500">
        <w:rPr>
          <w:color w:val="FFFFFF" w:themeColor="background1"/>
          <w:sz w:val="48"/>
          <w:szCs w:val="48"/>
        </w:rPr>
        <w:t>_________________________________</w:t>
      </w:r>
      <w:r w:rsidR="002A6500" w:rsidRPr="002A6500">
        <w:rPr>
          <w:color w:val="auto"/>
          <w:sz w:val="48"/>
          <w:szCs w:val="48"/>
        </w:rPr>
        <w:t xml:space="preserve">The </w:t>
      </w:r>
      <w:r w:rsidR="002A6500">
        <w:rPr>
          <w:color w:val="auto"/>
          <w:sz w:val="48"/>
          <w:szCs w:val="48"/>
        </w:rPr>
        <w:t>i</w:t>
      </w:r>
      <w:r w:rsidR="005B3C0C" w:rsidRPr="002A6500">
        <w:rPr>
          <w:color w:val="auto"/>
          <w:sz w:val="48"/>
          <w:szCs w:val="48"/>
        </w:rPr>
        <w:t xml:space="preserve">nfluence </w:t>
      </w:r>
      <w:r w:rsidR="005B3C0C" w:rsidRPr="008F438C">
        <w:rPr>
          <w:color w:val="auto"/>
          <w:sz w:val="48"/>
          <w:szCs w:val="48"/>
        </w:rPr>
        <w:t xml:space="preserve">of exogenous organic carbon assimilation on the growth and metabolism of </w:t>
      </w:r>
      <w:r w:rsidR="005B3C0C" w:rsidRPr="008F438C">
        <w:rPr>
          <w:i/>
          <w:color w:val="auto"/>
          <w:sz w:val="48"/>
          <w:szCs w:val="48"/>
        </w:rPr>
        <w:t>Micractinium inermum</w:t>
      </w:r>
      <w:bookmarkEnd w:id="56"/>
    </w:p>
    <w:p w14:paraId="47CFC86C" w14:textId="77777777" w:rsidR="008F438C" w:rsidRDefault="008F438C" w:rsidP="002A6500">
      <w:pPr>
        <w:spacing w:line="360" w:lineRule="auto"/>
      </w:pPr>
    </w:p>
    <w:p w14:paraId="0948A371" w14:textId="77777777" w:rsidR="008F438C" w:rsidRDefault="008F438C" w:rsidP="002A6500">
      <w:pPr>
        <w:spacing w:line="360" w:lineRule="auto"/>
      </w:pPr>
    </w:p>
    <w:p w14:paraId="42B2CF1D" w14:textId="77777777" w:rsidR="008F438C" w:rsidRDefault="008F438C" w:rsidP="002A6500">
      <w:pPr>
        <w:spacing w:line="360" w:lineRule="auto"/>
      </w:pPr>
    </w:p>
    <w:p w14:paraId="60C053B0" w14:textId="77777777" w:rsidR="008F438C" w:rsidRDefault="008F438C" w:rsidP="008F438C"/>
    <w:p w14:paraId="4D578411" w14:textId="77777777" w:rsidR="008F438C" w:rsidRDefault="008F438C" w:rsidP="008F438C"/>
    <w:p w14:paraId="3172670E" w14:textId="77777777" w:rsidR="008F438C" w:rsidRDefault="008F438C" w:rsidP="008F438C"/>
    <w:p w14:paraId="0CE846A0" w14:textId="77777777" w:rsidR="008F438C" w:rsidRDefault="008F438C" w:rsidP="008F438C"/>
    <w:p w14:paraId="45EA26FD" w14:textId="77777777" w:rsidR="008F438C" w:rsidRDefault="008F438C" w:rsidP="008F438C"/>
    <w:p w14:paraId="42E6A0F6" w14:textId="77777777" w:rsidR="008F438C" w:rsidRDefault="008F438C" w:rsidP="008F438C"/>
    <w:p w14:paraId="24B9CA2C" w14:textId="77777777" w:rsidR="008F438C" w:rsidRDefault="008F438C" w:rsidP="008F438C"/>
    <w:p w14:paraId="068DB46F" w14:textId="77777777" w:rsidR="008F438C" w:rsidRDefault="008F438C" w:rsidP="008F438C"/>
    <w:p w14:paraId="054FAD84" w14:textId="77777777" w:rsidR="008F438C" w:rsidRDefault="008F438C" w:rsidP="008F438C"/>
    <w:p w14:paraId="5CC0545A" w14:textId="77777777" w:rsidR="008F438C" w:rsidRDefault="008F438C" w:rsidP="008F438C"/>
    <w:p w14:paraId="5970F1C3" w14:textId="77777777" w:rsidR="008F438C" w:rsidRDefault="008F438C" w:rsidP="008F438C"/>
    <w:p w14:paraId="5CF7A359" w14:textId="77777777" w:rsidR="008F438C" w:rsidRDefault="008F438C" w:rsidP="008F438C"/>
    <w:p w14:paraId="2342818C" w14:textId="77777777" w:rsidR="008F438C" w:rsidRDefault="008F438C" w:rsidP="008F438C"/>
    <w:p w14:paraId="4970A722" w14:textId="77777777" w:rsidR="008F438C" w:rsidRDefault="008F438C" w:rsidP="008F438C"/>
    <w:p w14:paraId="01C8A3F0" w14:textId="77777777" w:rsidR="008F438C" w:rsidRDefault="008F438C" w:rsidP="008F438C"/>
    <w:p w14:paraId="0945E6D6" w14:textId="77777777" w:rsidR="005B3C0C" w:rsidRPr="005B3C0C" w:rsidRDefault="005B3C0C" w:rsidP="005B3C0C">
      <w:pPr>
        <w:pStyle w:val="Heading2"/>
        <w:spacing w:after="240" w:line="360" w:lineRule="auto"/>
        <w:rPr>
          <w:b/>
          <w:color w:val="auto"/>
        </w:rPr>
      </w:pPr>
      <w:bookmarkStart w:id="57" w:name="_Toc462059774"/>
      <w:r w:rsidRPr="005B3C0C">
        <w:rPr>
          <w:b/>
          <w:color w:val="auto"/>
        </w:rPr>
        <w:lastRenderedPageBreak/>
        <w:t>Introduction</w:t>
      </w:r>
      <w:bookmarkEnd w:id="57"/>
    </w:p>
    <w:p w14:paraId="59B55F82" w14:textId="77777777" w:rsidR="005B3C0C" w:rsidRPr="005B3C0C" w:rsidRDefault="005B3C0C" w:rsidP="005B3C0C">
      <w:pPr>
        <w:autoSpaceDE w:val="0"/>
        <w:autoSpaceDN w:val="0"/>
        <w:adjustRightInd w:val="0"/>
        <w:spacing w:line="360" w:lineRule="auto"/>
        <w:rPr>
          <w:rFonts w:cstheme="minorHAnsi"/>
        </w:rPr>
      </w:pPr>
      <w:r w:rsidRPr="005B3C0C">
        <w:rPr>
          <w:rFonts w:cstheme="minorHAnsi"/>
        </w:rPr>
        <w:t xml:space="preserve">The production of biofuels derived from microalgal biomass is a promising technology with the potential to replace a significant proportion of the global transport fuel demand, which is currently reliant on finite fossil fuels. One of the many challenges that face sustainable microalgae production is achieving a high enough productivity in order to reduce harvesting, processing and land requirement costs and associated energy demands. As mentioned in Section 1.5, mixotrophic cultivation can significantly augment biomass and lipid productivity </w:t>
      </w:r>
      <w:r w:rsidR="00BD03EC" w:rsidRPr="005B3C0C">
        <w:rPr>
          <w:rFonts w:cstheme="minorHAnsi"/>
        </w:rPr>
        <w:fldChar w:fldCharType="begin"/>
      </w:r>
      <w:r w:rsidR="00790A49">
        <w:rPr>
          <w:rFonts w:cstheme="minorHAnsi"/>
        </w:rPr>
        <w:instrText xml:space="preserve"> ADDIN ZOTERO_ITEM CSL_CITATION {"citationID":"Z3DdGCp5","properties":{"formattedCitation":"(Liang et al., 2009)","plainCitation":"(Liang et al., 2009)"},"citationItems":[{"id":237,"uris":["http://zotero.org/users/1204444/items/ST7IR2PI"],"uri":["http://zotero.org/users/1204444/items/ST7IR2PI"],"itemData":{"id":237,"type":"article-journal","title":"Biomass and lipid productivities of Chlorella vulgaris under autotrophic, heterotrophic and mixotrophic growth conditions","container-title":"Biotechnology Letters","page":"1043-1049","volume":"31","issue":"7","source":"CrossRef","DOI":"10.1007/s10529-009-9975-7","ISSN":"0141-5492, 1573-6776","author":[{"family":"Liang","given":"Yanna"},{"family":"Sarkany","given":"Nicolas"},{"family":"Cui","given":"Yi"}],"issued":{"date-parts":[["2009",3,27]]}}}],"schema":"https://github.com/citation-style-language/schema/raw/master/csl-citation.json"} </w:instrText>
      </w:r>
      <w:r w:rsidR="00BD03EC" w:rsidRPr="005B3C0C">
        <w:rPr>
          <w:rFonts w:cstheme="minorHAnsi"/>
        </w:rPr>
        <w:fldChar w:fldCharType="separate"/>
      </w:r>
      <w:r w:rsidRPr="005B3C0C">
        <w:t xml:space="preserve">(Liang </w:t>
      </w:r>
      <w:r w:rsidR="00490409" w:rsidRPr="00490409">
        <w:rPr>
          <w:i/>
        </w:rPr>
        <w:t>et al</w:t>
      </w:r>
      <w:r w:rsidRPr="005B3C0C">
        <w:t>., 2009)</w:t>
      </w:r>
      <w:r w:rsidR="00BD03EC" w:rsidRPr="005B3C0C">
        <w:rPr>
          <w:rFonts w:cstheme="minorHAnsi"/>
        </w:rPr>
        <w:fldChar w:fldCharType="end"/>
      </w:r>
      <w:r w:rsidRPr="005B3C0C">
        <w:rPr>
          <w:rFonts w:cstheme="minorHAnsi"/>
        </w:rPr>
        <w:t xml:space="preserve">. Mixotrophic algae are able to simultaneously photosynthesise and uptake/metabolise organic carbon. The dual source of energy and carbon allows more flexible growth, mitigating the disadvantages of light and carbon limitation associated with conventional autotrophic growth, while using considerably less organic material per unit of biomass than dark heterotrophic growth </w:t>
      </w:r>
      <w:r w:rsidR="00BD03EC" w:rsidRPr="005B3C0C">
        <w:rPr>
          <w:rFonts w:cstheme="minorHAnsi"/>
        </w:rPr>
        <w:fldChar w:fldCharType="begin"/>
      </w:r>
      <w:r w:rsidR="00790A49">
        <w:rPr>
          <w:rFonts w:cstheme="minorHAnsi"/>
        </w:rPr>
        <w:instrText xml:space="preserve"> ADDIN ZOTERO_ITEM CSL_CITATION {"citationID":"i1ajqkjb1","properties":{"formattedCitation":"(Boyle and Morgan, 2009)","plainCitation":"(Boyle and Morgan, 2009)"},"citationItems":[{"id":12,"uris":["http://zotero.org/users/1204444/items/XD7PK33K"],"uri":["http://zotero.org/users/1204444/items/XD7PK33K"],"itemData":{"id":12,"type":"article-journal","title":"Flux balance analysis of primary metabolism in Chlamydomonas reinhardtii","container-title":"BMC Systems Biology","page":"4","volume":"3","issue":"1","source":"CrossRef","DOI":"10.1186/1752-0509-3-4","ISSN":"1752-0509","author":[{"family":"Boyle","given":"Nanette R"},{"family":"Morgan","given":"John A"}],"issued":{"date-parts":[["2009"]]}}}],"schema":"https://github.com/citation-style-language/schema/raw/master/csl-citation.json"} </w:instrText>
      </w:r>
      <w:r w:rsidR="00BD03EC" w:rsidRPr="005B3C0C">
        <w:rPr>
          <w:rFonts w:cstheme="minorHAnsi"/>
        </w:rPr>
        <w:fldChar w:fldCharType="separate"/>
      </w:r>
      <w:r w:rsidRPr="005B3C0C">
        <w:t>(Boyle and Morgan, 2009)</w:t>
      </w:r>
      <w:r w:rsidR="00BD03EC" w:rsidRPr="005B3C0C">
        <w:rPr>
          <w:rFonts w:cstheme="minorHAnsi"/>
        </w:rPr>
        <w:fldChar w:fldCharType="end"/>
      </w:r>
      <w:r w:rsidRPr="005B3C0C">
        <w:rPr>
          <w:rFonts w:cstheme="minorHAnsi"/>
        </w:rPr>
        <w:t xml:space="preserve">. These advantages provide mixotrophic cultivation with the potential to significantly reduce production costs, particularly when paired with the use of organic carbon rich waste sources such as wastewater, anaerobic digestion effluent, or HTL effluent </w:t>
      </w:r>
      <w:r w:rsidR="00BD03EC" w:rsidRPr="005B3C0C">
        <w:rPr>
          <w:rFonts w:cstheme="minorHAnsi"/>
        </w:rPr>
        <w:fldChar w:fldCharType="begin"/>
      </w:r>
      <w:r w:rsidR="00790A49">
        <w:rPr>
          <w:rFonts w:cstheme="minorHAnsi"/>
        </w:rPr>
        <w:instrText xml:space="preserve"> ADDIN ZOTERO_ITEM CSL_CITATION {"citationID":"BFI6rxsA","properties":{"formattedCitation":"(Bhatnagar et al., 2011; Biller et al., 2012; Moon et al., 2013; L Wang et al., 2010)","plainCitation":"(Bhatnagar et al., 2011; Biller et al., 2012; Moon et al., 2013; L Wang et al., 2010)"},"citationItems":[{"id":131,"uris":["http://zotero.org/users/1204444/items/FHAURRH5"],"uri":["http://zotero.org/users/1204444/items/FHAURRH5"],"itemData":{"id":131,"type":"article-journal","title":"Renewable biomass production by mixotrophic algae in the presence of various carbon sources and wastewaters","container-title":"Applied Energy","page":"3425-3431","volume":"88","issue":"10","source":"CrossRef","DOI":"10.1016/j.apenergy.2010.12.064","ISSN":"03062619","author":[{"family":"Bhatnagar","given":"Ashish"},{"family":"Chinnasamy","given":"Senthil"},{"family":"Singh","given":"Manjinder"},{"family":"Das","given":"K.C."}],"issued":{"date-parts":[["2011",10]]}}},{"id":4236,"uris":["http://zotero.org/users/1204444/items/WTC98B9V"],"uri":["http://zotero.org/users/1204444/items/WTC98B9V"],"itemData":{"id":4236,"type":"article-journal","title":"Nutrient recycling of aqueous phase for microalgae cultivation from the hydrothermal liquefaction process","container-title":"Algal Research","page":"70-76","volume":"1","issue":"1","source":"ScienceDirect","abstract":"Two major considerations of the emerging algae biofuel industry are the energy intensive dewatering of the algae slurry and nutrient management. The proposed closed loop process which involves nutrient recycling of the aqueous phase from the hydrothermal liquefaction of microalgae offers a solution to both aspects. Hydrothermal liquefaction has been shown to be a low energy process for bio-crude production from microalgae. For the purpose of this research, microalgae strains of Chlorella vulgaris, Scenedesmus dimorphus and the cyanobacteria Spirulina platensis and Chlorogloeopsis fritschii were processed in batch reactors at 300 °C and 350 °C. Following liquefaction the product phases were separated and the water phase recovered. The bio-crude yields ranged from 27 to 47 wt.%. The bio-crudes were of low O and N content and high heating value making them suitable for further processing. The water phase was analysed for all major nutrients, TOC and TN to determine the suitability of the recycled aqueous phase for algae cultivation. Growth trials were performed for each algae strain in a standard growth medium and compared to the growth rates in a series of dilutions of the recycled process water phase. Growth was determined by cell count and chlorophyll a absorbance. Growth occurred in heavy dilutions where the amount of growth inhibitors was not too high. The results show that the closed loop system using the recovered aqueous phase offers a promising route for sustainable oil production and nutrient management for microalgae.","DOI":"10.1016/j.algal.2012.02.002","ISSN":"2211-9264","journalAbbreviation":"Algal Research","author":[{"family":"Biller","given":"P."},{"family":"Ross","given":"A. B."},{"family":"Skill","given":"S. C."},{"family":"Lea-Langton","given":"A."},{"family":"Balasundaram","given":"B."},{"family":"Hall","given":"C."},{"family":"Riley","given":"R."},{"family":"Llewellyn","given":"C. A."}],"issued":{"date-parts":[["2012",5]]}}},{"id":2507,"uris":["http://zotero.org/users/1204444/items/VDC75ZAC"],"uri":["http://zotero.org/users/1204444/items/VDC75ZAC"],"itemData":{"id":2507,"type":"article-journal","title":"Mixotrophic growth with acetate or volatile fatty acids maximizes growth and lipid production in Chlamydomonas reinhardtii","container-title":"Algal Research","page":"352-357","volume":"2","issue":"4","source":"ScienceDirect","abstract":"We measured the growth of and lipid production by the model microalga Chlamydomonas reinhardtii under different phototrophic, heterotrophic, and mixotrophic conditions to determine the optimal conditions for growth and biodiesel production. In particular, we examined cell growth and yield of fatty acid methyl esters (FAMEs) when C. reinhardtii was cultured in the presence of different organic carbon sources (acetate, glucose, glycerol, and sucrose). C. reinhardtii grew under various conditions, but mixotrophic cultivation was best. The greatest biomass production (2.15 g L− 1 in 5 days) and FAME yield (16.41% of biomass) were observed under mixotrophic cultivation with acetate (10 g L− 1). As an alternative to acetate, we additionally tested the use of volatile fatty acids (VFAs; acetic, propionic, and butyric acids), which can be inexpensively produced through fermentation of food waste. The highest FAME yield (19.02% of biomass) and biomass production (2.05 g L− 1 in 5 days) were obtained with 5 g L− 1 of VFAs. This result indicates that VFAs can serve as an inexpensive alternative carbon source for maximizing lipid production in mixotrophic cultivation of C. reinhardtii.","DOI":"10.1016/j.algal.2013.09.003","ISSN":"2211-9264","journalAbbreviation":"Algal Research","author":[{"family":"Moon","given":"Myounghoon"},{"family":"Kim","given":"Chul Woong"},{"family":"Park","given":"Won-Kun"},{"family":"Yoo","given":"Gursong"},{"family":"Choi","given":"Yoon-E"},{"family":"Yang","given":"Ji-Won"}],"issued":{"date-parts":[["2013",10]]}}},{"id":224,"uris":["http://zotero.org/users/1204444/items/DU5ZIERN"],"uri":["http://zotero.org/users/1204444/items/DU5ZIERN"],"itemData":{"id":224,"type":"article-journal","title":"Anaerobic digested dairy manure as a nutrient supplement for cultivation of oil-rich green microalgae Chlorella sp.","container-title":"Bioresource Technology","page":"2623-2628","volume":"101","author":[{"family":"Wang","given":"L"},{"family":"Li","given":"Y"},{"family":"Chen","given":"P"},{"family":"Min","given":"M"},{"family":"Cheng","given":"Y"},{"family":"Zhu","given":"J"},{"family":"Ruan","given":"R"}],"issued":{"date-parts":[["2010"]]}}}],"schema":"https://github.com/citation-style-language/schema/raw/master/csl-citation.json"} </w:instrText>
      </w:r>
      <w:r w:rsidR="00BD03EC" w:rsidRPr="005B3C0C">
        <w:rPr>
          <w:rFonts w:cstheme="minorHAnsi"/>
        </w:rPr>
        <w:fldChar w:fldCharType="separate"/>
      </w:r>
      <w:r w:rsidR="00473EBC" w:rsidRPr="00473EBC">
        <w:rPr>
          <w:rFonts w:ascii="Calibri" w:hAnsi="Calibri"/>
        </w:rPr>
        <w:t xml:space="preserve">(Bhatnagar </w:t>
      </w:r>
      <w:r w:rsidR="00490409" w:rsidRPr="00490409">
        <w:rPr>
          <w:rFonts w:ascii="Calibri" w:hAnsi="Calibri"/>
          <w:i/>
        </w:rPr>
        <w:t>et al</w:t>
      </w:r>
      <w:r w:rsidR="00473EBC" w:rsidRPr="00473EBC">
        <w:rPr>
          <w:rFonts w:ascii="Calibri" w:hAnsi="Calibri"/>
        </w:rPr>
        <w:t xml:space="preserve">., 2011; Biller </w:t>
      </w:r>
      <w:r w:rsidR="00490409" w:rsidRPr="00490409">
        <w:rPr>
          <w:rFonts w:ascii="Calibri" w:hAnsi="Calibri"/>
          <w:i/>
        </w:rPr>
        <w:t>et al</w:t>
      </w:r>
      <w:r w:rsidR="00473EBC" w:rsidRPr="00473EBC">
        <w:rPr>
          <w:rFonts w:ascii="Calibri" w:hAnsi="Calibri"/>
        </w:rPr>
        <w:t xml:space="preserve">., 2012; Moon </w:t>
      </w:r>
      <w:r w:rsidR="00490409" w:rsidRPr="00490409">
        <w:rPr>
          <w:rFonts w:ascii="Calibri" w:hAnsi="Calibri"/>
          <w:i/>
        </w:rPr>
        <w:t>et al</w:t>
      </w:r>
      <w:r w:rsidR="00473EBC" w:rsidRPr="00473EBC">
        <w:rPr>
          <w:rFonts w:ascii="Calibri" w:hAnsi="Calibri"/>
        </w:rPr>
        <w:t xml:space="preserve">., 2013; L Wang </w:t>
      </w:r>
      <w:r w:rsidR="00490409" w:rsidRPr="00490409">
        <w:rPr>
          <w:rFonts w:ascii="Calibri" w:hAnsi="Calibri"/>
          <w:i/>
        </w:rPr>
        <w:t>et al</w:t>
      </w:r>
      <w:r w:rsidR="00473EBC" w:rsidRPr="00473EBC">
        <w:rPr>
          <w:rFonts w:ascii="Calibri" w:hAnsi="Calibri"/>
        </w:rPr>
        <w:t>., 2010)</w:t>
      </w:r>
      <w:r w:rsidR="00BD03EC" w:rsidRPr="005B3C0C">
        <w:rPr>
          <w:rFonts w:cstheme="minorHAnsi"/>
        </w:rPr>
        <w:fldChar w:fldCharType="end"/>
      </w:r>
      <w:r w:rsidRPr="005B3C0C">
        <w:rPr>
          <w:rFonts w:cstheme="minorHAnsi"/>
        </w:rPr>
        <w:t xml:space="preserve">. </w:t>
      </w:r>
    </w:p>
    <w:p w14:paraId="1E1DDECD" w14:textId="77777777" w:rsidR="005B3C0C" w:rsidRPr="005B3C0C" w:rsidRDefault="005B3C0C" w:rsidP="005B3C0C">
      <w:pPr>
        <w:autoSpaceDE w:val="0"/>
        <w:autoSpaceDN w:val="0"/>
        <w:adjustRightInd w:val="0"/>
        <w:spacing w:line="360" w:lineRule="auto"/>
        <w:rPr>
          <w:rFonts w:cstheme="minorHAnsi"/>
        </w:rPr>
      </w:pPr>
      <w:r w:rsidRPr="005B3C0C">
        <w:rPr>
          <w:rFonts w:cstheme="minorHAnsi"/>
        </w:rPr>
        <w:t xml:space="preserve">A recent study reported that the alga </w:t>
      </w:r>
      <w:r w:rsidRPr="005B3C0C">
        <w:rPr>
          <w:rFonts w:cstheme="minorHAnsi"/>
          <w:i/>
        </w:rPr>
        <w:t>M. inermum</w:t>
      </w:r>
      <w:r w:rsidRPr="005B3C0C">
        <w:rPr>
          <w:rFonts w:cstheme="minorHAnsi"/>
        </w:rPr>
        <w:t xml:space="preserve"> can be successfully cultivated in untreated domestic and swine wastewater, resulting in effective phycoremediation and accumulation of large lipid droplets </w:t>
      </w:r>
      <w:r w:rsidR="00BD03EC" w:rsidRPr="005B3C0C">
        <w:rPr>
          <w:rFonts w:cstheme="minorHAnsi"/>
        </w:rPr>
        <w:fldChar w:fldCharType="begin"/>
      </w:r>
      <w:r w:rsidR="00790A49">
        <w:rPr>
          <w:rFonts w:cstheme="minorHAnsi"/>
        </w:rPr>
        <w:instrText xml:space="preserve"> ADDIN ZOTERO_ITEM CSL_CITATION {"citationID":"re9k7oshb","properties":{"formattedCitation":"(S. Park et al., 2015)","plainCitation":"(S. Park et al., 2015)"},"citationItems":[{"id":4275,"uris":["http://zotero.org/users/1204444/items/KIQPJNR7"],"uri":["http://zotero.org/users/1204444/items/KIQPJNR7"],"itemData":{"id":4275,"type":"article-journal","title":"Blending water- and nutrient-source wastewaters for cost-effective cultivation of high lipid content microalgal species Micractinium inermum NLP-F014","container-title":"Bioresource Technology","page":"388-394","volume":"198","source":"PubMed","abstract":"The possibility of utilizing blended wastewaters from different streams was investigated for cost-efficient microalgal cultivation. The influent of a domestic wastewater treatment plant and the liquid fertilizer from a swine wastewater treatment plant were selected as water- and nutrient-source wastewaters, respectively. The growth of Micractinium inermum NLP-F014 in the blended wastewater medium without any pretreatment was comparable to that in Bold's Basal Medium. The optimum blending ratio of 5-15% (vv(-1)) facilitated biomass production up to 5.7g-dry cell weight (DCW) L(-1), and the maximum biomass productivity (1.03g-DCWL(-1)d(-1)) was achieved after three days of cultivation. Nutrient depletion induced lipid accumulation in the cell up to 39.1% (ww(-1)) and the maximum lipid productivity was 0.19g-FAMEL(-1)d(-1). These results suggest that blending water- and nutrient-source wastewaters at a proper ratio without pretreatment can significantly cut costs in microalgae cultivation for biodiesel production.","DOI":"10.1016/j.biortech.2015.09.038","ISSN":"1873-2976","note":"PMID: 26409109","journalAbbreviation":"Bioresour. Technol.","language":"ENG","author":[{"family":"Park","given":"Seonghwan"},{"family":"Kim","given":"Jeongmi"},{"family":"Yoon","given":"Youngjin"},{"family":"Park","given":"Younghyun"},{"family":"Lee","given":"Taeho"}],"issued":{"date-parts":[["2015",9,18]]},"PMID":"26409109"}}],"schema":"https://github.com/citation-style-language/schema/raw/master/csl-citation.json"} </w:instrText>
      </w:r>
      <w:r w:rsidR="00BD03EC" w:rsidRPr="005B3C0C">
        <w:rPr>
          <w:rFonts w:cstheme="minorHAnsi"/>
        </w:rPr>
        <w:fldChar w:fldCharType="separate"/>
      </w:r>
      <w:r w:rsidR="00473EBC" w:rsidRPr="00473EBC">
        <w:rPr>
          <w:rFonts w:ascii="Calibri" w:hAnsi="Calibri"/>
        </w:rPr>
        <w:t xml:space="preserve">(S. Park </w:t>
      </w:r>
      <w:r w:rsidR="00490409" w:rsidRPr="00490409">
        <w:rPr>
          <w:rFonts w:ascii="Calibri" w:hAnsi="Calibri"/>
          <w:i/>
        </w:rPr>
        <w:t>et al</w:t>
      </w:r>
      <w:r w:rsidR="00473EBC" w:rsidRPr="00473EBC">
        <w:rPr>
          <w:rFonts w:ascii="Calibri" w:hAnsi="Calibri"/>
        </w:rPr>
        <w:t>., 2015)</w:t>
      </w:r>
      <w:r w:rsidR="00BD03EC" w:rsidRPr="005B3C0C">
        <w:rPr>
          <w:rFonts w:cstheme="minorHAnsi"/>
        </w:rPr>
        <w:fldChar w:fldCharType="end"/>
      </w:r>
      <w:r w:rsidRPr="005B3C0C">
        <w:rPr>
          <w:rFonts w:cstheme="minorHAnsi"/>
        </w:rPr>
        <w:t>. Although a species</w:t>
      </w:r>
      <w:r w:rsidRPr="005B3C0C">
        <w:rPr>
          <w:rFonts w:cstheme="minorHAnsi"/>
          <w:i/>
        </w:rPr>
        <w:t xml:space="preserve"> </w:t>
      </w:r>
      <w:r w:rsidRPr="005B3C0C">
        <w:rPr>
          <w:rFonts w:cstheme="minorHAnsi"/>
        </w:rPr>
        <w:t xml:space="preserve">within the </w:t>
      </w:r>
      <w:r w:rsidRPr="005B3C0C">
        <w:rPr>
          <w:rFonts w:cstheme="minorHAnsi"/>
          <w:i/>
        </w:rPr>
        <w:t xml:space="preserve">Micractinium </w:t>
      </w:r>
      <w:r w:rsidRPr="005B3C0C">
        <w:rPr>
          <w:rFonts w:cstheme="minorHAnsi"/>
        </w:rPr>
        <w:t>genus</w:t>
      </w:r>
      <w:r w:rsidRPr="005B3C0C">
        <w:rPr>
          <w:rFonts w:cstheme="minorHAnsi"/>
          <w:i/>
        </w:rPr>
        <w:t xml:space="preserve"> </w:t>
      </w:r>
      <w:r w:rsidRPr="005B3C0C">
        <w:rPr>
          <w:rFonts w:cstheme="minorHAnsi"/>
        </w:rPr>
        <w:t xml:space="preserve">has been reported to uptake multiple organic carbon sources </w:t>
      </w:r>
      <w:r w:rsidR="00BD03EC" w:rsidRPr="005B3C0C">
        <w:fldChar w:fldCharType="begin"/>
      </w:r>
      <w:r w:rsidR="00790A49">
        <w:instrText xml:space="preserve"> ADDIN ZOTERO_ITEM CSL_CITATION {"citationID":"saxh234E","properties":{"formattedCitation":"(K. C. Park et al., 2011)","plainCitation":"(K. C. Park et al., 2011)"},"citationItems":[{"id":1002,"uris":["http://zotero.org/users/1204444/items/JKQH3ZRS"],"uri":["http://zotero.org/users/1204444/items/JKQH3ZRS"],"itemData":{"id":1002,"type":"article-journal","title":"Mixotrophic and photoautotrophic cultivation of 14 microalgae isolates from Saskatchewan, Canada: potential applications for wastewater remediation for biofuel production","container-title":"Journal of Applied Phycology","page":"339-348","volume":"24","issue":"3","source":"CrossRef","DOI":"10.1007/s10811-011-9772-2","ISSN":"0921-8971, 1573-5176","shortTitle":"Mixotrophic and photoautotrophic cultivation of 14 microalgae isolates from Saskatchewan, Canada","author":[{"family":"Park","given":"Kyoung C."},{"family":"Whitney","given":"Crystal"},{"family":"McNichol","given":"Jesse C."},{"family":"Dickinson","given":"Kathryn E."},{"family":"MacQuarrie","given":"Scott"},{"family":"Skrupski","given":"Blair P."},{"family":"Zou","given":"Jitao"},{"family":"Wilson","given":"Kenneth E."},{"family":"O’Leary","given":"Stephen J. B."},{"family":"McGinn","given":"Patrick J."}],"issued":{"date-parts":[["2011",12,24]]}}}],"schema":"https://github.com/citation-style-language/schema/raw/master/csl-citation.json"} </w:instrText>
      </w:r>
      <w:r w:rsidR="00BD03EC" w:rsidRPr="005B3C0C">
        <w:fldChar w:fldCharType="separate"/>
      </w:r>
      <w:r w:rsidR="00473EBC" w:rsidRPr="00473EBC">
        <w:rPr>
          <w:rFonts w:ascii="Calibri" w:hAnsi="Calibri"/>
        </w:rPr>
        <w:t xml:space="preserve">(K. C. Park </w:t>
      </w:r>
      <w:r w:rsidR="00490409" w:rsidRPr="00490409">
        <w:rPr>
          <w:rFonts w:ascii="Calibri" w:hAnsi="Calibri"/>
          <w:i/>
        </w:rPr>
        <w:t>et al</w:t>
      </w:r>
      <w:r w:rsidR="00473EBC" w:rsidRPr="00473EBC">
        <w:rPr>
          <w:rFonts w:ascii="Calibri" w:hAnsi="Calibri"/>
        </w:rPr>
        <w:t>., 2011)</w:t>
      </w:r>
      <w:r w:rsidR="00BD03EC" w:rsidRPr="005B3C0C">
        <w:fldChar w:fldCharType="end"/>
      </w:r>
      <w:r w:rsidRPr="005B3C0C">
        <w:rPr>
          <w:rFonts w:cstheme="minorHAnsi"/>
        </w:rPr>
        <w:t xml:space="preserve">, the influence of different trophic conditions on the growth and biochemical composition of </w:t>
      </w:r>
      <w:r w:rsidRPr="005B3C0C">
        <w:rPr>
          <w:rFonts w:cstheme="minorHAnsi"/>
          <w:i/>
        </w:rPr>
        <w:t>M. inermum</w:t>
      </w:r>
      <w:r w:rsidRPr="005B3C0C">
        <w:rPr>
          <w:rFonts w:cstheme="minorHAnsi"/>
        </w:rPr>
        <w:t xml:space="preserve"> has not be researched. </w:t>
      </w:r>
    </w:p>
    <w:p w14:paraId="7AF92E31" w14:textId="77777777" w:rsidR="005B3C0C" w:rsidRPr="005B3C0C" w:rsidRDefault="005B3C0C" w:rsidP="005B3C0C">
      <w:pPr>
        <w:autoSpaceDE w:val="0"/>
        <w:autoSpaceDN w:val="0"/>
        <w:adjustRightInd w:val="0"/>
        <w:spacing w:line="360" w:lineRule="auto"/>
        <w:rPr>
          <w:rFonts w:cstheme="minorHAnsi"/>
        </w:rPr>
      </w:pPr>
      <w:r w:rsidRPr="005B3C0C">
        <w:rPr>
          <w:rFonts w:cstheme="minorHAnsi"/>
        </w:rPr>
        <w:t>A frequently overlooked challenge for large-scale microalgal biofuel production is CO</w:t>
      </w:r>
      <w:r w:rsidRPr="005B3C0C">
        <w:rPr>
          <w:rFonts w:cstheme="minorHAnsi"/>
          <w:vertAlign w:val="subscript"/>
        </w:rPr>
        <w:t>2</w:t>
      </w:r>
      <w:r w:rsidRPr="005B3C0C">
        <w:rPr>
          <w:rFonts w:cstheme="minorHAnsi"/>
        </w:rPr>
        <w:t xml:space="preserve"> supply. The conventional mode of growth, autotrophic cultivation, is dependent on the availability of CO</w:t>
      </w:r>
      <w:r w:rsidRPr="005B3C0C">
        <w:rPr>
          <w:rFonts w:cstheme="minorHAnsi"/>
          <w:vertAlign w:val="subscript"/>
        </w:rPr>
        <w:t>2</w:t>
      </w:r>
      <w:r w:rsidRPr="005B3C0C">
        <w:rPr>
          <w:rFonts w:cstheme="minorHAnsi"/>
        </w:rPr>
        <w:t>, which provides the only exogenous source of elemental carbon for the production of new biomass. Due to the low atmospheric CO</w:t>
      </w:r>
      <w:r w:rsidRPr="005B3C0C">
        <w:rPr>
          <w:rFonts w:cstheme="minorHAnsi"/>
          <w:vertAlign w:val="subscript"/>
        </w:rPr>
        <w:t>2</w:t>
      </w:r>
      <w:r w:rsidRPr="005B3C0C">
        <w:rPr>
          <w:rFonts w:cstheme="minorHAnsi"/>
        </w:rPr>
        <w:t xml:space="preserve"> concentration, in order to prevent carbon limitation commercial autotrophic cultivation requires supplementing the media with concentrated sources of CO</w:t>
      </w:r>
      <w:r w:rsidRPr="005B3C0C">
        <w:rPr>
          <w:rFonts w:cstheme="minorHAnsi"/>
          <w:vertAlign w:val="subscript"/>
        </w:rPr>
        <w:t>2</w:t>
      </w:r>
      <w:r w:rsidRPr="005B3C0C">
        <w:rPr>
          <w:rFonts w:cstheme="minorHAnsi"/>
        </w:rPr>
        <w:t>. As outlined in Section 1.4, the source of CO</w:t>
      </w:r>
      <w:r w:rsidRPr="005B3C0C">
        <w:rPr>
          <w:rFonts w:cstheme="minorHAnsi"/>
          <w:vertAlign w:val="subscript"/>
        </w:rPr>
        <w:t>2</w:t>
      </w:r>
      <w:r w:rsidRPr="005B3C0C">
        <w:rPr>
          <w:rFonts w:cstheme="minorHAnsi"/>
        </w:rPr>
        <w:t xml:space="preserve"> utilised can greatly impact the cultivation stage energy use and associated greenhouse gas emissions. The availability of waste CO</w:t>
      </w:r>
      <w:r w:rsidRPr="005B3C0C">
        <w:rPr>
          <w:rFonts w:cstheme="minorHAnsi"/>
          <w:vertAlign w:val="subscript"/>
        </w:rPr>
        <w:t>2</w:t>
      </w:r>
      <w:r w:rsidRPr="005B3C0C">
        <w:rPr>
          <w:rFonts w:cstheme="minorHAnsi"/>
        </w:rPr>
        <w:t xml:space="preserve"> gas streams in areas suitable for </w:t>
      </w:r>
      <w:r w:rsidRPr="005B3C0C">
        <w:rPr>
          <w:rFonts w:cstheme="minorHAnsi"/>
        </w:rPr>
        <w:lastRenderedPageBreak/>
        <w:t>large scale algal biomass production is limited, and the infrastructure required for CO</w:t>
      </w:r>
      <w:r w:rsidRPr="005B3C0C">
        <w:rPr>
          <w:rFonts w:cstheme="minorHAnsi"/>
          <w:vertAlign w:val="subscript"/>
        </w:rPr>
        <w:t>2</w:t>
      </w:r>
      <w:r w:rsidRPr="005B3C0C">
        <w:rPr>
          <w:rFonts w:cstheme="minorHAnsi"/>
        </w:rPr>
        <w:t xml:space="preserve"> capture and transportation would be prohibitively expensive </w:t>
      </w:r>
      <w:r w:rsidR="00BD03EC" w:rsidRPr="005B3C0C">
        <w:rPr>
          <w:szCs w:val="24"/>
        </w:rPr>
        <w:fldChar w:fldCharType="begin"/>
      </w:r>
      <w:r w:rsidR="00790A49">
        <w:rPr>
          <w:szCs w:val="24"/>
        </w:rPr>
        <w:instrText xml:space="preserve"> ADDIN ZOTERO_ITEM CSL_CITATION {"citationID":"b209xQtw","properties":{"formattedCitation":"(Pate et al., 2011)","plainCitation":"(Pate et al., 2011)"},"citationItems":[{"id":1275,"uris":["http://zotero.org/users/1204444/items/8G5RWKXI"],"uri":["http://zotero.org/users/1204444/items/8G5RWKXI"],"itemData":{"id":1275,"type":"article-journal","title":"Resource demand implications for US algae biofuels production scale-up","container-title":"Applied Energy","page":"3377-3388","volume":"88","issue":"10","source":"ScienceDirect","abstract":"Photosynthetic microalgae with the potential for high biomass and oil productivities have long been viewed as a promising class of feedstock for biofuels to displace petroleum-based transportation fuels. Algae offer the additional benefits of potentially being produced without using high-value arable land and fresh water, thereby reducing the competition for those resources between expanding biofuels production and conventional agriculture. Algae growth can also be enhanced by the use of supplemental CO2 that could be supplied by redirecting concentrated CO2 emissions from stationary industrial sources such as fossil-fired power plants, cement plants, fermentation industries, and others. In this way, algae may offer an effective means to capture carbon emissions for reuse in renewable fuels and co-products, while at the same time displacing fossil carbon fuels to help bring about a net reduction in overall carbon emissions. Significant displacement of petroleum fuels will require that algae feedstock production reach large volumes that will put demands on key resources. This scenario-based analysis provides a high-level assessment of land, water, CO2 and nutrient (nitrogen, phosphorus) demands resulting from algae biofuel feedstock production reaching target levels of 10 billion gallons per year (BGY), 20 BGY, 50 BGY, and 100 BGY for four different geographical regions of the United States. Different algae productivities are assumed for each scenario region, where relative productivities are nominally based on annual average solar insolation. The projected resource demands are compared with data that provide an indication of the resource level potentially available in each of the scenario regions. The results suggest that significant resource supply challenges can be expected to emerge as regional algae biofuel production capacity approaches levels of about 10 BGY. The details depend on the geographic region, the target feedstock production volume, and the level of algae productivity that can be achieved. The implications are that the supply of CO2, nutrients, and water, in particular, can be expected to severely limit the extent to which US production of algae biofuel can be sustainably expanded unless approaches are developed to mitigate these resource constraints in parallel to emergence of a viable algae technology. Land requirements appear to be the least restrictive, particularly in the Western half of the country where larger quantities of potentially suitable classes of land exist. Within the limited scope and assumptions of this analysis, sustainable photosynthetic microalgae biofuel feedstock production in the US in excess of about 10 BGY will likely be a challenge due to other water, CO2 and nutrient resource limitations. Developing algae production approaches that can effectively use non-fresh water resources and minimize both water and nutrient requirements will help reduce resource constraints. Providing adequate CO2 resources for enhanced algae production appears the biggest challenge, and could emerge as a constraint at oil production levels below 10 BGY.","DOI":"10.1016/j.apenergy.2011.04.023","ISSN":"0306-2619","shortTitle":"Special Issue of Energy from algae: Current status and future trends","journalAbbreviation":"Applied Energy","author":[{"family":"Pate","given":"Ron"},{"family":"Klise","given":"Geoff"},{"family":"Wu","given":"Ben"}],"issued":{"date-parts":[["2011",10]]}}}],"schema":"https://github.com/citation-style-language/schema/raw/master/csl-citation.json"} </w:instrText>
      </w:r>
      <w:r w:rsidR="00BD03EC" w:rsidRPr="005B3C0C">
        <w:rPr>
          <w:szCs w:val="24"/>
        </w:rPr>
        <w:fldChar w:fldCharType="separate"/>
      </w:r>
      <w:r w:rsidR="00473EBC" w:rsidRPr="00473EBC">
        <w:rPr>
          <w:rFonts w:ascii="Calibri" w:hAnsi="Calibri"/>
        </w:rPr>
        <w:t xml:space="preserve">(Pate </w:t>
      </w:r>
      <w:r w:rsidR="00490409" w:rsidRPr="00490409">
        <w:rPr>
          <w:rFonts w:ascii="Calibri" w:hAnsi="Calibri"/>
          <w:i/>
        </w:rPr>
        <w:t>et al</w:t>
      </w:r>
      <w:r w:rsidR="00473EBC" w:rsidRPr="00473EBC">
        <w:rPr>
          <w:rFonts w:ascii="Calibri" w:hAnsi="Calibri"/>
        </w:rPr>
        <w:t>., 2011)</w:t>
      </w:r>
      <w:r w:rsidR="00BD03EC" w:rsidRPr="005B3C0C">
        <w:rPr>
          <w:szCs w:val="24"/>
        </w:rPr>
        <w:fldChar w:fldCharType="end"/>
      </w:r>
      <w:r w:rsidRPr="005B3C0C">
        <w:rPr>
          <w:rFonts w:cstheme="minorHAnsi"/>
        </w:rPr>
        <w:t xml:space="preserve">. </w:t>
      </w:r>
    </w:p>
    <w:p w14:paraId="446E1832" w14:textId="77777777" w:rsidR="005B3C0C" w:rsidRPr="005B3C0C" w:rsidRDefault="005B3C0C" w:rsidP="005B3C0C">
      <w:pPr>
        <w:autoSpaceDE w:val="0"/>
        <w:autoSpaceDN w:val="0"/>
        <w:adjustRightInd w:val="0"/>
        <w:spacing w:after="0" w:line="360" w:lineRule="auto"/>
        <w:rPr>
          <w:rFonts w:cstheme="minorHAnsi"/>
        </w:rPr>
      </w:pPr>
      <w:r w:rsidRPr="005B3C0C">
        <w:rPr>
          <w:rFonts w:cstheme="minorHAnsi"/>
        </w:rPr>
        <w:t>Mixotrophic growth could mitigate this CO</w:t>
      </w:r>
      <w:r w:rsidRPr="005B3C0C">
        <w:rPr>
          <w:rFonts w:cstheme="minorHAnsi"/>
          <w:vertAlign w:val="subscript"/>
        </w:rPr>
        <w:t>2</w:t>
      </w:r>
      <w:r w:rsidRPr="005B3C0C">
        <w:rPr>
          <w:rFonts w:cstheme="minorHAnsi"/>
        </w:rPr>
        <w:t xml:space="preserve"> availability bottleneck by providing an endogenic source of CO</w:t>
      </w:r>
      <w:r w:rsidRPr="005B3C0C">
        <w:rPr>
          <w:rFonts w:cstheme="minorHAnsi"/>
          <w:vertAlign w:val="subscript"/>
        </w:rPr>
        <w:t>2</w:t>
      </w:r>
      <w:r w:rsidRPr="005B3C0C">
        <w:rPr>
          <w:rFonts w:cstheme="minorHAnsi"/>
        </w:rPr>
        <w:t xml:space="preserve"> through the respiration of organic carbon </w:t>
      </w:r>
      <w:r w:rsidR="00BD03EC" w:rsidRPr="005B3C0C">
        <w:rPr>
          <w:rFonts w:cstheme="minorHAnsi"/>
        </w:rPr>
        <w:fldChar w:fldCharType="begin"/>
      </w:r>
      <w:r w:rsidR="00790A49">
        <w:rPr>
          <w:rFonts w:cstheme="minorHAnsi"/>
        </w:rPr>
        <w:instrText xml:space="preserve"> ADDIN ZOTERO_ITEM CSL_CITATION {"citationID":"VM2DA0nC","properties":{"formattedCitation":"(Lee, 2004)","plainCitation":"(Lee, 2004)"},"citationItems":[{"id":2699,"uris":["http://zotero.org/users/1204444/items/MG5GRBBM"],"uri":["http://zotero.org/users/1204444/items/MG5GRBBM"],"itemData":{"id":2699,"type":"chapter","title":"Algal Nutrition. Hetertrophic carbon nutrition.","container-title":"Handbook of Microalgal Culture. Biotechnology and Applied Phycology","publisher":"Blackwell Publishing Ltd","publisher-place":"Oxford, UK","page":"116","edition":"1","event-place":"Oxford, UK","author":[{"family":"Lee","given":"Y","suffix":"K"}],"editor":[{"family":"Richmond","given":"Amos"}],"issued":{"date-parts":[["2004"]]}}}],"schema":"https://github.com/citation-style-language/schema/raw/master/csl-citation.json"} </w:instrText>
      </w:r>
      <w:r w:rsidR="00BD03EC" w:rsidRPr="005B3C0C">
        <w:rPr>
          <w:rFonts w:cstheme="minorHAnsi"/>
        </w:rPr>
        <w:fldChar w:fldCharType="separate"/>
      </w:r>
      <w:r w:rsidRPr="005B3C0C">
        <w:t>(Lee, 2004)</w:t>
      </w:r>
      <w:r w:rsidR="00BD03EC" w:rsidRPr="005B3C0C">
        <w:rPr>
          <w:rFonts w:cstheme="minorHAnsi"/>
        </w:rPr>
        <w:fldChar w:fldCharType="end"/>
      </w:r>
      <w:r w:rsidRPr="005B3C0C">
        <w:rPr>
          <w:rFonts w:cstheme="minorHAnsi"/>
        </w:rPr>
        <w:t xml:space="preserve">. A pioneering experiment investigating the effect of trophic mode in the green alga, </w:t>
      </w:r>
      <w:r w:rsidRPr="005B3C0C">
        <w:rPr>
          <w:rFonts w:cstheme="minorHAnsi"/>
          <w:i/>
        </w:rPr>
        <w:t xml:space="preserve">Chlorella regularis </w:t>
      </w:r>
      <w:r w:rsidRPr="005B3C0C">
        <w:rPr>
          <w:rFonts w:cstheme="minorHAnsi"/>
        </w:rPr>
        <w:t xml:space="preserve">(subsequently re-assigned to </w:t>
      </w:r>
      <w:r w:rsidRPr="005B3C0C">
        <w:rPr>
          <w:rFonts w:cstheme="minorHAnsi"/>
          <w:i/>
        </w:rPr>
        <w:t>Coelastrum microporum)</w:t>
      </w:r>
      <w:r w:rsidRPr="005B3C0C">
        <w:rPr>
          <w:rFonts w:cstheme="minorHAnsi"/>
        </w:rPr>
        <w:t xml:space="preserve">, concluded that the photosynthetic and heterotrophic metabolic pathways can act non-competitively under mixotrophic growth </w:t>
      </w:r>
      <w:r w:rsidR="00BD03EC" w:rsidRPr="005B3C0C">
        <w:rPr>
          <w:rFonts w:cstheme="minorHAnsi"/>
        </w:rPr>
        <w:fldChar w:fldCharType="begin"/>
      </w:r>
      <w:r w:rsidR="00790A49">
        <w:rPr>
          <w:rFonts w:cstheme="minorHAnsi"/>
        </w:rPr>
        <w:instrText xml:space="preserve"> ADDIN ZOTERO_ITEM CSL_CITATION {"citationID":"idujj67pu","properties":{"formattedCitation":"(Endo et al., 1977)","plainCitation":"(Endo et al., 1977)"},"citationItems":[{"id":1229,"uris":["http://zotero.org/users/1204444/items/24T8XHKA"],"uri":["http://zotero.org/users/1204444/items/24T8XHKA"],"itemData":{"id":1229,"type":"article-journal","title":"Studies on Chlorella regularis, heterotrophic fast-growing strain II. Mixotrophic growth in relation to light intensity and acetate concentration","container-title":"Plant and Cell Physiology","page":"199-205","volume":"18","issue":"1","source":"pcp.oxfordjournals.org","ISSN":"0032-0781, 1471-9053","journalAbbreviation":"Plant Cell Physiol","language":"en","author":[{"family":"Endo","given":"Hiroshi"},{"family":"Sansawa","given":"Hiroshi"},{"family":"Nakajima","given":"Kei"}],"issued":{"date-parts":[["1977",2,1]]}}}],"schema":"https://github.com/citation-style-language/schema/raw/master/csl-citation.json"} </w:instrText>
      </w:r>
      <w:r w:rsidR="00BD03EC" w:rsidRPr="005B3C0C">
        <w:rPr>
          <w:rFonts w:cstheme="minorHAnsi"/>
        </w:rPr>
        <w:fldChar w:fldCharType="separate"/>
      </w:r>
      <w:r w:rsidRPr="005B3C0C">
        <w:t xml:space="preserve">(Endo </w:t>
      </w:r>
      <w:r w:rsidR="00490409" w:rsidRPr="00490409">
        <w:rPr>
          <w:i/>
        </w:rPr>
        <w:t>et al</w:t>
      </w:r>
      <w:r w:rsidRPr="005B3C0C">
        <w:t>., 1977)</w:t>
      </w:r>
      <w:r w:rsidR="00BD03EC" w:rsidRPr="005B3C0C">
        <w:rPr>
          <w:rFonts w:cstheme="minorHAnsi"/>
        </w:rPr>
        <w:fldChar w:fldCharType="end"/>
      </w:r>
      <w:r w:rsidRPr="005B3C0C">
        <w:rPr>
          <w:rFonts w:cstheme="minorHAnsi"/>
        </w:rPr>
        <w:t xml:space="preserve">. As a result, the specific growth rate of algae grown under mixotrophic condition was found to equate to the sum of autotrophic and heterotrophic growth. This can be expressed as a specific growth rate ratio (Equation </w:t>
      </w:r>
      <w:r w:rsidR="00EE192B">
        <w:rPr>
          <w:rFonts w:cstheme="minorHAnsi"/>
        </w:rPr>
        <w:t>9</w:t>
      </w:r>
      <w:r w:rsidRPr="005B3C0C">
        <w:rPr>
          <w:rFonts w:cstheme="minorHAnsi"/>
        </w:rPr>
        <w:t>);</w:t>
      </w:r>
    </w:p>
    <w:p w14:paraId="4EA2FC85" w14:textId="77777777" w:rsidR="005B3C0C" w:rsidRPr="005B3C0C" w:rsidRDefault="005B3C0C" w:rsidP="005B3C0C">
      <w:pPr>
        <w:autoSpaceDE w:val="0"/>
        <w:autoSpaceDN w:val="0"/>
        <w:adjustRightInd w:val="0"/>
        <w:spacing w:after="0" w:line="360" w:lineRule="auto"/>
        <w:rPr>
          <w:rFonts w:cstheme="minorHAnsi"/>
        </w:rPr>
      </w:pPr>
    </w:p>
    <w:p w14:paraId="5DBE69A9" w14:textId="77777777" w:rsidR="005B3C0C" w:rsidRPr="005B3C0C" w:rsidRDefault="0081741E" w:rsidP="005B3C0C">
      <w:pPr>
        <w:autoSpaceDE w:val="0"/>
        <w:autoSpaceDN w:val="0"/>
        <w:adjustRightInd w:val="0"/>
        <w:spacing w:after="0" w:line="360" w:lineRule="auto"/>
        <w:jc w:val="center"/>
        <w:rPr>
          <w:rFonts w:cstheme="minorHAnsi"/>
        </w:rPr>
      </w:pPr>
      <m:oMath>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rPr>
                  <m:t>µ</m:t>
                </m:r>
              </m:e>
              <m:sub>
                <m:r>
                  <m:rPr>
                    <m:nor/>
                  </m:rPr>
                  <w:rPr>
                    <w:rFonts w:cstheme="minorHAnsi"/>
                  </w:rPr>
                  <m:t>M</m:t>
                </m:r>
              </m:sub>
            </m:sSub>
          </m:num>
          <m:den>
            <m:sSub>
              <m:sSubPr>
                <m:ctrlPr>
                  <w:rPr>
                    <w:rFonts w:ascii="Cambria Math" w:hAnsi="Cambria Math" w:cstheme="minorHAnsi"/>
                    <w:i/>
                  </w:rPr>
                </m:ctrlPr>
              </m:sSubPr>
              <m:e>
                <m:r>
                  <m:rPr>
                    <m:nor/>
                  </m:rPr>
                  <w:rPr>
                    <w:rFonts w:cstheme="minorHAnsi"/>
                  </w:rPr>
                  <m:t>µ</m:t>
                </m:r>
              </m:e>
              <m:sub>
                <m:r>
                  <m:rPr>
                    <m:nor/>
                  </m:rPr>
                  <w:rPr>
                    <w:rFonts w:cstheme="minorHAnsi"/>
                  </w:rPr>
                  <m:t>A</m:t>
                </m:r>
              </m:sub>
            </m:sSub>
            <m:r>
              <m:rPr>
                <m:nor/>
              </m:rPr>
              <w:rPr>
                <w:rFonts w:cstheme="minorHAnsi"/>
              </w:rPr>
              <m:t xml:space="preserve">+ </m:t>
            </m:r>
            <m:sSub>
              <m:sSubPr>
                <m:ctrlPr>
                  <w:rPr>
                    <w:rFonts w:ascii="Cambria Math" w:hAnsi="Cambria Math" w:cstheme="minorHAnsi"/>
                    <w:i/>
                  </w:rPr>
                </m:ctrlPr>
              </m:sSubPr>
              <m:e>
                <m:r>
                  <m:rPr>
                    <m:nor/>
                  </m:rPr>
                  <w:rPr>
                    <w:rFonts w:cstheme="minorHAnsi"/>
                  </w:rPr>
                  <m:t>µ</m:t>
                </m:r>
              </m:e>
              <m:sub>
                <m:r>
                  <m:rPr>
                    <m:nor/>
                  </m:rPr>
                  <w:rPr>
                    <w:rFonts w:cstheme="minorHAnsi"/>
                  </w:rPr>
                  <m:t>H</m:t>
                </m:r>
              </m:sub>
            </m:sSub>
          </m:den>
        </m:f>
        <m:r>
          <m:rPr>
            <m:nor/>
          </m:rPr>
          <w:rPr>
            <w:rFonts w:cstheme="minorHAnsi"/>
          </w:rPr>
          <m:t xml:space="preserve"> = 1 </m:t>
        </m:r>
        <m:r>
          <w:rPr>
            <w:rFonts w:ascii="Cambria Math" w:hAnsi="Cambria Math" w:cstheme="minorHAnsi"/>
          </w:rPr>
          <m:t xml:space="preserve">  </m:t>
        </m:r>
      </m:oMath>
      <w:r w:rsidR="005B3C0C" w:rsidRPr="005B3C0C">
        <w:rPr>
          <w:rFonts w:cstheme="minorHAnsi"/>
          <w:i/>
        </w:rPr>
        <w:t xml:space="preserve">  </w:t>
      </w:r>
      <w:r w:rsidR="005B3C0C" w:rsidRPr="005B3C0C">
        <w:rPr>
          <w:rFonts w:cstheme="minorHAnsi"/>
          <w:i/>
        </w:rPr>
        <w:tab/>
      </w:r>
      <w:r w:rsidR="005B3C0C" w:rsidRPr="005B3C0C">
        <w:rPr>
          <w:rFonts w:cstheme="minorHAnsi"/>
          <w:i/>
        </w:rPr>
        <w:tab/>
      </w:r>
      <w:r w:rsidR="005B3C0C" w:rsidRPr="005B3C0C">
        <w:rPr>
          <w:rFonts w:cstheme="minorHAnsi"/>
          <w:i/>
        </w:rPr>
        <w:tab/>
      </w:r>
      <w:r w:rsidR="005B3C0C" w:rsidRPr="005B3C0C">
        <w:rPr>
          <w:rFonts w:cstheme="minorHAnsi"/>
          <w:i/>
        </w:rPr>
        <w:tab/>
      </w:r>
      <w:r w:rsidR="005B3C0C" w:rsidRPr="005B3C0C">
        <w:rPr>
          <w:rFonts w:cstheme="minorHAnsi"/>
          <w:i/>
        </w:rPr>
        <w:tab/>
      </w:r>
      <w:r w:rsidR="005B3C0C" w:rsidRPr="005B3C0C">
        <w:rPr>
          <w:rFonts w:cstheme="minorHAnsi"/>
          <w:i/>
        </w:rPr>
        <w:tab/>
      </w:r>
      <w:r w:rsidR="005B3C0C" w:rsidRPr="005B3C0C">
        <w:rPr>
          <w:rFonts w:cstheme="minorHAnsi"/>
          <w:i/>
        </w:rPr>
        <w:tab/>
      </w:r>
      <w:r w:rsidR="005B3C0C" w:rsidRPr="005B3C0C">
        <w:rPr>
          <w:rFonts w:cstheme="minorHAnsi"/>
          <w:i/>
        </w:rPr>
        <w:tab/>
      </w:r>
      <w:r w:rsidR="005B3C0C" w:rsidRPr="005B3C0C">
        <w:rPr>
          <w:rFonts w:cstheme="minorHAnsi"/>
          <w:i/>
        </w:rPr>
        <w:tab/>
      </w:r>
      <w:r w:rsidR="005B3C0C" w:rsidRPr="005B3C0C">
        <w:rPr>
          <w:rFonts w:cstheme="minorHAnsi"/>
        </w:rPr>
        <w:t xml:space="preserve">Equation </w:t>
      </w:r>
      <w:r w:rsidR="00BE32B5">
        <w:rPr>
          <w:rFonts w:cstheme="minorHAnsi"/>
        </w:rPr>
        <w:t>9</w:t>
      </w:r>
    </w:p>
    <w:p w14:paraId="6CE84F16" w14:textId="77777777" w:rsidR="005B3C0C" w:rsidRPr="005B3C0C" w:rsidRDefault="005B3C0C" w:rsidP="005B3C0C">
      <w:pPr>
        <w:autoSpaceDE w:val="0"/>
        <w:autoSpaceDN w:val="0"/>
        <w:adjustRightInd w:val="0"/>
        <w:spacing w:after="0" w:line="360" w:lineRule="auto"/>
        <w:jc w:val="center"/>
        <w:rPr>
          <w:rFonts w:cstheme="minorHAnsi"/>
          <w:b/>
        </w:rPr>
      </w:pPr>
    </w:p>
    <w:p w14:paraId="272EDEE7" w14:textId="77777777" w:rsidR="005B3C0C" w:rsidRPr="005B3C0C" w:rsidRDefault="005B3C0C" w:rsidP="005B3C0C">
      <w:pPr>
        <w:autoSpaceDE w:val="0"/>
        <w:autoSpaceDN w:val="0"/>
        <w:adjustRightInd w:val="0"/>
        <w:spacing w:line="360" w:lineRule="auto"/>
        <w:rPr>
          <w:rFonts w:cstheme="minorHAnsi"/>
        </w:rPr>
      </w:pPr>
      <w:r w:rsidRPr="005B3C0C">
        <w:rPr>
          <w:rFonts w:cstheme="minorHAnsi"/>
        </w:rPr>
        <w:t>where µ</w:t>
      </w:r>
      <w:r w:rsidRPr="005B3C0C">
        <w:rPr>
          <w:rFonts w:cstheme="minorHAnsi"/>
          <w:vertAlign w:val="subscript"/>
        </w:rPr>
        <w:t>M</w:t>
      </w:r>
      <w:r w:rsidRPr="005B3C0C">
        <w:rPr>
          <w:rFonts w:cstheme="minorHAnsi"/>
        </w:rPr>
        <w:t>, µ</w:t>
      </w:r>
      <w:r w:rsidRPr="005B3C0C">
        <w:rPr>
          <w:rFonts w:cstheme="minorHAnsi"/>
          <w:vertAlign w:val="subscript"/>
        </w:rPr>
        <w:t>A</w:t>
      </w:r>
      <w:r w:rsidRPr="005B3C0C">
        <w:rPr>
          <w:rFonts w:cstheme="minorHAnsi"/>
        </w:rPr>
        <w:t>, µ</w:t>
      </w:r>
      <w:r w:rsidRPr="005B3C0C">
        <w:rPr>
          <w:rFonts w:cstheme="minorHAnsi"/>
          <w:vertAlign w:val="subscript"/>
        </w:rPr>
        <w:t>H</w:t>
      </w:r>
      <w:r w:rsidRPr="005B3C0C">
        <w:rPr>
          <w:rFonts w:cstheme="minorHAnsi"/>
        </w:rPr>
        <w:t xml:space="preserve">, equate to mixotrophic, autotrophic and heterotrophic specific growth rates respectively. Successive studies have reported a similar relationship in other mixotrophic green algae (a polyphyletic group), </w:t>
      </w:r>
      <w:r w:rsidRPr="005B3C0C">
        <w:rPr>
          <w:rFonts w:cstheme="minorHAnsi"/>
          <w:i/>
        </w:rPr>
        <w:t>Chlorella vulgaris, Haematococcus pluvialis, Chlamydomonas humicola</w:t>
      </w:r>
      <w:r w:rsidRPr="005B3C0C">
        <w:rPr>
          <w:rFonts w:cstheme="minorHAnsi"/>
        </w:rPr>
        <w:t xml:space="preserve">, but not in </w:t>
      </w:r>
      <w:r w:rsidRPr="005B3C0C">
        <w:rPr>
          <w:rFonts w:cstheme="minorHAnsi"/>
          <w:i/>
        </w:rPr>
        <w:t xml:space="preserve">Scenedesmus acutus </w:t>
      </w:r>
      <w:r w:rsidR="00BD03EC" w:rsidRPr="005B3C0C">
        <w:rPr>
          <w:rFonts w:cstheme="minorHAnsi"/>
        </w:rPr>
        <w:fldChar w:fldCharType="begin"/>
      </w:r>
      <w:r w:rsidR="00790A49">
        <w:rPr>
          <w:rFonts w:cstheme="minorHAnsi"/>
        </w:rPr>
        <w:instrText xml:space="preserve"> ADDIN ZOTERO_ITEM CSL_CITATION {"citationID":"KfBNmhDp","properties":{"formattedCitation":"{\\rtf (Kobayashi et al., 1992; Lalibert\\uc0\\u232{} and de la No\\uc0\\u252{}ie, 1993; Martinez and Orus, 1991; Ogawa and Aiba, 1981)}","plainCitation":"(Kobayashi et al., 1992; Lalibertè and de la Noüie, 1993; Martinez and Orus, 1991; Ogawa and Aiba, 1981)"},"citationItems":[{"id":1942,"uris":["http://zotero.org/users/1204444/items/N83U8QAE"],"uri":["http://zotero.org/users/1204444/items/N83U8QAE"],"itemData":{"id":1942,"type":"article-journal","title":"Growth and astaxanthin formation of Haematococcus pluvialis in heterotrophic and mixotrophic conditions","container-title":"Journal of Fermentation and Bioengineering","page":"17-20","volume":"74","issue":"1","source":"ScienceDirect","abstract":"A green alga, Haematococcus pluvialis was able to grow heterotrophically on acetate in the dark as well as mixotrophically on acetate in the light. The photosynthetic pigments chlorophyll and astaxanthin were formed even in the dark-heterotrophic growth condition. The specific growth rate of the mixotrophic condition (acetate + light) corresponded well to the sum of the specific growth rates of the heterotrophic (acetate + dark) and autotrophic (no acetate + light) conditions. The results suggested that in H. pluvialis, unlike in most green algae, both photosynthesis and the oxidative metabolism of acetate can function in a concomitant manner for mixotrophic growth on acetate. The inhibition of photosynthesis with the addition of dichlorophenyl-dimethylurea (DCMU) also supported the two independent metabolisms under the mixotrophic growth condition.","DOI":"10.1016/0922-338X(92)90261-R","ISSN":"0922-338X","journalAbbreviation":"Journal of Fermentation and Bioengineering","author":[{"family":"Kobayashi","given":"Makio"},{"family":"Kakizono","given":"Toshihide"},{"family":"Yamaguchi","given":"Kazuya"},{"family":"Nishio","given":"Naomichi"},{"family":"Nagai","given":"Shiro"}],"issued":{"date-parts":[["1992"]]}}},{"id":2547,"uris":["http://zotero.org/users/1204444/items/ZZBVVH8T"],"uri":["http://zotero.org/users/1204444/items/ZZBVVH8T"],"itemData":{"id":2547,"type":"article-journal","title":"Interactions between Glucose and Inorganic Carbon Metabolism in Chlorella vulgaris Strain UAM 101 1","container-title":"Plant Physiology","page":"1150-1155","volume":"95","issue":"4","source":"PubMed Central","abstract":"Chlorella vulgaris strain UAM 101 has been isolated from the effluent of a sugar refinery. This alga requires glucose to achieve maximal growth rate even under light saturating conditions. The growth rate of cultures grown on light + CO2 + glucose (3.16 per day) reaches the sum of those grown on light + CO2 (1.95 per day) and on dark + glucose (1.20 per day). Unlike other Chlorella strains, uptake of glucose (about 2 micromoles per milligram dry weight per hour) was induced to the same extent in the light and dark and was not photosensitive. The rate of dark respiration was not affected by light and was strongly stimulated by the presence of glucose (up to about 40% in 4 hours). The rate of photosynthetic O2 evolution was measured as a function of the CO2 concentration. These experiments were conducted with cells which experienced different concentrations of CO2 or glucose during growth. The maximal photosynthetic rate was inhibited severely by growing the cells in the presence of glucose. A rather small difference in the apparent photosynthetic affinity for extracellular inorganic carbon (from 10-30 micromolar) was found between cells grown under low and high CO2. Growth with glucose induced a reduction in the apparent affinity (45 micromolar) even though cells had not been provided with CO2. Experiments performed at different pH values indicate CO2 as the major carbon species taken from the medium by Chlorella vulgaris UAM 101.","ISSN":"0032-0889","note":"PMID: 16668104\nPMCID: PMC1077665","journalAbbreviation":"Plant Physiol","author":[{"family":"Martinez","given":"Flor"},{"family":"Orus","given":"Maria Isabel"}],"issued":{"date-parts":[["1991",4]]},"PMID":"16668104","PMCID":"PMC1077665"}},{"id":1032,"uris":["http://zotero.org/users/1204444/items/GTBVPZTF"],"uri":["http://zotero.org/users/1204444/items/GTBVPZTF"],"itemData":{"id":1032,"type":"article-journal","title":"Bioenergetic analysis of mixotrophic growth in Chlorella vulgaris and Scenedesmus acutus","container-title":"Biotechnology and Bioengineering","page":"1121–1132","volume":"23","issue":"5","source":"Wiley Online Library","abstract":"The specific growth rate of Chlorella vulgaris in the presence of glucose (mixotroph) was always larger than that in autotroph when the light intensity was less than 10 klux. However, Scenedesmus acutus behaved differently, i.e., when the light intensity was more than 6 klux, the specific growth rate in mixotroph became smaller than that in autotroph. Cellular contents of chlorophyll a and b in Scenedesmus acutus that deteriorated more markedly in mixotroph than those of Chlorella vulgaris could account for these different growth behaviors. In other words, mechanisms relevant to the photosynthesis and the oxidative phosphorylation of glucose seem to function independently with respect to Chlorella Vulugaris.","DOI":"10.1002/bit.260230519","ISSN":"1097-0290","language":"en","author":[{"family":"Ogawa","given":"Takahira"},{"family":"Aiba","given":"Shuichi"}],"issued":{"date-parts":[["1981"]]}}},{"id":1921,"uris":["http://zotero.org/users/1204444/items/2ZUCQ5DM"],"uri":["http://zotero.org/users/1204444/items/2ZUCQ5DM"],"itemData":{"id":1921,"type":"article-journal","title":"Auto-, Hetero-, and Mixotrophic Growth of Chlamydomonas Humicola (cmloroimiyckak) on Acetate1","container-title":"Journal of Phycology","page":"612–620","volume":"29","issue":"5","source":"Wiley Online Library","abstract":"Relative growth rate, isocitrate lyase activity, chlorophyll, protein, lipid, and soluble carbohydrate contents were investigated in Chlamydomonas humicola Lucksch during auto-, mixo-, and heterotrnphic growth. Mixotrophic cells have a relative growth rate of 1.66 d –1as compared to 0.78 d –1 and 0.21 d –1 for hetero- and autotrophic cells, respectively. Addition of acetate to autotrophic cells resulted in an increase in cell dry weight during the first day, followed by a rapid decrease and stabilization at 40 pg·cell –1. Cellular yield of mixotrophu cells, on a dry weight basis, was 6.6 times that of heterotrophic cells and 21.9 limes that of autotrophic ones. After 4 d, mixotrophic cells were characterized by higher chlorophyll (3.6% dry weight [d.w.]) and protein (58.6% d.w.) contents and lower lipid (4.8% d.w.) and soluble carbohydrate (1.3% d.w.) contents than those of autotrophic (2.6% d.w. chlorophyll, 31.0% d.w. protein, 10.2% d.w. lipid, and 6.5% d.w. soluble carbohydrate) and heterotrophic (1.5% d.w. chlorophyll, 36.9% d.w. protein, 5.6% d.w. lipid, and 6.0% d.w. soluble carbohydrate) cells. The ratio of chlorophyll a/b was highest in heterotrophic cells due to lower chlorophyll b content. Isocitrate lyase activity, a key enzyme in ecetate assimitation, could not be detected in autotrophic cells. Addition of 10 mM acetate to the culture medium of hetero- and mixotrophic cells resulted in increased isocitrate lyase activity with a maximum after 24 h, followed by a decline in activity over a 7-d period. After 7 d of growth, only 0.01 mM acetate was found in the culture medium of mixotrophic cells as compared to 3.2 mM in the medium of heterotrophic ones, from an initial concentration of 10 mM.","DOI":"10.1111/j.0022-3646.1993.00612.x","ISSN":"1529-8817","language":"en","author":[{"family":"Lalibertè","given":"Gilles"},{"family":"Noüie","given":"Joël","non-dropping-particle":"de la"}],"issued":{"date-parts":[["1993"]]}}}],"schema":"https://github.com/citation-style-language/schema/raw/master/csl-citation.json"} </w:instrText>
      </w:r>
      <w:r w:rsidR="00BD03EC" w:rsidRPr="005B3C0C">
        <w:rPr>
          <w:rFonts w:cstheme="minorHAnsi"/>
        </w:rPr>
        <w:fldChar w:fldCharType="separate"/>
      </w:r>
      <w:r w:rsidRPr="005B3C0C">
        <w:rPr>
          <w:rFonts w:cs="Times New Roman"/>
          <w:szCs w:val="24"/>
        </w:rPr>
        <w:t xml:space="preserve">(Kobayashi </w:t>
      </w:r>
      <w:r w:rsidR="00490409" w:rsidRPr="00490409">
        <w:rPr>
          <w:rFonts w:cs="Times New Roman"/>
          <w:i/>
          <w:szCs w:val="24"/>
        </w:rPr>
        <w:t>et al</w:t>
      </w:r>
      <w:r w:rsidRPr="005B3C0C">
        <w:rPr>
          <w:rFonts w:cs="Times New Roman"/>
          <w:szCs w:val="24"/>
        </w:rPr>
        <w:t>., 1992; Lalibertè and de la Noüie, 1993; Martinez and Orus, 1991; Ogawa and Aiba, 1981)</w:t>
      </w:r>
      <w:r w:rsidR="00BD03EC" w:rsidRPr="005B3C0C">
        <w:rPr>
          <w:rFonts w:cstheme="minorHAnsi"/>
        </w:rPr>
        <w:fldChar w:fldCharType="end"/>
      </w:r>
      <w:r w:rsidRPr="005B3C0C">
        <w:rPr>
          <w:rFonts w:cstheme="minorHAnsi"/>
          <w:i/>
        </w:rPr>
        <w:t xml:space="preserve">. </w:t>
      </w:r>
      <w:r w:rsidRPr="005B3C0C">
        <w:rPr>
          <w:rFonts w:cstheme="minorHAnsi"/>
        </w:rPr>
        <w:t xml:space="preserve">The occurrence of  non-competitive mixotrophic growth appears to be species-specific, and largely influenced by both the degree to which organic carbon assimilation inhibits the production of chlorophyll and the degree to which illumination inhibits or augments the production or activity of organic carbon uptake enzymes </w:t>
      </w:r>
      <w:r w:rsidR="00BD03EC" w:rsidRPr="005B3C0C">
        <w:rPr>
          <w:rFonts w:cstheme="minorHAnsi"/>
        </w:rPr>
        <w:fldChar w:fldCharType="begin"/>
      </w:r>
      <w:r w:rsidR="00790A49">
        <w:rPr>
          <w:rFonts w:cstheme="minorHAnsi"/>
        </w:rPr>
        <w:instrText xml:space="preserve"> ADDIN ZOTERO_ITEM CSL_CITATION {"citationID":"CUt9QZ8G","properties":{"formattedCitation":"(Lee, 2004; Ogawa and Aiba, 1981)","plainCitation":"(Lee, 2004; Ogawa and Aiba, 1981)"},"citationItems":[{"id":2699,"uris":["http://zotero.org/users/1204444/items/MG5GRBBM"],"uri":["http://zotero.org/users/1204444/items/MG5GRBBM"],"itemData":{"id":2699,"type":"chapter","title":"Algal Nutrition. Hetertrophic carbon nutrition.","container-title":"Handbook of Microalgal Culture. Biotechnology and Applied Phycology","publisher":"Blackwell Publishing Ltd","publisher-place":"Oxford, UK","page":"116","edition":"1","event-place":"Oxford, UK","author":[{"family":"Lee","given":"Y","suffix":"K"}],"editor":[{"family":"Richmond","given":"Amos"}],"issued":{"date-parts":[["2004"]]}}},{"id":1032,"uris":["http://zotero.org/users/1204444/items/GTBVPZTF"],"uri":["http://zotero.org/users/1204444/items/GTBVPZTF"],"itemData":{"id":1032,"type":"article-journal","title":"Bioenergetic analysis of mixotrophic growth in Chlorella vulgaris and Scenedesmus acutus","container-title":"Biotechnology and Bioengineering","page":"1121–1132","volume":"23","issue":"5","source":"Wiley Online Library","abstract":"The specific growth rate of Chlorella vulgaris in the presence of glucose (mixotroph) was always larger than that in autotroph when the light intensity was less than 10 klux. However, Scenedesmus acutus behaved differently, i.e., when the light intensity was more than 6 klux, the specific growth rate in mixotroph became smaller than that in autotroph. Cellular contents of chlorophyll a and b in Scenedesmus acutus that deteriorated more markedly in mixotroph than those of Chlorella vulgaris could account for these different growth behaviors. In other words, mechanisms relevant to the photosynthesis and the oxidative phosphorylation of glucose seem to function independently with respect to Chlorella Vulugaris.","DOI":"10.1002/bit.260230519","ISSN":"1097-0290","language":"en","author":[{"family":"Ogawa","given":"Takahira"},{"family":"Aiba","given":"Shuichi"}],"issued":{"date-parts":[["1981"]]}}}],"schema":"https://github.com/citation-style-language/schema/raw/master/csl-citation.json"} </w:instrText>
      </w:r>
      <w:r w:rsidR="00BD03EC" w:rsidRPr="005B3C0C">
        <w:rPr>
          <w:rFonts w:cstheme="minorHAnsi"/>
        </w:rPr>
        <w:fldChar w:fldCharType="separate"/>
      </w:r>
      <w:r w:rsidRPr="005B3C0C">
        <w:t>(Lee, 2004; Ogawa and Aiba, 1981)</w:t>
      </w:r>
      <w:r w:rsidR="00BD03EC" w:rsidRPr="005B3C0C">
        <w:rPr>
          <w:rFonts w:cstheme="minorHAnsi"/>
        </w:rPr>
        <w:fldChar w:fldCharType="end"/>
      </w:r>
      <w:r w:rsidRPr="005B3C0C">
        <w:rPr>
          <w:rFonts w:cstheme="minorHAnsi"/>
        </w:rPr>
        <w:t xml:space="preserve">. </w:t>
      </w:r>
    </w:p>
    <w:p w14:paraId="4C2A0A93" w14:textId="77777777" w:rsidR="005B3C0C" w:rsidRPr="005B3C0C" w:rsidRDefault="005B3C0C" w:rsidP="005B3C0C">
      <w:pPr>
        <w:autoSpaceDE w:val="0"/>
        <w:autoSpaceDN w:val="0"/>
        <w:adjustRightInd w:val="0"/>
        <w:spacing w:line="360" w:lineRule="auto"/>
        <w:rPr>
          <w:rFonts w:cstheme="minorHAnsi"/>
        </w:rPr>
      </w:pPr>
      <w:r w:rsidRPr="005B3C0C">
        <w:rPr>
          <w:rFonts w:cstheme="minorHAnsi"/>
        </w:rPr>
        <w:t xml:space="preserve">The specific growth rate ratio is also influenced by the aeration conditions of cultivation. An investigation of mixotrophic </w:t>
      </w:r>
      <w:r w:rsidRPr="005B3C0C">
        <w:rPr>
          <w:rFonts w:cstheme="minorHAnsi"/>
          <w:i/>
        </w:rPr>
        <w:t xml:space="preserve">C. vulgaris </w:t>
      </w:r>
      <w:r w:rsidRPr="005B3C0C">
        <w:rPr>
          <w:rFonts w:cstheme="minorHAnsi"/>
        </w:rPr>
        <w:t>reported that, under aeration with 2% CO</w:t>
      </w:r>
      <w:r w:rsidRPr="005B3C0C">
        <w:rPr>
          <w:rFonts w:cstheme="minorHAnsi"/>
          <w:vertAlign w:val="subscript"/>
        </w:rPr>
        <w:t>2</w:t>
      </w:r>
      <w:r w:rsidRPr="005B3C0C">
        <w:rPr>
          <w:rFonts w:cstheme="minorHAnsi"/>
        </w:rPr>
        <w:t xml:space="preserve">-air, the growth ratio was recorded as 1.00, in line with earlier aerated studies </w:t>
      </w:r>
      <w:r w:rsidR="00BD03EC" w:rsidRPr="005B3C0C">
        <w:rPr>
          <w:rFonts w:cstheme="minorHAnsi"/>
        </w:rPr>
        <w:fldChar w:fldCharType="begin"/>
      </w:r>
      <w:r w:rsidR="00790A49">
        <w:rPr>
          <w:rFonts w:cstheme="minorHAnsi"/>
        </w:rPr>
        <w:instrText xml:space="preserve"> ADDIN ZOTERO_ITEM CSL_CITATION {"citationID":"7rKgjEXr","properties":{"formattedCitation":"(Martinez and Orus, 1991)","plainCitation":"(Martinez and Orus, 1991)"},"citationItems":[{"id":2547,"uris":["http://zotero.org/users/1204444/items/ZZBVVH8T"],"uri":["http://zotero.org/users/1204444/items/ZZBVVH8T"],"itemData":{"id":2547,"type":"article-journal","title":"Interactions between Glucose and Inorganic Carbon Metabolism in Chlorella vulgaris Strain UAM 101 1","container-title":"Plant Physiology","page":"1150-1155","volume":"95","issue":"4","source":"PubMed Central","abstract":"Chlorella vulgaris strain UAM 101 has been isolated from the effluent of a sugar refinery. This alga requires glucose to achieve maximal growth rate even under light saturating conditions. The growth rate of cultures grown on light + CO2 + glucose (3.16 per day) reaches the sum of those grown on light + CO2 (1.95 per day) and on dark + glucose (1.20 per day). Unlike other Chlorella strains, uptake of glucose (about 2 micromoles per milligram dry weight per hour) was induced to the same extent in the light and dark and was not photosensitive. The rate of dark respiration was not affected by light and was strongly stimulated by the presence of glucose (up to about 40% in 4 hours). The rate of photosynthetic O2 evolution was measured as a function of the CO2 concentration. These experiments were conducted with cells which experienced different concentrations of CO2 or glucose during growth. The maximal photosynthetic rate was inhibited severely by growing the cells in the presence of glucose. A rather small difference in the apparent photosynthetic affinity for extracellular inorganic carbon (from 10-30 micromolar) was found between cells grown under low and high CO2. Growth with glucose induced a reduction in the apparent affinity (45 micromolar) even though cells had not been provided with CO2. Experiments performed at different pH values indicate CO2 as the major carbon species taken from the medium by Chlorella vulgaris UAM 101.","ISSN":"0032-0889","note":"PMID: 16668104\nPMCID: PMC1077665","journalAbbreviation":"Plant Physiol","author":[{"family":"Martinez","given":"Flor"},{"family":"Orus","given":"Maria Isabel"}],"issued":{"date-parts":[["1991",4]]},"PMID":"16668104","PMCID":"PMC1077665"}}],"schema":"https://github.com/citation-style-language/schema/raw/master/csl-citation.json"} </w:instrText>
      </w:r>
      <w:r w:rsidR="00BD03EC" w:rsidRPr="005B3C0C">
        <w:rPr>
          <w:rFonts w:cstheme="minorHAnsi"/>
        </w:rPr>
        <w:fldChar w:fldCharType="separate"/>
      </w:r>
      <w:r w:rsidRPr="005B3C0C">
        <w:t>(Martinez and Orus, 1991)</w:t>
      </w:r>
      <w:r w:rsidR="00BD03EC" w:rsidRPr="005B3C0C">
        <w:rPr>
          <w:rFonts w:cstheme="minorHAnsi"/>
        </w:rPr>
        <w:fldChar w:fldCharType="end"/>
      </w:r>
      <w:r w:rsidRPr="005B3C0C">
        <w:rPr>
          <w:rFonts w:cstheme="minorHAnsi"/>
        </w:rPr>
        <w:t>. In contrast, under air-aerated (0.04% CO</w:t>
      </w:r>
      <w:r w:rsidRPr="005B3C0C">
        <w:rPr>
          <w:rFonts w:cstheme="minorHAnsi"/>
          <w:vertAlign w:val="subscript"/>
        </w:rPr>
        <w:t>2</w:t>
      </w:r>
      <w:r w:rsidRPr="005B3C0C">
        <w:rPr>
          <w:rFonts w:cstheme="minorHAnsi"/>
        </w:rPr>
        <w:t xml:space="preserve">) or non-aerated conditions, this ratio was reported to increase to 1.10 and 1.28 respectively, that is to say the mixotrophic specific growth rate was higher than the sum of autotrophic and heterotrophic growth. It is possible that this phenomenon occurs under non-aerated </w:t>
      </w:r>
      <w:r w:rsidRPr="005B3C0C">
        <w:rPr>
          <w:rFonts w:cstheme="minorHAnsi"/>
        </w:rPr>
        <w:lastRenderedPageBreak/>
        <w:t>conditions, due to CO</w:t>
      </w:r>
      <w:r w:rsidRPr="005B3C0C">
        <w:rPr>
          <w:rFonts w:cstheme="minorHAnsi"/>
          <w:vertAlign w:val="subscript"/>
        </w:rPr>
        <w:t xml:space="preserve">2 </w:t>
      </w:r>
      <w:r w:rsidRPr="005B3C0C">
        <w:rPr>
          <w:rFonts w:cstheme="minorHAnsi"/>
        </w:rPr>
        <w:t>and O</w:t>
      </w:r>
      <w:r w:rsidRPr="005B3C0C">
        <w:rPr>
          <w:rFonts w:cstheme="minorHAnsi"/>
          <w:vertAlign w:val="subscript"/>
        </w:rPr>
        <w:t xml:space="preserve">2 </w:t>
      </w:r>
      <w:r w:rsidRPr="005B3C0C">
        <w:rPr>
          <w:rFonts w:cstheme="minorHAnsi"/>
        </w:rPr>
        <w:t>limitation in autotrophic and heterotrophic cultures respectively. Under mixotrophic cultivation, the activity of both metabolic pathways could promote synergistic rather than non-competitive growth; the assimilation and metabolism of organic carbon providing a heterotrophic endogenic source of CO</w:t>
      </w:r>
      <w:r w:rsidRPr="005B3C0C">
        <w:rPr>
          <w:rFonts w:cstheme="minorHAnsi"/>
          <w:vertAlign w:val="subscript"/>
        </w:rPr>
        <w:t>2</w:t>
      </w:r>
      <w:r w:rsidRPr="005B3C0C">
        <w:rPr>
          <w:rFonts w:cstheme="minorHAnsi"/>
        </w:rPr>
        <w:t>, which in turn drives a higher rate of photosynthetic carbon sequestration and O</w:t>
      </w:r>
      <w:r w:rsidRPr="005B3C0C">
        <w:rPr>
          <w:rFonts w:cstheme="minorHAnsi"/>
          <w:vertAlign w:val="subscript"/>
        </w:rPr>
        <w:t>2</w:t>
      </w:r>
      <w:r w:rsidRPr="005B3C0C">
        <w:rPr>
          <w:rFonts w:cstheme="minorHAnsi"/>
        </w:rPr>
        <w:t xml:space="preserve"> evolution. This oxygen is then subsequently consumed by</w:t>
      </w:r>
      <w:r w:rsidRPr="005B3C0C">
        <w:rPr>
          <w:rFonts w:cstheme="minorHAnsi"/>
          <w:vertAlign w:val="subscript"/>
        </w:rPr>
        <w:t xml:space="preserve"> </w:t>
      </w:r>
      <w:r w:rsidRPr="005B3C0C">
        <w:rPr>
          <w:rFonts w:cstheme="minorHAnsi"/>
        </w:rPr>
        <w:t>cellular respiration. Accordingly, this synergistic effect may mitigate gaseous growth limitations and therefore enhance growth.  Conversely, the assimilation of photosynthetically derived O</w:t>
      </w:r>
      <w:r w:rsidRPr="005B3C0C">
        <w:rPr>
          <w:rFonts w:cstheme="minorHAnsi"/>
          <w:vertAlign w:val="subscript"/>
        </w:rPr>
        <w:t xml:space="preserve">2 </w:t>
      </w:r>
      <w:r w:rsidRPr="005B3C0C">
        <w:rPr>
          <w:rFonts w:cstheme="minorHAnsi"/>
        </w:rPr>
        <w:t xml:space="preserve">by augmented cellular respiration could prevent oxygen accumulation, which is particularly problematic in closed PBRs. </w:t>
      </w:r>
    </w:p>
    <w:p w14:paraId="03E48E43" w14:textId="77777777" w:rsidR="005B3C0C" w:rsidRPr="005B3C0C" w:rsidRDefault="005B3C0C" w:rsidP="005B3C0C">
      <w:pPr>
        <w:autoSpaceDE w:val="0"/>
        <w:autoSpaceDN w:val="0"/>
        <w:adjustRightInd w:val="0"/>
        <w:spacing w:line="360" w:lineRule="auto"/>
        <w:rPr>
          <w:rFonts w:cstheme="minorHAnsi"/>
        </w:rPr>
      </w:pPr>
      <w:r w:rsidRPr="005B3C0C">
        <w:rPr>
          <w:rFonts w:cstheme="minorHAnsi"/>
        </w:rPr>
        <w:t xml:space="preserve">The aim of this chapter was to understand the influence of mixotrophy on growth, biochemical composition, and metabolic gas exchange in </w:t>
      </w:r>
      <w:r w:rsidRPr="005B3C0C">
        <w:rPr>
          <w:rFonts w:cstheme="minorHAnsi"/>
          <w:i/>
        </w:rPr>
        <w:t xml:space="preserve">M. inermum </w:t>
      </w:r>
      <w:r w:rsidRPr="005B3C0C">
        <w:rPr>
          <w:rFonts w:cstheme="minorHAnsi"/>
        </w:rPr>
        <w:t xml:space="preserve">cultures. Initially the growth characteristics and biochemical composition of </w:t>
      </w:r>
      <w:r w:rsidRPr="005B3C0C">
        <w:rPr>
          <w:rFonts w:cstheme="minorHAnsi"/>
          <w:i/>
        </w:rPr>
        <w:t xml:space="preserve">M. inermum </w:t>
      </w:r>
      <w:r w:rsidRPr="005B3C0C">
        <w:rPr>
          <w:rFonts w:cstheme="minorHAnsi"/>
        </w:rPr>
        <w:t>under non-aerated autotrophic, mixotrophic and heterotrophic conditions was determined. In order to investigate the hypothesis of mixotrophic synergistic gas exchange, the degree of CO</w:t>
      </w:r>
      <w:r w:rsidRPr="005B3C0C">
        <w:rPr>
          <w:rFonts w:cstheme="minorHAnsi"/>
          <w:vertAlign w:val="subscript"/>
        </w:rPr>
        <w:t>2</w:t>
      </w:r>
      <w:r w:rsidRPr="005B3C0C">
        <w:rPr>
          <w:rFonts w:cstheme="minorHAnsi"/>
        </w:rPr>
        <w:t xml:space="preserve"> and O</w:t>
      </w:r>
      <w:r w:rsidRPr="005B3C0C">
        <w:rPr>
          <w:rFonts w:cstheme="minorHAnsi"/>
          <w:vertAlign w:val="subscript"/>
        </w:rPr>
        <w:t>2</w:t>
      </w:r>
      <w:r w:rsidRPr="005B3C0C">
        <w:rPr>
          <w:rFonts w:cstheme="minorHAnsi"/>
        </w:rPr>
        <w:t xml:space="preserve"> limitation on </w:t>
      </w:r>
      <w:r w:rsidRPr="005B3C0C">
        <w:rPr>
          <w:rFonts w:cstheme="minorHAnsi"/>
          <w:i/>
        </w:rPr>
        <w:t xml:space="preserve">M. inermum </w:t>
      </w:r>
      <w:r w:rsidRPr="005B3C0C">
        <w:rPr>
          <w:rFonts w:cstheme="minorHAnsi"/>
        </w:rPr>
        <w:t xml:space="preserve">growth under autotrophic and heterotrophic cultivation was first investigated. Subsequently, by tracking dissolved gas concentrations and the rates of photosynthesis and respiration, the existence and influence of synergistic gas exchange under mixotrophic conditions was determined.  The results of this chapter were published in </w:t>
      </w:r>
      <w:r w:rsidR="00BD03EC" w:rsidRPr="005B3C0C">
        <w:rPr>
          <w:rFonts w:cstheme="minorHAnsi"/>
        </w:rPr>
        <w:fldChar w:fldCharType="begin"/>
      </w:r>
      <w:r w:rsidR="00790A49">
        <w:rPr>
          <w:rFonts w:cstheme="minorHAnsi"/>
        </w:rPr>
        <w:instrText xml:space="preserve"> ADDIN ZOTERO_ITEM CSL_CITATION {"citationID":"1bdoem571m","properties":{"formattedCitation":"(Smith et al., 2015a)","plainCitation":"(Smith et al., 2015a)"},"citationItems":[{"id":4354,"uris":["http://zotero.org/users/1204444/items/TU3D97B8"],"uri":["http://zotero.org/users/1204444/items/TU3D97B8"],"itemData":{"id":4354,"type":"article-journal","title":"Synergistic carbon metabolism in a fast growing mixotrophic freshwater microalgal species Micractinium inermum","container-title":"Biomass and Bioenergy","collection-title":"Implementing Sustainable Bioenergy Systems: Insights from the 2014 RCUK International Bioenergy Conference","page":"73-86","volume":"82","source":"ScienceDirect","abstract":"In recent years microalgae have attracted significant interest as a potential source of sustainable biofuel. Mixotrophic microalgae are able to simultaneously photosynthesise while assimilating and metabolising organic carbon. By combining autotrophic and heterotrophic metabolic pathways biomass productivity can be significantly increased. In this study, acetate-fed mixotrophic Micractinium inermum cultures were found to have a specific growth rate 1.74 times the sum of autotrophic and heterotrophic growth. It was hypothesised that gas exchange between the two metabolic pathways within mixotrophic cultures may have prevented growth limitation and enhanced growth. To determine the extent of synergistic gas exchange and its influence on metabolic activity, dissolved inorganic carbon (DIC), dissolved oxygen (DO) and photosynthesis and respiration rates were measured under different trophic conditions. A 32.7 fold and 2.4 fold increase in DIC and DO concentrations, relative to autotrophic and heterotrophic cultures respectively, were coupled with significant increases in rates of photosynthesis and respiration. These data strongly support the hypothesis of mixotrophic gas exchange within M. inermum cultures. In addition to enhanced growth, this phenomenon may provide reductions in aeration and oxygen stripping costs related to microalgae production.","DOI":"10.1016/j.biombioe.2015.04.023","ISSN":"0961-9534","journalAbbreviation":"Biomass and Bioenergy","author":[{"family":"Smith","given":"Richard T."},{"family":"Bangert","given":"Krys"},{"family":"Wilkinson","given":"Stephen J."},{"family":"Gilmour","given":"D. James"}],"issued":{"date-parts":[["2015",11]]}}}],"schema":"https://github.com/citation-style-language/schema/raw/master/csl-citation.json"} </w:instrText>
      </w:r>
      <w:r w:rsidR="00BD03EC" w:rsidRPr="005B3C0C">
        <w:rPr>
          <w:rFonts w:cstheme="minorHAnsi"/>
        </w:rPr>
        <w:fldChar w:fldCharType="separate"/>
      </w:r>
      <w:r w:rsidR="00473EBC" w:rsidRPr="00473EBC">
        <w:rPr>
          <w:rFonts w:ascii="Calibri" w:hAnsi="Calibri"/>
        </w:rPr>
        <w:t xml:space="preserve">(Smith </w:t>
      </w:r>
      <w:r w:rsidR="00490409" w:rsidRPr="00490409">
        <w:rPr>
          <w:rFonts w:ascii="Calibri" w:hAnsi="Calibri"/>
          <w:i/>
        </w:rPr>
        <w:t>et al</w:t>
      </w:r>
      <w:r w:rsidR="00473EBC" w:rsidRPr="00473EBC">
        <w:rPr>
          <w:rFonts w:ascii="Calibri" w:hAnsi="Calibri"/>
        </w:rPr>
        <w:t>., 2015)</w:t>
      </w:r>
      <w:r w:rsidR="00BD03EC" w:rsidRPr="005B3C0C">
        <w:rPr>
          <w:rFonts w:cstheme="minorHAnsi"/>
        </w:rPr>
        <w:fldChar w:fldCharType="end"/>
      </w:r>
      <w:r w:rsidRPr="005B3C0C">
        <w:rPr>
          <w:rFonts w:cstheme="minorHAnsi"/>
        </w:rPr>
        <w:t>.</w:t>
      </w:r>
    </w:p>
    <w:p w14:paraId="7232402E" w14:textId="77777777" w:rsidR="005B3C0C" w:rsidRPr="00EE192B" w:rsidRDefault="005B3C0C" w:rsidP="005B3C0C">
      <w:pPr>
        <w:pStyle w:val="Heading2"/>
        <w:spacing w:after="120" w:line="360" w:lineRule="auto"/>
        <w:rPr>
          <w:color w:val="auto"/>
        </w:rPr>
      </w:pPr>
      <w:bookmarkStart w:id="58" w:name="_Toc462059775"/>
      <w:r w:rsidRPr="00EE192B">
        <w:rPr>
          <w:color w:val="auto"/>
        </w:rPr>
        <w:t>Materials and Methods</w:t>
      </w:r>
      <w:bookmarkEnd w:id="58"/>
    </w:p>
    <w:p w14:paraId="0CD52C7C" w14:textId="77777777" w:rsidR="005B3C0C" w:rsidRPr="00EE192B" w:rsidRDefault="005B3C0C" w:rsidP="00EE192B">
      <w:pPr>
        <w:pStyle w:val="Heading3"/>
        <w:spacing w:after="240" w:line="360" w:lineRule="auto"/>
        <w:ind w:left="900" w:hanging="900"/>
        <w:rPr>
          <w:b w:val="0"/>
          <w:color w:val="auto"/>
        </w:rPr>
      </w:pPr>
      <w:bookmarkStart w:id="59" w:name="_Toc462059776"/>
      <w:r w:rsidRPr="00EE192B">
        <w:rPr>
          <w:b w:val="0"/>
          <w:color w:val="auto"/>
        </w:rPr>
        <w:t>Organism</w:t>
      </w:r>
      <w:bookmarkEnd w:id="59"/>
    </w:p>
    <w:p w14:paraId="6918499E" w14:textId="77777777" w:rsidR="00EE192B" w:rsidRDefault="005B3C0C" w:rsidP="005B3C0C">
      <w:pPr>
        <w:spacing w:line="360" w:lineRule="auto"/>
      </w:pPr>
      <w:r w:rsidRPr="005B3C0C">
        <w:t xml:space="preserve">A strain of </w:t>
      </w:r>
      <w:r w:rsidRPr="005B3C0C">
        <w:rPr>
          <w:i/>
        </w:rPr>
        <w:t xml:space="preserve">M. inermum, </w:t>
      </w:r>
      <w:r w:rsidRPr="005B3C0C">
        <w:t xml:space="preserve">from the Gilmour lab, was utilised in this investigation. The identification and phylogeny of this species was described in Chapter 3. The alga was grown in 3N-BBM + V media, with alterations detailed below. </w:t>
      </w:r>
    </w:p>
    <w:p w14:paraId="63CD118E" w14:textId="77777777" w:rsidR="000847E0" w:rsidRDefault="000847E0" w:rsidP="005B3C0C">
      <w:pPr>
        <w:spacing w:line="360" w:lineRule="auto"/>
      </w:pPr>
    </w:p>
    <w:p w14:paraId="4D2768A6" w14:textId="77777777" w:rsidR="00EE192B" w:rsidRPr="00EE192B" w:rsidRDefault="00EE192B" w:rsidP="00EE192B">
      <w:pPr>
        <w:pStyle w:val="Heading3"/>
        <w:spacing w:after="240" w:line="360" w:lineRule="auto"/>
        <w:ind w:left="900" w:hanging="900"/>
        <w:rPr>
          <w:b w:val="0"/>
          <w:color w:val="auto"/>
        </w:rPr>
      </w:pPr>
      <w:bookmarkStart w:id="60" w:name="_Toc462059777"/>
      <w:r w:rsidRPr="00EE192B">
        <w:rPr>
          <w:b w:val="0"/>
          <w:color w:val="auto"/>
        </w:rPr>
        <w:lastRenderedPageBreak/>
        <w:t>Growth conditions</w:t>
      </w:r>
      <w:bookmarkEnd w:id="60"/>
    </w:p>
    <w:p w14:paraId="7BE69001" w14:textId="77777777" w:rsidR="005B3C0C" w:rsidRPr="00EE192B" w:rsidRDefault="005B3C0C" w:rsidP="005B3C0C">
      <w:pPr>
        <w:pStyle w:val="Heading4"/>
        <w:spacing w:after="240" w:line="360" w:lineRule="auto"/>
        <w:ind w:left="862" w:hanging="862"/>
        <w:rPr>
          <w:b w:val="0"/>
          <w:i w:val="0"/>
          <w:color w:val="auto"/>
        </w:rPr>
      </w:pPr>
      <w:r w:rsidRPr="00EE192B">
        <w:rPr>
          <w:b w:val="0"/>
          <w:i w:val="0"/>
          <w:color w:val="auto"/>
        </w:rPr>
        <w:t>Growth rate experiments</w:t>
      </w:r>
    </w:p>
    <w:p w14:paraId="572F5F30" w14:textId="77777777" w:rsidR="005B3C0C" w:rsidRPr="005B3C0C" w:rsidRDefault="005B3C0C" w:rsidP="005B3C0C">
      <w:pPr>
        <w:spacing w:line="360" w:lineRule="auto"/>
        <w:rPr>
          <w:szCs w:val="24"/>
        </w:rPr>
      </w:pPr>
      <w:r w:rsidRPr="005B3C0C">
        <w:rPr>
          <w:szCs w:val="24"/>
        </w:rPr>
        <w:t xml:space="preserve">Autotrophic, heterotrophic and mixotrophic </w:t>
      </w:r>
      <w:r w:rsidRPr="005B3C0C">
        <w:rPr>
          <w:i/>
          <w:szCs w:val="24"/>
        </w:rPr>
        <w:t>M. inermum</w:t>
      </w:r>
      <w:r w:rsidRPr="005B3C0C">
        <w:rPr>
          <w:szCs w:val="24"/>
        </w:rPr>
        <w:t xml:space="preserve"> cultures were grown in the conditions described in Section 3.2.1. For heterotrophic cultivation, flasks containing organic carbon supplemented media were wrapped in foil, with the bungs left exposed for gas exchange. The foil wrapped flasks were placed in a ventilated box within the same growth room as other treatments, to ensure homogenous temperature conditions. Mixotrophic and heterotrophic cultures were grown with the addition of sodium acetate (14.6 mM) or D-glucose (6.67 mM) as described in Section 2.1.1. </w:t>
      </w:r>
      <w:r w:rsidRPr="005B3C0C">
        <w:rPr>
          <w:i/>
          <w:szCs w:val="24"/>
        </w:rPr>
        <w:t xml:space="preserve">M. inermum </w:t>
      </w:r>
      <w:r w:rsidRPr="005B3C0C">
        <w:rPr>
          <w:szCs w:val="24"/>
        </w:rPr>
        <w:t xml:space="preserve">was also grown under mixotrophic conditions in a range of different concentrations of sodium acetate (2.5, 5, 10, 20, 30, 40, and 50 mM) in order to investigate optimum growth conditions and lag period.  All treatments were not aerated but agitated daily by hand. All treatments were carried out in quintuplicate. </w:t>
      </w:r>
    </w:p>
    <w:p w14:paraId="4F6392C6" w14:textId="77777777" w:rsidR="005B3C0C" w:rsidRPr="00EE192B" w:rsidRDefault="005B3C0C" w:rsidP="005B3C0C">
      <w:pPr>
        <w:pStyle w:val="Heading4"/>
        <w:spacing w:after="240" w:line="360" w:lineRule="auto"/>
        <w:ind w:left="862" w:hanging="862"/>
        <w:rPr>
          <w:b w:val="0"/>
          <w:i w:val="0"/>
          <w:color w:val="auto"/>
        </w:rPr>
      </w:pPr>
      <w:r w:rsidRPr="00EE192B">
        <w:rPr>
          <w:b w:val="0"/>
          <w:i w:val="0"/>
          <w:color w:val="auto"/>
        </w:rPr>
        <w:t>Aerated experiments</w:t>
      </w:r>
    </w:p>
    <w:p w14:paraId="3A0283B5" w14:textId="77777777" w:rsidR="005B3C0C" w:rsidRPr="005B3C0C" w:rsidRDefault="005B3C0C" w:rsidP="005B3C0C">
      <w:pPr>
        <w:spacing w:line="360" w:lineRule="auto"/>
      </w:pPr>
      <w:r w:rsidRPr="005B3C0C">
        <w:rPr>
          <w:szCs w:val="24"/>
        </w:rPr>
        <w:t>For aerated experiments, cultures were grown in specially designed 130 ml tubular air loop miniature bioreactors fitted with ceramic diffusers. Further information about the reactor design is provided in Section 4.2.3. A 1% v/v inoculation was used, resulting in a starting 100 ml culture with an initial cell density of approximately 5.5 x 10</w:t>
      </w:r>
      <w:r w:rsidRPr="005B3C0C">
        <w:rPr>
          <w:szCs w:val="24"/>
          <w:vertAlign w:val="superscript"/>
        </w:rPr>
        <w:t xml:space="preserve">5 </w:t>
      </w:r>
      <w:r w:rsidRPr="005B3C0C">
        <w:rPr>
          <w:szCs w:val="24"/>
        </w:rPr>
        <w:t>cells ml</w:t>
      </w:r>
      <w:r w:rsidRPr="005B3C0C">
        <w:rPr>
          <w:szCs w:val="24"/>
          <w:vertAlign w:val="superscript"/>
        </w:rPr>
        <w:t>-1</w:t>
      </w:r>
      <w:r w:rsidRPr="005B3C0C">
        <w:rPr>
          <w:szCs w:val="24"/>
        </w:rPr>
        <w:t>. The cultures were grown in a temperature controlled room (25°C ± 2). Autotrophic cultures were aerated under two treatments of aseptic filtered (0.22 µm) 5% CO</w:t>
      </w:r>
      <w:r w:rsidRPr="005B3C0C">
        <w:rPr>
          <w:szCs w:val="24"/>
          <w:vertAlign w:val="subscript"/>
        </w:rPr>
        <w:t>2</w:t>
      </w:r>
      <w:r w:rsidRPr="005B3C0C">
        <w:rPr>
          <w:szCs w:val="24"/>
        </w:rPr>
        <w:t xml:space="preserve"> (balance air) and atmospheric air (0.04% CO</w:t>
      </w:r>
      <w:r w:rsidRPr="005B3C0C">
        <w:rPr>
          <w:szCs w:val="24"/>
          <w:vertAlign w:val="subscript"/>
        </w:rPr>
        <w:t>2</w:t>
      </w:r>
      <w:r w:rsidRPr="005B3C0C">
        <w:rPr>
          <w:szCs w:val="24"/>
        </w:rPr>
        <w:t>) with a flow rate of 5 cm</w:t>
      </w:r>
      <w:r w:rsidRPr="005B3C0C">
        <w:rPr>
          <w:szCs w:val="24"/>
          <w:vertAlign w:val="superscript"/>
        </w:rPr>
        <w:t>3</w:t>
      </w:r>
      <w:r w:rsidRPr="005B3C0C">
        <w:rPr>
          <w:szCs w:val="24"/>
        </w:rPr>
        <w:t xml:space="preserve"> min</w:t>
      </w:r>
      <w:r w:rsidRPr="005B3C0C">
        <w:rPr>
          <w:szCs w:val="24"/>
          <w:vertAlign w:val="superscript"/>
        </w:rPr>
        <w:t>-1</w:t>
      </w:r>
      <w:r w:rsidRPr="005B3C0C">
        <w:rPr>
          <w:szCs w:val="24"/>
        </w:rPr>
        <w:t>. Heterotrophic cultures were aerated under two treatments of aseptic filtered (0.22 µm) 100% N</w:t>
      </w:r>
      <w:r w:rsidRPr="005B3C0C">
        <w:rPr>
          <w:szCs w:val="24"/>
          <w:vertAlign w:val="subscript"/>
        </w:rPr>
        <w:t>2</w:t>
      </w:r>
      <w:r w:rsidRPr="005B3C0C">
        <w:rPr>
          <w:szCs w:val="24"/>
        </w:rPr>
        <w:t xml:space="preserve"> (0% O</w:t>
      </w:r>
      <w:r w:rsidRPr="005B3C0C">
        <w:rPr>
          <w:szCs w:val="24"/>
          <w:vertAlign w:val="subscript"/>
        </w:rPr>
        <w:t>2</w:t>
      </w:r>
      <w:r w:rsidRPr="005B3C0C">
        <w:rPr>
          <w:szCs w:val="24"/>
        </w:rPr>
        <w:t>) and atmospheric air (21% O</w:t>
      </w:r>
      <w:r w:rsidRPr="005B3C0C">
        <w:rPr>
          <w:szCs w:val="24"/>
          <w:vertAlign w:val="subscript"/>
        </w:rPr>
        <w:t>2</w:t>
      </w:r>
      <w:r w:rsidRPr="005B3C0C">
        <w:rPr>
          <w:szCs w:val="24"/>
        </w:rPr>
        <w:t>) with a flow rate of 10 cm</w:t>
      </w:r>
      <w:r w:rsidRPr="005B3C0C">
        <w:rPr>
          <w:szCs w:val="24"/>
          <w:vertAlign w:val="superscript"/>
        </w:rPr>
        <w:t>3</w:t>
      </w:r>
      <w:r w:rsidRPr="005B3C0C">
        <w:rPr>
          <w:szCs w:val="24"/>
        </w:rPr>
        <w:t xml:space="preserve"> min</w:t>
      </w:r>
      <w:r w:rsidRPr="005B3C0C">
        <w:rPr>
          <w:szCs w:val="24"/>
          <w:vertAlign w:val="superscript"/>
        </w:rPr>
        <w:t>-1</w:t>
      </w:r>
      <w:r w:rsidRPr="005B3C0C">
        <w:rPr>
          <w:szCs w:val="24"/>
        </w:rPr>
        <w:t>. In addition, air was pumped through a perforated silicone tube ring at the base of reactors for 1 minute every 3 hours at a flow rate of 120 cm</w:t>
      </w:r>
      <w:r w:rsidRPr="005B3C0C">
        <w:rPr>
          <w:szCs w:val="24"/>
          <w:vertAlign w:val="superscript"/>
        </w:rPr>
        <w:t>3</w:t>
      </w:r>
      <w:r w:rsidRPr="005B3C0C">
        <w:rPr>
          <w:szCs w:val="24"/>
        </w:rPr>
        <w:t xml:space="preserve"> min</w:t>
      </w:r>
      <w:r w:rsidRPr="005B3C0C">
        <w:rPr>
          <w:szCs w:val="24"/>
          <w:vertAlign w:val="superscript"/>
        </w:rPr>
        <w:t>-1</w:t>
      </w:r>
      <w:r w:rsidRPr="005B3C0C">
        <w:rPr>
          <w:szCs w:val="24"/>
        </w:rPr>
        <w:t xml:space="preserve"> in order to resuspend cells accumulated in dead zones of the reactor (Figure </w:t>
      </w:r>
      <w:r w:rsidR="00EE192B">
        <w:rPr>
          <w:szCs w:val="24"/>
        </w:rPr>
        <w:t>28</w:t>
      </w:r>
      <w:r w:rsidRPr="005B3C0C">
        <w:rPr>
          <w:szCs w:val="24"/>
        </w:rPr>
        <w:t>).  Cultures under autotrophic treatment conditions were grown under continuous illumination with a light intensity of 77 ± 9 µmols photon m</w:t>
      </w:r>
      <w:r w:rsidRPr="005B3C0C">
        <w:rPr>
          <w:szCs w:val="24"/>
          <w:vertAlign w:val="superscript"/>
        </w:rPr>
        <w:t>-2</w:t>
      </w:r>
      <w:r w:rsidRPr="005B3C0C">
        <w:rPr>
          <w:szCs w:val="24"/>
        </w:rPr>
        <w:t xml:space="preserve"> s</w:t>
      </w:r>
      <w:r w:rsidRPr="005B3C0C">
        <w:rPr>
          <w:szCs w:val="24"/>
          <w:vertAlign w:val="superscript"/>
        </w:rPr>
        <w:t>-1</w:t>
      </w:r>
      <w:r w:rsidRPr="005B3C0C">
        <w:rPr>
          <w:szCs w:val="24"/>
        </w:rPr>
        <w:t xml:space="preserve">. Alternatively, heterotrophic cultures were grown in the dark by wrapping the bioreactors in a black plastic film and covering the rig with cardboard screens. Aerated experiments were carried out in a fed-batch approach in order to </w:t>
      </w:r>
      <w:r w:rsidRPr="005B3C0C">
        <w:rPr>
          <w:szCs w:val="24"/>
        </w:rPr>
        <w:lastRenderedPageBreak/>
        <w:t>maintain the liquid volume in the bioreactor (1 ml daily replacement). Aerated experiments were carried out in quadruplicate.</w:t>
      </w:r>
    </w:p>
    <w:p w14:paraId="0D837F10" w14:textId="77777777" w:rsidR="005B3C0C" w:rsidRPr="00EE192B" w:rsidRDefault="005B3C0C" w:rsidP="005B3C0C">
      <w:pPr>
        <w:pStyle w:val="Heading4"/>
        <w:spacing w:after="240" w:line="360" w:lineRule="auto"/>
        <w:ind w:left="862" w:hanging="862"/>
        <w:rPr>
          <w:b w:val="0"/>
          <w:i w:val="0"/>
          <w:color w:val="auto"/>
        </w:rPr>
      </w:pPr>
      <w:r w:rsidRPr="00EE192B">
        <w:rPr>
          <w:b w:val="0"/>
          <w:i w:val="0"/>
          <w:color w:val="auto"/>
        </w:rPr>
        <w:t>Gas exchange experiments</w:t>
      </w:r>
    </w:p>
    <w:p w14:paraId="08AE4728" w14:textId="77777777" w:rsidR="005B3C0C" w:rsidRPr="00EE192B" w:rsidRDefault="005B3C0C" w:rsidP="005B3C0C">
      <w:pPr>
        <w:spacing w:line="360" w:lineRule="auto"/>
      </w:pPr>
      <w:r w:rsidRPr="00EE192B">
        <w:rPr>
          <w:szCs w:val="24"/>
        </w:rPr>
        <w:t xml:space="preserve">Experiments investigating dissolved oxygen and inorganic carbon concentrations were cultivated in the same growth conditions as described in Section 4.2.2.1. The experiments were carried out using a fed-batch approach, replacing the extracted culture volume with fresh medium (5 ml). All flask experiments were carried out in quintuplicate. </w:t>
      </w:r>
    </w:p>
    <w:p w14:paraId="20EC81CE" w14:textId="77777777" w:rsidR="005B3C0C" w:rsidRPr="00EE192B" w:rsidRDefault="005B3C0C" w:rsidP="005B3C0C">
      <w:pPr>
        <w:pStyle w:val="Heading3"/>
        <w:spacing w:after="240" w:line="360" w:lineRule="auto"/>
        <w:ind w:left="851" w:hanging="851"/>
        <w:rPr>
          <w:b w:val="0"/>
          <w:color w:val="auto"/>
        </w:rPr>
      </w:pPr>
      <w:bookmarkStart w:id="61" w:name="_Toc462059778"/>
      <w:r w:rsidRPr="00EE192B">
        <w:rPr>
          <w:b w:val="0"/>
          <w:color w:val="auto"/>
        </w:rPr>
        <w:t>Reactor design and set up</w:t>
      </w:r>
      <w:bookmarkEnd w:id="61"/>
      <w:r w:rsidRPr="00EE192B">
        <w:rPr>
          <w:b w:val="0"/>
          <w:color w:val="auto"/>
        </w:rPr>
        <w:t xml:space="preserve"> </w:t>
      </w:r>
    </w:p>
    <w:p w14:paraId="2C3C7F20" w14:textId="77777777" w:rsidR="005B3C0C" w:rsidRPr="005B3C0C" w:rsidRDefault="005B3C0C" w:rsidP="005B3C0C">
      <w:pPr>
        <w:spacing w:line="360" w:lineRule="auto"/>
        <w:rPr>
          <w:szCs w:val="24"/>
        </w:rPr>
      </w:pPr>
      <w:r w:rsidRPr="005B3C0C">
        <w:rPr>
          <w:szCs w:val="24"/>
        </w:rPr>
        <w:t xml:space="preserve">The bioreactors used in aeration experiments were designed by Krys Bangert </w:t>
      </w:r>
      <w:r w:rsidR="00BD03EC" w:rsidRPr="005B3C0C">
        <w:rPr>
          <w:szCs w:val="24"/>
        </w:rPr>
        <w:fldChar w:fldCharType="begin"/>
      </w:r>
      <w:r w:rsidR="00790A49">
        <w:rPr>
          <w:szCs w:val="24"/>
        </w:rPr>
        <w:instrText xml:space="preserve"> ADDIN ZOTERO_ITEM CSL_CITATION {"citationID":"21apa8513c","properties":{"formattedCitation":"(Bangert, 2013)","plainCitation":"(Bangert, 2013)"},"citationItems":[{"id":2643,"uris":["http://zotero.org/users/1204444/items/HRZMVCF2"],"uri":["http://zotero.org/users/1204444/items/HRZMVCF2"],"itemData":{"id":2643,"type":"thesis","title":"Photobioreactor modelling and development of methods for optimisation of microalgae biodiesel production","publisher":"University of Sheffield","genre":"Doctoral Thesis","author":[{"family":"Bangert","given":"Krys"}],"issued":{"date-parts":[["2013"]]}}}],"schema":"https://github.com/citation-style-language/schema/raw/master/csl-citation.json"} </w:instrText>
      </w:r>
      <w:r w:rsidR="00BD03EC" w:rsidRPr="005B3C0C">
        <w:rPr>
          <w:szCs w:val="24"/>
        </w:rPr>
        <w:fldChar w:fldCharType="separate"/>
      </w:r>
      <w:r w:rsidRPr="005B3C0C">
        <w:t>(Bangert, 2013)</w:t>
      </w:r>
      <w:r w:rsidR="00BD03EC" w:rsidRPr="005B3C0C">
        <w:rPr>
          <w:szCs w:val="24"/>
        </w:rPr>
        <w:fldChar w:fldCharType="end"/>
      </w:r>
      <w:r w:rsidRPr="005B3C0C">
        <w:rPr>
          <w:szCs w:val="24"/>
        </w:rPr>
        <w:t xml:space="preserve"> a former PhD student of the Gilmour Lab. The bioreactor was initially designed for cultivation of </w:t>
      </w:r>
      <w:r w:rsidRPr="005B3C0C">
        <w:rPr>
          <w:i/>
          <w:szCs w:val="24"/>
        </w:rPr>
        <w:t>Dunaliella salina</w:t>
      </w:r>
      <w:r w:rsidRPr="005B3C0C">
        <w:rPr>
          <w:szCs w:val="24"/>
        </w:rPr>
        <w:t xml:space="preserve">, a halophilic and motile green alga. </w:t>
      </w:r>
      <w:r w:rsidRPr="005B3C0C">
        <w:rPr>
          <w:i/>
          <w:szCs w:val="24"/>
        </w:rPr>
        <w:t xml:space="preserve">M. inermum </w:t>
      </w:r>
      <w:r w:rsidRPr="005B3C0C">
        <w:rPr>
          <w:szCs w:val="24"/>
        </w:rPr>
        <w:t xml:space="preserve">is a non-motile freshwater green alga and therefore certain measures were taken to reduce the risk of bacterial contamination and sedimentation in dead zones. The reactors were retrofitted with a GL453 3 port screw cap (Duran). The first port was used as pressure equalising output port fitted with a 0.20 µm membrane filter (Part 1137799, Duran). The same pressure equalising cap was used with the second port, but 1 mm ID silicon tubing was connected inside to feed a silicon ring placed at the bottom of the reactor (Figure </w:t>
      </w:r>
      <w:r w:rsidR="00EE192B">
        <w:rPr>
          <w:szCs w:val="24"/>
        </w:rPr>
        <w:t>28</w:t>
      </w:r>
      <w:r w:rsidRPr="005B3C0C">
        <w:rPr>
          <w:szCs w:val="24"/>
        </w:rPr>
        <w:t xml:space="preserve">). This input tube was used to resuspend algae which accumulated in the dead zones of the reactor. The final port was used for sampling. In addition, a thermo-tolerant (&lt;250°C) food grade silicon sealant was moulded around the top of the sparger to create a water tight seal and prevent cell accumulation around the base of the reactor (Figure </w:t>
      </w:r>
      <w:r w:rsidR="00EE192B">
        <w:rPr>
          <w:szCs w:val="24"/>
        </w:rPr>
        <w:t>29</w:t>
      </w:r>
      <w:r w:rsidRPr="005B3C0C">
        <w:rPr>
          <w:szCs w:val="24"/>
        </w:rPr>
        <w:t xml:space="preserve">). </w:t>
      </w:r>
    </w:p>
    <w:p w14:paraId="27E5A673" w14:textId="77777777" w:rsidR="005B3C0C" w:rsidRDefault="005B3C0C" w:rsidP="005B3C0C">
      <w:pPr>
        <w:spacing w:line="360" w:lineRule="auto"/>
        <w:rPr>
          <w:szCs w:val="24"/>
        </w:rPr>
      </w:pPr>
      <w:r w:rsidRPr="005B3C0C">
        <w:rPr>
          <w:szCs w:val="24"/>
        </w:rPr>
        <w:t>CO</w:t>
      </w:r>
      <w:r w:rsidRPr="005B3C0C">
        <w:rPr>
          <w:szCs w:val="24"/>
          <w:vertAlign w:val="subscript"/>
        </w:rPr>
        <w:t>2</w:t>
      </w:r>
      <w:r w:rsidRPr="005B3C0C">
        <w:rPr>
          <w:szCs w:val="24"/>
        </w:rPr>
        <w:t xml:space="preserve"> (air balanced) and N</w:t>
      </w:r>
      <w:r w:rsidRPr="005B3C0C">
        <w:rPr>
          <w:szCs w:val="24"/>
          <w:vertAlign w:val="subscript"/>
        </w:rPr>
        <w:t>2</w:t>
      </w:r>
      <w:r w:rsidRPr="005B3C0C">
        <w:rPr>
          <w:szCs w:val="24"/>
        </w:rPr>
        <w:t xml:space="preserve"> were provided by gas cylinders (BOC). Air was provided from pressurized air fitted air taps. The gas source was connected to a pneumatic pressure regulator (R72g-2GK-RMN, Norgren) fitted with a pressure gauge (8587702, WIKA) using an 8 mm ID reinforced PVC hose (440-054, RS). The pressure was regulated to 1 bar pressure. The feed was passed through a 0.3 µm air filter (6723-500, HEPE-Vent) and an electronic control valve (2/2 way solenoid valve, Burket). The valve was used as a safety control and as a method to time air flow for cell resuspension (using a socket timer). The </w:t>
      </w:r>
      <w:r w:rsidRPr="005B3C0C">
        <w:rPr>
          <w:szCs w:val="24"/>
        </w:rPr>
        <w:lastRenderedPageBreak/>
        <w:t>feed was then split 4 ways using 8 mm silicon tubing (11522573, ThermoFisher Scientific) and HDPE Y connectors (12324598, ThermoFisher Scientific). The individual gas feeds were connected to needle valve flowmeters (two brands used Roxspur and FTI, with various ranges). The flowmeters were connected to the bioreactors with 5 mm silicon tubing (11592563, ThermoFisher Scientific). The flow rate was set by attaching a 0-100 cm</w:t>
      </w:r>
      <w:r w:rsidRPr="005B3C0C">
        <w:rPr>
          <w:szCs w:val="24"/>
          <w:vertAlign w:val="superscript"/>
        </w:rPr>
        <w:t>2</w:t>
      </w:r>
      <w:r w:rsidRPr="005B3C0C">
        <w:rPr>
          <w:szCs w:val="24"/>
        </w:rPr>
        <w:t xml:space="preserve"> min</w:t>
      </w:r>
      <w:r w:rsidRPr="005B3C0C">
        <w:rPr>
          <w:szCs w:val="24"/>
          <w:vertAlign w:val="superscript"/>
        </w:rPr>
        <w:t>-1</w:t>
      </w:r>
      <w:r w:rsidRPr="005B3C0C">
        <w:rPr>
          <w:szCs w:val="24"/>
        </w:rPr>
        <w:t xml:space="preserve"> digital flow meter (32908-59, Cole-Palmer) to the output port and regulating the flow with the needle valve. All connections were secured with safety hose clamps (UNEX).</w:t>
      </w:r>
      <w:r w:rsidR="000847E0">
        <w:rPr>
          <w:szCs w:val="24"/>
        </w:rPr>
        <w:t xml:space="preserve"> </w:t>
      </w:r>
      <w:r w:rsidR="00EE192B">
        <w:rPr>
          <w:szCs w:val="24"/>
        </w:rPr>
        <w:t>The</w:t>
      </w:r>
      <w:r w:rsidR="000847E0">
        <w:rPr>
          <w:szCs w:val="24"/>
        </w:rPr>
        <w:t xml:space="preserve"> </w:t>
      </w:r>
      <w:r w:rsidR="00EE192B">
        <w:rPr>
          <w:szCs w:val="24"/>
        </w:rPr>
        <w:t xml:space="preserve">aeration set up is demonstrated in Figure 30. </w:t>
      </w:r>
    </w:p>
    <w:p w14:paraId="302F499E" w14:textId="77777777" w:rsidR="00B50227" w:rsidRDefault="005128F7" w:rsidP="005B3C0C">
      <w:pPr>
        <w:spacing w:line="360" w:lineRule="auto"/>
        <w:rPr>
          <w:szCs w:val="24"/>
        </w:rPr>
      </w:pPr>
      <w:r>
        <w:rPr>
          <w:noProof/>
          <w:szCs w:val="24"/>
          <w:lang w:eastAsia="en-GB"/>
        </w:rPr>
        <mc:AlternateContent>
          <mc:Choice Requires="wpg">
            <w:drawing>
              <wp:anchor distT="0" distB="0" distL="114300" distR="114300" simplePos="0" relativeHeight="251570688" behindDoc="0" locked="0" layoutInCell="1" allowOverlap="1" wp14:anchorId="35250228" wp14:editId="494A98D1">
                <wp:simplePos x="0" y="0"/>
                <wp:positionH relativeFrom="column">
                  <wp:posOffset>-1905</wp:posOffset>
                </wp:positionH>
                <wp:positionV relativeFrom="paragraph">
                  <wp:posOffset>311785</wp:posOffset>
                </wp:positionV>
                <wp:extent cx="5471160" cy="5144770"/>
                <wp:effectExtent l="0" t="0" r="0" b="0"/>
                <wp:wrapNone/>
                <wp:docPr id="531" name="Group 4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1160" cy="5144770"/>
                          <a:chOff x="0" y="0"/>
                          <a:chExt cx="54714" cy="51447"/>
                        </a:xfrm>
                      </wpg:grpSpPr>
                      <wpg:grpSp>
                        <wpg:cNvPr id="532" name="Group 1"/>
                        <wpg:cNvGrpSpPr>
                          <a:grpSpLocks/>
                        </wpg:cNvGrpSpPr>
                        <wpg:grpSpPr bwMode="auto">
                          <a:xfrm>
                            <a:off x="2942" y="0"/>
                            <a:ext cx="51772" cy="46455"/>
                            <a:chOff x="0" y="0"/>
                            <a:chExt cx="57950" cy="73745"/>
                          </a:xfrm>
                        </wpg:grpSpPr>
                        <wps:wsp>
                          <wps:cNvPr id="533" name="Text Box 3"/>
                          <wps:cNvSpPr txBox="1">
                            <a:spLocks noChangeArrowheads="1"/>
                          </wps:cNvSpPr>
                          <wps:spPr bwMode="auto">
                            <a:xfrm>
                              <a:off x="16731" y="57167"/>
                              <a:ext cx="16897" cy="1258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6A1FEE" w14:textId="77777777" w:rsidR="003B14DC" w:rsidRPr="00C81716" w:rsidRDefault="003B14DC" w:rsidP="005B3C0C">
                                <w:pPr>
                                  <w:jc w:val="left"/>
                                  <w:rPr>
                                    <w:sz w:val="20"/>
                                    <w:szCs w:val="20"/>
                                  </w:rPr>
                                </w:pPr>
                                <w:r w:rsidRPr="00C81716">
                                  <w:rPr>
                                    <w:sz w:val="20"/>
                                    <w:szCs w:val="20"/>
                                  </w:rPr>
                                  <w:t xml:space="preserve">Perforated silicon tube ring attached to </w:t>
                                </w:r>
                                <w:r>
                                  <w:rPr>
                                    <w:sz w:val="20"/>
                                    <w:szCs w:val="20"/>
                                  </w:rPr>
                                  <w:t>i</w:t>
                                </w:r>
                                <w:r w:rsidRPr="00C81716">
                                  <w:rPr>
                                    <w:sz w:val="20"/>
                                    <w:szCs w:val="20"/>
                                  </w:rPr>
                                  <w:t>nput port</w:t>
                                </w:r>
                              </w:p>
                            </w:txbxContent>
                          </wps:txbx>
                          <wps:bodyPr rot="0" vert="horz" wrap="square" lIns="91440" tIns="45720" rIns="91440" bIns="45720" anchor="t" anchorCtr="0" upright="1">
                            <a:noAutofit/>
                          </wps:bodyPr>
                        </wps:wsp>
                        <pic:pic xmlns:pic="http://schemas.openxmlformats.org/drawingml/2006/picture">
                          <pic:nvPicPr>
                            <pic:cNvPr id="534" name="Picture 32"/>
                            <pic:cNvPicPr>
                              <a:picLocks noChangeAspect="1"/>
                            </pic:cNvPicPr>
                          </pic:nvPicPr>
                          <pic:blipFill>
                            <a:blip r:embed="rId67" cstate="print">
                              <a:extLst>
                                <a:ext uri="{28A0092B-C50C-407E-A947-70E740481C1C}">
                                  <a14:useLocalDpi xmlns:a14="http://schemas.microsoft.com/office/drawing/2010/main" val="0"/>
                                </a:ext>
                              </a:extLst>
                            </a:blip>
                            <a:srcRect t="7977"/>
                            <a:stretch>
                              <a:fillRect/>
                            </a:stretch>
                          </pic:blipFill>
                          <pic:spPr bwMode="auto">
                            <a:xfrm>
                              <a:off x="32419" y="49045"/>
                              <a:ext cx="23395" cy="24700"/>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535" name="Picture 33"/>
                            <pic:cNvPicPr>
                              <a:picLocks noChangeAspect="1"/>
                            </pic:cNvPicPr>
                          </pic:nvPicPr>
                          <pic:blipFill>
                            <a:blip r:embed="rId68" cstate="print">
                              <a:extLst>
                                <a:ext uri="{28A0092B-C50C-407E-A947-70E740481C1C}">
                                  <a14:useLocalDpi xmlns:a14="http://schemas.microsoft.com/office/drawing/2010/main" val="0"/>
                                </a:ext>
                              </a:extLst>
                            </a:blip>
                            <a:srcRect l="13370" t="4819" r="32079" b="6892"/>
                            <a:stretch>
                              <a:fillRect/>
                            </a:stretch>
                          </pic:blipFill>
                          <pic:spPr bwMode="auto">
                            <a:xfrm>
                              <a:off x="356" y="118"/>
                              <a:ext cx="16031" cy="72202"/>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536" name="Straight Arrow Connector 34"/>
                          <wps:cNvCnPr>
                            <a:cxnSpLocks noChangeShapeType="1"/>
                          </wps:cNvCnPr>
                          <wps:spPr bwMode="auto">
                            <a:xfrm flipH="1">
                              <a:off x="8550" y="4037"/>
                              <a:ext cx="7874" cy="9297"/>
                            </a:xfrm>
                            <a:prstGeom prst="straightConnector1">
                              <a:avLst/>
                            </a:prstGeom>
                            <a:noFill/>
                            <a:ln w="1270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7" name="Straight Arrow Connector 35"/>
                          <wps:cNvCnPr>
                            <a:cxnSpLocks noChangeShapeType="1"/>
                          </wps:cNvCnPr>
                          <wps:spPr bwMode="auto">
                            <a:xfrm flipH="1">
                              <a:off x="13298" y="11000"/>
                              <a:ext cx="3900" cy="2333"/>
                            </a:xfrm>
                            <a:prstGeom prst="straightConnector1">
                              <a:avLst/>
                            </a:prstGeom>
                            <a:noFill/>
                            <a:ln w="1270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8" name="Straight Arrow Connector 36"/>
                          <wps:cNvCnPr>
                            <a:cxnSpLocks noChangeShapeType="1"/>
                          </wps:cNvCnPr>
                          <wps:spPr bwMode="auto">
                            <a:xfrm flipH="1" flipV="1">
                              <a:off x="6649" y="15793"/>
                              <a:ext cx="10611" cy="5070"/>
                            </a:xfrm>
                            <a:prstGeom prst="straightConnector1">
                              <a:avLst/>
                            </a:prstGeom>
                            <a:noFill/>
                            <a:ln w="1270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9" name="Straight Arrow Connector 37"/>
                          <wps:cNvCnPr>
                            <a:cxnSpLocks noChangeShapeType="1"/>
                          </wps:cNvCnPr>
                          <wps:spPr bwMode="auto">
                            <a:xfrm flipH="1" flipV="1">
                              <a:off x="11042" y="23392"/>
                              <a:ext cx="6214" cy="8295"/>
                            </a:xfrm>
                            <a:prstGeom prst="straightConnector1">
                              <a:avLst/>
                            </a:prstGeom>
                            <a:noFill/>
                            <a:ln w="1270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40" name="Straight Arrow Connector 38"/>
                          <wps:cNvCnPr>
                            <a:cxnSpLocks noChangeShapeType="1"/>
                          </wps:cNvCnPr>
                          <wps:spPr bwMode="auto">
                            <a:xfrm flipH="1">
                              <a:off x="12469" y="39307"/>
                              <a:ext cx="4729" cy="0"/>
                            </a:xfrm>
                            <a:prstGeom prst="straightConnector1">
                              <a:avLst/>
                            </a:prstGeom>
                            <a:noFill/>
                            <a:ln w="1270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41" name="Straight Arrow Connector 39"/>
                          <wps:cNvCnPr>
                            <a:cxnSpLocks noChangeShapeType="1"/>
                          </wps:cNvCnPr>
                          <wps:spPr bwMode="auto">
                            <a:xfrm flipH="1">
                              <a:off x="9381" y="59495"/>
                              <a:ext cx="7055" cy="1098"/>
                            </a:xfrm>
                            <a:prstGeom prst="straightConnector1">
                              <a:avLst/>
                            </a:prstGeom>
                            <a:noFill/>
                            <a:ln w="1270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42" name="Text Box 12"/>
                          <wps:cNvSpPr txBox="1">
                            <a:spLocks noChangeArrowheads="1"/>
                          </wps:cNvSpPr>
                          <wps:spPr bwMode="auto">
                            <a:xfrm>
                              <a:off x="18050" y="51065"/>
                              <a:ext cx="17102" cy="370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DC6EA32" w14:textId="77777777" w:rsidR="003B14DC" w:rsidRPr="00C81716" w:rsidRDefault="003B14DC" w:rsidP="005B3C0C">
                                <w:pPr>
                                  <w:jc w:val="left"/>
                                  <w:rPr>
                                    <w:sz w:val="20"/>
                                    <w:szCs w:val="20"/>
                                  </w:rPr>
                                </w:pPr>
                                <w:r w:rsidRPr="00C81716">
                                  <w:rPr>
                                    <w:sz w:val="20"/>
                                    <w:szCs w:val="20"/>
                                  </w:rPr>
                                  <w:t>Draft tube</w:t>
                                </w:r>
                              </w:p>
                            </w:txbxContent>
                          </wps:txbx>
                          <wps:bodyPr rot="0" vert="horz" wrap="square" lIns="91440" tIns="45720" rIns="91440" bIns="45720" anchor="t" anchorCtr="0" upright="1">
                            <a:noAutofit/>
                          </wps:bodyPr>
                        </wps:wsp>
                        <wps:wsp>
                          <wps:cNvPr id="543" name="Straight Arrow Connector 41"/>
                          <wps:cNvCnPr>
                            <a:cxnSpLocks noChangeShapeType="1"/>
                          </wps:cNvCnPr>
                          <wps:spPr bwMode="auto">
                            <a:xfrm flipH="1">
                              <a:off x="9064" y="52371"/>
                              <a:ext cx="8986" cy="0"/>
                            </a:xfrm>
                            <a:prstGeom prst="straightConnector1">
                              <a:avLst/>
                            </a:prstGeom>
                            <a:noFill/>
                            <a:ln w="1270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28" name="Straight Arrow Connector 42"/>
                          <wps:cNvCnPr>
                            <a:cxnSpLocks noChangeShapeType="1"/>
                          </wps:cNvCnPr>
                          <wps:spPr bwMode="auto">
                            <a:xfrm flipH="1" flipV="1">
                              <a:off x="9381" y="66620"/>
                              <a:ext cx="7880" cy="3150"/>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29" name="Text Box 15"/>
                          <wps:cNvSpPr txBox="1">
                            <a:spLocks noChangeArrowheads="1"/>
                          </wps:cNvSpPr>
                          <wps:spPr bwMode="auto">
                            <a:xfrm>
                              <a:off x="16981" y="68247"/>
                              <a:ext cx="17102" cy="3709"/>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7D850E5" w14:textId="77777777" w:rsidR="003B14DC" w:rsidRPr="00C81716" w:rsidRDefault="003B14DC" w:rsidP="005B3C0C">
                                <w:pPr>
                                  <w:jc w:val="left"/>
                                  <w:rPr>
                                    <w:sz w:val="20"/>
                                    <w:szCs w:val="20"/>
                                  </w:rPr>
                                </w:pPr>
                                <w:r>
                                  <w:rPr>
                                    <w:sz w:val="20"/>
                                    <w:szCs w:val="20"/>
                                  </w:rPr>
                                  <w:t>Sparger</w:t>
                                </w:r>
                              </w:p>
                            </w:txbxContent>
                          </wps:txbx>
                          <wps:bodyPr rot="0" vert="horz" wrap="square" lIns="91440" tIns="45720" rIns="91440" bIns="45720" anchor="t" anchorCtr="0" upright="1">
                            <a:noAutofit/>
                          </wps:bodyPr>
                        </wps:wsp>
                        <wps:wsp>
                          <wps:cNvPr id="431" name="Text Box 20"/>
                          <wps:cNvSpPr txBox="1">
                            <a:spLocks noChangeArrowheads="1"/>
                          </wps:cNvSpPr>
                          <wps:spPr bwMode="auto">
                            <a:xfrm>
                              <a:off x="0" y="118"/>
                              <a:ext cx="4394" cy="487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FE52ADF" w14:textId="77777777" w:rsidR="003B14DC" w:rsidRPr="00C81716" w:rsidRDefault="003B14DC" w:rsidP="005B3C0C">
                                <w:pPr>
                                  <w:rPr>
                                    <w:b/>
                                    <w:sz w:val="32"/>
                                    <w:szCs w:val="32"/>
                                  </w:rPr>
                                </w:pPr>
                                <w:r w:rsidRPr="00C81716">
                                  <w:rPr>
                                    <w:b/>
                                    <w:sz w:val="32"/>
                                    <w:szCs w:val="32"/>
                                  </w:rPr>
                                  <w:t>A</w:t>
                                </w:r>
                              </w:p>
                            </w:txbxContent>
                          </wps:txbx>
                          <wps:bodyPr rot="0" vert="horz" wrap="square" lIns="91440" tIns="45720" rIns="91440" bIns="45720" anchor="t" anchorCtr="0" upright="1">
                            <a:noAutofit/>
                          </wps:bodyPr>
                        </wps:wsp>
                        <pic:pic xmlns:pic="http://schemas.openxmlformats.org/drawingml/2006/picture">
                          <pic:nvPicPr>
                            <pic:cNvPr id="432" name="Picture 45"/>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29925" y="237"/>
                              <a:ext cx="28025" cy="48808"/>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433" name="Text Box 21"/>
                          <wps:cNvSpPr txBox="1">
                            <a:spLocks noChangeArrowheads="1"/>
                          </wps:cNvSpPr>
                          <wps:spPr bwMode="auto">
                            <a:xfrm>
                              <a:off x="33631" y="0"/>
                              <a:ext cx="4395" cy="487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CE12A0A" w14:textId="77777777" w:rsidR="003B14DC" w:rsidRPr="00C81716" w:rsidRDefault="003B14DC" w:rsidP="005B3C0C">
                                <w:pPr>
                                  <w:rPr>
                                    <w:b/>
                                    <w:sz w:val="32"/>
                                    <w:szCs w:val="32"/>
                                  </w:rPr>
                                </w:pPr>
                                <w:r w:rsidRPr="00C81716">
                                  <w:rPr>
                                    <w:b/>
                                    <w:sz w:val="32"/>
                                    <w:szCs w:val="32"/>
                                  </w:rPr>
                                  <w:t>B</w:t>
                                </w:r>
                              </w:p>
                            </w:txbxContent>
                          </wps:txbx>
                          <wps:bodyPr rot="0" vert="horz" wrap="square" lIns="91440" tIns="45720" rIns="91440" bIns="45720" anchor="t" anchorCtr="0" upright="1">
                            <a:noAutofit/>
                          </wps:bodyPr>
                        </wps:wsp>
                        <wps:wsp>
                          <wps:cNvPr id="434" name="Text Box 22"/>
                          <wps:cNvSpPr txBox="1">
                            <a:spLocks noChangeArrowheads="1"/>
                          </wps:cNvSpPr>
                          <wps:spPr bwMode="auto">
                            <a:xfrm>
                              <a:off x="31113" y="47501"/>
                              <a:ext cx="4394" cy="487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F1AE557" w14:textId="77777777" w:rsidR="003B14DC" w:rsidRPr="00C81716" w:rsidRDefault="003B14DC" w:rsidP="005B3C0C">
                                <w:pPr>
                                  <w:rPr>
                                    <w:b/>
                                    <w:sz w:val="32"/>
                                    <w:szCs w:val="32"/>
                                  </w:rPr>
                                </w:pPr>
                                <w:r w:rsidRPr="00C81716">
                                  <w:rPr>
                                    <w:b/>
                                    <w:sz w:val="32"/>
                                    <w:szCs w:val="32"/>
                                  </w:rPr>
                                  <w:t>C</w:t>
                                </w:r>
                              </w:p>
                            </w:txbxContent>
                          </wps:txbx>
                          <wps:bodyPr rot="0" vert="horz" wrap="square" lIns="91440" tIns="45720" rIns="91440" bIns="45720" anchor="t" anchorCtr="0" upright="1">
                            <a:noAutofit/>
                          </wps:bodyPr>
                        </wps:wsp>
                        <wps:wsp>
                          <wps:cNvPr id="440" name="Text Box 20"/>
                          <wps:cNvSpPr txBox="1">
                            <a:spLocks noChangeArrowheads="1"/>
                          </wps:cNvSpPr>
                          <wps:spPr bwMode="auto">
                            <a:xfrm>
                              <a:off x="17215" y="37402"/>
                              <a:ext cx="12705" cy="1276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49018A6" w14:textId="77777777" w:rsidR="003B14DC" w:rsidRDefault="003B14DC" w:rsidP="005B3C0C">
                                <w:pPr>
                                  <w:jc w:val="left"/>
                                  <w:rPr>
                                    <w:sz w:val="20"/>
                                    <w:szCs w:val="20"/>
                                  </w:rPr>
                                </w:pPr>
                                <w:r w:rsidRPr="00C81716">
                                  <w:rPr>
                                    <w:sz w:val="20"/>
                                    <w:szCs w:val="20"/>
                                  </w:rPr>
                                  <w:t>Schott GL45 threaded tube section</w:t>
                                </w:r>
                              </w:p>
                              <w:p w14:paraId="370E8A7F" w14:textId="77777777" w:rsidR="003B14DC" w:rsidRPr="00C81716" w:rsidRDefault="003B14DC" w:rsidP="005B3C0C">
                                <w:pPr>
                                  <w:rPr>
                                    <w:sz w:val="20"/>
                                    <w:szCs w:val="20"/>
                                  </w:rPr>
                                </w:pPr>
                              </w:p>
                            </w:txbxContent>
                          </wps:txbx>
                          <wps:bodyPr rot="0" vert="horz" wrap="square" lIns="91440" tIns="45720" rIns="91440" bIns="45720" anchor="t" anchorCtr="0" upright="1">
                            <a:noAutofit/>
                          </wps:bodyPr>
                        </wps:wsp>
                        <wps:wsp>
                          <wps:cNvPr id="441" name="Text Box 3"/>
                          <wps:cNvSpPr txBox="1">
                            <a:spLocks noChangeArrowheads="1"/>
                          </wps:cNvSpPr>
                          <wps:spPr bwMode="auto">
                            <a:xfrm>
                              <a:off x="17198" y="7912"/>
                              <a:ext cx="17814" cy="788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C70EB65" w14:textId="77777777" w:rsidR="003B14DC" w:rsidRPr="00C81716" w:rsidRDefault="003B14DC" w:rsidP="005B3C0C">
                                <w:pPr>
                                  <w:rPr>
                                    <w:sz w:val="20"/>
                                    <w:szCs w:val="20"/>
                                  </w:rPr>
                                </w:pPr>
                                <w:r w:rsidRPr="00C81716">
                                  <w:rPr>
                                    <w:sz w:val="20"/>
                                    <w:szCs w:val="20"/>
                                  </w:rPr>
                                  <w:t>Input port - GL14 Pressure Equalisation set</w:t>
                                </w:r>
                              </w:p>
                            </w:txbxContent>
                          </wps:txbx>
                          <wps:bodyPr rot="0" vert="horz" wrap="square" lIns="91440" tIns="45720" rIns="91440" bIns="45720" anchor="t" anchorCtr="0" upright="1">
                            <a:noAutofit/>
                          </wps:bodyPr>
                        </wps:wsp>
                        <wps:wsp>
                          <wps:cNvPr id="442" name="Text Box 4"/>
                          <wps:cNvSpPr txBox="1">
                            <a:spLocks noChangeArrowheads="1"/>
                          </wps:cNvSpPr>
                          <wps:spPr bwMode="auto">
                            <a:xfrm>
                              <a:off x="16505" y="17749"/>
                              <a:ext cx="13418" cy="1009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C5DCCD5" w14:textId="77777777" w:rsidR="003B14DC" w:rsidRPr="00C81716" w:rsidRDefault="003B14DC" w:rsidP="005B3C0C">
                                <w:pPr>
                                  <w:jc w:val="left"/>
                                  <w:rPr>
                                    <w:sz w:val="20"/>
                                    <w:szCs w:val="20"/>
                                  </w:rPr>
                                </w:pPr>
                                <w:r w:rsidRPr="00C81716">
                                  <w:rPr>
                                    <w:sz w:val="20"/>
                                    <w:szCs w:val="20"/>
                                  </w:rPr>
                                  <w:t>Sample port - GL14 Screw cap</w:t>
                                </w:r>
                              </w:p>
                            </w:txbxContent>
                          </wps:txbx>
                          <wps:bodyPr rot="0" vert="horz" wrap="square" lIns="91440" tIns="45720" rIns="91440" bIns="45720" anchor="t" anchorCtr="0" upright="1">
                            <a:noAutofit/>
                          </wps:bodyPr>
                        </wps:wsp>
                        <wps:wsp>
                          <wps:cNvPr id="444" name="Text Box 23"/>
                          <wps:cNvSpPr txBox="1">
                            <a:spLocks noChangeArrowheads="1"/>
                          </wps:cNvSpPr>
                          <wps:spPr bwMode="auto">
                            <a:xfrm>
                              <a:off x="17256" y="28021"/>
                              <a:ext cx="15160" cy="733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38B300E" w14:textId="77777777" w:rsidR="003B14DC" w:rsidRPr="00C81716" w:rsidRDefault="003B14DC" w:rsidP="005B3C0C">
                                <w:pPr>
                                  <w:jc w:val="left"/>
                                  <w:rPr>
                                    <w:sz w:val="20"/>
                                    <w:szCs w:val="20"/>
                                  </w:rPr>
                                </w:pPr>
                                <w:r w:rsidRPr="00C81716">
                                  <w:rPr>
                                    <w:sz w:val="20"/>
                                    <w:szCs w:val="20"/>
                                  </w:rPr>
                                  <w:t>Schott Duran GL45 3 port Screw cap</w:t>
                                </w:r>
                              </w:p>
                            </w:txbxContent>
                          </wps:txbx>
                          <wps:bodyPr rot="0" vert="horz" wrap="square" lIns="91440" tIns="45720" rIns="91440" bIns="45720" anchor="t" anchorCtr="0" upright="1">
                            <a:noAutofit/>
                          </wps:bodyPr>
                        </wps:wsp>
                        <wps:wsp>
                          <wps:cNvPr id="445" name="Text Box 24"/>
                          <wps:cNvSpPr txBox="1">
                            <a:spLocks noChangeArrowheads="1"/>
                          </wps:cNvSpPr>
                          <wps:spPr bwMode="auto">
                            <a:xfrm>
                              <a:off x="16505" y="0"/>
                              <a:ext cx="17336" cy="764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63C81FD" w14:textId="77777777" w:rsidR="003B14DC" w:rsidRPr="00C81716" w:rsidRDefault="003B14DC" w:rsidP="005B3C0C">
                                <w:pPr>
                                  <w:rPr>
                                    <w:sz w:val="20"/>
                                    <w:szCs w:val="20"/>
                                  </w:rPr>
                                </w:pPr>
                                <w:r w:rsidRPr="00C81716">
                                  <w:rPr>
                                    <w:sz w:val="20"/>
                                    <w:szCs w:val="20"/>
                                  </w:rPr>
                                  <w:t>Output port - GL14 Pressure Equalisation set</w:t>
                                </w:r>
                              </w:p>
                            </w:txbxContent>
                          </wps:txbx>
                          <wps:bodyPr rot="0" vert="horz" wrap="square" lIns="91440" tIns="45720" rIns="91440" bIns="45720" anchor="t" anchorCtr="0" upright="1">
                            <a:noAutofit/>
                          </wps:bodyPr>
                        </wps:wsp>
                      </wpg:grpSp>
                      <wps:wsp>
                        <wps:cNvPr id="446" name="Text Box 26"/>
                        <wps:cNvSpPr txBox="1">
                          <a:spLocks noChangeArrowheads="1"/>
                        </wps:cNvSpPr>
                        <wps:spPr bwMode="auto">
                          <a:xfrm>
                            <a:off x="0" y="45720"/>
                            <a:ext cx="52324" cy="5727"/>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5113A03" w14:textId="77777777" w:rsidR="003B14DC" w:rsidRPr="00C81716" w:rsidRDefault="003B14DC" w:rsidP="005B3C0C">
                              <w:pPr>
                                <w:rPr>
                                  <w:sz w:val="20"/>
                                  <w:szCs w:val="20"/>
                                </w:rPr>
                              </w:pPr>
                              <w:r w:rsidRPr="00C81716">
                                <w:rPr>
                                  <w:b/>
                                  <w:sz w:val="20"/>
                                  <w:szCs w:val="20"/>
                                </w:rPr>
                                <w:t xml:space="preserve">Figure </w:t>
                              </w:r>
                              <w:r>
                                <w:rPr>
                                  <w:b/>
                                  <w:sz w:val="20"/>
                                  <w:szCs w:val="20"/>
                                </w:rPr>
                                <w:t>28</w:t>
                              </w:r>
                              <w:r w:rsidRPr="00C81716">
                                <w:rPr>
                                  <w:b/>
                                  <w:sz w:val="20"/>
                                  <w:szCs w:val="20"/>
                                </w:rPr>
                                <w:t xml:space="preserve">. </w:t>
                              </w:r>
                              <w:r w:rsidRPr="00C81716">
                                <w:rPr>
                                  <w:rFonts w:cstheme="minorHAnsi"/>
                                  <w:sz w:val="20"/>
                                  <w:szCs w:val="20"/>
                                </w:rPr>
                                <w:t>Tubular air loop miniature bioreactors</w:t>
                              </w:r>
                              <w:r>
                                <w:rPr>
                                  <w:rFonts w:cstheme="minorHAnsi"/>
                                  <w:sz w:val="20"/>
                                  <w:szCs w:val="20"/>
                                </w:rPr>
                                <w:t xml:space="preserve"> </w:t>
                              </w:r>
                              <w:r>
                                <w:rPr>
                                  <w:color w:val="000000" w:themeColor="text1"/>
                                  <w:szCs w:val="24"/>
                                </w:rPr>
                                <w:fldChar w:fldCharType="begin"/>
                              </w:r>
                              <w:r>
                                <w:rPr>
                                  <w:color w:val="000000" w:themeColor="text1"/>
                                  <w:szCs w:val="24"/>
                                </w:rPr>
                                <w:instrText xml:space="preserve"> ADDIN ZOTERO_ITEM CSL_CITATION {"citationID":"1d0uj9iojv","properties":{"formattedCitation":"(Bangert, 2013)","plainCitation":"(Bangert, 2013)"},"citationItems":[{"id":3006,"uris":["http://zotero.org/users/1204444/items/HRZMVCF2"],"uri":["http://zotero.org/users/1204444/items/HRZMVCF2"],"itemData":{"id":3006,"type":"thesis","title":"Photobioreactor modelling and development of methods for optimisation of microalgae biodiesel production","publisher":"University of Sheffield","genre":"Doctoral Thesis","author":[{"family":"Bangert","given":"Krys"}],"issued":{"date-parts":[["2013"]]}}}],"schema":"https://github.com/citation-style-language/schema/raw/master/csl-citation.json"} </w:instrText>
                              </w:r>
                              <w:r>
                                <w:rPr>
                                  <w:color w:val="000000" w:themeColor="text1"/>
                                  <w:szCs w:val="24"/>
                                </w:rPr>
                                <w:fldChar w:fldCharType="separate"/>
                              </w:r>
                              <w:r w:rsidRPr="009E252F">
                                <w:rPr>
                                  <w:rFonts w:ascii="Calibri" w:hAnsi="Calibri"/>
                                </w:rPr>
                                <w:t>(</w:t>
                              </w:r>
                              <w:r w:rsidRPr="00EE192B">
                                <w:rPr>
                                  <w:rFonts w:ascii="Calibri" w:hAnsi="Calibri"/>
                                  <w:sz w:val="20"/>
                                  <w:szCs w:val="20"/>
                                </w:rPr>
                                <w:t>Bangert</w:t>
                              </w:r>
                              <w:r w:rsidRPr="009E252F">
                                <w:rPr>
                                  <w:rFonts w:ascii="Calibri" w:hAnsi="Calibri"/>
                                </w:rPr>
                                <w:t xml:space="preserve">, </w:t>
                              </w:r>
                              <w:r w:rsidRPr="00EE192B">
                                <w:rPr>
                                  <w:rFonts w:ascii="Calibri" w:hAnsi="Calibri"/>
                                  <w:sz w:val="20"/>
                                  <w:szCs w:val="20"/>
                                </w:rPr>
                                <w:t>2013</w:t>
                              </w:r>
                              <w:r w:rsidRPr="009E252F">
                                <w:rPr>
                                  <w:rFonts w:ascii="Calibri" w:hAnsi="Calibri"/>
                                </w:rPr>
                                <w:t>)</w:t>
                              </w:r>
                              <w:r>
                                <w:rPr>
                                  <w:color w:val="000000" w:themeColor="text1"/>
                                  <w:szCs w:val="24"/>
                                </w:rPr>
                                <w:fldChar w:fldCharType="end"/>
                              </w:r>
                              <w:r w:rsidRPr="00C81716">
                                <w:rPr>
                                  <w:rFonts w:cstheme="minorHAnsi"/>
                                  <w:sz w:val="20"/>
                                  <w:szCs w:val="20"/>
                                </w:rPr>
                                <w:t>. A) Annotated pho</w:t>
                              </w:r>
                              <w:r>
                                <w:rPr>
                                  <w:rFonts w:cstheme="minorHAnsi"/>
                                  <w:sz w:val="20"/>
                                  <w:szCs w:val="20"/>
                                </w:rPr>
                                <w:t xml:space="preserve">tograph of mini-reactor setup, </w:t>
                              </w:r>
                              <w:r w:rsidRPr="00C81716">
                                <w:rPr>
                                  <w:rFonts w:cstheme="minorHAnsi"/>
                                  <w:sz w:val="20"/>
                                  <w:szCs w:val="20"/>
                                </w:rPr>
                                <w:t>B</w:t>
                              </w:r>
                              <w:r>
                                <w:rPr>
                                  <w:rFonts w:cstheme="minorHAnsi"/>
                                  <w:sz w:val="20"/>
                                  <w:szCs w:val="20"/>
                                </w:rPr>
                                <w:t xml:space="preserve"> and C</w:t>
                              </w:r>
                              <w:r w:rsidRPr="00C81716">
                                <w:rPr>
                                  <w:rFonts w:cstheme="minorHAnsi"/>
                                  <w:sz w:val="20"/>
                                  <w:szCs w:val="20"/>
                                </w:rPr>
                                <w:t>) Technical drawing</w:t>
                              </w:r>
                              <w:r>
                                <w:rPr>
                                  <w:rFonts w:cstheme="minorHAnsi"/>
                                  <w:sz w:val="20"/>
                                  <w:szCs w:val="20"/>
                                </w:rPr>
                                <w:t>s of bioreactor vessel and sparger</w:t>
                              </w:r>
                              <w:r w:rsidRPr="00C81716">
                                <w:rPr>
                                  <w:rFonts w:cstheme="minorHAnsi"/>
                                  <w:sz w:val="20"/>
                                  <w:szCs w:val="20"/>
                                </w:rPr>
                                <w:t xml:space="preserve">. </w:t>
                              </w:r>
                            </w:p>
                            <w:p w14:paraId="20EB3DD0" w14:textId="77777777" w:rsidR="003B14DC" w:rsidRDefault="003B14DC" w:rsidP="005B3C0C">
                              <w:pPr>
                                <w:spacing w:line="480" w:lineRule="auto"/>
                                <w:rPr>
                                  <w:rFonts w:ascii="Times New Roman" w:eastAsia="Times New Roman" w:hAnsi="Times New Roman" w:cs="Times New Roman"/>
                                  <w:snapToGrid w:val="0"/>
                                  <w:color w:val="000000"/>
                                  <w:w w:val="1"/>
                                  <w:sz w:val="2"/>
                                  <w:szCs w:val="2"/>
                                  <w:bdr w:val="none" w:sz="0" w:space="0" w:color="auto" w:frame="1"/>
                                  <w:shd w:val="clear" w:color="auto" w:fill="000000"/>
                                </w:rPr>
                              </w:pPr>
                            </w:p>
                            <w:p w14:paraId="7BAF1B4B" w14:textId="77777777" w:rsidR="003B14DC" w:rsidRDefault="003B14DC" w:rsidP="005B3C0C">
                              <w:pPr>
                                <w:rPr>
                                  <w:sz w:val="22"/>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250228" id="Group 440" o:spid="_x0000_s1263" style="position:absolute;left:0;text-align:left;margin-left:-.15pt;margin-top:24.55pt;width:430.8pt;height:405.1pt;z-index:251570688" coordsize="54714,51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">
                <v:group id="Group 1" o:spid="_x0000_s1264" style="position:absolute;left:2942;width:51772;height:46455" coordsize="57950,73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">
                  <v:shape id="Text Box 3" o:spid="_x0000_s1265" type="#_x0000_t202" style="position:absolute;left:16731;top:57167;width:16897;height:12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" filled="f" stroked="f">
                    <v:textbox>
                      <w:txbxContent>
                        <w:p w14:paraId="7C6A1FEE" w14:textId="77777777" w:rsidR="003B14DC" w:rsidRPr="00C81716" w:rsidRDefault="003B14DC" w:rsidP="005B3C0C">
                          <w:pPr>
                            <w:jc w:val="left"/>
                            <w:rPr>
                              <w:sz w:val="20"/>
                              <w:szCs w:val="20"/>
                            </w:rPr>
                          </w:pPr>
                          <w:r w:rsidRPr="00C81716">
                            <w:rPr>
                              <w:sz w:val="20"/>
                              <w:szCs w:val="20"/>
                            </w:rPr>
                            <w:t xml:space="preserve">Perforated silicon tube ring attached to </w:t>
                          </w:r>
                          <w:r>
                            <w:rPr>
                              <w:sz w:val="20"/>
                              <w:szCs w:val="20"/>
                            </w:rPr>
                            <w:t>i</w:t>
                          </w:r>
                          <w:r w:rsidRPr="00C81716">
                            <w:rPr>
                              <w:sz w:val="20"/>
                              <w:szCs w:val="20"/>
                            </w:rPr>
                            <w:t>nput port</w:t>
                          </w:r>
                        </w:p>
                      </w:txbxContent>
                    </v:textbox>
                  </v:shape>
                  <v:shape id="Picture 32" o:spid="_x0000_s1266" type="#_x0000_t75" style="position:absolute;left:32419;top:49045;width:23395;height:24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">
                    <v:imagedata r:id="rId70" o:title="" croptop="5228f"/>
                    <v:path arrowok="t"/>
                  </v:shape>
                  <v:shape id="Picture 33" o:spid="_x0000_s1267" type="#_x0000_t75" style="position:absolute;left:356;top:118;width:16031;height:72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">
                    <v:imagedata r:id="rId71" o:title="" croptop="3158f" cropbottom="4517f" cropleft="8762f" cropright="21023f"/>
                    <v:path arrowok="t"/>
                  </v:shape>
                  <v:shape id="Straight Arrow Connector 34" o:spid="_x0000_s1268" type="#_x0000_t32" style="position:absolute;left:8550;top:4037;width:7874;height:9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" strokecolor="red" strokeweight="1pt">
                    <v:stroke endarrow="open"/>
                  </v:shape>
                  <v:shape id="Straight Arrow Connector 35" o:spid="_x0000_s1269" type="#_x0000_t32" style="position:absolute;left:13298;top:11000;width:3900;height:2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" strokecolor="red" strokeweight="1pt">
                    <v:stroke endarrow="open"/>
                  </v:shape>
                  <v:shape id="Straight Arrow Connector 36" o:spid="_x0000_s1270" type="#_x0000_t32" style="position:absolute;left:6649;top:15793;width:10611;height:507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" strokecolor="red" strokeweight="1pt">
                    <v:stroke endarrow="open"/>
                  </v:shape>
                  <v:shape id="Straight Arrow Connector 37" o:spid="_x0000_s1271" type="#_x0000_t32" style="position:absolute;left:11042;top:23392;width:6214;height:82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" strokecolor="red" strokeweight="1pt">
                    <v:stroke endarrow="open"/>
                  </v:shape>
                  <v:shape id="Straight Arrow Connector 38" o:spid="_x0000_s1272" type="#_x0000_t32" style="position:absolute;left:12469;top:39307;width:47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" strokecolor="red" strokeweight="1pt">
                    <v:stroke endarrow="open"/>
                  </v:shape>
                  <v:shape id="Straight Arrow Connector 39" o:spid="_x0000_s1273" type="#_x0000_t32" style="position:absolute;left:9381;top:59495;width:7055;height:10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" strokecolor="red" strokeweight="1pt">
                    <v:stroke endarrow="open"/>
                  </v:shape>
                  <v:shape id="Text Box 12" o:spid="_x0000_s1274" type="#_x0000_t202" style="position:absolute;left:18050;top:51065;width:17102;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" filled="f" stroked="f">
                    <v:textbox>
                      <w:txbxContent>
                        <w:p w14:paraId="5DC6EA32" w14:textId="77777777" w:rsidR="003B14DC" w:rsidRPr="00C81716" w:rsidRDefault="003B14DC" w:rsidP="005B3C0C">
                          <w:pPr>
                            <w:jc w:val="left"/>
                            <w:rPr>
                              <w:sz w:val="20"/>
                              <w:szCs w:val="20"/>
                            </w:rPr>
                          </w:pPr>
                          <w:r w:rsidRPr="00C81716">
                            <w:rPr>
                              <w:sz w:val="20"/>
                              <w:szCs w:val="20"/>
                            </w:rPr>
                            <w:t>Draft tube</w:t>
                          </w:r>
                        </w:p>
                      </w:txbxContent>
                    </v:textbox>
                  </v:shape>
                  <v:shape id="Straight Arrow Connector 41" o:spid="_x0000_s1275" type="#_x0000_t32" style="position:absolute;left:9064;top:52371;width:898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" strokecolor="red" strokeweight="1pt">
                    <v:stroke endarrow="open"/>
                  </v:shape>
                  <v:shape id="Straight Arrow Connector 42" o:spid="_x0000_s1276" type="#_x0000_t32" style="position:absolute;left:9381;top:66620;width:7880;height:31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" strokecolor="red" strokeweight="1.5pt">
                    <v:stroke endarrow="open"/>
                  </v:shape>
                  <v:shape id="Text Box 15" o:spid="_x0000_s1277" type="#_x0000_t202" style="position:absolute;left:16981;top:68247;width:17102;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" filled="f" stroked="f">
                    <v:textbox>
                      <w:txbxContent>
                        <w:p w14:paraId="07D850E5" w14:textId="77777777" w:rsidR="003B14DC" w:rsidRPr="00C81716" w:rsidRDefault="003B14DC" w:rsidP="005B3C0C">
                          <w:pPr>
                            <w:jc w:val="left"/>
                            <w:rPr>
                              <w:sz w:val="20"/>
                              <w:szCs w:val="20"/>
                            </w:rPr>
                          </w:pPr>
                          <w:r>
                            <w:rPr>
                              <w:sz w:val="20"/>
                              <w:szCs w:val="20"/>
                            </w:rPr>
                            <w:t>Sparger</w:t>
                          </w:r>
                        </w:p>
                      </w:txbxContent>
                    </v:textbox>
                  </v:shape>
                  <v:shape id="Text Box 20" o:spid="_x0000_s1278" type="#_x0000_t202" style="position:absolute;top:118;width:439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" filled="f" stroked="f">
                    <v:textbox>
                      <w:txbxContent>
                        <w:p w14:paraId="7FE52ADF" w14:textId="77777777" w:rsidR="003B14DC" w:rsidRPr="00C81716" w:rsidRDefault="003B14DC" w:rsidP="005B3C0C">
                          <w:pPr>
                            <w:rPr>
                              <w:b/>
                              <w:sz w:val="32"/>
                              <w:szCs w:val="32"/>
                            </w:rPr>
                          </w:pPr>
                          <w:r w:rsidRPr="00C81716">
                            <w:rPr>
                              <w:b/>
                              <w:sz w:val="32"/>
                              <w:szCs w:val="32"/>
                            </w:rPr>
                            <w:t>A</w:t>
                          </w:r>
                        </w:p>
                      </w:txbxContent>
                    </v:textbox>
                  </v:shape>
                  <v:shape id="Picture 45" o:spid="_x0000_s1279" type="#_x0000_t75" style="position:absolute;left:29925;top:237;width:28025;height:48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">
                    <v:imagedata r:id="rId72" o:title=""/>
                    <v:path arrowok="t"/>
                  </v:shape>
                  <v:shape id="Text Box 21" o:spid="_x0000_s1280" type="#_x0000_t202" style="position:absolute;left:33631;width:4395;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" filled="f" stroked="f">
                    <v:textbox>
                      <w:txbxContent>
                        <w:p w14:paraId="4CE12A0A" w14:textId="77777777" w:rsidR="003B14DC" w:rsidRPr="00C81716" w:rsidRDefault="003B14DC" w:rsidP="005B3C0C">
                          <w:pPr>
                            <w:rPr>
                              <w:b/>
                              <w:sz w:val="32"/>
                              <w:szCs w:val="32"/>
                            </w:rPr>
                          </w:pPr>
                          <w:r w:rsidRPr="00C81716">
                            <w:rPr>
                              <w:b/>
                              <w:sz w:val="32"/>
                              <w:szCs w:val="32"/>
                            </w:rPr>
                            <w:t>B</w:t>
                          </w:r>
                        </w:p>
                      </w:txbxContent>
                    </v:textbox>
                  </v:shape>
                  <v:shape id="Text Box 22" o:spid="_x0000_s1281" type="#_x0000_t202" style="position:absolute;left:31113;top:47501;width:4394;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" filled="f" stroked="f">
                    <v:textbox>
                      <w:txbxContent>
                        <w:p w14:paraId="7F1AE557" w14:textId="77777777" w:rsidR="003B14DC" w:rsidRPr="00C81716" w:rsidRDefault="003B14DC" w:rsidP="005B3C0C">
                          <w:pPr>
                            <w:rPr>
                              <w:b/>
                              <w:sz w:val="32"/>
                              <w:szCs w:val="32"/>
                            </w:rPr>
                          </w:pPr>
                          <w:r w:rsidRPr="00C81716">
                            <w:rPr>
                              <w:b/>
                              <w:sz w:val="32"/>
                              <w:szCs w:val="32"/>
                            </w:rPr>
                            <w:t>C</w:t>
                          </w:r>
                        </w:p>
                      </w:txbxContent>
                    </v:textbox>
                  </v:shape>
                  <v:shape id="Text Box 20" o:spid="_x0000_s1282" type="#_x0000_t202" style="position:absolute;left:17215;top:37402;width:12705;height:12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" filled="f" stroked="f">
                    <v:textbox>
                      <w:txbxContent>
                        <w:p w14:paraId="549018A6" w14:textId="77777777" w:rsidR="003B14DC" w:rsidRDefault="003B14DC" w:rsidP="005B3C0C">
                          <w:pPr>
                            <w:jc w:val="left"/>
                            <w:rPr>
                              <w:sz w:val="20"/>
                              <w:szCs w:val="20"/>
                            </w:rPr>
                          </w:pPr>
                          <w:r w:rsidRPr="00C81716">
                            <w:rPr>
                              <w:sz w:val="20"/>
                              <w:szCs w:val="20"/>
                            </w:rPr>
                            <w:t>Schott GL45 threaded tube section</w:t>
                          </w:r>
                        </w:p>
                        <w:p w14:paraId="370E8A7F" w14:textId="77777777" w:rsidR="003B14DC" w:rsidRPr="00C81716" w:rsidRDefault="003B14DC" w:rsidP="005B3C0C">
                          <w:pPr>
                            <w:rPr>
                              <w:sz w:val="20"/>
                              <w:szCs w:val="20"/>
                            </w:rPr>
                          </w:pPr>
                        </w:p>
                      </w:txbxContent>
                    </v:textbox>
                  </v:shape>
                  <v:shape id="Text Box 3" o:spid="_x0000_s1283" type="#_x0000_t202" style="position:absolute;left:17198;top:7912;width:17814;height:7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" filled="f" stroked="f">
                    <v:textbox>
                      <w:txbxContent>
                        <w:p w14:paraId="1C70EB65" w14:textId="77777777" w:rsidR="003B14DC" w:rsidRPr="00C81716" w:rsidRDefault="003B14DC" w:rsidP="005B3C0C">
                          <w:pPr>
                            <w:rPr>
                              <w:sz w:val="20"/>
                              <w:szCs w:val="20"/>
                            </w:rPr>
                          </w:pPr>
                          <w:r w:rsidRPr="00C81716">
                            <w:rPr>
                              <w:sz w:val="20"/>
                              <w:szCs w:val="20"/>
                            </w:rPr>
                            <w:t>Input port - GL14 Pressure Equalisation set</w:t>
                          </w:r>
                        </w:p>
                      </w:txbxContent>
                    </v:textbox>
                  </v:shape>
                  <v:shape id="Text Box 4" o:spid="_x0000_s1284" type="#_x0000_t202" style="position:absolute;left:16505;top:17749;width:13418;height:10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" filled="f" stroked="f">
                    <v:textbox>
                      <w:txbxContent>
                        <w:p w14:paraId="1C5DCCD5" w14:textId="77777777" w:rsidR="003B14DC" w:rsidRPr="00C81716" w:rsidRDefault="003B14DC" w:rsidP="005B3C0C">
                          <w:pPr>
                            <w:jc w:val="left"/>
                            <w:rPr>
                              <w:sz w:val="20"/>
                              <w:szCs w:val="20"/>
                            </w:rPr>
                          </w:pPr>
                          <w:r w:rsidRPr="00C81716">
                            <w:rPr>
                              <w:sz w:val="20"/>
                              <w:szCs w:val="20"/>
                            </w:rPr>
                            <w:t>Sample port - GL14 Screw cap</w:t>
                          </w:r>
                        </w:p>
                      </w:txbxContent>
                    </v:textbox>
                  </v:shape>
                  <v:shape id="Text Box 23" o:spid="_x0000_s1285" type="#_x0000_t202" style="position:absolute;left:17256;top:28021;width:15160;height:7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" filled="f" stroked="f">
                    <v:textbox>
                      <w:txbxContent>
                        <w:p w14:paraId="538B300E" w14:textId="77777777" w:rsidR="003B14DC" w:rsidRPr="00C81716" w:rsidRDefault="003B14DC" w:rsidP="005B3C0C">
                          <w:pPr>
                            <w:jc w:val="left"/>
                            <w:rPr>
                              <w:sz w:val="20"/>
                              <w:szCs w:val="20"/>
                            </w:rPr>
                          </w:pPr>
                          <w:r w:rsidRPr="00C81716">
                            <w:rPr>
                              <w:sz w:val="20"/>
                              <w:szCs w:val="20"/>
                            </w:rPr>
                            <w:t>Schott Duran GL45 3 port Screw cap</w:t>
                          </w:r>
                        </w:p>
                      </w:txbxContent>
                    </v:textbox>
                  </v:shape>
                  <v:shape id="Text Box 24" o:spid="_x0000_s1286" type="#_x0000_t202" style="position:absolute;left:16505;width:17336;height:7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6Y8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abqCvzPxCMj8BgAA//8DAFBLAQItABQABgAIAAAAIQDb4fbL7gAAAIUBAAATAAAAAAAAAAAA&#10;AAAAAAAAAABbQ29udGVudF9UeXBlc10ueG1sUEsBAi0AFAAGAAgAAAAhAFr0LFu/AAAAFQEAAAsA&#10;AAAAAAAAAAAAAAAAHwEAAF9yZWxzLy5yZWxzUEsBAi0AFAAGAAgAAAAhAAcjpjzEAAAA3AAAAA8A&#10;AAAAAAAAAAAAAAAABwIAAGRycy9kb3ducmV2LnhtbFBLBQYAAAAAAwADALcAAAD4AgAAAAA=&#10;" filled="f" stroked="f">
                    <v:textbox>
                      <w:txbxContent>
                        <w:p w14:paraId="563C81FD" w14:textId="77777777" w:rsidR="003B14DC" w:rsidRPr="00C81716" w:rsidRDefault="003B14DC" w:rsidP="005B3C0C">
                          <w:pPr>
                            <w:rPr>
                              <w:sz w:val="20"/>
                              <w:szCs w:val="20"/>
                            </w:rPr>
                          </w:pPr>
                          <w:r w:rsidRPr="00C81716">
                            <w:rPr>
                              <w:sz w:val="20"/>
                              <w:szCs w:val="20"/>
                            </w:rPr>
                            <w:t>Output port - GL14 Pressure Equalisation set</w:t>
                          </w:r>
                        </w:p>
                      </w:txbxContent>
                    </v:textbox>
                  </v:shape>
                </v:group>
                <v:shape id="Text Box 26" o:spid="_x0000_s1287" type="#_x0000_t202" style="position:absolute;top:45720;width:52324;height:5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" stroked="f">
                  <v:textbox>
                    <w:txbxContent>
                      <w:p w14:paraId="25113A03" w14:textId="77777777" w:rsidR="003B14DC" w:rsidRPr="00C81716" w:rsidRDefault="003B14DC" w:rsidP="005B3C0C">
                        <w:pPr>
                          <w:rPr>
                            <w:sz w:val="20"/>
                            <w:szCs w:val="20"/>
                          </w:rPr>
                        </w:pPr>
                        <w:r w:rsidRPr="00C81716">
                          <w:rPr>
                            <w:b/>
                            <w:sz w:val="20"/>
                            <w:szCs w:val="20"/>
                          </w:rPr>
                          <w:t xml:space="preserve">Figure </w:t>
                        </w:r>
                        <w:r>
                          <w:rPr>
                            <w:b/>
                            <w:sz w:val="20"/>
                            <w:szCs w:val="20"/>
                          </w:rPr>
                          <w:t>28</w:t>
                        </w:r>
                        <w:r w:rsidRPr="00C81716">
                          <w:rPr>
                            <w:b/>
                            <w:sz w:val="20"/>
                            <w:szCs w:val="20"/>
                          </w:rPr>
                          <w:t xml:space="preserve">. </w:t>
                        </w:r>
                        <w:r w:rsidRPr="00C81716">
                          <w:rPr>
                            <w:rFonts w:cstheme="minorHAnsi"/>
                            <w:sz w:val="20"/>
                            <w:szCs w:val="20"/>
                          </w:rPr>
                          <w:t>Tubular air loop miniature bioreactors</w:t>
                        </w:r>
                        <w:r>
                          <w:rPr>
                            <w:rFonts w:cstheme="minorHAnsi"/>
                            <w:sz w:val="20"/>
                            <w:szCs w:val="20"/>
                          </w:rPr>
                          <w:t xml:space="preserve"> </w:t>
                        </w:r>
                        <w:r>
                          <w:rPr>
                            <w:color w:val="000000" w:themeColor="text1"/>
                            <w:szCs w:val="24"/>
                          </w:rPr>
                          <w:fldChar w:fldCharType="begin"/>
                        </w:r>
                        <w:r>
                          <w:rPr>
                            <w:color w:val="000000" w:themeColor="text1"/>
                            <w:szCs w:val="24"/>
                          </w:rPr>
                          <w:instrText xml:space="preserve"> ADDIN ZOTERO_ITEM CSL_CITATION {"citationID":"1d0uj9iojv","properties":{"formattedCitation":"(Bangert, 2013)","plainCitation":"(Bangert, 2013)"},"citationItems":[{"id":3006,"uris":["http://zotero.org/users/1204444/items/HRZMVCF2"],"uri":["http://zotero.org/users/1204444/items/HRZMVCF2"],"itemData":{"id":3006,"type":"thesis","title":"Photobioreactor modelling and development of methods for optimisation of microalgae biodiesel production","publisher":"University of Sheffield","genre":"Doctoral Thesis","author":[{"family":"Bangert","given":"Krys"}],"issued":{"date-parts":[["2013"]]}}}],"schema":"https://github.com/citation-style-language/schema/raw/master/csl-citation.json"} </w:instrText>
                        </w:r>
                        <w:r>
                          <w:rPr>
                            <w:color w:val="000000" w:themeColor="text1"/>
                            <w:szCs w:val="24"/>
                          </w:rPr>
                          <w:fldChar w:fldCharType="separate"/>
                        </w:r>
                        <w:r w:rsidRPr="009E252F">
                          <w:rPr>
                            <w:rFonts w:ascii="Calibri" w:hAnsi="Calibri"/>
                          </w:rPr>
                          <w:t>(</w:t>
                        </w:r>
                        <w:r w:rsidRPr="00EE192B">
                          <w:rPr>
                            <w:rFonts w:ascii="Calibri" w:hAnsi="Calibri"/>
                            <w:sz w:val="20"/>
                            <w:szCs w:val="20"/>
                          </w:rPr>
                          <w:t>Bangert</w:t>
                        </w:r>
                        <w:r w:rsidRPr="009E252F">
                          <w:rPr>
                            <w:rFonts w:ascii="Calibri" w:hAnsi="Calibri"/>
                          </w:rPr>
                          <w:t xml:space="preserve">, </w:t>
                        </w:r>
                        <w:r w:rsidRPr="00EE192B">
                          <w:rPr>
                            <w:rFonts w:ascii="Calibri" w:hAnsi="Calibri"/>
                            <w:sz w:val="20"/>
                            <w:szCs w:val="20"/>
                          </w:rPr>
                          <w:t>2013</w:t>
                        </w:r>
                        <w:r w:rsidRPr="009E252F">
                          <w:rPr>
                            <w:rFonts w:ascii="Calibri" w:hAnsi="Calibri"/>
                          </w:rPr>
                          <w:t>)</w:t>
                        </w:r>
                        <w:r>
                          <w:rPr>
                            <w:color w:val="000000" w:themeColor="text1"/>
                            <w:szCs w:val="24"/>
                          </w:rPr>
                          <w:fldChar w:fldCharType="end"/>
                        </w:r>
                        <w:r w:rsidRPr="00C81716">
                          <w:rPr>
                            <w:rFonts w:cstheme="minorHAnsi"/>
                            <w:sz w:val="20"/>
                            <w:szCs w:val="20"/>
                          </w:rPr>
                          <w:t>. A) Annotated pho</w:t>
                        </w:r>
                        <w:r>
                          <w:rPr>
                            <w:rFonts w:cstheme="minorHAnsi"/>
                            <w:sz w:val="20"/>
                            <w:szCs w:val="20"/>
                          </w:rPr>
                          <w:t xml:space="preserve">tograph of mini-reactor setup, </w:t>
                        </w:r>
                        <w:r w:rsidRPr="00C81716">
                          <w:rPr>
                            <w:rFonts w:cstheme="minorHAnsi"/>
                            <w:sz w:val="20"/>
                            <w:szCs w:val="20"/>
                          </w:rPr>
                          <w:t>B</w:t>
                        </w:r>
                        <w:r>
                          <w:rPr>
                            <w:rFonts w:cstheme="minorHAnsi"/>
                            <w:sz w:val="20"/>
                            <w:szCs w:val="20"/>
                          </w:rPr>
                          <w:t xml:space="preserve"> and C</w:t>
                        </w:r>
                        <w:r w:rsidRPr="00C81716">
                          <w:rPr>
                            <w:rFonts w:cstheme="minorHAnsi"/>
                            <w:sz w:val="20"/>
                            <w:szCs w:val="20"/>
                          </w:rPr>
                          <w:t>) Technical drawing</w:t>
                        </w:r>
                        <w:r>
                          <w:rPr>
                            <w:rFonts w:cstheme="minorHAnsi"/>
                            <w:sz w:val="20"/>
                            <w:szCs w:val="20"/>
                          </w:rPr>
                          <w:t>s of bioreactor vessel and sparger</w:t>
                        </w:r>
                        <w:r w:rsidRPr="00C81716">
                          <w:rPr>
                            <w:rFonts w:cstheme="minorHAnsi"/>
                            <w:sz w:val="20"/>
                            <w:szCs w:val="20"/>
                          </w:rPr>
                          <w:t xml:space="preserve">. </w:t>
                        </w:r>
                      </w:p>
                      <w:p w14:paraId="20EB3DD0" w14:textId="77777777" w:rsidR="003B14DC" w:rsidRDefault="003B14DC" w:rsidP="005B3C0C">
                        <w:pPr>
                          <w:spacing w:line="480" w:lineRule="auto"/>
                          <w:rPr>
                            <w:rFonts w:ascii="Times New Roman" w:eastAsia="Times New Roman" w:hAnsi="Times New Roman" w:cs="Times New Roman"/>
                            <w:snapToGrid w:val="0"/>
                            <w:color w:val="000000"/>
                            <w:w w:val="1"/>
                            <w:sz w:val="2"/>
                            <w:szCs w:val="2"/>
                            <w:bdr w:val="none" w:sz="0" w:space="0" w:color="auto" w:frame="1"/>
                            <w:shd w:val="clear" w:color="auto" w:fill="000000"/>
                          </w:rPr>
                        </w:pPr>
                      </w:p>
                      <w:p w14:paraId="7BAF1B4B" w14:textId="77777777" w:rsidR="003B14DC" w:rsidRDefault="003B14DC" w:rsidP="005B3C0C">
                        <w:pPr>
                          <w:rPr>
                            <w:sz w:val="22"/>
                          </w:rPr>
                        </w:pPr>
                      </w:p>
                    </w:txbxContent>
                  </v:textbox>
                </v:shape>
              </v:group>
            </w:pict>
          </mc:Fallback>
        </mc:AlternateContent>
      </w:r>
    </w:p>
    <w:p w14:paraId="212802F3" w14:textId="77777777" w:rsidR="00B50227" w:rsidRDefault="00B50227" w:rsidP="005B3C0C">
      <w:pPr>
        <w:spacing w:line="360" w:lineRule="auto"/>
        <w:rPr>
          <w:szCs w:val="24"/>
        </w:rPr>
      </w:pPr>
    </w:p>
    <w:p w14:paraId="1705E1DF" w14:textId="77777777" w:rsidR="00B50227" w:rsidRDefault="00B50227" w:rsidP="005B3C0C">
      <w:pPr>
        <w:spacing w:line="360" w:lineRule="auto"/>
        <w:rPr>
          <w:szCs w:val="24"/>
        </w:rPr>
      </w:pPr>
    </w:p>
    <w:p w14:paraId="57B6E753" w14:textId="77777777" w:rsidR="00B50227" w:rsidRDefault="00B50227" w:rsidP="005B3C0C">
      <w:pPr>
        <w:spacing w:line="360" w:lineRule="auto"/>
        <w:rPr>
          <w:szCs w:val="24"/>
        </w:rPr>
      </w:pPr>
    </w:p>
    <w:p w14:paraId="1ED547A7" w14:textId="77777777" w:rsidR="00B50227" w:rsidRDefault="00B50227" w:rsidP="005B3C0C">
      <w:pPr>
        <w:spacing w:line="360" w:lineRule="auto"/>
        <w:rPr>
          <w:szCs w:val="24"/>
        </w:rPr>
      </w:pPr>
    </w:p>
    <w:p w14:paraId="772A85BD" w14:textId="77777777" w:rsidR="00B50227" w:rsidRDefault="00B50227" w:rsidP="005B3C0C">
      <w:pPr>
        <w:spacing w:line="360" w:lineRule="auto"/>
        <w:rPr>
          <w:szCs w:val="24"/>
        </w:rPr>
      </w:pPr>
    </w:p>
    <w:p w14:paraId="3559AD14" w14:textId="77777777" w:rsidR="00B50227" w:rsidRDefault="00B50227" w:rsidP="005B3C0C">
      <w:pPr>
        <w:spacing w:line="360" w:lineRule="auto"/>
        <w:rPr>
          <w:szCs w:val="24"/>
        </w:rPr>
      </w:pPr>
    </w:p>
    <w:p w14:paraId="4C51B733" w14:textId="77777777" w:rsidR="00B50227" w:rsidRPr="005B3C0C" w:rsidRDefault="00B50227" w:rsidP="005B3C0C">
      <w:pPr>
        <w:spacing w:line="360" w:lineRule="auto"/>
        <w:rPr>
          <w:szCs w:val="24"/>
        </w:rPr>
      </w:pPr>
    </w:p>
    <w:p w14:paraId="75EDFEAF" w14:textId="77777777" w:rsidR="00B50227" w:rsidRDefault="00B50227" w:rsidP="005B3C0C">
      <w:pPr>
        <w:spacing w:line="360" w:lineRule="auto"/>
        <w:rPr>
          <w:szCs w:val="24"/>
        </w:rPr>
      </w:pPr>
    </w:p>
    <w:p w14:paraId="465073A3" w14:textId="77777777" w:rsidR="00B50227" w:rsidRDefault="00B50227" w:rsidP="005B3C0C">
      <w:pPr>
        <w:spacing w:line="360" w:lineRule="auto"/>
        <w:rPr>
          <w:szCs w:val="24"/>
        </w:rPr>
      </w:pPr>
    </w:p>
    <w:p w14:paraId="17711BFE" w14:textId="77777777" w:rsidR="00B50227" w:rsidRDefault="00B50227" w:rsidP="005B3C0C">
      <w:pPr>
        <w:spacing w:line="360" w:lineRule="auto"/>
        <w:rPr>
          <w:szCs w:val="24"/>
        </w:rPr>
      </w:pPr>
    </w:p>
    <w:p w14:paraId="694BA8B3" w14:textId="77777777" w:rsidR="00B50227" w:rsidRDefault="00B50227" w:rsidP="005B3C0C">
      <w:pPr>
        <w:spacing w:line="360" w:lineRule="auto"/>
        <w:rPr>
          <w:szCs w:val="24"/>
        </w:rPr>
      </w:pPr>
    </w:p>
    <w:p w14:paraId="1693DB88" w14:textId="77777777" w:rsidR="00B50227" w:rsidRDefault="00B50227" w:rsidP="005B3C0C">
      <w:pPr>
        <w:spacing w:line="360" w:lineRule="auto"/>
        <w:rPr>
          <w:szCs w:val="24"/>
        </w:rPr>
      </w:pPr>
    </w:p>
    <w:p w14:paraId="4159B797" w14:textId="77777777" w:rsidR="00B50227" w:rsidRDefault="00B50227" w:rsidP="005B3C0C">
      <w:pPr>
        <w:spacing w:line="360" w:lineRule="auto"/>
        <w:rPr>
          <w:szCs w:val="24"/>
        </w:rPr>
      </w:pPr>
    </w:p>
    <w:p w14:paraId="29E4E4C3" w14:textId="77777777" w:rsidR="00B50227" w:rsidRDefault="00B50227" w:rsidP="005B3C0C">
      <w:pPr>
        <w:spacing w:line="360" w:lineRule="auto"/>
        <w:rPr>
          <w:szCs w:val="24"/>
        </w:rPr>
      </w:pPr>
    </w:p>
    <w:p w14:paraId="4D28DC90" w14:textId="438BFBFE" w:rsidR="00B50227" w:rsidRDefault="00B50227" w:rsidP="005B3C0C">
      <w:pPr>
        <w:spacing w:line="360" w:lineRule="auto"/>
        <w:rPr>
          <w:szCs w:val="24"/>
        </w:rPr>
      </w:pPr>
    </w:p>
    <w:p w14:paraId="6C4F0D7F" w14:textId="71AD214F" w:rsidR="0081741E" w:rsidRDefault="0081741E" w:rsidP="005B3C0C">
      <w:pPr>
        <w:spacing w:line="360" w:lineRule="auto"/>
        <w:rPr>
          <w:szCs w:val="24"/>
        </w:rPr>
      </w:pPr>
    </w:p>
    <w:p w14:paraId="19E3C704" w14:textId="77777777" w:rsidR="0081741E" w:rsidRDefault="0081741E" w:rsidP="005B3C0C">
      <w:pPr>
        <w:spacing w:line="360" w:lineRule="auto"/>
        <w:rPr>
          <w:szCs w:val="24"/>
        </w:rPr>
      </w:pPr>
    </w:p>
    <w:p w14:paraId="77F04A40" w14:textId="401BC969" w:rsidR="005B3C0C" w:rsidRDefault="005B3C0C" w:rsidP="005B3C0C">
      <w:pPr>
        <w:spacing w:line="360" w:lineRule="auto"/>
        <w:rPr>
          <w:szCs w:val="24"/>
        </w:rPr>
      </w:pPr>
      <w:r w:rsidRPr="005B3C0C">
        <w:rPr>
          <w:szCs w:val="24"/>
        </w:rPr>
        <w:lastRenderedPageBreak/>
        <w:t xml:space="preserve">The bioreactors were placed in a specially designed stand to maintain uniform illumination from the fluorescent tube light sources (Figure </w:t>
      </w:r>
      <w:r w:rsidR="00EE192B">
        <w:rPr>
          <w:szCs w:val="24"/>
        </w:rPr>
        <w:t>31</w:t>
      </w:r>
      <w:r w:rsidRPr="005B3C0C">
        <w:rPr>
          <w:szCs w:val="24"/>
        </w:rPr>
        <w:t xml:space="preserve">). In this design each tube was suspended from a hole (32.4 mm ID) cut from a 1 mm thick white PVC sheet (Century </w:t>
      </w:r>
      <w:r w:rsidR="000F5DC9">
        <w:rPr>
          <w:szCs w:val="24"/>
        </w:rPr>
        <w:t>P</w:t>
      </w:r>
      <w:r w:rsidRPr="005B3C0C">
        <w:rPr>
          <w:szCs w:val="24"/>
        </w:rPr>
        <w:t xml:space="preserve">lastic, UK). On the underside each reactor was enclosed by a plastic surround, with the side facing the light source remaining open. The stand was slotted into a modular steel frame which supported the fluorescent tubes.  </w:t>
      </w:r>
    </w:p>
    <w:p w14:paraId="050A8B41" w14:textId="4A92F693" w:rsidR="0081741E" w:rsidRDefault="0081741E" w:rsidP="005B3C0C">
      <w:pPr>
        <w:spacing w:line="360" w:lineRule="auto"/>
        <w:rPr>
          <w:szCs w:val="24"/>
        </w:rPr>
      </w:pPr>
    </w:p>
    <w:p w14:paraId="030A4D08" w14:textId="2F6EEB16" w:rsidR="0081741E" w:rsidRDefault="0081741E" w:rsidP="005B3C0C">
      <w:pPr>
        <w:spacing w:line="360" w:lineRule="auto"/>
        <w:rPr>
          <w:szCs w:val="24"/>
        </w:rPr>
      </w:pPr>
    </w:p>
    <w:p w14:paraId="4D3D7E50" w14:textId="1E67F729" w:rsidR="0081741E" w:rsidRDefault="0081741E" w:rsidP="005B3C0C">
      <w:pPr>
        <w:spacing w:line="360" w:lineRule="auto"/>
        <w:rPr>
          <w:szCs w:val="24"/>
        </w:rPr>
      </w:pPr>
    </w:p>
    <w:p w14:paraId="158199E4" w14:textId="334F776E" w:rsidR="0081741E" w:rsidRDefault="0081741E" w:rsidP="005B3C0C">
      <w:pPr>
        <w:spacing w:line="360" w:lineRule="auto"/>
        <w:rPr>
          <w:szCs w:val="24"/>
        </w:rPr>
      </w:pPr>
    </w:p>
    <w:p w14:paraId="0AA58F4E" w14:textId="0950FC8D" w:rsidR="0081741E" w:rsidRDefault="0081741E" w:rsidP="005B3C0C">
      <w:pPr>
        <w:spacing w:line="360" w:lineRule="auto"/>
        <w:rPr>
          <w:szCs w:val="24"/>
        </w:rPr>
      </w:pPr>
    </w:p>
    <w:p w14:paraId="02F56B31" w14:textId="755F09C7" w:rsidR="0081741E" w:rsidRDefault="0081741E" w:rsidP="005B3C0C">
      <w:pPr>
        <w:spacing w:line="360" w:lineRule="auto"/>
        <w:rPr>
          <w:szCs w:val="24"/>
        </w:rPr>
      </w:pPr>
    </w:p>
    <w:p w14:paraId="5A070297" w14:textId="3421924B" w:rsidR="0081741E" w:rsidRDefault="0081741E" w:rsidP="005B3C0C">
      <w:pPr>
        <w:spacing w:line="360" w:lineRule="auto"/>
        <w:rPr>
          <w:szCs w:val="24"/>
        </w:rPr>
      </w:pPr>
    </w:p>
    <w:p w14:paraId="06F6157A" w14:textId="2A5AE517" w:rsidR="0081741E" w:rsidRDefault="0081741E" w:rsidP="005B3C0C">
      <w:pPr>
        <w:spacing w:line="360" w:lineRule="auto"/>
        <w:rPr>
          <w:szCs w:val="24"/>
        </w:rPr>
      </w:pPr>
    </w:p>
    <w:p w14:paraId="7C13704E" w14:textId="018FD288" w:rsidR="0081741E" w:rsidRDefault="0081741E" w:rsidP="005B3C0C">
      <w:pPr>
        <w:spacing w:line="360" w:lineRule="auto"/>
        <w:rPr>
          <w:szCs w:val="24"/>
        </w:rPr>
      </w:pPr>
    </w:p>
    <w:p w14:paraId="058C675A" w14:textId="144BF494" w:rsidR="0081741E" w:rsidRDefault="0081741E" w:rsidP="005B3C0C">
      <w:pPr>
        <w:spacing w:line="360" w:lineRule="auto"/>
        <w:rPr>
          <w:szCs w:val="24"/>
        </w:rPr>
      </w:pPr>
    </w:p>
    <w:p w14:paraId="40F28B89" w14:textId="376F85CA" w:rsidR="0081741E" w:rsidRDefault="0081741E" w:rsidP="005B3C0C">
      <w:pPr>
        <w:spacing w:line="360" w:lineRule="auto"/>
        <w:rPr>
          <w:szCs w:val="24"/>
        </w:rPr>
      </w:pPr>
    </w:p>
    <w:p w14:paraId="4C6C58C5" w14:textId="1246375D" w:rsidR="0081741E" w:rsidRDefault="0081741E" w:rsidP="005B3C0C">
      <w:pPr>
        <w:spacing w:line="360" w:lineRule="auto"/>
        <w:rPr>
          <w:szCs w:val="24"/>
        </w:rPr>
      </w:pPr>
    </w:p>
    <w:p w14:paraId="2AC6B1E5" w14:textId="77777777" w:rsidR="0081741E" w:rsidRPr="005B3C0C" w:rsidRDefault="0081741E" w:rsidP="005B3C0C">
      <w:pPr>
        <w:spacing w:line="360" w:lineRule="auto"/>
        <w:rPr>
          <w:szCs w:val="24"/>
        </w:rPr>
      </w:pPr>
    </w:p>
    <w:p w14:paraId="1ECB14E3" w14:textId="77777777" w:rsidR="005B3C0C" w:rsidRPr="005B3C0C" w:rsidRDefault="005B3C0C" w:rsidP="005B3C0C">
      <w:pPr>
        <w:spacing w:line="360" w:lineRule="auto"/>
        <w:rPr>
          <w:szCs w:val="24"/>
        </w:rPr>
      </w:pPr>
    </w:p>
    <w:p w14:paraId="6FED1D81" w14:textId="1FEBDD00" w:rsidR="005B3C0C" w:rsidRPr="005B3C0C" w:rsidRDefault="0081741E" w:rsidP="005B3C0C">
      <w:pPr>
        <w:spacing w:line="360" w:lineRule="auto"/>
        <w:rPr>
          <w:szCs w:val="24"/>
        </w:rPr>
      </w:pPr>
      <w:r>
        <w:rPr>
          <w:noProof/>
          <w:szCs w:val="24"/>
          <w:lang w:eastAsia="en-GB"/>
        </w:rPr>
        <w:lastRenderedPageBreak/>
        <mc:AlternateContent>
          <mc:Choice Requires="wpg">
            <w:drawing>
              <wp:anchor distT="0" distB="0" distL="114300" distR="114300" simplePos="0" relativeHeight="251564544" behindDoc="0" locked="0" layoutInCell="1" allowOverlap="1" wp14:anchorId="0C798668" wp14:editId="5EDD58C2">
                <wp:simplePos x="0" y="0"/>
                <wp:positionH relativeFrom="column">
                  <wp:posOffset>43202</wp:posOffset>
                </wp:positionH>
                <wp:positionV relativeFrom="paragraph">
                  <wp:posOffset>2531172</wp:posOffset>
                </wp:positionV>
                <wp:extent cx="5944879" cy="3575050"/>
                <wp:effectExtent l="0" t="0" r="0" b="6350"/>
                <wp:wrapNone/>
                <wp:docPr id="383" name="Group 3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4879" cy="3575050"/>
                          <a:chOff x="0" y="0"/>
                          <a:chExt cx="5944902" cy="3575446"/>
                        </a:xfrm>
                      </wpg:grpSpPr>
                      <wpg:grpSp>
                        <wpg:cNvPr id="384" name="Group 365"/>
                        <wpg:cNvGrpSpPr>
                          <a:grpSpLocks/>
                        </wpg:cNvGrpSpPr>
                        <wpg:grpSpPr bwMode="auto">
                          <a:xfrm>
                            <a:off x="0" y="0"/>
                            <a:ext cx="5731510" cy="3110230"/>
                            <a:chOff x="6447" y="0"/>
                            <a:chExt cx="57330" cy="31111"/>
                          </a:xfrm>
                        </wpg:grpSpPr>
                        <wpg:grpSp>
                          <wpg:cNvPr id="388" name="Group 366"/>
                          <wpg:cNvGrpSpPr>
                            <a:grpSpLocks/>
                          </wpg:cNvGrpSpPr>
                          <wpg:grpSpPr bwMode="auto">
                            <a:xfrm>
                              <a:off x="6447" y="0"/>
                              <a:ext cx="57330" cy="31111"/>
                              <a:chOff x="6447" y="0"/>
                              <a:chExt cx="57329" cy="31111"/>
                            </a:xfrm>
                          </wpg:grpSpPr>
                          <pic:pic xmlns:pic="http://schemas.openxmlformats.org/drawingml/2006/picture">
                            <pic:nvPicPr>
                              <pic:cNvPr id="389" name="Picture 367"/>
                              <pic:cNvPicPr>
                                <a:picLocks noChangeAspect="1"/>
                              </pic:cNvPicPr>
                            </pic:nvPicPr>
                            <pic:blipFill>
                              <a:blip r:embed="rId73">
                                <a:extLst>
                                  <a:ext uri="{28A0092B-C50C-407E-A947-70E740481C1C}">
                                    <a14:useLocalDpi xmlns:a14="http://schemas.microsoft.com/office/drawing/2010/main" val="0"/>
                                  </a:ext>
                                </a:extLst>
                              </a:blip>
                              <a:srcRect l="4857" t="-2" r="3" b="20"/>
                              <a:stretch>
                                <a:fillRect/>
                              </a:stretch>
                            </pic:blipFill>
                            <pic:spPr bwMode="auto">
                              <a:xfrm>
                                <a:off x="6863" y="1963"/>
                                <a:ext cx="52755" cy="25916"/>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grpSp>
                            <wpg:cNvPr id="390" name="Group 368"/>
                            <wpg:cNvGrpSpPr>
                              <a:grpSpLocks/>
                            </wpg:cNvGrpSpPr>
                            <wpg:grpSpPr bwMode="auto">
                              <a:xfrm>
                                <a:off x="6447" y="0"/>
                                <a:ext cx="56188" cy="31111"/>
                                <a:chOff x="5314" y="-374"/>
                                <a:chExt cx="56192" cy="31114"/>
                              </a:xfrm>
                            </wpg:grpSpPr>
                            <wps:wsp>
                              <wps:cNvPr id="391" name="Text Box 62"/>
                              <wps:cNvSpPr txBox="1">
                                <a:spLocks noChangeArrowheads="1"/>
                              </wps:cNvSpPr>
                              <wps:spPr bwMode="auto">
                                <a:xfrm>
                                  <a:off x="5314" y="27512"/>
                                  <a:ext cx="10429" cy="322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21AB04A" w14:textId="77777777" w:rsidR="003B14DC" w:rsidRPr="0006357C" w:rsidRDefault="003B14DC" w:rsidP="005B3C0C">
                                    <w:pPr>
                                      <w:rPr>
                                        <w:sz w:val="16"/>
                                        <w:szCs w:val="16"/>
                                      </w:rPr>
                                    </w:pPr>
                                    <w:r w:rsidRPr="0006357C">
                                      <w:rPr>
                                        <w:sz w:val="16"/>
                                        <w:szCs w:val="16"/>
                                      </w:rPr>
                                      <w:t>Bioreactor stand</w:t>
                                    </w:r>
                                  </w:p>
                                </w:txbxContent>
                              </wps:txbx>
                              <wps:bodyPr rot="0" vert="horz" wrap="square" lIns="91440" tIns="45720" rIns="91440" bIns="45720" anchor="t" anchorCtr="0" upright="1">
                                <a:spAutoFit/>
                              </wps:bodyPr>
                            </wps:wsp>
                            <wps:wsp>
                              <wps:cNvPr id="392" name="Text Box 63"/>
                              <wps:cNvSpPr txBox="1">
                                <a:spLocks noChangeArrowheads="1"/>
                              </wps:cNvSpPr>
                              <wps:spPr bwMode="auto">
                                <a:xfrm>
                                  <a:off x="5587" y="4187"/>
                                  <a:ext cx="12920" cy="322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7B8B4E9" w14:textId="77777777" w:rsidR="003B14DC" w:rsidRPr="0006357C" w:rsidRDefault="003B14DC" w:rsidP="005B3C0C">
                                    <w:pPr>
                                      <w:rPr>
                                        <w:sz w:val="16"/>
                                        <w:szCs w:val="16"/>
                                      </w:rPr>
                                    </w:pPr>
                                    <w:r>
                                      <w:rPr>
                                        <w:sz w:val="16"/>
                                        <w:szCs w:val="16"/>
                                      </w:rPr>
                                      <w:t>Bioreactors – 2x rows of 4</w:t>
                                    </w:r>
                                  </w:p>
                                </w:txbxContent>
                              </wps:txbx>
                              <wps:bodyPr rot="0" vert="horz" wrap="square" lIns="91440" tIns="45720" rIns="91440" bIns="45720" anchor="t" anchorCtr="0" upright="1">
                                <a:spAutoFit/>
                              </wps:bodyPr>
                            </wps:wsp>
                            <wps:wsp>
                              <wps:cNvPr id="393" name="Text Box 64"/>
                              <wps:cNvSpPr txBox="1">
                                <a:spLocks noChangeArrowheads="1"/>
                              </wps:cNvSpPr>
                              <wps:spPr bwMode="auto">
                                <a:xfrm>
                                  <a:off x="18088" y="27512"/>
                                  <a:ext cx="10431" cy="322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AE85551" w14:textId="77777777" w:rsidR="003B14DC" w:rsidRPr="0006357C" w:rsidRDefault="003B14DC" w:rsidP="005B3C0C">
                                    <w:pPr>
                                      <w:rPr>
                                        <w:sz w:val="16"/>
                                        <w:szCs w:val="16"/>
                                      </w:rPr>
                                    </w:pPr>
                                    <w:r>
                                      <w:rPr>
                                        <w:sz w:val="16"/>
                                        <w:szCs w:val="16"/>
                                      </w:rPr>
                                      <w:t>5 mm ID tubing</w:t>
                                    </w:r>
                                  </w:p>
                                </w:txbxContent>
                              </wps:txbx>
                              <wps:bodyPr rot="0" vert="horz" wrap="square" lIns="91440" tIns="45720" rIns="91440" bIns="45720" anchor="t" anchorCtr="0" upright="1">
                                <a:spAutoFit/>
                              </wps:bodyPr>
                            </wps:wsp>
                            <wps:wsp>
                              <wps:cNvPr id="394" name="Text Box 65"/>
                              <wps:cNvSpPr txBox="1">
                                <a:spLocks noChangeArrowheads="1"/>
                              </wps:cNvSpPr>
                              <wps:spPr bwMode="auto">
                                <a:xfrm>
                                  <a:off x="53718" y="21389"/>
                                  <a:ext cx="6276" cy="477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7D3EBAF" w14:textId="77777777" w:rsidR="003B14DC" w:rsidRPr="0006357C" w:rsidRDefault="003B14DC" w:rsidP="005B3C0C">
                                    <w:pPr>
                                      <w:jc w:val="left"/>
                                      <w:rPr>
                                        <w:sz w:val="16"/>
                                        <w:szCs w:val="16"/>
                                      </w:rPr>
                                    </w:pPr>
                                    <w:r>
                                      <w:rPr>
                                        <w:sz w:val="16"/>
                                        <w:szCs w:val="16"/>
                                      </w:rPr>
                                      <w:t>8 mm ID tubing</w:t>
                                    </w:r>
                                  </w:p>
                                </w:txbxContent>
                              </wps:txbx>
                              <wps:bodyPr rot="0" vert="horz" wrap="square" lIns="91440" tIns="45720" rIns="91440" bIns="45720" anchor="t" anchorCtr="0" upright="1">
                                <a:spAutoFit/>
                              </wps:bodyPr>
                            </wps:wsp>
                            <wps:wsp>
                              <wps:cNvPr id="395" name="Text Box 66"/>
                              <wps:cNvSpPr txBox="1">
                                <a:spLocks noChangeArrowheads="1"/>
                              </wps:cNvSpPr>
                              <wps:spPr bwMode="auto">
                                <a:xfrm>
                                  <a:off x="41261" y="27472"/>
                                  <a:ext cx="10437" cy="322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0122B92" w14:textId="77777777" w:rsidR="003B14DC" w:rsidRPr="0006357C" w:rsidRDefault="003B14DC" w:rsidP="005B3C0C">
                                    <w:pPr>
                                      <w:rPr>
                                        <w:sz w:val="16"/>
                                        <w:szCs w:val="16"/>
                                      </w:rPr>
                                    </w:pPr>
                                    <w:r>
                                      <w:rPr>
                                        <w:sz w:val="16"/>
                                        <w:szCs w:val="16"/>
                                      </w:rPr>
                                      <w:t>Flowmeter</w:t>
                                    </w:r>
                                  </w:p>
                                </w:txbxContent>
                              </wps:txbx>
                              <wps:bodyPr rot="0" vert="horz" wrap="square" lIns="91440" tIns="45720" rIns="91440" bIns="45720" anchor="t" anchorCtr="0" upright="1">
                                <a:spAutoFit/>
                              </wps:bodyPr>
                            </wps:wsp>
                            <wps:wsp>
                              <wps:cNvPr id="396" name="Text Box 67"/>
                              <wps:cNvSpPr txBox="1">
                                <a:spLocks noChangeArrowheads="1"/>
                              </wps:cNvSpPr>
                              <wps:spPr bwMode="auto">
                                <a:xfrm>
                                  <a:off x="26829" y="903"/>
                                  <a:ext cx="13454" cy="322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F675081" w14:textId="77777777" w:rsidR="003B14DC" w:rsidRPr="0006357C" w:rsidRDefault="003B14DC" w:rsidP="005B3C0C">
                                    <w:pPr>
                                      <w:rPr>
                                        <w:sz w:val="16"/>
                                        <w:szCs w:val="16"/>
                                      </w:rPr>
                                    </w:pPr>
                                    <w:r>
                                      <w:rPr>
                                        <w:sz w:val="16"/>
                                        <w:szCs w:val="16"/>
                                      </w:rPr>
                                      <w:t>8 mm reinforced tubing</w:t>
                                    </w:r>
                                  </w:p>
                                </w:txbxContent>
                              </wps:txbx>
                              <wps:bodyPr rot="0" vert="horz" wrap="square" lIns="91440" tIns="45720" rIns="91440" bIns="45720" anchor="t" anchorCtr="0" upright="1">
                                <a:spAutoFit/>
                              </wps:bodyPr>
                            </wps:wsp>
                            <wps:wsp>
                              <wps:cNvPr id="397" name="Text Box 68"/>
                              <wps:cNvSpPr txBox="1">
                                <a:spLocks noChangeArrowheads="1"/>
                              </wps:cNvSpPr>
                              <wps:spPr bwMode="auto">
                                <a:xfrm>
                                  <a:off x="38078" y="-374"/>
                                  <a:ext cx="12846" cy="21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42FCFA" w14:textId="77777777" w:rsidR="003B14DC" w:rsidRPr="0006357C" w:rsidRDefault="003B14DC" w:rsidP="005B3C0C">
                                    <w:pPr>
                                      <w:rPr>
                                        <w:sz w:val="16"/>
                                        <w:szCs w:val="16"/>
                                      </w:rPr>
                                    </w:pPr>
                                    <w:r>
                                      <w:rPr>
                                        <w:sz w:val="16"/>
                                        <w:szCs w:val="16"/>
                                      </w:rPr>
                                      <w:t>Pressure regulator (1 bar)</w:t>
                                    </w:r>
                                  </w:p>
                                </w:txbxContent>
                              </wps:txbx>
                              <wps:bodyPr rot="0" vert="horz" wrap="square" lIns="91440" tIns="45720" rIns="91440" bIns="45720" anchor="t" anchorCtr="0" upright="1">
                                <a:noAutofit/>
                              </wps:bodyPr>
                            </wps:wsp>
                            <wps:wsp>
                              <wps:cNvPr id="398" name="Text Box 69"/>
                              <wps:cNvSpPr txBox="1">
                                <a:spLocks noChangeArrowheads="1"/>
                              </wps:cNvSpPr>
                              <wps:spPr bwMode="auto">
                                <a:xfrm>
                                  <a:off x="56888" y="4220"/>
                                  <a:ext cx="3144" cy="322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5332E19" w14:textId="77777777" w:rsidR="003B14DC" w:rsidRPr="006E33AF" w:rsidRDefault="003B14DC" w:rsidP="005B3C0C">
                                    <w:pPr>
                                      <w:rPr>
                                        <w:sz w:val="16"/>
                                        <w:szCs w:val="16"/>
                                      </w:rPr>
                                    </w:pPr>
                                    <w:r>
                                      <w:rPr>
                                        <w:sz w:val="16"/>
                                        <w:szCs w:val="16"/>
                                      </w:rPr>
                                      <w:t xml:space="preserve">Air </w:t>
                                    </w:r>
                                  </w:p>
                                </w:txbxContent>
                              </wps:txbx>
                              <wps:bodyPr rot="0" vert="horz" wrap="square" lIns="91440" tIns="45720" rIns="91440" bIns="45720" anchor="t" anchorCtr="0" upright="1">
                                <a:spAutoFit/>
                              </wps:bodyPr>
                            </wps:wsp>
                            <wps:wsp>
                              <wps:cNvPr id="399" name="Text Box 70"/>
                              <wps:cNvSpPr txBox="1">
                                <a:spLocks noChangeArrowheads="1"/>
                              </wps:cNvSpPr>
                              <wps:spPr bwMode="auto">
                                <a:xfrm>
                                  <a:off x="56444" y="9507"/>
                                  <a:ext cx="5062" cy="461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E66C791" w14:textId="77777777" w:rsidR="003B14DC" w:rsidRDefault="003B14DC" w:rsidP="005B3C0C">
                                    <w:pPr>
                                      <w:contextualSpacing/>
                                      <w:rPr>
                                        <w:sz w:val="16"/>
                                        <w:szCs w:val="16"/>
                                      </w:rPr>
                                    </w:pPr>
                                    <w:r>
                                      <w:rPr>
                                        <w:sz w:val="16"/>
                                        <w:szCs w:val="16"/>
                                      </w:rPr>
                                      <w:t xml:space="preserve"> CO</w:t>
                                    </w:r>
                                    <w:r w:rsidRPr="006E33AF">
                                      <w:rPr>
                                        <w:sz w:val="16"/>
                                        <w:szCs w:val="16"/>
                                        <w:vertAlign w:val="subscript"/>
                                      </w:rPr>
                                      <w:t>2</w:t>
                                    </w:r>
                                    <w:r>
                                      <w:rPr>
                                        <w:sz w:val="16"/>
                                        <w:szCs w:val="16"/>
                                      </w:rPr>
                                      <w:t xml:space="preserve"> </w:t>
                                    </w:r>
                                  </w:p>
                                  <w:p w14:paraId="1802CD29" w14:textId="77777777" w:rsidR="003B14DC" w:rsidRPr="0006357C" w:rsidRDefault="003B14DC" w:rsidP="005B3C0C">
                                    <w:pPr>
                                      <w:contextualSpacing/>
                                      <w:rPr>
                                        <w:sz w:val="16"/>
                                        <w:szCs w:val="16"/>
                                      </w:rPr>
                                    </w:pPr>
                                    <w:r>
                                      <w:rPr>
                                        <w:sz w:val="16"/>
                                        <w:szCs w:val="16"/>
                                      </w:rPr>
                                      <w:t xml:space="preserve"> or N</w:t>
                                    </w:r>
                                    <w:r w:rsidRPr="006E33AF">
                                      <w:rPr>
                                        <w:sz w:val="16"/>
                                        <w:szCs w:val="16"/>
                                        <w:vertAlign w:val="subscript"/>
                                      </w:rPr>
                                      <w:t>2</w:t>
                                    </w:r>
                                  </w:p>
                                </w:txbxContent>
                              </wps:txbx>
                              <wps:bodyPr rot="0" vert="horz" wrap="square" lIns="91440" tIns="45720" rIns="91440" bIns="45720" anchor="t" anchorCtr="0" upright="1">
                                <a:noAutofit/>
                              </wps:bodyPr>
                            </wps:wsp>
                            <wpg:grpSp>
                              <wpg:cNvPr id="422" name="Group 378"/>
                              <wpg:cNvGrpSpPr>
                                <a:grpSpLocks/>
                              </wpg:cNvGrpSpPr>
                              <wpg:grpSpPr bwMode="auto">
                                <a:xfrm>
                                  <a:off x="8741" y="906"/>
                                  <a:ext cx="46105" cy="26607"/>
                                  <a:chOff x="4509" y="-529"/>
                                  <a:chExt cx="46105" cy="26607"/>
                                </a:xfrm>
                              </wpg:grpSpPr>
                              <wps:wsp>
                                <wps:cNvPr id="512" name="Straight Arrow Connector 379"/>
                                <wps:cNvCnPr>
                                  <a:cxnSpLocks noChangeShapeType="1"/>
                                </wps:cNvCnPr>
                                <wps:spPr bwMode="auto">
                                  <a:xfrm flipV="1">
                                    <a:off x="39975" y="23559"/>
                                    <a:ext cx="0" cy="2513"/>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13" name="Straight Arrow Connector 380"/>
                                <wps:cNvCnPr>
                                  <a:cxnSpLocks noChangeShapeType="1"/>
                                </wps:cNvCnPr>
                                <wps:spPr bwMode="auto">
                                  <a:xfrm flipV="1">
                                    <a:off x="17733" y="23569"/>
                                    <a:ext cx="58" cy="2509"/>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14" name="Straight Arrow Connector 381"/>
                                <wps:cNvCnPr>
                                  <a:cxnSpLocks noChangeShapeType="1"/>
                                </wps:cNvCnPr>
                                <wps:spPr bwMode="auto">
                                  <a:xfrm>
                                    <a:off x="4614" y="4849"/>
                                    <a:ext cx="1555" cy="6549"/>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15" name="Straight Arrow Connector 382"/>
                                <wps:cNvCnPr>
                                  <a:cxnSpLocks noChangeShapeType="1"/>
                                </wps:cNvCnPr>
                                <wps:spPr bwMode="auto">
                                  <a:xfrm flipH="1" flipV="1">
                                    <a:off x="47461" y="15040"/>
                                    <a:ext cx="3150" cy="4902"/>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16" name="Straight Arrow Connector 383"/>
                                <wps:cNvCnPr>
                                  <a:cxnSpLocks noChangeShapeType="1"/>
                                </wps:cNvCnPr>
                                <wps:spPr bwMode="auto">
                                  <a:xfrm flipH="1" flipV="1">
                                    <a:off x="48078" y="10416"/>
                                    <a:ext cx="2537" cy="2584"/>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17" name="Straight Arrow Connector 384"/>
                                <wps:cNvCnPr>
                                  <a:cxnSpLocks noChangeShapeType="1"/>
                                </wps:cNvCnPr>
                                <wps:spPr bwMode="auto">
                                  <a:xfrm>
                                    <a:off x="33855" y="755"/>
                                    <a:ext cx="3174" cy="1130"/>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18" name="Straight Arrow Connector 385"/>
                                <wps:cNvCnPr>
                                  <a:cxnSpLocks noChangeShapeType="1"/>
                                </wps:cNvCnPr>
                                <wps:spPr bwMode="auto">
                                  <a:xfrm>
                                    <a:off x="45241" y="-529"/>
                                    <a:ext cx="2214" cy="1283"/>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19" name="Straight Arrow Connector 386"/>
                                <wps:cNvCnPr>
                                  <a:cxnSpLocks noChangeShapeType="1"/>
                                </wps:cNvCnPr>
                                <wps:spPr bwMode="auto">
                                  <a:xfrm flipV="1">
                                    <a:off x="4509" y="20559"/>
                                    <a:ext cx="0" cy="5513"/>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20" name="Straight Arrow Connector 387"/>
                                <wps:cNvCnPr>
                                  <a:cxnSpLocks noChangeShapeType="1"/>
                                </wps:cNvCnPr>
                                <wps:spPr bwMode="auto">
                                  <a:xfrm>
                                    <a:off x="18815" y="2945"/>
                                    <a:ext cx="0" cy="1806"/>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grpSp>
                          <wps:wsp>
                            <wps:cNvPr id="521" name="Text Box 81"/>
                            <wps:cNvSpPr txBox="1">
                              <a:spLocks noChangeArrowheads="1"/>
                            </wps:cNvSpPr>
                            <wps:spPr bwMode="auto">
                              <a:xfrm>
                                <a:off x="9940" y="832"/>
                                <a:ext cx="13447" cy="322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33284E" w14:textId="77777777" w:rsidR="003B14DC" w:rsidRPr="0006357C" w:rsidRDefault="003B14DC" w:rsidP="005B3C0C">
                                  <w:pPr>
                                    <w:rPr>
                                      <w:sz w:val="16"/>
                                      <w:szCs w:val="16"/>
                                    </w:rPr>
                                  </w:pPr>
                                  <w:r>
                                    <w:rPr>
                                      <w:sz w:val="16"/>
                                      <w:szCs w:val="16"/>
                                    </w:rPr>
                                    <w:t xml:space="preserve">Output port with air filter </w:t>
                                  </w:r>
                                </w:p>
                              </w:txbxContent>
                            </wps:txbx>
                            <wps:bodyPr rot="0" vert="horz" wrap="square" lIns="91440" tIns="45720" rIns="91440" bIns="45720" anchor="t" anchorCtr="0" upright="1">
                              <a:spAutoFit/>
                            </wps:bodyPr>
                          </wps:wsp>
                          <wps:wsp>
                            <wps:cNvPr id="522" name="Text Box 82"/>
                            <wps:cNvSpPr txBox="1">
                              <a:spLocks noChangeArrowheads="1"/>
                            </wps:cNvSpPr>
                            <wps:spPr bwMode="auto">
                              <a:xfrm>
                                <a:off x="54985" y="14491"/>
                                <a:ext cx="6134" cy="211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2CC810" w14:textId="77777777" w:rsidR="003B14DC" w:rsidRPr="0006357C" w:rsidRDefault="003B14DC" w:rsidP="005B3C0C">
                                  <w:pPr>
                                    <w:rPr>
                                      <w:sz w:val="16"/>
                                      <w:szCs w:val="16"/>
                                    </w:rPr>
                                  </w:pPr>
                                  <w:r>
                                    <w:rPr>
                                      <w:sz w:val="16"/>
                                      <w:szCs w:val="16"/>
                                    </w:rPr>
                                    <w:t>Air filter</w:t>
                                  </w:r>
                                </w:p>
                              </w:txbxContent>
                            </wps:txbx>
                            <wps:bodyPr rot="0" vert="horz" wrap="square" lIns="91440" tIns="45720" rIns="91440" bIns="45720" anchor="t" anchorCtr="0" upright="1">
                              <a:noAutofit/>
                            </wps:bodyPr>
                          </wps:wsp>
                          <wps:wsp>
                            <wps:cNvPr id="523" name="Text Box 83"/>
                            <wps:cNvSpPr txBox="1">
                              <a:spLocks noChangeArrowheads="1"/>
                            </wps:cNvSpPr>
                            <wps:spPr bwMode="auto">
                              <a:xfrm>
                                <a:off x="54846" y="17528"/>
                                <a:ext cx="8930" cy="322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E6E364B" w14:textId="77777777" w:rsidR="003B14DC" w:rsidRPr="0006357C" w:rsidRDefault="003B14DC" w:rsidP="005B3C0C">
                                  <w:pPr>
                                    <w:rPr>
                                      <w:sz w:val="16"/>
                                      <w:szCs w:val="16"/>
                                    </w:rPr>
                                  </w:pPr>
                                  <w:r>
                                    <w:rPr>
                                      <w:sz w:val="16"/>
                                      <w:szCs w:val="16"/>
                                    </w:rPr>
                                    <w:t>Y connector</w:t>
                                  </w:r>
                                </w:p>
                              </w:txbxContent>
                            </wps:txbx>
                            <wps:bodyPr rot="0" vert="horz" wrap="square" lIns="91440" tIns="45720" rIns="91440" bIns="45720" anchor="t" anchorCtr="0" upright="1">
                              <a:spAutoFit/>
                            </wps:bodyPr>
                          </wps:wsp>
                          <wps:wsp>
                            <wps:cNvPr id="524" name="Text Box 84"/>
                            <wps:cNvSpPr txBox="1">
                              <a:spLocks noChangeArrowheads="1"/>
                            </wps:cNvSpPr>
                            <wps:spPr bwMode="auto">
                              <a:xfrm>
                                <a:off x="20401" y="2872"/>
                                <a:ext cx="10430" cy="322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46CC9F9" w14:textId="77777777" w:rsidR="003B14DC" w:rsidRPr="0006357C" w:rsidRDefault="003B14DC" w:rsidP="005B3C0C">
                                  <w:pPr>
                                    <w:rPr>
                                      <w:sz w:val="16"/>
                                      <w:szCs w:val="16"/>
                                    </w:rPr>
                                  </w:pPr>
                                  <w:r>
                                    <w:rPr>
                                      <w:sz w:val="16"/>
                                      <w:szCs w:val="16"/>
                                    </w:rPr>
                                    <w:t>1.5 mm ID tubing</w:t>
                                  </w:r>
                                </w:p>
                              </w:txbxContent>
                            </wps:txbx>
                            <wps:bodyPr rot="0" vert="horz" wrap="square" lIns="91440" tIns="45720" rIns="91440" bIns="45720" anchor="t" anchorCtr="0" upright="1">
                              <a:spAutoFit/>
                            </wps:bodyPr>
                          </wps:wsp>
                          <wps:wsp>
                            <wps:cNvPr id="525" name="Text Box 85"/>
                            <wps:cNvSpPr txBox="1">
                              <a:spLocks noChangeArrowheads="1"/>
                            </wps:cNvSpPr>
                            <wps:spPr bwMode="auto">
                              <a:xfrm>
                                <a:off x="39567" y="4755"/>
                                <a:ext cx="13449" cy="25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E371578" w14:textId="77777777" w:rsidR="003B14DC" w:rsidRPr="0006357C" w:rsidRDefault="003B14DC" w:rsidP="005B3C0C">
                                  <w:pPr>
                                    <w:rPr>
                                      <w:sz w:val="16"/>
                                      <w:szCs w:val="16"/>
                                    </w:rPr>
                                  </w:pPr>
                                  <w:r>
                                    <w:rPr>
                                      <w:sz w:val="16"/>
                                      <w:szCs w:val="16"/>
                                    </w:rPr>
                                    <w:t>Electric control valve</w:t>
                                  </w:r>
                                </w:p>
                              </w:txbxContent>
                            </wps:txbx>
                            <wps:bodyPr rot="0" vert="horz" wrap="square" lIns="91440" tIns="45720" rIns="91440" bIns="45720" anchor="t" anchorCtr="0" upright="1">
                              <a:noAutofit/>
                            </wps:bodyPr>
                          </wps:wsp>
                        </wpg:grpSp>
                        <wps:wsp>
                          <wps:cNvPr id="526" name="Rounded Rectangle 393"/>
                          <wps:cNvSpPr>
                            <a:spLocks noChangeArrowheads="1"/>
                          </wps:cNvSpPr>
                          <wps:spPr bwMode="auto">
                            <a:xfrm>
                              <a:off x="8237" y="13121"/>
                              <a:ext cx="29996" cy="692"/>
                            </a:xfrm>
                            <a:prstGeom prst="roundRect">
                              <a:avLst>
                                <a:gd name="adj" fmla="val 16667"/>
                              </a:avLst>
                            </a:prstGeom>
                            <a:solidFill>
                              <a:srgbClr val="FFFF00">
                                <a:alpha val="39999"/>
                              </a:srgbClr>
                            </a:solidFill>
                            <a:ln w="25400">
                              <a:solidFill>
                                <a:srgbClr val="F2F729"/>
                              </a:solidFill>
                              <a:round/>
                              <a:headEnd/>
                              <a:tailEnd/>
                            </a:ln>
                          </wps:spPr>
                          <wps:bodyPr rot="0" vert="horz" wrap="square" lIns="91440" tIns="45720" rIns="91440" bIns="45720" anchor="ctr" anchorCtr="0" upright="1">
                            <a:noAutofit/>
                          </wps:bodyPr>
                        </wps:wsp>
                        <wps:wsp>
                          <wps:cNvPr id="527" name="Rounded Rectangle 394"/>
                          <wps:cNvSpPr>
                            <a:spLocks noChangeArrowheads="1"/>
                          </wps:cNvSpPr>
                          <wps:spPr bwMode="auto">
                            <a:xfrm>
                              <a:off x="8237" y="15559"/>
                              <a:ext cx="29996" cy="692"/>
                            </a:xfrm>
                            <a:prstGeom prst="roundRect">
                              <a:avLst>
                                <a:gd name="adj" fmla="val 16667"/>
                              </a:avLst>
                            </a:prstGeom>
                            <a:solidFill>
                              <a:srgbClr val="FFFF00">
                                <a:alpha val="39999"/>
                              </a:srgbClr>
                            </a:solidFill>
                            <a:ln w="25400">
                              <a:solidFill>
                                <a:srgbClr val="F2F729"/>
                              </a:solidFill>
                              <a:round/>
                              <a:headEnd/>
                              <a:tailEnd/>
                            </a:ln>
                          </wps:spPr>
                          <wps:bodyPr rot="0" vert="horz" wrap="square" lIns="91440" tIns="45720" rIns="91440" bIns="45720" anchor="ctr" anchorCtr="0" upright="1">
                            <a:noAutofit/>
                          </wps:bodyPr>
                        </wps:wsp>
                        <wps:wsp>
                          <wps:cNvPr id="528" name="Straight Arrow Connector 395"/>
                          <wps:cNvCnPr>
                            <a:cxnSpLocks noChangeShapeType="1"/>
                          </wps:cNvCnPr>
                          <wps:spPr bwMode="auto">
                            <a:xfrm flipH="1">
                              <a:off x="18957" y="2870"/>
                              <a:ext cx="266" cy="5125"/>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29" name="Straight Arrow Connector 396"/>
                          <wps:cNvCnPr>
                            <a:cxnSpLocks noChangeShapeType="1"/>
                          </wps:cNvCnPr>
                          <wps:spPr bwMode="auto">
                            <a:xfrm flipH="1" flipV="1">
                              <a:off x="53118" y="14803"/>
                              <a:ext cx="2849" cy="2984"/>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30" name="Straight Arrow Connector 397"/>
                          <wps:cNvCnPr>
                            <a:cxnSpLocks noChangeShapeType="1"/>
                          </wps:cNvCnPr>
                          <wps:spPr bwMode="auto">
                            <a:xfrm>
                              <a:off x="45938" y="6688"/>
                              <a:ext cx="1893" cy="469"/>
                            </a:xfrm>
                            <a:prstGeom prst="straightConnector1">
                              <a:avLst/>
                            </a:prstGeom>
                            <a:noFill/>
                            <a:ln w="19050">
                              <a:solidFill>
                                <a:srgbClr val="FF0000"/>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s:wsp>
                        <wps:cNvPr id="423" name="Text Box 98"/>
                        <wps:cNvSpPr txBox="1">
                          <a:spLocks noChangeArrowheads="1"/>
                        </wps:cNvSpPr>
                        <wps:spPr bwMode="auto">
                          <a:xfrm>
                            <a:off x="1175399" y="3214091"/>
                            <a:ext cx="4769503" cy="36135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D1E9379" w14:textId="77777777" w:rsidR="003B14DC" w:rsidRPr="002927EF" w:rsidRDefault="003B14DC" w:rsidP="005B3C0C">
                              <w:pPr>
                                <w:rPr>
                                  <w:sz w:val="20"/>
                                  <w:szCs w:val="20"/>
                                </w:rPr>
                              </w:pPr>
                              <w:r w:rsidRPr="00DA798E">
                                <w:rPr>
                                  <w:b/>
                                  <w:sz w:val="20"/>
                                  <w:szCs w:val="20"/>
                                </w:rPr>
                                <w:t xml:space="preserve">Figure </w:t>
                              </w:r>
                              <w:r>
                                <w:rPr>
                                  <w:b/>
                                  <w:sz w:val="20"/>
                                  <w:szCs w:val="20"/>
                                </w:rPr>
                                <w:t xml:space="preserve">30. </w:t>
                              </w:r>
                              <w:r>
                                <w:rPr>
                                  <w:sz w:val="20"/>
                                  <w:szCs w:val="20"/>
                                </w:rPr>
                                <w:t xml:space="preserve"> Diagram of aeration experiment setup. </w:t>
                              </w:r>
                              <w:r w:rsidRPr="002927EF">
                                <w:rPr>
                                  <w:sz w:val="20"/>
                                  <w:szCs w:val="20"/>
                                </w:rPr>
                                <w:t xml:space="preserve"> </w:t>
                              </w:r>
                            </w:p>
                          </w:txbxContent>
                        </wps:txbx>
                        <wps:bodyPr rot="0" vert="horz" wrap="square" lIns="91440" tIns="45720" rIns="91440" bIns="45720" anchor="t" anchorCtr="0" upright="1">
                          <a:spAutoFit/>
                        </wps:bodyPr>
                      </wps:wsp>
                    </wpg:wgp>
                  </a:graphicData>
                </a:graphic>
                <wp14:sizeRelH relativeFrom="margin">
                  <wp14:pctWidth>0</wp14:pctWidth>
                </wp14:sizeRelH>
                <wp14:sizeRelV relativeFrom="margin">
                  <wp14:pctHeight>0</wp14:pctHeight>
                </wp14:sizeRelV>
              </wp:anchor>
            </w:drawing>
          </mc:Choice>
          <mc:Fallback>
            <w:pict>
              <v:group w14:anchorId="0C798668" id="Group 369" o:spid="_x0000_s1288" style="position:absolute;left:0;text-align:left;margin-left:3.4pt;margin-top:199.3pt;width:468.1pt;height:281.5pt;z-index:251564544;mso-width-relative:margin;mso-height-relative:margin" coordsize="59449,35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">
                <v:group id="Group 365" o:spid="_x0000_s1289" style="position:absolute;width:57315;height:31102" coordorigin="6447" coordsize="57330,31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">
                  <v:group id="Group 366" o:spid="_x0000_s1290" style="position:absolute;left:6447;width:57330;height:31111" coordorigin="6447" coordsize="57329,31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shape id="Picture 367" o:spid="_x0000_s1291" type="#_x0000_t75" style="position:absolute;left:6863;top:1963;width:52755;height:25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">
                      <v:imagedata r:id="rId74" o:title="" croptop="-1f" cropbottom="13f" cropleft="3183f" cropright="2f"/>
                      <v:path arrowok="t"/>
                    </v:shape>
                    <v:group id="Group 368" o:spid="_x0000_s1292" style="position:absolute;left:6447;width:56188;height:31111" coordorigin="5314,-374" coordsize="56192,31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shape id="Text Box 62" o:spid="_x0000_s1293" type="#_x0000_t202" style="position:absolute;left:5314;top:27512;width:10429;height:3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" filled="f" stroked="f">
                        <v:textbox style="mso-fit-shape-to-text:t">
                          <w:txbxContent>
                            <w:p w14:paraId="321AB04A" w14:textId="77777777" w:rsidR="003B14DC" w:rsidRPr="0006357C" w:rsidRDefault="003B14DC" w:rsidP="005B3C0C">
                              <w:pPr>
                                <w:rPr>
                                  <w:sz w:val="16"/>
                                  <w:szCs w:val="16"/>
                                </w:rPr>
                              </w:pPr>
                              <w:r w:rsidRPr="0006357C">
                                <w:rPr>
                                  <w:sz w:val="16"/>
                                  <w:szCs w:val="16"/>
                                </w:rPr>
                                <w:t>Bioreactor stand</w:t>
                              </w:r>
                            </w:p>
                          </w:txbxContent>
                        </v:textbox>
                      </v:shape>
                      <v:shape id="Text Box 63" o:spid="_x0000_s1294" type="#_x0000_t202" style="position:absolute;left:5587;top:4187;width:12920;height:3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" filled="f" stroked="f">
                        <v:textbox style="mso-fit-shape-to-text:t">
                          <w:txbxContent>
                            <w:p w14:paraId="57B8B4E9" w14:textId="77777777" w:rsidR="003B14DC" w:rsidRPr="0006357C" w:rsidRDefault="003B14DC" w:rsidP="005B3C0C">
                              <w:pPr>
                                <w:rPr>
                                  <w:sz w:val="16"/>
                                  <w:szCs w:val="16"/>
                                </w:rPr>
                              </w:pPr>
                              <w:r>
                                <w:rPr>
                                  <w:sz w:val="16"/>
                                  <w:szCs w:val="16"/>
                                </w:rPr>
                                <w:t>Bioreactors – 2x rows of 4</w:t>
                              </w:r>
                            </w:p>
                          </w:txbxContent>
                        </v:textbox>
                      </v:shape>
                      <v:shape id="Text Box 64" o:spid="_x0000_s1295" type="#_x0000_t202" style="position:absolute;left:18088;top:27512;width:10431;height:3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" filled="f" stroked="f">
                        <v:textbox style="mso-fit-shape-to-text:t">
                          <w:txbxContent>
                            <w:p w14:paraId="1AE85551" w14:textId="77777777" w:rsidR="003B14DC" w:rsidRPr="0006357C" w:rsidRDefault="003B14DC" w:rsidP="005B3C0C">
                              <w:pPr>
                                <w:rPr>
                                  <w:sz w:val="16"/>
                                  <w:szCs w:val="16"/>
                                </w:rPr>
                              </w:pPr>
                              <w:r>
                                <w:rPr>
                                  <w:sz w:val="16"/>
                                  <w:szCs w:val="16"/>
                                </w:rPr>
                                <w:t>5 mm ID tubing</w:t>
                              </w:r>
                            </w:p>
                          </w:txbxContent>
                        </v:textbox>
                      </v:shape>
                      <v:shape id="Text Box 65" o:spid="_x0000_s1296" type="#_x0000_t202" style="position:absolute;left:53718;top:21389;width:6276;height:4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" filled="f" stroked="f">
                        <v:textbox style="mso-fit-shape-to-text:t">
                          <w:txbxContent>
                            <w:p w14:paraId="37D3EBAF" w14:textId="77777777" w:rsidR="003B14DC" w:rsidRPr="0006357C" w:rsidRDefault="003B14DC" w:rsidP="005B3C0C">
                              <w:pPr>
                                <w:jc w:val="left"/>
                                <w:rPr>
                                  <w:sz w:val="16"/>
                                  <w:szCs w:val="16"/>
                                </w:rPr>
                              </w:pPr>
                              <w:r>
                                <w:rPr>
                                  <w:sz w:val="16"/>
                                  <w:szCs w:val="16"/>
                                </w:rPr>
                                <w:t>8 mm ID tubing</w:t>
                              </w:r>
                            </w:p>
                          </w:txbxContent>
                        </v:textbox>
                      </v:shape>
                      <v:shape id="Text Box 66" o:spid="_x0000_s1297" type="#_x0000_t202" style="position:absolute;left:41261;top:27472;width:10437;height:3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" filled="f" stroked="f">
                        <v:textbox style="mso-fit-shape-to-text:t">
                          <w:txbxContent>
                            <w:p w14:paraId="60122B92" w14:textId="77777777" w:rsidR="003B14DC" w:rsidRPr="0006357C" w:rsidRDefault="003B14DC" w:rsidP="005B3C0C">
                              <w:pPr>
                                <w:rPr>
                                  <w:sz w:val="16"/>
                                  <w:szCs w:val="16"/>
                                </w:rPr>
                              </w:pPr>
                              <w:r>
                                <w:rPr>
                                  <w:sz w:val="16"/>
                                  <w:szCs w:val="16"/>
                                </w:rPr>
                                <w:t>Flowmeter</w:t>
                              </w:r>
                            </w:p>
                          </w:txbxContent>
                        </v:textbox>
                      </v:shape>
                      <v:shape id="Text Box 67" o:spid="_x0000_s1298" type="#_x0000_t202" style="position:absolute;left:26829;top:903;width:13454;height:3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" filled="f" stroked="f">
                        <v:textbox style="mso-fit-shape-to-text:t">
                          <w:txbxContent>
                            <w:p w14:paraId="0F675081" w14:textId="77777777" w:rsidR="003B14DC" w:rsidRPr="0006357C" w:rsidRDefault="003B14DC" w:rsidP="005B3C0C">
                              <w:pPr>
                                <w:rPr>
                                  <w:sz w:val="16"/>
                                  <w:szCs w:val="16"/>
                                </w:rPr>
                              </w:pPr>
                              <w:r>
                                <w:rPr>
                                  <w:sz w:val="16"/>
                                  <w:szCs w:val="16"/>
                                </w:rPr>
                                <w:t>8 mm reinforced tubing</w:t>
                              </w:r>
                            </w:p>
                          </w:txbxContent>
                        </v:textbox>
                      </v:shape>
                      <v:shape id="Text Box 68" o:spid="_x0000_s1299" type="#_x0000_t202" style="position:absolute;left:38078;top:-374;width:12846;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" filled="f" stroked="f">
                        <v:textbox>
                          <w:txbxContent>
                            <w:p w14:paraId="4442FCFA" w14:textId="77777777" w:rsidR="003B14DC" w:rsidRPr="0006357C" w:rsidRDefault="003B14DC" w:rsidP="005B3C0C">
                              <w:pPr>
                                <w:rPr>
                                  <w:sz w:val="16"/>
                                  <w:szCs w:val="16"/>
                                </w:rPr>
                              </w:pPr>
                              <w:r>
                                <w:rPr>
                                  <w:sz w:val="16"/>
                                  <w:szCs w:val="16"/>
                                </w:rPr>
                                <w:t>Pressure regulator (1 bar)</w:t>
                              </w:r>
                            </w:p>
                          </w:txbxContent>
                        </v:textbox>
                      </v:shape>
                      <v:shape id="Text Box 69" o:spid="_x0000_s1300" type="#_x0000_t202" style="position:absolute;left:56888;top:4220;width:3144;height:3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" filled="f" stroked="f">
                        <v:textbox style="mso-fit-shape-to-text:t">
                          <w:txbxContent>
                            <w:p w14:paraId="05332E19" w14:textId="77777777" w:rsidR="003B14DC" w:rsidRPr="006E33AF" w:rsidRDefault="003B14DC" w:rsidP="005B3C0C">
                              <w:pPr>
                                <w:rPr>
                                  <w:sz w:val="16"/>
                                  <w:szCs w:val="16"/>
                                </w:rPr>
                              </w:pPr>
                              <w:r>
                                <w:rPr>
                                  <w:sz w:val="16"/>
                                  <w:szCs w:val="16"/>
                                </w:rPr>
                                <w:t xml:space="preserve">Air </w:t>
                              </w:r>
                            </w:p>
                          </w:txbxContent>
                        </v:textbox>
                      </v:shape>
                      <v:shape id="Text Box 70" o:spid="_x0000_s1301" type="#_x0000_t202" style="position:absolute;left:56444;top:9507;width:5062;height:4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" filled="f" stroked="f">
                        <v:textbox>
                          <w:txbxContent>
                            <w:p w14:paraId="0E66C791" w14:textId="77777777" w:rsidR="003B14DC" w:rsidRDefault="003B14DC" w:rsidP="005B3C0C">
                              <w:pPr>
                                <w:contextualSpacing/>
                                <w:rPr>
                                  <w:sz w:val="16"/>
                                  <w:szCs w:val="16"/>
                                </w:rPr>
                              </w:pPr>
                              <w:r>
                                <w:rPr>
                                  <w:sz w:val="16"/>
                                  <w:szCs w:val="16"/>
                                </w:rPr>
                                <w:t xml:space="preserve"> CO</w:t>
                              </w:r>
                              <w:r w:rsidRPr="006E33AF">
                                <w:rPr>
                                  <w:sz w:val="16"/>
                                  <w:szCs w:val="16"/>
                                  <w:vertAlign w:val="subscript"/>
                                </w:rPr>
                                <w:t>2</w:t>
                              </w:r>
                              <w:r>
                                <w:rPr>
                                  <w:sz w:val="16"/>
                                  <w:szCs w:val="16"/>
                                </w:rPr>
                                <w:t xml:space="preserve"> </w:t>
                              </w:r>
                            </w:p>
                            <w:p w14:paraId="1802CD29" w14:textId="77777777" w:rsidR="003B14DC" w:rsidRPr="0006357C" w:rsidRDefault="003B14DC" w:rsidP="005B3C0C">
                              <w:pPr>
                                <w:contextualSpacing/>
                                <w:rPr>
                                  <w:sz w:val="16"/>
                                  <w:szCs w:val="16"/>
                                </w:rPr>
                              </w:pPr>
                              <w:r>
                                <w:rPr>
                                  <w:sz w:val="16"/>
                                  <w:szCs w:val="16"/>
                                </w:rPr>
                                <w:t xml:space="preserve"> or N</w:t>
                              </w:r>
                              <w:r w:rsidRPr="006E33AF">
                                <w:rPr>
                                  <w:sz w:val="16"/>
                                  <w:szCs w:val="16"/>
                                  <w:vertAlign w:val="subscript"/>
                                </w:rPr>
                                <w:t>2</w:t>
                              </w:r>
                            </w:p>
                          </w:txbxContent>
                        </v:textbox>
                      </v:shape>
                      <v:group id="Group 378" o:spid="_x0000_s1302" style="position:absolute;left:8741;top:906;width:46105;height:26607" coordorigin="4509,-529" coordsize="46105,26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">
                        <v:shape id="Straight Arrow Connector 379" o:spid="_x0000_s1303" type="#_x0000_t32" style="position:absolute;left:39975;top:23559;width:0;height:25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" strokecolor="red" strokeweight="1.5pt">
                          <v:stroke endarrow="open"/>
                        </v:shape>
                        <v:shape id="Straight Arrow Connector 380" o:spid="_x0000_s1304" type="#_x0000_t32" style="position:absolute;left:17733;top:23569;width:58;height:25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" strokecolor="red" strokeweight="1.5pt">
                          <v:stroke endarrow="open"/>
                        </v:shape>
                        <v:shape id="Straight Arrow Connector 381" o:spid="_x0000_s1305" type="#_x0000_t32" style="position:absolute;left:4614;top:4849;width:1555;height:65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" strokecolor="red" strokeweight="1.5pt">
                          <v:stroke endarrow="open"/>
                        </v:shape>
                        <v:shape id="Straight Arrow Connector 382" o:spid="_x0000_s1306" type="#_x0000_t32" style="position:absolute;left:47461;top:15040;width:3150;height:490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" strokecolor="red" strokeweight="1.5pt">
                          <v:stroke endarrow="open"/>
                        </v:shape>
                        <v:shape id="Straight Arrow Connector 383" o:spid="_x0000_s1307" type="#_x0000_t32" style="position:absolute;left:48078;top:10416;width:2537;height:258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" strokecolor="red" strokeweight="1.5pt">
                          <v:stroke endarrow="open"/>
                        </v:shape>
                        <v:shape id="Straight Arrow Connector 384" o:spid="_x0000_s1308" type="#_x0000_t32" style="position:absolute;left:33855;top:755;width:3174;height:1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" strokecolor="red" strokeweight="1.5pt">
                          <v:stroke endarrow="open"/>
                        </v:shape>
                        <v:shape id="Straight Arrow Connector 385" o:spid="_x0000_s1309" type="#_x0000_t32" style="position:absolute;left:45241;top:-529;width:2214;height:1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" strokecolor="red" strokeweight="1.5pt">
                          <v:stroke endarrow="open"/>
                        </v:shape>
                        <v:shape id="Straight Arrow Connector 386" o:spid="_x0000_s1310" type="#_x0000_t32" style="position:absolute;left:4509;top:20559;width:0;height:55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" strokecolor="red" strokeweight="1.5pt">
                          <v:stroke endarrow="open"/>
                        </v:shape>
                        <v:shape id="Straight Arrow Connector 387" o:spid="_x0000_s1311" type="#_x0000_t32" style="position:absolute;left:18815;top:2945;width:0;height:1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" strokecolor="red" strokeweight="1.5pt">
                          <v:stroke endarrow="open"/>
                        </v:shape>
                      </v:group>
                    </v:group>
                    <v:shape id="Text Box 81" o:spid="_x0000_s1312" type="#_x0000_t202" style="position:absolute;left:9940;top:832;width:13447;height:3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" filled="f" stroked="f">
                      <v:textbox style="mso-fit-shape-to-text:t">
                        <w:txbxContent>
                          <w:p w14:paraId="1D33284E" w14:textId="77777777" w:rsidR="003B14DC" w:rsidRPr="0006357C" w:rsidRDefault="003B14DC" w:rsidP="005B3C0C">
                            <w:pPr>
                              <w:rPr>
                                <w:sz w:val="16"/>
                                <w:szCs w:val="16"/>
                              </w:rPr>
                            </w:pPr>
                            <w:r>
                              <w:rPr>
                                <w:sz w:val="16"/>
                                <w:szCs w:val="16"/>
                              </w:rPr>
                              <w:t xml:space="preserve">Output port with air filter </w:t>
                            </w:r>
                          </w:p>
                        </w:txbxContent>
                      </v:textbox>
                    </v:shape>
                    <v:shape id="Text Box 82" o:spid="_x0000_s1313" type="#_x0000_t202" style="position:absolute;left:54985;top:14491;width:6134;height:2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" filled="f" stroked="f">
                      <v:textbox>
                        <w:txbxContent>
                          <w:p w14:paraId="1D2CC810" w14:textId="77777777" w:rsidR="003B14DC" w:rsidRPr="0006357C" w:rsidRDefault="003B14DC" w:rsidP="005B3C0C">
                            <w:pPr>
                              <w:rPr>
                                <w:sz w:val="16"/>
                                <w:szCs w:val="16"/>
                              </w:rPr>
                            </w:pPr>
                            <w:r>
                              <w:rPr>
                                <w:sz w:val="16"/>
                                <w:szCs w:val="16"/>
                              </w:rPr>
                              <w:t>Air filter</w:t>
                            </w:r>
                          </w:p>
                        </w:txbxContent>
                      </v:textbox>
                    </v:shape>
                    <v:shape id="Text Box 83" o:spid="_x0000_s1314" type="#_x0000_t202" style="position:absolute;left:54846;top:17528;width:8930;height:3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" filled="f" stroked="f">
                      <v:textbox style="mso-fit-shape-to-text:t">
                        <w:txbxContent>
                          <w:p w14:paraId="5E6E364B" w14:textId="77777777" w:rsidR="003B14DC" w:rsidRPr="0006357C" w:rsidRDefault="003B14DC" w:rsidP="005B3C0C">
                            <w:pPr>
                              <w:rPr>
                                <w:sz w:val="16"/>
                                <w:szCs w:val="16"/>
                              </w:rPr>
                            </w:pPr>
                            <w:r>
                              <w:rPr>
                                <w:sz w:val="16"/>
                                <w:szCs w:val="16"/>
                              </w:rPr>
                              <w:t>Y connector</w:t>
                            </w:r>
                          </w:p>
                        </w:txbxContent>
                      </v:textbox>
                    </v:shape>
                    <v:shape id="Text Box 84" o:spid="_x0000_s1315" type="#_x0000_t202" style="position:absolute;left:20401;top:2872;width:10430;height:3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" filled="f" stroked="f">
                      <v:textbox style="mso-fit-shape-to-text:t">
                        <w:txbxContent>
                          <w:p w14:paraId="546CC9F9" w14:textId="77777777" w:rsidR="003B14DC" w:rsidRPr="0006357C" w:rsidRDefault="003B14DC" w:rsidP="005B3C0C">
                            <w:pPr>
                              <w:rPr>
                                <w:sz w:val="16"/>
                                <w:szCs w:val="16"/>
                              </w:rPr>
                            </w:pPr>
                            <w:r>
                              <w:rPr>
                                <w:sz w:val="16"/>
                                <w:szCs w:val="16"/>
                              </w:rPr>
                              <w:t>1.5 mm ID tubing</w:t>
                            </w:r>
                          </w:p>
                        </w:txbxContent>
                      </v:textbox>
                    </v:shape>
                    <v:shape id="Text Box 85" o:spid="_x0000_s1316" type="#_x0000_t202" style="position:absolute;left:39567;top:4755;width:13449;height:2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" filled="f" stroked="f">
                      <v:textbox>
                        <w:txbxContent>
                          <w:p w14:paraId="7E371578" w14:textId="77777777" w:rsidR="003B14DC" w:rsidRPr="0006357C" w:rsidRDefault="003B14DC" w:rsidP="005B3C0C">
                            <w:pPr>
                              <w:rPr>
                                <w:sz w:val="16"/>
                                <w:szCs w:val="16"/>
                              </w:rPr>
                            </w:pPr>
                            <w:r>
                              <w:rPr>
                                <w:sz w:val="16"/>
                                <w:szCs w:val="16"/>
                              </w:rPr>
                              <w:t>Electric control valve</w:t>
                            </w:r>
                          </w:p>
                        </w:txbxContent>
                      </v:textbox>
                    </v:shape>
                  </v:group>
                  <v:roundrect id="Rounded Rectangle 393" o:spid="_x0000_s1317" style="position:absolute;left:8237;top:13121;width:29996;height:6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" fillcolor="yellow" strokecolor="#f2f729" strokeweight="2pt">
                    <v:fill opacity="26214f"/>
                  </v:roundrect>
                  <v:roundrect id="Rounded Rectangle 394" o:spid="_x0000_s1318" style="position:absolute;left:8237;top:15559;width:29996;height:6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" fillcolor="yellow" strokecolor="#f2f729" strokeweight="2pt">
                    <v:fill opacity="26214f"/>
                  </v:roundrect>
                  <v:shape id="Straight Arrow Connector 395" o:spid="_x0000_s1319" type="#_x0000_t32" style="position:absolute;left:18957;top:2870;width:266;height:51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" strokecolor="red" strokeweight="1.5pt">
                    <v:stroke endarrow="open"/>
                  </v:shape>
                  <v:shape id="Straight Arrow Connector 396" o:spid="_x0000_s1320" type="#_x0000_t32" style="position:absolute;left:53118;top:14803;width:2849;height:298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" strokecolor="red" strokeweight="1.5pt">
                    <v:stroke endarrow="open"/>
                  </v:shape>
                  <v:shape id="Straight Arrow Connector 397" o:spid="_x0000_s1321" type="#_x0000_t32" style="position:absolute;left:45938;top:6688;width:1893;height: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" strokecolor="red" strokeweight="1.5pt">
                    <v:stroke endarrow="open"/>
                  </v:shape>
                </v:group>
                <v:shape id="Text Box 98" o:spid="_x0000_s1322" type="#_x0000_t202" style="position:absolute;left:11753;top:32140;width:47696;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" stroked="f">
                  <v:textbox style="mso-fit-shape-to-text:t">
                    <w:txbxContent>
                      <w:p w14:paraId="7D1E9379" w14:textId="77777777" w:rsidR="003B14DC" w:rsidRPr="002927EF" w:rsidRDefault="003B14DC" w:rsidP="005B3C0C">
                        <w:pPr>
                          <w:rPr>
                            <w:sz w:val="20"/>
                            <w:szCs w:val="20"/>
                          </w:rPr>
                        </w:pPr>
                        <w:r w:rsidRPr="00DA798E">
                          <w:rPr>
                            <w:b/>
                            <w:sz w:val="20"/>
                            <w:szCs w:val="20"/>
                          </w:rPr>
                          <w:t xml:space="preserve">Figure </w:t>
                        </w:r>
                        <w:r>
                          <w:rPr>
                            <w:b/>
                            <w:sz w:val="20"/>
                            <w:szCs w:val="20"/>
                          </w:rPr>
                          <w:t xml:space="preserve">30. </w:t>
                        </w:r>
                        <w:r>
                          <w:rPr>
                            <w:sz w:val="20"/>
                            <w:szCs w:val="20"/>
                          </w:rPr>
                          <w:t xml:space="preserve"> Diagram of aeration experiment setup. </w:t>
                        </w:r>
                        <w:r w:rsidRPr="002927EF">
                          <w:rPr>
                            <w:sz w:val="20"/>
                            <w:szCs w:val="20"/>
                          </w:rPr>
                          <w:t xml:space="preserve"> </w:t>
                        </w:r>
                      </w:p>
                    </w:txbxContent>
                  </v:textbox>
                </v:shape>
              </v:group>
            </w:pict>
          </mc:Fallback>
        </mc:AlternateContent>
      </w:r>
      <w:r w:rsidR="000847E0" w:rsidRPr="000847E0">
        <w:rPr>
          <w:noProof/>
          <w:lang w:eastAsia="en-GB"/>
        </w:rPr>
        <mc:AlternateContent>
          <mc:Choice Requires="wps">
            <w:drawing>
              <wp:anchor distT="45720" distB="45720" distL="114300" distR="114300" simplePos="0" relativeHeight="251877888" behindDoc="0" locked="0" layoutInCell="1" allowOverlap="1" wp14:anchorId="48554F21" wp14:editId="4DD564D0">
                <wp:simplePos x="0" y="0"/>
                <wp:positionH relativeFrom="column">
                  <wp:posOffset>2686623</wp:posOffset>
                </wp:positionH>
                <wp:positionV relativeFrom="paragraph">
                  <wp:posOffset>41910</wp:posOffset>
                </wp:positionV>
                <wp:extent cx="2160270" cy="40894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408940"/>
                        </a:xfrm>
                        <a:prstGeom prst="rect">
                          <a:avLst/>
                        </a:prstGeom>
                        <a:noFill/>
                        <a:ln w="9525">
                          <a:noFill/>
                          <a:miter lim="800000"/>
                          <a:headEnd/>
                          <a:tailEnd/>
                        </a:ln>
                      </wps:spPr>
                      <wps:txbx>
                        <w:txbxContent>
                          <w:p w14:paraId="11578CB4" w14:textId="77777777" w:rsidR="003B14DC" w:rsidRPr="000847E0" w:rsidRDefault="003B14DC" w:rsidP="000847E0">
                            <w:pPr>
                              <w:rPr>
                                <w:b/>
                                <w:color w:val="FFFFFF" w:themeColor="background1"/>
                              </w:rPr>
                            </w:pPr>
                            <w:r w:rsidRPr="000847E0">
                              <w:rPr>
                                <w:b/>
                                <w:color w:val="FFFFFF" w:themeColor="background1"/>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8554F21" id="Text Box 2" o:spid="_x0000_s1323" type="#_x0000_t202" style="position:absolute;left:0;text-align:left;margin-left:211.55pt;margin-top:3.3pt;width:170.1pt;height:32.2pt;z-index:2518778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" filled="f" stroked="f">
                <v:textbox style="mso-fit-shape-to-text:t">
                  <w:txbxContent>
                    <w:p w14:paraId="11578CB4" w14:textId="77777777" w:rsidR="003B14DC" w:rsidRPr="000847E0" w:rsidRDefault="003B14DC" w:rsidP="000847E0">
                      <w:pPr>
                        <w:rPr>
                          <w:b/>
                          <w:color w:val="FFFFFF" w:themeColor="background1"/>
                        </w:rPr>
                      </w:pPr>
                      <w:r w:rsidRPr="000847E0">
                        <w:rPr>
                          <w:b/>
                          <w:color w:val="FFFFFF" w:themeColor="background1"/>
                        </w:rPr>
                        <w:t>B</w:t>
                      </w:r>
                    </w:p>
                  </w:txbxContent>
                </v:textbox>
              </v:shape>
            </w:pict>
          </mc:Fallback>
        </mc:AlternateContent>
      </w:r>
      <w:r w:rsidR="000847E0" w:rsidRPr="000847E0">
        <w:rPr>
          <w:noProof/>
          <w:lang w:eastAsia="en-GB"/>
        </w:rPr>
        <mc:AlternateContent>
          <mc:Choice Requires="wps">
            <w:drawing>
              <wp:anchor distT="45720" distB="45720" distL="114300" distR="114300" simplePos="0" relativeHeight="251688448" behindDoc="0" locked="0" layoutInCell="1" allowOverlap="1" wp14:anchorId="4EC53DA6" wp14:editId="354CCBFF">
                <wp:simplePos x="0" y="0"/>
                <wp:positionH relativeFrom="column">
                  <wp:posOffset>462915</wp:posOffset>
                </wp:positionH>
                <wp:positionV relativeFrom="paragraph">
                  <wp:posOffset>37465</wp:posOffset>
                </wp:positionV>
                <wp:extent cx="2160270" cy="40894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408940"/>
                        </a:xfrm>
                        <a:prstGeom prst="rect">
                          <a:avLst/>
                        </a:prstGeom>
                        <a:noFill/>
                        <a:ln w="9525">
                          <a:noFill/>
                          <a:miter lim="800000"/>
                          <a:headEnd/>
                          <a:tailEnd/>
                        </a:ln>
                      </wps:spPr>
                      <wps:txbx>
                        <w:txbxContent>
                          <w:p w14:paraId="12748496" w14:textId="77777777" w:rsidR="003B14DC" w:rsidRPr="000847E0" w:rsidRDefault="003B14DC" w:rsidP="000847E0">
                            <w:pPr>
                              <w:rPr>
                                <w:b/>
                                <w:color w:val="FFFFFF" w:themeColor="background1"/>
                              </w:rPr>
                            </w:pPr>
                            <w:r w:rsidRPr="000847E0">
                              <w:rPr>
                                <w:b/>
                                <w:color w:val="FFFFFF" w:themeColor="background1"/>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EC53DA6" id="_x0000_s1324" type="#_x0000_t202" style="position:absolute;left:0;text-align:left;margin-left:36.45pt;margin-top:2.95pt;width:170.1pt;height:32.2pt;z-index:2516884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" filled="f" stroked="f">
                <v:textbox style="mso-fit-shape-to-text:t">
                  <w:txbxContent>
                    <w:p w14:paraId="12748496" w14:textId="77777777" w:rsidR="003B14DC" w:rsidRPr="000847E0" w:rsidRDefault="003B14DC" w:rsidP="000847E0">
                      <w:pPr>
                        <w:rPr>
                          <w:b/>
                          <w:color w:val="FFFFFF" w:themeColor="background1"/>
                        </w:rPr>
                      </w:pPr>
                      <w:r w:rsidRPr="000847E0">
                        <w:rPr>
                          <w:b/>
                          <w:color w:val="FFFFFF" w:themeColor="background1"/>
                        </w:rPr>
                        <w:t>A</w:t>
                      </w:r>
                    </w:p>
                  </w:txbxContent>
                </v:textbox>
              </v:shape>
            </w:pict>
          </mc:Fallback>
        </mc:AlternateContent>
      </w:r>
      <w:r w:rsidR="005128F7">
        <w:rPr>
          <w:noProof/>
          <w:szCs w:val="24"/>
          <w:lang w:eastAsia="en-GB"/>
        </w:rPr>
        <mc:AlternateContent>
          <mc:Choice Requires="wpg">
            <w:drawing>
              <wp:anchor distT="0" distB="0" distL="114300" distR="114300" simplePos="0" relativeHeight="251550208" behindDoc="0" locked="0" layoutInCell="1" allowOverlap="1" wp14:anchorId="2800C8D1" wp14:editId="2A01B145">
                <wp:simplePos x="0" y="0"/>
                <wp:positionH relativeFrom="column">
                  <wp:posOffset>464820</wp:posOffset>
                </wp:positionH>
                <wp:positionV relativeFrom="paragraph">
                  <wp:posOffset>43180</wp:posOffset>
                </wp:positionV>
                <wp:extent cx="4501515" cy="2477135"/>
                <wp:effectExtent l="0" t="0" r="0" b="0"/>
                <wp:wrapTopAndBottom/>
                <wp:docPr id="55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1515" cy="2477135"/>
                          <a:chOff x="3305" y="-34711"/>
                          <a:chExt cx="45027" cy="24785"/>
                        </a:xfrm>
                      </wpg:grpSpPr>
                      <pic:pic xmlns:pic="http://schemas.openxmlformats.org/drawingml/2006/picture">
                        <pic:nvPicPr>
                          <pic:cNvPr id="554" name="Picture 4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3305" y="-34711"/>
                            <a:ext cx="44398" cy="18838"/>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555" name="Text Box 50"/>
                        <wps:cNvSpPr txBox="1">
                          <a:spLocks noChangeArrowheads="1"/>
                        </wps:cNvSpPr>
                        <wps:spPr bwMode="auto">
                          <a:xfrm>
                            <a:off x="3305" y="-15209"/>
                            <a:ext cx="45028" cy="528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1FC4FF3" w14:textId="77777777" w:rsidR="003B14DC" w:rsidRPr="002927EF" w:rsidRDefault="003B14DC" w:rsidP="005B3C0C">
                              <w:pPr>
                                <w:rPr>
                                  <w:sz w:val="20"/>
                                  <w:szCs w:val="20"/>
                                </w:rPr>
                              </w:pPr>
                              <w:r w:rsidRPr="000F176A">
                                <w:rPr>
                                  <w:b/>
                                  <w:sz w:val="20"/>
                                  <w:szCs w:val="20"/>
                                </w:rPr>
                                <w:t>Figu</w:t>
                              </w:r>
                              <w:r>
                                <w:rPr>
                                  <w:b/>
                                  <w:sz w:val="20"/>
                                  <w:szCs w:val="20"/>
                                </w:rPr>
                                <w:t>re 29.</w:t>
                              </w:r>
                              <w:r w:rsidRPr="002927EF">
                                <w:rPr>
                                  <w:sz w:val="20"/>
                                  <w:szCs w:val="20"/>
                                </w:rPr>
                                <w:t xml:space="preserve"> </w:t>
                              </w:r>
                              <w:r>
                                <w:rPr>
                                  <w:sz w:val="20"/>
                                  <w:szCs w:val="20"/>
                                </w:rPr>
                                <w:t>A</w:t>
                              </w:r>
                              <w:r w:rsidRPr="002927EF">
                                <w:rPr>
                                  <w:sz w:val="20"/>
                                  <w:szCs w:val="20"/>
                                </w:rPr>
                                <w:t xml:space="preserve">) Cell accumulation at the sides of the sparger.  </w:t>
                              </w:r>
                              <w:r>
                                <w:rPr>
                                  <w:sz w:val="20"/>
                                  <w:szCs w:val="20"/>
                                </w:rPr>
                                <w:t>B</w:t>
                              </w:r>
                              <w:r w:rsidRPr="002927EF">
                                <w:rPr>
                                  <w:sz w:val="20"/>
                                  <w:szCs w:val="20"/>
                                </w:rPr>
                                <w:t xml:space="preserve">) Silicon seal around sparger </w:t>
                              </w:r>
                            </w:p>
                            <w:p w14:paraId="1793E6DC" w14:textId="77777777" w:rsidR="003B14DC" w:rsidRDefault="003B14DC" w:rsidP="005B3C0C">
                              <w:pPr>
                                <w:rPr>
                                  <w:sz w:val="16"/>
                                  <w:szCs w:val="16"/>
                                </w:rPr>
                              </w:pPr>
                              <w:r>
                                <w:rPr>
                                  <w:sz w:val="16"/>
                                  <w:szCs w:val="16"/>
                                </w:rPr>
                                <w:t>Autotrophic (Light), Heterotrophic (Dark – NaOAc) and control conditions (Dark – no NaOAc addition). Bars represent standard deviation.</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800C8D1" id="Group 3" o:spid="_x0000_s1325" style="position:absolute;left:0;text-align:left;margin-left:36.6pt;margin-top:3.4pt;width:354.45pt;height:195.05pt;z-index:251550208;mso-width-relative:margin;mso-height-relative:margin" coordorigin="3305,-34711" coordsize="45027,247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">
                <v:shape id="Picture 48" o:spid="_x0000_s1326" type="#_x0000_t75" style="position:absolute;left:3305;top:-34711;width:44398;height:18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">
                  <v:imagedata r:id="rId76" o:title=""/>
                </v:shape>
                <v:shape id="Text Box 50" o:spid="_x0000_s1327" type="#_x0000_t202" style="position:absolute;left:3305;top:-15209;width:45028;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" filled="f" stroked="f">
                  <v:textbox>
                    <w:txbxContent>
                      <w:p w14:paraId="11FC4FF3" w14:textId="77777777" w:rsidR="003B14DC" w:rsidRPr="002927EF" w:rsidRDefault="003B14DC" w:rsidP="005B3C0C">
                        <w:pPr>
                          <w:rPr>
                            <w:sz w:val="20"/>
                            <w:szCs w:val="20"/>
                          </w:rPr>
                        </w:pPr>
                        <w:r w:rsidRPr="000F176A">
                          <w:rPr>
                            <w:b/>
                            <w:sz w:val="20"/>
                            <w:szCs w:val="20"/>
                          </w:rPr>
                          <w:t>Figu</w:t>
                        </w:r>
                        <w:r>
                          <w:rPr>
                            <w:b/>
                            <w:sz w:val="20"/>
                            <w:szCs w:val="20"/>
                          </w:rPr>
                          <w:t>re 29.</w:t>
                        </w:r>
                        <w:r w:rsidRPr="002927EF">
                          <w:rPr>
                            <w:sz w:val="20"/>
                            <w:szCs w:val="20"/>
                          </w:rPr>
                          <w:t xml:space="preserve"> </w:t>
                        </w:r>
                        <w:r>
                          <w:rPr>
                            <w:sz w:val="20"/>
                            <w:szCs w:val="20"/>
                          </w:rPr>
                          <w:t>A</w:t>
                        </w:r>
                        <w:r w:rsidRPr="002927EF">
                          <w:rPr>
                            <w:sz w:val="20"/>
                            <w:szCs w:val="20"/>
                          </w:rPr>
                          <w:t xml:space="preserve">) Cell accumulation at the sides of the sparger.  </w:t>
                        </w:r>
                        <w:r>
                          <w:rPr>
                            <w:sz w:val="20"/>
                            <w:szCs w:val="20"/>
                          </w:rPr>
                          <w:t>B</w:t>
                        </w:r>
                        <w:r w:rsidRPr="002927EF">
                          <w:rPr>
                            <w:sz w:val="20"/>
                            <w:szCs w:val="20"/>
                          </w:rPr>
                          <w:t xml:space="preserve">) Silicon seal around sparger </w:t>
                        </w:r>
                      </w:p>
                      <w:p w14:paraId="1793E6DC" w14:textId="77777777" w:rsidR="003B14DC" w:rsidRDefault="003B14DC" w:rsidP="005B3C0C">
                        <w:pPr>
                          <w:rPr>
                            <w:sz w:val="16"/>
                            <w:szCs w:val="16"/>
                          </w:rPr>
                        </w:pPr>
                        <w:r>
                          <w:rPr>
                            <w:sz w:val="16"/>
                            <w:szCs w:val="16"/>
                          </w:rPr>
                          <w:t>Autotrophic (Light), Heterotrophic (Dark – NaOAc) and control conditions (Dark – no NaOAc addition). Bars represent standard deviation.</w:t>
                        </w:r>
                      </w:p>
                    </w:txbxContent>
                  </v:textbox>
                </v:shape>
                <w10:wrap type="topAndBottom"/>
              </v:group>
            </w:pict>
          </mc:Fallback>
        </mc:AlternateContent>
      </w:r>
    </w:p>
    <w:p w14:paraId="7691E448" w14:textId="77777777" w:rsidR="005B3C0C" w:rsidRPr="005B3C0C" w:rsidRDefault="005B3C0C" w:rsidP="005B3C0C">
      <w:pPr>
        <w:spacing w:line="360" w:lineRule="auto"/>
        <w:rPr>
          <w:szCs w:val="24"/>
        </w:rPr>
      </w:pPr>
    </w:p>
    <w:p w14:paraId="55EF9943" w14:textId="77777777" w:rsidR="005B3C0C" w:rsidRPr="005B3C0C" w:rsidRDefault="005B3C0C" w:rsidP="005B3C0C">
      <w:pPr>
        <w:spacing w:line="360" w:lineRule="auto"/>
        <w:rPr>
          <w:szCs w:val="24"/>
        </w:rPr>
      </w:pPr>
    </w:p>
    <w:p w14:paraId="63D789F6" w14:textId="77777777" w:rsidR="005B3C0C" w:rsidRPr="005B3C0C" w:rsidRDefault="005B3C0C" w:rsidP="005B3C0C">
      <w:pPr>
        <w:spacing w:line="360" w:lineRule="auto"/>
        <w:rPr>
          <w:szCs w:val="24"/>
        </w:rPr>
      </w:pPr>
    </w:p>
    <w:p w14:paraId="5ED48E6A" w14:textId="77777777" w:rsidR="005B3C0C" w:rsidRPr="005B3C0C" w:rsidRDefault="005B3C0C" w:rsidP="005B3C0C">
      <w:pPr>
        <w:spacing w:line="360" w:lineRule="auto"/>
        <w:rPr>
          <w:szCs w:val="24"/>
        </w:rPr>
      </w:pPr>
    </w:p>
    <w:p w14:paraId="1B684F81" w14:textId="1005718A" w:rsidR="005B3C0C" w:rsidRDefault="005B3C0C" w:rsidP="005B3C0C">
      <w:pPr>
        <w:spacing w:line="360" w:lineRule="auto"/>
        <w:rPr>
          <w:b/>
          <w:sz w:val="20"/>
          <w:szCs w:val="20"/>
        </w:rPr>
      </w:pPr>
    </w:p>
    <w:p w14:paraId="3BE17FB1" w14:textId="6EE1969E" w:rsidR="0081741E" w:rsidRDefault="0081741E" w:rsidP="005B3C0C">
      <w:pPr>
        <w:spacing w:line="360" w:lineRule="auto"/>
        <w:rPr>
          <w:b/>
          <w:sz w:val="20"/>
          <w:szCs w:val="20"/>
        </w:rPr>
      </w:pPr>
    </w:p>
    <w:p w14:paraId="5F5C23F5" w14:textId="2CDEB10D" w:rsidR="0081741E" w:rsidRDefault="0081741E" w:rsidP="005B3C0C">
      <w:pPr>
        <w:spacing w:line="360" w:lineRule="auto"/>
        <w:rPr>
          <w:b/>
          <w:sz w:val="20"/>
          <w:szCs w:val="20"/>
        </w:rPr>
      </w:pPr>
    </w:p>
    <w:p w14:paraId="763B0421" w14:textId="5306A1CC" w:rsidR="0081741E" w:rsidRDefault="0081741E" w:rsidP="005B3C0C">
      <w:pPr>
        <w:spacing w:line="360" w:lineRule="auto"/>
        <w:rPr>
          <w:b/>
          <w:sz w:val="20"/>
          <w:szCs w:val="20"/>
        </w:rPr>
      </w:pPr>
    </w:p>
    <w:p w14:paraId="4079FB28" w14:textId="60E2FABF" w:rsidR="0081741E" w:rsidRDefault="0081741E" w:rsidP="005B3C0C">
      <w:pPr>
        <w:spacing w:line="360" w:lineRule="auto"/>
        <w:rPr>
          <w:b/>
          <w:sz w:val="20"/>
          <w:szCs w:val="20"/>
        </w:rPr>
      </w:pPr>
    </w:p>
    <w:p w14:paraId="19B5D4E3" w14:textId="782F652D" w:rsidR="0081741E" w:rsidRDefault="0081741E" w:rsidP="005B3C0C">
      <w:pPr>
        <w:spacing w:line="360" w:lineRule="auto"/>
        <w:rPr>
          <w:b/>
          <w:sz w:val="20"/>
          <w:szCs w:val="20"/>
        </w:rPr>
      </w:pPr>
      <w:r>
        <w:rPr>
          <w:b/>
          <w:noProof/>
          <w:sz w:val="20"/>
          <w:szCs w:val="20"/>
          <w:lang w:eastAsia="en-GB"/>
        </w:rPr>
        <mc:AlternateContent>
          <mc:Choice Requires="wpg">
            <w:drawing>
              <wp:anchor distT="0" distB="0" distL="114300" distR="114300" simplePos="0" relativeHeight="251874816" behindDoc="0" locked="0" layoutInCell="1" allowOverlap="1" wp14:anchorId="25EDB798" wp14:editId="7D4E2F54">
                <wp:simplePos x="0" y="0"/>
                <wp:positionH relativeFrom="column">
                  <wp:posOffset>209063</wp:posOffset>
                </wp:positionH>
                <wp:positionV relativeFrom="paragraph">
                  <wp:posOffset>376840</wp:posOffset>
                </wp:positionV>
                <wp:extent cx="5833636" cy="2727193"/>
                <wp:effectExtent l="19050" t="0" r="0" b="0"/>
                <wp:wrapTopAndBottom/>
                <wp:docPr id="907" name="Group 907"/>
                <wp:cNvGraphicFramePr/>
                <a:graphic xmlns:a="http://schemas.openxmlformats.org/drawingml/2006/main">
                  <a:graphicData uri="http://schemas.microsoft.com/office/word/2010/wordprocessingGroup">
                    <wpg:wgp>
                      <wpg:cNvGrpSpPr/>
                      <wpg:grpSpPr>
                        <a:xfrm>
                          <a:off x="0" y="0"/>
                          <a:ext cx="5833636" cy="2727193"/>
                          <a:chOff x="0" y="0"/>
                          <a:chExt cx="5833636" cy="2727193"/>
                        </a:xfrm>
                      </wpg:grpSpPr>
                      <wpg:grpSp>
                        <wpg:cNvPr id="385" name="Group 385"/>
                        <wpg:cNvGrpSpPr>
                          <a:grpSpLocks/>
                        </wpg:cNvGrpSpPr>
                        <wpg:grpSpPr>
                          <a:xfrm>
                            <a:off x="0" y="110358"/>
                            <a:ext cx="5477510" cy="2616835"/>
                            <a:chOff x="0" y="0"/>
                            <a:chExt cx="5477510" cy="2616835"/>
                          </a:xfrm>
                        </wpg:grpSpPr>
                        <wpg:grpSp>
                          <wpg:cNvPr id="386" name="Group 96"/>
                          <wpg:cNvGrpSpPr>
                            <a:grpSpLocks/>
                          </wpg:cNvGrpSpPr>
                          <wpg:grpSpPr bwMode="auto">
                            <a:xfrm>
                              <a:off x="0" y="0"/>
                              <a:ext cx="5477510" cy="2616835"/>
                              <a:chOff x="1228" y="5341"/>
                              <a:chExt cx="8626" cy="4121"/>
                            </a:xfrm>
                          </wpg:grpSpPr>
                          <wpg:grpSp>
                            <wpg:cNvPr id="387" name="Group 308"/>
                            <wpg:cNvGrpSpPr>
                              <a:grpSpLocks/>
                            </wpg:cNvGrpSpPr>
                            <wpg:grpSpPr bwMode="auto">
                              <a:xfrm>
                                <a:off x="1228" y="5341"/>
                                <a:ext cx="8498" cy="3819"/>
                                <a:chOff x="5267" y="0"/>
                                <a:chExt cx="53970" cy="24251"/>
                              </a:xfrm>
                            </wpg:grpSpPr>
                            <wps:wsp>
                              <wps:cNvPr id="400" name="Text Box 29"/>
                              <wps:cNvSpPr txBox="1">
                                <a:spLocks noChangeArrowheads="1"/>
                              </wps:cNvSpPr>
                              <wps:spPr bwMode="auto">
                                <a:xfrm>
                                  <a:off x="16203" y="0"/>
                                  <a:ext cx="21568"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80DA8A9" w14:textId="77777777" w:rsidR="003B14DC" w:rsidRPr="00932EC2" w:rsidRDefault="003B14DC" w:rsidP="005B3C0C">
                                    <w:pPr>
                                      <w:rPr>
                                        <w:sz w:val="20"/>
                                        <w:szCs w:val="20"/>
                                      </w:rPr>
                                    </w:pPr>
                                    <w:r w:rsidRPr="00932EC2">
                                      <w:rPr>
                                        <w:sz w:val="20"/>
                                        <w:szCs w:val="20"/>
                                      </w:rPr>
                                      <w:t>60 cm</w:t>
                                    </w:r>
                                  </w:p>
                                </w:txbxContent>
                              </wps:txbx>
                              <wps:bodyPr rot="0" vert="horz" wrap="square" lIns="91440" tIns="45720" rIns="91440" bIns="45720" anchor="t" anchorCtr="0" upright="1">
                                <a:spAutoFit/>
                              </wps:bodyPr>
                            </wps:wsp>
                            <wpg:grpSp>
                              <wpg:cNvPr id="401" name="Group 306"/>
                              <wpg:cNvGrpSpPr>
                                <a:grpSpLocks/>
                              </wpg:cNvGrpSpPr>
                              <wpg:grpSpPr bwMode="auto">
                                <a:xfrm>
                                  <a:off x="5267" y="2385"/>
                                  <a:ext cx="53970" cy="21866"/>
                                  <a:chOff x="0" y="0"/>
                                  <a:chExt cx="53969" cy="21866"/>
                                </a:xfrm>
                              </wpg:grpSpPr>
                              <pic:pic xmlns:pic="http://schemas.openxmlformats.org/drawingml/2006/picture">
                                <pic:nvPicPr>
                                  <pic:cNvPr id="402" name="Picture 56"/>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969" cy="21866"/>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403" name="Elbow Connector 55"/>
                                <wps:cNvCnPr>
                                  <a:cxnSpLocks noChangeShapeType="1"/>
                                </wps:cNvCnPr>
                                <wps:spPr bwMode="auto">
                                  <a:xfrm>
                                    <a:off x="1391" y="0"/>
                                    <a:ext cx="26930" cy="0"/>
                                  </a:xfrm>
                                  <a:prstGeom prst="bentConnector3">
                                    <a:avLst>
                                      <a:gd name="adj1" fmla="val 50000"/>
                                    </a:avLst>
                                  </a:prstGeom>
                                  <a:noFill/>
                                  <a:ln w="12700">
                                    <a:solidFill>
                                      <a:schemeClr val="tx1">
                                        <a:lumMod val="100000"/>
                                        <a:lumOff val="0"/>
                                      </a:schemeClr>
                                    </a:solidFill>
                                    <a:miter lim="800000"/>
                                    <a:headEnd type="arrow" w="med" len="me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4" name="Elbow Connector 58"/>
                                <wps:cNvCnPr>
                                  <a:cxnSpLocks noChangeShapeType="1"/>
                                </wps:cNvCnPr>
                                <wps:spPr bwMode="auto">
                                  <a:xfrm flipV="1">
                                    <a:off x="30710" y="1487"/>
                                    <a:ext cx="0" cy="18188"/>
                                  </a:xfrm>
                                  <a:prstGeom prst="bentConnector3">
                                    <a:avLst>
                                      <a:gd name="adj1" fmla="val 50000"/>
                                    </a:avLst>
                                  </a:prstGeom>
                                  <a:noFill/>
                                  <a:ln w="12700">
                                    <a:solidFill>
                                      <a:schemeClr val="tx1">
                                        <a:lumMod val="100000"/>
                                        <a:lumOff val="0"/>
                                      </a:schemeClr>
                                    </a:solidFill>
                                    <a:miter lim="800000"/>
                                    <a:headEnd type="arrow" w="med" len="me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5" name="Elbow Connector 61"/>
                                <wps:cNvCnPr>
                                  <a:cxnSpLocks noChangeShapeType="1"/>
                                </wps:cNvCnPr>
                                <wps:spPr bwMode="auto">
                                  <a:xfrm>
                                    <a:off x="795" y="10336"/>
                                    <a:ext cx="2520" cy="0"/>
                                  </a:xfrm>
                                  <a:prstGeom prst="bentConnector3">
                                    <a:avLst>
                                      <a:gd name="adj1" fmla="val 50000"/>
                                    </a:avLst>
                                  </a:prstGeom>
                                  <a:noFill/>
                                  <a:ln w="12700">
                                    <a:solidFill>
                                      <a:schemeClr val="tx1">
                                        <a:lumMod val="100000"/>
                                        <a:lumOff val="0"/>
                                      </a:schemeClr>
                                    </a:solidFill>
                                    <a:miter lim="800000"/>
                                    <a:headEnd type="arrow" w="med" len="me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6" name="Straight Arrow Connector 63"/>
                                <wps:cNvCnPr>
                                  <a:cxnSpLocks noChangeShapeType="1"/>
                                </wps:cNvCnPr>
                                <wps:spPr bwMode="auto">
                                  <a:xfrm>
                                    <a:off x="8249" y="7454"/>
                                    <a:ext cx="1556" cy="0"/>
                                  </a:xfrm>
                                  <a:prstGeom prst="straightConnector1">
                                    <a:avLst/>
                                  </a:prstGeom>
                                  <a:noFill/>
                                  <a:ln w="12700">
                                    <a:solidFill>
                                      <a:schemeClr val="tx1">
                                        <a:lumMod val="100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7" name="Straight Arrow Connector 288"/>
                                <wps:cNvCnPr>
                                  <a:cxnSpLocks noChangeShapeType="1"/>
                                </wps:cNvCnPr>
                                <wps:spPr bwMode="auto">
                                  <a:xfrm flipV="1">
                                    <a:off x="10436" y="8249"/>
                                    <a:ext cx="0" cy="1988"/>
                                  </a:xfrm>
                                  <a:prstGeom prst="straightConnector1">
                                    <a:avLst/>
                                  </a:prstGeom>
                                  <a:noFill/>
                                  <a:ln w="12700">
                                    <a:solidFill>
                                      <a:schemeClr val="tx1">
                                        <a:lumMod val="100000"/>
                                        <a:lumOff val="0"/>
                                      </a:schemeClr>
                                    </a:solidFill>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8" name="Elbow Connector 289"/>
                                <wps:cNvCnPr>
                                  <a:cxnSpLocks noChangeShapeType="1"/>
                                </wps:cNvCnPr>
                                <wps:spPr bwMode="auto">
                                  <a:xfrm flipV="1">
                                    <a:off x="28326" y="4273"/>
                                    <a:ext cx="0" cy="12600"/>
                                  </a:xfrm>
                                  <a:prstGeom prst="bentConnector3">
                                    <a:avLst>
                                      <a:gd name="adj1" fmla="val 50000"/>
                                    </a:avLst>
                                  </a:prstGeom>
                                  <a:noFill/>
                                  <a:ln w="12700">
                                    <a:solidFill>
                                      <a:schemeClr val="tx1">
                                        <a:lumMod val="100000"/>
                                        <a:lumOff val="0"/>
                                      </a:schemeClr>
                                    </a:solidFill>
                                    <a:miter lim="800000"/>
                                    <a:headEnd type="arrow" w="med" len="me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9" name="Elbow Connector 290"/>
                                <wps:cNvCnPr>
                                  <a:cxnSpLocks noChangeShapeType="1"/>
                                </wps:cNvCnPr>
                                <wps:spPr bwMode="auto">
                                  <a:xfrm flipV="1">
                                    <a:off x="35979" y="5864"/>
                                    <a:ext cx="0" cy="7200"/>
                                  </a:xfrm>
                                  <a:prstGeom prst="bentConnector3">
                                    <a:avLst>
                                      <a:gd name="adj1" fmla="val 50000"/>
                                    </a:avLst>
                                  </a:prstGeom>
                                  <a:noFill/>
                                  <a:ln w="12700">
                                    <a:solidFill>
                                      <a:schemeClr val="tx1">
                                        <a:lumMod val="100000"/>
                                        <a:lumOff val="0"/>
                                      </a:schemeClr>
                                    </a:solidFill>
                                    <a:miter lim="800000"/>
                                    <a:headEnd type="arrow" w="med" len="me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0" name="Elbow Connector 291"/>
                                <wps:cNvCnPr>
                                  <a:cxnSpLocks noChangeShapeType="1"/>
                                </wps:cNvCnPr>
                                <wps:spPr bwMode="auto">
                                  <a:xfrm>
                                    <a:off x="36576" y="4273"/>
                                    <a:ext cx="14400" cy="0"/>
                                  </a:xfrm>
                                  <a:prstGeom prst="bentConnector3">
                                    <a:avLst>
                                      <a:gd name="adj1" fmla="val 50000"/>
                                    </a:avLst>
                                  </a:prstGeom>
                                  <a:noFill/>
                                  <a:ln w="12700">
                                    <a:solidFill>
                                      <a:schemeClr val="tx1">
                                        <a:lumMod val="100000"/>
                                        <a:lumOff val="0"/>
                                      </a:schemeClr>
                                    </a:solidFill>
                                    <a:miter lim="800000"/>
                                    <a:headEnd type="arrow" w="med" len="me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1" name="Elbow Connector 294"/>
                                <wps:cNvCnPr>
                                  <a:cxnSpLocks noChangeShapeType="1"/>
                                </wps:cNvCnPr>
                                <wps:spPr bwMode="auto">
                                  <a:xfrm>
                                    <a:off x="34985" y="16101"/>
                                    <a:ext cx="18000" cy="0"/>
                                  </a:xfrm>
                                  <a:prstGeom prst="bentConnector3">
                                    <a:avLst>
                                      <a:gd name="adj1" fmla="val 50000"/>
                                    </a:avLst>
                                  </a:prstGeom>
                                  <a:noFill/>
                                  <a:ln w="12700">
                                    <a:solidFill>
                                      <a:schemeClr val="tx1">
                                        <a:lumMod val="100000"/>
                                        <a:lumOff val="0"/>
                                      </a:schemeClr>
                                    </a:solidFill>
                                    <a:miter lim="800000"/>
                                    <a:headEnd type="arrow" w="med" len="me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2" name="Elbow Connector 302"/>
                                <wps:cNvCnPr>
                                  <a:cxnSpLocks noChangeShapeType="1"/>
                                </wps:cNvCnPr>
                                <wps:spPr bwMode="auto">
                                  <a:xfrm>
                                    <a:off x="9342" y="13318"/>
                                    <a:ext cx="2520" cy="0"/>
                                  </a:xfrm>
                                  <a:prstGeom prst="bentConnector3">
                                    <a:avLst>
                                      <a:gd name="adj1" fmla="val 50000"/>
                                    </a:avLst>
                                  </a:prstGeom>
                                  <a:noFill/>
                                  <a:ln w="12700">
                                    <a:solidFill>
                                      <a:schemeClr val="tx1">
                                        <a:lumMod val="100000"/>
                                        <a:lumOff val="0"/>
                                      </a:schemeClr>
                                    </a:solidFill>
                                    <a:miter lim="800000"/>
                                    <a:headEnd type="arrow" w="med" len="me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s:wsp>
                              <wps:cNvPr id="413" name="Text Box 42"/>
                              <wps:cNvSpPr txBox="1">
                                <a:spLocks noChangeArrowheads="1"/>
                              </wps:cNvSpPr>
                              <wps:spPr bwMode="auto">
                                <a:xfrm>
                                  <a:off x="35332" y="4667"/>
                                  <a:ext cx="5265"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F49B429" w14:textId="77777777" w:rsidR="003B14DC" w:rsidRPr="00932EC2" w:rsidRDefault="003B14DC" w:rsidP="005B3C0C">
                                    <w:pPr>
                                      <w:rPr>
                                        <w:sz w:val="20"/>
                                        <w:szCs w:val="20"/>
                                      </w:rPr>
                                    </w:pPr>
                                    <w:r>
                                      <w:rPr>
                                        <w:sz w:val="20"/>
                                        <w:szCs w:val="20"/>
                                      </w:rPr>
                                      <w:t xml:space="preserve">38 </w:t>
                                    </w:r>
                                    <w:r w:rsidRPr="00932EC2">
                                      <w:rPr>
                                        <w:sz w:val="20"/>
                                        <w:szCs w:val="20"/>
                                      </w:rPr>
                                      <w:t>cm</w:t>
                                    </w:r>
                                  </w:p>
                                </w:txbxContent>
                              </wps:txbx>
                              <wps:bodyPr rot="0" vert="horz" wrap="square" lIns="91440" tIns="45720" rIns="91440" bIns="45720" anchor="t" anchorCtr="0" upright="1">
                                <a:spAutoFit/>
                              </wps:bodyPr>
                            </wps:wsp>
                            <wps:wsp>
                              <wps:cNvPr id="414" name="Text Box 43"/>
                              <wps:cNvSpPr txBox="1">
                                <a:spLocks noChangeArrowheads="1"/>
                              </wps:cNvSpPr>
                              <wps:spPr bwMode="auto">
                                <a:xfrm>
                                  <a:off x="5464" y="13615"/>
                                  <a:ext cx="4674"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D2EADE2" w14:textId="77777777" w:rsidR="003B14DC" w:rsidRPr="00932EC2" w:rsidRDefault="003B14DC" w:rsidP="005B3C0C">
                                    <w:pPr>
                                      <w:rPr>
                                        <w:sz w:val="20"/>
                                        <w:szCs w:val="20"/>
                                      </w:rPr>
                                    </w:pPr>
                                    <w:r>
                                      <w:rPr>
                                        <w:sz w:val="20"/>
                                        <w:szCs w:val="20"/>
                                      </w:rPr>
                                      <w:t xml:space="preserve">5 </w:t>
                                    </w:r>
                                    <w:r w:rsidRPr="00932EC2">
                                      <w:rPr>
                                        <w:sz w:val="20"/>
                                        <w:szCs w:val="20"/>
                                      </w:rPr>
                                      <w:t>cm</w:t>
                                    </w:r>
                                  </w:p>
                                </w:txbxContent>
                              </wps:txbx>
                              <wps:bodyPr rot="0" vert="horz" wrap="square" lIns="91440" tIns="45720" rIns="91440" bIns="45720" anchor="t" anchorCtr="0" upright="1">
                                <a:spAutoFit/>
                              </wps:bodyPr>
                            </wps:wsp>
                            <wps:wsp>
                              <wps:cNvPr id="415" name="Text Box 44"/>
                              <wps:cNvSpPr txBox="1">
                                <a:spLocks noChangeArrowheads="1"/>
                              </wps:cNvSpPr>
                              <wps:spPr bwMode="auto">
                                <a:xfrm>
                                  <a:off x="8582" y="3778"/>
                                  <a:ext cx="4770"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D8F9544" w14:textId="77777777" w:rsidR="003B14DC" w:rsidRPr="00932EC2" w:rsidRDefault="003B14DC" w:rsidP="005B3C0C">
                                    <w:pPr>
                                      <w:rPr>
                                        <w:sz w:val="20"/>
                                        <w:szCs w:val="20"/>
                                      </w:rPr>
                                    </w:pPr>
                                    <w:r>
                                      <w:rPr>
                                        <w:sz w:val="20"/>
                                        <w:szCs w:val="20"/>
                                      </w:rPr>
                                      <w:t xml:space="preserve">5 </w:t>
                                    </w:r>
                                    <w:r w:rsidRPr="00932EC2">
                                      <w:rPr>
                                        <w:sz w:val="20"/>
                                        <w:szCs w:val="20"/>
                                      </w:rPr>
                                      <w:t>cm</w:t>
                                    </w:r>
                                  </w:p>
                                </w:txbxContent>
                              </wps:txbx>
                              <wps:bodyPr rot="0" vert="horz" wrap="square" lIns="91440" tIns="45720" rIns="91440" bIns="45720" anchor="t" anchorCtr="0" upright="1">
                                <a:spAutoFit/>
                              </wps:bodyPr>
                            </wps:wsp>
                            <wps:wsp>
                              <wps:cNvPr id="544" name="Text Box 45"/>
                              <wps:cNvSpPr txBox="1">
                                <a:spLocks noChangeArrowheads="1"/>
                              </wps:cNvSpPr>
                              <wps:spPr bwMode="auto">
                                <a:xfrm>
                                  <a:off x="16197" y="10039"/>
                                  <a:ext cx="5570"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E1877EB" w14:textId="77777777" w:rsidR="003B14DC" w:rsidRPr="00932EC2" w:rsidRDefault="003B14DC" w:rsidP="005B3C0C">
                                    <w:pPr>
                                      <w:rPr>
                                        <w:sz w:val="20"/>
                                        <w:szCs w:val="20"/>
                                      </w:rPr>
                                    </w:pPr>
                                    <w:r>
                                      <w:rPr>
                                        <w:sz w:val="20"/>
                                        <w:szCs w:val="20"/>
                                      </w:rPr>
                                      <w:t xml:space="preserve">2 </w:t>
                                    </w:r>
                                    <w:r w:rsidRPr="00932EC2">
                                      <w:rPr>
                                        <w:sz w:val="20"/>
                                        <w:szCs w:val="20"/>
                                      </w:rPr>
                                      <w:t>cm</w:t>
                                    </w:r>
                                  </w:p>
                                </w:txbxContent>
                              </wps:txbx>
                              <wps:bodyPr rot="0" vert="horz" wrap="square" lIns="91440" tIns="45720" rIns="91440" bIns="45720" anchor="t" anchorCtr="0" upright="1">
                                <a:spAutoFit/>
                              </wps:bodyPr>
                            </wps:wsp>
                            <wps:wsp>
                              <wps:cNvPr id="545" name="Text Box 46"/>
                              <wps:cNvSpPr txBox="1">
                                <a:spLocks noChangeArrowheads="1"/>
                              </wps:cNvSpPr>
                              <wps:spPr bwMode="auto">
                                <a:xfrm>
                                  <a:off x="13517" y="6758"/>
                                  <a:ext cx="21568" cy="24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B631FC9" w14:textId="77777777" w:rsidR="003B14DC" w:rsidRPr="00932EC2" w:rsidRDefault="003B14DC" w:rsidP="005B3C0C">
                                    <w:pPr>
                                      <w:rPr>
                                        <w:sz w:val="20"/>
                                        <w:szCs w:val="20"/>
                                      </w:rPr>
                                    </w:pPr>
                                    <w:r>
                                      <w:rPr>
                                        <w:sz w:val="20"/>
                                        <w:szCs w:val="20"/>
                                      </w:rPr>
                                      <w:t xml:space="preserve">5 </w:t>
                                    </w:r>
                                    <w:r w:rsidRPr="00932EC2">
                                      <w:rPr>
                                        <w:sz w:val="20"/>
                                        <w:szCs w:val="20"/>
                                      </w:rPr>
                                      <w:t>cm</w:t>
                                    </w:r>
                                  </w:p>
                                </w:txbxContent>
                              </wps:txbx>
                              <wps:bodyPr rot="0" vert="horz" wrap="square" lIns="91440" tIns="45720" rIns="91440" bIns="45720" anchor="t" anchorCtr="0" upright="1">
                                <a:noAutofit/>
                              </wps:bodyPr>
                            </wps:wsp>
                            <wps:wsp>
                              <wps:cNvPr id="546" name="Text Box 47"/>
                              <wps:cNvSpPr txBox="1">
                                <a:spLocks noChangeArrowheads="1"/>
                              </wps:cNvSpPr>
                              <wps:spPr bwMode="auto">
                                <a:xfrm>
                                  <a:off x="33046" y="11773"/>
                                  <a:ext cx="21568"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95EC375" w14:textId="77777777" w:rsidR="003B14DC" w:rsidRPr="00932EC2" w:rsidRDefault="003B14DC" w:rsidP="005B3C0C">
                                    <w:pPr>
                                      <w:rPr>
                                        <w:sz w:val="20"/>
                                        <w:szCs w:val="20"/>
                                      </w:rPr>
                                    </w:pPr>
                                    <w:r>
                                      <w:rPr>
                                        <w:sz w:val="20"/>
                                        <w:szCs w:val="20"/>
                                      </w:rPr>
                                      <w:t xml:space="preserve">28 </w:t>
                                    </w:r>
                                    <w:r w:rsidRPr="00932EC2">
                                      <w:rPr>
                                        <w:sz w:val="20"/>
                                        <w:szCs w:val="20"/>
                                      </w:rPr>
                                      <w:t>cm</w:t>
                                    </w:r>
                                  </w:p>
                                </w:txbxContent>
                              </wps:txbx>
                              <wps:bodyPr rot="0" vert="horz" wrap="square" lIns="91440" tIns="45720" rIns="91440" bIns="45720" anchor="t" anchorCtr="0" upright="1">
                                <a:spAutoFit/>
                              </wps:bodyPr>
                            </wps:wsp>
                            <wps:wsp>
                              <wps:cNvPr id="547" name="Text Box 48"/>
                              <wps:cNvSpPr txBox="1">
                                <a:spLocks noChangeArrowheads="1"/>
                              </wps:cNvSpPr>
                              <wps:spPr bwMode="auto">
                                <a:xfrm>
                                  <a:off x="14114" y="16199"/>
                                  <a:ext cx="21568"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61EF5DE" w14:textId="77777777" w:rsidR="003B14DC" w:rsidRPr="00932EC2" w:rsidRDefault="003B14DC" w:rsidP="005B3C0C">
                                    <w:pPr>
                                      <w:rPr>
                                        <w:sz w:val="20"/>
                                        <w:szCs w:val="20"/>
                                      </w:rPr>
                                    </w:pPr>
                                    <w:r>
                                      <w:rPr>
                                        <w:sz w:val="20"/>
                                        <w:szCs w:val="20"/>
                                      </w:rPr>
                                      <w:t xml:space="preserve">5 </w:t>
                                    </w:r>
                                    <w:r w:rsidRPr="00932EC2">
                                      <w:rPr>
                                        <w:sz w:val="20"/>
                                        <w:szCs w:val="20"/>
                                      </w:rPr>
                                      <w:t>cm</w:t>
                                    </w:r>
                                  </w:p>
                                </w:txbxContent>
                              </wps:txbx>
                              <wps:bodyPr rot="0" vert="horz" wrap="square" lIns="91440" tIns="45720" rIns="91440" bIns="45720" anchor="t" anchorCtr="0" upright="1">
                                <a:spAutoFit/>
                              </wps:bodyPr>
                            </wps:wsp>
                            <wps:wsp>
                              <wps:cNvPr id="548" name="Text Box 49"/>
                              <wps:cNvSpPr txBox="1">
                                <a:spLocks noChangeArrowheads="1"/>
                              </wps:cNvSpPr>
                              <wps:spPr bwMode="auto">
                                <a:xfrm>
                                  <a:off x="46611" y="3778"/>
                                  <a:ext cx="6465"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3BDFB89" w14:textId="77777777" w:rsidR="003B14DC" w:rsidRPr="00932EC2" w:rsidRDefault="003B14DC" w:rsidP="005B3C0C">
                                    <w:pPr>
                                      <w:rPr>
                                        <w:sz w:val="20"/>
                                        <w:szCs w:val="20"/>
                                      </w:rPr>
                                    </w:pPr>
                                    <w:r>
                                      <w:rPr>
                                        <w:sz w:val="20"/>
                                        <w:szCs w:val="20"/>
                                      </w:rPr>
                                      <w:t>28</w:t>
                                    </w:r>
                                    <w:r w:rsidRPr="00932EC2">
                                      <w:rPr>
                                        <w:sz w:val="20"/>
                                        <w:szCs w:val="20"/>
                                      </w:rPr>
                                      <w:t xml:space="preserve"> cm</w:t>
                                    </w:r>
                                  </w:p>
                                </w:txbxContent>
                              </wps:txbx>
                              <wps:bodyPr rot="0" vert="horz" wrap="square" lIns="91440" tIns="45720" rIns="91440" bIns="45720" anchor="t" anchorCtr="0" upright="1">
                                <a:spAutoFit/>
                              </wps:bodyPr>
                            </wps:wsp>
                            <wps:wsp>
                              <wps:cNvPr id="549" name="Text Box 50"/>
                              <wps:cNvSpPr txBox="1">
                                <a:spLocks noChangeArrowheads="1"/>
                              </wps:cNvSpPr>
                              <wps:spPr bwMode="auto">
                                <a:xfrm>
                                  <a:off x="36577" y="9836"/>
                                  <a:ext cx="6459"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29C3CEA" w14:textId="77777777" w:rsidR="003B14DC" w:rsidRPr="00932EC2" w:rsidRDefault="003B14DC" w:rsidP="005B3C0C">
                                    <w:pPr>
                                      <w:rPr>
                                        <w:sz w:val="20"/>
                                        <w:szCs w:val="20"/>
                                      </w:rPr>
                                    </w:pPr>
                                    <w:r>
                                      <w:rPr>
                                        <w:sz w:val="20"/>
                                        <w:szCs w:val="20"/>
                                      </w:rPr>
                                      <w:t>20</w:t>
                                    </w:r>
                                    <w:r w:rsidRPr="00932EC2">
                                      <w:rPr>
                                        <w:sz w:val="20"/>
                                        <w:szCs w:val="20"/>
                                      </w:rPr>
                                      <w:t xml:space="preserve"> cm</w:t>
                                    </w:r>
                                  </w:p>
                                </w:txbxContent>
                              </wps:txbx>
                              <wps:bodyPr rot="0" vert="horz" wrap="square" lIns="91440" tIns="45720" rIns="91440" bIns="45720" anchor="t" anchorCtr="0" upright="1">
                                <a:spAutoFit/>
                              </wps:bodyPr>
                            </wps:wsp>
                            <wps:wsp>
                              <wps:cNvPr id="550" name="Text Box 51"/>
                              <wps:cNvSpPr txBox="1">
                                <a:spLocks noChangeArrowheads="1"/>
                              </wps:cNvSpPr>
                              <wps:spPr bwMode="auto">
                                <a:xfrm>
                                  <a:off x="47113" y="18485"/>
                                  <a:ext cx="6459" cy="361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E461729" w14:textId="77777777" w:rsidR="003B14DC" w:rsidRPr="00932EC2" w:rsidRDefault="003B14DC" w:rsidP="005B3C0C">
                                    <w:pPr>
                                      <w:rPr>
                                        <w:sz w:val="20"/>
                                        <w:szCs w:val="20"/>
                                      </w:rPr>
                                    </w:pPr>
                                    <w:r>
                                      <w:rPr>
                                        <w:sz w:val="20"/>
                                        <w:szCs w:val="20"/>
                                      </w:rPr>
                                      <w:t>38</w:t>
                                    </w:r>
                                    <w:r w:rsidRPr="00932EC2">
                                      <w:rPr>
                                        <w:sz w:val="20"/>
                                        <w:szCs w:val="20"/>
                                      </w:rPr>
                                      <w:t xml:space="preserve"> cm</w:t>
                                    </w:r>
                                  </w:p>
                                </w:txbxContent>
                              </wps:txbx>
                              <wps:bodyPr rot="0" vert="horz" wrap="square" lIns="91440" tIns="45720" rIns="91440" bIns="45720" anchor="t" anchorCtr="0" upright="1">
                                <a:spAutoFit/>
                              </wps:bodyPr>
                            </wps:wsp>
                          </wpg:grpSp>
                          <wps:wsp>
                            <wps:cNvPr id="551" name="Text Box 52"/>
                            <wps:cNvSpPr txBox="1">
                              <a:spLocks noChangeArrowheads="1"/>
                            </wps:cNvSpPr>
                            <wps:spPr bwMode="auto">
                              <a:xfrm>
                                <a:off x="2342" y="8893"/>
                                <a:ext cx="7512" cy="569"/>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3E5F92" w14:textId="77777777" w:rsidR="003B14DC" w:rsidRPr="002927EF" w:rsidRDefault="003B14DC" w:rsidP="005B3C0C">
                                  <w:pPr>
                                    <w:rPr>
                                      <w:sz w:val="20"/>
                                      <w:szCs w:val="20"/>
                                    </w:rPr>
                                  </w:pPr>
                                  <w:r w:rsidRPr="00DA798E">
                                    <w:rPr>
                                      <w:b/>
                                      <w:sz w:val="20"/>
                                      <w:szCs w:val="20"/>
                                    </w:rPr>
                                    <w:t xml:space="preserve">Figure </w:t>
                                  </w:r>
                                  <w:r>
                                    <w:rPr>
                                      <w:b/>
                                      <w:sz w:val="20"/>
                                      <w:szCs w:val="20"/>
                                    </w:rPr>
                                    <w:t xml:space="preserve">31 </w:t>
                                  </w:r>
                                  <w:r>
                                    <w:rPr>
                                      <w:sz w:val="20"/>
                                      <w:szCs w:val="20"/>
                                    </w:rPr>
                                    <w:t>A</w:t>
                                  </w:r>
                                  <w:r w:rsidRPr="002927EF">
                                    <w:rPr>
                                      <w:sz w:val="20"/>
                                      <w:szCs w:val="20"/>
                                    </w:rPr>
                                    <w:t xml:space="preserve">) </w:t>
                                  </w:r>
                                  <w:r>
                                    <w:rPr>
                                      <w:sz w:val="20"/>
                                      <w:szCs w:val="20"/>
                                    </w:rPr>
                                    <w:t>b</w:t>
                                  </w:r>
                                  <w:r w:rsidRPr="002927EF">
                                    <w:rPr>
                                      <w:sz w:val="20"/>
                                      <w:szCs w:val="20"/>
                                    </w:rPr>
                                    <w:t xml:space="preserve">ottom view and </w:t>
                                  </w:r>
                                  <w:r>
                                    <w:rPr>
                                      <w:sz w:val="20"/>
                                      <w:szCs w:val="20"/>
                                    </w:rPr>
                                    <w:t>B</w:t>
                                  </w:r>
                                  <w:r w:rsidRPr="002927EF">
                                    <w:rPr>
                                      <w:sz w:val="20"/>
                                      <w:szCs w:val="20"/>
                                    </w:rPr>
                                    <w:t xml:space="preserve">) </w:t>
                                  </w:r>
                                  <w:r>
                                    <w:rPr>
                                      <w:sz w:val="20"/>
                                      <w:szCs w:val="20"/>
                                    </w:rPr>
                                    <w:t>s</w:t>
                                  </w:r>
                                  <w:r w:rsidRPr="002927EF">
                                    <w:rPr>
                                      <w:sz w:val="20"/>
                                      <w:szCs w:val="20"/>
                                    </w:rPr>
                                    <w:t xml:space="preserve">ide view of mini-bioreactor stand. </w:t>
                                  </w:r>
                                </w:p>
                              </w:txbxContent>
                            </wps:txbx>
                            <wps:bodyPr rot="0" vert="horz" wrap="square" lIns="91440" tIns="45720" rIns="91440" bIns="45720" anchor="t" anchorCtr="0" upright="1">
                              <a:spAutoFit/>
                            </wps:bodyPr>
                          </wps:wsp>
                        </wpg:grpSp>
                        <wps:wsp>
                          <wps:cNvPr id="552" name="Elbow Connector 403"/>
                          <wps:cNvCnPr>
                            <a:cxnSpLocks noChangeShapeType="1"/>
                          </wps:cNvCnPr>
                          <wps:spPr bwMode="auto">
                            <a:xfrm rot="5400000" flipH="1" flipV="1">
                              <a:off x="216976" y="433953"/>
                              <a:ext cx="252000" cy="0"/>
                            </a:xfrm>
                            <a:prstGeom prst="bentConnector3">
                              <a:avLst>
                                <a:gd name="adj1" fmla="val 50000"/>
                              </a:avLst>
                            </a:prstGeom>
                            <a:noFill/>
                            <a:ln w="12700">
                              <a:solidFill>
                                <a:schemeClr val="tx1">
                                  <a:lumMod val="100000"/>
                                  <a:lumOff val="0"/>
                                </a:schemeClr>
                              </a:solidFill>
                              <a:miter lim="800000"/>
                              <a:headEnd type="arrow" w="med" len="me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s:wsp>
                        <wps:cNvPr id="217" name="Text Box 2"/>
                        <wps:cNvSpPr txBox="1">
                          <a:spLocks noChangeArrowheads="1"/>
                        </wps:cNvSpPr>
                        <wps:spPr bwMode="auto">
                          <a:xfrm>
                            <a:off x="236483" y="0"/>
                            <a:ext cx="2160270" cy="408940"/>
                          </a:xfrm>
                          <a:prstGeom prst="rect">
                            <a:avLst/>
                          </a:prstGeom>
                          <a:noFill/>
                          <a:ln w="9525">
                            <a:noFill/>
                            <a:miter lim="800000"/>
                            <a:headEnd/>
                            <a:tailEnd/>
                          </a:ln>
                        </wps:spPr>
                        <wps:txbx>
                          <w:txbxContent>
                            <w:p w14:paraId="0CF7911F" w14:textId="77777777" w:rsidR="003B14DC" w:rsidRPr="000847E0" w:rsidRDefault="003B14DC">
                              <w:pPr>
                                <w:rPr>
                                  <w:b/>
                                </w:rPr>
                              </w:pPr>
                              <w:r w:rsidRPr="000847E0">
                                <w:rPr>
                                  <w:b/>
                                </w:rPr>
                                <w:t>A</w:t>
                              </w:r>
                            </w:p>
                          </w:txbxContent>
                        </wps:txbx>
                        <wps:bodyPr rot="0" vert="horz" wrap="square" lIns="91440" tIns="45720" rIns="91440" bIns="45720" anchor="t" anchorCtr="0">
                          <a:spAutoFit/>
                        </wps:bodyPr>
                      </wps:wsp>
                      <wps:wsp>
                        <wps:cNvPr id="192" name="Text Box 2"/>
                        <wps:cNvSpPr txBox="1">
                          <a:spLocks noChangeArrowheads="1"/>
                        </wps:cNvSpPr>
                        <wps:spPr bwMode="auto">
                          <a:xfrm>
                            <a:off x="3673366" y="331076"/>
                            <a:ext cx="2160270" cy="408940"/>
                          </a:xfrm>
                          <a:prstGeom prst="rect">
                            <a:avLst/>
                          </a:prstGeom>
                          <a:noFill/>
                          <a:ln w="9525">
                            <a:noFill/>
                            <a:miter lim="800000"/>
                            <a:headEnd/>
                            <a:tailEnd/>
                          </a:ln>
                        </wps:spPr>
                        <wps:txbx>
                          <w:txbxContent>
                            <w:p w14:paraId="1224F728" w14:textId="77777777" w:rsidR="003B14DC" w:rsidRPr="000847E0" w:rsidRDefault="003B14DC" w:rsidP="000847E0">
                              <w:pPr>
                                <w:rPr>
                                  <w:b/>
                                </w:rPr>
                              </w:pPr>
                              <w:r>
                                <w:rPr>
                                  <w:b/>
                                </w:rPr>
                                <w:t>B</w:t>
                              </w:r>
                            </w:p>
                          </w:txbxContent>
                        </wps:txbx>
                        <wps:bodyPr rot="0" vert="horz" wrap="square" lIns="91440" tIns="45720" rIns="91440" bIns="45720" anchor="t" anchorCtr="0">
                          <a:spAutoFit/>
                        </wps:bodyPr>
                      </wps:wsp>
                    </wpg:wgp>
                  </a:graphicData>
                </a:graphic>
              </wp:anchor>
            </w:drawing>
          </mc:Choice>
          <mc:Fallback>
            <w:pict>
              <v:group w14:anchorId="25EDB798" id="Group 907" o:spid="_x0000_s1328" style="position:absolute;left:0;text-align:left;margin-left:16.45pt;margin-top:29.65pt;width:459.35pt;height:214.75pt;z-index:251874816" coordsize="58336,27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">
                <v:group id="Group 385" o:spid="_x0000_s1329" style="position:absolute;top:1103;width:54775;height:26168" coordsize="54775,26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group id="Group 96" o:spid="_x0000_s1330" style="position:absolute;width:54775;height:26168" coordorigin="1228,5341" coordsize="8626,4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">
                    <v:group id="Group 308" o:spid="_x0000_s1331" style="position:absolute;left:1228;top:5341;width:8498;height:3819" coordorigin="5267" coordsize="53970,24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">
                      <v:shape id="Text Box 29" o:spid="_x0000_s1332" type="#_x0000_t202" style="position:absolute;left:16203;width:21568;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" filled="f" stroked="f">
                        <v:textbox style="mso-fit-shape-to-text:t">
                          <w:txbxContent>
                            <w:p w14:paraId="280DA8A9" w14:textId="77777777" w:rsidR="003B14DC" w:rsidRPr="00932EC2" w:rsidRDefault="003B14DC" w:rsidP="005B3C0C">
                              <w:pPr>
                                <w:rPr>
                                  <w:sz w:val="20"/>
                                  <w:szCs w:val="20"/>
                                </w:rPr>
                              </w:pPr>
                              <w:r w:rsidRPr="00932EC2">
                                <w:rPr>
                                  <w:sz w:val="20"/>
                                  <w:szCs w:val="20"/>
                                </w:rPr>
                                <w:t>60 cm</w:t>
                              </w:r>
                            </w:p>
                          </w:txbxContent>
                        </v:textbox>
                      </v:shape>
                      <v:group id="Group 306" o:spid="_x0000_s1333" style="position:absolute;left:5267;top:2385;width:53970;height:21866" coordsize="53969,21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">
                        <v:shape id="Picture 56" o:spid="_x0000_s1334" type="#_x0000_t75" style="position:absolute;width:53969;height:21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">
                          <v:imagedata r:id="rId78" o:title=""/>
                          <v:path arrowok="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5" o:spid="_x0000_s1335" type="#_x0000_t34" style="position:absolute;left:1391;width:26930;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" strokecolor="black [3213]" strokeweight="1pt">
                          <v:stroke startarrow="open" endarrow="open"/>
                        </v:shape>
                        <v:shape id="Elbow Connector 58" o:spid="_x0000_s1336" type="#_x0000_t34" style="position:absolute;left:30710;top:1487;width:0;height:1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" strokecolor="black [3213]" strokeweight="1pt">
                          <v:stroke startarrow="open" endarrow="open"/>
                        </v:shape>
                        <v:shape id="Elbow Connector 61" o:spid="_x0000_s1337" type="#_x0000_t34" style="position:absolute;left:795;top:10336;width:2520;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" strokecolor="black [3213]" strokeweight="1pt">
                          <v:stroke startarrow="open" endarrow="open"/>
                        </v:shape>
                        <v:shape id="Straight Arrow Connector 63" o:spid="_x0000_s1338" type="#_x0000_t32" style="position:absolute;left:8249;top:7454;width:1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" strokecolor="black [3213]" strokeweight="1pt">
                          <v:stroke endarrow="open"/>
                        </v:shape>
                        <v:shape id="Straight Arrow Connector 288" o:spid="_x0000_s1339" type="#_x0000_t32" style="position:absolute;left:10436;top:8249;width:0;height:19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" strokecolor="black [3213]" strokeweight="1pt">
                          <v:stroke endarrow="open"/>
                        </v:shape>
                        <v:shape id="Elbow Connector 289" o:spid="_x0000_s1340" type="#_x0000_t34" style="position:absolute;left:28326;top:4273;width:0;height:1260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" strokecolor="black [3213]" strokeweight="1pt">
                          <v:stroke startarrow="open" endarrow="open"/>
                        </v:shape>
                        <v:shape id="Elbow Connector 290" o:spid="_x0000_s1341" type="#_x0000_t34" style="position:absolute;left:35979;top:5864;width:0;height:720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" strokecolor="black [3213]" strokeweight="1pt">
                          <v:stroke startarrow="open" endarrow="open"/>
                        </v:shape>
                        <v:shape id="Elbow Connector 291" o:spid="_x0000_s1342" type="#_x0000_t34" style="position:absolute;left:36576;top:4273;width:14400;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" strokecolor="black [3213]" strokeweight="1pt">
                          <v:stroke startarrow="open" endarrow="open"/>
                        </v:shape>
                        <v:shape id="Elbow Connector 294" o:spid="_x0000_s1343" type="#_x0000_t34" style="position:absolute;left:34985;top:16101;width:18000;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" strokecolor="black [3213]" strokeweight="1pt">
                          <v:stroke startarrow="open" endarrow="open"/>
                        </v:shape>
                        <v:shape id="Elbow Connector 302" o:spid="_x0000_s1344" type="#_x0000_t34" style="position:absolute;left:9342;top:13318;width:2520;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" strokecolor="black [3213]" strokeweight="1pt">
                          <v:stroke startarrow="open" endarrow="open"/>
                        </v:shape>
                      </v:group>
                      <v:shape id="Text Box 42" o:spid="_x0000_s1345" type="#_x0000_t202" style="position:absolute;left:35332;top:4667;width:5265;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" filled="f" stroked="f">
                        <v:textbox style="mso-fit-shape-to-text:t">
                          <w:txbxContent>
                            <w:p w14:paraId="7F49B429" w14:textId="77777777" w:rsidR="003B14DC" w:rsidRPr="00932EC2" w:rsidRDefault="003B14DC" w:rsidP="005B3C0C">
                              <w:pPr>
                                <w:rPr>
                                  <w:sz w:val="20"/>
                                  <w:szCs w:val="20"/>
                                </w:rPr>
                              </w:pPr>
                              <w:r>
                                <w:rPr>
                                  <w:sz w:val="20"/>
                                  <w:szCs w:val="20"/>
                                </w:rPr>
                                <w:t xml:space="preserve">38 </w:t>
                              </w:r>
                              <w:r w:rsidRPr="00932EC2">
                                <w:rPr>
                                  <w:sz w:val="20"/>
                                  <w:szCs w:val="20"/>
                                </w:rPr>
                                <w:t>cm</w:t>
                              </w:r>
                            </w:p>
                          </w:txbxContent>
                        </v:textbox>
                      </v:shape>
                      <v:shape id="Text Box 43" o:spid="_x0000_s1346" type="#_x0000_t202" style="position:absolute;left:5464;top:13615;width:4674;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" filled="f" stroked="f">
                        <v:textbox style="mso-fit-shape-to-text:t">
                          <w:txbxContent>
                            <w:p w14:paraId="6D2EADE2" w14:textId="77777777" w:rsidR="003B14DC" w:rsidRPr="00932EC2" w:rsidRDefault="003B14DC" w:rsidP="005B3C0C">
                              <w:pPr>
                                <w:rPr>
                                  <w:sz w:val="20"/>
                                  <w:szCs w:val="20"/>
                                </w:rPr>
                              </w:pPr>
                              <w:r>
                                <w:rPr>
                                  <w:sz w:val="20"/>
                                  <w:szCs w:val="20"/>
                                </w:rPr>
                                <w:t xml:space="preserve">5 </w:t>
                              </w:r>
                              <w:r w:rsidRPr="00932EC2">
                                <w:rPr>
                                  <w:sz w:val="20"/>
                                  <w:szCs w:val="20"/>
                                </w:rPr>
                                <w:t>cm</w:t>
                              </w:r>
                            </w:p>
                          </w:txbxContent>
                        </v:textbox>
                      </v:shape>
                      <v:shape id="Text Box 44" o:spid="_x0000_s1347" type="#_x0000_t202" style="position:absolute;left:8582;top:3778;width:4770;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" filled="f" stroked="f">
                        <v:textbox style="mso-fit-shape-to-text:t">
                          <w:txbxContent>
                            <w:p w14:paraId="2D8F9544" w14:textId="77777777" w:rsidR="003B14DC" w:rsidRPr="00932EC2" w:rsidRDefault="003B14DC" w:rsidP="005B3C0C">
                              <w:pPr>
                                <w:rPr>
                                  <w:sz w:val="20"/>
                                  <w:szCs w:val="20"/>
                                </w:rPr>
                              </w:pPr>
                              <w:r>
                                <w:rPr>
                                  <w:sz w:val="20"/>
                                  <w:szCs w:val="20"/>
                                </w:rPr>
                                <w:t xml:space="preserve">5 </w:t>
                              </w:r>
                              <w:r w:rsidRPr="00932EC2">
                                <w:rPr>
                                  <w:sz w:val="20"/>
                                  <w:szCs w:val="20"/>
                                </w:rPr>
                                <w:t>cm</w:t>
                              </w:r>
                            </w:p>
                          </w:txbxContent>
                        </v:textbox>
                      </v:shape>
                      <v:shape id="Text Box 45" o:spid="_x0000_s1348" type="#_x0000_t202" style="position:absolute;left:16197;top:10039;width:5570;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" filled="f" stroked="f">
                        <v:textbox style="mso-fit-shape-to-text:t">
                          <w:txbxContent>
                            <w:p w14:paraId="4E1877EB" w14:textId="77777777" w:rsidR="003B14DC" w:rsidRPr="00932EC2" w:rsidRDefault="003B14DC" w:rsidP="005B3C0C">
                              <w:pPr>
                                <w:rPr>
                                  <w:sz w:val="20"/>
                                  <w:szCs w:val="20"/>
                                </w:rPr>
                              </w:pPr>
                              <w:r>
                                <w:rPr>
                                  <w:sz w:val="20"/>
                                  <w:szCs w:val="20"/>
                                </w:rPr>
                                <w:t xml:space="preserve">2 </w:t>
                              </w:r>
                              <w:r w:rsidRPr="00932EC2">
                                <w:rPr>
                                  <w:sz w:val="20"/>
                                  <w:szCs w:val="20"/>
                                </w:rPr>
                                <w:t>cm</w:t>
                              </w:r>
                            </w:p>
                          </w:txbxContent>
                        </v:textbox>
                      </v:shape>
                      <v:shape id="Text Box 46" o:spid="_x0000_s1349" type="#_x0000_t202" style="position:absolute;left:13517;top:6758;width:21568;height:2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" filled="f" stroked="f">
                        <v:textbox>
                          <w:txbxContent>
                            <w:p w14:paraId="4B631FC9" w14:textId="77777777" w:rsidR="003B14DC" w:rsidRPr="00932EC2" w:rsidRDefault="003B14DC" w:rsidP="005B3C0C">
                              <w:pPr>
                                <w:rPr>
                                  <w:sz w:val="20"/>
                                  <w:szCs w:val="20"/>
                                </w:rPr>
                              </w:pPr>
                              <w:r>
                                <w:rPr>
                                  <w:sz w:val="20"/>
                                  <w:szCs w:val="20"/>
                                </w:rPr>
                                <w:t xml:space="preserve">5 </w:t>
                              </w:r>
                              <w:r w:rsidRPr="00932EC2">
                                <w:rPr>
                                  <w:sz w:val="20"/>
                                  <w:szCs w:val="20"/>
                                </w:rPr>
                                <w:t>cm</w:t>
                              </w:r>
                            </w:p>
                          </w:txbxContent>
                        </v:textbox>
                      </v:shape>
                      <v:shape id="Text Box 47" o:spid="_x0000_s1350" type="#_x0000_t202" style="position:absolute;left:33046;top:11773;width:21568;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" filled="f" stroked="f">
                        <v:textbox style="mso-fit-shape-to-text:t">
                          <w:txbxContent>
                            <w:p w14:paraId="595EC375" w14:textId="77777777" w:rsidR="003B14DC" w:rsidRPr="00932EC2" w:rsidRDefault="003B14DC" w:rsidP="005B3C0C">
                              <w:pPr>
                                <w:rPr>
                                  <w:sz w:val="20"/>
                                  <w:szCs w:val="20"/>
                                </w:rPr>
                              </w:pPr>
                              <w:r>
                                <w:rPr>
                                  <w:sz w:val="20"/>
                                  <w:szCs w:val="20"/>
                                </w:rPr>
                                <w:t xml:space="preserve">28 </w:t>
                              </w:r>
                              <w:r w:rsidRPr="00932EC2">
                                <w:rPr>
                                  <w:sz w:val="20"/>
                                  <w:szCs w:val="20"/>
                                </w:rPr>
                                <w:t>cm</w:t>
                              </w:r>
                            </w:p>
                          </w:txbxContent>
                        </v:textbox>
                      </v:shape>
                      <v:shape id="Text Box 48" o:spid="_x0000_s1351" type="#_x0000_t202" style="position:absolute;left:14114;top:16199;width:21568;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" filled="f" stroked="f">
                        <v:textbox style="mso-fit-shape-to-text:t">
                          <w:txbxContent>
                            <w:p w14:paraId="161EF5DE" w14:textId="77777777" w:rsidR="003B14DC" w:rsidRPr="00932EC2" w:rsidRDefault="003B14DC" w:rsidP="005B3C0C">
                              <w:pPr>
                                <w:rPr>
                                  <w:sz w:val="20"/>
                                  <w:szCs w:val="20"/>
                                </w:rPr>
                              </w:pPr>
                              <w:r>
                                <w:rPr>
                                  <w:sz w:val="20"/>
                                  <w:szCs w:val="20"/>
                                </w:rPr>
                                <w:t xml:space="preserve">5 </w:t>
                              </w:r>
                              <w:r w:rsidRPr="00932EC2">
                                <w:rPr>
                                  <w:sz w:val="20"/>
                                  <w:szCs w:val="20"/>
                                </w:rPr>
                                <w:t>cm</w:t>
                              </w:r>
                            </w:p>
                          </w:txbxContent>
                        </v:textbox>
                      </v:shape>
                      <v:shape id="Text Box 49" o:spid="_x0000_s1352" type="#_x0000_t202" style="position:absolute;left:46611;top:3778;width:6465;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" filled="f" stroked="f">
                        <v:textbox style="mso-fit-shape-to-text:t">
                          <w:txbxContent>
                            <w:p w14:paraId="53BDFB89" w14:textId="77777777" w:rsidR="003B14DC" w:rsidRPr="00932EC2" w:rsidRDefault="003B14DC" w:rsidP="005B3C0C">
                              <w:pPr>
                                <w:rPr>
                                  <w:sz w:val="20"/>
                                  <w:szCs w:val="20"/>
                                </w:rPr>
                              </w:pPr>
                              <w:r>
                                <w:rPr>
                                  <w:sz w:val="20"/>
                                  <w:szCs w:val="20"/>
                                </w:rPr>
                                <w:t>28</w:t>
                              </w:r>
                              <w:r w:rsidRPr="00932EC2">
                                <w:rPr>
                                  <w:sz w:val="20"/>
                                  <w:szCs w:val="20"/>
                                </w:rPr>
                                <w:t xml:space="preserve"> cm</w:t>
                              </w:r>
                            </w:p>
                          </w:txbxContent>
                        </v:textbox>
                      </v:shape>
                      <v:shape id="Text Box 50" o:spid="_x0000_s1353" type="#_x0000_t202" style="position:absolute;left:36577;top:9836;width:6459;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" filled="f" stroked="f">
                        <v:textbox style="mso-fit-shape-to-text:t">
                          <w:txbxContent>
                            <w:p w14:paraId="329C3CEA" w14:textId="77777777" w:rsidR="003B14DC" w:rsidRPr="00932EC2" w:rsidRDefault="003B14DC" w:rsidP="005B3C0C">
                              <w:pPr>
                                <w:rPr>
                                  <w:sz w:val="20"/>
                                  <w:szCs w:val="20"/>
                                </w:rPr>
                              </w:pPr>
                              <w:r>
                                <w:rPr>
                                  <w:sz w:val="20"/>
                                  <w:szCs w:val="20"/>
                                </w:rPr>
                                <w:t>20</w:t>
                              </w:r>
                              <w:r w:rsidRPr="00932EC2">
                                <w:rPr>
                                  <w:sz w:val="20"/>
                                  <w:szCs w:val="20"/>
                                </w:rPr>
                                <w:t xml:space="preserve"> cm</w:t>
                              </w:r>
                            </w:p>
                          </w:txbxContent>
                        </v:textbox>
                      </v:shape>
                      <v:shape id="Text Box 51" o:spid="_x0000_s1354" type="#_x0000_t202" style="position:absolute;left:47113;top:18485;width:6459;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" filled="f" stroked="f">
                        <v:textbox style="mso-fit-shape-to-text:t">
                          <w:txbxContent>
                            <w:p w14:paraId="6E461729" w14:textId="77777777" w:rsidR="003B14DC" w:rsidRPr="00932EC2" w:rsidRDefault="003B14DC" w:rsidP="005B3C0C">
                              <w:pPr>
                                <w:rPr>
                                  <w:sz w:val="20"/>
                                  <w:szCs w:val="20"/>
                                </w:rPr>
                              </w:pPr>
                              <w:r>
                                <w:rPr>
                                  <w:sz w:val="20"/>
                                  <w:szCs w:val="20"/>
                                </w:rPr>
                                <w:t>38</w:t>
                              </w:r>
                              <w:r w:rsidRPr="00932EC2">
                                <w:rPr>
                                  <w:sz w:val="20"/>
                                  <w:szCs w:val="20"/>
                                </w:rPr>
                                <w:t xml:space="preserve"> cm</w:t>
                              </w:r>
                            </w:p>
                          </w:txbxContent>
                        </v:textbox>
                      </v:shape>
                    </v:group>
                    <v:shape id="Text Box 52" o:spid="_x0000_s1355" type="#_x0000_t202" style="position:absolute;left:2342;top:8893;width:7512;height: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" stroked="f">
                      <v:textbox style="mso-fit-shape-to-text:t">
                        <w:txbxContent>
                          <w:p w14:paraId="443E5F92" w14:textId="77777777" w:rsidR="003B14DC" w:rsidRPr="002927EF" w:rsidRDefault="003B14DC" w:rsidP="005B3C0C">
                            <w:pPr>
                              <w:rPr>
                                <w:sz w:val="20"/>
                                <w:szCs w:val="20"/>
                              </w:rPr>
                            </w:pPr>
                            <w:r w:rsidRPr="00DA798E">
                              <w:rPr>
                                <w:b/>
                                <w:sz w:val="20"/>
                                <w:szCs w:val="20"/>
                              </w:rPr>
                              <w:t xml:space="preserve">Figure </w:t>
                            </w:r>
                            <w:r>
                              <w:rPr>
                                <w:b/>
                                <w:sz w:val="20"/>
                                <w:szCs w:val="20"/>
                              </w:rPr>
                              <w:t xml:space="preserve">31 </w:t>
                            </w:r>
                            <w:r>
                              <w:rPr>
                                <w:sz w:val="20"/>
                                <w:szCs w:val="20"/>
                              </w:rPr>
                              <w:t>A</w:t>
                            </w:r>
                            <w:r w:rsidRPr="002927EF">
                              <w:rPr>
                                <w:sz w:val="20"/>
                                <w:szCs w:val="20"/>
                              </w:rPr>
                              <w:t xml:space="preserve">) </w:t>
                            </w:r>
                            <w:r>
                              <w:rPr>
                                <w:sz w:val="20"/>
                                <w:szCs w:val="20"/>
                              </w:rPr>
                              <w:t>b</w:t>
                            </w:r>
                            <w:r w:rsidRPr="002927EF">
                              <w:rPr>
                                <w:sz w:val="20"/>
                                <w:szCs w:val="20"/>
                              </w:rPr>
                              <w:t xml:space="preserve">ottom view and </w:t>
                            </w:r>
                            <w:r>
                              <w:rPr>
                                <w:sz w:val="20"/>
                                <w:szCs w:val="20"/>
                              </w:rPr>
                              <w:t>B</w:t>
                            </w:r>
                            <w:r w:rsidRPr="002927EF">
                              <w:rPr>
                                <w:sz w:val="20"/>
                                <w:szCs w:val="20"/>
                              </w:rPr>
                              <w:t xml:space="preserve">) </w:t>
                            </w:r>
                            <w:r>
                              <w:rPr>
                                <w:sz w:val="20"/>
                                <w:szCs w:val="20"/>
                              </w:rPr>
                              <w:t>s</w:t>
                            </w:r>
                            <w:r w:rsidRPr="002927EF">
                              <w:rPr>
                                <w:sz w:val="20"/>
                                <w:szCs w:val="20"/>
                              </w:rPr>
                              <w:t xml:space="preserve">ide view of mini-bioreactor stand. </w:t>
                            </w:r>
                          </w:p>
                        </w:txbxContent>
                      </v:textbox>
                    </v:shape>
                  </v:group>
                  <v:shape id="Elbow Connector 403" o:spid="_x0000_s1356" type="#_x0000_t34" style="position:absolute;left:2169;top:4339;width:2520;height: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" strokecolor="black [3213]" strokeweight="1pt">
                    <v:stroke startarrow="open" endarrow="open"/>
                  </v:shape>
                </v:group>
                <v:shape id="_x0000_s1357" type="#_x0000_t202" style="position:absolute;left:2364;width:21603;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CF7911F" w14:textId="77777777" w:rsidR="003B14DC" w:rsidRPr="000847E0" w:rsidRDefault="003B14DC">
                        <w:pPr>
                          <w:rPr>
                            <w:b/>
                          </w:rPr>
                        </w:pPr>
                        <w:r w:rsidRPr="000847E0">
                          <w:rPr>
                            <w:b/>
                          </w:rPr>
                          <w:t>A</w:t>
                        </w:r>
                      </w:p>
                    </w:txbxContent>
                  </v:textbox>
                </v:shape>
                <v:shape id="_x0000_s1358" type="#_x0000_t202" style="position:absolute;left:36733;top:3310;width:21603;height:4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" filled="f" stroked="f">
                  <v:textbox style="mso-fit-shape-to-text:t">
                    <w:txbxContent>
                      <w:p w14:paraId="1224F728" w14:textId="77777777" w:rsidR="003B14DC" w:rsidRPr="000847E0" w:rsidRDefault="003B14DC" w:rsidP="000847E0">
                        <w:pPr>
                          <w:rPr>
                            <w:b/>
                          </w:rPr>
                        </w:pPr>
                        <w:r>
                          <w:rPr>
                            <w:b/>
                          </w:rPr>
                          <w:t>B</w:t>
                        </w:r>
                      </w:p>
                    </w:txbxContent>
                  </v:textbox>
                </v:shape>
                <w10:wrap type="topAndBottom"/>
              </v:group>
            </w:pict>
          </mc:Fallback>
        </mc:AlternateContent>
      </w:r>
    </w:p>
    <w:p w14:paraId="0B16BCF1" w14:textId="1A473157" w:rsidR="005B3C0C" w:rsidRPr="005B3C0C" w:rsidRDefault="005B3C0C" w:rsidP="005B3C0C">
      <w:pPr>
        <w:pStyle w:val="Heading3"/>
        <w:spacing w:after="240" w:line="360" w:lineRule="auto"/>
        <w:ind w:left="709"/>
        <w:rPr>
          <w:color w:val="auto"/>
        </w:rPr>
      </w:pPr>
      <w:bookmarkStart w:id="62" w:name="_Toc462059779"/>
      <w:r w:rsidRPr="005B3C0C">
        <w:rPr>
          <w:color w:val="auto"/>
        </w:rPr>
        <w:lastRenderedPageBreak/>
        <w:t>Biochemical analysis</w:t>
      </w:r>
      <w:bookmarkEnd w:id="62"/>
    </w:p>
    <w:p w14:paraId="025B2486" w14:textId="4DD4CFA9" w:rsidR="005B3C0C" w:rsidRPr="005B3C0C" w:rsidRDefault="005B3C0C" w:rsidP="005B3C0C">
      <w:pPr>
        <w:spacing w:line="360" w:lineRule="auto"/>
      </w:pPr>
      <w:r w:rsidRPr="005B3C0C">
        <w:t xml:space="preserve">The biochemical composition of </w:t>
      </w:r>
      <w:r w:rsidRPr="005B3C0C">
        <w:rPr>
          <w:i/>
        </w:rPr>
        <w:t xml:space="preserve">M. inermum </w:t>
      </w:r>
      <w:r w:rsidRPr="005B3C0C">
        <w:t xml:space="preserve">was analysed under different trophic conditions and growth phases. Autotrophic, heterotrophic and mixotrophic cultures were cultivated as described in Section 4.2.2.1. Three parallel experiments were conducted with harvesting at mid log phase, start of stationary phase, and end of stationary phase. The timing of the sampling for each treatment is outlined in Table </w:t>
      </w:r>
      <w:r w:rsidR="006549F8">
        <w:t>9</w:t>
      </w:r>
      <w:r w:rsidRPr="005B3C0C">
        <w:t xml:space="preserve">.  Due to slow growth, autotrophic cultures did not reach their stationary phase and continued to grow linearly after 70 days of cultivation; however, results are included for comparison. The entire 100 ml culture was harvested, split into 30 ml aliquots and freeze dried as outlined in Section 2.3. In addition the chlorophyll contents of log-phase mixotrophic and heterotrophic glucose fed cultures were also analysed.  All treatments were carried out in triplicate. </w:t>
      </w:r>
    </w:p>
    <w:tbl>
      <w:tblPr>
        <w:tblStyle w:val="TableGrid2"/>
        <w:tblW w:w="8363" w:type="dxa"/>
        <w:tblInd w:w="113" w:type="dxa"/>
        <w:tblLayout w:type="fixed"/>
        <w:tblLook w:val="04A0" w:firstRow="1" w:lastRow="0" w:firstColumn="1" w:lastColumn="0" w:noHBand="0" w:noVBand="1"/>
      </w:tblPr>
      <w:tblGrid>
        <w:gridCol w:w="1559"/>
        <w:gridCol w:w="1701"/>
        <w:gridCol w:w="1418"/>
        <w:gridCol w:w="1843"/>
        <w:gridCol w:w="1842"/>
      </w:tblGrid>
      <w:tr w:rsidR="005B3C0C" w:rsidRPr="005B3C0C" w14:paraId="5286DF70" w14:textId="77777777" w:rsidTr="005B3C0C">
        <w:trPr>
          <w:trHeight w:val="574"/>
        </w:trPr>
        <w:tc>
          <w:tcPr>
            <w:tcW w:w="8363" w:type="dxa"/>
            <w:gridSpan w:val="5"/>
            <w:tcBorders>
              <w:top w:val="nil"/>
              <w:left w:val="nil"/>
              <w:bottom w:val="single" w:sz="4" w:space="0" w:color="auto"/>
              <w:right w:val="nil"/>
            </w:tcBorders>
          </w:tcPr>
          <w:p w14:paraId="7D94DA47" w14:textId="77777777" w:rsidR="005B3C0C" w:rsidRPr="005B3C0C" w:rsidRDefault="005B3C0C" w:rsidP="006549F8">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b/>
                <w:sz w:val="20"/>
                <w:szCs w:val="20"/>
                <w:lang w:eastAsia="en-GB"/>
              </w:rPr>
              <w:t xml:space="preserve">Table </w:t>
            </w:r>
            <w:r w:rsidR="006549F8">
              <w:rPr>
                <w:rFonts w:cs="Arial"/>
                <w:b/>
                <w:sz w:val="20"/>
                <w:szCs w:val="20"/>
                <w:lang w:eastAsia="en-GB"/>
              </w:rPr>
              <w:t>9</w:t>
            </w:r>
            <w:r w:rsidRPr="005B3C0C">
              <w:rPr>
                <w:rFonts w:cs="Arial"/>
                <w:sz w:val="20"/>
                <w:szCs w:val="20"/>
                <w:lang w:eastAsia="en-GB"/>
              </w:rPr>
              <w:t>. Timing of sampling for biochemical analysis</w:t>
            </w:r>
          </w:p>
        </w:tc>
      </w:tr>
      <w:tr w:rsidR="005B3C0C" w:rsidRPr="005B3C0C" w14:paraId="1130EDE4" w14:textId="77777777" w:rsidTr="005B3C0C">
        <w:trPr>
          <w:trHeight w:val="395"/>
        </w:trPr>
        <w:tc>
          <w:tcPr>
            <w:tcW w:w="1559" w:type="dxa"/>
            <w:tcBorders>
              <w:top w:val="single" w:sz="4" w:space="0" w:color="auto"/>
              <w:left w:val="nil"/>
              <w:bottom w:val="single" w:sz="4" w:space="0" w:color="auto"/>
              <w:right w:val="nil"/>
            </w:tcBorders>
            <w:hideMark/>
          </w:tcPr>
          <w:p w14:paraId="1B36B00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Treatment</w:t>
            </w:r>
          </w:p>
        </w:tc>
        <w:tc>
          <w:tcPr>
            <w:tcW w:w="1701" w:type="dxa"/>
            <w:tcBorders>
              <w:top w:val="single" w:sz="4" w:space="0" w:color="auto"/>
              <w:left w:val="nil"/>
              <w:bottom w:val="single" w:sz="4" w:space="0" w:color="auto"/>
              <w:right w:val="nil"/>
            </w:tcBorders>
          </w:tcPr>
          <w:p w14:paraId="1C0B6B9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Organic Carbon</w:t>
            </w:r>
          </w:p>
        </w:tc>
        <w:tc>
          <w:tcPr>
            <w:tcW w:w="1418" w:type="dxa"/>
            <w:tcBorders>
              <w:top w:val="single" w:sz="4" w:space="0" w:color="auto"/>
              <w:left w:val="nil"/>
              <w:bottom w:val="single" w:sz="4" w:space="0" w:color="auto"/>
              <w:right w:val="nil"/>
            </w:tcBorders>
            <w:hideMark/>
          </w:tcPr>
          <w:p w14:paraId="7D2C178F"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Exponential phase</w:t>
            </w:r>
          </w:p>
        </w:tc>
        <w:tc>
          <w:tcPr>
            <w:tcW w:w="1843" w:type="dxa"/>
            <w:tcBorders>
              <w:top w:val="single" w:sz="4" w:space="0" w:color="auto"/>
              <w:left w:val="nil"/>
              <w:bottom w:val="single" w:sz="4" w:space="0" w:color="auto"/>
              <w:right w:val="nil"/>
            </w:tcBorders>
            <w:hideMark/>
          </w:tcPr>
          <w:p w14:paraId="1F90CBA0"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Start of stationary phase</w:t>
            </w:r>
          </w:p>
        </w:tc>
        <w:tc>
          <w:tcPr>
            <w:tcW w:w="1842" w:type="dxa"/>
            <w:tcBorders>
              <w:top w:val="single" w:sz="4" w:space="0" w:color="auto"/>
              <w:left w:val="nil"/>
              <w:bottom w:val="single" w:sz="4" w:space="0" w:color="auto"/>
              <w:right w:val="nil"/>
            </w:tcBorders>
            <w:hideMark/>
          </w:tcPr>
          <w:p w14:paraId="10E08A9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End of stationary phase</w:t>
            </w:r>
          </w:p>
        </w:tc>
      </w:tr>
      <w:tr w:rsidR="005B3C0C" w:rsidRPr="005B3C0C" w14:paraId="3D5ACD48" w14:textId="77777777" w:rsidTr="005B3C0C">
        <w:trPr>
          <w:trHeight w:val="148"/>
        </w:trPr>
        <w:tc>
          <w:tcPr>
            <w:tcW w:w="1559" w:type="dxa"/>
            <w:tcBorders>
              <w:top w:val="single" w:sz="4" w:space="0" w:color="auto"/>
              <w:left w:val="nil"/>
              <w:bottom w:val="nil"/>
              <w:right w:val="nil"/>
            </w:tcBorders>
          </w:tcPr>
          <w:p w14:paraId="1D22F80E"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
                <w:szCs w:val="2"/>
                <w:lang w:eastAsia="en-GB"/>
              </w:rPr>
            </w:pPr>
          </w:p>
        </w:tc>
        <w:tc>
          <w:tcPr>
            <w:tcW w:w="1701" w:type="dxa"/>
            <w:tcBorders>
              <w:top w:val="single" w:sz="4" w:space="0" w:color="auto"/>
              <w:left w:val="nil"/>
              <w:bottom w:val="nil"/>
              <w:right w:val="nil"/>
            </w:tcBorders>
          </w:tcPr>
          <w:p w14:paraId="6192FBB6"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
                <w:szCs w:val="2"/>
                <w:lang w:eastAsia="en-GB"/>
              </w:rPr>
            </w:pPr>
          </w:p>
        </w:tc>
        <w:tc>
          <w:tcPr>
            <w:tcW w:w="1418" w:type="dxa"/>
            <w:tcBorders>
              <w:top w:val="single" w:sz="4" w:space="0" w:color="auto"/>
              <w:left w:val="nil"/>
              <w:bottom w:val="nil"/>
              <w:right w:val="nil"/>
            </w:tcBorders>
          </w:tcPr>
          <w:p w14:paraId="5ECF7205"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
                <w:szCs w:val="2"/>
                <w:lang w:eastAsia="en-GB"/>
              </w:rPr>
            </w:pPr>
          </w:p>
        </w:tc>
        <w:tc>
          <w:tcPr>
            <w:tcW w:w="1843" w:type="dxa"/>
            <w:tcBorders>
              <w:top w:val="single" w:sz="4" w:space="0" w:color="auto"/>
              <w:left w:val="nil"/>
              <w:bottom w:val="nil"/>
              <w:right w:val="nil"/>
            </w:tcBorders>
          </w:tcPr>
          <w:p w14:paraId="57562226"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
                <w:szCs w:val="2"/>
                <w:lang w:eastAsia="en-GB"/>
              </w:rPr>
            </w:pPr>
          </w:p>
        </w:tc>
        <w:tc>
          <w:tcPr>
            <w:tcW w:w="1842" w:type="dxa"/>
            <w:tcBorders>
              <w:top w:val="single" w:sz="4" w:space="0" w:color="auto"/>
              <w:left w:val="nil"/>
              <w:bottom w:val="nil"/>
              <w:right w:val="nil"/>
            </w:tcBorders>
          </w:tcPr>
          <w:p w14:paraId="1E690112" w14:textId="77777777" w:rsidR="005B3C0C" w:rsidRPr="005B3C0C" w:rsidRDefault="005B3C0C" w:rsidP="005B3C0C">
            <w:pPr>
              <w:tabs>
                <w:tab w:val="left" w:pos="567"/>
                <w:tab w:val="left" w:pos="1134"/>
              </w:tabs>
              <w:autoSpaceDE w:val="0"/>
              <w:autoSpaceDN w:val="0"/>
              <w:adjustRightInd w:val="0"/>
              <w:spacing w:after="0" w:line="360" w:lineRule="auto"/>
              <w:ind w:right="113"/>
              <w:rPr>
                <w:rFonts w:cs="Arial"/>
                <w:sz w:val="2"/>
                <w:szCs w:val="2"/>
                <w:lang w:eastAsia="en-GB"/>
              </w:rPr>
            </w:pPr>
          </w:p>
        </w:tc>
      </w:tr>
      <w:tr w:rsidR="005B3C0C" w:rsidRPr="005B3C0C" w14:paraId="35F3F333" w14:textId="77777777" w:rsidTr="005B3C0C">
        <w:trPr>
          <w:trHeight w:val="362"/>
        </w:trPr>
        <w:tc>
          <w:tcPr>
            <w:tcW w:w="1559" w:type="dxa"/>
            <w:tcBorders>
              <w:top w:val="nil"/>
              <w:left w:val="nil"/>
              <w:bottom w:val="nil"/>
              <w:right w:val="nil"/>
            </w:tcBorders>
          </w:tcPr>
          <w:p w14:paraId="5F821068"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Autotrophic</w:t>
            </w:r>
          </w:p>
          <w:p w14:paraId="1BBC4A0A"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
                <w:szCs w:val="2"/>
                <w:lang w:eastAsia="en-GB"/>
              </w:rPr>
            </w:pPr>
          </w:p>
        </w:tc>
        <w:tc>
          <w:tcPr>
            <w:tcW w:w="1701" w:type="dxa"/>
            <w:tcBorders>
              <w:top w:val="nil"/>
              <w:left w:val="nil"/>
              <w:bottom w:val="nil"/>
              <w:right w:val="nil"/>
            </w:tcBorders>
          </w:tcPr>
          <w:p w14:paraId="2171167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bCs/>
                <w:sz w:val="20"/>
                <w:szCs w:val="20"/>
                <w:lang w:eastAsia="en-GB"/>
              </w:rPr>
            </w:pPr>
            <w:r w:rsidRPr="005B3C0C">
              <w:rPr>
                <w:rFonts w:cs="Arial"/>
                <w:bCs/>
                <w:sz w:val="20"/>
                <w:szCs w:val="20"/>
                <w:lang w:eastAsia="en-GB"/>
              </w:rPr>
              <w:t>-</w:t>
            </w:r>
          </w:p>
        </w:tc>
        <w:tc>
          <w:tcPr>
            <w:tcW w:w="1418" w:type="dxa"/>
            <w:tcBorders>
              <w:top w:val="nil"/>
              <w:left w:val="nil"/>
              <w:bottom w:val="nil"/>
              <w:right w:val="nil"/>
            </w:tcBorders>
            <w:hideMark/>
          </w:tcPr>
          <w:p w14:paraId="0A77628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bCs/>
                <w:sz w:val="20"/>
                <w:szCs w:val="20"/>
                <w:lang w:eastAsia="en-GB"/>
              </w:rPr>
              <w:t>21 days</w:t>
            </w:r>
          </w:p>
        </w:tc>
        <w:tc>
          <w:tcPr>
            <w:tcW w:w="1843" w:type="dxa"/>
            <w:tcBorders>
              <w:top w:val="nil"/>
              <w:left w:val="nil"/>
              <w:bottom w:val="nil"/>
              <w:right w:val="nil"/>
            </w:tcBorders>
            <w:hideMark/>
          </w:tcPr>
          <w:p w14:paraId="210B3DE4"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bCs/>
                <w:sz w:val="20"/>
                <w:szCs w:val="20"/>
                <w:lang w:eastAsia="en-GB"/>
              </w:rPr>
              <w:t>28 days</w:t>
            </w:r>
          </w:p>
        </w:tc>
        <w:tc>
          <w:tcPr>
            <w:tcW w:w="1842" w:type="dxa"/>
            <w:tcBorders>
              <w:top w:val="nil"/>
              <w:left w:val="nil"/>
              <w:bottom w:val="nil"/>
              <w:right w:val="nil"/>
            </w:tcBorders>
            <w:hideMark/>
          </w:tcPr>
          <w:p w14:paraId="475228CC"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sz w:val="20"/>
              </w:rPr>
            </w:pPr>
            <w:r w:rsidRPr="005B3C0C">
              <w:rPr>
                <w:rFonts w:eastAsia="Calibri" w:cs="Arial"/>
                <w:sz w:val="20"/>
                <w:szCs w:val="20"/>
                <w:lang w:eastAsia="en-GB"/>
              </w:rPr>
              <w:t>70 days</w:t>
            </w:r>
          </w:p>
        </w:tc>
      </w:tr>
      <w:tr w:rsidR="005B3C0C" w:rsidRPr="005B3C0C" w14:paraId="5E98355D" w14:textId="77777777" w:rsidTr="005B3C0C">
        <w:trPr>
          <w:trHeight w:val="426"/>
        </w:trPr>
        <w:tc>
          <w:tcPr>
            <w:tcW w:w="1559" w:type="dxa"/>
            <w:tcBorders>
              <w:top w:val="nil"/>
              <w:left w:val="nil"/>
              <w:bottom w:val="nil"/>
              <w:right w:val="nil"/>
            </w:tcBorders>
          </w:tcPr>
          <w:p w14:paraId="6AC5C43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
                <w:szCs w:val="2"/>
                <w:lang w:eastAsia="en-GB"/>
              </w:rPr>
            </w:pPr>
          </w:p>
          <w:p w14:paraId="40065AC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Mixotrophic</w:t>
            </w:r>
          </w:p>
        </w:tc>
        <w:tc>
          <w:tcPr>
            <w:tcW w:w="1701" w:type="dxa"/>
            <w:tcBorders>
              <w:top w:val="nil"/>
              <w:left w:val="nil"/>
              <w:bottom w:val="nil"/>
              <w:right w:val="nil"/>
            </w:tcBorders>
          </w:tcPr>
          <w:p w14:paraId="4ED4B56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shd w:val="clear" w:color="auto" w:fill="FFFFFF"/>
              </w:rPr>
            </w:pPr>
            <w:r w:rsidRPr="005B3C0C">
              <w:rPr>
                <w:rFonts w:cs="Arial"/>
                <w:sz w:val="20"/>
                <w:szCs w:val="20"/>
                <w:shd w:val="clear" w:color="auto" w:fill="FFFFFF"/>
              </w:rPr>
              <w:t>Sodium acetate</w:t>
            </w:r>
          </w:p>
        </w:tc>
        <w:tc>
          <w:tcPr>
            <w:tcW w:w="1418" w:type="dxa"/>
            <w:tcBorders>
              <w:top w:val="nil"/>
              <w:left w:val="nil"/>
              <w:bottom w:val="nil"/>
              <w:right w:val="nil"/>
            </w:tcBorders>
          </w:tcPr>
          <w:p w14:paraId="513FB344"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
                <w:szCs w:val="2"/>
                <w:shd w:val="clear" w:color="auto" w:fill="FFFFFF"/>
              </w:rPr>
            </w:pPr>
          </w:p>
          <w:p w14:paraId="13CD0DCC"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shd w:val="clear" w:color="auto" w:fill="FFFFFF"/>
              </w:rPr>
              <w:t>2 days</w:t>
            </w:r>
          </w:p>
        </w:tc>
        <w:tc>
          <w:tcPr>
            <w:tcW w:w="1843" w:type="dxa"/>
            <w:tcBorders>
              <w:top w:val="nil"/>
              <w:left w:val="nil"/>
              <w:bottom w:val="nil"/>
              <w:right w:val="nil"/>
            </w:tcBorders>
          </w:tcPr>
          <w:p w14:paraId="3C9719A2"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bCs/>
                <w:sz w:val="2"/>
                <w:szCs w:val="2"/>
                <w:lang w:eastAsia="en-GB"/>
              </w:rPr>
            </w:pPr>
          </w:p>
          <w:p w14:paraId="0BBF437B"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bCs/>
                <w:sz w:val="20"/>
                <w:szCs w:val="20"/>
                <w:lang w:eastAsia="en-GB"/>
              </w:rPr>
              <w:t>4 days</w:t>
            </w:r>
          </w:p>
        </w:tc>
        <w:tc>
          <w:tcPr>
            <w:tcW w:w="1842" w:type="dxa"/>
            <w:tcBorders>
              <w:top w:val="nil"/>
              <w:left w:val="nil"/>
              <w:bottom w:val="nil"/>
              <w:right w:val="nil"/>
            </w:tcBorders>
            <w:hideMark/>
          </w:tcPr>
          <w:p w14:paraId="438C812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
                <w:szCs w:val="2"/>
                <w:lang w:eastAsia="en-GB"/>
              </w:rPr>
            </w:pPr>
          </w:p>
          <w:p w14:paraId="00447DBC"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49 days</w:t>
            </w:r>
          </w:p>
        </w:tc>
      </w:tr>
      <w:tr w:rsidR="005B3C0C" w:rsidRPr="005B3C0C" w14:paraId="0FB97A9B" w14:textId="77777777" w:rsidTr="005B3C0C">
        <w:trPr>
          <w:trHeight w:val="419"/>
        </w:trPr>
        <w:tc>
          <w:tcPr>
            <w:tcW w:w="1559" w:type="dxa"/>
            <w:tcBorders>
              <w:top w:val="nil"/>
              <w:left w:val="nil"/>
              <w:bottom w:val="nil"/>
              <w:right w:val="nil"/>
            </w:tcBorders>
          </w:tcPr>
          <w:p w14:paraId="1044271A"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
                <w:szCs w:val="2"/>
                <w:lang w:eastAsia="en-GB"/>
              </w:rPr>
            </w:pPr>
          </w:p>
          <w:p w14:paraId="219CCB0B"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Heterotrophic</w:t>
            </w:r>
          </w:p>
        </w:tc>
        <w:tc>
          <w:tcPr>
            <w:tcW w:w="1701" w:type="dxa"/>
            <w:tcBorders>
              <w:top w:val="nil"/>
              <w:left w:val="nil"/>
              <w:bottom w:val="nil"/>
              <w:right w:val="nil"/>
            </w:tcBorders>
          </w:tcPr>
          <w:p w14:paraId="17261A20"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shd w:val="clear" w:color="auto" w:fill="FFFFFF"/>
              </w:rPr>
            </w:pPr>
            <w:r w:rsidRPr="005B3C0C">
              <w:rPr>
                <w:rFonts w:cs="Arial"/>
                <w:sz w:val="20"/>
                <w:szCs w:val="20"/>
                <w:shd w:val="clear" w:color="auto" w:fill="FFFFFF"/>
              </w:rPr>
              <w:t>Sodium acetate</w:t>
            </w:r>
          </w:p>
        </w:tc>
        <w:tc>
          <w:tcPr>
            <w:tcW w:w="1418" w:type="dxa"/>
            <w:tcBorders>
              <w:top w:val="nil"/>
              <w:left w:val="nil"/>
              <w:bottom w:val="nil"/>
              <w:right w:val="nil"/>
            </w:tcBorders>
          </w:tcPr>
          <w:p w14:paraId="2BC4E8C9"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shd w:val="clear" w:color="auto" w:fill="FFFFFF"/>
              </w:rPr>
              <w:t>3 days</w:t>
            </w:r>
          </w:p>
        </w:tc>
        <w:tc>
          <w:tcPr>
            <w:tcW w:w="1843" w:type="dxa"/>
            <w:tcBorders>
              <w:top w:val="nil"/>
              <w:left w:val="nil"/>
              <w:bottom w:val="nil"/>
              <w:right w:val="nil"/>
            </w:tcBorders>
          </w:tcPr>
          <w:p w14:paraId="3C233279"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bCs/>
                <w:sz w:val="20"/>
                <w:szCs w:val="20"/>
                <w:lang w:eastAsia="en-GB"/>
              </w:rPr>
              <w:t>8 days</w:t>
            </w:r>
          </w:p>
        </w:tc>
        <w:tc>
          <w:tcPr>
            <w:tcW w:w="1842" w:type="dxa"/>
            <w:tcBorders>
              <w:top w:val="nil"/>
              <w:left w:val="nil"/>
              <w:bottom w:val="nil"/>
              <w:right w:val="nil"/>
            </w:tcBorders>
            <w:hideMark/>
          </w:tcPr>
          <w:p w14:paraId="2D54226D"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49 days</w:t>
            </w:r>
          </w:p>
        </w:tc>
      </w:tr>
      <w:tr w:rsidR="005B3C0C" w:rsidRPr="005B3C0C" w14:paraId="3520CA4F" w14:textId="77777777" w:rsidTr="005B3C0C">
        <w:trPr>
          <w:trHeight w:val="425"/>
        </w:trPr>
        <w:tc>
          <w:tcPr>
            <w:tcW w:w="1559" w:type="dxa"/>
            <w:tcBorders>
              <w:top w:val="nil"/>
              <w:left w:val="nil"/>
              <w:bottom w:val="nil"/>
              <w:right w:val="nil"/>
            </w:tcBorders>
          </w:tcPr>
          <w:p w14:paraId="59A138F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
                <w:szCs w:val="2"/>
                <w:lang w:eastAsia="en-GB"/>
              </w:rPr>
            </w:pPr>
          </w:p>
          <w:p w14:paraId="19133F7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Mixotrophic</w:t>
            </w:r>
          </w:p>
        </w:tc>
        <w:tc>
          <w:tcPr>
            <w:tcW w:w="1701" w:type="dxa"/>
            <w:tcBorders>
              <w:top w:val="nil"/>
              <w:left w:val="nil"/>
              <w:bottom w:val="nil"/>
              <w:right w:val="nil"/>
            </w:tcBorders>
          </w:tcPr>
          <w:p w14:paraId="127662A5"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shd w:val="clear" w:color="auto" w:fill="FFFFFF"/>
              </w:rPr>
            </w:pPr>
            <w:r w:rsidRPr="005B3C0C">
              <w:rPr>
                <w:rFonts w:cs="Arial"/>
                <w:sz w:val="20"/>
                <w:szCs w:val="20"/>
                <w:shd w:val="clear" w:color="auto" w:fill="FFFFFF"/>
              </w:rPr>
              <w:t>Glucose</w:t>
            </w:r>
          </w:p>
        </w:tc>
        <w:tc>
          <w:tcPr>
            <w:tcW w:w="1418" w:type="dxa"/>
            <w:tcBorders>
              <w:top w:val="nil"/>
              <w:left w:val="nil"/>
              <w:bottom w:val="nil"/>
              <w:right w:val="nil"/>
            </w:tcBorders>
          </w:tcPr>
          <w:p w14:paraId="62B3001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
                <w:szCs w:val="2"/>
                <w:shd w:val="clear" w:color="auto" w:fill="FFFFFF"/>
              </w:rPr>
            </w:pPr>
          </w:p>
          <w:p w14:paraId="0816B238"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shd w:val="clear" w:color="auto" w:fill="FFFFFF"/>
              </w:rPr>
              <w:t>2 days</w:t>
            </w:r>
          </w:p>
        </w:tc>
        <w:tc>
          <w:tcPr>
            <w:tcW w:w="1843" w:type="dxa"/>
            <w:tcBorders>
              <w:top w:val="nil"/>
              <w:left w:val="nil"/>
              <w:bottom w:val="nil"/>
              <w:right w:val="nil"/>
            </w:tcBorders>
          </w:tcPr>
          <w:p w14:paraId="69BFD599"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bCs/>
                <w:sz w:val="2"/>
                <w:szCs w:val="2"/>
                <w:lang w:eastAsia="en-GB"/>
              </w:rPr>
              <w:t>-</w:t>
            </w:r>
          </w:p>
        </w:tc>
        <w:tc>
          <w:tcPr>
            <w:tcW w:w="1842" w:type="dxa"/>
            <w:tcBorders>
              <w:top w:val="nil"/>
              <w:left w:val="nil"/>
              <w:bottom w:val="nil"/>
              <w:right w:val="nil"/>
            </w:tcBorders>
          </w:tcPr>
          <w:p w14:paraId="7F7244D1"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
                <w:szCs w:val="2"/>
                <w:lang w:eastAsia="en-GB"/>
              </w:rPr>
            </w:pPr>
          </w:p>
          <w:p w14:paraId="5DC6F7E4"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w:t>
            </w:r>
          </w:p>
        </w:tc>
      </w:tr>
      <w:tr w:rsidR="005B3C0C" w:rsidRPr="005B3C0C" w14:paraId="2BF79697" w14:textId="77777777" w:rsidTr="005B3C0C">
        <w:trPr>
          <w:trHeight w:val="607"/>
        </w:trPr>
        <w:tc>
          <w:tcPr>
            <w:tcW w:w="1559" w:type="dxa"/>
            <w:tcBorders>
              <w:top w:val="nil"/>
              <w:left w:val="nil"/>
              <w:bottom w:val="nil"/>
              <w:right w:val="nil"/>
            </w:tcBorders>
          </w:tcPr>
          <w:p w14:paraId="45FE026E"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
                <w:szCs w:val="2"/>
                <w:lang w:eastAsia="en-GB"/>
              </w:rPr>
            </w:pPr>
          </w:p>
          <w:p w14:paraId="3CB0059C"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Heterotrophic</w:t>
            </w:r>
          </w:p>
        </w:tc>
        <w:tc>
          <w:tcPr>
            <w:tcW w:w="1701" w:type="dxa"/>
            <w:tcBorders>
              <w:top w:val="nil"/>
              <w:left w:val="nil"/>
              <w:bottom w:val="nil"/>
              <w:right w:val="nil"/>
            </w:tcBorders>
          </w:tcPr>
          <w:p w14:paraId="47D40EBC"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shd w:val="clear" w:color="auto" w:fill="FFFFFF"/>
              </w:rPr>
            </w:pPr>
            <w:r w:rsidRPr="005B3C0C">
              <w:rPr>
                <w:rFonts w:cs="Arial"/>
                <w:sz w:val="20"/>
                <w:szCs w:val="20"/>
                <w:shd w:val="clear" w:color="auto" w:fill="FFFFFF"/>
              </w:rPr>
              <w:t>Glucose</w:t>
            </w:r>
          </w:p>
        </w:tc>
        <w:tc>
          <w:tcPr>
            <w:tcW w:w="1418" w:type="dxa"/>
            <w:tcBorders>
              <w:top w:val="nil"/>
              <w:left w:val="nil"/>
              <w:bottom w:val="nil"/>
              <w:right w:val="nil"/>
            </w:tcBorders>
          </w:tcPr>
          <w:p w14:paraId="2D460CB4"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sz w:val="20"/>
                <w:szCs w:val="20"/>
                <w:shd w:val="clear" w:color="auto" w:fill="FFFFFF"/>
              </w:rPr>
              <w:t>2 days</w:t>
            </w:r>
          </w:p>
        </w:tc>
        <w:tc>
          <w:tcPr>
            <w:tcW w:w="1843" w:type="dxa"/>
            <w:tcBorders>
              <w:top w:val="nil"/>
              <w:left w:val="nil"/>
              <w:bottom w:val="nil"/>
              <w:right w:val="nil"/>
            </w:tcBorders>
          </w:tcPr>
          <w:p w14:paraId="73621706"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vertAlign w:val="superscript"/>
                <w:lang w:eastAsia="en-GB"/>
              </w:rPr>
            </w:pPr>
            <w:r w:rsidRPr="005B3C0C">
              <w:rPr>
                <w:rFonts w:cs="Arial"/>
                <w:bCs/>
                <w:sz w:val="20"/>
                <w:szCs w:val="20"/>
                <w:lang w:eastAsia="en-GB"/>
              </w:rPr>
              <w:t>-</w:t>
            </w:r>
          </w:p>
        </w:tc>
        <w:tc>
          <w:tcPr>
            <w:tcW w:w="1842" w:type="dxa"/>
            <w:tcBorders>
              <w:top w:val="nil"/>
              <w:left w:val="nil"/>
              <w:bottom w:val="nil"/>
              <w:right w:val="nil"/>
            </w:tcBorders>
          </w:tcPr>
          <w:p w14:paraId="151A45E1"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cs="Arial"/>
                <w:sz w:val="20"/>
                <w:szCs w:val="20"/>
                <w:lang w:eastAsia="en-GB"/>
              </w:rPr>
            </w:pPr>
            <w:r w:rsidRPr="005B3C0C">
              <w:rPr>
                <w:rFonts w:cs="Arial"/>
                <w:sz w:val="20"/>
                <w:szCs w:val="20"/>
                <w:lang w:eastAsia="en-GB"/>
              </w:rPr>
              <w:t>-</w:t>
            </w:r>
          </w:p>
        </w:tc>
      </w:tr>
    </w:tbl>
    <w:p w14:paraId="5458EE21" w14:textId="77777777" w:rsidR="005B3C0C" w:rsidRPr="005B3C0C" w:rsidRDefault="005B3C0C" w:rsidP="005B3C0C">
      <w:pPr>
        <w:pStyle w:val="Heading4"/>
        <w:spacing w:before="240" w:after="240"/>
        <w:ind w:left="862" w:hanging="862"/>
        <w:rPr>
          <w:i w:val="0"/>
          <w:color w:val="auto"/>
        </w:rPr>
      </w:pPr>
      <w:r w:rsidRPr="005B3C0C">
        <w:rPr>
          <w:i w:val="0"/>
          <w:color w:val="auto"/>
        </w:rPr>
        <w:t>Chlorophyll assay</w:t>
      </w:r>
    </w:p>
    <w:p w14:paraId="72B44891" w14:textId="77777777" w:rsidR="005B3C0C" w:rsidRPr="005B3C0C" w:rsidRDefault="005B3C0C" w:rsidP="005B3C0C">
      <w:pPr>
        <w:spacing w:line="360" w:lineRule="auto"/>
      </w:pPr>
      <w:r w:rsidRPr="005B3C0C">
        <w:t>For chlorophyll extraction a known weight (at least 0.8 mg) of lyophilised biomass was resuspended in 1 ml dH</w:t>
      </w:r>
      <w:r w:rsidRPr="005B3C0C">
        <w:rPr>
          <w:vertAlign w:val="subscript"/>
        </w:rPr>
        <w:t>2</w:t>
      </w:r>
      <w:r w:rsidRPr="005B3C0C">
        <w:t>O and sonicated for 30 seconds (10 kHz) under ice and in dim light. Chlorophyll extraction was then carried out as detailed in Section 2.7. All analyses were carried out in biological triplicate.</w:t>
      </w:r>
    </w:p>
    <w:p w14:paraId="0950E80D" w14:textId="77777777" w:rsidR="005B3C0C" w:rsidRPr="005B3C0C" w:rsidRDefault="005B3C0C" w:rsidP="005B3C0C">
      <w:pPr>
        <w:pStyle w:val="Heading4"/>
        <w:spacing w:before="240" w:after="240"/>
        <w:ind w:left="862" w:hanging="862"/>
        <w:rPr>
          <w:i w:val="0"/>
          <w:color w:val="auto"/>
        </w:rPr>
      </w:pPr>
      <w:r w:rsidRPr="005B3C0C">
        <w:rPr>
          <w:i w:val="0"/>
          <w:color w:val="auto"/>
        </w:rPr>
        <w:t>Carbohydrate assay</w:t>
      </w:r>
    </w:p>
    <w:p w14:paraId="7FE2FA7C" w14:textId="77777777" w:rsidR="005B3C0C" w:rsidRPr="005B3C0C" w:rsidRDefault="005B3C0C" w:rsidP="005B3C0C">
      <w:pPr>
        <w:spacing w:line="360" w:lineRule="auto"/>
      </w:pPr>
      <w:r w:rsidRPr="005B3C0C">
        <w:t xml:space="preserve">Total carbohydrate determination was carried out using the method described in </w:t>
      </w:r>
      <w:r w:rsidR="00BD03EC" w:rsidRPr="005B3C0C">
        <w:fldChar w:fldCharType="begin"/>
      </w:r>
      <w:r w:rsidR="00790A49">
        <w:instrText xml:space="preserve"> ADDIN ZOTERO_ITEM CSL_CITATION {"citationID":"rjk6aoir5","properties":{"formattedCitation":"(Moheimani et al., 2013)","plainCitation":"(Moheimani et al., 2013)"},"citationItems":[{"id":3282,"uris":["http://zotero.org/users/1204444/items/TERHZTF8"],"uri":["http://zotero.org/users/1204444/items/TERHZTF8"],"itemData":{"id":3282,"type":"chapter","title":"Standard Methods for Measuring Growth of Algae and Their Composition","container-title":"Algae for Biofuels and Energy","collection-title":"Developments in Applied Phycology","collection-number":"5","publisher":"Springer Netherlands","page":"265-284","source":"link.springer.com","URL":"http://link.springer.com/chapter/10.1007/978-94-007-5479-9_16","ISBN":"978-94-007-5478-2","language":"en","author":[{"family":"Moheimani","given":"Navid Reza"},{"family":"Borowitzka","given":"Michael A."},{"family":"Isdepsky","given":"Andreas"},{"family":"Sing","given":"Sophie Fon"}],"editor":[{"family":"Borowitzka","given":"Michael A."},{"family":"Moheimani","given":"Navid R."}],"issued":{"date-parts":[["2013"]]},"accessed":{"date-parts":[["2015",9,25]]}}}],"schema":"https://github.com/citation-style-language/schema/raw/master/csl-citation.json"} </w:instrText>
      </w:r>
      <w:r w:rsidR="00BD03EC" w:rsidRPr="005B3C0C">
        <w:fldChar w:fldCharType="separate"/>
      </w:r>
      <w:r w:rsidRPr="005B3C0C">
        <w:t xml:space="preserve">Moheimani </w:t>
      </w:r>
      <w:r w:rsidR="00490409" w:rsidRPr="00490409">
        <w:rPr>
          <w:i/>
        </w:rPr>
        <w:t>et al</w:t>
      </w:r>
      <w:r w:rsidRPr="005B3C0C">
        <w:t>. (2013)</w:t>
      </w:r>
      <w:r w:rsidR="00BD03EC" w:rsidRPr="005B3C0C">
        <w:fldChar w:fldCharType="end"/>
      </w:r>
      <w:r w:rsidRPr="005B3C0C">
        <w:t xml:space="preserve">. In this method, lyophilised biomass of a known weight (at least 0.8 mg) was transferred to a 15 ml acid resistant Falcon tube. An aliquot (0.5 ml) of 1 M </w:t>
      </w:r>
      <w:r w:rsidRPr="005B3C0C">
        <w:lastRenderedPageBreak/>
        <w:t>H</w:t>
      </w:r>
      <w:r w:rsidRPr="005B3C0C">
        <w:rPr>
          <w:vertAlign w:val="subscript"/>
        </w:rPr>
        <w:t>2</w:t>
      </w:r>
      <w:r w:rsidRPr="005B3C0C">
        <w:t>SO</w:t>
      </w:r>
      <w:r w:rsidRPr="005B3C0C">
        <w:rPr>
          <w:vertAlign w:val="subscript"/>
        </w:rPr>
        <w:t>4</w:t>
      </w:r>
      <w:r w:rsidRPr="005B3C0C">
        <w:t xml:space="preserve"> was added to the tube and vortexed in order homogenise the sample. Following the addition of a further 4.5 ml of H</w:t>
      </w:r>
      <w:r w:rsidRPr="005B3C0C">
        <w:rPr>
          <w:vertAlign w:val="subscript"/>
        </w:rPr>
        <w:t>2</w:t>
      </w:r>
      <w:r w:rsidRPr="005B3C0C">
        <w:t>SO</w:t>
      </w:r>
      <w:r w:rsidRPr="005B3C0C">
        <w:rPr>
          <w:vertAlign w:val="subscript"/>
        </w:rPr>
        <w:t xml:space="preserve">4 </w:t>
      </w:r>
      <w:r w:rsidRPr="005B3C0C">
        <w:t xml:space="preserve">the tube was incubated in a water bath for 60 minutes at 99°C. The tube was cooled at room temperature for 30 minutes then centrifuged at 2000 </w:t>
      </w:r>
      <w:r w:rsidRPr="005B3C0C">
        <w:rPr>
          <w:i/>
        </w:rPr>
        <w:t>g</w:t>
      </w:r>
      <w:r w:rsidRPr="005B3C0C">
        <w:t xml:space="preserve"> for 10 minutes. In a fume hood, 2 ml of the supernatant was transferred to a fresh 15 ml tube followed by 1 ml of phenol solution (P4557, Sigma-Aldrich). The mixture was immediately vortexed followed by the rapid addition of 5 ml of 18.4 M H</w:t>
      </w:r>
      <w:r w:rsidRPr="005B3C0C">
        <w:rPr>
          <w:vertAlign w:val="subscript"/>
        </w:rPr>
        <w:t>2</w:t>
      </w:r>
      <w:r w:rsidRPr="005B3C0C">
        <w:t>SO</w:t>
      </w:r>
      <w:r w:rsidRPr="005B3C0C">
        <w:rPr>
          <w:vertAlign w:val="subscript"/>
        </w:rPr>
        <w:t xml:space="preserve">4 </w:t>
      </w:r>
      <w:r w:rsidRPr="005B3C0C">
        <w:t>(98%). The tube was sealed, vortexed for 30 seconds, and allowed to cool for 30 minutes. Samples were vortexed again before transferring 1 ml to a glass cuvette (Z801216, Sigma-Aldrich). The absorbance was read at 485 nm. In parallel a glucose standard series (0, 10, 20, 40, 80, 120, 160, and 200 µg ml</w:t>
      </w:r>
      <w:r w:rsidRPr="005B3C0C">
        <w:rPr>
          <w:vertAlign w:val="superscript"/>
        </w:rPr>
        <w:t>-1</w:t>
      </w:r>
      <w:r w:rsidRPr="005B3C0C">
        <w:t xml:space="preserve">) was prepared with the same phenol-sulphuric acid treatment. A linear regression equation was calculated and the resulting slope was used to calculate sample carbohydrate concentration (Equation </w:t>
      </w:r>
      <w:r w:rsidR="006549F8">
        <w:t>10</w:t>
      </w:r>
      <w:r w:rsidRPr="005B3C0C">
        <w:t xml:space="preserve">). </w:t>
      </w:r>
    </w:p>
    <w:p w14:paraId="41B056FD" w14:textId="77777777" w:rsidR="005B3C0C" w:rsidRPr="005B3C0C" w:rsidRDefault="005B3C0C" w:rsidP="005B3C0C">
      <w:pPr>
        <w:spacing w:line="360" w:lineRule="auto"/>
        <w:rPr>
          <w:rFonts w:eastAsiaTheme="minorEastAsia"/>
        </w:rPr>
      </w:pPr>
      <m:oMath>
        <m:r>
          <w:rPr>
            <w:rFonts w:ascii="Cambria Math" w:hAnsi="Cambria Math"/>
          </w:rPr>
          <m:t xml:space="preserve">ug </m:t>
        </m:r>
        <m:sSup>
          <m:sSupPr>
            <m:ctrlPr>
              <w:rPr>
                <w:rFonts w:ascii="Cambria Math" w:hAnsi="Cambria Math"/>
              </w:rPr>
            </m:ctrlPr>
          </m:sSupPr>
          <m:e>
            <m:r>
              <m:rPr>
                <m:sty m:val="p"/>
              </m:rPr>
              <w:rPr>
                <w:rFonts w:ascii="Cambria Math" w:hAnsi="Cambria Math"/>
              </w:rPr>
              <m:t>mg</m:t>
            </m:r>
          </m:e>
          <m:sup>
            <m:r>
              <m:rPr>
                <m:sty m:val="p"/>
              </m:rPr>
              <w:rPr>
                <w:rFonts w:ascii="Cambria Math" w:hAnsi="Cambria Math"/>
                <w:vertAlign w:val="superscript"/>
              </w:rPr>
              <m:t>-1</m:t>
            </m:r>
          </m:sup>
        </m:sSup>
        <m:r>
          <w:rPr>
            <w:rFonts w:ascii="Cambria Math" w:hAnsi="Cambria Math"/>
          </w:rPr>
          <m:t>=</m:t>
        </m:r>
        <m:f>
          <m:fPr>
            <m:ctrlPr>
              <w:rPr>
                <w:rFonts w:ascii="Cambria Math" w:hAnsi="Cambria Math"/>
                <w:i/>
              </w:rPr>
            </m:ctrlPr>
          </m:fPr>
          <m:num>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0.0025</m:t>
                    </m:r>
                  </m:e>
                </m:d>
                <m:r>
                  <w:rPr>
                    <w:rFonts w:ascii="Cambria Math" w:hAnsi="Cambria Math"/>
                  </w:rPr>
                  <m:t xml:space="preserve"> ×0.0062</m:t>
                </m:r>
              </m:e>
            </m:d>
            <m:r>
              <w:rPr>
                <w:rFonts w:ascii="Cambria Math" w:hAnsi="Cambria Math"/>
              </w:rPr>
              <m:t xml:space="preserve"> ×2.5</m:t>
            </m:r>
          </m:num>
          <m:den>
            <m:r>
              <w:rPr>
                <w:rFonts w:ascii="Cambria Math" w:hAnsi="Cambria Math"/>
              </w:rPr>
              <m:t>mg DCW</m:t>
            </m:r>
          </m:den>
        </m:f>
      </m:oMath>
      <w:r w:rsidRPr="005B3C0C">
        <w:rPr>
          <w:rFonts w:eastAsiaTheme="minorEastAsia"/>
        </w:rPr>
        <w:t xml:space="preserve">    </w:t>
      </w:r>
      <w:r w:rsidR="006549F8">
        <w:rPr>
          <w:rFonts w:eastAsiaTheme="minorEastAsia"/>
        </w:rPr>
        <w:tab/>
      </w:r>
      <w:r w:rsidR="006549F8">
        <w:rPr>
          <w:rFonts w:eastAsiaTheme="minorEastAsia"/>
        </w:rPr>
        <w:tab/>
      </w:r>
      <w:r w:rsidR="006549F8">
        <w:rPr>
          <w:rFonts w:eastAsiaTheme="minorEastAsia"/>
        </w:rPr>
        <w:tab/>
      </w:r>
      <w:r w:rsidR="006549F8">
        <w:rPr>
          <w:rFonts w:eastAsiaTheme="minorEastAsia"/>
        </w:rPr>
        <w:tab/>
      </w:r>
      <w:r w:rsidR="006549F8">
        <w:rPr>
          <w:rFonts w:eastAsiaTheme="minorEastAsia"/>
        </w:rPr>
        <w:tab/>
      </w:r>
      <w:r w:rsidRPr="005B3C0C">
        <w:rPr>
          <w:rFonts w:eastAsiaTheme="minorEastAsia"/>
        </w:rPr>
        <w:t xml:space="preserve">Equation </w:t>
      </w:r>
      <w:r w:rsidR="006549F8">
        <w:rPr>
          <w:rFonts w:eastAsiaTheme="minorEastAsia"/>
        </w:rPr>
        <w:t>10</w:t>
      </w:r>
    </w:p>
    <w:p w14:paraId="25061023" w14:textId="77777777" w:rsidR="005B3C0C" w:rsidRPr="005B3C0C" w:rsidRDefault="005B3C0C" w:rsidP="005B3C0C">
      <w:pPr>
        <w:spacing w:line="360" w:lineRule="auto"/>
      </w:pPr>
      <w:r w:rsidRPr="005B3C0C">
        <w:rPr>
          <w:rFonts w:eastAsiaTheme="minorEastAsia"/>
        </w:rPr>
        <w:t>where A</w:t>
      </w:r>
      <w:r w:rsidRPr="005B3C0C">
        <w:rPr>
          <w:rFonts w:eastAsiaTheme="minorEastAsia"/>
          <w:vertAlign w:val="subscript"/>
        </w:rPr>
        <w:t xml:space="preserve">S </w:t>
      </w:r>
      <w:r w:rsidRPr="005B3C0C">
        <w:rPr>
          <w:rFonts w:eastAsiaTheme="minorEastAsia"/>
        </w:rPr>
        <w:t xml:space="preserve">is the absorbance of the sample, 2.5 is the dilution and mg DCW is the mass (mg) of the biomass used for the sample. </w:t>
      </w:r>
    </w:p>
    <w:p w14:paraId="74A5DB97" w14:textId="77777777" w:rsidR="005B3C0C" w:rsidRPr="005B3C0C" w:rsidRDefault="005B3C0C" w:rsidP="005B3C0C">
      <w:pPr>
        <w:pStyle w:val="Heading4"/>
        <w:spacing w:before="240" w:after="240"/>
        <w:ind w:left="862" w:hanging="862"/>
        <w:rPr>
          <w:i w:val="0"/>
          <w:color w:val="auto"/>
        </w:rPr>
      </w:pPr>
      <w:r w:rsidRPr="005B3C0C">
        <w:rPr>
          <w:i w:val="0"/>
          <w:color w:val="auto"/>
        </w:rPr>
        <w:t>NMR Lipid assay</w:t>
      </w:r>
    </w:p>
    <w:p w14:paraId="19E617A2" w14:textId="77777777" w:rsidR="005B3C0C" w:rsidRPr="005B3C0C" w:rsidRDefault="005B3C0C" w:rsidP="005B3C0C">
      <w:pPr>
        <w:spacing w:line="360" w:lineRule="auto"/>
      </w:pPr>
      <w:r w:rsidRPr="005B3C0C">
        <w:t xml:space="preserve">Lipid quantification was carried out using proton nuclear magnetic resonance (H – NMR) spectroscopy using a protocol adapted from </w:t>
      </w:r>
      <w:r w:rsidR="00BD03EC" w:rsidRPr="005B3C0C">
        <w:fldChar w:fldCharType="begin"/>
      </w:r>
      <w:r w:rsidR="00670425">
        <w:instrText xml:space="preserve"> ADDIN ZOTERO_ITEM CSL_CITATION {"citationID":"1n5ostpbfp","properties":{"formattedCitation":"(Derome, 1987)","plainCitation":"(Derome, 1987)"},"citationItems":[{"id":3285,"uris":["http://zotero.org/users/1204444/items/MRBNXUSG"],"uri":["http://zotero.org/users/1204444/items/MRBNXUSG"],"itemData":{"id":3285,"type":"book","title":"Modern Nmr Techniques for Chemistry Research","publisher":"Pergamon Pr","publisher-place":"Oxford Oxfordshire ; New York","number-of-pages":"295","source":"Amazon","event-place":"Oxford Oxfordshire ; New York","ISBN":"978-0-08-032513-2","language":"English","author":[{"family":"Derome","given":""}],"issued":{"date-parts":[["1987",2,1]]}}}],"schema":"https://github.com/citation-style-language/schema/raw/master/csl-citation.json"} </w:instrText>
      </w:r>
      <w:r w:rsidR="00BD03EC" w:rsidRPr="005B3C0C">
        <w:fldChar w:fldCharType="separate"/>
      </w:r>
      <w:r w:rsidRPr="005B3C0C">
        <w:t>Derome (1987)</w:t>
      </w:r>
      <w:r w:rsidR="00BD03EC" w:rsidRPr="005B3C0C">
        <w:fldChar w:fldCharType="end"/>
      </w:r>
      <w:r w:rsidRPr="005B3C0C">
        <w:t>. NMR analysis was performed by Professor Mike Williamson, University of Sheffield. For lipid extraction lyophilised biomass of a known weight (at least 0.8 mg) was transferred to a 1.5 ml microcentrifuge tube with 400 µl CDCl</w:t>
      </w:r>
      <w:r w:rsidRPr="005B3C0C">
        <w:rPr>
          <w:vertAlign w:val="subscript"/>
        </w:rPr>
        <w:t>3</w:t>
      </w:r>
      <w:r w:rsidRPr="005B3C0C">
        <w:t xml:space="preserve"> (deuterated chloroform) and 100 µl CD</w:t>
      </w:r>
      <w:r w:rsidRPr="005B3C0C">
        <w:rPr>
          <w:vertAlign w:val="subscript"/>
        </w:rPr>
        <w:t>3</w:t>
      </w:r>
      <w:r w:rsidRPr="005B3C0C">
        <w:t>OD (deuterated methanol). The sample was vortexed for 10 seconds and transferred to a 5 mm NMR tube (Norell, Sigma-Alrich, UK). An aliquot of 5 µl of CHCl</w:t>
      </w:r>
      <w:r w:rsidRPr="005B3C0C">
        <w:rPr>
          <w:vertAlign w:val="subscript"/>
        </w:rPr>
        <w:t>3</w:t>
      </w:r>
      <w:r w:rsidRPr="005B3C0C">
        <w:t xml:space="preserve"> (non-deuterated chloroform) was added to each sample as an internal standard. The NMR tubes were individually transferred to an Avance III 600 Cryo NMR Spectrometer (Bruker, USA). Data was processed and normalised by Fourier transformation using Bruker Topspin software (v1.3, Bruker, USA). </w:t>
      </w:r>
    </w:p>
    <w:p w14:paraId="2B256B5C" w14:textId="77777777" w:rsidR="005B3C0C" w:rsidRPr="005B3C0C" w:rsidRDefault="005B3C0C" w:rsidP="005B3C0C">
      <w:pPr>
        <w:spacing w:line="360" w:lineRule="auto"/>
      </w:pPr>
      <w:r w:rsidRPr="005B3C0C">
        <w:t>The total lipid content was estimated based on the total CH</w:t>
      </w:r>
      <w:r w:rsidRPr="005B3C0C">
        <w:rPr>
          <w:vertAlign w:val="subscript"/>
        </w:rPr>
        <w:t>2</w:t>
      </w:r>
      <w:r w:rsidRPr="005B3C0C">
        <w:t xml:space="preserve"> group signal, with the assumption that all fatty acids were unsaturated C18:1 (oleic acid), containing 13 CH</w:t>
      </w:r>
      <w:r w:rsidRPr="005B3C0C">
        <w:rPr>
          <w:vertAlign w:val="subscript"/>
        </w:rPr>
        <w:t xml:space="preserve">2 </w:t>
      </w:r>
      <w:r w:rsidRPr="005B3C0C">
        <w:lastRenderedPageBreak/>
        <w:t>groups (unaffected by neighbouring methylated carbon or saturated bonds).  The concentration of internal standard of CHCl</w:t>
      </w:r>
      <w:r w:rsidRPr="005B3C0C">
        <w:rPr>
          <w:vertAlign w:val="subscript"/>
        </w:rPr>
        <w:t xml:space="preserve">3 </w:t>
      </w:r>
      <w:r w:rsidRPr="005B3C0C">
        <w:t>was 124 mM. Using the following equation the concentration of C18:1 was calculated:</w:t>
      </w:r>
    </w:p>
    <w:p w14:paraId="5594632A" w14:textId="77777777" w:rsidR="005B3C0C" w:rsidRPr="005B3C0C" w:rsidRDefault="005B3C0C" w:rsidP="005B3C0C">
      <w:pPr>
        <w:spacing w:line="360" w:lineRule="auto"/>
      </w:pPr>
      <m:oMath>
        <m:r>
          <m:rPr>
            <m:sty m:val="p"/>
          </m:rPr>
          <w:rPr>
            <w:rFonts w:ascii="Cambria Math" w:hAnsi="Cambria Math"/>
          </w:rPr>
          <m:t>mM C</m:t>
        </m:r>
        <m:r>
          <w:rPr>
            <w:rFonts w:ascii="Cambria Math" w:hAnsi="Cambria Math"/>
          </w:rPr>
          <m:t>18:1=</m:t>
        </m:r>
        <m:f>
          <m:fPr>
            <m:ctrlPr>
              <w:rPr>
                <w:rFonts w:ascii="Cambria Math" w:hAnsi="Cambria Math"/>
                <w:i/>
              </w:rPr>
            </m:ctrlPr>
          </m:fPr>
          <m:num>
            <m:r>
              <w:rPr>
                <w:rFonts w:ascii="Cambria Math" w:hAnsi="Cambria Math"/>
              </w:rPr>
              <m:t xml:space="preserve">124 </m:t>
            </m:r>
            <m:r>
              <m:rPr>
                <m:sty m:val="p"/>
              </m:rPr>
              <w:rPr>
                <w:rFonts w:ascii="Cambria Math" w:hAnsi="Cambria Math"/>
              </w:rPr>
              <m:t>mM</m:t>
            </m:r>
            <m:r>
              <w:rPr>
                <w:rFonts w:ascii="Cambria Math" w:hAnsi="Cambria Math"/>
              </w:rPr>
              <m:t xml:space="preserve"> × </m:t>
            </m:r>
            <m:sSub>
              <m:sSubPr>
                <m:ctrlPr>
                  <w:rPr>
                    <w:rFonts w:ascii="Cambria Math" w:hAnsi="Cambria Math"/>
                    <w:i/>
                  </w:rPr>
                </m:ctrlPr>
              </m:sSubPr>
              <m:e>
                <m:r>
                  <w:rPr>
                    <w:rFonts w:ascii="Cambria Math" w:hAnsi="Cambria Math"/>
                  </w:rPr>
                  <m:t>Area</m:t>
                </m:r>
              </m:e>
              <m:sub>
                <m:sSub>
                  <m:sSubPr>
                    <m:ctrlPr>
                      <w:rPr>
                        <w:rFonts w:ascii="Cambria Math" w:hAnsi="Cambria Math"/>
                        <w:i/>
                      </w:rPr>
                    </m:ctrlPr>
                  </m:sSubPr>
                  <m:e>
                    <m:r>
                      <w:rPr>
                        <w:rFonts w:ascii="Cambria Math" w:hAnsi="Cambria Math"/>
                      </w:rPr>
                      <m:t>CH</m:t>
                    </m:r>
                  </m:e>
                  <m:sub>
                    <m:r>
                      <w:rPr>
                        <w:rFonts w:ascii="Cambria Math" w:hAnsi="Cambria Math"/>
                      </w:rPr>
                      <m:t>2</m:t>
                    </m:r>
                  </m:sub>
                </m:sSub>
              </m:sub>
            </m:sSub>
          </m:num>
          <m:den>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rea</m:t>
                        </m:r>
                      </m:e>
                      <m:sub>
                        <m:sSub>
                          <m:sSubPr>
                            <m:ctrlPr>
                              <w:rPr>
                                <w:rFonts w:ascii="Cambria Math" w:hAnsi="Cambria Math"/>
                                <w:i/>
                              </w:rPr>
                            </m:ctrlPr>
                          </m:sSubPr>
                          <m:e>
                            <m:r>
                              <w:rPr>
                                <w:rFonts w:ascii="Cambria Math" w:hAnsi="Cambria Math"/>
                              </w:rPr>
                              <m:t>CHCl</m:t>
                            </m:r>
                          </m:e>
                          <m:sub>
                            <m:r>
                              <w:rPr>
                                <w:rFonts w:ascii="Cambria Math" w:hAnsi="Cambria Math"/>
                              </w:rPr>
                              <m:t>3</m:t>
                            </m:r>
                          </m:sub>
                        </m:sSub>
                      </m:sub>
                    </m:sSub>
                  </m:num>
                  <m:den>
                    <m:r>
                      <w:rPr>
                        <w:rFonts w:ascii="Cambria Math" w:hAnsi="Cambria Math"/>
                      </w:rPr>
                      <m:t>1</m:t>
                    </m:r>
                  </m:den>
                </m:f>
              </m:e>
            </m:d>
            <m:r>
              <w:rPr>
                <w:rFonts w:ascii="Cambria Math" w:hAnsi="Cambria Math"/>
              </w:rPr>
              <m:t xml:space="preserve"> × 26</m:t>
            </m:r>
          </m:den>
        </m:f>
        <m:r>
          <w:rPr>
            <w:rFonts w:ascii="Cambria Math" w:hAnsi="Cambria Math"/>
          </w:rPr>
          <m:t xml:space="preserve"> </m:t>
        </m:r>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6549F8">
        <w:rPr>
          <w:rFonts w:eastAsiaTheme="minorEastAsia"/>
        </w:rPr>
        <w:t>11</w:t>
      </w:r>
    </w:p>
    <w:p w14:paraId="38AD2BAF" w14:textId="77777777" w:rsidR="005B3C0C" w:rsidRPr="005B3C0C" w:rsidRDefault="005B3C0C" w:rsidP="005B3C0C">
      <w:pPr>
        <w:spacing w:line="360" w:lineRule="auto"/>
      </w:pPr>
      <w:r w:rsidRPr="005B3C0C">
        <w:t>where, Area</w:t>
      </w:r>
      <w:r w:rsidRPr="005B3C0C">
        <w:rPr>
          <w:vertAlign w:val="subscript"/>
        </w:rPr>
        <w:t xml:space="preserve">CH2 </w:t>
      </w:r>
      <w:r w:rsidRPr="005B3C0C">
        <w:t>is the integrated area of the CH</w:t>
      </w:r>
      <w:r w:rsidRPr="005B3C0C">
        <w:rPr>
          <w:vertAlign w:val="subscript"/>
        </w:rPr>
        <w:t>2</w:t>
      </w:r>
      <w:r w:rsidRPr="005B3C0C">
        <w:t xml:space="preserve"> group signal, Area</w:t>
      </w:r>
      <w:r w:rsidRPr="005B3C0C">
        <w:rPr>
          <w:vertAlign w:val="subscript"/>
        </w:rPr>
        <w:t>CHCL3</w:t>
      </w:r>
      <w:r w:rsidRPr="005B3C0C">
        <w:t xml:space="preserve"> is the integrated area of the chloroform internal standard signal, 1 is number of protons (proton signal) in CHCl</w:t>
      </w:r>
      <w:r w:rsidRPr="005B3C0C">
        <w:rPr>
          <w:vertAlign w:val="subscript"/>
        </w:rPr>
        <w:t>3</w:t>
      </w:r>
      <w:r w:rsidRPr="005B3C0C">
        <w:t xml:space="preserve"> and 26 is the proton signal of C18:1. This concentration was converted to µg TAG mg</w:t>
      </w:r>
      <w:r w:rsidRPr="005B3C0C">
        <w:rPr>
          <w:vertAlign w:val="superscript"/>
        </w:rPr>
        <w:t xml:space="preserve">-1 </w:t>
      </w:r>
      <w:r w:rsidRPr="005B3C0C">
        <w:t xml:space="preserve">DCW using the Equation </w:t>
      </w:r>
      <w:r w:rsidR="003E62B0">
        <w:t>12</w:t>
      </w:r>
      <w:r w:rsidRPr="005B3C0C">
        <w:t xml:space="preserve"> </w:t>
      </w:r>
    </w:p>
    <w:p w14:paraId="6671A1DA" w14:textId="77777777" w:rsidR="005B3C0C" w:rsidRPr="005B3C0C" w:rsidRDefault="005B3C0C" w:rsidP="005B3C0C">
      <w:pPr>
        <w:spacing w:line="360" w:lineRule="auto"/>
      </w:pPr>
      <m:oMath>
        <m:r>
          <m:rPr>
            <m:sty m:val="p"/>
          </m:rPr>
          <w:rPr>
            <w:rFonts w:ascii="Cambria Math" w:hAnsi="Cambria Math"/>
          </w:rPr>
          <m:t>µg</m:t>
        </m:r>
        <m:r>
          <w:rPr>
            <w:rFonts w:ascii="Cambria Math" w:hAnsi="Cambria Math"/>
          </w:rPr>
          <m:t xml:space="preserve"> </m:t>
        </m:r>
        <m:r>
          <m:rPr>
            <m:sty m:val="p"/>
          </m:rPr>
          <w:rPr>
            <w:rFonts w:ascii="Cambria Math" w:hAnsi="Cambria Math"/>
          </w:rPr>
          <m:t xml:space="preserve">TAG </m:t>
        </m:r>
        <m:sSup>
          <m:sSupPr>
            <m:ctrlPr>
              <w:rPr>
                <w:rFonts w:ascii="Cambria Math" w:hAnsi="Cambria Math"/>
              </w:rPr>
            </m:ctrlPr>
          </m:sSupPr>
          <m:e>
            <m:r>
              <m:rPr>
                <m:sty m:val="p"/>
              </m:rPr>
              <w:rPr>
                <w:rFonts w:ascii="Cambria Math" w:hAnsi="Cambria Math"/>
              </w:rPr>
              <m:t>mg</m:t>
            </m:r>
          </m:e>
          <m:sup>
            <m:r>
              <m:rPr>
                <m:sty m:val="p"/>
              </m:rPr>
              <w:rPr>
                <w:rFonts w:ascii="Cambria Math" w:hAnsi="Cambria Math"/>
                <w:vertAlign w:val="superscript"/>
              </w:rPr>
              <m:t>-1</m:t>
            </m:r>
          </m:sup>
        </m:sSup>
        <m:r>
          <m:rPr>
            <m:sty m:val="p"/>
          </m:rPr>
          <w:rPr>
            <w:rFonts w:ascii="Cambria Math" w:hAnsi="Cambria Math"/>
            <w:vertAlign w:val="superscript"/>
          </w:rPr>
          <m:t xml:space="preserve"> </m:t>
        </m:r>
        <m:r>
          <m:rPr>
            <m:sty m:val="p"/>
          </m:rPr>
          <w:rPr>
            <w:rFonts w:ascii="Cambria Math" w:hAnsi="Cambria Math"/>
          </w:rPr>
          <m:t>DCW</m:t>
        </m:r>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m:rPr>
                        <m:sty m:val="p"/>
                      </m:rPr>
                      <w:rPr>
                        <w:rFonts w:ascii="Cambria Math" w:hAnsi="Cambria Math"/>
                      </w:rPr>
                      <m:t>µmol</m:t>
                    </m:r>
                    <m:r>
                      <w:rPr>
                        <w:rFonts w:ascii="Cambria Math" w:hAnsi="Cambria Math"/>
                      </w:rPr>
                      <m:t xml:space="preserve">  </m:t>
                    </m:r>
                    <m:sSup>
                      <m:sSupPr>
                        <m:ctrlPr>
                          <w:rPr>
                            <w:rFonts w:ascii="Cambria Math" w:hAnsi="Cambria Math"/>
                          </w:rPr>
                        </m:ctrlPr>
                      </m:sSupPr>
                      <m:e>
                        <m:r>
                          <m:rPr>
                            <m:sty m:val="p"/>
                          </m:rPr>
                          <w:rPr>
                            <w:rFonts w:ascii="Cambria Math" w:hAnsi="Cambria Math"/>
                          </w:rPr>
                          <m:t>ml</m:t>
                        </m:r>
                      </m:e>
                      <m:sup>
                        <m:r>
                          <m:rPr>
                            <m:sty m:val="p"/>
                          </m:rPr>
                          <w:rPr>
                            <w:rFonts w:ascii="Cambria Math" w:hAnsi="Cambria Math"/>
                            <w:vertAlign w:val="superscript"/>
                          </w:rPr>
                          <m:t>-1</m:t>
                        </m:r>
                      </m:sup>
                    </m:sSup>
                    <m:r>
                      <w:rPr>
                        <w:rFonts w:ascii="Cambria Math" w:hAnsi="Cambria Math"/>
                      </w:rPr>
                      <m:t xml:space="preserve">C18:1 </m:t>
                    </m:r>
                  </m:num>
                  <m:den>
                    <m:r>
                      <w:rPr>
                        <w:rFonts w:ascii="Cambria Math" w:hAnsi="Cambria Math"/>
                      </w:rPr>
                      <m:t xml:space="preserve">3 ×0.5 </m:t>
                    </m:r>
                  </m:den>
                </m:f>
              </m:e>
            </m:d>
            <m:r>
              <w:rPr>
                <w:rFonts w:ascii="Cambria Math" w:hAnsi="Cambria Math"/>
              </w:rPr>
              <m:t xml:space="preserve"> × 852.1</m:t>
            </m:r>
          </m:num>
          <m:den>
            <m:r>
              <m:rPr>
                <m:sty m:val="p"/>
              </m:rPr>
              <w:rPr>
                <w:rFonts w:ascii="Cambria Math" w:hAnsi="Cambria Math"/>
              </w:rPr>
              <m:t>mg DCW</m:t>
            </m:r>
          </m:den>
        </m:f>
      </m:oMath>
      <w:r w:rsidRPr="005B3C0C">
        <w:rPr>
          <w:rFonts w:eastAsiaTheme="minorEastAsia"/>
        </w:rPr>
        <w:t xml:space="preserve">   </w:t>
      </w:r>
      <w:r w:rsidR="006549F8">
        <w:rPr>
          <w:rFonts w:eastAsiaTheme="minorEastAsia"/>
        </w:rPr>
        <w:tab/>
      </w:r>
      <w:r w:rsidR="006549F8">
        <w:rPr>
          <w:rFonts w:eastAsiaTheme="minorEastAsia"/>
        </w:rPr>
        <w:tab/>
      </w:r>
      <w:r w:rsidR="006549F8">
        <w:rPr>
          <w:rFonts w:eastAsiaTheme="minorEastAsia"/>
        </w:rPr>
        <w:tab/>
      </w:r>
      <w:r w:rsidR="006549F8">
        <w:rPr>
          <w:rFonts w:eastAsiaTheme="minorEastAsia"/>
        </w:rPr>
        <w:tab/>
      </w:r>
      <w:r w:rsidRPr="005B3C0C">
        <w:rPr>
          <w:rFonts w:eastAsiaTheme="minorEastAsia"/>
        </w:rPr>
        <w:t xml:space="preserve"> Equation </w:t>
      </w:r>
      <w:r w:rsidR="006549F8">
        <w:rPr>
          <w:rFonts w:eastAsiaTheme="minorEastAsia"/>
        </w:rPr>
        <w:t>12</w:t>
      </w:r>
    </w:p>
    <w:p w14:paraId="305B1AC3" w14:textId="77777777" w:rsidR="005B3C0C" w:rsidRPr="005B3C0C" w:rsidRDefault="005B3C0C" w:rsidP="005B3C0C">
      <w:pPr>
        <w:spacing w:line="360" w:lineRule="auto"/>
      </w:pPr>
      <w:r w:rsidRPr="005B3C0C">
        <w:t>where, 3 converts to concentration of TAG, 0.5 converts to µmol in sample (0.5 ml), 852.1 is the average molecular weight of TAG for</w:t>
      </w:r>
      <w:r w:rsidRPr="005B3C0C">
        <w:rPr>
          <w:i/>
        </w:rPr>
        <w:t xml:space="preserve"> Chlorella</w:t>
      </w:r>
      <w:r w:rsidRPr="005B3C0C">
        <w:t xml:space="preserve"> </w:t>
      </w:r>
      <w:r w:rsidRPr="005B3C0C">
        <w:rPr>
          <w:i/>
        </w:rPr>
        <w:t>vulgaris</w:t>
      </w:r>
      <w:r w:rsidRPr="005B3C0C">
        <w:t xml:space="preserve"> </w:t>
      </w:r>
      <w:r w:rsidR="00BD03EC" w:rsidRPr="005B3C0C">
        <w:fldChar w:fldCharType="begin"/>
      </w:r>
      <w:r w:rsidR="00790A49">
        <w:instrText xml:space="preserve"> ADDIN ZOTERO_ITEM CSL_CITATION {"citationID":"2pbkq2aipb","properties":{"formattedCitation":"(Griffths and Harrison, 2009)","plainCitation":"(Griffths and Harrison, 2009)"},"citationItems":[{"id":43,"uris":["http://zotero.org/users/1204444/items/M3KJ7SUN"],"uri":["http://zotero.org/users/1204444/items/M3KJ7SUN"],"itemData":{"id":43,"type":"article-journal","title":"Lipid productivity as a key characteristic for choosing algal species for biodiesel production","container-title":"Journal of Applied Phycology","page":"493-507","volume":"21","author":[{"family":"Griffths","given":"M"},{"family":"Harrison","given":"S"}],"issued":{"date-parts":[["2009"]]}}}],"schema":"https://github.com/citation-style-language/schema/raw/master/csl-citation.json"} </w:instrText>
      </w:r>
      <w:r w:rsidR="00BD03EC" w:rsidRPr="005B3C0C">
        <w:fldChar w:fldCharType="separate"/>
      </w:r>
      <w:r w:rsidRPr="005B3C0C">
        <w:t>(Griffths and Harrison, 2009)</w:t>
      </w:r>
      <w:r w:rsidR="00BD03EC" w:rsidRPr="005B3C0C">
        <w:fldChar w:fldCharType="end"/>
      </w:r>
      <w:r w:rsidRPr="005B3C0C">
        <w:t xml:space="preserve">  and mg DCW is the mass (mg) of biomass of each sample. A caveat of this calculation is the assumption that all fatty acids are associated with TAG. Because the proportion of fatty acid associated with TAG as opposed to other lipids is unknown, this measure should be interpreted as TAG equivalent measurement of lipids, not an absolute measure of TAG. </w:t>
      </w:r>
    </w:p>
    <w:p w14:paraId="321E7A44" w14:textId="77777777" w:rsidR="005B3C0C" w:rsidRPr="005B3C0C" w:rsidRDefault="005B3C0C" w:rsidP="005B3C0C">
      <w:pPr>
        <w:pStyle w:val="Heading3"/>
        <w:spacing w:after="240" w:line="360" w:lineRule="auto"/>
        <w:ind w:left="709" w:hanging="709"/>
        <w:rPr>
          <w:color w:val="auto"/>
        </w:rPr>
      </w:pPr>
      <w:bookmarkStart w:id="63" w:name="_Toc462059780"/>
      <w:r w:rsidRPr="005B3C0C">
        <w:rPr>
          <w:color w:val="auto"/>
        </w:rPr>
        <w:t>Dissolved inorganic carbon</w:t>
      </w:r>
      <w:bookmarkEnd w:id="63"/>
    </w:p>
    <w:p w14:paraId="56454ADC" w14:textId="77777777" w:rsidR="005B3C0C" w:rsidRPr="005B3C0C" w:rsidRDefault="005B3C0C" w:rsidP="005B3C0C">
      <w:pPr>
        <w:spacing w:line="360" w:lineRule="auto"/>
        <w:rPr>
          <w:szCs w:val="24"/>
        </w:rPr>
      </w:pPr>
      <w:r w:rsidRPr="005B3C0C">
        <w:rPr>
          <w:szCs w:val="24"/>
        </w:rPr>
        <w:t xml:space="preserve">Dissolved inorganic carbon (DIC) was measured using an acid stripping protocol adapted from </w:t>
      </w:r>
      <w:r w:rsidR="00BD03EC" w:rsidRPr="005B3C0C">
        <w:rPr>
          <w:szCs w:val="24"/>
        </w:rPr>
        <w:fldChar w:fldCharType="begin"/>
      </w:r>
      <w:r w:rsidR="00790A49">
        <w:rPr>
          <w:szCs w:val="24"/>
        </w:rPr>
        <w:instrText xml:space="preserve"> ADDIN ZOTERO_ITEM CSL_CITATION {"citationID":"epgqf5kc2","properties":{"formattedCitation":"(Hodson et al., 2010)","plainCitation":"(Hodson et al., 2010)"},"citationItems":[{"id":223,"uris":["http://zotero.org/users/1204444/items/QQC497AT"],"uri":["http://zotero.org/users/1204444/items/QQC497AT"],"itemData":{"id":223,"type":"article-journal","title":"The structure, biological activity and biogeochemistry of cryoconite aggregates upon an Arctic valley glacier: Longyearbreen, Svalbard","container-title":"Journal of Glaciology","page":"349–362","volume":"56","issue":"196","source":"Google Scholar","shortTitle":"The structure, biological activity and biogeochemistry of cryoconite aggregates upon an Arctic valley glacier","author":[{"family":"Hodson","given":"A."},{"family":"Cameron","given":"K."},{"family":"Boggild","given":"C."},{"family":"Irvine-Fynn","given":"T."},{"family":"Langford","given":"H."},{"family":"Pearce","given":"D."},{"family":"Banwart","given":"S."}],"issued":{"date-parts":[["2010"]]}}}],"schema":"https://github.com/citation-style-language/schema/raw/master/csl-citation.json"} </w:instrText>
      </w:r>
      <w:r w:rsidR="00BD03EC" w:rsidRPr="005B3C0C">
        <w:rPr>
          <w:szCs w:val="24"/>
        </w:rPr>
        <w:fldChar w:fldCharType="separate"/>
      </w:r>
      <w:r w:rsidRPr="005B3C0C">
        <w:t xml:space="preserve">Hodson </w:t>
      </w:r>
      <w:r w:rsidR="00490409" w:rsidRPr="00490409">
        <w:rPr>
          <w:i/>
        </w:rPr>
        <w:t>et al</w:t>
      </w:r>
      <w:r w:rsidRPr="005B3C0C">
        <w:t>. (2010)</w:t>
      </w:r>
      <w:r w:rsidR="00BD03EC" w:rsidRPr="005B3C0C">
        <w:rPr>
          <w:szCs w:val="24"/>
        </w:rPr>
        <w:fldChar w:fldCharType="end"/>
      </w:r>
      <w:r w:rsidRPr="005B3C0C">
        <w:rPr>
          <w:szCs w:val="24"/>
        </w:rPr>
        <w:t>. A 5 ml aliquot of culture was filtered through a Whatman™ 1.2 µm glass microfiber filter to remove algae cells. The supernatant was transferred to a closed, CO</w:t>
      </w:r>
      <w:r w:rsidRPr="005B3C0C">
        <w:rPr>
          <w:szCs w:val="24"/>
          <w:vertAlign w:val="subscript"/>
        </w:rPr>
        <w:t>2</w:t>
      </w:r>
      <w:r w:rsidRPr="005B3C0C">
        <w:rPr>
          <w:szCs w:val="24"/>
        </w:rPr>
        <w:t xml:space="preserve"> purged, acidifying system (hand-built via a 3-Gang Luer™ Stopcock Manifold connecting 4 syringes). Within the manifold a 15 ml aliquot of air was passed through a CO</w:t>
      </w:r>
      <w:r w:rsidRPr="005B3C0C">
        <w:rPr>
          <w:szCs w:val="24"/>
          <w:vertAlign w:val="subscript"/>
        </w:rPr>
        <w:t>2</w:t>
      </w:r>
      <w:r w:rsidRPr="005B3C0C">
        <w:rPr>
          <w:szCs w:val="24"/>
        </w:rPr>
        <w:t xml:space="preserve"> scrubber (60 ml syringe containing 35 ml of soda lime granules) and transferred to a syringe containing 2 ml of 3 M HCl. The mixture was then drawn into the sample and immediately sealed. The sample syringe was agitated for 1 minute and subsequently left to stand for 2 minutes. The 15 ml headspace was transferred to a dry 20 ml syringe then injected into a PP Systems EGM4 IR CO</w:t>
      </w:r>
      <w:r w:rsidRPr="005B3C0C">
        <w:rPr>
          <w:szCs w:val="24"/>
          <w:vertAlign w:val="subscript"/>
        </w:rPr>
        <w:t>2</w:t>
      </w:r>
      <w:r w:rsidRPr="005B3C0C">
        <w:rPr>
          <w:szCs w:val="24"/>
        </w:rPr>
        <w:t xml:space="preserve"> gas analyser. A stable reading was taken. The DIC was calculated from a calibration curve using five Na</w:t>
      </w:r>
      <w:r w:rsidRPr="005B3C0C">
        <w:rPr>
          <w:szCs w:val="24"/>
          <w:vertAlign w:val="subscript"/>
        </w:rPr>
        <w:t>2</w:t>
      </w:r>
      <w:r w:rsidRPr="005B3C0C">
        <w:rPr>
          <w:szCs w:val="24"/>
        </w:rPr>
        <w:t>CO</w:t>
      </w:r>
      <w:r w:rsidRPr="005B3C0C">
        <w:rPr>
          <w:szCs w:val="24"/>
          <w:vertAlign w:val="subscript"/>
        </w:rPr>
        <w:t>3</w:t>
      </w:r>
      <w:r w:rsidRPr="005B3C0C">
        <w:rPr>
          <w:szCs w:val="24"/>
        </w:rPr>
        <w:t xml:space="preserve"> solution </w:t>
      </w:r>
      <w:r w:rsidRPr="005B3C0C">
        <w:rPr>
          <w:szCs w:val="24"/>
        </w:rPr>
        <w:lastRenderedPageBreak/>
        <w:t xml:space="preserve">standards (0, 0.125, 0.25, 0.5 and 1 mM C). A detailed description of the procedure with the manifold is given in Appendix </w:t>
      </w:r>
      <w:r w:rsidR="00AC5EF7">
        <w:rPr>
          <w:szCs w:val="24"/>
        </w:rPr>
        <w:t>F</w:t>
      </w:r>
      <w:r w:rsidRPr="005B3C0C">
        <w:rPr>
          <w:szCs w:val="24"/>
        </w:rPr>
        <w:t xml:space="preserve"> for future reference.</w:t>
      </w:r>
    </w:p>
    <w:p w14:paraId="3B55B0B0" w14:textId="77777777" w:rsidR="005B3C0C" w:rsidRPr="005B3C0C" w:rsidRDefault="005B3C0C" w:rsidP="005B3C0C">
      <w:pPr>
        <w:pStyle w:val="Heading3"/>
        <w:spacing w:after="240" w:line="360" w:lineRule="auto"/>
        <w:ind w:left="709"/>
        <w:rPr>
          <w:color w:val="auto"/>
        </w:rPr>
      </w:pPr>
      <w:bookmarkStart w:id="64" w:name="_Toc462059781"/>
      <w:r w:rsidRPr="005B3C0C">
        <w:rPr>
          <w:color w:val="auto"/>
        </w:rPr>
        <w:t>Dissolved oxygen measurements</w:t>
      </w:r>
      <w:bookmarkEnd w:id="64"/>
    </w:p>
    <w:p w14:paraId="616836D0" w14:textId="77777777" w:rsidR="005B3C0C" w:rsidRPr="005B3C0C" w:rsidRDefault="005B3C0C" w:rsidP="005B3C0C">
      <w:pPr>
        <w:spacing w:line="360" w:lineRule="auto"/>
      </w:pPr>
      <w:r w:rsidRPr="005B3C0C">
        <w:rPr>
          <w:szCs w:val="24"/>
        </w:rPr>
        <w:t>Dissolved oxygen (DO) was measured using an Orion 3-Star Plus™ Dissolved Oxygen probe (Thermo Scientific). A 5 ml aliquot of culture was transferred to a magnetically stirred (20 rpm) 10 ml flask. The probe was inserted and a stable reading was taken at 20°C ± 1.</w:t>
      </w:r>
    </w:p>
    <w:p w14:paraId="760BB276" w14:textId="77777777" w:rsidR="005B3C0C" w:rsidRPr="005B3C0C" w:rsidRDefault="005B3C0C" w:rsidP="005B3C0C">
      <w:pPr>
        <w:pStyle w:val="Heading3"/>
        <w:spacing w:after="240" w:line="360" w:lineRule="auto"/>
        <w:ind w:left="709"/>
        <w:rPr>
          <w:color w:val="auto"/>
        </w:rPr>
      </w:pPr>
      <w:r w:rsidRPr="005B3C0C">
        <w:rPr>
          <w:b w:val="0"/>
          <w:color w:val="auto"/>
        </w:rPr>
        <w:t xml:space="preserve"> </w:t>
      </w:r>
      <w:bookmarkStart w:id="65" w:name="_Toc462059782"/>
      <w:r w:rsidRPr="005B3C0C">
        <w:rPr>
          <w:color w:val="auto"/>
        </w:rPr>
        <w:t>Oxygen evolution measurements</w:t>
      </w:r>
      <w:bookmarkEnd w:id="65"/>
    </w:p>
    <w:p w14:paraId="39CA3E19" w14:textId="77777777" w:rsidR="005B3C0C" w:rsidRPr="005B3C0C" w:rsidRDefault="005B3C0C" w:rsidP="005B3C0C">
      <w:pPr>
        <w:spacing w:line="360" w:lineRule="auto"/>
        <w:rPr>
          <w:szCs w:val="24"/>
        </w:rPr>
      </w:pPr>
      <w:r w:rsidRPr="005B3C0C">
        <w:rPr>
          <w:szCs w:val="24"/>
        </w:rPr>
        <w:t xml:space="preserve">In order to assess the influence of dissolved gas concentrations in the culture on photosynthesis and respiration rates, samples were taken directly from the culture of known cell density rather than resuspending in fresh medium to the same cell density. Oxygen evolution measurements were then taken as described in Section 2.8. </w:t>
      </w:r>
    </w:p>
    <w:p w14:paraId="1EBD07D8" w14:textId="77777777" w:rsidR="005B3C0C" w:rsidRPr="005B3C0C" w:rsidRDefault="005B3C0C" w:rsidP="005B3C0C">
      <w:pPr>
        <w:pStyle w:val="Heading3"/>
        <w:spacing w:after="240" w:line="360" w:lineRule="auto"/>
        <w:ind w:left="709"/>
        <w:rPr>
          <w:color w:val="auto"/>
        </w:rPr>
      </w:pPr>
      <w:bookmarkStart w:id="66" w:name="_Toc462059783"/>
      <w:r w:rsidRPr="005B3C0C">
        <w:rPr>
          <w:color w:val="auto"/>
        </w:rPr>
        <w:t>Statistical analysis</w:t>
      </w:r>
      <w:bookmarkEnd w:id="66"/>
      <w:r w:rsidRPr="005B3C0C">
        <w:rPr>
          <w:color w:val="auto"/>
        </w:rPr>
        <w:t xml:space="preserve"> </w:t>
      </w:r>
    </w:p>
    <w:p w14:paraId="54E2BD3D" w14:textId="77777777" w:rsidR="005B3C0C" w:rsidRPr="005B3C0C" w:rsidRDefault="005B3C0C" w:rsidP="005B3C0C">
      <w:pPr>
        <w:spacing w:line="360" w:lineRule="auto"/>
        <w:rPr>
          <w:szCs w:val="24"/>
        </w:rPr>
      </w:pPr>
      <w:r w:rsidRPr="005B3C0C">
        <w:rPr>
          <w:szCs w:val="24"/>
        </w:rPr>
        <w:t>All results are expressed as mean values (± standard deviation, SD). The effect of growth conditions on measured observations (inter-treatment variation) were analysed using one-way analysis of variances (ANOVAs) following a linear model. The effects of time on measured observations within a growth condition (intra-treatment variation) were analysed using repeated measures nested ANOVA following a linear mixed effects model (nlme package). Data that did not meet the assumptions of parametric analysis were log transformed before analysis.  If analysis indicated a significant effect, the significance of differences between growth conditions (inter-treatment) and time points within a treatment (intra-treatment) were measured using Tukey Honestly Significant Differences (HSD) or Tukey Multiple Comparison using Gene</w:t>
      </w:r>
      <w:r w:rsidR="000847E0">
        <w:rPr>
          <w:szCs w:val="24"/>
        </w:rPr>
        <w:t xml:space="preserve">ral Linear Hypothesis function </w:t>
      </w:r>
      <w:r w:rsidRPr="005B3C0C">
        <w:rPr>
          <w:szCs w:val="24"/>
        </w:rPr>
        <w:t xml:space="preserve">(multicomp package) respectively. In </w:t>
      </w:r>
      <w:r w:rsidR="000847E0" w:rsidRPr="005B3C0C">
        <w:rPr>
          <w:szCs w:val="24"/>
        </w:rPr>
        <w:t>addition,</w:t>
      </w:r>
      <w:r w:rsidRPr="005B3C0C">
        <w:rPr>
          <w:szCs w:val="24"/>
        </w:rPr>
        <w:t xml:space="preserve"> linear regression was used to analyse significance of trends in measured observations over time. All analyses were carried out with the statistical software R (v.3.1.2, R).</w:t>
      </w:r>
    </w:p>
    <w:p w14:paraId="1982A9D9" w14:textId="77777777" w:rsidR="005B3C0C" w:rsidRPr="005B3C0C" w:rsidRDefault="005B3C0C" w:rsidP="005B3C0C">
      <w:pPr>
        <w:pStyle w:val="Heading2"/>
        <w:spacing w:after="120" w:line="360" w:lineRule="auto"/>
        <w:rPr>
          <w:b/>
          <w:color w:val="auto"/>
        </w:rPr>
      </w:pPr>
      <w:bookmarkStart w:id="67" w:name="_Toc462059784"/>
      <w:r w:rsidRPr="005B3C0C">
        <w:rPr>
          <w:b/>
          <w:color w:val="auto"/>
        </w:rPr>
        <w:lastRenderedPageBreak/>
        <w:t>Results</w:t>
      </w:r>
      <w:bookmarkEnd w:id="67"/>
    </w:p>
    <w:p w14:paraId="44BAB7C2" w14:textId="77777777" w:rsidR="005B3C0C" w:rsidRPr="005B3C0C" w:rsidRDefault="005B3C0C" w:rsidP="005B3C0C">
      <w:pPr>
        <w:pStyle w:val="Heading3"/>
        <w:spacing w:after="240" w:line="360" w:lineRule="auto"/>
        <w:ind w:left="709"/>
        <w:rPr>
          <w:color w:val="auto"/>
        </w:rPr>
      </w:pPr>
      <w:bookmarkStart w:id="68" w:name="_Toc462059785"/>
      <w:r w:rsidRPr="005B3C0C">
        <w:rPr>
          <w:color w:val="auto"/>
        </w:rPr>
        <w:t xml:space="preserve">Influence of organic carbon supplementation on the growth of </w:t>
      </w:r>
      <w:r w:rsidRPr="005B3C0C">
        <w:rPr>
          <w:i/>
          <w:color w:val="auto"/>
        </w:rPr>
        <w:t>M. inermum</w:t>
      </w:r>
      <w:bookmarkEnd w:id="68"/>
      <w:r w:rsidRPr="005B3C0C">
        <w:rPr>
          <w:i/>
          <w:color w:val="auto"/>
        </w:rPr>
        <w:t xml:space="preserve"> </w:t>
      </w:r>
    </w:p>
    <w:p w14:paraId="4A2863B8" w14:textId="77777777" w:rsidR="005B3C0C" w:rsidRPr="005B3C0C" w:rsidRDefault="005B3C0C" w:rsidP="005B3C0C">
      <w:pPr>
        <w:spacing w:line="360" w:lineRule="auto"/>
      </w:pPr>
      <w:r w:rsidRPr="005B3C0C">
        <w:t xml:space="preserve">The influence of organic carbon addition on the growth of </w:t>
      </w:r>
      <w:r w:rsidRPr="005B3C0C">
        <w:rPr>
          <w:i/>
        </w:rPr>
        <w:t>M. inermum</w:t>
      </w:r>
      <w:r w:rsidRPr="005B3C0C">
        <w:t xml:space="preserve"> was investigated in a non–aerated batch culture experiment. The specific growth rate (µ) and maximum biomass productivity (Pr</w:t>
      </w:r>
      <w:r w:rsidRPr="005B3C0C">
        <w:rPr>
          <w:vertAlign w:val="subscript"/>
        </w:rPr>
        <w:t>max</w:t>
      </w:r>
      <w:r w:rsidRPr="005B3C0C">
        <w:t xml:space="preserve">) of </w:t>
      </w:r>
      <w:r w:rsidRPr="005B3C0C">
        <w:rPr>
          <w:i/>
        </w:rPr>
        <w:t>M. inermum</w:t>
      </w:r>
      <w:r w:rsidRPr="005B3C0C">
        <w:t xml:space="preserve"> under autotrophic, mixotrophic and heterotrophic conditions are compared and summarised in Table </w:t>
      </w:r>
      <w:r w:rsidR="006549F8">
        <w:t>10</w:t>
      </w:r>
      <w:r w:rsidRPr="005B3C0C">
        <w:t xml:space="preserve">. The growth rate was significantly increased by the supplementation of both acetate and glucose as organic carbon sources (p &lt; 0.001, Figure </w:t>
      </w:r>
      <w:r w:rsidR="008F0BFB">
        <w:t>32</w:t>
      </w:r>
      <w:r w:rsidRPr="005B3C0C">
        <w:t>). Microalgae under autotrophic cultivation, grown in minimal media, grew at slow linear rate; the specific growth rate was calculated to be 0.38 d</w:t>
      </w:r>
      <w:r w:rsidRPr="005B3C0C">
        <w:rPr>
          <w:vertAlign w:val="superscript"/>
        </w:rPr>
        <w:t>-1</w:t>
      </w:r>
      <w:r w:rsidRPr="005B3C0C">
        <w:t xml:space="preserve"> ± 0.04, while the average Pr</w:t>
      </w:r>
      <w:r w:rsidRPr="005B3C0C">
        <w:rPr>
          <w:vertAlign w:val="subscript"/>
        </w:rPr>
        <w:t>max</w:t>
      </w:r>
      <w:r w:rsidRPr="005B3C0C">
        <w:t xml:space="preserve"> was 10.55 mg l</w:t>
      </w:r>
      <w:r w:rsidRPr="005B3C0C">
        <w:rPr>
          <w:vertAlign w:val="superscript"/>
        </w:rPr>
        <w:t>-1</w:t>
      </w:r>
      <w:r w:rsidRPr="005B3C0C">
        <w:t xml:space="preserve"> d</w:t>
      </w:r>
      <w:r w:rsidRPr="005B3C0C">
        <w:rPr>
          <w:vertAlign w:val="superscript"/>
        </w:rPr>
        <w:t>-1</w:t>
      </w:r>
      <w:r w:rsidRPr="005B3C0C">
        <w:t xml:space="preserve"> ± 0.55. In contrast, under dark heterotrophic cultivation, </w:t>
      </w:r>
      <w:r w:rsidRPr="005B3C0C">
        <w:rPr>
          <w:i/>
        </w:rPr>
        <w:t>M. inermum</w:t>
      </w:r>
      <w:r w:rsidRPr="005B3C0C">
        <w:t xml:space="preserve"> grew at an exponential rate, achieving a µ of 0.87 d</w:t>
      </w:r>
      <w:r w:rsidRPr="005B3C0C">
        <w:rPr>
          <w:vertAlign w:val="superscript"/>
        </w:rPr>
        <w:t>-1</w:t>
      </w:r>
      <w:r w:rsidRPr="005B3C0C">
        <w:t xml:space="preserve"> ± 0.07 and 1.40 d</w:t>
      </w:r>
      <w:r w:rsidRPr="005B3C0C">
        <w:rPr>
          <w:vertAlign w:val="superscript"/>
        </w:rPr>
        <w:t>-1</w:t>
      </w:r>
      <w:r w:rsidRPr="005B3C0C">
        <w:t xml:space="preserve"> ± 0.09 with acetate and glucose supplementation respectively. </w:t>
      </w:r>
      <w:r w:rsidR="000847E0" w:rsidRPr="005B3C0C">
        <w:t>Similarly,</w:t>
      </w:r>
      <w:r w:rsidRPr="005B3C0C">
        <w:t xml:space="preserve"> maximum productivity was increased 3 fold compared to cultures grown under autotrophic conditions (Table </w:t>
      </w:r>
      <w:r w:rsidR="006549F8">
        <w:t>10</w:t>
      </w:r>
      <w:r w:rsidRPr="005B3C0C">
        <w:t xml:space="preserve">).  The growth rate of </w:t>
      </w:r>
      <w:r w:rsidRPr="005B3C0C">
        <w:rPr>
          <w:i/>
        </w:rPr>
        <w:t>M. inermum</w:t>
      </w:r>
      <w:r w:rsidRPr="005B3C0C">
        <w:t xml:space="preserve"> under mixotrophic cultivation was significantly higher than both autotrophic and heterotrophic growth. Mixotrophic cultures achieved a 5.7 fold increase in specific growth rate and 35 fold increase in Pr</w:t>
      </w:r>
      <w:r w:rsidRPr="005B3C0C">
        <w:rPr>
          <w:vertAlign w:val="subscript"/>
        </w:rPr>
        <w:t>max</w:t>
      </w:r>
      <w:r w:rsidRPr="005B3C0C">
        <w:t xml:space="preserve"> compared to autotrophic cultures (Table </w:t>
      </w:r>
      <w:r w:rsidR="008F0BFB">
        <w:t>10</w:t>
      </w:r>
      <w:r w:rsidRPr="005B3C0C">
        <w:t xml:space="preserve">). </w:t>
      </w:r>
      <w:r w:rsidR="000847E0" w:rsidRPr="005B3C0C">
        <w:t>Furthermore,</w:t>
      </w:r>
      <w:r w:rsidRPr="005B3C0C">
        <w:t xml:space="preserve"> mixotrophic specific growth rate was 2.5 and 1.75 fold higher than comparative acetate and glucose supplemented heterotrophic cultures (Table </w:t>
      </w:r>
      <w:r w:rsidR="008F0BFB">
        <w:t>10</w:t>
      </w:r>
      <w:r w:rsidRPr="005B3C0C">
        <w:t xml:space="preserve">). Importantly, in this study, mixotrophic growth was higher than the summation of heterotrophic and autotrophic cultures. </w:t>
      </w:r>
      <w:r w:rsidR="000847E0" w:rsidRPr="005B3C0C">
        <w:t>Accordingly,</w:t>
      </w:r>
      <w:r w:rsidRPr="005B3C0C">
        <w:t xml:space="preserve"> the specific growth rate ratio (Equation </w:t>
      </w:r>
      <w:r w:rsidR="006549F8">
        <w:t>9</w:t>
      </w:r>
      <w:r w:rsidRPr="005B3C0C">
        <w:t xml:space="preserve">) was 1.74 and 1.34 for acetate and glucose supplementation respectively (Table </w:t>
      </w:r>
      <w:r w:rsidR="006549F8">
        <w:t>10</w:t>
      </w:r>
      <w:r w:rsidRPr="005B3C0C">
        <w:t xml:space="preserve">). </w:t>
      </w:r>
    </w:p>
    <w:p w14:paraId="0A86664F" w14:textId="77777777" w:rsidR="005B3C0C" w:rsidRDefault="005B3C0C" w:rsidP="005B3C0C">
      <w:pPr>
        <w:spacing w:line="360" w:lineRule="auto"/>
        <w:rPr>
          <w:szCs w:val="24"/>
        </w:rPr>
      </w:pPr>
      <w:r w:rsidRPr="005B3C0C">
        <w:t xml:space="preserve">The concentration of acetate used in initial experiments was chosen following guidelines of a similar mixotrophic freshwater media, HSMA. To investigate the optimum acetate concentration, a concentration gradient experiment was carried out (10-50 mM). The major observation of this experiment was an increasing lag period with increasing acetate concentration (Figure </w:t>
      </w:r>
      <w:r w:rsidR="008F0BFB">
        <w:t>33</w:t>
      </w:r>
      <w:r w:rsidRPr="005B3C0C">
        <w:t xml:space="preserve">). There was no significant effect of acetate concentration </w:t>
      </w:r>
      <w:r w:rsidR="000847E0" w:rsidRPr="005B3C0C">
        <w:t>on specific</w:t>
      </w:r>
      <w:r w:rsidRPr="005B3C0C">
        <w:t xml:space="preserve"> growth rate (p&gt; 0.05), the lowest concentration, 10 mM, had </w:t>
      </w:r>
      <w:r w:rsidRPr="005B3C0C">
        <w:lastRenderedPageBreak/>
        <w:t>the highest µ (1.67 d</w:t>
      </w:r>
      <w:r w:rsidRPr="005B3C0C">
        <w:rPr>
          <w:vertAlign w:val="superscript"/>
        </w:rPr>
        <w:t>-1</w:t>
      </w:r>
      <w:r w:rsidRPr="005B3C0C">
        <w:t xml:space="preserve"> ± 0.55), but the second highest rate was recorded in 50 mM treatment (1.53 d</w:t>
      </w:r>
      <w:r w:rsidRPr="005B3C0C">
        <w:rPr>
          <w:vertAlign w:val="superscript"/>
        </w:rPr>
        <w:t>-1</w:t>
      </w:r>
      <w:r w:rsidRPr="005B3C0C">
        <w:t xml:space="preserve"> ± 0.52). The peak cell density reached at the end of the log phase increased with increasing acetate concentration, with the exception of 50 mM, indicating acetate is a limiting factor for growth. Despite the use of 50 mM HEPES pH buffer, there was a significant pH rise with increasing acetate concentration</w:t>
      </w:r>
      <w:r w:rsidR="008F0BFB">
        <w:t xml:space="preserve"> (Figure 34)</w:t>
      </w:r>
      <w:r w:rsidRPr="005B3C0C">
        <w:t xml:space="preserve">. This rise is linked to sodium hydrolysis following acetate assimilation </w:t>
      </w:r>
      <w:r w:rsidR="00BD03EC" w:rsidRPr="005B3C0C">
        <w:rPr>
          <w:szCs w:val="24"/>
        </w:rPr>
        <w:fldChar w:fldCharType="begin"/>
      </w:r>
      <w:r w:rsidR="00790A49">
        <w:rPr>
          <w:szCs w:val="24"/>
        </w:rPr>
        <w:instrText xml:space="preserve"> ADDIN ZOTERO_ITEM CSL_CITATION {"citationID":"us4emvs63","properties":{"formattedCitation":"(Endo et al., 1977)","plainCitation":"(Endo et al., 1977)"},"citationItems":[{"id":1229,"uris":["http://zotero.org/users/1204444/items/24T8XHKA"],"uri":["http://zotero.org/users/1204444/items/24T8XHKA"],"itemData":{"id":1229,"type":"article-journal","title":"Studies on Chlorella regularis, heterotrophic fast-growing strain II. Mixotrophic growth in relation to light intensity and acetate concentration","container-title":"Plant and Cell Physiology","page":"199-205","volume":"18","issue":"1","source":"pcp.oxfordjournals.org","ISSN":"0032-0781, 1471-9053","journalAbbreviation":"Plant Cell Physiol","language":"en","author":[{"family":"Endo","given":"Hiroshi"},{"family":"Sansawa","given":"Hiroshi"},{"family":"Nakajima","given":"Kei"}],"issued":{"date-parts":[["1977",2,1]]}}}],"schema":"https://github.com/citation-style-language/schema/raw/master/csl-citation.json"} </w:instrText>
      </w:r>
      <w:r w:rsidR="00BD03EC" w:rsidRPr="005B3C0C">
        <w:rPr>
          <w:szCs w:val="24"/>
        </w:rPr>
        <w:fldChar w:fldCharType="separate"/>
      </w:r>
      <w:r w:rsidRPr="005B3C0C">
        <w:rPr>
          <w:szCs w:val="24"/>
        </w:rPr>
        <w:t xml:space="preserve">(Endo </w:t>
      </w:r>
      <w:r w:rsidR="00490409" w:rsidRPr="00490409">
        <w:rPr>
          <w:i/>
          <w:szCs w:val="24"/>
        </w:rPr>
        <w:t>et al</w:t>
      </w:r>
      <w:r w:rsidRPr="005B3C0C">
        <w:rPr>
          <w:szCs w:val="24"/>
        </w:rPr>
        <w:t>., 1977)</w:t>
      </w:r>
      <w:r w:rsidR="00BD03EC" w:rsidRPr="005B3C0C">
        <w:rPr>
          <w:szCs w:val="24"/>
        </w:rPr>
        <w:fldChar w:fldCharType="end"/>
      </w:r>
      <w:r w:rsidRPr="005B3C0C">
        <w:rPr>
          <w:szCs w:val="24"/>
        </w:rPr>
        <w:t>. Both treatments with 40 mM and 50 mM sodium acetate started a transition into the stationary phase after surpassing a pH of 9. This trend indicates that in these treatments</w:t>
      </w:r>
      <w:r w:rsidR="000847E0">
        <w:rPr>
          <w:szCs w:val="24"/>
        </w:rPr>
        <w:t xml:space="preserve"> </w:t>
      </w:r>
      <w:r w:rsidRPr="005B3C0C">
        <w:rPr>
          <w:szCs w:val="24"/>
        </w:rPr>
        <w:t xml:space="preserve">pH may have been a limiting factor of growth. Given the higher specific growth rate found in 14 mM (Table </w:t>
      </w:r>
      <w:r w:rsidR="008F0BFB">
        <w:rPr>
          <w:szCs w:val="24"/>
        </w:rPr>
        <w:t>10</w:t>
      </w:r>
      <w:r w:rsidRPr="005B3C0C">
        <w:rPr>
          <w:szCs w:val="24"/>
        </w:rPr>
        <w:t xml:space="preserve">), the short lag period, and relatively stable pH </w:t>
      </w:r>
      <w:r w:rsidR="000847E0">
        <w:rPr>
          <w:noProof/>
          <w:lang w:eastAsia="en-GB"/>
        </w:rPr>
        <mc:AlternateContent>
          <mc:Choice Requires="wpg">
            <w:drawing>
              <wp:anchor distT="0" distB="0" distL="114300" distR="114300" simplePos="0" relativeHeight="251593216" behindDoc="0" locked="0" layoutInCell="1" allowOverlap="1" wp14:anchorId="211E4CA1" wp14:editId="29FCEA26">
                <wp:simplePos x="0" y="0"/>
                <wp:positionH relativeFrom="column">
                  <wp:posOffset>-41275</wp:posOffset>
                </wp:positionH>
                <wp:positionV relativeFrom="paragraph">
                  <wp:posOffset>3682365</wp:posOffset>
                </wp:positionV>
                <wp:extent cx="5375910" cy="4280535"/>
                <wp:effectExtent l="0" t="0" r="0" b="5715"/>
                <wp:wrapTopAndBottom/>
                <wp:docPr id="382"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5910" cy="4280535"/>
                          <a:chOff x="0" y="0"/>
                          <a:chExt cx="5376041" cy="4288221"/>
                        </a:xfrm>
                      </wpg:grpSpPr>
                      <wps:wsp>
                        <wps:cNvPr id="424" name="Text Box 2"/>
                        <wps:cNvSpPr txBox="1">
                          <a:spLocks noChangeArrowheads="1"/>
                        </wps:cNvSpPr>
                        <wps:spPr bwMode="auto">
                          <a:xfrm>
                            <a:off x="0" y="3531476"/>
                            <a:ext cx="5376041" cy="756745"/>
                          </a:xfrm>
                          <a:prstGeom prst="rect">
                            <a:avLst/>
                          </a:prstGeom>
                          <a:solidFill>
                            <a:srgbClr val="FFFFFF"/>
                          </a:solidFill>
                          <a:ln w="9525">
                            <a:noFill/>
                            <a:miter lim="800000"/>
                            <a:headEnd/>
                            <a:tailEnd/>
                          </a:ln>
                        </wps:spPr>
                        <wps:txbx>
                          <w:txbxContent>
                            <w:p w14:paraId="22E7F6DE" w14:textId="77777777" w:rsidR="003B14DC" w:rsidRPr="004F337D" w:rsidRDefault="003B14DC" w:rsidP="005B3C0C">
                              <w:pPr>
                                <w:rPr>
                                  <w:sz w:val="20"/>
                                  <w:szCs w:val="20"/>
                                </w:rPr>
                              </w:pPr>
                              <w:r w:rsidRPr="004F337D">
                                <w:rPr>
                                  <w:b/>
                                  <w:sz w:val="20"/>
                                  <w:szCs w:val="20"/>
                                </w:rPr>
                                <w:t xml:space="preserve">Figure </w:t>
                              </w:r>
                              <w:r>
                                <w:rPr>
                                  <w:b/>
                                  <w:sz w:val="20"/>
                                  <w:szCs w:val="20"/>
                                </w:rPr>
                                <w:t>32</w:t>
                              </w:r>
                              <w:r w:rsidRPr="004F337D">
                                <w:rPr>
                                  <w:b/>
                                  <w:sz w:val="20"/>
                                  <w:szCs w:val="20"/>
                                </w:rPr>
                                <w:t>.</w:t>
                              </w:r>
                              <w:r w:rsidRPr="004F337D">
                                <w:rPr>
                                  <w:sz w:val="20"/>
                                  <w:szCs w:val="20"/>
                                </w:rPr>
                                <w:t xml:space="preserve"> Growth curve of </w:t>
                              </w:r>
                              <w:r w:rsidRPr="00EA765F">
                                <w:rPr>
                                  <w:i/>
                                  <w:sz w:val="20"/>
                                  <w:szCs w:val="20"/>
                                </w:rPr>
                                <w:t>M. inermum</w:t>
                              </w:r>
                              <w:r w:rsidRPr="004F337D">
                                <w:rPr>
                                  <w:sz w:val="20"/>
                                  <w:szCs w:val="20"/>
                                </w:rPr>
                                <w:t xml:space="preserve"> under autotrophic, heterotrophic (</w:t>
                              </w:r>
                              <w:r>
                                <w:rPr>
                                  <w:sz w:val="20"/>
                                  <w:szCs w:val="20"/>
                                </w:rPr>
                                <w:t xml:space="preserve">1.2 g/l </w:t>
                              </w:r>
                              <w:r w:rsidRPr="004F337D">
                                <w:rPr>
                                  <w:sz w:val="20"/>
                                  <w:szCs w:val="20"/>
                                </w:rPr>
                                <w:t>sodium acetate or glucose) and mixotrophic (</w:t>
                              </w:r>
                              <w:r>
                                <w:rPr>
                                  <w:sz w:val="20"/>
                                  <w:szCs w:val="20"/>
                                </w:rPr>
                                <w:t xml:space="preserve">1.2 g/l </w:t>
                              </w:r>
                              <w:r w:rsidRPr="004F337D">
                                <w:rPr>
                                  <w:sz w:val="20"/>
                                  <w:szCs w:val="20"/>
                                </w:rPr>
                                <w:t>sodium acetate or glucose) conditions. Experiment carried out in batch flask cultures. Bars represent standard deviation.</w:t>
                              </w:r>
                            </w:p>
                          </w:txbxContent>
                        </wps:txbx>
                        <wps:bodyPr rot="0" vert="horz" wrap="square" lIns="91440" tIns="45720" rIns="91440" bIns="45720" anchor="t" anchorCtr="0">
                          <a:spAutoFit/>
                        </wps:bodyPr>
                      </wps:wsp>
                      <pic:pic xmlns:pic="http://schemas.openxmlformats.org/drawingml/2006/picture">
                        <pic:nvPicPr>
                          <pic:cNvPr id="425" name="Picture 425"/>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614855" y="0"/>
                            <a:ext cx="4130565" cy="3531476"/>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211E4CA1" id="Group 7" o:spid="_x0000_s1359" style="position:absolute;left:0;text-align:left;margin-left:-3.25pt;margin-top:289.95pt;width:423.3pt;height:337.05pt;z-index:251593216" coordsize="53760,42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">
                <v:shape id="_x0000_s1360" type="#_x0000_t202" style="position:absolute;top:35314;width:53760;height:7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" stroked="f">
                  <v:textbox style="mso-fit-shape-to-text:t">
                    <w:txbxContent>
                      <w:p w14:paraId="22E7F6DE" w14:textId="77777777" w:rsidR="003B14DC" w:rsidRPr="004F337D" w:rsidRDefault="003B14DC" w:rsidP="005B3C0C">
                        <w:pPr>
                          <w:rPr>
                            <w:sz w:val="20"/>
                            <w:szCs w:val="20"/>
                          </w:rPr>
                        </w:pPr>
                        <w:r w:rsidRPr="004F337D">
                          <w:rPr>
                            <w:b/>
                            <w:sz w:val="20"/>
                            <w:szCs w:val="20"/>
                          </w:rPr>
                          <w:t xml:space="preserve">Figure </w:t>
                        </w:r>
                        <w:r>
                          <w:rPr>
                            <w:b/>
                            <w:sz w:val="20"/>
                            <w:szCs w:val="20"/>
                          </w:rPr>
                          <w:t>32</w:t>
                        </w:r>
                        <w:r w:rsidRPr="004F337D">
                          <w:rPr>
                            <w:b/>
                            <w:sz w:val="20"/>
                            <w:szCs w:val="20"/>
                          </w:rPr>
                          <w:t>.</w:t>
                        </w:r>
                        <w:r w:rsidRPr="004F337D">
                          <w:rPr>
                            <w:sz w:val="20"/>
                            <w:szCs w:val="20"/>
                          </w:rPr>
                          <w:t xml:space="preserve"> Growth curve of </w:t>
                        </w:r>
                        <w:r w:rsidRPr="00EA765F">
                          <w:rPr>
                            <w:i/>
                            <w:sz w:val="20"/>
                            <w:szCs w:val="20"/>
                          </w:rPr>
                          <w:t>M. inermum</w:t>
                        </w:r>
                        <w:r w:rsidRPr="004F337D">
                          <w:rPr>
                            <w:sz w:val="20"/>
                            <w:szCs w:val="20"/>
                          </w:rPr>
                          <w:t xml:space="preserve"> under autotrophic, heterotrophic (</w:t>
                        </w:r>
                        <w:r>
                          <w:rPr>
                            <w:sz w:val="20"/>
                            <w:szCs w:val="20"/>
                          </w:rPr>
                          <w:t xml:space="preserve">1.2 g/l </w:t>
                        </w:r>
                        <w:r w:rsidRPr="004F337D">
                          <w:rPr>
                            <w:sz w:val="20"/>
                            <w:szCs w:val="20"/>
                          </w:rPr>
                          <w:t>sodium acetate or glucose) and mixotrophic (</w:t>
                        </w:r>
                        <w:r>
                          <w:rPr>
                            <w:sz w:val="20"/>
                            <w:szCs w:val="20"/>
                          </w:rPr>
                          <w:t xml:space="preserve">1.2 g/l </w:t>
                        </w:r>
                        <w:r w:rsidRPr="004F337D">
                          <w:rPr>
                            <w:sz w:val="20"/>
                            <w:szCs w:val="20"/>
                          </w:rPr>
                          <w:t>sodium acetate or glucose) conditions. Experiment carried out in batch flask cultures. Bars represent standard deviation.</w:t>
                        </w:r>
                      </w:p>
                    </w:txbxContent>
                  </v:textbox>
                </v:shape>
                <v:shape id="Picture 425" o:spid="_x0000_s1361" type="#_x0000_t75" style="position:absolute;left:6148;width:41306;height:35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">
                  <v:imagedata r:id="rId80" o:title=""/>
                  <v:path arrowok="t"/>
                </v:shape>
                <w10:wrap type="topAndBottom"/>
              </v:group>
            </w:pict>
          </mc:Fallback>
        </mc:AlternateContent>
      </w:r>
      <w:r w:rsidRPr="005B3C0C">
        <w:rPr>
          <w:szCs w:val="24"/>
        </w:rPr>
        <w:t xml:space="preserve">(data not shown), this concentration was utilised in subsequent studies.  </w:t>
      </w:r>
    </w:p>
    <w:p w14:paraId="610F9DB8" w14:textId="77777777" w:rsidR="005B3C0C" w:rsidRPr="005B3C0C" w:rsidRDefault="004E3465" w:rsidP="005B3C0C">
      <w:pPr>
        <w:spacing w:line="360" w:lineRule="auto"/>
      </w:pPr>
      <w:r>
        <w:rPr>
          <w:noProof/>
          <w:lang w:eastAsia="en-GB"/>
        </w:rPr>
        <w:lastRenderedPageBreak/>
        <w:drawing>
          <wp:anchor distT="0" distB="0" distL="114300" distR="114300" simplePos="0" relativeHeight="251884032" behindDoc="0" locked="0" layoutInCell="1" allowOverlap="1" wp14:anchorId="01C468AA" wp14:editId="66AF888C">
            <wp:simplePos x="0" y="0"/>
            <wp:positionH relativeFrom="column">
              <wp:posOffset>2132965</wp:posOffset>
            </wp:positionH>
            <wp:positionV relativeFrom="paragraph">
              <wp:posOffset>-8761730</wp:posOffset>
            </wp:positionV>
            <wp:extent cx="538629" cy="250649"/>
            <wp:effectExtent l="0" t="8255" r="5715" b="5715"/>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rot="5400000">
                      <a:off x="0" y="0"/>
                      <a:ext cx="538629" cy="250649"/>
                    </a:xfrm>
                    <a:prstGeom prst="rect">
                      <a:avLst/>
                    </a:prstGeom>
                  </pic:spPr>
                </pic:pic>
              </a:graphicData>
            </a:graphic>
            <wp14:sizeRelH relativeFrom="page">
              <wp14:pctWidth>0</wp14:pctWidth>
            </wp14:sizeRelH>
            <wp14:sizeRelV relativeFrom="page">
              <wp14:pctHeight>0</wp14:pctHeight>
            </wp14:sizeRelV>
          </wp:anchor>
        </w:drawing>
      </w:r>
      <w:r w:rsidR="000847E0">
        <w:rPr>
          <w:noProof/>
          <w:lang w:eastAsia="en-GB"/>
        </w:rPr>
        <w:drawing>
          <wp:anchor distT="0" distB="0" distL="114300" distR="114300" simplePos="0" relativeHeight="251880960" behindDoc="0" locked="0" layoutInCell="1" allowOverlap="1" wp14:anchorId="1FCAC306" wp14:editId="77164D68">
            <wp:simplePos x="0" y="0"/>
            <wp:positionH relativeFrom="column">
              <wp:posOffset>1493202</wp:posOffset>
            </wp:positionH>
            <wp:positionV relativeFrom="paragraph">
              <wp:posOffset>-8728392</wp:posOffset>
            </wp:positionV>
            <wp:extent cx="796187" cy="279741"/>
            <wp:effectExtent l="0" t="8572"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rot="5400000">
                      <a:off x="0" y="0"/>
                      <a:ext cx="796187" cy="279741"/>
                    </a:xfrm>
                    <a:prstGeom prst="rect">
                      <a:avLst/>
                    </a:prstGeom>
                  </pic:spPr>
                </pic:pic>
              </a:graphicData>
            </a:graphic>
            <wp14:sizeRelH relativeFrom="page">
              <wp14:pctWidth>0</wp14:pctWidth>
            </wp14:sizeRelH>
            <wp14:sizeRelV relativeFrom="page">
              <wp14:pctHeight>0</wp14:pctHeight>
            </wp14:sizeRelV>
          </wp:anchor>
        </w:drawing>
      </w:r>
      <w:r w:rsidR="00B50227">
        <w:rPr>
          <w:noProof/>
          <w:lang w:eastAsia="en-GB"/>
        </w:rPr>
        <w:drawing>
          <wp:anchor distT="0" distB="0" distL="114300" distR="114300" simplePos="0" relativeHeight="251846144" behindDoc="0" locked="0" layoutInCell="1" allowOverlap="1" wp14:anchorId="1B5AF329" wp14:editId="2DA473DC">
            <wp:simplePos x="0" y="0"/>
            <wp:positionH relativeFrom="margin">
              <wp:posOffset>-1948180</wp:posOffset>
            </wp:positionH>
            <wp:positionV relativeFrom="margin">
              <wp:posOffset>2021205</wp:posOffset>
            </wp:positionV>
            <wp:extent cx="8883015" cy="4837430"/>
            <wp:effectExtent l="3493" t="0" r="0" b="0"/>
            <wp:wrapSquare wrapText="bothSides"/>
            <wp:docPr id="821" name="Picture 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cstate="print">
                      <a:extLst>
                        <a:ext uri="{28A0092B-C50C-407E-A947-70E740481C1C}">
                          <a14:useLocalDpi xmlns:a14="http://schemas.microsoft.com/office/drawing/2010/main" val="0"/>
                        </a:ext>
                      </a:extLst>
                    </a:blip>
                    <a:srcRect l="1192" r="2680"/>
                    <a:stretch/>
                  </pic:blipFill>
                  <pic:spPr bwMode="auto">
                    <a:xfrm rot="5400000">
                      <a:off x="0" y="0"/>
                      <a:ext cx="8883015" cy="483743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005128F7">
        <w:rPr>
          <w:noProof/>
          <w:lang w:eastAsia="en-GB"/>
        </w:rPr>
        <mc:AlternateContent>
          <mc:Choice Requires="wps">
            <w:drawing>
              <wp:anchor distT="0" distB="0" distL="114300" distR="114300" simplePos="0" relativeHeight="251818496" behindDoc="0" locked="0" layoutInCell="1" allowOverlap="1" wp14:anchorId="2A716A13" wp14:editId="18FD9A1D">
                <wp:simplePos x="0" y="0"/>
                <wp:positionH relativeFrom="column">
                  <wp:posOffset>462280</wp:posOffset>
                </wp:positionH>
                <wp:positionV relativeFrom="paragraph">
                  <wp:posOffset>4568825</wp:posOffset>
                </wp:positionV>
                <wp:extent cx="9268460" cy="356870"/>
                <wp:effectExtent l="0" t="4445" r="0" b="4445"/>
                <wp:wrapTopAndBottom/>
                <wp:docPr id="3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9268460" cy="35687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0F0F430" w14:textId="77777777" w:rsidR="003B14DC" w:rsidRPr="004F337D" w:rsidRDefault="003B14DC" w:rsidP="008F0BFB">
                            <w:pPr>
                              <w:rPr>
                                <w:sz w:val="20"/>
                                <w:szCs w:val="20"/>
                              </w:rPr>
                            </w:pPr>
                            <w:r>
                              <w:rPr>
                                <w:b/>
                                <w:sz w:val="20"/>
                                <w:szCs w:val="20"/>
                              </w:rPr>
                              <w:t xml:space="preserve">Table 10. </w:t>
                            </w:r>
                            <w:r w:rsidRPr="008F0BFB">
                              <w:rPr>
                                <w:sz w:val="20"/>
                                <w:szCs w:val="20"/>
                              </w:rPr>
                              <w:t>Comparsion of the effect of light and organic carbon on specific gr</w:t>
                            </w:r>
                            <w:r>
                              <w:rPr>
                                <w:sz w:val="20"/>
                                <w:szCs w:val="20"/>
                              </w:rPr>
                              <w:t>ow</w:t>
                            </w:r>
                            <w:r w:rsidRPr="008F0BFB">
                              <w:rPr>
                                <w:sz w:val="20"/>
                                <w:szCs w:val="20"/>
                              </w:rPr>
                              <w:t>th rate (μ) of mixotrophic species</w:t>
                            </w:r>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716A13" id="_x0000_s1362" type="#_x0000_t202" style="position:absolute;left:0;text-align:left;margin-left:36.4pt;margin-top:359.75pt;width:729.8pt;height:28.1pt;rotation:90;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" stroked="f">
                <v:textbox style="layout-flow:vertical">
                  <w:txbxContent>
                    <w:p w14:paraId="00F0F430" w14:textId="77777777" w:rsidR="003B14DC" w:rsidRPr="004F337D" w:rsidRDefault="003B14DC" w:rsidP="008F0BFB">
                      <w:pPr>
                        <w:rPr>
                          <w:sz w:val="20"/>
                          <w:szCs w:val="20"/>
                        </w:rPr>
                      </w:pPr>
                      <w:r>
                        <w:rPr>
                          <w:b/>
                          <w:sz w:val="20"/>
                          <w:szCs w:val="20"/>
                        </w:rPr>
                        <w:t xml:space="preserve">Table 10. </w:t>
                      </w:r>
                      <w:r w:rsidRPr="008F0BFB">
                        <w:rPr>
                          <w:sz w:val="20"/>
                          <w:szCs w:val="20"/>
                        </w:rPr>
                        <w:t>Comparsion of the effect of light and organic carbon on specific gr</w:t>
                      </w:r>
                      <w:r>
                        <w:rPr>
                          <w:sz w:val="20"/>
                          <w:szCs w:val="20"/>
                        </w:rPr>
                        <w:t>ow</w:t>
                      </w:r>
                      <w:r w:rsidRPr="008F0BFB">
                        <w:rPr>
                          <w:sz w:val="20"/>
                          <w:szCs w:val="20"/>
                        </w:rPr>
                        <w:t>th rate (μ) of mixotrophic species</w:t>
                      </w:r>
                    </w:p>
                  </w:txbxContent>
                </v:textbox>
                <w10:wrap type="topAndBottom"/>
              </v:shape>
            </w:pict>
          </mc:Fallback>
        </mc:AlternateContent>
      </w:r>
    </w:p>
    <w:p w14:paraId="2F227E73" w14:textId="77777777" w:rsidR="005B3C0C" w:rsidRPr="005B3C0C" w:rsidRDefault="005128F7" w:rsidP="005B3C0C">
      <w:pPr>
        <w:spacing w:line="360" w:lineRule="auto"/>
        <w:rPr>
          <w:noProof/>
          <w:lang w:eastAsia="en-GB"/>
        </w:rPr>
      </w:pPr>
      <w:r>
        <w:rPr>
          <w:noProof/>
          <w:sz w:val="20"/>
          <w:szCs w:val="20"/>
          <w:lang w:eastAsia="en-GB"/>
        </w:rPr>
        <w:lastRenderedPageBreak/>
        <mc:AlternateContent>
          <mc:Choice Requires="wps">
            <w:drawing>
              <wp:anchor distT="0" distB="0" distL="114300" distR="114300" simplePos="0" relativeHeight="251607552" behindDoc="0" locked="0" layoutInCell="1" allowOverlap="1" wp14:anchorId="634D4B9B" wp14:editId="540E002F">
                <wp:simplePos x="0" y="0"/>
                <wp:positionH relativeFrom="column">
                  <wp:posOffset>5551170</wp:posOffset>
                </wp:positionH>
                <wp:positionV relativeFrom="paragraph">
                  <wp:posOffset>5948680</wp:posOffset>
                </wp:positionV>
                <wp:extent cx="2160270" cy="408940"/>
                <wp:effectExtent l="0" t="0" r="0" b="0"/>
                <wp:wrapNone/>
                <wp:docPr id="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408940"/>
                        </a:xfrm>
                        <a:prstGeom prst="rect">
                          <a:avLst/>
                        </a:prstGeom>
                        <a:solidFill>
                          <a:srgbClr val="FFFFFF"/>
                        </a:solidFill>
                        <a:ln w="9525">
                          <a:noFill/>
                          <a:miter lim="800000"/>
                          <a:headEnd/>
                          <a:tailEnd/>
                        </a:ln>
                      </wps:spPr>
                      <wps:txbx>
                        <w:txbxContent>
                          <w:p w14:paraId="130B2562" w14:textId="77777777" w:rsidR="003B14DC" w:rsidRDefault="003B14DC" w:rsidP="005B3C0C">
                            <w:r>
                              <w:t xml:space="preserve">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34D4B9B" id="_x0000_s1363" type="#_x0000_t202" style="position:absolute;left:0;text-align:left;margin-left:437.1pt;margin-top:468.4pt;width:170.1pt;height:32.2pt;z-index:251607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" stroked="f">
                <v:textbox style="mso-fit-shape-to-text:t">
                  <w:txbxContent>
                    <w:p w14:paraId="130B2562" w14:textId="77777777" w:rsidR="003B14DC" w:rsidRDefault="003B14DC" w:rsidP="005B3C0C">
                      <w:r>
                        <w:t xml:space="preserve"> </w:t>
                      </w:r>
                    </w:p>
                  </w:txbxContent>
                </v:textbox>
              </v:shape>
            </w:pict>
          </mc:Fallback>
        </mc:AlternateContent>
      </w:r>
      <w:r w:rsidR="00335A89">
        <w:rPr>
          <w:noProof/>
          <w:sz w:val="20"/>
          <w:szCs w:val="20"/>
          <w:lang w:eastAsia="en-GB"/>
        </w:rPr>
        <w:t xml:space="preserve"> </w:t>
      </w:r>
      <w:r>
        <w:rPr>
          <w:noProof/>
          <w:lang w:eastAsia="en-GB"/>
        </w:rPr>
        <mc:AlternateContent>
          <mc:Choice Requires="wpg">
            <w:drawing>
              <wp:anchor distT="0" distB="0" distL="114300" distR="114300" simplePos="0" relativeHeight="251637248" behindDoc="0" locked="0" layoutInCell="1" allowOverlap="1" wp14:anchorId="529023CF" wp14:editId="3829E703">
                <wp:simplePos x="0" y="0"/>
                <wp:positionH relativeFrom="column">
                  <wp:posOffset>127000</wp:posOffset>
                </wp:positionH>
                <wp:positionV relativeFrom="paragraph">
                  <wp:posOffset>4066540</wp:posOffset>
                </wp:positionV>
                <wp:extent cx="5287010" cy="4519295"/>
                <wp:effectExtent l="0" t="0" r="8890" b="0"/>
                <wp:wrapTopAndBottom/>
                <wp:docPr id="557"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7010" cy="4519295"/>
                          <a:chOff x="1334" y="7538"/>
                          <a:chExt cx="8326" cy="7117"/>
                        </a:xfrm>
                      </wpg:grpSpPr>
                      <pic:pic xmlns:pic="http://schemas.openxmlformats.org/drawingml/2006/picture">
                        <pic:nvPicPr>
                          <pic:cNvPr id="558" name="Picture 419"/>
                          <pic:cNvPicPr>
                            <a:picLocks noChangeAspect="1"/>
                          </pic:cNvPicPr>
                        </pic:nvPicPr>
                        <pic:blipFill>
                          <a:blip r:embed="rId84">
                            <a:extLst>
                              <a:ext uri="{28A0092B-C50C-407E-A947-70E740481C1C}">
                                <a14:useLocalDpi xmlns:a14="http://schemas.microsoft.com/office/drawing/2010/main" val="0"/>
                              </a:ext>
                            </a:extLst>
                          </a:blip>
                          <a:srcRect/>
                          <a:stretch>
                            <a:fillRect/>
                          </a:stretch>
                        </pic:blipFill>
                        <pic:spPr bwMode="auto">
                          <a:xfrm>
                            <a:off x="2305" y="7538"/>
                            <a:ext cx="6572" cy="5987"/>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559" name="Text Box 97"/>
                        <wps:cNvSpPr txBox="1">
                          <a:spLocks noChangeArrowheads="1"/>
                        </wps:cNvSpPr>
                        <wps:spPr bwMode="auto">
                          <a:xfrm>
                            <a:off x="1334" y="13525"/>
                            <a:ext cx="8326" cy="113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D195CB2" w14:textId="77777777" w:rsidR="003B14DC" w:rsidRPr="004F337D" w:rsidRDefault="003B14DC" w:rsidP="005B3C0C">
                              <w:pPr>
                                <w:rPr>
                                  <w:sz w:val="20"/>
                                  <w:szCs w:val="20"/>
                                </w:rPr>
                              </w:pPr>
                              <w:r w:rsidRPr="004F337D">
                                <w:rPr>
                                  <w:b/>
                                  <w:sz w:val="20"/>
                                  <w:szCs w:val="20"/>
                                </w:rPr>
                                <w:t xml:space="preserve">Figure </w:t>
                              </w:r>
                              <w:r>
                                <w:rPr>
                                  <w:b/>
                                  <w:sz w:val="20"/>
                                  <w:szCs w:val="20"/>
                                </w:rPr>
                                <w:t>34</w:t>
                              </w:r>
                              <w:r w:rsidRPr="004F337D">
                                <w:rPr>
                                  <w:b/>
                                  <w:sz w:val="20"/>
                                  <w:szCs w:val="20"/>
                                </w:rPr>
                                <w:t>.</w:t>
                              </w:r>
                              <w:r w:rsidRPr="004F337D">
                                <w:rPr>
                                  <w:sz w:val="20"/>
                                  <w:szCs w:val="20"/>
                                </w:rPr>
                                <w:t xml:space="preserve"> pH of </w:t>
                              </w:r>
                              <w:r w:rsidRPr="0093657F">
                                <w:rPr>
                                  <w:i/>
                                  <w:sz w:val="20"/>
                                  <w:szCs w:val="20"/>
                                </w:rPr>
                                <w:t>M. inermum</w:t>
                              </w:r>
                              <w:r w:rsidRPr="004F337D">
                                <w:rPr>
                                  <w:sz w:val="20"/>
                                  <w:szCs w:val="20"/>
                                </w:rPr>
                                <w:t xml:space="preserve"> cultures</w:t>
                              </w:r>
                              <w:r>
                                <w:rPr>
                                  <w:sz w:val="20"/>
                                  <w:szCs w:val="20"/>
                                </w:rPr>
                                <w:t xml:space="preserve"> </w:t>
                              </w:r>
                              <w:r w:rsidRPr="004F337D">
                                <w:rPr>
                                  <w:sz w:val="20"/>
                                  <w:szCs w:val="20"/>
                                </w:rPr>
                                <w:t>with different concentrations of sodium acetate supplementation. Experiment carried out in batch flask cultures. Bars represent standard</w:t>
                              </w:r>
                              <w:r w:rsidRPr="00EA765F">
                                <w:rPr>
                                  <w:sz w:val="20"/>
                                  <w:szCs w:val="20"/>
                                </w:rPr>
                                <w:t xml:space="preserve"> </w:t>
                              </w:r>
                              <w:r>
                                <w:rPr>
                                  <w:sz w:val="20"/>
                                  <w:szCs w:val="20"/>
                                </w:rPr>
                                <w:t>error</w:t>
                              </w:r>
                              <w:r w:rsidRPr="004F337D">
                                <w:rPr>
                                  <w:sz w:val="20"/>
                                  <w:szCs w:val="20"/>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9023CF" id="Group 123" o:spid="_x0000_s1364" style="position:absolute;left:0;text-align:left;margin-left:10pt;margin-top:320.2pt;width:416.3pt;height:355.85pt;z-index:251637248" coordorigin="1334,7538" coordsize="8326,7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">
                <v:shape id="Picture 419" o:spid="_x0000_s1365" type="#_x0000_t75" style="position:absolute;left:2305;top:7538;width:6572;height:5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">
                  <v:imagedata r:id="rId85" o:title=""/>
                  <v:path arrowok="t"/>
                </v:shape>
                <v:shape id="Text Box 97" o:spid="_x0000_s1366" type="#_x0000_t202" style="position:absolute;left:1334;top:13525;width:8326;height:1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" stroked="f">
                  <v:textbox>
                    <w:txbxContent>
                      <w:p w14:paraId="4D195CB2" w14:textId="77777777" w:rsidR="003B14DC" w:rsidRPr="004F337D" w:rsidRDefault="003B14DC" w:rsidP="005B3C0C">
                        <w:pPr>
                          <w:rPr>
                            <w:sz w:val="20"/>
                            <w:szCs w:val="20"/>
                          </w:rPr>
                        </w:pPr>
                        <w:r w:rsidRPr="004F337D">
                          <w:rPr>
                            <w:b/>
                            <w:sz w:val="20"/>
                            <w:szCs w:val="20"/>
                          </w:rPr>
                          <w:t xml:space="preserve">Figure </w:t>
                        </w:r>
                        <w:r>
                          <w:rPr>
                            <w:b/>
                            <w:sz w:val="20"/>
                            <w:szCs w:val="20"/>
                          </w:rPr>
                          <w:t>34</w:t>
                        </w:r>
                        <w:r w:rsidRPr="004F337D">
                          <w:rPr>
                            <w:b/>
                            <w:sz w:val="20"/>
                            <w:szCs w:val="20"/>
                          </w:rPr>
                          <w:t>.</w:t>
                        </w:r>
                        <w:r w:rsidRPr="004F337D">
                          <w:rPr>
                            <w:sz w:val="20"/>
                            <w:szCs w:val="20"/>
                          </w:rPr>
                          <w:t xml:space="preserve"> pH of </w:t>
                        </w:r>
                        <w:r w:rsidRPr="0093657F">
                          <w:rPr>
                            <w:i/>
                            <w:sz w:val="20"/>
                            <w:szCs w:val="20"/>
                          </w:rPr>
                          <w:t>M. inermum</w:t>
                        </w:r>
                        <w:r w:rsidRPr="004F337D">
                          <w:rPr>
                            <w:sz w:val="20"/>
                            <w:szCs w:val="20"/>
                          </w:rPr>
                          <w:t xml:space="preserve"> cultures</w:t>
                        </w:r>
                        <w:r>
                          <w:rPr>
                            <w:sz w:val="20"/>
                            <w:szCs w:val="20"/>
                          </w:rPr>
                          <w:t xml:space="preserve"> </w:t>
                        </w:r>
                        <w:r w:rsidRPr="004F337D">
                          <w:rPr>
                            <w:sz w:val="20"/>
                            <w:szCs w:val="20"/>
                          </w:rPr>
                          <w:t>with different concentrations of sodium acetate supplementation. Experiment carried out in batch flask cultures. Bars represent standard</w:t>
                        </w:r>
                        <w:r w:rsidRPr="00EA765F">
                          <w:rPr>
                            <w:sz w:val="20"/>
                            <w:szCs w:val="20"/>
                          </w:rPr>
                          <w:t xml:space="preserve"> </w:t>
                        </w:r>
                        <w:r>
                          <w:rPr>
                            <w:sz w:val="20"/>
                            <w:szCs w:val="20"/>
                          </w:rPr>
                          <w:t>error</w:t>
                        </w:r>
                        <w:r w:rsidRPr="004F337D">
                          <w:rPr>
                            <w:sz w:val="20"/>
                            <w:szCs w:val="20"/>
                          </w:rPr>
                          <w:t>.</w:t>
                        </w:r>
                      </w:p>
                    </w:txbxContent>
                  </v:textbox>
                </v:shape>
                <w10:wrap type="topAndBottom"/>
              </v:group>
            </w:pict>
          </mc:Fallback>
        </mc:AlternateContent>
      </w:r>
      <w:r>
        <w:rPr>
          <w:rFonts w:cs="Arial"/>
          <w:bCs/>
          <w:noProof/>
          <w:sz w:val="20"/>
          <w:szCs w:val="20"/>
          <w:lang w:eastAsia="en-GB"/>
        </w:rPr>
        <mc:AlternateContent>
          <mc:Choice Requires="wpg">
            <w:drawing>
              <wp:anchor distT="0" distB="0" distL="114300" distR="114300" simplePos="0" relativeHeight="251588096" behindDoc="0" locked="0" layoutInCell="1" allowOverlap="1" wp14:anchorId="565A37F8" wp14:editId="3A90330F">
                <wp:simplePos x="0" y="0"/>
                <wp:positionH relativeFrom="column">
                  <wp:posOffset>77470</wp:posOffset>
                </wp:positionH>
                <wp:positionV relativeFrom="paragraph">
                  <wp:posOffset>-34290</wp:posOffset>
                </wp:positionV>
                <wp:extent cx="5394325" cy="3973195"/>
                <wp:effectExtent l="0" t="0" r="0" b="8255"/>
                <wp:wrapTopAndBottom/>
                <wp:docPr id="443" name="Group 4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4325" cy="3973195"/>
                          <a:chOff x="459755" y="0"/>
                          <a:chExt cx="5396228" cy="3992451"/>
                        </a:xfrm>
                      </wpg:grpSpPr>
                      <pic:pic xmlns:pic="http://schemas.openxmlformats.org/drawingml/2006/picture">
                        <pic:nvPicPr>
                          <pic:cNvPr id="418" name="Picture 418"/>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1125508" y="0"/>
                            <a:ext cx="3886200" cy="3429000"/>
                          </a:xfrm>
                          <a:prstGeom prst="rect">
                            <a:avLst/>
                          </a:prstGeom>
                        </pic:spPr>
                      </pic:pic>
                      <wps:wsp>
                        <wps:cNvPr id="426" name="Text Box 2"/>
                        <wps:cNvSpPr txBox="1">
                          <a:spLocks noChangeArrowheads="1"/>
                        </wps:cNvSpPr>
                        <wps:spPr bwMode="auto">
                          <a:xfrm>
                            <a:off x="459755" y="3427732"/>
                            <a:ext cx="5396228" cy="564719"/>
                          </a:xfrm>
                          <a:prstGeom prst="rect">
                            <a:avLst/>
                          </a:prstGeom>
                          <a:solidFill>
                            <a:srgbClr val="FFFFFF"/>
                          </a:solidFill>
                          <a:ln w="9525">
                            <a:noFill/>
                            <a:miter lim="800000"/>
                            <a:headEnd/>
                            <a:tailEnd/>
                          </a:ln>
                        </wps:spPr>
                        <wps:txbx>
                          <w:txbxContent>
                            <w:p w14:paraId="3EB333D3" w14:textId="77777777" w:rsidR="003B14DC" w:rsidRPr="004F337D" w:rsidRDefault="003B14DC" w:rsidP="005B3C0C">
                              <w:pPr>
                                <w:rPr>
                                  <w:sz w:val="20"/>
                                  <w:szCs w:val="20"/>
                                </w:rPr>
                              </w:pPr>
                              <w:r w:rsidRPr="004F337D">
                                <w:rPr>
                                  <w:b/>
                                  <w:sz w:val="20"/>
                                  <w:szCs w:val="20"/>
                                </w:rPr>
                                <w:t xml:space="preserve">Figure </w:t>
                              </w:r>
                              <w:r>
                                <w:rPr>
                                  <w:b/>
                                  <w:sz w:val="20"/>
                                  <w:szCs w:val="20"/>
                                </w:rPr>
                                <w:t>33</w:t>
                              </w:r>
                              <w:r w:rsidRPr="004F337D">
                                <w:rPr>
                                  <w:b/>
                                  <w:sz w:val="20"/>
                                  <w:szCs w:val="20"/>
                                </w:rPr>
                                <w:t>.</w:t>
                              </w:r>
                              <w:r w:rsidRPr="004F337D">
                                <w:rPr>
                                  <w:sz w:val="20"/>
                                  <w:szCs w:val="20"/>
                                </w:rPr>
                                <w:t xml:space="preserve"> Growth curve of </w:t>
                              </w:r>
                              <w:r w:rsidRPr="00EA765F">
                                <w:rPr>
                                  <w:i/>
                                  <w:sz w:val="20"/>
                                  <w:szCs w:val="20"/>
                                </w:rPr>
                                <w:t>M. inermum</w:t>
                              </w:r>
                              <w:r w:rsidRPr="004F337D">
                                <w:rPr>
                                  <w:sz w:val="20"/>
                                  <w:szCs w:val="20"/>
                                </w:rPr>
                                <w:t xml:space="preserve"> under with different concentrations of sodium acetate supplementation. Experiment carried out in batch flask cul</w:t>
                              </w:r>
                              <w:r>
                                <w:rPr>
                                  <w:sz w:val="20"/>
                                  <w:szCs w:val="20"/>
                                </w:rPr>
                                <w:t>tures. Bars represent standard error</w:t>
                              </w:r>
                              <w:r w:rsidRPr="004F337D">
                                <w:rPr>
                                  <w:sz w:val="20"/>
                                  <w:szCs w:val="20"/>
                                </w:rPr>
                                <w: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65A37F8" id="Group 443" o:spid="_x0000_s1367" style="position:absolute;left:0;text-align:left;margin-left:6.1pt;margin-top:-2.7pt;width:424.75pt;height:312.85pt;z-index:251588096;mso-width-relative:margin;mso-height-relative:margin" coordorigin="4597" coordsize="53962,39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">
                <v:shape id="Picture 418" o:spid="_x0000_s1368" type="#_x0000_t75" style="position:absolute;left:11255;width:38862;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">
                  <v:imagedata r:id="rId87" o:title=""/>
                  <v:path arrowok="t"/>
                </v:shape>
                <v:shape id="_x0000_s1369" type="#_x0000_t202" style="position:absolute;left:4597;top:34277;width:53962;height:5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" stroked="f">
                  <v:textbox style="mso-fit-shape-to-text:t">
                    <w:txbxContent>
                      <w:p w14:paraId="3EB333D3" w14:textId="77777777" w:rsidR="003B14DC" w:rsidRPr="004F337D" w:rsidRDefault="003B14DC" w:rsidP="005B3C0C">
                        <w:pPr>
                          <w:rPr>
                            <w:sz w:val="20"/>
                            <w:szCs w:val="20"/>
                          </w:rPr>
                        </w:pPr>
                        <w:r w:rsidRPr="004F337D">
                          <w:rPr>
                            <w:b/>
                            <w:sz w:val="20"/>
                            <w:szCs w:val="20"/>
                          </w:rPr>
                          <w:t xml:space="preserve">Figure </w:t>
                        </w:r>
                        <w:r>
                          <w:rPr>
                            <w:b/>
                            <w:sz w:val="20"/>
                            <w:szCs w:val="20"/>
                          </w:rPr>
                          <w:t>33</w:t>
                        </w:r>
                        <w:r w:rsidRPr="004F337D">
                          <w:rPr>
                            <w:b/>
                            <w:sz w:val="20"/>
                            <w:szCs w:val="20"/>
                          </w:rPr>
                          <w:t>.</w:t>
                        </w:r>
                        <w:r w:rsidRPr="004F337D">
                          <w:rPr>
                            <w:sz w:val="20"/>
                            <w:szCs w:val="20"/>
                          </w:rPr>
                          <w:t xml:space="preserve"> Growth curve of </w:t>
                        </w:r>
                        <w:r w:rsidRPr="00EA765F">
                          <w:rPr>
                            <w:i/>
                            <w:sz w:val="20"/>
                            <w:szCs w:val="20"/>
                          </w:rPr>
                          <w:t>M. inermum</w:t>
                        </w:r>
                        <w:r w:rsidRPr="004F337D">
                          <w:rPr>
                            <w:sz w:val="20"/>
                            <w:szCs w:val="20"/>
                          </w:rPr>
                          <w:t xml:space="preserve"> under with different concentrations of sodium acetate supplementation. Experiment carried out in batch flask cul</w:t>
                        </w:r>
                        <w:r>
                          <w:rPr>
                            <w:sz w:val="20"/>
                            <w:szCs w:val="20"/>
                          </w:rPr>
                          <w:t>tures. Bars represent standard error</w:t>
                        </w:r>
                        <w:r w:rsidRPr="004F337D">
                          <w:rPr>
                            <w:sz w:val="20"/>
                            <w:szCs w:val="20"/>
                          </w:rPr>
                          <w:t>.</w:t>
                        </w:r>
                      </w:p>
                    </w:txbxContent>
                  </v:textbox>
                </v:shape>
                <w10:wrap type="topAndBottom"/>
              </v:group>
            </w:pict>
          </mc:Fallback>
        </mc:AlternateContent>
      </w:r>
    </w:p>
    <w:p w14:paraId="5959DD1D" w14:textId="77777777" w:rsidR="005B3C0C" w:rsidRPr="005B3C0C" w:rsidRDefault="005B3C0C" w:rsidP="005B3C0C">
      <w:pPr>
        <w:pStyle w:val="Heading3"/>
        <w:spacing w:after="240" w:line="360" w:lineRule="auto"/>
        <w:ind w:left="709"/>
        <w:rPr>
          <w:color w:val="auto"/>
        </w:rPr>
      </w:pPr>
      <w:bookmarkStart w:id="69" w:name="_Toc462059786"/>
      <w:r w:rsidRPr="005B3C0C">
        <w:rPr>
          <w:color w:val="auto"/>
        </w:rPr>
        <w:lastRenderedPageBreak/>
        <w:t xml:space="preserve">Influence of organic carbon supplementation on the biochemical composition of </w:t>
      </w:r>
      <w:r w:rsidRPr="005B3C0C">
        <w:rPr>
          <w:i/>
          <w:color w:val="auto"/>
        </w:rPr>
        <w:t>M. inermum</w:t>
      </w:r>
      <w:bookmarkEnd w:id="69"/>
      <w:r w:rsidRPr="005B3C0C">
        <w:rPr>
          <w:i/>
          <w:color w:val="auto"/>
        </w:rPr>
        <w:t xml:space="preserve"> </w:t>
      </w:r>
    </w:p>
    <w:p w14:paraId="67848B7B" w14:textId="77777777" w:rsidR="005B3C0C" w:rsidRPr="005B3C0C" w:rsidRDefault="005B3C0C" w:rsidP="005B3C0C">
      <w:pPr>
        <w:spacing w:line="360" w:lineRule="auto"/>
      </w:pPr>
      <w:r w:rsidRPr="005B3C0C">
        <w:t xml:space="preserve">The effect of different trophic conditions on the chlorophyll content of </w:t>
      </w:r>
      <w:r w:rsidRPr="005B3C0C">
        <w:rPr>
          <w:i/>
        </w:rPr>
        <w:t xml:space="preserve">M. inermum </w:t>
      </w:r>
      <w:r w:rsidRPr="005B3C0C">
        <w:t xml:space="preserve">was analysed during the log phase (Table </w:t>
      </w:r>
      <w:r w:rsidR="006B15B6">
        <w:t>11</w:t>
      </w:r>
      <w:r w:rsidRPr="005B3C0C">
        <w:t>). Organic carbon addition caused a significant decrease in chlorophyll content compared to the autotrophic control treatment. This effect was exacerbated in both glucose supplemented cultures; mixotrophic and heterotrophic cultures had 89% and 97% less chlorophyll (mg g</w:t>
      </w:r>
      <w:r w:rsidRPr="005B3C0C">
        <w:rPr>
          <w:vertAlign w:val="superscript"/>
        </w:rPr>
        <w:t>-1</w:t>
      </w:r>
      <w:r w:rsidRPr="005B3C0C">
        <w:t xml:space="preserve">) respectively than the autotrophic control. For this reason, in order to </w:t>
      </w:r>
      <w:r w:rsidR="004E3465">
        <w:t xml:space="preserve">minimise </w:t>
      </w:r>
      <w:r w:rsidRPr="005B3C0C">
        <w:t xml:space="preserve">limitation of photosynthesis, acetate supplemented cultures were utilised for future experiments. Additionally, from a commercial production standpoint, acetate from waste sources is a more economically viable source of organic carbon than glucose. The chlorophyll content of acetate supplemented and autotrophic control cultures were monitored further over the start and end of the stationary phase. Autotrophic cultures grew at an extremely slow rate, and continued to grow linearly after 70 days of cultivation; </w:t>
      </w:r>
      <w:r w:rsidR="00E6157F" w:rsidRPr="005B3C0C">
        <w:t>consequently,</w:t>
      </w:r>
      <w:r w:rsidRPr="005B3C0C">
        <w:t xml:space="preserve"> the culture did not reach a stationary phase however results are included for comparison. While there was no significant change in autotrophic and heterotrophic cultures, chlorophyll content of mixotrophic algae initially decreased from the log to stationary phase (although not statistically significantly), then during the stationary phase increased significantly (p &lt; 0.05) to a content statistically indifferent from the 70 day old autotrophic cultures (Table </w:t>
      </w:r>
      <w:r w:rsidR="006B15B6">
        <w:t>11</w:t>
      </w:r>
      <w:r w:rsidRPr="005B3C0C">
        <w:t>).</w:t>
      </w:r>
    </w:p>
    <w:tbl>
      <w:tblPr>
        <w:tblStyle w:val="TableGrid3"/>
        <w:tblW w:w="0" w:type="auto"/>
        <w:tblInd w:w="250" w:type="dxa"/>
        <w:tblLook w:val="04A0" w:firstRow="1" w:lastRow="0" w:firstColumn="1" w:lastColumn="0" w:noHBand="0" w:noVBand="1"/>
      </w:tblPr>
      <w:tblGrid>
        <w:gridCol w:w="2862"/>
        <w:gridCol w:w="1456"/>
        <w:gridCol w:w="2008"/>
        <w:gridCol w:w="1928"/>
      </w:tblGrid>
      <w:tr w:rsidR="005B3C0C" w:rsidRPr="005B3C0C" w14:paraId="515E0012" w14:textId="77777777" w:rsidTr="005B3C0C">
        <w:tc>
          <w:tcPr>
            <w:tcW w:w="0" w:type="auto"/>
            <w:gridSpan w:val="4"/>
            <w:tcBorders>
              <w:top w:val="nil"/>
              <w:left w:val="nil"/>
              <w:bottom w:val="single" w:sz="4" w:space="0" w:color="auto"/>
              <w:right w:val="nil"/>
            </w:tcBorders>
          </w:tcPr>
          <w:p w14:paraId="62E7E7BD"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b/>
                <w:sz w:val="20"/>
                <w:szCs w:val="20"/>
              </w:rPr>
            </w:pPr>
          </w:p>
          <w:p w14:paraId="75B239BD" w14:textId="77777777" w:rsidR="005B3C0C" w:rsidRPr="005B3C0C" w:rsidRDefault="006B15B6" w:rsidP="005B3C0C">
            <w:pPr>
              <w:tabs>
                <w:tab w:val="left" w:pos="567"/>
                <w:tab w:val="left" w:pos="1134"/>
              </w:tabs>
              <w:autoSpaceDE w:val="0"/>
              <w:autoSpaceDN w:val="0"/>
              <w:adjustRightInd w:val="0"/>
              <w:spacing w:after="0" w:line="240" w:lineRule="auto"/>
              <w:ind w:right="113"/>
              <w:jc w:val="left"/>
              <w:rPr>
                <w:rFonts w:cs="Arial"/>
                <w:sz w:val="20"/>
                <w:szCs w:val="20"/>
              </w:rPr>
            </w:pPr>
            <w:r>
              <w:rPr>
                <w:rFonts w:cs="Arial"/>
                <w:b/>
                <w:sz w:val="20"/>
                <w:szCs w:val="20"/>
              </w:rPr>
              <w:t>Table 11</w:t>
            </w:r>
            <w:r w:rsidR="005B3C0C" w:rsidRPr="005B3C0C">
              <w:rPr>
                <w:rFonts w:cs="Arial"/>
                <w:sz w:val="20"/>
                <w:szCs w:val="20"/>
              </w:rPr>
              <w:t xml:space="preserve">. Chlorophyll analysis of </w:t>
            </w:r>
            <w:r w:rsidR="005B3C0C" w:rsidRPr="005B3C0C">
              <w:rPr>
                <w:rFonts w:cs="Arial"/>
                <w:i/>
                <w:sz w:val="20"/>
                <w:szCs w:val="20"/>
              </w:rPr>
              <w:t>M. inermum</w:t>
            </w:r>
            <w:r w:rsidR="005B3C0C" w:rsidRPr="005B3C0C">
              <w:rPr>
                <w:rFonts w:cs="Arial"/>
                <w:sz w:val="20"/>
                <w:szCs w:val="20"/>
              </w:rPr>
              <w:t xml:space="preserve"> under different trophic conditions</w:t>
            </w:r>
          </w:p>
        </w:tc>
      </w:tr>
      <w:tr w:rsidR="005B3C0C" w:rsidRPr="005B3C0C" w14:paraId="5194DFB8" w14:textId="77777777" w:rsidTr="005B3C0C">
        <w:tc>
          <w:tcPr>
            <w:tcW w:w="0" w:type="auto"/>
            <w:tcBorders>
              <w:top w:val="single" w:sz="4" w:space="0" w:color="auto"/>
              <w:left w:val="nil"/>
              <w:bottom w:val="nil"/>
              <w:right w:val="nil"/>
            </w:tcBorders>
          </w:tcPr>
          <w:p w14:paraId="1E35887C"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p>
        </w:tc>
        <w:tc>
          <w:tcPr>
            <w:tcW w:w="0" w:type="auto"/>
            <w:gridSpan w:val="3"/>
            <w:tcBorders>
              <w:top w:val="single" w:sz="4" w:space="0" w:color="auto"/>
              <w:left w:val="nil"/>
              <w:bottom w:val="single" w:sz="4" w:space="0" w:color="auto"/>
              <w:right w:val="nil"/>
            </w:tcBorders>
          </w:tcPr>
          <w:p w14:paraId="06C1BDA4"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eastAsia="Calibri" w:cs="Arial"/>
                <w:sz w:val="20"/>
                <w:szCs w:val="20"/>
              </w:rPr>
              <w:t>Total chlorophyll content (% Dry Cell Weight)</w:t>
            </w:r>
          </w:p>
        </w:tc>
      </w:tr>
      <w:tr w:rsidR="005B3C0C" w:rsidRPr="005B3C0C" w14:paraId="54F7806F" w14:textId="77777777" w:rsidTr="005B3C0C">
        <w:tc>
          <w:tcPr>
            <w:tcW w:w="0" w:type="auto"/>
            <w:tcBorders>
              <w:top w:val="nil"/>
              <w:left w:val="nil"/>
              <w:bottom w:val="single" w:sz="4" w:space="0" w:color="auto"/>
              <w:right w:val="nil"/>
            </w:tcBorders>
          </w:tcPr>
          <w:p w14:paraId="575776F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cs="Arial"/>
                <w:sz w:val="20"/>
                <w:szCs w:val="20"/>
              </w:rPr>
              <w:t>Culture conditions</w:t>
            </w:r>
          </w:p>
        </w:tc>
        <w:tc>
          <w:tcPr>
            <w:tcW w:w="0" w:type="auto"/>
            <w:tcBorders>
              <w:top w:val="single" w:sz="4" w:space="0" w:color="auto"/>
              <w:left w:val="nil"/>
              <w:bottom w:val="single" w:sz="4" w:space="0" w:color="auto"/>
              <w:right w:val="nil"/>
            </w:tcBorders>
          </w:tcPr>
          <w:p w14:paraId="517B31B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cs="Arial"/>
                <w:sz w:val="20"/>
                <w:szCs w:val="20"/>
              </w:rPr>
              <w:t>Log</w:t>
            </w:r>
            <w:r w:rsidRPr="005B3C0C">
              <w:rPr>
                <w:rFonts w:cs="Arial"/>
                <w:sz w:val="20"/>
                <w:szCs w:val="20"/>
                <w:vertAlign w:val="superscript"/>
              </w:rPr>
              <w:t>1</w:t>
            </w:r>
          </w:p>
        </w:tc>
        <w:tc>
          <w:tcPr>
            <w:tcW w:w="0" w:type="auto"/>
            <w:tcBorders>
              <w:top w:val="single" w:sz="4" w:space="0" w:color="auto"/>
              <w:left w:val="nil"/>
              <w:bottom w:val="single" w:sz="4" w:space="0" w:color="auto"/>
              <w:right w:val="nil"/>
            </w:tcBorders>
          </w:tcPr>
          <w:p w14:paraId="7E2E8FAB"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cs="Arial"/>
                <w:sz w:val="20"/>
                <w:szCs w:val="20"/>
              </w:rPr>
              <w:t>Initial Stationary</w:t>
            </w:r>
            <w:r w:rsidRPr="005B3C0C">
              <w:rPr>
                <w:rFonts w:cs="Arial"/>
                <w:sz w:val="20"/>
                <w:szCs w:val="20"/>
                <w:vertAlign w:val="superscript"/>
              </w:rPr>
              <w:t>2</w:t>
            </w:r>
          </w:p>
        </w:tc>
        <w:tc>
          <w:tcPr>
            <w:tcW w:w="0" w:type="auto"/>
            <w:tcBorders>
              <w:top w:val="single" w:sz="4" w:space="0" w:color="auto"/>
              <w:left w:val="nil"/>
              <w:bottom w:val="single" w:sz="4" w:space="0" w:color="auto"/>
              <w:right w:val="nil"/>
            </w:tcBorders>
          </w:tcPr>
          <w:p w14:paraId="5B4A85AF"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cs="Arial"/>
                <w:sz w:val="20"/>
                <w:szCs w:val="20"/>
              </w:rPr>
              <w:t>End Stationary</w:t>
            </w:r>
            <w:r w:rsidRPr="005B3C0C">
              <w:rPr>
                <w:rFonts w:cs="Arial"/>
                <w:sz w:val="20"/>
                <w:szCs w:val="20"/>
                <w:vertAlign w:val="superscript"/>
              </w:rPr>
              <w:t>3</w:t>
            </w:r>
          </w:p>
        </w:tc>
      </w:tr>
      <w:tr w:rsidR="005B3C0C" w:rsidRPr="005B3C0C" w14:paraId="23938226" w14:textId="77777777" w:rsidTr="005B3C0C">
        <w:trPr>
          <w:trHeight w:hRule="exact" w:val="113"/>
        </w:trPr>
        <w:tc>
          <w:tcPr>
            <w:tcW w:w="0" w:type="auto"/>
            <w:tcBorders>
              <w:top w:val="single" w:sz="4" w:space="0" w:color="auto"/>
              <w:left w:val="nil"/>
              <w:bottom w:val="nil"/>
              <w:right w:val="nil"/>
            </w:tcBorders>
          </w:tcPr>
          <w:p w14:paraId="360717D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p>
        </w:tc>
        <w:tc>
          <w:tcPr>
            <w:tcW w:w="0" w:type="auto"/>
            <w:tcBorders>
              <w:top w:val="single" w:sz="4" w:space="0" w:color="auto"/>
              <w:left w:val="nil"/>
              <w:bottom w:val="nil"/>
              <w:right w:val="nil"/>
            </w:tcBorders>
          </w:tcPr>
          <w:p w14:paraId="49295935"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p>
        </w:tc>
        <w:tc>
          <w:tcPr>
            <w:tcW w:w="0" w:type="auto"/>
            <w:tcBorders>
              <w:top w:val="single" w:sz="4" w:space="0" w:color="auto"/>
              <w:left w:val="nil"/>
              <w:bottom w:val="nil"/>
              <w:right w:val="nil"/>
            </w:tcBorders>
          </w:tcPr>
          <w:p w14:paraId="52502D81"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p>
        </w:tc>
        <w:tc>
          <w:tcPr>
            <w:tcW w:w="0" w:type="auto"/>
            <w:tcBorders>
              <w:top w:val="single" w:sz="4" w:space="0" w:color="auto"/>
              <w:left w:val="nil"/>
              <w:bottom w:val="nil"/>
              <w:right w:val="nil"/>
            </w:tcBorders>
          </w:tcPr>
          <w:p w14:paraId="68EE933D"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p>
        </w:tc>
      </w:tr>
      <w:tr w:rsidR="005B3C0C" w:rsidRPr="005B3C0C" w14:paraId="70DDD9E6" w14:textId="77777777" w:rsidTr="005B3C0C">
        <w:trPr>
          <w:trHeight w:hRule="exact" w:val="284"/>
        </w:trPr>
        <w:tc>
          <w:tcPr>
            <w:tcW w:w="0" w:type="auto"/>
            <w:tcBorders>
              <w:top w:val="nil"/>
              <w:left w:val="nil"/>
              <w:bottom w:val="nil"/>
              <w:right w:val="nil"/>
            </w:tcBorders>
          </w:tcPr>
          <w:p w14:paraId="6CF4B05D"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r w:rsidRPr="005B3C0C">
              <w:rPr>
                <w:rFonts w:cs="Arial"/>
                <w:sz w:val="20"/>
                <w:szCs w:val="20"/>
              </w:rPr>
              <w:t>Autotrophic</w:t>
            </w:r>
          </w:p>
          <w:p w14:paraId="021EC159"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p>
        </w:tc>
        <w:tc>
          <w:tcPr>
            <w:tcW w:w="0" w:type="auto"/>
            <w:tcBorders>
              <w:top w:val="nil"/>
              <w:left w:val="nil"/>
              <w:bottom w:val="nil"/>
              <w:right w:val="nil"/>
            </w:tcBorders>
          </w:tcPr>
          <w:p w14:paraId="70EC13A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vertAlign w:val="superscript"/>
              </w:rPr>
            </w:pPr>
            <w:r w:rsidRPr="005B3C0C">
              <w:rPr>
                <w:rFonts w:cs="Arial"/>
                <w:bCs/>
                <w:sz w:val="20"/>
                <w:szCs w:val="20"/>
              </w:rPr>
              <w:t>2.53 ± 0.17</w:t>
            </w:r>
            <w:r w:rsidRPr="005B3C0C">
              <w:rPr>
                <w:rFonts w:cs="Arial"/>
                <w:bCs/>
                <w:sz w:val="20"/>
                <w:szCs w:val="20"/>
                <w:vertAlign w:val="superscript"/>
              </w:rPr>
              <w:t>a</w:t>
            </w:r>
          </w:p>
        </w:tc>
        <w:tc>
          <w:tcPr>
            <w:tcW w:w="0" w:type="auto"/>
            <w:tcBorders>
              <w:top w:val="nil"/>
              <w:left w:val="nil"/>
              <w:bottom w:val="nil"/>
              <w:right w:val="nil"/>
            </w:tcBorders>
          </w:tcPr>
          <w:p w14:paraId="2BB9C5FB"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cs="Arial"/>
                <w:bCs/>
                <w:sz w:val="20"/>
                <w:szCs w:val="20"/>
              </w:rPr>
              <w:t>2.44 ± 0.15</w:t>
            </w:r>
            <w:r w:rsidRPr="005B3C0C">
              <w:rPr>
                <w:rFonts w:cs="Arial"/>
                <w:bCs/>
                <w:sz w:val="20"/>
                <w:szCs w:val="20"/>
                <w:vertAlign w:val="superscript"/>
              </w:rPr>
              <w:t>a</w:t>
            </w:r>
          </w:p>
        </w:tc>
        <w:tc>
          <w:tcPr>
            <w:tcW w:w="0" w:type="auto"/>
            <w:tcBorders>
              <w:top w:val="nil"/>
              <w:left w:val="nil"/>
              <w:bottom w:val="nil"/>
              <w:right w:val="nil"/>
            </w:tcBorders>
          </w:tcPr>
          <w:p w14:paraId="10ED0B79"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cs="Arial"/>
                <w:bCs/>
                <w:sz w:val="20"/>
                <w:szCs w:val="20"/>
              </w:rPr>
              <w:t>2.29 ± 0.06</w:t>
            </w:r>
            <w:r w:rsidRPr="005B3C0C">
              <w:rPr>
                <w:rFonts w:cs="Arial"/>
                <w:bCs/>
                <w:sz w:val="20"/>
                <w:szCs w:val="20"/>
                <w:vertAlign w:val="superscript"/>
              </w:rPr>
              <w:t>ab</w:t>
            </w:r>
          </w:p>
        </w:tc>
      </w:tr>
      <w:tr w:rsidR="005B3C0C" w:rsidRPr="005B3C0C" w14:paraId="5F4D99BA" w14:textId="77777777" w:rsidTr="005B3C0C">
        <w:trPr>
          <w:trHeight w:hRule="exact" w:val="284"/>
        </w:trPr>
        <w:tc>
          <w:tcPr>
            <w:tcW w:w="0" w:type="auto"/>
            <w:tcBorders>
              <w:top w:val="nil"/>
              <w:left w:val="nil"/>
              <w:bottom w:val="nil"/>
              <w:right w:val="nil"/>
            </w:tcBorders>
          </w:tcPr>
          <w:p w14:paraId="09FD4E8F"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r w:rsidRPr="005B3C0C">
              <w:rPr>
                <w:rFonts w:cs="Arial"/>
                <w:sz w:val="20"/>
                <w:szCs w:val="20"/>
              </w:rPr>
              <w:t>Mixotrophic (Sodium acetate)</w:t>
            </w:r>
          </w:p>
          <w:p w14:paraId="55BB7D1E"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p>
        </w:tc>
        <w:tc>
          <w:tcPr>
            <w:tcW w:w="0" w:type="auto"/>
            <w:tcBorders>
              <w:top w:val="nil"/>
              <w:left w:val="nil"/>
              <w:bottom w:val="nil"/>
              <w:right w:val="nil"/>
            </w:tcBorders>
          </w:tcPr>
          <w:p w14:paraId="14BBD87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vertAlign w:val="superscript"/>
              </w:rPr>
            </w:pPr>
            <w:r w:rsidRPr="005B3C0C">
              <w:rPr>
                <w:rFonts w:cs="Arial"/>
                <w:bCs/>
                <w:sz w:val="20"/>
                <w:szCs w:val="20"/>
              </w:rPr>
              <w:t>1.89 ± 0.01</w:t>
            </w:r>
            <w:r w:rsidRPr="005B3C0C">
              <w:rPr>
                <w:rFonts w:cs="Arial"/>
                <w:bCs/>
                <w:sz w:val="20"/>
                <w:szCs w:val="20"/>
                <w:vertAlign w:val="superscript"/>
              </w:rPr>
              <w:t>cd</w:t>
            </w:r>
          </w:p>
        </w:tc>
        <w:tc>
          <w:tcPr>
            <w:tcW w:w="0" w:type="auto"/>
            <w:tcBorders>
              <w:top w:val="nil"/>
              <w:left w:val="nil"/>
              <w:bottom w:val="nil"/>
              <w:right w:val="nil"/>
            </w:tcBorders>
          </w:tcPr>
          <w:p w14:paraId="056B3A26"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vertAlign w:val="superscript"/>
              </w:rPr>
            </w:pPr>
            <w:r w:rsidRPr="005B3C0C">
              <w:rPr>
                <w:rFonts w:cs="Arial"/>
                <w:bCs/>
                <w:sz w:val="20"/>
                <w:szCs w:val="20"/>
              </w:rPr>
              <w:t>1.65 ± 0.07</w:t>
            </w:r>
            <w:r w:rsidRPr="005B3C0C">
              <w:rPr>
                <w:rFonts w:cs="Arial"/>
                <w:bCs/>
                <w:sz w:val="20"/>
                <w:szCs w:val="20"/>
                <w:vertAlign w:val="superscript"/>
              </w:rPr>
              <w:t>c</w:t>
            </w:r>
          </w:p>
        </w:tc>
        <w:tc>
          <w:tcPr>
            <w:tcW w:w="0" w:type="auto"/>
            <w:tcBorders>
              <w:top w:val="nil"/>
              <w:left w:val="nil"/>
              <w:bottom w:val="nil"/>
              <w:right w:val="nil"/>
            </w:tcBorders>
          </w:tcPr>
          <w:p w14:paraId="7DA2882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vertAlign w:val="superscript"/>
              </w:rPr>
            </w:pPr>
            <w:r w:rsidRPr="005B3C0C">
              <w:rPr>
                <w:rFonts w:cs="Arial"/>
                <w:bCs/>
                <w:sz w:val="20"/>
                <w:szCs w:val="20"/>
              </w:rPr>
              <w:t>2.03 ± 0.04</w:t>
            </w:r>
            <w:r w:rsidRPr="005B3C0C">
              <w:rPr>
                <w:rFonts w:cs="Arial"/>
                <w:bCs/>
                <w:sz w:val="20"/>
                <w:szCs w:val="20"/>
                <w:vertAlign w:val="superscript"/>
              </w:rPr>
              <w:t>bd</w:t>
            </w:r>
          </w:p>
        </w:tc>
      </w:tr>
      <w:tr w:rsidR="005B3C0C" w:rsidRPr="005B3C0C" w14:paraId="38406CFE" w14:textId="77777777" w:rsidTr="005B3C0C">
        <w:trPr>
          <w:trHeight w:hRule="exact" w:val="284"/>
        </w:trPr>
        <w:tc>
          <w:tcPr>
            <w:tcW w:w="0" w:type="auto"/>
            <w:tcBorders>
              <w:top w:val="nil"/>
              <w:left w:val="nil"/>
              <w:bottom w:val="nil"/>
              <w:right w:val="nil"/>
            </w:tcBorders>
          </w:tcPr>
          <w:p w14:paraId="3F0F6DE1"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r w:rsidRPr="005B3C0C">
              <w:rPr>
                <w:rFonts w:cs="Arial"/>
                <w:sz w:val="20"/>
                <w:szCs w:val="20"/>
              </w:rPr>
              <w:t>Heterotrophic (Sodium acetate)</w:t>
            </w:r>
          </w:p>
          <w:p w14:paraId="4DF72D8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p>
        </w:tc>
        <w:tc>
          <w:tcPr>
            <w:tcW w:w="0" w:type="auto"/>
            <w:tcBorders>
              <w:top w:val="nil"/>
              <w:left w:val="nil"/>
              <w:bottom w:val="nil"/>
              <w:right w:val="nil"/>
            </w:tcBorders>
          </w:tcPr>
          <w:p w14:paraId="1E995C65"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vertAlign w:val="superscript"/>
              </w:rPr>
            </w:pPr>
            <w:r w:rsidRPr="005B3C0C">
              <w:rPr>
                <w:rFonts w:cs="Arial"/>
                <w:bCs/>
                <w:sz w:val="20"/>
                <w:szCs w:val="20"/>
              </w:rPr>
              <w:t>0.73 ± 0.01</w:t>
            </w:r>
            <w:r w:rsidRPr="005B3C0C">
              <w:rPr>
                <w:rFonts w:cs="Arial"/>
                <w:bCs/>
                <w:sz w:val="20"/>
                <w:szCs w:val="20"/>
                <w:vertAlign w:val="superscript"/>
              </w:rPr>
              <w:t>e</w:t>
            </w:r>
          </w:p>
        </w:tc>
        <w:tc>
          <w:tcPr>
            <w:tcW w:w="0" w:type="auto"/>
            <w:tcBorders>
              <w:top w:val="nil"/>
              <w:left w:val="nil"/>
              <w:bottom w:val="nil"/>
              <w:right w:val="nil"/>
            </w:tcBorders>
          </w:tcPr>
          <w:p w14:paraId="7C7A60CF"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vertAlign w:val="superscript"/>
              </w:rPr>
            </w:pPr>
            <w:r w:rsidRPr="005B3C0C">
              <w:rPr>
                <w:rFonts w:cs="Arial"/>
                <w:bCs/>
                <w:sz w:val="20"/>
                <w:szCs w:val="20"/>
              </w:rPr>
              <w:t>0.78 ± 0.01</w:t>
            </w:r>
            <w:r w:rsidRPr="005B3C0C">
              <w:rPr>
                <w:rFonts w:cs="Arial"/>
                <w:bCs/>
                <w:sz w:val="20"/>
                <w:szCs w:val="20"/>
                <w:vertAlign w:val="superscript"/>
              </w:rPr>
              <w:t>e</w:t>
            </w:r>
          </w:p>
        </w:tc>
        <w:tc>
          <w:tcPr>
            <w:tcW w:w="0" w:type="auto"/>
            <w:tcBorders>
              <w:top w:val="nil"/>
              <w:left w:val="nil"/>
              <w:bottom w:val="nil"/>
              <w:right w:val="nil"/>
            </w:tcBorders>
          </w:tcPr>
          <w:p w14:paraId="7DE0E865"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vertAlign w:val="superscript"/>
              </w:rPr>
            </w:pPr>
            <w:r w:rsidRPr="005B3C0C">
              <w:rPr>
                <w:rFonts w:cs="Arial"/>
                <w:bCs/>
                <w:sz w:val="20"/>
                <w:szCs w:val="20"/>
              </w:rPr>
              <w:t>0.77 ± 0.06</w:t>
            </w:r>
            <w:r w:rsidRPr="005B3C0C">
              <w:rPr>
                <w:rFonts w:cs="Arial"/>
                <w:bCs/>
                <w:sz w:val="20"/>
                <w:szCs w:val="20"/>
                <w:vertAlign w:val="superscript"/>
              </w:rPr>
              <w:t>e</w:t>
            </w:r>
          </w:p>
        </w:tc>
      </w:tr>
      <w:tr w:rsidR="005B3C0C" w:rsidRPr="005B3C0C" w14:paraId="449BCFEA" w14:textId="77777777" w:rsidTr="005B3C0C">
        <w:trPr>
          <w:trHeight w:hRule="exact" w:val="284"/>
        </w:trPr>
        <w:tc>
          <w:tcPr>
            <w:tcW w:w="0" w:type="auto"/>
            <w:tcBorders>
              <w:top w:val="nil"/>
              <w:left w:val="nil"/>
              <w:bottom w:val="nil"/>
              <w:right w:val="nil"/>
            </w:tcBorders>
          </w:tcPr>
          <w:p w14:paraId="1AA2215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r w:rsidRPr="005B3C0C">
              <w:rPr>
                <w:rFonts w:cs="Arial"/>
                <w:sz w:val="20"/>
                <w:szCs w:val="20"/>
              </w:rPr>
              <w:t>Mixotrophic (Glucose)</w:t>
            </w:r>
          </w:p>
          <w:p w14:paraId="58E5007C"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p>
        </w:tc>
        <w:tc>
          <w:tcPr>
            <w:tcW w:w="0" w:type="auto"/>
            <w:tcBorders>
              <w:top w:val="nil"/>
              <w:left w:val="nil"/>
              <w:bottom w:val="nil"/>
              <w:right w:val="nil"/>
            </w:tcBorders>
          </w:tcPr>
          <w:p w14:paraId="645069A4"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cs="Arial"/>
                <w:sz w:val="20"/>
                <w:szCs w:val="20"/>
              </w:rPr>
              <w:t>0.28</w:t>
            </w:r>
            <w:r w:rsidRPr="005B3C0C">
              <w:rPr>
                <w:rFonts w:cs="Arial"/>
                <w:bCs/>
                <w:sz w:val="20"/>
                <w:szCs w:val="20"/>
              </w:rPr>
              <w:t>± 0.02</w:t>
            </w:r>
            <w:r w:rsidRPr="005B3C0C">
              <w:rPr>
                <w:rFonts w:cs="Arial"/>
                <w:bCs/>
                <w:sz w:val="20"/>
                <w:szCs w:val="20"/>
                <w:vertAlign w:val="superscript"/>
              </w:rPr>
              <w:t>f</w:t>
            </w:r>
          </w:p>
        </w:tc>
        <w:tc>
          <w:tcPr>
            <w:tcW w:w="0" w:type="auto"/>
            <w:tcBorders>
              <w:top w:val="nil"/>
              <w:left w:val="nil"/>
              <w:bottom w:val="nil"/>
              <w:right w:val="nil"/>
            </w:tcBorders>
          </w:tcPr>
          <w:p w14:paraId="7BF1953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eastAsia="Calibri" w:cs="Arial"/>
                <w:sz w:val="20"/>
                <w:szCs w:val="20"/>
              </w:rPr>
              <w:t>ND</w:t>
            </w:r>
          </w:p>
        </w:tc>
        <w:tc>
          <w:tcPr>
            <w:tcW w:w="0" w:type="auto"/>
            <w:tcBorders>
              <w:top w:val="nil"/>
              <w:left w:val="nil"/>
              <w:bottom w:val="nil"/>
              <w:right w:val="nil"/>
            </w:tcBorders>
          </w:tcPr>
          <w:p w14:paraId="7DF53FC1"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eastAsia="Calibri" w:cs="Arial"/>
                <w:sz w:val="20"/>
                <w:szCs w:val="20"/>
              </w:rPr>
              <w:t>ND</w:t>
            </w:r>
          </w:p>
        </w:tc>
      </w:tr>
      <w:tr w:rsidR="005B3C0C" w:rsidRPr="005B3C0C" w14:paraId="47E3C530" w14:textId="77777777" w:rsidTr="005B3C0C">
        <w:trPr>
          <w:trHeight w:hRule="exact" w:val="284"/>
        </w:trPr>
        <w:tc>
          <w:tcPr>
            <w:tcW w:w="0" w:type="auto"/>
            <w:tcBorders>
              <w:top w:val="nil"/>
              <w:left w:val="nil"/>
              <w:bottom w:val="single" w:sz="4" w:space="0" w:color="auto"/>
              <w:right w:val="nil"/>
            </w:tcBorders>
          </w:tcPr>
          <w:p w14:paraId="28842724"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rPr>
            </w:pPr>
            <w:r w:rsidRPr="005B3C0C">
              <w:rPr>
                <w:rFonts w:cs="Arial"/>
                <w:sz w:val="20"/>
                <w:szCs w:val="20"/>
              </w:rPr>
              <w:t>Heterotrophic (Glucose)</w:t>
            </w:r>
          </w:p>
          <w:p w14:paraId="70DE4F77"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p>
        </w:tc>
        <w:tc>
          <w:tcPr>
            <w:tcW w:w="0" w:type="auto"/>
            <w:tcBorders>
              <w:top w:val="nil"/>
              <w:left w:val="nil"/>
              <w:bottom w:val="single" w:sz="4" w:space="0" w:color="auto"/>
              <w:right w:val="nil"/>
            </w:tcBorders>
          </w:tcPr>
          <w:p w14:paraId="1B9B7BB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cs="Arial"/>
                <w:bCs/>
                <w:sz w:val="20"/>
                <w:szCs w:val="20"/>
              </w:rPr>
              <w:t>0.064 ± 0.01</w:t>
            </w:r>
            <w:r w:rsidRPr="005B3C0C">
              <w:rPr>
                <w:rFonts w:cs="Arial"/>
                <w:bCs/>
                <w:sz w:val="20"/>
                <w:szCs w:val="20"/>
                <w:vertAlign w:val="superscript"/>
              </w:rPr>
              <w:t>g</w:t>
            </w:r>
          </w:p>
        </w:tc>
        <w:tc>
          <w:tcPr>
            <w:tcW w:w="0" w:type="auto"/>
            <w:tcBorders>
              <w:top w:val="nil"/>
              <w:left w:val="nil"/>
              <w:bottom w:val="single" w:sz="4" w:space="0" w:color="auto"/>
              <w:right w:val="nil"/>
            </w:tcBorders>
          </w:tcPr>
          <w:p w14:paraId="36E5320F"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eastAsia="Calibri" w:cs="Arial"/>
                <w:sz w:val="20"/>
                <w:szCs w:val="20"/>
              </w:rPr>
              <w:t>ND</w:t>
            </w:r>
          </w:p>
        </w:tc>
        <w:tc>
          <w:tcPr>
            <w:tcW w:w="0" w:type="auto"/>
            <w:tcBorders>
              <w:top w:val="nil"/>
              <w:left w:val="nil"/>
              <w:bottom w:val="single" w:sz="4" w:space="0" w:color="auto"/>
              <w:right w:val="nil"/>
            </w:tcBorders>
          </w:tcPr>
          <w:p w14:paraId="11BE2D7D"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rPr>
            </w:pPr>
            <w:r w:rsidRPr="005B3C0C">
              <w:rPr>
                <w:rFonts w:eastAsia="Calibri" w:cs="Arial"/>
                <w:sz w:val="20"/>
                <w:szCs w:val="20"/>
              </w:rPr>
              <w:t>ND</w:t>
            </w:r>
          </w:p>
        </w:tc>
      </w:tr>
      <w:tr w:rsidR="005B3C0C" w:rsidRPr="005B3C0C" w14:paraId="01B5310B" w14:textId="77777777" w:rsidTr="00AE7CE6">
        <w:trPr>
          <w:trHeight w:val="1727"/>
        </w:trPr>
        <w:tc>
          <w:tcPr>
            <w:tcW w:w="0" w:type="auto"/>
            <w:gridSpan w:val="4"/>
            <w:tcBorders>
              <w:top w:val="single" w:sz="4" w:space="0" w:color="auto"/>
              <w:left w:val="nil"/>
              <w:bottom w:val="nil"/>
              <w:right w:val="nil"/>
            </w:tcBorders>
          </w:tcPr>
          <w:p w14:paraId="0810A5CC" w14:textId="77777777" w:rsidR="005B3C0C" w:rsidRPr="00AE7CE6" w:rsidRDefault="005B3C0C" w:rsidP="006B15B6">
            <w:pPr>
              <w:spacing w:after="0" w:line="240" w:lineRule="auto"/>
              <w:ind w:left="34"/>
              <w:jc w:val="left"/>
              <w:rPr>
                <w:rFonts w:eastAsia="Calibri" w:cs="Arial"/>
                <w:sz w:val="20"/>
                <w:szCs w:val="20"/>
              </w:rPr>
            </w:pPr>
            <w:r w:rsidRPr="00AE7CE6">
              <w:rPr>
                <w:rFonts w:cs="Times New Roman"/>
                <w:noProof/>
                <w:sz w:val="20"/>
                <w:szCs w:val="20"/>
              </w:rPr>
              <w:t>1. Log phase –2 days (mixotrophic and heterotrophic glucose), 3 da</w:t>
            </w:r>
            <w:r w:rsidR="006B15B6" w:rsidRPr="00AE7CE6">
              <w:rPr>
                <w:rFonts w:cs="Times New Roman"/>
                <w:noProof/>
                <w:sz w:val="20"/>
                <w:szCs w:val="20"/>
              </w:rPr>
              <w:t xml:space="preserve">ys (heterotrophic acetate) and </w:t>
            </w:r>
            <w:r w:rsidRPr="00AE7CE6">
              <w:rPr>
                <w:rFonts w:cs="Times New Roman"/>
                <w:noProof/>
                <w:sz w:val="20"/>
                <w:szCs w:val="20"/>
              </w:rPr>
              <w:t xml:space="preserve">21 days </w:t>
            </w:r>
            <w:r w:rsidR="006B15B6" w:rsidRPr="00AE7CE6">
              <w:rPr>
                <w:rFonts w:cs="Times New Roman"/>
                <w:noProof/>
                <w:sz w:val="20"/>
                <w:szCs w:val="20"/>
              </w:rPr>
              <w:t>(</w:t>
            </w:r>
            <w:r w:rsidRPr="00AE7CE6">
              <w:rPr>
                <w:rFonts w:cs="Times New Roman"/>
                <w:noProof/>
                <w:sz w:val="20"/>
                <w:szCs w:val="20"/>
              </w:rPr>
              <w:t xml:space="preserve">autotrophic). 2. Initial stationary phase –4 days (mixotrophic), 8 days (heterotrophic), 28 days (autotrophic). </w:t>
            </w:r>
            <w:r w:rsidR="006B15B6" w:rsidRPr="00AE7CE6">
              <w:rPr>
                <w:rFonts w:cs="Times New Roman"/>
                <w:noProof/>
                <w:sz w:val="20"/>
                <w:szCs w:val="20"/>
              </w:rPr>
              <w:t>M</w:t>
            </w:r>
            <w:r w:rsidRPr="00AE7CE6">
              <w:rPr>
                <w:rFonts w:cs="Times New Roman"/>
                <w:noProof/>
                <w:sz w:val="20"/>
                <w:szCs w:val="20"/>
              </w:rPr>
              <w:t xml:space="preserve">ixotrophic and heterotrophic growth was limited by availability of acetate but autotrophic cultures </w:t>
            </w:r>
            <w:r w:rsidR="006B15B6" w:rsidRPr="00AE7CE6">
              <w:rPr>
                <w:rFonts w:cs="Times New Roman"/>
                <w:noProof/>
                <w:sz w:val="20"/>
                <w:szCs w:val="20"/>
              </w:rPr>
              <w:t>continued to</w:t>
            </w:r>
            <w:r w:rsidRPr="00AE7CE6">
              <w:rPr>
                <w:rFonts w:cs="Times New Roman"/>
                <w:noProof/>
                <w:sz w:val="20"/>
                <w:szCs w:val="20"/>
              </w:rPr>
              <w:t xml:space="preserve"> grow (and unlikely to be nutrient limited).  3. End stationary phase –49 days (mixotrophy and heterotrophy), 70 days (autotrophy</w:t>
            </w:r>
            <w:r w:rsidR="006B15B6" w:rsidRPr="00AE7CE6">
              <w:rPr>
                <w:rFonts w:cs="Times New Roman"/>
                <w:noProof/>
                <w:sz w:val="20"/>
                <w:szCs w:val="20"/>
              </w:rPr>
              <w:t>, still growing</w:t>
            </w:r>
            <w:r w:rsidRPr="00AE7CE6">
              <w:rPr>
                <w:rFonts w:cs="Times New Roman"/>
                <w:noProof/>
                <w:sz w:val="20"/>
                <w:szCs w:val="20"/>
              </w:rPr>
              <w:t xml:space="preserve">). </w:t>
            </w:r>
            <w:r w:rsidRPr="00AE7CE6">
              <w:rPr>
                <w:rFonts w:cs="Arial"/>
                <w:sz w:val="20"/>
                <w:szCs w:val="20"/>
              </w:rPr>
              <w:t xml:space="preserve">Values denoted by a different letter at each data point differ significantly at p &lt;0.05, analysis performed using one-way ANOVA, followed by Tukey analysis. ND represents data not determined. </w:t>
            </w:r>
          </w:p>
        </w:tc>
      </w:tr>
    </w:tbl>
    <w:p w14:paraId="73B0C0F4" w14:textId="77777777" w:rsidR="0081741E" w:rsidRDefault="005128F7" w:rsidP="005B3C0C">
      <w:pPr>
        <w:spacing w:line="360" w:lineRule="auto"/>
      </w:pPr>
      <w:r>
        <w:rPr>
          <w:noProof/>
          <w:lang w:eastAsia="en-GB"/>
        </w:rPr>
        <w:lastRenderedPageBreak/>
        <mc:AlternateContent>
          <mc:Choice Requires="wpg">
            <w:drawing>
              <wp:anchor distT="0" distB="0" distL="114300" distR="114300" simplePos="0" relativeHeight="251596288" behindDoc="0" locked="0" layoutInCell="1" allowOverlap="1" wp14:anchorId="5A51DC14" wp14:editId="49039F8A">
                <wp:simplePos x="0" y="0"/>
                <wp:positionH relativeFrom="column">
                  <wp:posOffset>-1905</wp:posOffset>
                </wp:positionH>
                <wp:positionV relativeFrom="paragraph">
                  <wp:posOffset>4804410</wp:posOffset>
                </wp:positionV>
                <wp:extent cx="5392420" cy="4347845"/>
                <wp:effectExtent l="0" t="0" r="0" b="0"/>
                <wp:wrapNone/>
                <wp:docPr id="438" name="Group 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2420" cy="4347845"/>
                          <a:chOff x="363070" y="-263862"/>
                          <a:chExt cx="5394499" cy="4365518"/>
                        </a:xfrm>
                      </wpg:grpSpPr>
                      <wps:wsp>
                        <wps:cNvPr id="435" name="Text Box 2"/>
                        <wps:cNvSpPr txBox="1">
                          <a:spLocks noChangeArrowheads="1"/>
                        </wps:cNvSpPr>
                        <wps:spPr bwMode="auto">
                          <a:xfrm>
                            <a:off x="363070" y="2955058"/>
                            <a:ext cx="5394499" cy="1146598"/>
                          </a:xfrm>
                          <a:prstGeom prst="rect">
                            <a:avLst/>
                          </a:prstGeom>
                          <a:noFill/>
                          <a:ln w="9525">
                            <a:noFill/>
                            <a:miter lim="800000"/>
                            <a:headEnd/>
                            <a:tailEnd/>
                          </a:ln>
                        </wps:spPr>
                        <wps:txbx>
                          <w:txbxContent>
                            <w:p w14:paraId="29404D23" w14:textId="77777777" w:rsidR="003B14DC" w:rsidRPr="00245835" w:rsidRDefault="003B14DC" w:rsidP="005B3C0C">
                              <w:pPr>
                                <w:rPr>
                                  <w:rFonts w:ascii="Calibri" w:eastAsia="Times New Roman" w:hAnsi="Calibri" w:cs="Arial"/>
                                  <w:color w:val="000000"/>
                                  <w:sz w:val="20"/>
                                  <w:szCs w:val="20"/>
                                  <w:lang w:eastAsia="en-GB"/>
                                </w:rPr>
                              </w:pPr>
                              <w:r>
                                <w:rPr>
                                  <w:b/>
                                  <w:sz w:val="20"/>
                                  <w:szCs w:val="20"/>
                                </w:rPr>
                                <w:t>Figure 35</w:t>
                              </w:r>
                              <w:r w:rsidRPr="00245835">
                                <w:rPr>
                                  <w:b/>
                                  <w:sz w:val="20"/>
                                  <w:szCs w:val="20"/>
                                </w:rPr>
                                <w:t xml:space="preserve">. </w:t>
                              </w:r>
                              <w:r w:rsidRPr="00245835">
                                <w:rPr>
                                  <w:rFonts w:ascii="Calibri" w:eastAsia="Times New Roman" w:hAnsi="Calibri" w:cs="Times New Roman"/>
                                  <w:noProof/>
                                  <w:sz w:val="20"/>
                                  <w:szCs w:val="20"/>
                                  <w:lang w:eastAsia="en-GB"/>
                                </w:rPr>
                                <w:t xml:space="preserve">Carbohydrate concent of autotrophic, mixotrophic and heterotrophic cultures at different growth phases. Autotrophic culures did not reach stationary phase during experiment but are included for comparison. </w:t>
                              </w:r>
                              <w:r w:rsidRPr="00CD74BA">
                                <w:rPr>
                                  <w:rFonts w:ascii="Calibri" w:eastAsia="Times New Roman" w:hAnsi="Calibri" w:cs="Arial"/>
                                  <w:color w:val="000000"/>
                                  <w:sz w:val="20"/>
                                  <w:szCs w:val="20"/>
                                  <w:lang w:eastAsia="en-GB"/>
                                </w:rPr>
                                <w:t>Values denoted by a different letter at each data point differ significantly at p &lt;0.05</w:t>
                              </w:r>
                              <w:r w:rsidRPr="00245835">
                                <w:rPr>
                                  <w:rFonts w:ascii="Calibri" w:eastAsia="Times New Roman" w:hAnsi="Calibri" w:cs="Arial"/>
                                  <w:color w:val="000000"/>
                                  <w:sz w:val="20"/>
                                  <w:szCs w:val="20"/>
                                  <w:lang w:eastAsia="en-GB"/>
                                </w:rPr>
                                <w:t>, analysis performed by</w:t>
                              </w:r>
                              <w:r w:rsidRPr="00CD74BA">
                                <w:rPr>
                                  <w:rFonts w:ascii="Calibri" w:eastAsia="Times New Roman" w:hAnsi="Calibri" w:cs="Arial"/>
                                  <w:color w:val="000000"/>
                                  <w:sz w:val="20"/>
                                  <w:szCs w:val="20"/>
                                  <w:lang w:eastAsia="en-GB"/>
                                </w:rPr>
                                <w:t xml:space="preserve"> </w:t>
                              </w:r>
                              <w:r w:rsidRPr="00245835">
                                <w:rPr>
                                  <w:rFonts w:ascii="Calibri" w:eastAsia="Times New Roman" w:hAnsi="Calibri" w:cs="Arial"/>
                                  <w:color w:val="000000"/>
                                  <w:sz w:val="20"/>
                                  <w:szCs w:val="20"/>
                                  <w:lang w:eastAsia="en-GB"/>
                                </w:rPr>
                                <w:t xml:space="preserve">one-way ANOVA followed by Tukey analysis. Error bars indicate standard </w:t>
                              </w:r>
                              <w:r>
                                <w:rPr>
                                  <w:rFonts w:ascii="Calibri" w:eastAsia="Times New Roman" w:hAnsi="Calibri" w:cs="Arial"/>
                                  <w:color w:val="000000"/>
                                  <w:sz w:val="20"/>
                                  <w:szCs w:val="20"/>
                                  <w:lang w:eastAsia="en-GB"/>
                                </w:rPr>
                                <w:t>error</w:t>
                              </w:r>
                              <w:r w:rsidRPr="00245835">
                                <w:rPr>
                                  <w:rFonts w:ascii="Calibri" w:eastAsia="Times New Roman" w:hAnsi="Calibri" w:cs="Arial"/>
                                  <w:color w:val="000000"/>
                                  <w:sz w:val="20"/>
                                  <w:szCs w:val="20"/>
                                  <w:lang w:eastAsia="en-GB"/>
                                </w:rPr>
                                <w:t xml:space="preserve">. </w:t>
                              </w:r>
                            </w:p>
                          </w:txbxContent>
                        </wps:txbx>
                        <wps:bodyPr rot="0" vert="horz" wrap="square" lIns="91440" tIns="45720" rIns="91440" bIns="45720" anchor="t" anchorCtr="0">
                          <a:spAutoFit/>
                        </wps:bodyPr>
                      </wps:wsp>
                      <pic:pic xmlns:pic="http://schemas.openxmlformats.org/drawingml/2006/picture">
                        <pic:nvPicPr>
                          <pic:cNvPr id="430" name="Picture 430"/>
                          <pic:cNvPicPr>
                            <a:picLocks noChangeAspect="1"/>
                          </pic:cNvPicPr>
                        </pic:nvPicPr>
                        <pic:blipFill rotWithShape="1">
                          <a:blip r:embed="rId88" cstate="print">
                            <a:extLst>
                              <a:ext uri="{28A0092B-C50C-407E-A947-70E740481C1C}">
                                <a14:useLocalDpi xmlns:a14="http://schemas.microsoft.com/office/drawing/2010/main" val="0"/>
                              </a:ext>
                            </a:extLst>
                          </a:blip>
                          <a:srcRect t="3333" b="3324"/>
                          <a:stretch/>
                        </pic:blipFill>
                        <pic:spPr>
                          <a:xfrm>
                            <a:off x="363070" y="-263862"/>
                            <a:ext cx="5393864" cy="321340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51DC14" id="Group 438" o:spid="_x0000_s1370" style="position:absolute;left:0;text-align:left;margin-left:-.15pt;margin-top:378.3pt;width:424.6pt;height:342.35pt;z-index:251596288;mso-width-relative:margin;mso-height-relative:margin" coordorigin="3630,-2638" coordsize="53944,436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">
                <v:shape id="_x0000_s1371" type="#_x0000_t202" style="position:absolute;left:3630;top:29550;width:53945;height:11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" filled="f" stroked="f">
                  <v:textbox style="mso-fit-shape-to-text:t">
                    <w:txbxContent>
                      <w:p w14:paraId="29404D23" w14:textId="77777777" w:rsidR="003B14DC" w:rsidRPr="00245835" w:rsidRDefault="003B14DC" w:rsidP="005B3C0C">
                        <w:pPr>
                          <w:rPr>
                            <w:rFonts w:ascii="Calibri" w:eastAsia="Times New Roman" w:hAnsi="Calibri" w:cs="Arial"/>
                            <w:color w:val="000000"/>
                            <w:sz w:val="20"/>
                            <w:szCs w:val="20"/>
                            <w:lang w:eastAsia="en-GB"/>
                          </w:rPr>
                        </w:pPr>
                        <w:r>
                          <w:rPr>
                            <w:b/>
                            <w:sz w:val="20"/>
                            <w:szCs w:val="20"/>
                          </w:rPr>
                          <w:t>Figure 35</w:t>
                        </w:r>
                        <w:r w:rsidRPr="00245835">
                          <w:rPr>
                            <w:b/>
                            <w:sz w:val="20"/>
                            <w:szCs w:val="20"/>
                          </w:rPr>
                          <w:t xml:space="preserve">. </w:t>
                        </w:r>
                        <w:r w:rsidRPr="00245835">
                          <w:rPr>
                            <w:rFonts w:ascii="Calibri" w:eastAsia="Times New Roman" w:hAnsi="Calibri" w:cs="Times New Roman"/>
                            <w:noProof/>
                            <w:sz w:val="20"/>
                            <w:szCs w:val="20"/>
                            <w:lang w:eastAsia="en-GB"/>
                          </w:rPr>
                          <w:t xml:space="preserve">Carbohydrate concent of autotrophic, mixotrophic and heterotrophic cultures at different growth phases. Autotrophic culures did not reach stationary phase during experiment but are included for comparison. </w:t>
                        </w:r>
                        <w:r w:rsidRPr="00CD74BA">
                          <w:rPr>
                            <w:rFonts w:ascii="Calibri" w:eastAsia="Times New Roman" w:hAnsi="Calibri" w:cs="Arial"/>
                            <w:color w:val="000000"/>
                            <w:sz w:val="20"/>
                            <w:szCs w:val="20"/>
                            <w:lang w:eastAsia="en-GB"/>
                          </w:rPr>
                          <w:t>Values denoted by a different letter at each data point differ significantly at p &lt;0.05</w:t>
                        </w:r>
                        <w:r w:rsidRPr="00245835">
                          <w:rPr>
                            <w:rFonts w:ascii="Calibri" w:eastAsia="Times New Roman" w:hAnsi="Calibri" w:cs="Arial"/>
                            <w:color w:val="000000"/>
                            <w:sz w:val="20"/>
                            <w:szCs w:val="20"/>
                            <w:lang w:eastAsia="en-GB"/>
                          </w:rPr>
                          <w:t>, analysis performed by</w:t>
                        </w:r>
                        <w:r w:rsidRPr="00CD74BA">
                          <w:rPr>
                            <w:rFonts w:ascii="Calibri" w:eastAsia="Times New Roman" w:hAnsi="Calibri" w:cs="Arial"/>
                            <w:color w:val="000000"/>
                            <w:sz w:val="20"/>
                            <w:szCs w:val="20"/>
                            <w:lang w:eastAsia="en-GB"/>
                          </w:rPr>
                          <w:t xml:space="preserve"> </w:t>
                        </w:r>
                        <w:r w:rsidRPr="00245835">
                          <w:rPr>
                            <w:rFonts w:ascii="Calibri" w:eastAsia="Times New Roman" w:hAnsi="Calibri" w:cs="Arial"/>
                            <w:color w:val="000000"/>
                            <w:sz w:val="20"/>
                            <w:szCs w:val="20"/>
                            <w:lang w:eastAsia="en-GB"/>
                          </w:rPr>
                          <w:t xml:space="preserve">one-way ANOVA followed by Tukey analysis. Error bars indicate standard </w:t>
                        </w:r>
                        <w:r>
                          <w:rPr>
                            <w:rFonts w:ascii="Calibri" w:eastAsia="Times New Roman" w:hAnsi="Calibri" w:cs="Arial"/>
                            <w:color w:val="000000"/>
                            <w:sz w:val="20"/>
                            <w:szCs w:val="20"/>
                            <w:lang w:eastAsia="en-GB"/>
                          </w:rPr>
                          <w:t>error</w:t>
                        </w:r>
                        <w:r w:rsidRPr="00245835">
                          <w:rPr>
                            <w:rFonts w:ascii="Calibri" w:eastAsia="Times New Roman" w:hAnsi="Calibri" w:cs="Arial"/>
                            <w:color w:val="000000"/>
                            <w:sz w:val="20"/>
                            <w:szCs w:val="20"/>
                            <w:lang w:eastAsia="en-GB"/>
                          </w:rPr>
                          <w:t xml:space="preserve">. </w:t>
                        </w:r>
                      </w:p>
                    </w:txbxContent>
                  </v:textbox>
                </v:shape>
                <v:shape id="Picture 430" o:spid="_x0000_s1372" type="#_x0000_t75" style="position:absolute;left:3630;top:-2638;width:53939;height:32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">
                  <v:imagedata r:id="rId89" o:title="" croptop="2184f" cropbottom="2178f"/>
                  <v:path arrowok="t"/>
                </v:shape>
              </v:group>
            </w:pict>
          </mc:Fallback>
        </mc:AlternateContent>
      </w:r>
      <w:r w:rsidR="005B3C0C" w:rsidRPr="005B3C0C">
        <w:t xml:space="preserve">The carbohydrate and lipid content of different treatments were measured at the same time points as the chlorophyll analysis. Carbohydrate concentration in autotrophic and mixotrophic (acetate supplemented) cultures did not significantly differ from each other or during the growth phase, averaging at about 9.3% DCW ± 0.95 (Figure </w:t>
      </w:r>
      <w:r w:rsidR="006B15B6">
        <w:t>35</w:t>
      </w:r>
      <w:r w:rsidR="005B3C0C" w:rsidRPr="005B3C0C">
        <w:t>), In contrast carbohydrate content in heterotrophic (acetate supplemented) cultures was significantly higher than other treatments during the log phase (16% DCW ± 1.25), and increased further at the start of the stationary phase (21.5% DCW ± 3.2). However, during the stationary phase, in which acetate (the only available carbon source) was presumed to be depleted, the carbohydrate content dropped to concentrations similar to those recorded in other treatments. In contrast to the expected increase in lipid accumulation during the stationary phase, the general trend in all treatments was a decline over time</w:t>
      </w:r>
      <w:r w:rsidR="006B15B6">
        <w:t xml:space="preserve"> (Fig</w:t>
      </w:r>
      <w:r w:rsidR="00AD4AB5">
        <w:t>u</w:t>
      </w:r>
      <w:r w:rsidR="006B15B6">
        <w:t>re 36)</w:t>
      </w:r>
      <w:r w:rsidR="005B3C0C" w:rsidRPr="005B3C0C">
        <w:t xml:space="preserve">. </w:t>
      </w:r>
      <w:r w:rsidR="00E6157F" w:rsidRPr="005B3C0C">
        <w:t>Furthermore,</w:t>
      </w:r>
      <w:r w:rsidR="005B3C0C" w:rsidRPr="005B3C0C">
        <w:t xml:space="preserve"> the highest measured lipid content, in log phase mixotrophic cultures, was only 7% DCW (70 µg TAG eqv. mg</w:t>
      </w:r>
      <w:r w:rsidR="005B3C0C" w:rsidRPr="005B3C0C">
        <w:rPr>
          <w:vertAlign w:val="superscript"/>
        </w:rPr>
        <w:t>-1</w:t>
      </w:r>
      <w:r w:rsidR="005B3C0C" w:rsidRPr="005B3C0C">
        <w:t xml:space="preserve"> DCW). Given, the high lipid accumulation reported in other members of the </w:t>
      </w:r>
      <w:r w:rsidR="005B3C0C" w:rsidRPr="005B3C0C">
        <w:rPr>
          <w:i/>
        </w:rPr>
        <w:t xml:space="preserve">Micractinium </w:t>
      </w:r>
      <w:r w:rsidR="005B3C0C" w:rsidRPr="005B3C0C">
        <w:t>and the incongruent trend of lipid depletion, it was suspected that the results were affected by a methodology problem</w:t>
      </w:r>
      <w:r w:rsidR="004E3465">
        <w:t xml:space="preserve"> (too much biomass used per reaction in stationary phase conditions)</w:t>
      </w:r>
      <w:r w:rsidR="005B3C0C" w:rsidRPr="005B3C0C">
        <w:t>.</w:t>
      </w:r>
    </w:p>
    <w:p w14:paraId="3DF88ABE" w14:textId="6B4FE929"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599360" behindDoc="0" locked="0" layoutInCell="1" allowOverlap="1" wp14:anchorId="4B9D01BC" wp14:editId="2546BF09">
                <wp:simplePos x="0" y="0"/>
                <wp:positionH relativeFrom="column">
                  <wp:posOffset>131095</wp:posOffset>
                </wp:positionH>
                <wp:positionV relativeFrom="paragraph">
                  <wp:posOffset>4992</wp:posOffset>
                </wp:positionV>
                <wp:extent cx="5183505" cy="4288155"/>
                <wp:effectExtent l="0" t="0" r="0" b="0"/>
                <wp:wrapSquare wrapText="bothSides"/>
                <wp:docPr id="439" name="Group 4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3505" cy="4288155"/>
                          <a:chOff x="-225307" y="-125888"/>
                          <a:chExt cx="5382978" cy="4296809"/>
                        </a:xfrm>
                      </wpg:grpSpPr>
                      <wps:wsp>
                        <wps:cNvPr id="436" name="Text Box 2"/>
                        <wps:cNvSpPr txBox="1">
                          <a:spLocks noChangeArrowheads="1"/>
                        </wps:cNvSpPr>
                        <wps:spPr bwMode="auto">
                          <a:xfrm>
                            <a:off x="-225307" y="3149888"/>
                            <a:ext cx="5382978" cy="1021033"/>
                          </a:xfrm>
                          <a:prstGeom prst="rect">
                            <a:avLst/>
                          </a:prstGeom>
                          <a:solidFill>
                            <a:srgbClr val="FFFFFF"/>
                          </a:solidFill>
                          <a:ln w="9525">
                            <a:noFill/>
                            <a:miter lim="800000"/>
                            <a:headEnd/>
                            <a:tailEnd/>
                          </a:ln>
                        </wps:spPr>
                        <wps:txbx>
                          <w:txbxContent>
                            <w:p w14:paraId="6B55F766" w14:textId="77777777" w:rsidR="003B14DC" w:rsidRDefault="003B14DC" w:rsidP="005B3C0C">
                              <w:pPr>
                                <w:rPr>
                                  <w:rFonts w:ascii="Calibri" w:eastAsia="Times New Roman" w:hAnsi="Calibri" w:cs="Arial"/>
                                  <w:color w:val="000000"/>
                                  <w:sz w:val="20"/>
                                  <w:szCs w:val="20"/>
                                  <w:lang w:eastAsia="en-GB"/>
                                </w:rPr>
                              </w:pPr>
                              <w:r w:rsidRPr="00245835">
                                <w:rPr>
                                  <w:b/>
                                  <w:sz w:val="20"/>
                                  <w:szCs w:val="20"/>
                                </w:rPr>
                                <w:t xml:space="preserve">Figure </w:t>
                              </w:r>
                              <w:r>
                                <w:rPr>
                                  <w:b/>
                                  <w:sz w:val="20"/>
                                  <w:szCs w:val="20"/>
                                </w:rPr>
                                <w:t>36</w:t>
                              </w:r>
                              <w:r w:rsidRPr="00245835">
                                <w:rPr>
                                  <w:b/>
                                  <w:sz w:val="20"/>
                                  <w:szCs w:val="20"/>
                                </w:rPr>
                                <w:t xml:space="preserve">. </w:t>
                              </w:r>
                              <w:r>
                                <w:rPr>
                                  <w:rFonts w:ascii="Calibri" w:eastAsia="Times New Roman" w:hAnsi="Calibri" w:cs="Times New Roman"/>
                                  <w:noProof/>
                                  <w:sz w:val="20"/>
                                  <w:szCs w:val="20"/>
                                  <w:lang w:eastAsia="en-GB"/>
                                </w:rPr>
                                <w:t>Lipid</w:t>
                              </w:r>
                              <w:r w:rsidRPr="00245835">
                                <w:rPr>
                                  <w:rFonts w:ascii="Calibri" w:eastAsia="Times New Roman" w:hAnsi="Calibri" w:cs="Times New Roman"/>
                                  <w:noProof/>
                                  <w:sz w:val="20"/>
                                  <w:szCs w:val="20"/>
                                  <w:lang w:eastAsia="en-GB"/>
                                </w:rPr>
                                <w:t xml:space="preserve"> concent of autotrophic, mixotrophic and heterotrophic cultures at different growth phases. Autotrophic culures did not reach stationary phase during experiment b</w:t>
                              </w:r>
                              <w:r>
                                <w:rPr>
                                  <w:rFonts w:ascii="Calibri" w:eastAsia="Times New Roman" w:hAnsi="Calibri" w:cs="Times New Roman"/>
                                  <w:noProof/>
                                  <w:sz w:val="20"/>
                                  <w:szCs w:val="20"/>
                                  <w:lang w:eastAsia="en-GB"/>
                                </w:rPr>
                                <w:t>ut are included for comparison.</w:t>
                              </w:r>
                              <w:r w:rsidRPr="00CD74BA">
                                <w:rPr>
                                  <w:rFonts w:ascii="Calibri" w:eastAsia="Times New Roman" w:hAnsi="Calibri" w:cs="Times New Roman"/>
                                  <w:noProof/>
                                  <w:sz w:val="20"/>
                                  <w:szCs w:val="20"/>
                                  <w:lang w:eastAsia="en-GB"/>
                                </w:rPr>
                                <w:t xml:space="preserve"> </w:t>
                              </w:r>
                              <w:r w:rsidRPr="00CD74BA">
                                <w:rPr>
                                  <w:rFonts w:ascii="Calibri" w:eastAsia="Times New Roman" w:hAnsi="Calibri" w:cs="Arial"/>
                                  <w:color w:val="000000"/>
                                  <w:sz w:val="20"/>
                                  <w:szCs w:val="20"/>
                                  <w:lang w:eastAsia="en-GB"/>
                                </w:rPr>
                                <w:t>Values denoted by a different letter at each data point differ significantly at p &lt;0.05</w:t>
                              </w:r>
                              <w:r w:rsidRPr="00245835">
                                <w:rPr>
                                  <w:rFonts w:ascii="Calibri" w:eastAsia="Times New Roman" w:hAnsi="Calibri" w:cs="Arial"/>
                                  <w:color w:val="000000"/>
                                  <w:sz w:val="20"/>
                                  <w:szCs w:val="20"/>
                                  <w:lang w:eastAsia="en-GB"/>
                                </w:rPr>
                                <w:t>, analysis performed by</w:t>
                              </w:r>
                              <w:r w:rsidRPr="00CD74BA">
                                <w:rPr>
                                  <w:rFonts w:ascii="Calibri" w:eastAsia="Times New Roman" w:hAnsi="Calibri" w:cs="Arial"/>
                                  <w:color w:val="000000"/>
                                  <w:sz w:val="20"/>
                                  <w:szCs w:val="20"/>
                                  <w:lang w:eastAsia="en-GB"/>
                                </w:rPr>
                                <w:t xml:space="preserve"> </w:t>
                              </w:r>
                              <w:r w:rsidRPr="00245835">
                                <w:rPr>
                                  <w:rFonts w:ascii="Calibri" w:eastAsia="Times New Roman" w:hAnsi="Calibri" w:cs="Arial"/>
                                  <w:color w:val="000000"/>
                                  <w:sz w:val="20"/>
                                  <w:szCs w:val="20"/>
                                  <w:lang w:eastAsia="en-GB"/>
                                </w:rPr>
                                <w:t xml:space="preserve">one-way ANOVA followed by Tukey analysis. Error bars indicate standard </w:t>
                              </w:r>
                              <w:r>
                                <w:rPr>
                                  <w:rFonts w:ascii="Calibri" w:eastAsia="Times New Roman" w:hAnsi="Calibri" w:cs="Arial"/>
                                  <w:color w:val="000000"/>
                                  <w:sz w:val="20"/>
                                  <w:szCs w:val="20"/>
                                  <w:lang w:eastAsia="en-GB"/>
                                </w:rPr>
                                <w:t>error</w:t>
                              </w:r>
                              <w:r w:rsidRPr="00245835">
                                <w:rPr>
                                  <w:rFonts w:ascii="Calibri" w:eastAsia="Times New Roman" w:hAnsi="Calibri" w:cs="Arial"/>
                                  <w:color w:val="000000"/>
                                  <w:sz w:val="20"/>
                                  <w:szCs w:val="20"/>
                                  <w:lang w:eastAsia="en-GB"/>
                                </w:rPr>
                                <w:t xml:space="preserve">. </w:t>
                              </w:r>
                            </w:p>
                            <w:p w14:paraId="5C00FCEA" w14:textId="77777777" w:rsidR="003B14DC" w:rsidRPr="00245835" w:rsidRDefault="003B14DC" w:rsidP="005B3C0C">
                              <w:pPr>
                                <w:rPr>
                                  <w:rFonts w:ascii="Calibri" w:eastAsia="Times New Roman" w:hAnsi="Calibri" w:cs="Arial"/>
                                  <w:color w:val="000000"/>
                                  <w:sz w:val="20"/>
                                  <w:szCs w:val="20"/>
                                  <w:lang w:eastAsia="en-GB"/>
                                </w:rPr>
                              </w:pPr>
                            </w:p>
                          </w:txbxContent>
                        </wps:txbx>
                        <wps:bodyPr rot="0" vert="horz" wrap="square" lIns="91440" tIns="45720" rIns="91440" bIns="45720" anchor="t" anchorCtr="0">
                          <a:noAutofit/>
                        </wps:bodyPr>
                      </wps:wsp>
                      <pic:pic xmlns:pic="http://schemas.openxmlformats.org/drawingml/2006/picture">
                        <pic:nvPicPr>
                          <pic:cNvPr id="437" name="Picture 437"/>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225306" y="-125888"/>
                            <a:ext cx="5109648" cy="327577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B9D01BC" id="Group 439" o:spid="_x0000_s1373" style="position:absolute;left:0;text-align:left;margin-left:10.3pt;margin-top:.4pt;width:408.15pt;height:337.65pt;z-index:251599360;mso-width-relative:margin;mso-height-relative:margin" coordorigin="-2253,-1258" coordsize="53829,42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">
                <v:shape id="_x0000_s1374" type="#_x0000_t202" style="position:absolute;left:-2253;top:31498;width:53829;height:10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" stroked="f">
                  <v:textbox>
                    <w:txbxContent>
                      <w:p w14:paraId="6B55F766" w14:textId="77777777" w:rsidR="003B14DC" w:rsidRDefault="003B14DC" w:rsidP="005B3C0C">
                        <w:pPr>
                          <w:rPr>
                            <w:rFonts w:ascii="Calibri" w:eastAsia="Times New Roman" w:hAnsi="Calibri" w:cs="Arial"/>
                            <w:color w:val="000000"/>
                            <w:sz w:val="20"/>
                            <w:szCs w:val="20"/>
                            <w:lang w:eastAsia="en-GB"/>
                          </w:rPr>
                        </w:pPr>
                        <w:r w:rsidRPr="00245835">
                          <w:rPr>
                            <w:b/>
                            <w:sz w:val="20"/>
                            <w:szCs w:val="20"/>
                          </w:rPr>
                          <w:t xml:space="preserve">Figure </w:t>
                        </w:r>
                        <w:r>
                          <w:rPr>
                            <w:b/>
                            <w:sz w:val="20"/>
                            <w:szCs w:val="20"/>
                          </w:rPr>
                          <w:t>36</w:t>
                        </w:r>
                        <w:r w:rsidRPr="00245835">
                          <w:rPr>
                            <w:b/>
                            <w:sz w:val="20"/>
                            <w:szCs w:val="20"/>
                          </w:rPr>
                          <w:t xml:space="preserve">. </w:t>
                        </w:r>
                        <w:r>
                          <w:rPr>
                            <w:rFonts w:ascii="Calibri" w:eastAsia="Times New Roman" w:hAnsi="Calibri" w:cs="Times New Roman"/>
                            <w:noProof/>
                            <w:sz w:val="20"/>
                            <w:szCs w:val="20"/>
                            <w:lang w:eastAsia="en-GB"/>
                          </w:rPr>
                          <w:t>Lipid</w:t>
                        </w:r>
                        <w:r w:rsidRPr="00245835">
                          <w:rPr>
                            <w:rFonts w:ascii="Calibri" w:eastAsia="Times New Roman" w:hAnsi="Calibri" w:cs="Times New Roman"/>
                            <w:noProof/>
                            <w:sz w:val="20"/>
                            <w:szCs w:val="20"/>
                            <w:lang w:eastAsia="en-GB"/>
                          </w:rPr>
                          <w:t xml:space="preserve"> concent of autotrophic, mixotrophic and heterotrophic cultures at different growth phases. Autotrophic culures did not reach stationary phase during experiment b</w:t>
                        </w:r>
                        <w:r>
                          <w:rPr>
                            <w:rFonts w:ascii="Calibri" w:eastAsia="Times New Roman" w:hAnsi="Calibri" w:cs="Times New Roman"/>
                            <w:noProof/>
                            <w:sz w:val="20"/>
                            <w:szCs w:val="20"/>
                            <w:lang w:eastAsia="en-GB"/>
                          </w:rPr>
                          <w:t>ut are included for comparison.</w:t>
                        </w:r>
                        <w:r w:rsidRPr="00CD74BA">
                          <w:rPr>
                            <w:rFonts w:ascii="Calibri" w:eastAsia="Times New Roman" w:hAnsi="Calibri" w:cs="Times New Roman"/>
                            <w:noProof/>
                            <w:sz w:val="20"/>
                            <w:szCs w:val="20"/>
                            <w:lang w:eastAsia="en-GB"/>
                          </w:rPr>
                          <w:t xml:space="preserve"> </w:t>
                        </w:r>
                        <w:r w:rsidRPr="00CD74BA">
                          <w:rPr>
                            <w:rFonts w:ascii="Calibri" w:eastAsia="Times New Roman" w:hAnsi="Calibri" w:cs="Arial"/>
                            <w:color w:val="000000"/>
                            <w:sz w:val="20"/>
                            <w:szCs w:val="20"/>
                            <w:lang w:eastAsia="en-GB"/>
                          </w:rPr>
                          <w:t>Values denoted by a different letter at each data point differ significantly at p &lt;0.05</w:t>
                        </w:r>
                        <w:r w:rsidRPr="00245835">
                          <w:rPr>
                            <w:rFonts w:ascii="Calibri" w:eastAsia="Times New Roman" w:hAnsi="Calibri" w:cs="Arial"/>
                            <w:color w:val="000000"/>
                            <w:sz w:val="20"/>
                            <w:szCs w:val="20"/>
                            <w:lang w:eastAsia="en-GB"/>
                          </w:rPr>
                          <w:t>, analysis performed by</w:t>
                        </w:r>
                        <w:r w:rsidRPr="00CD74BA">
                          <w:rPr>
                            <w:rFonts w:ascii="Calibri" w:eastAsia="Times New Roman" w:hAnsi="Calibri" w:cs="Arial"/>
                            <w:color w:val="000000"/>
                            <w:sz w:val="20"/>
                            <w:szCs w:val="20"/>
                            <w:lang w:eastAsia="en-GB"/>
                          </w:rPr>
                          <w:t xml:space="preserve"> </w:t>
                        </w:r>
                        <w:r w:rsidRPr="00245835">
                          <w:rPr>
                            <w:rFonts w:ascii="Calibri" w:eastAsia="Times New Roman" w:hAnsi="Calibri" w:cs="Arial"/>
                            <w:color w:val="000000"/>
                            <w:sz w:val="20"/>
                            <w:szCs w:val="20"/>
                            <w:lang w:eastAsia="en-GB"/>
                          </w:rPr>
                          <w:t xml:space="preserve">one-way ANOVA followed by Tukey analysis. Error bars indicate standard </w:t>
                        </w:r>
                        <w:r>
                          <w:rPr>
                            <w:rFonts w:ascii="Calibri" w:eastAsia="Times New Roman" w:hAnsi="Calibri" w:cs="Arial"/>
                            <w:color w:val="000000"/>
                            <w:sz w:val="20"/>
                            <w:szCs w:val="20"/>
                            <w:lang w:eastAsia="en-GB"/>
                          </w:rPr>
                          <w:t>error</w:t>
                        </w:r>
                        <w:r w:rsidRPr="00245835">
                          <w:rPr>
                            <w:rFonts w:ascii="Calibri" w:eastAsia="Times New Roman" w:hAnsi="Calibri" w:cs="Arial"/>
                            <w:color w:val="000000"/>
                            <w:sz w:val="20"/>
                            <w:szCs w:val="20"/>
                            <w:lang w:eastAsia="en-GB"/>
                          </w:rPr>
                          <w:t xml:space="preserve">. </w:t>
                        </w:r>
                      </w:p>
                      <w:p w14:paraId="5C00FCEA" w14:textId="77777777" w:rsidR="003B14DC" w:rsidRPr="00245835" w:rsidRDefault="003B14DC" w:rsidP="005B3C0C">
                        <w:pPr>
                          <w:rPr>
                            <w:rFonts w:ascii="Calibri" w:eastAsia="Times New Roman" w:hAnsi="Calibri" w:cs="Arial"/>
                            <w:color w:val="000000"/>
                            <w:sz w:val="20"/>
                            <w:szCs w:val="20"/>
                            <w:lang w:eastAsia="en-GB"/>
                          </w:rPr>
                        </w:pPr>
                      </w:p>
                    </w:txbxContent>
                  </v:textbox>
                </v:shape>
                <v:shape id="Picture 437" o:spid="_x0000_s1375" type="#_x0000_t75" style="position:absolute;left:-2253;top:-1258;width:51096;height:3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">
                  <v:imagedata r:id="rId91" o:title=""/>
                  <v:path arrowok="t"/>
                </v:shape>
                <w10:wrap type="square"/>
              </v:group>
            </w:pict>
          </mc:Fallback>
        </mc:AlternateContent>
      </w:r>
    </w:p>
    <w:p w14:paraId="02EF6488" w14:textId="4D65DA20" w:rsidR="005B3C0C" w:rsidRPr="005B3C0C" w:rsidRDefault="005B3C0C" w:rsidP="005B3C0C">
      <w:pPr>
        <w:pStyle w:val="Heading3"/>
        <w:spacing w:after="120" w:line="360" w:lineRule="auto"/>
        <w:ind w:left="709"/>
        <w:contextualSpacing/>
        <w:rPr>
          <w:color w:val="auto"/>
        </w:rPr>
      </w:pPr>
      <w:bookmarkStart w:id="70" w:name="_Toc462059787"/>
      <w:r w:rsidRPr="005B3C0C">
        <w:rPr>
          <w:color w:val="auto"/>
        </w:rPr>
        <w:t>Gaseous limitation under autotrophic and heterotrophic growth</w:t>
      </w:r>
      <w:bookmarkEnd w:id="70"/>
      <w:r w:rsidRPr="005B3C0C">
        <w:rPr>
          <w:color w:val="auto"/>
        </w:rPr>
        <w:t xml:space="preserve"> </w:t>
      </w:r>
    </w:p>
    <w:p w14:paraId="34F07027" w14:textId="77777777" w:rsidR="005B3C0C" w:rsidRPr="005B3C0C" w:rsidRDefault="005B3C0C" w:rsidP="005B3C0C">
      <w:pPr>
        <w:spacing w:line="360" w:lineRule="auto"/>
      </w:pPr>
      <w:r w:rsidRPr="005B3C0C">
        <w:t>As discussed in Section 4.1, the growth enhancing effects of mixotrophic gas exchange only appear to be apparent if autotrophic and heterotrophic growth rates are limited by CO</w:t>
      </w:r>
      <w:r w:rsidRPr="005B3C0C">
        <w:rPr>
          <w:vertAlign w:val="subscript"/>
        </w:rPr>
        <w:t>2</w:t>
      </w:r>
      <w:r w:rsidRPr="005B3C0C">
        <w:t xml:space="preserve"> and O</w:t>
      </w:r>
      <w:r w:rsidRPr="005B3C0C">
        <w:rPr>
          <w:vertAlign w:val="subscript"/>
        </w:rPr>
        <w:t>2</w:t>
      </w:r>
      <w:r w:rsidRPr="005B3C0C">
        <w:t xml:space="preserve"> availability, as is assumed to be the case under non-aerated conditions.  To investigate the degree of this gaseous limitation on the growth of </w:t>
      </w:r>
      <w:r w:rsidRPr="005B3C0C">
        <w:rPr>
          <w:i/>
        </w:rPr>
        <w:t>M. inermum</w:t>
      </w:r>
      <w:r w:rsidRPr="005B3C0C">
        <w:t>, cultures were grown under aerated conditions. The experiment was carried out using miniature bioreactors with different gas concentrations. In the autotrophic cultivation treatment, cultures were aerated with air (0.04% CO</w:t>
      </w:r>
      <w:r w:rsidRPr="005B3C0C">
        <w:rPr>
          <w:vertAlign w:val="subscript"/>
        </w:rPr>
        <w:t>2</w:t>
      </w:r>
      <w:r w:rsidRPr="005B3C0C">
        <w:t>) and 5% CO</w:t>
      </w:r>
      <w:r w:rsidRPr="005B3C0C">
        <w:rPr>
          <w:vertAlign w:val="subscript"/>
        </w:rPr>
        <w:t>2</w:t>
      </w:r>
      <w:r w:rsidRPr="005B3C0C">
        <w:t xml:space="preserve"> (balance air). In contrast, acetate supplemented heterotrophic cultures were aerated with N</w:t>
      </w:r>
      <w:r w:rsidRPr="005B3C0C">
        <w:rPr>
          <w:vertAlign w:val="subscript"/>
        </w:rPr>
        <w:t>2</w:t>
      </w:r>
      <w:r w:rsidRPr="005B3C0C">
        <w:t xml:space="preserve"> (0% O</w:t>
      </w:r>
      <w:r w:rsidRPr="005B3C0C">
        <w:rPr>
          <w:vertAlign w:val="subscript"/>
        </w:rPr>
        <w:t>2</w:t>
      </w:r>
      <w:r w:rsidRPr="005B3C0C">
        <w:t>) and air (21% O</w:t>
      </w:r>
      <w:r w:rsidRPr="005B3C0C">
        <w:rPr>
          <w:vertAlign w:val="subscript"/>
        </w:rPr>
        <w:t>2</w:t>
      </w:r>
      <w:r w:rsidRPr="005B3C0C">
        <w:t>). Nitrogen</w:t>
      </w:r>
      <w:r w:rsidRPr="005B3C0C">
        <w:rPr>
          <w:vertAlign w:val="subscript"/>
        </w:rPr>
        <w:t xml:space="preserve"> </w:t>
      </w:r>
      <w:r w:rsidRPr="005B3C0C">
        <w:t xml:space="preserve">aeration was chosen as a control treatment in heterotrophic cultures, as opposed to no aeration, to avoid oxygenation of the culture while mirroring the mixing effect of aeration used in the air-aerated treatment. </w:t>
      </w:r>
    </w:p>
    <w:p w14:paraId="070B4B3C" w14:textId="77777777"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610624" behindDoc="0" locked="0" layoutInCell="1" allowOverlap="1" wp14:anchorId="15D7934A" wp14:editId="0AAF852A">
                <wp:simplePos x="0" y="0"/>
                <wp:positionH relativeFrom="column">
                  <wp:posOffset>588645</wp:posOffset>
                </wp:positionH>
                <wp:positionV relativeFrom="paragraph">
                  <wp:posOffset>2020066</wp:posOffset>
                </wp:positionV>
                <wp:extent cx="4235450" cy="4458335"/>
                <wp:effectExtent l="0" t="0" r="0" b="0"/>
                <wp:wrapTopAndBottom/>
                <wp:docPr id="560" name="Group 5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35450" cy="4458335"/>
                          <a:chOff x="0" y="0"/>
                          <a:chExt cx="4235669" cy="4458805"/>
                        </a:xfrm>
                      </wpg:grpSpPr>
                      <pic:pic xmlns:pic="http://schemas.openxmlformats.org/drawingml/2006/picture">
                        <pic:nvPicPr>
                          <pic:cNvPr id="561" name="Picture 561"/>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94593" y="0"/>
                            <a:ext cx="3909848" cy="3647090"/>
                          </a:xfrm>
                          <a:prstGeom prst="rect">
                            <a:avLst/>
                          </a:prstGeom>
                        </pic:spPr>
                      </pic:pic>
                      <wps:wsp>
                        <wps:cNvPr id="562" name="Text Box 2"/>
                        <wps:cNvSpPr txBox="1">
                          <a:spLocks noChangeArrowheads="1"/>
                        </wps:cNvSpPr>
                        <wps:spPr bwMode="auto">
                          <a:xfrm>
                            <a:off x="0" y="3636580"/>
                            <a:ext cx="4235669" cy="822225"/>
                          </a:xfrm>
                          <a:prstGeom prst="rect">
                            <a:avLst/>
                          </a:prstGeom>
                          <a:solidFill>
                            <a:schemeClr val="bg1"/>
                          </a:solidFill>
                          <a:ln w="9525">
                            <a:noFill/>
                            <a:miter lim="800000"/>
                            <a:headEnd/>
                            <a:tailEnd/>
                          </a:ln>
                        </wps:spPr>
                        <wps:txbx>
                          <w:txbxContent>
                            <w:p w14:paraId="1311F548" w14:textId="77777777" w:rsidR="003B14DC" w:rsidRPr="00922B0D" w:rsidRDefault="003B14DC" w:rsidP="005B3C0C">
                              <w:pPr>
                                <w:rPr>
                                  <w:sz w:val="20"/>
                                  <w:szCs w:val="20"/>
                                </w:rPr>
                              </w:pPr>
                              <w:r>
                                <w:rPr>
                                  <w:b/>
                                  <w:sz w:val="20"/>
                                  <w:szCs w:val="20"/>
                                </w:rPr>
                                <w:t xml:space="preserve">Figure 37. </w:t>
                              </w:r>
                              <w:r w:rsidRPr="00922B0D">
                                <w:rPr>
                                  <w:sz w:val="20"/>
                                  <w:szCs w:val="20"/>
                                </w:rPr>
                                <w:t xml:space="preserve">Growth curve of autotrophic </w:t>
                              </w:r>
                              <w:r w:rsidRPr="00922B0D">
                                <w:rPr>
                                  <w:i/>
                                  <w:sz w:val="20"/>
                                  <w:szCs w:val="20"/>
                                </w:rPr>
                                <w:t>M. inermum</w:t>
                              </w:r>
                              <w:r w:rsidRPr="00922B0D">
                                <w:rPr>
                                  <w:sz w:val="20"/>
                                  <w:szCs w:val="20"/>
                                </w:rPr>
                                <w:t xml:space="preserve"> </w:t>
                              </w:r>
                              <w:r>
                                <w:rPr>
                                  <w:sz w:val="20"/>
                                  <w:szCs w:val="20"/>
                                </w:rPr>
                                <w:t xml:space="preserve">cultures </w:t>
                              </w:r>
                              <w:r w:rsidRPr="00922B0D">
                                <w:rPr>
                                  <w:sz w:val="20"/>
                                  <w:szCs w:val="20"/>
                                </w:rPr>
                                <w:t>under 0.04% (atmospheric air) and 5% CO</w:t>
                              </w:r>
                              <w:r w:rsidRPr="0001043F">
                                <w:rPr>
                                  <w:sz w:val="20"/>
                                  <w:szCs w:val="20"/>
                                  <w:vertAlign w:val="subscript"/>
                                </w:rPr>
                                <w:t>2</w:t>
                              </w:r>
                              <w:r w:rsidRPr="00922B0D">
                                <w:rPr>
                                  <w:sz w:val="20"/>
                                  <w:szCs w:val="20"/>
                                </w:rPr>
                                <w:t xml:space="preserve"> (air balanced) aeration.</w:t>
                              </w:r>
                              <w:r>
                                <w:rPr>
                                  <w:sz w:val="20"/>
                                  <w:szCs w:val="20"/>
                                </w:rPr>
                                <w:t xml:space="preserve"> Cultures were grown in miniature bioreactors (100 ml). Error bars indicate standard error. </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15D7934A" id="Group 560" o:spid="_x0000_s1376" style="position:absolute;left:0;text-align:left;margin-left:46.35pt;margin-top:159.05pt;width:333.5pt;height:351.05pt;z-index:251610624;mso-height-relative:margin" coordsize="42356,445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">
                <v:shape id="Picture 561" o:spid="_x0000_s1377" type="#_x0000_t75" style="position:absolute;left:945;width:39099;height:36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">
                  <v:imagedata r:id="rId93" o:title=""/>
                  <v:path arrowok="t"/>
                </v:shape>
                <v:shape id="_x0000_s1378" type="#_x0000_t202" style="position:absolute;top:36365;width:42356;height:8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" fillcolor="white [3212]" stroked="f">
                  <v:textbox>
                    <w:txbxContent>
                      <w:p w14:paraId="1311F548" w14:textId="77777777" w:rsidR="003B14DC" w:rsidRPr="00922B0D" w:rsidRDefault="003B14DC" w:rsidP="005B3C0C">
                        <w:pPr>
                          <w:rPr>
                            <w:sz w:val="20"/>
                            <w:szCs w:val="20"/>
                          </w:rPr>
                        </w:pPr>
                        <w:r>
                          <w:rPr>
                            <w:b/>
                            <w:sz w:val="20"/>
                            <w:szCs w:val="20"/>
                          </w:rPr>
                          <w:t xml:space="preserve">Figure 37. </w:t>
                        </w:r>
                        <w:r w:rsidRPr="00922B0D">
                          <w:rPr>
                            <w:sz w:val="20"/>
                            <w:szCs w:val="20"/>
                          </w:rPr>
                          <w:t xml:space="preserve">Growth curve of autotrophic </w:t>
                        </w:r>
                        <w:r w:rsidRPr="00922B0D">
                          <w:rPr>
                            <w:i/>
                            <w:sz w:val="20"/>
                            <w:szCs w:val="20"/>
                          </w:rPr>
                          <w:t>M. inermum</w:t>
                        </w:r>
                        <w:r w:rsidRPr="00922B0D">
                          <w:rPr>
                            <w:sz w:val="20"/>
                            <w:szCs w:val="20"/>
                          </w:rPr>
                          <w:t xml:space="preserve"> </w:t>
                        </w:r>
                        <w:r>
                          <w:rPr>
                            <w:sz w:val="20"/>
                            <w:szCs w:val="20"/>
                          </w:rPr>
                          <w:t xml:space="preserve">cultures </w:t>
                        </w:r>
                        <w:r w:rsidRPr="00922B0D">
                          <w:rPr>
                            <w:sz w:val="20"/>
                            <w:szCs w:val="20"/>
                          </w:rPr>
                          <w:t>under 0.04% (atmospheric air) and 5% CO</w:t>
                        </w:r>
                        <w:r w:rsidRPr="0001043F">
                          <w:rPr>
                            <w:sz w:val="20"/>
                            <w:szCs w:val="20"/>
                            <w:vertAlign w:val="subscript"/>
                          </w:rPr>
                          <w:t>2</w:t>
                        </w:r>
                        <w:r w:rsidRPr="00922B0D">
                          <w:rPr>
                            <w:sz w:val="20"/>
                            <w:szCs w:val="20"/>
                          </w:rPr>
                          <w:t xml:space="preserve"> (air balanced) aeration.</w:t>
                        </w:r>
                        <w:r>
                          <w:rPr>
                            <w:sz w:val="20"/>
                            <w:szCs w:val="20"/>
                          </w:rPr>
                          <w:t xml:space="preserve"> Cultures were grown in miniature bioreactors (100 ml). Error bars indicate standard error. </w:t>
                        </w:r>
                      </w:p>
                    </w:txbxContent>
                  </v:textbox>
                </v:shape>
                <w10:wrap type="topAndBottom"/>
              </v:group>
            </w:pict>
          </mc:Fallback>
        </mc:AlternateContent>
      </w:r>
      <w:r w:rsidR="005B3C0C" w:rsidRPr="005B3C0C">
        <w:t>In this experiment, the growth rate of autotrophic cultures was significantly augmented by both air (µ =1.38 d</w:t>
      </w:r>
      <w:r w:rsidR="005B3C0C" w:rsidRPr="005B3C0C">
        <w:rPr>
          <w:vertAlign w:val="superscript"/>
        </w:rPr>
        <w:t>-1</w:t>
      </w:r>
      <w:r w:rsidR="005B3C0C" w:rsidRPr="005B3C0C">
        <w:t xml:space="preserve"> ± 0.02, Pr</w:t>
      </w:r>
      <w:r w:rsidR="005B3C0C" w:rsidRPr="005B3C0C">
        <w:rPr>
          <w:vertAlign w:val="subscript"/>
        </w:rPr>
        <w:t>max</w:t>
      </w:r>
      <w:r w:rsidR="005B3C0C" w:rsidRPr="005B3C0C">
        <w:t xml:space="preserve"> = 80.97 mg l</w:t>
      </w:r>
      <w:r w:rsidR="005B3C0C" w:rsidRPr="005B3C0C">
        <w:rPr>
          <w:vertAlign w:val="superscript"/>
        </w:rPr>
        <w:t>-1</w:t>
      </w:r>
      <w:r w:rsidR="005B3C0C" w:rsidRPr="005B3C0C">
        <w:t xml:space="preserve"> d</w:t>
      </w:r>
      <w:r w:rsidR="005B3C0C" w:rsidRPr="005B3C0C">
        <w:rPr>
          <w:vertAlign w:val="superscript"/>
        </w:rPr>
        <w:t>-1</w:t>
      </w:r>
      <w:r w:rsidR="005B3C0C" w:rsidRPr="005B3C0C">
        <w:t xml:space="preserve"> ± 23.10) and 5% CO</w:t>
      </w:r>
      <w:r w:rsidR="005B3C0C" w:rsidRPr="005B3C0C">
        <w:rPr>
          <w:vertAlign w:val="subscript"/>
        </w:rPr>
        <w:t xml:space="preserve">2 </w:t>
      </w:r>
      <w:r w:rsidR="005B3C0C" w:rsidRPr="005B3C0C">
        <w:t>aeration (µ =2.39 d</w:t>
      </w:r>
      <w:r w:rsidR="005B3C0C" w:rsidRPr="005B3C0C">
        <w:rPr>
          <w:vertAlign w:val="superscript"/>
        </w:rPr>
        <w:t>-1</w:t>
      </w:r>
      <w:r w:rsidR="005B3C0C" w:rsidRPr="005B3C0C">
        <w:t xml:space="preserve"> ± 0.04, Pr</w:t>
      </w:r>
      <w:r w:rsidR="005B3C0C" w:rsidRPr="005B3C0C">
        <w:rPr>
          <w:vertAlign w:val="subscript"/>
        </w:rPr>
        <w:t xml:space="preserve">max </w:t>
      </w:r>
      <w:r w:rsidR="005B3C0C" w:rsidRPr="005B3C0C">
        <w:t>= 841.20 mg l</w:t>
      </w:r>
      <w:r w:rsidR="005B3C0C" w:rsidRPr="005B3C0C">
        <w:rPr>
          <w:vertAlign w:val="superscript"/>
        </w:rPr>
        <w:t>-1</w:t>
      </w:r>
      <w:r w:rsidR="005B3C0C" w:rsidRPr="005B3C0C">
        <w:t xml:space="preserve"> d</w:t>
      </w:r>
      <w:r w:rsidR="005B3C0C" w:rsidRPr="005B3C0C">
        <w:rPr>
          <w:vertAlign w:val="superscript"/>
        </w:rPr>
        <w:t>-1</w:t>
      </w:r>
      <w:r w:rsidR="005B3C0C" w:rsidRPr="005B3C0C">
        <w:t xml:space="preserve"> ± 86.64), as demonstrated in Figure </w:t>
      </w:r>
      <w:r w:rsidR="006B15B6">
        <w:t>37</w:t>
      </w:r>
      <w:r w:rsidR="005B3C0C" w:rsidRPr="005B3C0C">
        <w:t>. Autotrophic cultures aerated with CO</w:t>
      </w:r>
      <w:r w:rsidR="005B3C0C" w:rsidRPr="005B3C0C">
        <w:rPr>
          <w:vertAlign w:val="subscript"/>
        </w:rPr>
        <w:t>2</w:t>
      </w:r>
      <w:r w:rsidR="005B3C0C" w:rsidRPr="005B3C0C">
        <w:t xml:space="preserve"> had a 6.3 fold increase in µ and 80 fold increase in productivity compared to the non-aerated autotrophic flask cultures discussed in Section 4.3.1 (Table </w:t>
      </w:r>
      <w:r w:rsidR="006B15B6">
        <w:t>10</w:t>
      </w:r>
      <w:r w:rsidR="005B3C0C" w:rsidRPr="005B3C0C">
        <w:t>). Furthermore, aeration with a higher CO</w:t>
      </w:r>
      <w:r w:rsidR="005B3C0C" w:rsidRPr="005B3C0C">
        <w:rPr>
          <w:vertAlign w:val="subscript"/>
        </w:rPr>
        <w:t>2</w:t>
      </w:r>
      <w:r w:rsidR="005B3C0C" w:rsidRPr="005B3C0C">
        <w:t xml:space="preserve"> concentration led to a significantly higher µ (p &lt; 0.001) and Pr</w:t>
      </w:r>
      <w:r w:rsidR="005B3C0C" w:rsidRPr="005B3C0C">
        <w:rPr>
          <w:vertAlign w:val="subscript"/>
        </w:rPr>
        <w:t>max</w:t>
      </w:r>
      <w:r w:rsidR="005B3C0C" w:rsidRPr="005B3C0C">
        <w:t xml:space="preserve"> (p &lt; 0.001)</w:t>
      </w:r>
    </w:p>
    <w:p w14:paraId="5751F6B7" w14:textId="65330F7A" w:rsidR="005B3C0C" w:rsidRPr="005B3C0C" w:rsidRDefault="005B3C0C" w:rsidP="005B3C0C">
      <w:pPr>
        <w:spacing w:line="360" w:lineRule="auto"/>
      </w:pPr>
      <w:r w:rsidRPr="005B3C0C">
        <w:t>Similarly, O</w:t>
      </w:r>
      <w:r w:rsidRPr="005B3C0C">
        <w:rPr>
          <w:vertAlign w:val="subscript"/>
        </w:rPr>
        <w:t>2</w:t>
      </w:r>
      <w:r w:rsidRPr="005B3C0C">
        <w:t xml:space="preserve"> aeration (21% O</w:t>
      </w:r>
      <w:r w:rsidRPr="005B3C0C">
        <w:rPr>
          <w:vertAlign w:val="subscript"/>
        </w:rPr>
        <w:t>2</w:t>
      </w:r>
      <w:r w:rsidRPr="005B3C0C">
        <w:t xml:space="preserve">) of heterotrophic cultures led </w:t>
      </w:r>
      <w:r w:rsidR="00E6157F">
        <w:t>to significantly higher µ (49%,</w:t>
      </w:r>
      <w:r w:rsidRPr="005B3C0C">
        <w:t xml:space="preserve"> p &lt; 0.001) and Pr</w:t>
      </w:r>
      <w:r w:rsidRPr="005B3C0C">
        <w:rPr>
          <w:vertAlign w:val="subscript"/>
        </w:rPr>
        <w:t xml:space="preserve">max </w:t>
      </w:r>
      <w:r w:rsidRPr="005B3C0C">
        <w:t>(91%, p &lt; 0.001) compared to N</w:t>
      </w:r>
      <w:r w:rsidRPr="005B3C0C">
        <w:rPr>
          <w:vertAlign w:val="subscript"/>
        </w:rPr>
        <w:t>2</w:t>
      </w:r>
      <w:r w:rsidRPr="005B3C0C">
        <w:t xml:space="preserve"> aeration (0% O</w:t>
      </w:r>
      <w:r w:rsidRPr="005B3C0C">
        <w:rPr>
          <w:vertAlign w:val="subscript"/>
        </w:rPr>
        <w:t>2</w:t>
      </w:r>
      <w:r w:rsidRPr="005B3C0C">
        <w:t xml:space="preserve">) (Figure </w:t>
      </w:r>
      <w:r w:rsidR="006B15B6">
        <w:t>38</w:t>
      </w:r>
      <w:r w:rsidRPr="005B3C0C">
        <w:t>).  The cell density of cultures grown under air-aeration peaked at 249 mg l</w:t>
      </w:r>
      <w:r w:rsidRPr="005B3C0C">
        <w:rPr>
          <w:vertAlign w:val="superscript"/>
        </w:rPr>
        <w:t xml:space="preserve">-1 </w:t>
      </w:r>
      <w:r w:rsidRPr="005B3C0C">
        <w:t>after 168 hours growth, a similar cell density to that reached by the non-aerated flask cultures (240 mg l</w:t>
      </w:r>
      <w:r w:rsidRPr="005B3C0C">
        <w:rPr>
          <w:vertAlign w:val="superscript"/>
        </w:rPr>
        <w:t>-1</w:t>
      </w:r>
      <w:r w:rsidRPr="005B3C0C">
        <w:t xml:space="preserve">), after 192 hours in the previous experiment (Figure </w:t>
      </w:r>
      <w:r w:rsidR="006B15B6">
        <w:t>32</w:t>
      </w:r>
      <w:r w:rsidRPr="005B3C0C">
        <w:t>). The cell density of N</w:t>
      </w:r>
      <w:r w:rsidRPr="005B3C0C">
        <w:rPr>
          <w:vertAlign w:val="subscript"/>
        </w:rPr>
        <w:t>2</w:t>
      </w:r>
      <w:r w:rsidRPr="005B3C0C">
        <w:t xml:space="preserve"> sparged heterotrophic cultures did not peak during the time period of the experiment, reaching 191 mg l</w:t>
      </w:r>
      <w:r w:rsidRPr="005B3C0C">
        <w:rPr>
          <w:vertAlign w:val="superscript"/>
        </w:rPr>
        <w:t>-1</w:t>
      </w:r>
      <w:r w:rsidRPr="005B3C0C">
        <w:t xml:space="preserve"> after 240 hours growth. Although the peak productivity of air-aerated cultures (grown in bioreactor) was 97% higher than non-aerated flask culture (p &lt; 0.001), the specific growth rate of air-aerated cultures (0.74 d</w:t>
      </w:r>
      <w:r w:rsidRPr="005B3C0C">
        <w:rPr>
          <w:vertAlign w:val="superscript"/>
        </w:rPr>
        <w:t>-1</w:t>
      </w:r>
      <w:r w:rsidRPr="005B3C0C">
        <w:t xml:space="preserve"> ± 0.01) was significantly lower than </w:t>
      </w:r>
      <w:r w:rsidRPr="005B3C0C">
        <w:lastRenderedPageBreak/>
        <w:t>the rate recorded in heterotrophic flask cultures (0.87 d</w:t>
      </w:r>
      <w:r w:rsidRPr="005B3C0C">
        <w:rPr>
          <w:vertAlign w:val="superscript"/>
        </w:rPr>
        <w:t>-1</w:t>
      </w:r>
      <w:r w:rsidR="006242B2">
        <w:t xml:space="preserve"> ± 0.07, p &lt; 0.001. Table 10</w:t>
      </w:r>
      <w:r w:rsidRPr="005B3C0C">
        <w:t xml:space="preserve">). </w:t>
      </w:r>
      <w:r w:rsidR="006242B2">
        <w:t xml:space="preserve">Potential explainations </w:t>
      </w:r>
      <w:r w:rsidRPr="005B3C0C">
        <w:t xml:space="preserve">for this longer lag period observed in the </w:t>
      </w:r>
      <w:r w:rsidR="006242B2">
        <w:t xml:space="preserve">heterotrophic </w:t>
      </w:r>
      <w:r w:rsidR="0081741E">
        <w:rPr>
          <w:noProof/>
          <w:lang w:eastAsia="en-GB"/>
        </w:rPr>
        <mc:AlternateContent>
          <mc:Choice Requires="wpg">
            <w:drawing>
              <wp:anchor distT="0" distB="0" distL="114300" distR="114300" simplePos="0" relativeHeight="251581952" behindDoc="0" locked="0" layoutInCell="1" allowOverlap="1" wp14:anchorId="3DEC613E" wp14:editId="64070719">
                <wp:simplePos x="0" y="0"/>
                <wp:positionH relativeFrom="column">
                  <wp:posOffset>518160</wp:posOffset>
                </wp:positionH>
                <wp:positionV relativeFrom="paragraph">
                  <wp:posOffset>1002293</wp:posOffset>
                </wp:positionV>
                <wp:extent cx="4235450" cy="4638675"/>
                <wp:effectExtent l="0" t="0" r="0" b="9525"/>
                <wp:wrapTopAndBottom/>
                <wp:docPr id="563" name="Group 5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35450" cy="4638675"/>
                          <a:chOff x="0" y="0"/>
                          <a:chExt cx="4235669" cy="4638980"/>
                        </a:xfrm>
                      </wpg:grpSpPr>
                      <pic:pic xmlns:pic="http://schemas.openxmlformats.org/drawingml/2006/picture">
                        <pic:nvPicPr>
                          <pic:cNvPr id="564" name="Picture 564"/>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0" y="0"/>
                            <a:ext cx="4235669" cy="3752193"/>
                          </a:xfrm>
                          <a:prstGeom prst="rect">
                            <a:avLst/>
                          </a:prstGeom>
                        </pic:spPr>
                      </pic:pic>
                      <wps:wsp>
                        <wps:cNvPr id="565" name="Text Box 2"/>
                        <wps:cNvSpPr txBox="1">
                          <a:spLocks noChangeArrowheads="1"/>
                        </wps:cNvSpPr>
                        <wps:spPr bwMode="auto">
                          <a:xfrm>
                            <a:off x="0" y="3799571"/>
                            <a:ext cx="4235450" cy="839409"/>
                          </a:xfrm>
                          <a:prstGeom prst="rect">
                            <a:avLst/>
                          </a:prstGeom>
                          <a:solidFill>
                            <a:schemeClr val="bg1"/>
                          </a:solidFill>
                          <a:ln w="9525">
                            <a:noFill/>
                            <a:miter lim="800000"/>
                            <a:headEnd/>
                            <a:tailEnd/>
                          </a:ln>
                        </wps:spPr>
                        <wps:txbx>
                          <w:txbxContent>
                            <w:p w14:paraId="78D9349E" w14:textId="77777777" w:rsidR="003B14DC" w:rsidRPr="00922B0D" w:rsidRDefault="003B14DC" w:rsidP="005B3C0C">
                              <w:pPr>
                                <w:rPr>
                                  <w:sz w:val="20"/>
                                  <w:szCs w:val="20"/>
                                </w:rPr>
                              </w:pPr>
                              <w:r>
                                <w:rPr>
                                  <w:b/>
                                  <w:sz w:val="20"/>
                                  <w:szCs w:val="20"/>
                                </w:rPr>
                                <w:t xml:space="preserve">Figure 38. </w:t>
                              </w:r>
                              <w:r w:rsidRPr="00922B0D">
                                <w:rPr>
                                  <w:sz w:val="20"/>
                                  <w:szCs w:val="20"/>
                                </w:rPr>
                                <w:t xml:space="preserve">Growth curve of </w:t>
                              </w:r>
                              <w:r>
                                <w:rPr>
                                  <w:sz w:val="20"/>
                                  <w:szCs w:val="20"/>
                                </w:rPr>
                                <w:t>heterotrophic</w:t>
                              </w:r>
                              <w:r w:rsidRPr="00922B0D">
                                <w:rPr>
                                  <w:sz w:val="20"/>
                                  <w:szCs w:val="20"/>
                                </w:rPr>
                                <w:t xml:space="preserve"> </w:t>
                              </w:r>
                              <w:r w:rsidRPr="00922B0D">
                                <w:rPr>
                                  <w:i/>
                                  <w:sz w:val="20"/>
                                  <w:szCs w:val="20"/>
                                </w:rPr>
                                <w:t>M. inermum</w:t>
                              </w:r>
                              <w:r>
                                <w:rPr>
                                  <w:i/>
                                  <w:sz w:val="20"/>
                                  <w:szCs w:val="20"/>
                                </w:rPr>
                                <w:t xml:space="preserve"> </w:t>
                              </w:r>
                              <w:r>
                                <w:rPr>
                                  <w:sz w:val="20"/>
                                  <w:szCs w:val="20"/>
                                </w:rPr>
                                <w:t>cultures</w:t>
                              </w:r>
                              <w:r w:rsidRPr="00922B0D">
                                <w:rPr>
                                  <w:sz w:val="20"/>
                                  <w:szCs w:val="20"/>
                                </w:rPr>
                                <w:t xml:space="preserve"> under </w:t>
                              </w:r>
                              <w:r>
                                <w:rPr>
                                  <w:sz w:val="20"/>
                                  <w:szCs w:val="20"/>
                                </w:rPr>
                                <w:t>20</w:t>
                              </w:r>
                              <w:r w:rsidRPr="00922B0D">
                                <w:rPr>
                                  <w:sz w:val="20"/>
                                  <w:szCs w:val="20"/>
                                </w:rPr>
                                <w:t xml:space="preserve">% (atmospheric air) and </w:t>
                              </w:r>
                              <w:r>
                                <w:rPr>
                                  <w:sz w:val="20"/>
                                  <w:szCs w:val="20"/>
                                </w:rPr>
                                <w:t xml:space="preserve">0% </w:t>
                              </w:r>
                              <w:r w:rsidRPr="00922B0D">
                                <w:rPr>
                                  <w:sz w:val="20"/>
                                  <w:szCs w:val="20"/>
                                </w:rPr>
                                <w:t>O</w:t>
                              </w:r>
                              <w:r w:rsidRPr="0001043F">
                                <w:rPr>
                                  <w:sz w:val="20"/>
                                  <w:szCs w:val="20"/>
                                  <w:vertAlign w:val="subscript"/>
                                </w:rPr>
                                <w:t>2</w:t>
                              </w:r>
                              <w:r w:rsidRPr="00922B0D">
                                <w:rPr>
                                  <w:sz w:val="20"/>
                                  <w:szCs w:val="20"/>
                                </w:rPr>
                                <w:t xml:space="preserve"> (</w:t>
                              </w:r>
                              <w:r>
                                <w:rPr>
                                  <w:sz w:val="20"/>
                                  <w:szCs w:val="20"/>
                                </w:rPr>
                                <w:t>N</w:t>
                              </w:r>
                              <w:r>
                                <w:rPr>
                                  <w:sz w:val="20"/>
                                  <w:szCs w:val="20"/>
                                  <w:vertAlign w:val="subscript"/>
                                </w:rPr>
                                <w:t>2</w:t>
                              </w:r>
                              <w:r w:rsidRPr="00922B0D">
                                <w:rPr>
                                  <w:sz w:val="20"/>
                                  <w:szCs w:val="20"/>
                                </w:rPr>
                                <w:t>) aeration.</w:t>
                              </w:r>
                              <w:r>
                                <w:rPr>
                                  <w:sz w:val="20"/>
                                  <w:szCs w:val="20"/>
                                </w:rPr>
                                <w:t xml:space="preserve"> Cultures were grown in miniature bioreactors (100 ml). Error bars indicate standard error. </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3DEC613E" id="Group 563" o:spid="_x0000_s1379" style="position:absolute;left:0;text-align:left;margin-left:40.8pt;margin-top:78.9pt;width:333.5pt;height:365.25pt;z-index:251581952;mso-height-relative:margin" coordsize="42356,46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">
                <v:shape id="Picture 564" o:spid="_x0000_s1380" type="#_x0000_t75" style="position:absolute;width:42356;height:37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">
                  <v:imagedata r:id="rId95" o:title=""/>
                  <v:path arrowok="t"/>
                </v:shape>
                <v:shape id="_x0000_s1381" type="#_x0000_t202" style="position:absolute;top:37995;width:42354;height:8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" fillcolor="white [3212]" stroked="f">
                  <v:textbox>
                    <w:txbxContent>
                      <w:p w14:paraId="78D9349E" w14:textId="77777777" w:rsidR="003B14DC" w:rsidRPr="00922B0D" w:rsidRDefault="003B14DC" w:rsidP="005B3C0C">
                        <w:pPr>
                          <w:rPr>
                            <w:sz w:val="20"/>
                            <w:szCs w:val="20"/>
                          </w:rPr>
                        </w:pPr>
                        <w:r>
                          <w:rPr>
                            <w:b/>
                            <w:sz w:val="20"/>
                            <w:szCs w:val="20"/>
                          </w:rPr>
                          <w:t xml:space="preserve">Figure 38. </w:t>
                        </w:r>
                        <w:r w:rsidRPr="00922B0D">
                          <w:rPr>
                            <w:sz w:val="20"/>
                            <w:szCs w:val="20"/>
                          </w:rPr>
                          <w:t xml:space="preserve">Growth curve of </w:t>
                        </w:r>
                        <w:r>
                          <w:rPr>
                            <w:sz w:val="20"/>
                            <w:szCs w:val="20"/>
                          </w:rPr>
                          <w:t>heterotrophic</w:t>
                        </w:r>
                        <w:r w:rsidRPr="00922B0D">
                          <w:rPr>
                            <w:sz w:val="20"/>
                            <w:szCs w:val="20"/>
                          </w:rPr>
                          <w:t xml:space="preserve"> </w:t>
                        </w:r>
                        <w:r w:rsidRPr="00922B0D">
                          <w:rPr>
                            <w:i/>
                            <w:sz w:val="20"/>
                            <w:szCs w:val="20"/>
                          </w:rPr>
                          <w:t>M. inermum</w:t>
                        </w:r>
                        <w:r>
                          <w:rPr>
                            <w:i/>
                            <w:sz w:val="20"/>
                            <w:szCs w:val="20"/>
                          </w:rPr>
                          <w:t xml:space="preserve"> </w:t>
                        </w:r>
                        <w:r>
                          <w:rPr>
                            <w:sz w:val="20"/>
                            <w:szCs w:val="20"/>
                          </w:rPr>
                          <w:t>cultures</w:t>
                        </w:r>
                        <w:r w:rsidRPr="00922B0D">
                          <w:rPr>
                            <w:sz w:val="20"/>
                            <w:szCs w:val="20"/>
                          </w:rPr>
                          <w:t xml:space="preserve"> under </w:t>
                        </w:r>
                        <w:r>
                          <w:rPr>
                            <w:sz w:val="20"/>
                            <w:szCs w:val="20"/>
                          </w:rPr>
                          <w:t>20</w:t>
                        </w:r>
                        <w:r w:rsidRPr="00922B0D">
                          <w:rPr>
                            <w:sz w:val="20"/>
                            <w:szCs w:val="20"/>
                          </w:rPr>
                          <w:t xml:space="preserve">% (atmospheric air) and </w:t>
                        </w:r>
                        <w:r>
                          <w:rPr>
                            <w:sz w:val="20"/>
                            <w:szCs w:val="20"/>
                          </w:rPr>
                          <w:t xml:space="preserve">0% </w:t>
                        </w:r>
                        <w:r w:rsidRPr="00922B0D">
                          <w:rPr>
                            <w:sz w:val="20"/>
                            <w:szCs w:val="20"/>
                          </w:rPr>
                          <w:t>O</w:t>
                        </w:r>
                        <w:r w:rsidRPr="0001043F">
                          <w:rPr>
                            <w:sz w:val="20"/>
                            <w:szCs w:val="20"/>
                            <w:vertAlign w:val="subscript"/>
                          </w:rPr>
                          <w:t>2</w:t>
                        </w:r>
                        <w:r w:rsidRPr="00922B0D">
                          <w:rPr>
                            <w:sz w:val="20"/>
                            <w:szCs w:val="20"/>
                          </w:rPr>
                          <w:t xml:space="preserve"> (</w:t>
                        </w:r>
                        <w:r>
                          <w:rPr>
                            <w:sz w:val="20"/>
                            <w:szCs w:val="20"/>
                          </w:rPr>
                          <w:t>N</w:t>
                        </w:r>
                        <w:r>
                          <w:rPr>
                            <w:sz w:val="20"/>
                            <w:szCs w:val="20"/>
                            <w:vertAlign w:val="subscript"/>
                          </w:rPr>
                          <w:t>2</w:t>
                        </w:r>
                        <w:r w:rsidRPr="00922B0D">
                          <w:rPr>
                            <w:sz w:val="20"/>
                            <w:szCs w:val="20"/>
                          </w:rPr>
                          <w:t>) aeration.</w:t>
                        </w:r>
                        <w:r>
                          <w:rPr>
                            <w:sz w:val="20"/>
                            <w:szCs w:val="20"/>
                          </w:rPr>
                          <w:t xml:space="preserve"> Cultures were grown in miniature bioreactors (100 ml). Error bars indicate standard error. </w:t>
                        </w:r>
                      </w:p>
                    </w:txbxContent>
                  </v:textbox>
                </v:shape>
                <w10:wrap type="topAndBottom"/>
              </v:group>
            </w:pict>
          </mc:Fallback>
        </mc:AlternateContent>
      </w:r>
      <w:r w:rsidRPr="005B3C0C">
        <w:t>bioreactor experiment</w:t>
      </w:r>
      <w:r w:rsidR="006242B2">
        <w:t>s</w:t>
      </w:r>
      <w:r w:rsidRPr="005B3C0C">
        <w:t xml:space="preserve"> are discussed in the next </w:t>
      </w:r>
      <w:r w:rsidR="007A0499">
        <w:rPr>
          <w:noProof/>
          <w:lang w:eastAsia="en-GB"/>
        </w:rPr>
        <w:drawing>
          <wp:anchor distT="0" distB="0" distL="114300" distR="114300" simplePos="0" relativeHeight="251729408" behindDoc="0" locked="0" layoutInCell="1" allowOverlap="1" wp14:anchorId="74C6B0A0" wp14:editId="0C7C0B05">
            <wp:simplePos x="0" y="0"/>
            <wp:positionH relativeFrom="column">
              <wp:posOffset>1386205</wp:posOffset>
            </wp:positionH>
            <wp:positionV relativeFrom="paragraph">
              <wp:posOffset>1878965</wp:posOffset>
            </wp:positionV>
            <wp:extent cx="668655" cy="121920"/>
            <wp:effectExtent l="0" t="0" r="0" b="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668655" cy="121920"/>
                    </a:xfrm>
                    <a:prstGeom prst="rect">
                      <a:avLst/>
                    </a:prstGeom>
                  </pic:spPr>
                </pic:pic>
              </a:graphicData>
            </a:graphic>
            <wp14:sizeRelH relativeFrom="page">
              <wp14:pctWidth>0</wp14:pctWidth>
            </wp14:sizeRelH>
            <wp14:sizeRelV relativeFrom="page">
              <wp14:pctHeight>0</wp14:pctHeight>
            </wp14:sizeRelV>
          </wp:anchor>
        </w:drawing>
      </w:r>
      <w:r w:rsidR="007A0499">
        <w:rPr>
          <w:noProof/>
          <w:lang w:eastAsia="en-GB"/>
        </w:rPr>
        <w:drawing>
          <wp:anchor distT="0" distB="0" distL="114300" distR="114300" simplePos="0" relativeHeight="251755008" behindDoc="0" locked="0" layoutInCell="1" allowOverlap="1" wp14:anchorId="25076517" wp14:editId="0DBF876D">
            <wp:simplePos x="0" y="0"/>
            <wp:positionH relativeFrom="column">
              <wp:posOffset>1389809</wp:posOffset>
            </wp:positionH>
            <wp:positionV relativeFrom="paragraph">
              <wp:posOffset>2061210</wp:posOffset>
            </wp:positionV>
            <wp:extent cx="668655" cy="121920"/>
            <wp:effectExtent l="0" t="0" r="0"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a:off x="0" y="0"/>
                      <a:ext cx="668655" cy="121920"/>
                    </a:xfrm>
                    <a:prstGeom prst="rect">
                      <a:avLst/>
                    </a:prstGeom>
                  </pic:spPr>
                </pic:pic>
              </a:graphicData>
            </a:graphic>
            <wp14:sizeRelH relativeFrom="page">
              <wp14:pctWidth>0</wp14:pctWidth>
            </wp14:sizeRelH>
            <wp14:sizeRelV relativeFrom="page">
              <wp14:pctHeight>0</wp14:pctHeight>
            </wp14:sizeRelV>
          </wp:anchor>
        </w:drawing>
      </w:r>
      <w:r w:rsidRPr="005B3C0C">
        <w:t xml:space="preserve">section. </w:t>
      </w:r>
    </w:p>
    <w:p w14:paraId="7E72B3FA" w14:textId="5206AD4C" w:rsidR="005B3C0C" w:rsidRPr="005B3C0C" w:rsidRDefault="005B3C0C" w:rsidP="005B3C0C">
      <w:pPr>
        <w:pStyle w:val="Heading3"/>
        <w:spacing w:after="240" w:line="360" w:lineRule="auto"/>
        <w:ind w:left="709"/>
        <w:rPr>
          <w:color w:val="auto"/>
        </w:rPr>
      </w:pPr>
      <w:bookmarkStart w:id="71" w:name="_Toc462059788"/>
      <w:r w:rsidRPr="005B3C0C">
        <w:rPr>
          <w:color w:val="auto"/>
        </w:rPr>
        <w:t xml:space="preserve">Effect of trophic mode on dissolved gas concentration, photosynthesis, and respiration of </w:t>
      </w:r>
      <w:r w:rsidRPr="005B3C0C">
        <w:rPr>
          <w:i/>
          <w:color w:val="auto"/>
        </w:rPr>
        <w:t>M. inermum</w:t>
      </w:r>
      <w:bookmarkEnd w:id="71"/>
      <w:r w:rsidRPr="005B3C0C">
        <w:rPr>
          <w:i/>
          <w:color w:val="auto"/>
        </w:rPr>
        <w:t xml:space="preserve"> </w:t>
      </w:r>
    </w:p>
    <w:p w14:paraId="116F746F" w14:textId="416B37C4" w:rsidR="005B3C0C" w:rsidRPr="005B3C0C" w:rsidRDefault="005B3C0C" w:rsidP="005B3C0C">
      <w:pPr>
        <w:spacing w:line="360" w:lineRule="auto"/>
      </w:pPr>
      <w:r w:rsidRPr="005B3C0C">
        <w:t>In order to investigate the existence of mixotrophic synergistic gas exchange, and elucidate its potential impact on growth rate, the DIC concentration, DO concentration, photosynthetic rate and respiration rate of cultures grown under different trophic conditions were analysed daily over 7 days. As a control, the DO and DIC concentration of non-inoculated sterile medium, was measured over the same time period, and subject to the same temperatures, to account for any abiotic changes. This control was deemed to be air-equilibrated. Two experiments were carried out in parallel to avoid depleting the culture volum</w:t>
      </w:r>
      <w:r w:rsidR="007A0499">
        <w:t>e from sampling. In experiment (</w:t>
      </w:r>
      <w:r w:rsidR="002F18D2">
        <w:t>A</w:t>
      </w:r>
      <w:r w:rsidR="007A0499">
        <w:t>)</w:t>
      </w:r>
      <w:r w:rsidRPr="005B3C0C">
        <w:t xml:space="preserve"> DIC was measured, while in experiment </w:t>
      </w:r>
      <w:r w:rsidR="007A0499">
        <w:t>(</w:t>
      </w:r>
      <w:r w:rsidR="002F18D2">
        <w:t>B</w:t>
      </w:r>
      <w:r w:rsidR="007A0499">
        <w:t>)</w:t>
      </w:r>
      <w:r w:rsidRPr="005B3C0C">
        <w:t xml:space="preserve">, DO and oxygen evolution measurements were taken. Cultures were </w:t>
      </w:r>
      <w:r w:rsidRPr="005B3C0C">
        <w:lastRenderedPageBreak/>
        <w:t>grown in exactly the same conditions, which resulted in very similar gro</w:t>
      </w:r>
      <w:r w:rsidR="00760394">
        <w:t>wth curves, as shown in Figure 39</w:t>
      </w:r>
      <w:r w:rsidRPr="005B3C0C">
        <w:t xml:space="preserve">. The similarity of both experiment growth curves justified a direct </w:t>
      </w:r>
      <w:r w:rsidR="0081741E">
        <w:rPr>
          <w:noProof/>
          <w:lang w:eastAsia="en-GB"/>
        </w:rPr>
        <mc:AlternateContent>
          <mc:Choice Requires="wpg">
            <w:drawing>
              <wp:anchor distT="0" distB="0" distL="114300" distR="114300" simplePos="0" relativeHeight="251613696" behindDoc="0" locked="0" layoutInCell="1" allowOverlap="1" wp14:anchorId="3C87E066" wp14:editId="67A80C77">
                <wp:simplePos x="0" y="0"/>
                <wp:positionH relativeFrom="column">
                  <wp:posOffset>588645</wp:posOffset>
                </wp:positionH>
                <wp:positionV relativeFrom="paragraph">
                  <wp:posOffset>1036452</wp:posOffset>
                </wp:positionV>
                <wp:extent cx="4033520" cy="4724400"/>
                <wp:effectExtent l="0" t="0" r="5080" b="0"/>
                <wp:wrapTopAndBottom/>
                <wp:docPr id="823" name="Group 8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33520" cy="4724400"/>
                          <a:chOff x="0" y="0"/>
                          <a:chExt cx="4033520" cy="4724400"/>
                        </a:xfrm>
                      </wpg:grpSpPr>
                      <pic:pic xmlns:pic="http://schemas.openxmlformats.org/drawingml/2006/picture">
                        <pic:nvPicPr>
                          <pic:cNvPr id="574" name="Picture 574"/>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4029075" cy="3695700"/>
                          </a:xfrm>
                          <a:prstGeom prst="rect">
                            <a:avLst/>
                          </a:prstGeom>
                        </pic:spPr>
                      </pic:pic>
                      <wps:wsp>
                        <wps:cNvPr id="566" name="Text Box 2"/>
                        <wps:cNvSpPr txBox="1">
                          <a:spLocks noChangeArrowheads="1"/>
                        </wps:cNvSpPr>
                        <wps:spPr bwMode="auto">
                          <a:xfrm>
                            <a:off x="19050" y="3629025"/>
                            <a:ext cx="4014470" cy="1095375"/>
                          </a:xfrm>
                          <a:prstGeom prst="rect">
                            <a:avLst/>
                          </a:prstGeom>
                          <a:solidFill>
                            <a:srgbClr val="FFFFFF"/>
                          </a:solidFill>
                          <a:ln w="9525">
                            <a:noFill/>
                            <a:miter lim="800000"/>
                            <a:headEnd/>
                            <a:tailEnd/>
                          </a:ln>
                        </wps:spPr>
                        <wps:txbx>
                          <w:txbxContent>
                            <w:p w14:paraId="7420C688" w14:textId="77777777" w:rsidR="003B14DC" w:rsidRPr="00D369AD" w:rsidRDefault="003B14DC" w:rsidP="005B3C0C">
                              <w:pPr>
                                <w:rPr>
                                  <w:sz w:val="16"/>
                                  <w:szCs w:val="16"/>
                                </w:rPr>
                              </w:pPr>
                              <w:r>
                                <w:rPr>
                                  <w:b/>
                                  <w:sz w:val="20"/>
                                  <w:szCs w:val="20"/>
                                </w:rPr>
                                <w:t xml:space="preserve">Figure 39. </w:t>
                              </w:r>
                              <w:r w:rsidRPr="00D844C0">
                                <w:rPr>
                                  <w:rFonts w:cstheme="minorHAnsi"/>
                                  <w:sz w:val="20"/>
                                  <w:szCs w:val="20"/>
                                </w:rPr>
                                <w:t xml:space="preserve">Growth curve of </w:t>
                              </w:r>
                              <w:r w:rsidRPr="00D844C0">
                                <w:rPr>
                                  <w:rFonts w:cstheme="minorHAnsi"/>
                                  <w:i/>
                                  <w:sz w:val="20"/>
                                  <w:szCs w:val="20"/>
                                </w:rPr>
                                <w:t>M. inermum</w:t>
                              </w:r>
                              <w:r w:rsidRPr="00D844C0">
                                <w:rPr>
                                  <w:rFonts w:cstheme="minorHAnsi"/>
                                  <w:color w:val="FF0000"/>
                                  <w:sz w:val="20"/>
                                  <w:szCs w:val="20"/>
                                </w:rPr>
                                <w:t xml:space="preserve"> </w:t>
                              </w:r>
                              <w:r w:rsidRPr="00D844C0">
                                <w:rPr>
                                  <w:rFonts w:cstheme="minorHAnsi"/>
                                  <w:sz w:val="20"/>
                                  <w:szCs w:val="20"/>
                                </w:rPr>
                                <w:t>under different trophic conditions in a fed-batch flask cultu</w:t>
                              </w:r>
                              <w:r>
                                <w:rPr>
                                  <w:rFonts w:cstheme="minorHAnsi"/>
                                  <w:sz w:val="20"/>
                                  <w:szCs w:val="20"/>
                                </w:rPr>
                                <w:t>re experiment for dissolved DIC, experiment a</w:t>
                              </w:r>
                              <w:r w:rsidRPr="00D844C0">
                                <w:rPr>
                                  <w:rFonts w:cstheme="minorHAnsi"/>
                                  <w:sz w:val="20"/>
                                  <w:szCs w:val="20"/>
                                </w:rPr>
                                <w:t xml:space="preserve">, </w:t>
                              </w:r>
                              <w:r>
                                <w:rPr>
                                  <w:rFonts w:cstheme="minorHAnsi"/>
                                  <w:sz w:val="20"/>
                                  <w:szCs w:val="20"/>
                                </w:rPr>
                                <w:t xml:space="preserve">and for </w:t>
                              </w:r>
                              <w:r w:rsidRPr="00D844C0">
                                <w:rPr>
                                  <w:rFonts w:cstheme="minorHAnsi"/>
                                  <w:sz w:val="20"/>
                                  <w:szCs w:val="20"/>
                                </w:rPr>
                                <w:t>DO and oxygen evolution</w:t>
                              </w:r>
                              <w:r>
                                <w:rPr>
                                  <w:rFonts w:cstheme="minorHAnsi"/>
                                  <w:sz w:val="20"/>
                                  <w:szCs w:val="20"/>
                                </w:rPr>
                                <w:t xml:space="preserve"> analysis, experiment b. Error bars indicate standard error</w:t>
                              </w:r>
                            </w:p>
                            <w:p w14:paraId="286D5262" w14:textId="77777777" w:rsidR="003B14DC" w:rsidRDefault="003B14DC" w:rsidP="005B3C0C">
                              <w:pPr>
                                <w:spacing w:line="48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14:paraId="04FE4090" w14:textId="77777777" w:rsidR="003B14DC" w:rsidRDefault="003B14DC" w:rsidP="005B3C0C"/>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3C87E066" id="Group 823" o:spid="_x0000_s1382" style="position:absolute;left:0;text-align:left;margin-left:46.35pt;margin-top:81.6pt;width:317.6pt;height:372pt;z-index:251613696;mso-height-relative:margin" coordsize="40335,47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">
                <v:shape id="Picture 574" o:spid="_x0000_s1383" type="#_x0000_t75" style="position:absolute;width:40290;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">
                  <v:imagedata r:id="rId98" o:title=""/>
                  <v:path arrowok="t"/>
                </v:shape>
                <v:shape id="_x0000_s1384" type="#_x0000_t202" style="position:absolute;left:190;top:36290;width:40145;height:10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" stroked="f">
                  <v:textbox>
                    <w:txbxContent>
                      <w:p w14:paraId="7420C688" w14:textId="77777777" w:rsidR="003B14DC" w:rsidRPr="00D369AD" w:rsidRDefault="003B14DC" w:rsidP="005B3C0C">
                        <w:pPr>
                          <w:rPr>
                            <w:sz w:val="16"/>
                            <w:szCs w:val="16"/>
                          </w:rPr>
                        </w:pPr>
                        <w:r>
                          <w:rPr>
                            <w:b/>
                            <w:sz w:val="20"/>
                            <w:szCs w:val="20"/>
                          </w:rPr>
                          <w:t xml:space="preserve">Figure 39. </w:t>
                        </w:r>
                        <w:r w:rsidRPr="00D844C0">
                          <w:rPr>
                            <w:rFonts w:cstheme="minorHAnsi"/>
                            <w:sz w:val="20"/>
                            <w:szCs w:val="20"/>
                          </w:rPr>
                          <w:t xml:space="preserve">Growth curve of </w:t>
                        </w:r>
                        <w:r w:rsidRPr="00D844C0">
                          <w:rPr>
                            <w:rFonts w:cstheme="minorHAnsi"/>
                            <w:i/>
                            <w:sz w:val="20"/>
                            <w:szCs w:val="20"/>
                          </w:rPr>
                          <w:t>M. inermum</w:t>
                        </w:r>
                        <w:r w:rsidRPr="00D844C0">
                          <w:rPr>
                            <w:rFonts w:cstheme="minorHAnsi"/>
                            <w:color w:val="FF0000"/>
                            <w:sz w:val="20"/>
                            <w:szCs w:val="20"/>
                          </w:rPr>
                          <w:t xml:space="preserve"> </w:t>
                        </w:r>
                        <w:r w:rsidRPr="00D844C0">
                          <w:rPr>
                            <w:rFonts w:cstheme="minorHAnsi"/>
                            <w:sz w:val="20"/>
                            <w:szCs w:val="20"/>
                          </w:rPr>
                          <w:t>under different trophic conditions in a fed-batch flask cultu</w:t>
                        </w:r>
                        <w:r>
                          <w:rPr>
                            <w:rFonts w:cstheme="minorHAnsi"/>
                            <w:sz w:val="20"/>
                            <w:szCs w:val="20"/>
                          </w:rPr>
                          <w:t>re experiment for dissolved DIC, experiment a</w:t>
                        </w:r>
                        <w:r w:rsidRPr="00D844C0">
                          <w:rPr>
                            <w:rFonts w:cstheme="minorHAnsi"/>
                            <w:sz w:val="20"/>
                            <w:szCs w:val="20"/>
                          </w:rPr>
                          <w:t xml:space="preserve">, </w:t>
                        </w:r>
                        <w:r>
                          <w:rPr>
                            <w:rFonts w:cstheme="minorHAnsi"/>
                            <w:sz w:val="20"/>
                            <w:szCs w:val="20"/>
                          </w:rPr>
                          <w:t xml:space="preserve">and for </w:t>
                        </w:r>
                        <w:r w:rsidRPr="00D844C0">
                          <w:rPr>
                            <w:rFonts w:cstheme="minorHAnsi"/>
                            <w:sz w:val="20"/>
                            <w:szCs w:val="20"/>
                          </w:rPr>
                          <w:t>DO and oxygen evolution</w:t>
                        </w:r>
                        <w:r>
                          <w:rPr>
                            <w:rFonts w:cstheme="minorHAnsi"/>
                            <w:sz w:val="20"/>
                            <w:szCs w:val="20"/>
                          </w:rPr>
                          <w:t xml:space="preserve"> analysis, experiment b. Error bars indicate standard error</w:t>
                        </w:r>
                      </w:p>
                      <w:p w14:paraId="286D5262" w14:textId="77777777" w:rsidR="003B14DC" w:rsidRDefault="003B14DC" w:rsidP="005B3C0C">
                        <w:pPr>
                          <w:spacing w:line="48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14:paraId="04FE4090" w14:textId="77777777" w:rsidR="003B14DC" w:rsidRDefault="003B14DC" w:rsidP="005B3C0C"/>
                    </w:txbxContent>
                  </v:textbox>
                </v:shape>
                <w10:wrap type="topAndBottom"/>
              </v:group>
            </w:pict>
          </mc:Fallback>
        </mc:AlternateContent>
      </w:r>
      <w:r w:rsidRPr="005B3C0C">
        <w:t xml:space="preserve">comparison between the results of the two experiments. </w:t>
      </w:r>
    </w:p>
    <w:p w14:paraId="7BD28E7A" w14:textId="2BAAC6E9" w:rsidR="005B3C0C" w:rsidRPr="005B3C0C" w:rsidRDefault="005B3C0C" w:rsidP="005B3C0C">
      <w:pPr>
        <w:spacing w:line="360" w:lineRule="auto"/>
        <w:rPr>
          <w:szCs w:val="24"/>
        </w:rPr>
      </w:pPr>
      <w:r w:rsidRPr="005B3C0C">
        <w:rPr>
          <w:szCs w:val="24"/>
        </w:rPr>
        <w:t>Justification of DIC measurement over dissolved CO</w:t>
      </w:r>
      <w:r w:rsidRPr="005B3C0C">
        <w:rPr>
          <w:szCs w:val="24"/>
          <w:vertAlign w:val="subscript"/>
        </w:rPr>
        <w:t>2</w:t>
      </w:r>
      <w:r w:rsidRPr="005B3C0C">
        <w:rPr>
          <w:szCs w:val="24"/>
        </w:rPr>
        <w:t xml:space="preserve"> requires some discussion of the theory. CO</w:t>
      </w:r>
      <w:r w:rsidRPr="005B3C0C">
        <w:rPr>
          <w:szCs w:val="24"/>
          <w:vertAlign w:val="subscript"/>
        </w:rPr>
        <w:t xml:space="preserve">2 </w:t>
      </w:r>
      <w:r w:rsidRPr="005B3C0C">
        <w:rPr>
          <w:szCs w:val="24"/>
        </w:rPr>
        <w:t>is partially soluble in water and reversibly converts to carbonic acid (H</w:t>
      </w:r>
      <w:r w:rsidRPr="005B3C0C">
        <w:rPr>
          <w:szCs w:val="24"/>
          <w:vertAlign w:val="subscript"/>
        </w:rPr>
        <w:t>2</w:t>
      </w:r>
      <w:r w:rsidRPr="005B3C0C">
        <w:rPr>
          <w:szCs w:val="24"/>
        </w:rPr>
        <w:t>CO</w:t>
      </w:r>
      <w:r w:rsidRPr="005B3C0C">
        <w:rPr>
          <w:szCs w:val="24"/>
          <w:vertAlign w:val="subscript"/>
        </w:rPr>
        <w:t>3</w:t>
      </w:r>
      <w:r w:rsidRPr="005B3C0C">
        <w:rPr>
          <w:szCs w:val="24"/>
        </w:rPr>
        <w:t>), however the majority of CO</w:t>
      </w:r>
      <w:r w:rsidRPr="005B3C0C">
        <w:rPr>
          <w:szCs w:val="24"/>
          <w:vertAlign w:val="subscript"/>
        </w:rPr>
        <w:t xml:space="preserve">2 </w:t>
      </w:r>
      <w:r w:rsidRPr="005B3C0C">
        <w:rPr>
          <w:szCs w:val="24"/>
        </w:rPr>
        <w:t>remains as free molecules. Free CO</w:t>
      </w:r>
      <w:r w:rsidRPr="005B3C0C">
        <w:rPr>
          <w:szCs w:val="24"/>
          <w:vertAlign w:val="subscript"/>
        </w:rPr>
        <w:t xml:space="preserve">2 </w:t>
      </w:r>
      <w:r w:rsidRPr="005B3C0C">
        <w:rPr>
          <w:szCs w:val="24"/>
        </w:rPr>
        <w:t>is in constant equilibrium with the deprotonated forms of carbonic acid i.e. bicarbonate (HCO</w:t>
      </w:r>
      <w:r w:rsidRPr="005B3C0C">
        <w:rPr>
          <w:szCs w:val="24"/>
          <w:vertAlign w:val="subscript"/>
        </w:rPr>
        <w:t>3</w:t>
      </w:r>
      <w:r w:rsidRPr="005B3C0C">
        <w:rPr>
          <w:szCs w:val="24"/>
          <w:vertAlign w:val="superscript"/>
        </w:rPr>
        <w:t>-</w:t>
      </w:r>
      <w:r w:rsidRPr="005B3C0C">
        <w:rPr>
          <w:szCs w:val="24"/>
        </w:rPr>
        <w:t>) and carbonate (CO</w:t>
      </w:r>
      <w:r w:rsidRPr="005B3C0C">
        <w:rPr>
          <w:szCs w:val="24"/>
          <w:vertAlign w:val="subscript"/>
        </w:rPr>
        <w:t>3</w:t>
      </w:r>
      <w:r w:rsidRPr="005B3C0C">
        <w:rPr>
          <w:szCs w:val="24"/>
          <w:vertAlign w:val="superscript"/>
        </w:rPr>
        <w:t>2-</w:t>
      </w:r>
      <w:r w:rsidRPr="005B3C0C">
        <w:rPr>
          <w:szCs w:val="24"/>
        </w:rPr>
        <w:t xml:space="preserve">) (Equation </w:t>
      </w:r>
      <w:r w:rsidR="003A54AE">
        <w:rPr>
          <w:szCs w:val="24"/>
        </w:rPr>
        <w:t>13</w:t>
      </w:r>
      <w:r w:rsidRPr="005B3C0C">
        <w:rPr>
          <w:szCs w:val="24"/>
        </w:rPr>
        <w:t xml:space="preserve">). </w:t>
      </w:r>
    </w:p>
    <w:p w14:paraId="57B0DB73" w14:textId="77777777" w:rsidR="005B3C0C" w:rsidRPr="005B3C0C" w:rsidRDefault="005B3C0C" w:rsidP="005B3C0C">
      <w:pPr>
        <w:spacing w:line="360" w:lineRule="auto"/>
        <w:rPr>
          <w:rFonts w:eastAsiaTheme="minorEastAsia"/>
          <w:szCs w:val="24"/>
        </w:rPr>
      </w:pPr>
      <m:oMath>
        <m:r>
          <m:rPr>
            <m:sty m:val="p"/>
          </m:rPr>
          <w:rPr>
            <w:rFonts w:ascii="Cambria Math" w:hAnsi="Cambria Math"/>
            <w:szCs w:val="24"/>
          </w:rPr>
          <m:t>C</m:t>
        </m:r>
        <m:sSub>
          <m:sSubPr>
            <m:ctrlPr>
              <w:rPr>
                <w:rFonts w:ascii="Cambria Math" w:hAnsi="Cambria Math"/>
                <w:szCs w:val="24"/>
              </w:rPr>
            </m:ctrlPr>
          </m:sSubPr>
          <m:e>
            <m:r>
              <m:rPr>
                <m:sty m:val="p"/>
              </m:rPr>
              <w:rPr>
                <w:rFonts w:ascii="Cambria Math" w:hAnsi="Cambria Math"/>
                <w:szCs w:val="24"/>
              </w:rPr>
              <m:t>O</m:t>
            </m:r>
          </m:e>
          <m:sub>
            <m:r>
              <m:rPr>
                <m:sty m:val="p"/>
              </m:rPr>
              <w:rPr>
                <w:rFonts w:ascii="Cambria Math" w:hAnsi="Cambria Math"/>
                <w:szCs w:val="24"/>
                <w:vertAlign w:val="subscript"/>
              </w:rPr>
              <m:t>2</m:t>
            </m:r>
          </m:sub>
        </m:sSub>
        <m:r>
          <m:rPr>
            <m:sty m:val="p"/>
          </m:rPr>
          <w:rPr>
            <w:rFonts w:ascii="Cambria Math" w:hAnsi="Cambria Math"/>
            <w:szCs w:val="24"/>
            <w:vertAlign w:val="subscript"/>
          </w:rPr>
          <m:t>+</m:t>
        </m:r>
        <m:sSub>
          <m:sSubPr>
            <m:ctrlPr>
              <w:rPr>
                <w:rFonts w:ascii="Cambria Math" w:hAnsi="Cambria Math"/>
                <w:szCs w:val="24"/>
                <w:vertAlign w:val="subscript"/>
              </w:rPr>
            </m:ctrlPr>
          </m:sSubPr>
          <m:e>
            <m:r>
              <m:rPr>
                <m:sty m:val="p"/>
              </m:rPr>
              <w:rPr>
                <w:rFonts w:ascii="Cambria Math" w:hAnsi="Cambria Math"/>
                <w:szCs w:val="24"/>
                <w:vertAlign w:val="subscript"/>
              </w:rPr>
              <m:t>H</m:t>
            </m:r>
          </m:e>
          <m:sub>
            <m:r>
              <m:rPr>
                <m:sty m:val="p"/>
              </m:rPr>
              <w:rPr>
                <w:rFonts w:ascii="Cambria Math" w:hAnsi="Cambria Math"/>
                <w:szCs w:val="24"/>
                <w:vertAlign w:val="subscript"/>
              </w:rPr>
              <m:t>2</m:t>
            </m:r>
          </m:sub>
        </m:sSub>
        <m:r>
          <m:rPr>
            <m:sty m:val="p"/>
          </m:rPr>
          <w:rPr>
            <w:rFonts w:ascii="Cambria Math" w:hAnsi="Cambria Math"/>
            <w:szCs w:val="24"/>
            <w:vertAlign w:val="subscript"/>
          </w:rPr>
          <m:t xml:space="preserve">0 ↔ </m:t>
        </m:r>
        <m:sSub>
          <m:sSubPr>
            <m:ctrlPr>
              <w:rPr>
                <w:rFonts w:ascii="Cambria Math" w:hAnsi="Cambria Math"/>
                <w:szCs w:val="24"/>
                <w:vertAlign w:val="subscript"/>
              </w:rPr>
            </m:ctrlPr>
          </m:sSubPr>
          <m:e>
            <m:r>
              <m:rPr>
                <m:sty m:val="p"/>
              </m:rPr>
              <w:rPr>
                <w:rFonts w:ascii="Cambria Math" w:hAnsi="Cambria Math"/>
                <w:szCs w:val="24"/>
                <w:vertAlign w:val="subscript"/>
              </w:rPr>
              <m:t>H</m:t>
            </m:r>
          </m:e>
          <m:sub>
            <m:r>
              <m:rPr>
                <m:sty m:val="p"/>
              </m:rPr>
              <w:rPr>
                <w:rFonts w:ascii="Cambria Math" w:hAnsi="Cambria Math"/>
                <w:szCs w:val="24"/>
                <w:vertAlign w:val="subscript"/>
              </w:rPr>
              <m:t>2</m:t>
            </m:r>
          </m:sub>
        </m:sSub>
        <m:r>
          <m:rPr>
            <m:sty m:val="p"/>
          </m:rPr>
          <w:rPr>
            <w:rFonts w:ascii="Cambria Math" w:hAnsi="Cambria Math"/>
            <w:szCs w:val="24"/>
          </w:rPr>
          <m:t>C</m:t>
        </m:r>
        <m:sSub>
          <m:sSubPr>
            <m:ctrlPr>
              <w:rPr>
                <w:rFonts w:ascii="Cambria Math" w:hAnsi="Cambria Math"/>
                <w:szCs w:val="24"/>
              </w:rPr>
            </m:ctrlPr>
          </m:sSubPr>
          <m:e>
            <m:r>
              <m:rPr>
                <m:sty m:val="p"/>
              </m:rPr>
              <w:rPr>
                <w:rFonts w:ascii="Cambria Math" w:hAnsi="Cambria Math"/>
                <w:szCs w:val="24"/>
              </w:rPr>
              <m:t>O</m:t>
            </m:r>
          </m:e>
          <m:sub>
            <m:r>
              <m:rPr>
                <m:sty m:val="p"/>
              </m:rPr>
              <w:rPr>
                <w:rFonts w:ascii="Cambria Math" w:hAnsi="Cambria Math"/>
                <w:szCs w:val="24"/>
                <w:vertAlign w:val="subscript"/>
              </w:rPr>
              <m:t>3</m:t>
            </m:r>
          </m:sub>
        </m:sSub>
        <m:r>
          <m:rPr>
            <m:sty m:val="p"/>
          </m:rPr>
          <w:rPr>
            <w:rFonts w:ascii="Cambria Math" w:hAnsi="Cambria Math"/>
            <w:szCs w:val="24"/>
            <w:vertAlign w:val="subscript"/>
          </w:rPr>
          <m:t xml:space="preserve"> ↔H</m:t>
        </m:r>
        <m:r>
          <m:rPr>
            <m:sty m:val="p"/>
          </m:rPr>
          <w:rPr>
            <w:rFonts w:ascii="Cambria Math" w:hAnsi="Cambria Math"/>
            <w:szCs w:val="24"/>
          </w:rPr>
          <m:t>C</m:t>
        </m:r>
        <m:sSubSup>
          <m:sSubSupPr>
            <m:ctrlPr>
              <w:rPr>
                <w:rFonts w:ascii="Cambria Math" w:hAnsi="Cambria Math"/>
                <w:szCs w:val="24"/>
              </w:rPr>
            </m:ctrlPr>
          </m:sSubSupPr>
          <m:e>
            <m:r>
              <m:rPr>
                <m:sty m:val="p"/>
              </m:rPr>
              <w:rPr>
                <w:rFonts w:ascii="Cambria Math" w:hAnsi="Cambria Math"/>
                <w:szCs w:val="24"/>
              </w:rPr>
              <m:t>O</m:t>
            </m:r>
          </m:e>
          <m:sub>
            <m:r>
              <w:rPr>
                <w:rFonts w:ascii="Cambria Math" w:hAnsi="Cambria Math"/>
                <w:szCs w:val="24"/>
              </w:rPr>
              <m:t>3</m:t>
            </m:r>
          </m:sub>
          <m:sup>
            <m:r>
              <w:rPr>
                <w:rFonts w:ascii="Cambria Math" w:hAnsi="Cambria Math"/>
                <w:szCs w:val="24"/>
              </w:rPr>
              <m:t>-</m:t>
            </m:r>
          </m:sup>
        </m:sSubSup>
        <m:r>
          <m:rPr>
            <m:sty m:val="p"/>
          </m:rPr>
          <w:rPr>
            <w:rFonts w:ascii="Cambria Math" w:hAnsi="Cambria Math"/>
            <w:szCs w:val="24"/>
            <w:vertAlign w:val="subscript"/>
          </w:rPr>
          <m:t>+</m:t>
        </m:r>
        <m:sSup>
          <m:sSupPr>
            <m:ctrlPr>
              <w:rPr>
                <w:rFonts w:ascii="Cambria Math" w:hAnsi="Cambria Math"/>
                <w:szCs w:val="24"/>
                <w:vertAlign w:val="subscript"/>
              </w:rPr>
            </m:ctrlPr>
          </m:sSupPr>
          <m:e>
            <m:r>
              <m:rPr>
                <m:sty m:val="p"/>
              </m:rPr>
              <w:rPr>
                <w:rFonts w:ascii="Cambria Math" w:hAnsi="Cambria Math"/>
                <w:szCs w:val="24"/>
                <w:vertAlign w:val="subscript"/>
              </w:rPr>
              <m:t>H</m:t>
            </m:r>
          </m:e>
          <m:sup>
            <m:r>
              <w:rPr>
                <w:rFonts w:ascii="Cambria Math" w:hAnsi="Cambria Math"/>
                <w:szCs w:val="24"/>
                <w:vertAlign w:val="subscript"/>
              </w:rPr>
              <m:t>+</m:t>
            </m:r>
          </m:sup>
        </m:sSup>
        <m:r>
          <m:rPr>
            <m:sty m:val="p"/>
          </m:rPr>
          <w:rPr>
            <w:rFonts w:ascii="Cambria Math" w:hAnsi="Cambria Math"/>
            <w:szCs w:val="24"/>
            <w:vertAlign w:val="subscript"/>
          </w:rPr>
          <m:t xml:space="preserve"> ↔</m:t>
        </m:r>
        <m:r>
          <m:rPr>
            <m:sty m:val="p"/>
          </m:rPr>
          <w:rPr>
            <w:rFonts w:ascii="Cambria Math" w:hAnsi="Cambria Math"/>
            <w:szCs w:val="24"/>
          </w:rPr>
          <m:t>C</m:t>
        </m:r>
        <m:sSubSup>
          <m:sSubSupPr>
            <m:ctrlPr>
              <w:rPr>
                <w:rFonts w:ascii="Cambria Math" w:hAnsi="Cambria Math"/>
                <w:szCs w:val="24"/>
              </w:rPr>
            </m:ctrlPr>
          </m:sSubSupPr>
          <m:e>
            <m:r>
              <m:rPr>
                <m:sty m:val="p"/>
              </m:rPr>
              <w:rPr>
                <w:rFonts w:ascii="Cambria Math" w:hAnsi="Cambria Math"/>
                <w:szCs w:val="24"/>
              </w:rPr>
              <m:t>O</m:t>
            </m:r>
          </m:e>
          <m:sub>
            <m:r>
              <w:rPr>
                <w:rFonts w:ascii="Cambria Math" w:hAnsi="Cambria Math"/>
                <w:szCs w:val="24"/>
              </w:rPr>
              <m:t>3</m:t>
            </m:r>
          </m:sub>
          <m:sup>
            <m:r>
              <w:rPr>
                <w:rFonts w:ascii="Cambria Math" w:hAnsi="Cambria Math"/>
                <w:szCs w:val="24"/>
              </w:rPr>
              <m:t>2-</m:t>
            </m:r>
          </m:sup>
        </m:sSubSup>
        <m:r>
          <m:rPr>
            <m:sty m:val="p"/>
          </m:rPr>
          <w:rPr>
            <w:rFonts w:ascii="Cambria Math" w:hAnsi="Cambria Math"/>
            <w:szCs w:val="24"/>
            <w:vertAlign w:val="subscript"/>
          </w:rPr>
          <m:t>+</m:t>
        </m:r>
        <m:sSup>
          <m:sSupPr>
            <m:ctrlPr>
              <w:rPr>
                <w:rFonts w:ascii="Cambria Math" w:hAnsi="Cambria Math"/>
                <w:szCs w:val="24"/>
                <w:vertAlign w:val="subscript"/>
              </w:rPr>
            </m:ctrlPr>
          </m:sSupPr>
          <m:e>
            <m:r>
              <m:rPr>
                <m:sty m:val="p"/>
              </m:rPr>
              <w:rPr>
                <w:rFonts w:ascii="Cambria Math" w:hAnsi="Cambria Math"/>
                <w:szCs w:val="24"/>
                <w:vertAlign w:val="subscript"/>
              </w:rPr>
              <m:t>2H</m:t>
            </m:r>
          </m:e>
          <m:sup>
            <m:r>
              <w:rPr>
                <w:rFonts w:ascii="Cambria Math" w:hAnsi="Cambria Math"/>
                <w:szCs w:val="24"/>
                <w:vertAlign w:val="subscript"/>
              </w:rPr>
              <m:t>+</m:t>
            </m:r>
          </m:sup>
        </m:sSup>
        <m:r>
          <w:rPr>
            <w:rFonts w:ascii="Cambria Math" w:hAnsi="Cambria Math"/>
            <w:szCs w:val="24"/>
            <w:vertAlign w:val="subscript"/>
          </w:rPr>
          <m:t xml:space="preserve">   </m:t>
        </m:r>
      </m:oMath>
      <w:r w:rsidR="003A54AE">
        <w:rPr>
          <w:rFonts w:eastAsiaTheme="minorEastAsia"/>
          <w:szCs w:val="24"/>
          <w:vertAlign w:val="subscript"/>
        </w:rPr>
        <w:tab/>
      </w:r>
      <w:r w:rsidR="003A54AE">
        <w:rPr>
          <w:rFonts w:eastAsiaTheme="minorEastAsia"/>
          <w:szCs w:val="24"/>
          <w:vertAlign w:val="subscript"/>
        </w:rPr>
        <w:tab/>
      </w:r>
      <w:r w:rsidR="003A54AE">
        <w:rPr>
          <w:rFonts w:eastAsiaTheme="minorEastAsia"/>
          <w:szCs w:val="24"/>
          <w:vertAlign w:val="subscript"/>
        </w:rPr>
        <w:tab/>
      </w:r>
      <w:r w:rsidRPr="005B3C0C">
        <w:rPr>
          <w:rFonts w:eastAsiaTheme="minorEastAsia"/>
          <w:szCs w:val="24"/>
        </w:rPr>
        <w:t xml:space="preserve">Equation </w:t>
      </w:r>
      <w:r w:rsidR="003A54AE">
        <w:rPr>
          <w:rFonts w:eastAsiaTheme="minorEastAsia"/>
          <w:szCs w:val="24"/>
        </w:rPr>
        <w:t>13</w:t>
      </w:r>
    </w:p>
    <w:p w14:paraId="36DFB1CE" w14:textId="599F53B1" w:rsidR="005B3C0C" w:rsidRPr="005B3C0C" w:rsidRDefault="005B3C0C" w:rsidP="005B3C0C">
      <w:pPr>
        <w:spacing w:line="360" w:lineRule="auto"/>
        <w:rPr>
          <w:szCs w:val="24"/>
        </w:rPr>
      </w:pPr>
      <w:r w:rsidRPr="005B3C0C">
        <w:rPr>
          <w:szCs w:val="24"/>
        </w:rPr>
        <w:t>Consequently, when free CO</w:t>
      </w:r>
      <w:r w:rsidRPr="005B3C0C">
        <w:rPr>
          <w:szCs w:val="24"/>
          <w:vertAlign w:val="subscript"/>
        </w:rPr>
        <w:t xml:space="preserve">2 </w:t>
      </w:r>
      <w:r w:rsidRPr="005B3C0C">
        <w:rPr>
          <w:szCs w:val="24"/>
        </w:rPr>
        <w:t>is removed from the medium by photosynthesis, some of the HCO</w:t>
      </w:r>
      <w:r w:rsidRPr="005B3C0C">
        <w:rPr>
          <w:szCs w:val="24"/>
          <w:vertAlign w:val="subscript"/>
        </w:rPr>
        <w:t>3</w:t>
      </w:r>
      <w:r w:rsidRPr="005B3C0C">
        <w:rPr>
          <w:szCs w:val="24"/>
          <w:vertAlign w:val="superscript"/>
        </w:rPr>
        <w:t xml:space="preserve">- </w:t>
      </w:r>
      <w:r w:rsidRPr="005B3C0C">
        <w:rPr>
          <w:szCs w:val="24"/>
        </w:rPr>
        <w:t>will form CO</w:t>
      </w:r>
      <w:r w:rsidRPr="005B3C0C">
        <w:rPr>
          <w:szCs w:val="24"/>
          <w:vertAlign w:val="subscript"/>
        </w:rPr>
        <w:t xml:space="preserve">2 </w:t>
      </w:r>
      <w:r w:rsidRPr="005B3C0C">
        <w:rPr>
          <w:szCs w:val="24"/>
        </w:rPr>
        <w:t>and OH</w:t>
      </w:r>
      <w:r w:rsidRPr="005B3C0C">
        <w:rPr>
          <w:szCs w:val="24"/>
          <w:vertAlign w:val="superscript"/>
        </w:rPr>
        <w:t>-</w:t>
      </w:r>
      <w:r w:rsidRPr="005B3C0C">
        <w:rPr>
          <w:szCs w:val="24"/>
        </w:rPr>
        <w:t xml:space="preserve"> to maintain the equilibrium. To replace the lost HCO</w:t>
      </w:r>
      <w:r w:rsidRPr="005B3C0C">
        <w:rPr>
          <w:szCs w:val="24"/>
          <w:vertAlign w:val="subscript"/>
        </w:rPr>
        <w:t>3</w:t>
      </w:r>
      <w:r w:rsidRPr="005B3C0C">
        <w:rPr>
          <w:szCs w:val="24"/>
          <w:vertAlign w:val="superscript"/>
        </w:rPr>
        <w:t>-</w:t>
      </w:r>
      <w:r w:rsidRPr="005B3C0C">
        <w:rPr>
          <w:szCs w:val="24"/>
        </w:rPr>
        <w:t>, some of the CO</w:t>
      </w:r>
      <w:r w:rsidRPr="005B3C0C">
        <w:rPr>
          <w:szCs w:val="24"/>
          <w:vertAlign w:val="subscript"/>
        </w:rPr>
        <w:t>3</w:t>
      </w:r>
      <w:r w:rsidRPr="005B3C0C">
        <w:rPr>
          <w:szCs w:val="24"/>
          <w:vertAlign w:val="superscript"/>
        </w:rPr>
        <w:t>2-</w:t>
      </w:r>
      <w:r w:rsidRPr="005B3C0C">
        <w:rPr>
          <w:szCs w:val="24"/>
        </w:rPr>
        <w:t xml:space="preserve"> will protonate by reacting with H</w:t>
      </w:r>
      <w:r w:rsidRPr="005B3C0C">
        <w:rPr>
          <w:szCs w:val="24"/>
          <w:vertAlign w:val="subscript"/>
        </w:rPr>
        <w:t>2</w:t>
      </w:r>
      <w:r w:rsidRPr="005B3C0C">
        <w:rPr>
          <w:szCs w:val="24"/>
        </w:rPr>
        <w:t>O to form HCO</w:t>
      </w:r>
      <w:r w:rsidRPr="005B3C0C">
        <w:rPr>
          <w:szCs w:val="24"/>
          <w:vertAlign w:val="subscript"/>
        </w:rPr>
        <w:t>3</w:t>
      </w:r>
      <w:r w:rsidRPr="005B3C0C">
        <w:rPr>
          <w:szCs w:val="24"/>
          <w:vertAlign w:val="superscript"/>
        </w:rPr>
        <w:t xml:space="preserve">- </w:t>
      </w:r>
      <w:r w:rsidRPr="005B3C0C">
        <w:rPr>
          <w:szCs w:val="24"/>
        </w:rPr>
        <w:t>and OH</w:t>
      </w:r>
      <w:r w:rsidRPr="005B3C0C">
        <w:rPr>
          <w:szCs w:val="24"/>
          <w:vertAlign w:val="superscript"/>
        </w:rPr>
        <w:t xml:space="preserve">- </w:t>
      </w:r>
      <w:r w:rsidR="00BD03EC" w:rsidRPr="005B3C0C">
        <w:rPr>
          <w:szCs w:val="24"/>
          <w:vertAlign w:val="superscript"/>
        </w:rPr>
        <w:fldChar w:fldCharType="begin"/>
      </w:r>
      <w:r w:rsidR="00790A49">
        <w:rPr>
          <w:szCs w:val="24"/>
          <w:vertAlign w:val="superscript"/>
        </w:rPr>
        <w:instrText xml:space="preserve"> ADDIN ZOTERO_ITEM CSL_CITATION {"citationID":"10lc4jbb6p","properties":{"formattedCitation":"(Uusitalo, 1996)","plainCitation":"(Uusitalo, 1996)"},"citationItems":[{"id":1860,"uris":["http://zotero.org/users/1204444/items/GIIRK95S"],"uri":["http://zotero.org/users/1204444/items/GIIRK95S"],"itemData":{"id":1860,"type":"article-journal","title":"Algal carbon uptake and the difference between alkalinity and high pH (\"alkalization\"), exemplified with a pH drift experiment","container-title":"Scientia Marina","page":"129-134","volume":"60","issue":"1","shortTitle":"Scientia Marina","language":"English","author":[{"family":"Uusitalo","given":"J"}],"issued":{"date-parts":[["1996"]]}}}],"schema":"https://github.com/citation-style-language/schema/raw/master/csl-citation.json"} </w:instrText>
      </w:r>
      <w:r w:rsidR="00BD03EC" w:rsidRPr="005B3C0C">
        <w:rPr>
          <w:szCs w:val="24"/>
          <w:vertAlign w:val="superscript"/>
        </w:rPr>
        <w:fldChar w:fldCharType="separate"/>
      </w:r>
      <w:r w:rsidRPr="005B3C0C">
        <w:rPr>
          <w:szCs w:val="24"/>
        </w:rPr>
        <w:t>(Uusitalo, 1996)</w:t>
      </w:r>
      <w:r w:rsidR="00BD03EC" w:rsidRPr="005B3C0C">
        <w:rPr>
          <w:szCs w:val="24"/>
        </w:rPr>
        <w:fldChar w:fldCharType="end"/>
      </w:r>
      <w:r w:rsidRPr="005B3C0C">
        <w:rPr>
          <w:szCs w:val="24"/>
        </w:rPr>
        <w:t xml:space="preserve">. The release of two hydroxide molecules subsequently raises the pH. The relative </w:t>
      </w:r>
      <w:r w:rsidRPr="005B3C0C">
        <w:rPr>
          <w:szCs w:val="24"/>
        </w:rPr>
        <w:lastRenderedPageBreak/>
        <w:t>concentration of carbonic species is very dependent on pH as show</w:t>
      </w:r>
      <w:r w:rsidR="003A54AE">
        <w:rPr>
          <w:szCs w:val="24"/>
        </w:rPr>
        <w:t xml:space="preserve">n by the Bjerrum plot </w:t>
      </w:r>
      <w:r w:rsidR="0081741E">
        <w:rPr>
          <w:noProof/>
          <w:lang w:eastAsia="en-GB"/>
        </w:rPr>
        <w:drawing>
          <wp:anchor distT="0" distB="0" distL="114300" distR="114300" simplePos="0" relativeHeight="252045824" behindDoc="0" locked="0" layoutInCell="1" allowOverlap="1" wp14:anchorId="651FAAFD" wp14:editId="0E61D16F">
            <wp:simplePos x="0" y="0"/>
            <wp:positionH relativeFrom="column">
              <wp:posOffset>5124</wp:posOffset>
            </wp:positionH>
            <wp:positionV relativeFrom="paragraph">
              <wp:posOffset>541151</wp:posOffset>
            </wp:positionV>
            <wp:extent cx="5751195" cy="2002221"/>
            <wp:effectExtent l="0" t="0" r="1905" b="0"/>
            <wp:wrapNone/>
            <wp:docPr id="908" name="Picture 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2057" b="15661"/>
                    <a:stretch/>
                  </pic:blipFill>
                  <pic:spPr bwMode="auto">
                    <a:xfrm>
                      <a:off x="0" y="0"/>
                      <a:ext cx="5751195" cy="20022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4AE">
        <w:rPr>
          <w:szCs w:val="24"/>
        </w:rPr>
        <w:t>in Figure 40</w:t>
      </w:r>
      <w:r w:rsidRPr="005B3C0C">
        <w:rPr>
          <w:szCs w:val="24"/>
        </w:rPr>
        <w:t xml:space="preserve">. </w:t>
      </w:r>
    </w:p>
    <w:p w14:paraId="3EB4FC4F" w14:textId="4CBA3AE2" w:rsidR="005B3C0C" w:rsidRPr="005B3C0C" w:rsidRDefault="005B3C0C" w:rsidP="005B3C0C">
      <w:pPr>
        <w:spacing w:line="360" w:lineRule="auto"/>
        <w:rPr>
          <w:szCs w:val="24"/>
        </w:rPr>
      </w:pPr>
    </w:p>
    <w:p w14:paraId="40403FAF" w14:textId="77777777" w:rsidR="005B3C0C" w:rsidRPr="005B3C0C" w:rsidRDefault="005B3C0C" w:rsidP="005B3C0C">
      <w:pPr>
        <w:spacing w:line="360" w:lineRule="auto"/>
        <w:rPr>
          <w:szCs w:val="24"/>
        </w:rPr>
      </w:pPr>
    </w:p>
    <w:p w14:paraId="7BD8065F" w14:textId="064725CE" w:rsidR="005B3C0C" w:rsidRPr="005B3C0C" w:rsidRDefault="005B3C0C" w:rsidP="005B3C0C">
      <w:pPr>
        <w:spacing w:line="360" w:lineRule="auto"/>
        <w:rPr>
          <w:szCs w:val="24"/>
        </w:rPr>
      </w:pPr>
    </w:p>
    <w:p w14:paraId="297956A3" w14:textId="77777777" w:rsidR="005B3C0C" w:rsidRPr="005B3C0C" w:rsidRDefault="005B3C0C" w:rsidP="005B3C0C">
      <w:pPr>
        <w:spacing w:line="360" w:lineRule="auto"/>
        <w:rPr>
          <w:szCs w:val="24"/>
        </w:rPr>
      </w:pPr>
    </w:p>
    <w:p w14:paraId="2EFD62E3" w14:textId="77777777" w:rsidR="005B3C0C" w:rsidRPr="005B3C0C" w:rsidRDefault="005B3C0C" w:rsidP="005B3C0C">
      <w:pPr>
        <w:spacing w:line="360" w:lineRule="auto"/>
        <w:rPr>
          <w:szCs w:val="24"/>
        </w:rPr>
      </w:pPr>
    </w:p>
    <w:p w14:paraId="49C776BB" w14:textId="5C0AB286" w:rsidR="005B3C0C" w:rsidRPr="005B3C0C" w:rsidRDefault="0081741E" w:rsidP="005B3C0C">
      <w:pPr>
        <w:spacing w:line="360" w:lineRule="auto"/>
        <w:rPr>
          <w:szCs w:val="24"/>
        </w:rPr>
      </w:pPr>
      <w:r>
        <w:rPr>
          <w:noProof/>
          <w:szCs w:val="24"/>
          <w:lang w:eastAsia="en-GB"/>
        </w:rPr>
        <mc:AlternateContent>
          <mc:Choice Requires="wps">
            <w:drawing>
              <wp:anchor distT="0" distB="0" distL="114300" distR="114300" simplePos="0" relativeHeight="251585024" behindDoc="0" locked="0" layoutInCell="1" allowOverlap="1" wp14:anchorId="49AD7881" wp14:editId="2EF587B1">
                <wp:simplePos x="0" y="0"/>
                <wp:positionH relativeFrom="column">
                  <wp:posOffset>461010</wp:posOffset>
                </wp:positionH>
                <wp:positionV relativeFrom="paragraph">
                  <wp:posOffset>110687</wp:posOffset>
                </wp:positionV>
                <wp:extent cx="4759325" cy="563880"/>
                <wp:effectExtent l="0" t="0" r="0" b="0"/>
                <wp:wrapNone/>
                <wp:docPr id="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9325" cy="563880"/>
                        </a:xfrm>
                        <a:prstGeom prst="rect">
                          <a:avLst/>
                        </a:prstGeom>
                        <a:noFill/>
                        <a:ln w="9525">
                          <a:noFill/>
                          <a:miter lim="800000"/>
                          <a:headEnd/>
                          <a:tailEnd/>
                        </a:ln>
                      </wps:spPr>
                      <wps:txbx>
                        <w:txbxContent>
                          <w:p w14:paraId="6E1D4126" w14:textId="77777777" w:rsidR="003B14DC" w:rsidRPr="00ED0F5B" w:rsidRDefault="003B14DC" w:rsidP="005B3C0C">
                            <w:pPr>
                              <w:rPr>
                                <w:sz w:val="20"/>
                                <w:szCs w:val="20"/>
                              </w:rPr>
                            </w:pPr>
                            <w:r w:rsidRPr="00ED0F5B">
                              <w:rPr>
                                <w:b/>
                                <w:sz w:val="20"/>
                                <w:szCs w:val="20"/>
                              </w:rPr>
                              <w:t xml:space="preserve">Figure </w:t>
                            </w:r>
                            <w:r>
                              <w:rPr>
                                <w:b/>
                                <w:sz w:val="20"/>
                                <w:szCs w:val="20"/>
                              </w:rPr>
                              <w:t>40</w:t>
                            </w:r>
                            <w:r w:rsidRPr="00ED0F5B">
                              <w:rPr>
                                <w:sz w:val="20"/>
                                <w:szCs w:val="20"/>
                              </w:rPr>
                              <w:t xml:space="preserve">. Bjerrum plot showing pH dependency of carbonic species equilibrium </w:t>
                            </w:r>
                            <w:r w:rsidRPr="00ED0F5B">
                              <w:rPr>
                                <w:sz w:val="20"/>
                                <w:szCs w:val="20"/>
                              </w:rPr>
                              <w:fldChar w:fldCharType="begin"/>
                            </w:r>
                            <w:r w:rsidRPr="00ED0F5B">
                              <w:rPr>
                                <w:sz w:val="20"/>
                                <w:szCs w:val="20"/>
                              </w:rPr>
                              <w:instrText xml:space="preserve"> ADDIN ZOTERO_ITEM CSL_CITATION {"citationID":"uclmehf8v","properties":{"formattedCitation":"(Zosel et al., 2011)","plainCitation":"(Zosel et al., 2011)"},"citationItems":[{"id":134,"uris":["http://zotero.org/users/1204444/items/VBW3E365"],"uri":["http://zotero.org/users/1204444/items/VBW3E365"],"itemData":{"id":134,"type":"article-journal","title":"The measurement of dissolved and gaseous carbon dioxide concentration","container-title":"Measurement Science and Technology","page":"072001","volume":"22","issue":"7","source":"CrossRef","DOI":"10.1088/0957-0233/22/7/072001","ISSN":"0957-0233, 1361-6501","author":[{"family":"Zosel","given":"J"},{"family":"Oelßner","given":"W"},{"family":"Decker","given":"M"},{"family":"Gerlach","given":"G"},{"family":"Guth","given":"U"}],"issued":{"date-parts":[["2011",7,1]]}}}],"schema":"https://github.com/citation-style-language/schema/raw/master/csl-citation.json"} </w:instrText>
                            </w:r>
                            <w:r w:rsidRPr="00ED0F5B">
                              <w:rPr>
                                <w:sz w:val="20"/>
                                <w:szCs w:val="20"/>
                              </w:rPr>
                              <w:fldChar w:fldCharType="separate"/>
                            </w:r>
                            <w:r w:rsidRPr="00ED0F5B">
                              <w:rPr>
                                <w:sz w:val="20"/>
                                <w:szCs w:val="20"/>
                              </w:rPr>
                              <w:t xml:space="preserve">(Zosel </w:t>
                            </w:r>
                            <w:r w:rsidRPr="00490409">
                              <w:rPr>
                                <w:i/>
                                <w:sz w:val="20"/>
                                <w:szCs w:val="20"/>
                              </w:rPr>
                              <w:t>et al</w:t>
                            </w:r>
                            <w:r w:rsidRPr="00ED0F5B">
                              <w:rPr>
                                <w:sz w:val="20"/>
                                <w:szCs w:val="20"/>
                              </w:rPr>
                              <w:t>., 2011)</w:t>
                            </w:r>
                            <w:r w:rsidRPr="00ED0F5B">
                              <w:rPr>
                                <w:sz w:val="20"/>
                                <w:szCs w:val="20"/>
                              </w:rPr>
                              <w:fldChar w:fldCharType="end"/>
                            </w:r>
                            <w:r w:rsidRPr="00ED0F5B">
                              <w:rPr>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AD7881" id="_x0000_s1385" type="#_x0000_t202" style="position:absolute;left:0;text-align:left;margin-left:36.3pt;margin-top:8.7pt;width:374.75pt;height:44.4pt;z-index:251585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" filled="f" stroked="f">
                <v:textbox style="mso-fit-shape-to-text:t">
                  <w:txbxContent>
                    <w:p w14:paraId="6E1D4126" w14:textId="77777777" w:rsidR="003B14DC" w:rsidRPr="00ED0F5B" w:rsidRDefault="003B14DC" w:rsidP="005B3C0C">
                      <w:pPr>
                        <w:rPr>
                          <w:sz w:val="20"/>
                          <w:szCs w:val="20"/>
                        </w:rPr>
                      </w:pPr>
                      <w:r w:rsidRPr="00ED0F5B">
                        <w:rPr>
                          <w:b/>
                          <w:sz w:val="20"/>
                          <w:szCs w:val="20"/>
                        </w:rPr>
                        <w:t xml:space="preserve">Figure </w:t>
                      </w:r>
                      <w:r>
                        <w:rPr>
                          <w:b/>
                          <w:sz w:val="20"/>
                          <w:szCs w:val="20"/>
                        </w:rPr>
                        <w:t>40</w:t>
                      </w:r>
                      <w:r w:rsidRPr="00ED0F5B">
                        <w:rPr>
                          <w:sz w:val="20"/>
                          <w:szCs w:val="20"/>
                        </w:rPr>
                        <w:t xml:space="preserve">. Bjerrum plot showing pH dependency of carbonic species equilibrium </w:t>
                      </w:r>
                      <w:r w:rsidRPr="00ED0F5B">
                        <w:rPr>
                          <w:sz w:val="20"/>
                          <w:szCs w:val="20"/>
                        </w:rPr>
                        <w:fldChar w:fldCharType="begin"/>
                      </w:r>
                      <w:r w:rsidRPr="00ED0F5B">
                        <w:rPr>
                          <w:sz w:val="20"/>
                          <w:szCs w:val="20"/>
                        </w:rPr>
                        <w:instrText xml:space="preserve"> ADDIN ZOTERO_ITEM CSL_CITATION {"citationID":"uclmehf8v","properties":{"formattedCitation":"(Zosel et al., 2011)","plainCitation":"(Zosel et al., 2011)"},"citationItems":[{"id":134,"uris":["http://zotero.org/users/1204444/items/VBW3E365"],"uri":["http://zotero.org/users/1204444/items/VBW3E365"],"itemData":{"id":134,"type":"article-journal","title":"The measurement of dissolved and gaseous carbon dioxide concentration","container-title":"Measurement Science and Technology","page":"072001","volume":"22","issue":"7","source":"CrossRef","DOI":"10.1088/0957-0233/22/7/072001","ISSN":"0957-0233, 1361-6501","author":[{"family":"Zosel","given":"J"},{"family":"Oelßner","given":"W"},{"family":"Decker","given":"M"},{"family":"Gerlach","given":"G"},{"family":"Guth","given":"U"}],"issued":{"date-parts":[["2011",7,1]]}}}],"schema":"https://github.com/citation-style-language/schema/raw/master/csl-citation.json"} </w:instrText>
                      </w:r>
                      <w:r w:rsidRPr="00ED0F5B">
                        <w:rPr>
                          <w:sz w:val="20"/>
                          <w:szCs w:val="20"/>
                        </w:rPr>
                        <w:fldChar w:fldCharType="separate"/>
                      </w:r>
                      <w:r w:rsidRPr="00ED0F5B">
                        <w:rPr>
                          <w:sz w:val="20"/>
                          <w:szCs w:val="20"/>
                        </w:rPr>
                        <w:t xml:space="preserve">(Zosel </w:t>
                      </w:r>
                      <w:r w:rsidRPr="00490409">
                        <w:rPr>
                          <w:i/>
                          <w:sz w:val="20"/>
                          <w:szCs w:val="20"/>
                        </w:rPr>
                        <w:t>et al</w:t>
                      </w:r>
                      <w:r w:rsidRPr="00ED0F5B">
                        <w:rPr>
                          <w:sz w:val="20"/>
                          <w:szCs w:val="20"/>
                        </w:rPr>
                        <w:t>., 2011)</w:t>
                      </w:r>
                      <w:r w:rsidRPr="00ED0F5B">
                        <w:rPr>
                          <w:sz w:val="20"/>
                          <w:szCs w:val="20"/>
                        </w:rPr>
                        <w:fldChar w:fldCharType="end"/>
                      </w:r>
                      <w:r w:rsidRPr="00ED0F5B">
                        <w:rPr>
                          <w:sz w:val="20"/>
                          <w:szCs w:val="20"/>
                        </w:rPr>
                        <w:t>.</w:t>
                      </w:r>
                    </w:p>
                  </w:txbxContent>
                </v:textbox>
              </v:shape>
            </w:pict>
          </mc:Fallback>
        </mc:AlternateContent>
      </w:r>
    </w:p>
    <w:p w14:paraId="0422BCBA" w14:textId="56E2F62B" w:rsidR="005B3C0C" w:rsidRPr="005B3C0C" w:rsidRDefault="005B3C0C" w:rsidP="005B3C0C">
      <w:pPr>
        <w:spacing w:line="360" w:lineRule="auto"/>
        <w:rPr>
          <w:szCs w:val="24"/>
        </w:rPr>
      </w:pPr>
    </w:p>
    <w:p w14:paraId="13233DA2" w14:textId="77777777" w:rsidR="005B3C0C" w:rsidRPr="005B3C0C" w:rsidRDefault="005B3C0C" w:rsidP="005B3C0C">
      <w:pPr>
        <w:spacing w:line="360" w:lineRule="auto"/>
        <w:rPr>
          <w:szCs w:val="24"/>
        </w:rPr>
      </w:pPr>
      <w:r w:rsidRPr="005B3C0C">
        <w:rPr>
          <w:szCs w:val="24"/>
        </w:rPr>
        <w:t>Most microalgae species possess CO</w:t>
      </w:r>
      <w:r w:rsidRPr="005B3C0C">
        <w:rPr>
          <w:szCs w:val="24"/>
          <w:vertAlign w:val="subscript"/>
        </w:rPr>
        <w:t xml:space="preserve">2 </w:t>
      </w:r>
      <w:r w:rsidRPr="005B3C0C">
        <w:rPr>
          <w:szCs w:val="24"/>
        </w:rPr>
        <w:t>concentrating mechanisms (CCMs) which actively transport inorganic carbon species and convert them to CO</w:t>
      </w:r>
      <w:r w:rsidRPr="005B3C0C">
        <w:rPr>
          <w:szCs w:val="24"/>
          <w:vertAlign w:val="subscript"/>
        </w:rPr>
        <w:t xml:space="preserve">2 </w:t>
      </w:r>
      <w:r w:rsidRPr="005B3C0C">
        <w:rPr>
          <w:szCs w:val="24"/>
        </w:rPr>
        <w:t xml:space="preserve">for use in the Calvin cycle </w:t>
      </w:r>
      <w:r w:rsidR="00BD03EC" w:rsidRPr="005B3C0C">
        <w:rPr>
          <w:szCs w:val="24"/>
        </w:rPr>
        <w:fldChar w:fldCharType="begin"/>
      </w:r>
      <w:r w:rsidR="00790A49">
        <w:rPr>
          <w:szCs w:val="24"/>
        </w:rPr>
        <w:instrText xml:space="preserve"> ADDIN ZOTERO_ITEM CSL_CITATION {"citationID":"2qk85cco27","properties":{"formattedCitation":"(Colman et al., 2002; Giordano et al., 2005)","plainCitation":"(Colman et al., 2002; Giordano et al., 2005)"},"citationItems":[{"id":1862,"uris":["http://zotero.org/users/1204444/items/H38G3EP7"],"uri":["http://zotero.org/users/1204444/items/H38G3EP7"],"itemData":{"id":1862,"type":"article-journal","title":"The diversity of inorganic carbon acquisition mechanisms in eukaryotic microalgae","container-title":"Functional Plant Biology","page":"261-270","volume":"29","issue":"2-3","source":"Scopus","abstract":"Eukaryotic microalgae have developed CO2 concentrating mechanisms to maximise the concentration of CO2 at the active site of Rubisco in response to the low CO2 concentrations in the external aquatic medium. In these organisms, the modes of inorganic carbon (Ci) uptake are diverse, ranging from diffusive CO2 uptake to the active transport of HCO3- and CO2, and many have an external carbonic anhydrase to facilitate HCO3- use. There is unequivocal evidence for the mechanisms of Ci uptake in only about 25 species of microalgae of the chlorophyte, haptophyte, rhodophyte, diatom, and eustigmatophyte groups. Most of these species take up both CO2 and HCO3-, but the rates of uptake of each of these substrates varies with the algal species. A few species take up only one of the two forms of Ci, an adaptation that is not necessarily correlated with their ecological distribution. Evidence is presented for the active uptake of HCO3- and CO2 in two marine haptophytes, Isochrysis galbana Parke and Dicrateria inornata Parke, and for active transport of CO2 but lack of HCO3- uptake in two marine dinoflagellates, Amphidinium carterae Hulburt and Heterocapsa oceanica Stein.","ISSN":"14454408","language":"English","author":[{"family":"Colman","given":"B."},{"family":"Huertas","given":"I.E."},{"family":"Bhatti","given":"S."},{"family":"Dason","given":"J.S."}],"issued":{"date-parts":[["2002"]]}}},{"id":1866,"uris":["http://zotero.org/users/1204444/items/IS7Q4TX4"],"uri":["http://zotero.org/users/1204444/items/IS7Q4TX4"],"itemData":{"id":1866,"type":"article-journal","title":"CO2 CONCENTRATING MECHANISMS IN ALGAE: Mechanisms, Environmental Modulation, and Evolution","container-title":"Annual Review of Plant Biology","page":"99-131","volume":"56","issue":"1","source":"Annual Reviews","abstract":"The evolution of organisms capable of oxygenic photosynthesis paralleled a long-term reduction in atmospheric CO2 and the increase in O2. Consequently, the competition between O2 and CO2 for the active sites of RUBISCO ribulose bisphosphate carboxylase/oxygenase became more and more restrictive to the rate of photosynthesis. In coping with this situation, many algae and some higher plants acquired mechanisms that use energy to increase the CO2 concentrations (CO2 concentrating mechanisms, CCMs CO2 concentrating mechanism ) in the proximity of RUBISCO. A number of CCM variants are now found among the different groups of algae. Modulating the CCMs may be crucial in the energetic and nutritional budgets of a cell, and a multitude of environmental factors can exert regulatory effects on the expression of the CCM components. We discuss the diversity of CCMs, their evolutionary origins, and the role of the environment in CCM modulation.","DOI":"10.1146/annurev.arplant.56.032604.144052","note":"PMID: 15862091","shortTitle":"CO2 CONCENTRATING MECHANISMS IN ALGAE","author":[{"family":"Giordano","given":"Mario"},{"family":"Beardall","given":"John"},{"family":"Raven","given":"John A."}],"issued":{"date-parts":[["2005"]]},"PMID":"15862091"}}],"schema":"https://github.com/citation-style-language/schema/raw/master/csl-citation.json"} </w:instrText>
      </w:r>
      <w:r w:rsidR="00BD03EC" w:rsidRPr="005B3C0C">
        <w:rPr>
          <w:szCs w:val="24"/>
        </w:rPr>
        <w:fldChar w:fldCharType="separate"/>
      </w:r>
      <w:r w:rsidRPr="005B3C0C">
        <w:rPr>
          <w:szCs w:val="24"/>
        </w:rPr>
        <w:t xml:space="preserve">(Colman </w:t>
      </w:r>
      <w:r w:rsidR="00490409" w:rsidRPr="00490409">
        <w:rPr>
          <w:i/>
          <w:szCs w:val="24"/>
        </w:rPr>
        <w:t>et al</w:t>
      </w:r>
      <w:r w:rsidRPr="005B3C0C">
        <w:rPr>
          <w:szCs w:val="24"/>
        </w:rPr>
        <w:t xml:space="preserve">., 2002; Giordano </w:t>
      </w:r>
      <w:r w:rsidR="00490409" w:rsidRPr="00490409">
        <w:rPr>
          <w:i/>
          <w:szCs w:val="24"/>
        </w:rPr>
        <w:t>et al</w:t>
      </w:r>
      <w:r w:rsidRPr="005B3C0C">
        <w:rPr>
          <w:szCs w:val="24"/>
        </w:rPr>
        <w:t>., 2005)</w:t>
      </w:r>
      <w:r w:rsidR="00BD03EC" w:rsidRPr="005B3C0C">
        <w:rPr>
          <w:szCs w:val="24"/>
        </w:rPr>
        <w:fldChar w:fldCharType="end"/>
      </w:r>
      <w:r w:rsidRPr="005B3C0C">
        <w:rPr>
          <w:szCs w:val="24"/>
        </w:rPr>
        <w:t xml:space="preserve">. </w:t>
      </w:r>
      <w:r w:rsidRPr="005B3C0C">
        <w:rPr>
          <w:i/>
          <w:szCs w:val="24"/>
        </w:rPr>
        <w:t>M. inermum</w:t>
      </w:r>
      <w:r w:rsidRPr="005B3C0C">
        <w:rPr>
          <w:szCs w:val="24"/>
        </w:rPr>
        <w:t xml:space="preserve"> used in this project is unlikely to lack such mechanisms because of its ability to growth at pH values above 8.2 </w:t>
      </w:r>
      <w:r w:rsidR="00BD03EC" w:rsidRPr="005B3C0C">
        <w:rPr>
          <w:szCs w:val="24"/>
        </w:rPr>
        <w:fldChar w:fldCharType="begin"/>
      </w:r>
      <w:r w:rsidR="00790A49">
        <w:rPr>
          <w:szCs w:val="24"/>
        </w:rPr>
        <w:instrText xml:space="preserve"> ADDIN ZOTERO_ITEM CSL_CITATION {"citationID":"2i2407em3t","properties":{"formattedCitation":"(Raven et al., 2012)","plainCitation":"(Raven et al., 2012)"},"citationItems":[{"id":1870,"uris":["http://zotero.org/users/1204444/items/XBG3ECCU"],"uri":["http://zotero.org/users/1204444/items/XBG3ECCU"],"itemData":{"id":1870,"type":"article-journal","title":"Algal evolution in relation to atmospheric CO 2: Carboxylases, carbon-concentrating mechanisms and carbon oxidation cycles","container-title":"Philosophical Transactions of the Royal Society B: Biological Sciences","page":"493-507","volume":"367","issue":"1588","source":"Scopus","abstract":"Oxygenic photosynthesis evolved at least 2.4 Ga; all oxygenic organisms use the ribulose bisphosphate carboxylase-oxygenase (Rubisco)-photosynthetic carbon reduction cycle (PCRC) rather than one of the five other known pathways of autotrophic CO 2 assimilation. The high CO 2 and (initially) O 2-free conditions permitted the use of a Rubisco with a high maximum specific reaction rate. As CO 2 decreased and O 2 increased, Rubisco oxygenase activity increased and 2-phosphoglycolate was produced, with the evolution of pathways recycling this inhibitory product to sugar phosphates. Changed atmospheric composition also selected for Rubiscos with higher CO 2 affinity and CO 2/O 2 selectivity correlated with decreased CO 2-saturated catalytic capacity and/or for CO 2-concentrating mechanisms (CCMs). These changes increase the energy, nitrogen, phosphorus, iron, zinc and manganese cost of producing and operating Rubisco-PCRC, while biosphere oxygenation decreased the availability of nitrogen, phosphorus and iron. The majority of algae today have CCMs; the timing of their origins is unclear. If CCMs evolved in a low-CO 2 episode followed by one or more lengthy high-CO 2 episodes, CCM retention could involve a combination of environmental factors known to favour CCM retention in extant organisms that also occur in a warmer high-CO 2 ocean. More investigations, including studies of genetic adaptation, are needed. © 2012 The Royal Society.","DOI":"10.1098/rstb.2011.0212","ISSN":"09628436","shortTitle":"Algal evolution in relation to atmospheric CO 2","language":"English","author":[{"family":"Raven","given":"J.A."},{"family":"Giordano","given":"M."},{"family":"Beardall","given":"J."},{"family":"Maberly","given":"S.C."}],"issued":{"date-parts":[["2012"]]}}}],"schema":"https://github.com/citation-style-language/schema/raw/master/csl-citation.json"} </w:instrText>
      </w:r>
      <w:r w:rsidR="00BD03EC" w:rsidRPr="005B3C0C">
        <w:rPr>
          <w:szCs w:val="24"/>
        </w:rPr>
        <w:fldChar w:fldCharType="separate"/>
      </w:r>
      <w:r w:rsidRPr="005B3C0C">
        <w:rPr>
          <w:szCs w:val="24"/>
        </w:rPr>
        <w:t xml:space="preserve">(Raven </w:t>
      </w:r>
      <w:r w:rsidR="00490409" w:rsidRPr="00490409">
        <w:rPr>
          <w:i/>
          <w:szCs w:val="24"/>
        </w:rPr>
        <w:t>et al</w:t>
      </w:r>
      <w:r w:rsidRPr="005B3C0C">
        <w:rPr>
          <w:szCs w:val="24"/>
        </w:rPr>
        <w:t>., 2012)</w:t>
      </w:r>
      <w:r w:rsidR="00BD03EC" w:rsidRPr="005B3C0C">
        <w:rPr>
          <w:szCs w:val="24"/>
        </w:rPr>
        <w:fldChar w:fldCharType="end"/>
      </w:r>
      <w:r w:rsidRPr="005B3C0C">
        <w:rPr>
          <w:szCs w:val="24"/>
        </w:rPr>
        <w:t xml:space="preserve">. Equally, CCMs are unlikely to be limited by nutrient availability due to the nutrient rich 3N-BBM medium used </w:t>
      </w:r>
      <w:r w:rsidR="00BD03EC" w:rsidRPr="005B3C0C">
        <w:rPr>
          <w:szCs w:val="24"/>
        </w:rPr>
        <w:fldChar w:fldCharType="begin"/>
      </w:r>
      <w:r w:rsidR="00790A49">
        <w:rPr>
          <w:szCs w:val="24"/>
        </w:rPr>
        <w:instrText xml:space="preserve"> ADDIN ZOTERO_ITEM CSL_CITATION {"citationID":"15cnpsc5ta","properties":{"formattedCitation":"(Beardall et al., 1998)","plainCitation":"(Beardall et al., 1998)"},"citationItems":[{"id":1874,"uris":["http://zotero.org/users/1204444/items/M3URDE7P"],"uri":["http://zotero.org/users/1204444/items/M3URDE7P"],"itemData":{"id":1874,"type":"article-journal","title":"Environmental regulation of CO2-concentrating mechanisms in microalgae","container-title":"Canadian Journal of Botany","page":"1010-1017","volume":"76","issue":"6","source":"Scopus","abstract":"Most microalgae possess a mechanism for actively transporting inorganic carbon that concentrates CO2 at the active site of the carbon fixing enzyme ribulose hisphosphate carboxylase-oxygenase (Rubisco). This review considers the effects of environmental factors on the capacity and activity of microalgal CO2-concentrating mechanisms. Limitation of energy supply by light availability decreases the rate of inorganic carbon transport and cells grown under light-limited conditions have a reduced capacity for CO2 accumulation. Phosphorus limitation also reduces the capacity of algal cells to accumulate CO2, whereas both the rate of supply of nitrogen and the form in which it is made available interact in various complex ways with carbon utilization. The potential role of other nutrients in modulating inorganic carbon transport is also discussed. The capacity of algae for carbon accumulation is also affected by CO2 supply, which, in turn, is a function of the interactions between ionic strength of the growth medium, pH, cell density in culture, aeration rate, and inorganic carbon concentration in the medium. The effects of these interacting parameters are discussed, together with an assessment of the possible roles and significance of CO2-concentrating mechanisms to microalgae in marine and freshwater ecosystems.","ISSN":"00084026","language":"English","author":[{"family":"Beardall","given":"J."},{"family":"Johnston","given":"A."},{"family":"Raven","given":"J."}],"issued":{"date-parts":[["1998"]]}}}],"schema":"https://github.com/citation-style-language/schema/raw/master/csl-citation.json"} </w:instrText>
      </w:r>
      <w:r w:rsidR="00BD03EC" w:rsidRPr="005B3C0C">
        <w:rPr>
          <w:szCs w:val="24"/>
        </w:rPr>
        <w:fldChar w:fldCharType="separate"/>
      </w:r>
      <w:r w:rsidRPr="005B3C0C">
        <w:rPr>
          <w:szCs w:val="24"/>
        </w:rPr>
        <w:t xml:space="preserve">(Beardall </w:t>
      </w:r>
      <w:r w:rsidR="00490409" w:rsidRPr="00490409">
        <w:rPr>
          <w:i/>
          <w:szCs w:val="24"/>
        </w:rPr>
        <w:t>et al</w:t>
      </w:r>
      <w:r w:rsidRPr="005B3C0C">
        <w:rPr>
          <w:szCs w:val="24"/>
        </w:rPr>
        <w:t>., 1998)</w:t>
      </w:r>
      <w:r w:rsidR="00BD03EC" w:rsidRPr="005B3C0C">
        <w:rPr>
          <w:szCs w:val="24"/>
        </w:rPr>
        <w:fldChar w:fldCharType="end"/>
      </w:r>
      <w:r w:rsidRPr="005B3C0C">
        <w:rPr>
          <w:szCs w:val="24"/>
        </w:rPr>
        <w:t>. Measuring purely the dissolved CO</w:t>
      </w:r>
      <w:r w:rsidRPr="005B3C0C">
        <w:rPr>
          <w:szCs w:val="24"/>
          <w:vertAlign w:val="subscript"/>
        </w:rPr>
        <w:t>2</w:t>
      </w:r>
      <w:r w:rsidRPr="005B3C0C">
        <w:rPr>
          <w:szCs w:val="24"/>
        </w:rPr>
        <w:t xml:space="preserve"> will not give an accurate assessment of the available inorganic carbonic species in the solution, especially if the pH is increased by acetate uptake. </w:t>
      </w:r>
      <w:r w:rsidR="00E827BE" w:rsidRPr="005B3C0C">
        <w:rPr>
          <w:szCs w:val="24"/>
        </w:rPr>
        <w:t>Consequently,</w:t>
      </w:r>
      <w:r w:rsidRPr="005B3C0C">
        <w:rPr>
          <w:szCs w:val="24"/>
        </w:rPr>
        <w:t xml:space="preserve"> at the pH range of 6.5-7.5 measured during cultivation, dissolved inorganic carbon (DIC) analysis provided a reliable measurement of the dissolved inorganic carbon species available for photosynthetic assimilation including dissolved CO</w:t>
      </w:r>
      <w:r w:rsidRPr="005B3C0C">
        <w:rPr>
          <w:szCs w:val="24"/>
          <w:vertAlign w:val="subscript"/>
        </w:rPr>
        <w:t>2</w:t>
      </w:r>
      <w:r w:rsidRPr="005B3C0C">
        <w:rPr>
          <w:szCs w:val="24"/>
        </w:rPr>
        <w:t xml:space="preserve"> and bicarbonate</w:t>
      </w:r>
    </w:p>
    <w:p w14:paraId="4A00202E" w14:textId="77777777" w:rsidR="005B3C0C" w:rsidRPr="005B3C0C" w:rsidRDefault="005B3C0C" w:rsidP="005B3C0C">
      <w:pPr>
        <w:spacing w:line="360" w:lineRule="auto"/>
      </w:pPr>
      <w:r w:rsidRPr="005B3C0C">
        <w:t xml:space="preserve">During the time course of the experiment the DIC concentration of autotrophic cultures declined, dropping below the DIC concentration in the air-equilibrated control within the first 24 hours of growth (8 µM C ± 1). Beyond 24 hours the DIC concentration remained relatively stable (Figure </w:t>
      </w:r>
      <w:r w:rsidR="003A54AE">
        <w:t>41</w:t>
      </w:r>
      <w:r w:rsidRPr="005B3C0C">
        <w:t>). Correspondingly, the O</w:t>
      </w:r>
      <w:r w:rsidRPr="005B3C0C">
        <w:rPr>
          <w:vertAlign w:val="subscript"/>
        </w:rPr>
        <w:t>2</w:t>
      </w:r>
      <w:r w:rsidRPr="005B3C0C">
        <w:t xml:space="preserve"> concentration significantly increased over the first 24 hours, exceeding the concentration measured in the control (Figure </w:t>
      </w:r>
      <w:r w:rsidR="003A54AE">
        <w:t>42</w:t>
      </w:r>
      <w:r w:rsidRPr="005B3C0C">
        <w:t>). Similarly, beyond this point, the O</w:t>
      </w:r>
      <w:r w:rsidRPr="005B3C0C">
        <w:rPr>
          <w:vertAlign w:val="subscript"/>
        </w:rPr>
        <w:t xml:space="preserve">2 </w:t>
      </w:r>
      <w:r w:rsidRPr="005B3C0C">
        <w:t xml:space="preserve">level remained stable, and did not differ significantly from the control (Figure </w:t>
      </w:r>
      <w:r w:rsidR="003A54AE">
        <w:t>42</w:t>
      </w:r>
      <w:r w:rsidRPr="005B3C0C">
        <w:t>). Measurements of O</w:t>
      </w:r>
      <w:r w:rsidRPr="005B3C0C">
        <w:rPr>
          <w:vertAlign w:val="subscript"/>
        </w:rPr>
        <w:t>2</w:t>
      </w:r>
      <w:r w:rsidRPr="005B3C0C">
        <w:t xml:space="preserve"> evolution indicate rates of photosynthesis were relatively low, and did not significantly change over the experimental time period (Figure </w:t>
      </w:r>
      <w:r w:rsidR="003A54AE">
        <w:t>42</w:t>
      </w:r>
      <w:r w:rsidRPr="005B3C0C">
        <w:t>)</w:t>
      </w:r>
    </w:p>
    <w:p w14:paraId="01DF64A0" w14:textId="77777777" w:rsidR="005B3C0C" w:rsidRPr="005B3C0C" w:rsidRDefault="005B3C0C" w:rsidP="005B3C0C">
      <w:pPr>
        <w:spacing w:line="360" w:lineRule="auto"/>
      </w:pPr>
      <w:r w:rsidRPr="005B3C0C">
        <w:lastRenderedPageBreak/>
        <w:t xml:space="preserve">In contrast, the DIC concentration measured in heterotrophic treatments increased progressively over the growth period as cell density increased. At the end of the experiment the DIC concentration reached 0.74 mM C ± 0.01, compared to 0.04 mM C 0.01 in the control treatment (Figure </w:t>
      </w:r>
      <w:r w:rsidR="003A54AE">
        <w:t>41</w:t>
      </w:r>
      <w:r w:rsidRPr="005B3C0C">
        <w:t>). Accordingly, the DO in heterotrophic cultures gradually declined over time, dropping below the air-equilibrated control. At the end of the growth period DO declined to 0.06 mM O</w:t>
      </w:r>
      <w:r w:rsidRPr="005B3C0C">
        <w:rPr>
          <w:vertAlign w:val="subscript"/>
        </w:rPr>
        <w:t xml:space="preserve">2 </w:t>
      </w:r>
      <w:r w:rsidRPr="005B3C0C">
        <w:t xml:space="preserve">± 0.008, compared to 0.27 mM ± 0.001 in the control (Figure </w:t>
      </w:r>
      <w:r w:rsidR="003A54AE">
        <w:t>42</w:t>
      </w:r>
      <w:r w:rsidRPr="005B3C0C">
        <w:t xml:space="preserve">). After an initial increase in the rate of respiration during the log phase of growth there was a weak decline, which was only statistically significant after 144 hours (Figure </w:t>
      </w:r>
      <w:r w:rsidR="003A54AE">
        <w:t>43</w:t>
      </w:r>
      <w:r w:rsidRPr="005B3C0C">
        <w:t>). The photosynthesis rate significantly increased (by 60%) over the first 48 hours and then remained relatively stable, despite the increased availability of CO</w:t>
      </w:r>
      <w:r w:rsidRPr="005B3C0C">
        <w:rPr>
          <w:vertAlign w:val="subscript"/>
        </w:rPr>
        <w:t>2</w:t>
      </w:r>
      <w:r w:rsidRPr="005B3C0C">
        <w:t xml:space="preserve"> (culture sample exposed to light during oxygen evolution analysis). </w:t>
      </w:r>
    </w:p>
    <w:p w14:paraId="7223EE6B" w14:textId="77777777" w:rsidR="005B3C0C" w:rsidRPr="005B3C0C" w:rsidRDefault="005B3C0C" w:rsidP="005B3C0C">
      <w:pPr>
        <w:spacing w:line="360" w:lineRule="auto"/>
      </w:pPr>
      <w:r w:rsidRPr="005B3C0C">
        <w:t xml:space="preserve">The concentration of DIC, DO and oxygen evolution was highly variable under mixotrophic conditions. After the first 48 hours of growth, both the DIC and DO concentration increased significantly (Figure </w:t>
      </w:r>
      <w:r w:rsidR="003A54AE">
        <w:t>41</w:t>
      </w:r>
      <w:r w:rsidRPr="005B3C0C">
        <w:t xml:space="preserve"> and </w:t>
      </w:r>
      <w:r w:rsidR="003A54AE">
        <w:t>42</w:t>
      </w:r>
      <w:r w:rsidRPr="005B3C0C">
        <w:t xml:space="preserve">).  At this point, DIC concentration in mixotrophic cultures was 4.9 and 32.7 fold higher than the control and autotrophic treatments respectively. Similarly, the dissolved oxygen concentration was 1.6 and 2.4 fold higher than the control and heterotrophic treatments respectively. The increase in dissolved gas concentration was synchronous with </w:t>
      </w:r>
      <w:r w:rsidR="007A0499">
        <w:t>a significant increase in</w:t>
      </w:r>
      <w:r w:rsidRPr="005B3C0C">
        <w:t xml:space="preserve"> both</w:t>
      </w:r>
      <w:r w:rsidR="007A0499">
        <w:t xml:space="preserve"> the rate of photosynthesis. </w:t>
      </w:r>
      <w:r w:rsidRPr="005B3C0C">
        <w:t xml:space="preserve">At the 48 hour time point, the rate of respiration and photosynthesis was 2.7 and 3.9 times higher than the heterotrophic and autotrophic treatments respectively (Figure </w:t>
      </w:r>
      <w:r w:rsidR="003A54AE">
        <w:t>43</w:t>
      </w:r>
      <w:r w:rsidRPr="005B3C0C">
        <w:t xml:space="preserve">). By 72 hours, the concentration of dissolved gases in mixotrophic cultures increased further (Figure </w:t>
      </w:r>
      <w:r w:rsidR="003A54AE">
        <w:t>41</w:t>
      </w:r>
      <w:r w:rsidRPr="005B3C0C">
        <w:t xml:space="preserve"> and </w:t>
      </w:r>
      <w:r w:rsidR="003A54AE">
        <w:t>42</w:t>
      </w:r>
      <w:r w:rsidRPr="005B3C0C">
        <w:t xml:space="preserve">). However, this increase was synchronous with a decline in both the rate of respiration (5.7 fold reduction) and photosynthesis (2.27 fold reduction) (Figure </w:t>
      </w:r>
      <w:r w:rsidR="003A54AE">
        <w:t>43</w:t>
      </w:r>
      <w:r w:rsidRPr="005B3C0C">
        <w:t xml:space="preserve">). The decline in </w:t>
      </w:r>
      <w:r w:rsidR="008F73F3">
        <w:t>carbon flux</w:t>
      </w:r>
      <w:r w:rsidRPr="005B3C0C">
        <w:t xml:space="preserve"> was matched by the transition into the stationary phase of growth in mixotrophic cultures (Figure </w:t>
      </w:r>
      <w:r w:rsidR="003A54AE">
        <w:t>39</w:t>
      </w:r>
      <w:r w:rsidRPr="005B3C0C">
        <w:t xml:space="preserve">).  During the stationary period there was a further decline in the concentration of both dissolved gases to similar levels observed in the air-equilibrated control (Figure </w:t>
      </w:r>
      <w:r w:rsidR="003A54AE">
        <w:t>41 and 42</w:t>
      </w:r>
      <w:r w:rsidRPr="005B3C0C">
        <w:t xml:space="preserve">). This trend was coupled with a gradual decline in </w:t>
      </w:r>
      <w:r w:rsidR="007A0499">
        <w:t xml:space="preserve">both the respiratory and photosynthetic </w:t>
      </w:r>
      <w:r w:rsidRPr="005B3C0C">
        <w:t xml:space="preserve">activity (Figure </w:t>
      </w:r>
      <w:r w:rsidR="003A54AE">
        <w:t>43</w:t>
      </w:r>
      <w:r w:rsidRPr="005B3C0C">
        <w:t xml:space="preserve">).  </w:t>
      </w:r>
      <w:r w:rsidR="007A0499">
        <w:t>Figure 44 shows the</w:t>
      </w:r>
      <w:r w:rsidR="00F85AE5">
        <w:t xml:space="preserve"> %</w:t>
      </w:r>
      <w:r w:rsidR="007A0499">
        <w:t xml:space="preserve"> change in DIC and DO concentration in the supernantant </w:t>
      </w:r>
      <w:r w:rsidR="00F85AE5">
        <w:t xml:space="preserve">normalised to dry cell weight. The data indicates on a per mg biomass basis mixotrophic cultures have more stable levels of DIC and DO. This is discussed further below. </w:t>
      </w:r>
    </w:p>
    <w:p w14:paraId="7334B7DD" w14:textId="77777777" w:rsidR="005B3C0C" w:rsidRPr="005B3C0C" w:rsidRDefault="005B3C0C" w:rsidP="005B3C0C">
      <w:pPr>
        <w:spacing w:line="360" w:lineRule="auto"/>
      </w:pPr>
      <w:r w:rsidRPr="005B3C0C">
        <w:rPr>
          <w:noProof/>
          <w:lang w:eastAsia="en-GB"/>
        </w:rPr>
        <w:lastRenderedPageBreak/>
        <w:drawing>
          <wp:anchor distT="0" distB="0" distL="114300" distR="114300" simplePos="0" relativeHeight="251628032" behindDoc="0" locked="0" layoutInCell="1" allowOverlap="1" wp14:anchorId="320FBB30" wp14:editId="2A278C0E">
            <wp:simplePos x="0" y="0"/>
            <wp:positionH relativeFrom="column">
              <wp:posOffset>-59055</wp:posOffset>
            </wp:positionH>
            <wp:positionV relativeFrom="paragraph">
              <wp:posOffset>-5715</wp:posOffset>
            </wp:positionV>
            <wp:extent cx="5426075" cy="7067550"/>
            <wp:effectExtent l="0" t="0" r="3175" b="0"/>
            <wp:wrapTopAndBottom/>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26075" cy="7067550"/>
                    </a:xfrm>
                    <a:prstGeom prst="rect">
                      <a:avLst/>
                    </a:prstGeom>
                  </pic:spPr>
                </pic:pic>
              </a:graphicData>
            </a:graphic>
          </wp:anchor>
        </w:drawing>
      </w:r>
      <w:r w:rsidR="005128F7">
        <w:rPr>
          <w:noProof/>
          <w:lang w:eastAsia="en-GB"/>
        </w:rPr>
        <mc:AlternateContent>
          <mc:Choice Requires="wps">
            <w:drawing>
              <wp:anchor distT="0" distB="0" distL="114300" distR="114300" simplePos="0" relativeHeight="251631104" behindDoc="0" locked="0" layoutInCell="1" allowOverlap="1" wp14:anchorId="5C6A1BF4" wp14:editId="4A34CD20">
                <wp:simplePos x="0" y="0"/>
                <wp:positionH relativeFrom="column">
                  <wp:posOffset>574675</wp:posOffset>
                </wp:positionH>
                <wp:positionV relativeFrom="paragraph">
                  <wp:posOffset>7059930</wp:posOffset>
                </wp:positionV>
                <wp:extent cx="4698365" cy="1626870"/>
                <wp:effectExtent l="0" t="0" r="6985" b="0"/>
                <wp:wrapNone/>
                <wp:docPr id="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8365" cy="1626870"/>
                        </a:xfrm>
                        <a:prstGeom prst="rect">
                          <a:avLst/>
                        </a:prstGeom>
                        <a:solidFill>
                          <a:schemeClr val="bg1"/>
                        </a:solidFill>
                        <a:ln w="9525">
                          <a:noFill/>
                          <a:miter lim="800000"/>
                          <a:headEnd/>
                          <a:tailEnd/>
                        </a:ln>
                      </wps:spPr>
                      <wps:txbx>
                        <w:txbxContent>
                          <w:p w14:paraId="3FD4E3F7" w14:textId="77777777" w:rsidR="003B14DC" w:rsidRPr="00A25BC8" w:rsidRDefault="003B14DC" w:rsidP="005B3C0C">
                            <w:pPr>
                              <w:rPr>
                                <w:sz w:val="20"/>
                                <w:szCs w:val="20"/>
                              </w:rPr>
                            </w:pPr>
                            <w:r w:rsidRPr="00A25BC8">
                              <w:rPr>
                                <w:b/>
                                <w:sz w:val="20"/>
                                <w:szCs w:val="20"/>
                              </w:rPr>
                              <w:t xml:space="preserve">Figure </w:t>
                            </w:r>
                            <w:r>
                              <w:rPr>
                                <w:b/>
                                <w:sz w:val="20"/>
                                <w:szCs w:val="20"/>
                              </w:rPr>
                              <w:t>41</w:t>
                            </w:r>
                            <w:r w:rsidRPr="00A25BC8">
                              <w:rPr>
                                <w:b/>
                                <w:sz w:val="20"/>
                                <w:szCs w:val="20"/>
                              </w:rPr>
                              <w:t xml:space="preserve">. </w:t>
                            </w:r>
                            <w:r w:rsidRPr="00A25BC8">
                              <w:rPr>
                                <w:sz w:val="20"/>
                                <w:szCs w:val="20"/>
                              </w:rPr>
                              <w:t xml:space="preserve">DIC concentration (mM C) of </w:t>
                            </w:r>
                            <w:r w:rsidRPr="00A25BC8">
                              <w:rPr>
                                <w:i/>
                                <w:sz w:val="20"/>
                                <w:szCs w:val="20"/>
                              </w:rPr>
                              <w:t xml:space="preserve">M. inermum </w:t>
                            </w:r>
                            <w:r w:rsidRPr="00A25BC8">
                              <w:rPr>
                                <w:sz w:val="20"/>
                                <w:szCs w:val="20"/>
                              </w:rPr>
                              <w:t>cultures under different trophic conditions. Values denoted by a different letter at each data point differ significantly at p &lt; 0.05. Uppercase letters correspond to significance between treatments within time points, analysis was performed by one-way ANOVA followed by Tukey analysis, Lowercase letters correspond to significance between time points within treatments, analysis was performed by repeated measures nested ANOVA and Tukey analysis. Data was log transformed for intra-treatment statistical analysis.</w:t>
                            </w:r>
                            <w:r>
                              <w:rPr>
                                <w:sz w:val="20"/>
                                <w:szCs w:val="20"/>
                              </w:rPr>
                              <w:t xml:space="preserve"> Error bars indicate standard erro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A1BF4" id="_x0000_s1386" type="#_x0000_t202" style="position:absolute;left:0;text-align:left;margin-left:45.25pt;margin-top:555.9pt;width:369.95pt;height:128.1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" fillcolor="white [3212]" stroked="f">
                <v:textbox>
                  <w:txbxContent>
                    <w:p w14:paraId="3FD4E3F7" w14:textId="77777777" w:rsidR="003B14DC" w:rsidRPr="00A25BC8" w:rsidRDefault="003B14DC" w:rsidP="005B3C0C">
                      <w:pPr>
                        <w:rPr>
                          <w:sz w:val="20"/>
                          <w:szCs w:val="20"/>
                        </w:rPr>
                      </w:pPr>
                      <w:r w:rsidRPr="00A25BC8">
                        <w:rPr>
                          <w:b/>
                          <w:sz w:val="20"/>
                          <w:szCs w:val="20"/>
                        </w:rPr>
                        <w:t xml:space="preserve">Figure </w:t>
                      </w:r>
                      <w:r>
                        <w:rPr>
                          <w:b/>
                          <w:sz w:val="20"/>
                          <w:szCs w:val="20"/>
                        </w:rPr>
                        <w:t>41</w:t>
                      </w:r>
                      <w:r w:rsidRPr="00A25BC8">
                        <w:rPr>
                          <w:b/>
                          <w:sz w:val="20"/>
                          <w:szCs w:val="20"/>
                        </w:rPr>
                        <w:t xml:space="preserve">. </w:t>
                      </w:r>
                      <w:r w:rsidRPr="00A25BC8">
                        <w:rPr>
                          <w:sz w:val="20"/>
                          <w:szCs w:val="20"/>
                        </w:rPr>
                        <w:t xml:space="preserve">DIC concentration (mM C) of </w:t>
                      </w:r>
                      <w:r w:rsidRPr="00A25BC8">
                        <w:rPr>
                          <w:i/>
                          <w:sz w:val="20"/>
                          <w:szCs w:val="20"/>
                        </w:rPr>
                        <w:t xml:space="preserve">M. inermum </w:t>
                      </w:r>
                      <w:r w:rsidRPr="00A25BC8">
                        <w:rPr>
                          <w:sz w:val="20"/>
                          <w:szCs w:val="20"/>
                        </w:rPr>
                        <w:t>cultures under different trophic conditions. Values denoted by a different letter at each data point differ significantly at p &lt; 0.05. Uppercase letters correspond to significance between treatments within time points, analysis was performed by one-way ANOVA followed by Tukey analysis, Lowercase letters correspond to significance between time points within treatments, analysis was performed by repeated measures nested ANOVA and Tukey analysis. Data was log transformed for intra-treatment statistical analysis.</w:t>
                      </w:r>
                      <w:r>
                        <w:rPr>
                          <w:sz w:val="20"/>
                          <w:szCs w:val="20"/>
                        </w:rPr>
                        <w:t xml:space="preserve"> Error bars indicate standard error. </w:t>
                      </w:r>
                    </w:p>
                  </w:txbxContent>
                </v:textbox>
              </v:shape>
            </w:pict>
          </mc:Fallback>
        </mc:AlternateContent>
      </w:r>
    </w:p>
    <w:p w14:paraId="487E9B49" w14:textId="77777777" w:rsidR="005B3C0C" w:rsidRPr="005B3C0C" w:rsidRDefault="005B3C0C" w:rsidP="005B3C0C">
      <w:pPr>
        <w:spacing w:line="360" w:lineRule="auto"/>
      </w:pPr>
    </w:p>
    <w:p w14:paraId="3C181F0E" w14:textId="77777777" w:rsidR="005B3C0C" w:rsidRPr="005B3C0C" w:rsidRDefault="005B3C0C" w:rsidP="005B3C0C">
      <w:pPr>
        <w:spacing w:line="360" w:lineRule="auto"/>
      </w:pPr>
    </w:p>
    <w:p w14:paraId="046C2645" w14:textId="77777777" w:rsidR="005B3C0C" w:rsidRPr="005B3C0C" w:rsidRDefault="005B3C0C" w:rsidP="005B3C0C">
      <w:pPr>
        <w:spacing w:line="360" w:lineRule="auto"/>
      </w:pPr>
    </w:p>
    <w:p w14:paraId="4404D1CC" w14:textId="77777777" w:rsidR="005B3C0C" w:rsidRPr="005B3C0C" w:rsidRDefault="005B3C0C" w:rsidP="005B3C0C">
      <w:pPr>
        <w:spacing w:line="360" w:lineRule="auto"/>
      </w:pPr>
    </w:p>
    <w:p w14:paraId="07F169D0" w14:textId="77777777" w:rsidR="005B3C0C" w:rsidRPr="005B3C0C" w:rsidRDefault="005128F7" w:rsidP="005C5C88">
      <w:pPr>
        <w:tabs>
          <w:tab w:val="center" w:pos="4252"/>
        </w:tabs>
        <w:spacing w:line="360" w:lineRule="auto"/>
      </w:pPr>
      <w:r>
        <w:rPr>
          <w:noProof/>
          <w:lang w:eastAsia="en-GB"/>
        </w:rPr>
        <w:lastRenderedPageBreak/>
        <mc:AlternateContent>
          <mc:Choice Requires="wps">
            <w:drawing>
              <wp:anchor distT="0" distB="0" distL="114300" distR="114300" simplePos="0" relativeHeight="251855360" behindDoc="0" locked="0" layoutInCell="1" allowOverlap="1" wp14:anchorId="5E827908" wp14:editId="71CCAA24">
                <wp:simplePos x="0" y="0"/>
                <wp:positionH relativeFrom="column">
                  <wp:posOffset>672618</wp:posOffset>
                </wp:positionH>
                <wp:positionV relativeFrom="paragraph">
                  <wp:posOffset>7189229</wp:posOffset>
                </wp:positionV>
                <wp:extent cx="4928235" cy="1850390"/>
                <wp:effectExtent l="0" t="0" r="0" b="0"/>
                <wp:wrapNone/>
                <wp:docPr id="5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8235" cy="1850390"/>
                        </a:xfrm>
                        <a:prstGeom prst="rect">
                          <a:avLst/>
                        </a:prstGeom>
                        <a:noFill/>
                        <a:ln w="9525">
                          <a:noFill/>
                          <a:miter lim="800000"/>
                          <a:headEnd/>
                          <a:tailEnd/>
                        </a:ln>
                      </wps:spPr>
                      <wps:txbx>
                        <w:txbxContent>
                          <w:p w14:paraId="09BFB73B" w14:textId="77777777" w:rsidR="003B14DC" w:rsidRPr="00A25BC8" w:rsidRDefault="003B14DC" w:rsidP="005C5C88">
                            <w:pPr>
                              <w:rPr>
                                <w:b/>
                                <w:sz w:val="20"/>
                                <w:szCs w:val="20"/>
                              </w:rPr>
                            </w:pPr>
                            <w:r w:rsidRPr="00A25BC8">
                              <w:rPr>
                                <w:b/>
                                <w:sz w:val="20"/>
                                <w:szCs w:val="20"/>
                              </w:rPr>
                              <w:t xml:space="preserve">Figure </w:t>
                            </w:r>
                            <w:r>
                              <w:rPr>
                                <w:b/>
                                <w:sz w:val="20"/>
                                <w:szCs w:val="20"/>
                              </w:rPr>
                              <w:t>42</w:t>
                            </w:r>
                            <w:r w:rsidRPr="00A25BC8">
                              <w:rPr>
                                <w:b/>
                                <w:sz w:val="20"/>
                                <w:szCs w:val="20"/>
                              </w:rPr>
                              <w:t xml:space="preserve">. </w:t>
                            </w:r>
                            <w:r w:rsidRPr="00A25BC8">
                              <w:rPr>
                                <w:sz w:val="20"/>
                                <w:szCs w:val="20"/>
                              </w:rPr>
                              <w:t>DO concentration (mM O</w:t>
                            </w:r>
                            <w:r w:rsidRPr="00A25BC8">
                              <w:rPr>
                                <w:sz w:val="20"/>
                                <w:szCs w:val="20"/>
                                <w:vertAlign w:val="subscript"/>
                              </w:rPr>
                              <w:t>2</w:t>
                            </w:r>
                            <w:r w:rsidRPr="00A25BC8">
                              <w:rPr>
                                <w:sz w:val="20"/>
                                <w:szCs w:val="20"/>
                              </w:rPr>
                              <w:t xml:space="preserve">) of </w:t>
                            </w:r>
                            <w:r w:rsidRPr="00EA765F">
                              <w:rPr>
                                <w:i/>
                                <w:sz w:val="20"/>
                                <w:szCs w:val="20"/>
                              </w:rPr>
                              <w:t>M. inermum</w:t>
                            </w:r>
                            <w:r w:rsidRPr="00A25BC8">
                              <w:rPr>
                                <w:sz w:val="20"/>
                                <w:szCs w:val="20"/>
                              </w:rPr>
                              <w:t xml:space="preserve"> cultures under different trophic conditions. Values denoted by a different letter at each data point differ significantly at p &lt; 0.05. Uppercase letters correspond to significance between treatments within time points, analysis was performed by one-way ANOVA followed by Tukey analysis, Lowercase letters correspond to significance between time points within treatments, analysis was performed by repeated measures nested ANOVA and Tukey analysis. Data was log transformed for intra-treatment statistical analysis.</w:t>
                            </w:r>
                            <w:r>
                              <w:rPr>
                                <w:sz w:val="20"/>
                                <w:szCs w:val="20"/>
                              </w:rPr>
                              <w:t xml:space="preserve"> Error bars indicate standard erro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20000</wp14:pctHeight>
                </wp14:sizeRelV>
              </wp:anchor>
            </w:drawing>
          </mc:Choice>
          <mc:Fallback>
            <w:pict>
              <v:shape w14:anchorId="5E827908" id="_x0000_s1387" type="#_x0000_t202" style="position:absolute;left:0;text-align:left;margin-left:52.95pt;margin-top:566.1pt;width:388.05pt;height:145.7pt;z-index:251855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" filled="f" stroked="f">
                <v:textbox>
                  <w:txbxContent>
                    <w:p w14:paraId="09BFB73B" w14:textId="77777777" w:rsidR="003B14DC" w:rsidRPr="00A25BC8" w:rsidRDefault="003B14DC" w:rsidP="005C5C88">
                      <w:pPr>
                        <w:rPr>
                          <w:b/>
                          <w:sz w:val="20"/>
                          <w:szCs w:val="20"/>
                        </w:rPr>
                      </w:pPr>
                      <w:r w:rsidRPr="00A25BC8">
                        <w:rPr>
                          <w:b/>
                          <w:sz w:val="20"/>
                          <w:szCs w:val="20"/>
                        </w:rPr>
                        <w:t xml:space="preserve">Figure </w:t>
                      </w:r>
                      <w:r>
                        <w:rPr>
                          <w:b/>
                          <w:sz w:val="20"/>
                          <w:szCs w:val="20"/>
                        </w:rPr>
                        <w:t>42</w:t>
                      </w:r>
                      <w:r w:rsidRPr="00A25BC8">
                        <w:rPr>
                          <w:b/>
                          <w:sz w:val="20"/>
                          <w:szCs w:val="20"/>
                        </w:rPr>
                        <w:t xml:space="preserve">. </w:t>
                      </w:r>
                      <w:r w:rsidRPr="00A25BC8">
                        <w:rPr>
                          <w:sz w:val="20"/>
                          <w:szCs w:val="20"/>
                        </w:rPr>
                        <w:t>DO concentration (mM O</w:t>
                      </w:r>
                      <w:r w:rsidRPr="00A25BC8">
                        <w:rPr>
                          <w:sz w:val="20"/>
                          <w:szCs w:val="20"/>
                          <w:vertAlign w:val="subscript"/>
                        </w:rPr>
                        <w:t>2</w:t>
                      </w:r>
                      <w:r w:rsidRPr="00A25BC8">
                        <w:rPr>
                          <w:sz w:val="20"/>
                          <w:szCs w:val="20"/>
                        </w:rPr>
                        <w:t xml:space="preserve">) of </w:t>
                      </w:r>
                      <w:r w:rsidRPr="00EA765F">
                        <w:rPr>
                          <w:i/>
                          <w:sz w:val="20"/>
                          <w:szCs w:val="20"/>
                        </w:rPr>
                        <w:t>M. inermum</w:t>
                      </w:r>
                      <w:r w:rsidRPr="00A25BC8">
                        <w:rPr>
                          <w:sz w:val="20"/>
                          <w:szCs w:val="20"/>
                        </w:rPr>
                        <w:t xml:space="preserve"> cultures under different trophic conditions. Values denoted by a different letter at each data point differ significantly at p &lt; 0.05. Uppercase letters correspond to significance between treatments within time points, analysis was performed by one-way ANOVA followed by Tukey analysis, Lowercase letters correspond to significance between time points within treatments, analysis was performed by repeated measures nested ANOVA and Tukey analysis. Data was log transformed for intra-treatment statistical analysis.</w:t>
                      </w:r>
                      <w:r>
                        <w:rPr>
                          <w:sz w:val="20"/>
                          <w:szCs w:val="20"/>
                        </w:rPr>
                        <w:t xml:space="preserve"> Error bars indicate standard error. </w:t>
                      </w:r>
                    </w:p>
                  </w:txbxContent>
                </v:textbox>
              </v:shape>
            </w:pict>
          </mc:Fallback>
        </mc:AlternateContent>
      </w:r>
      <w:r w:rsidR="005C5C88" w:rsidRPr="005B3C0C">
        <w:rPr>
          <w:noProof/>
          <w:lang w:eastAsia="en-GB"/>
        </w:rPr>
        <w:drawing>
          <wp:anchor distT="0" distB="0" distL="114300" distR="114300" simplePos="0" relativeHeight="251852288" behindDoc="1" locked="0" layoutInCell="1" allowOverlap="1" wp14:anchorId="567DEF47" wp14:editId="43491094">
            <wp:simplePos x="0" y="0"/>
            <wp:positionH relativeFrom="column">
              <wp:posOffset>6350</wp:posOffset>
            </wp:positionH>
            <wp:positionV relativeFrom="paragraph">
              <wp:posOffset>-635</wp:posOffset>
            </wp:positionV>
            <wp:extent cx="5400040" cy="7161530"/>
            <wp:effectExtent l="0" t="0" r="0" b="1270"/>
            <wp:wrapTight wrapText="bothSides">
              <wp:wrapPolygon edited="0">
                <wp:start x="0" y="0"/>
                <wp:lineTo x="0" y="21546"/>
                <wp:lineTo x="21488" y="21546"/>
                <wp:lineTo x="21488" y="0"/>
                <wp:lineTo x="0" y="0"/>
              </wp:wrapPolygon>
            </wp:wrapTight>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7161530"/>
                    </a:xfrm>
                    <a:prstGeom prst="rect">
                      <a:avLst/>
                    </a:prstGeom>
                  </pic:spPr>
                </pic:pic>
              </a:graphicData>
            </a:graphic>
          </wp:anchor>
        </w:drawing>
      </w:r>
      <w:r w:rsidR="005C5C88">
        <w:tab/>
      </w:r>
    </w:p>
    <w:p w14:paraId="5374F6DA" w14:textId="77777777" w:rsidR="005B3C0C" w:rsidRPr="005B3C0C" w:rsidRDefault="005B3C0C" w:rsidP="005B3C0C">
      <w:pPr>
        <w:spacing w:line="360" w:lineRule="auto"/>
      </w:pPr>
    </w:p>
    <w:p w14:paraId="492EDC11" w14:textId="77777777" w:rsidR="005B3C0C" w:rsidRDefault="005B3C0C" w:rsidP="005B3C0C">
      <w:pPr>
        <w:spacing w:line="360" w:lineRule="auto"/>
      </w:pPr>
    </w:p>
    <w:p w14:paraId="25BD4DF8" w14:textId="77777777" w:rsidR="00FF5C5B" w:rsidRDefault="00FF5C5B" w:rsidP="005B3C0C">
      <w:pPr>
        <w:spacing w:line="360" w:lineRule="auto"/>
      </w:pPr>
    </w:p>
    <w:p w14:paraId="6A64FC1B" w14:textId="77777777" w:rsidR="00FF5C5B" w:rsidRDefault="00FF5C5B" w:rsidP="005B3C0C">
      <w:pPr>
        <w:spacing w:line="360" w:lineRule="auto"/>
      </w:pPr>
    </w:p>
    <w:p w14:paraId="3F288FEB" w14:textId="77777777" w:rsidR="00FF5C5B" w:rsidRDefault="00FF5C5B" w:rsidP="005B3C0C">
      <w:pPr>
        <w:spacing w:line="360" w:lineRule="auto"/>
      </w:pPr>
    </w:p>
    <w:p w14:paraId="12260ABB" w14:textId="77777777" w:rsidR="00FF5C5B" w:rsidRDefault="00FF5C5B" w:rsidP="005B3C0C">
      <w:pPr>
        <w:spacing w:line="360" w:lineRule="auto"/>
      </w:pPr>
    </w:p>
    <w:p w14:paraId="58767209" w14:textId="77777777" w:rsidR="00FF5C5B" w:rsidRDefault="00FF5C5B" w:rsidP="005B3C0C">
      <w:pPr>
        <w:spacing w:line="360" w:lineRule="auto"/>
      </w:pPr>
    </w:p>
    <w:p w14:paraId="5301B5C2" w14:textId="77777777" w:rsidR="00FF5C5B" w:rsidRDefault="00FF5C5B" w:rsidP="005B3C0C">
      <w:pPr>
        <w:spacing w:line="360" w:lineRule="auto"/>
      </w:pPr>
    </w:p>
    <w:p w14:paraId="03A6C24D" w14:textId="77777777" w:rsidR="00FF5C5B" w:rsidRDefault="00FF5C5B" w:rsidP="005B3C0C">
      <w:pPr>
        <w:spacing w:line="360" w:lineRule="auto"/>
      </w:pPr>
    </w:p>
    <w:p w14:paraId="2F78A9E3" w14:textId="77777777" w:rsidR="00FF5C5B" w:rsidRDefault="00FF5C5B" w:rsidP="005B3C0C">
      <w:pPr>
        <w:spacing w:line="360" w:lineRule="auto"/>
      </w:pPr>
    </w:p>
    <w:p w14:paraId="431A3FDB" w14:textId="77777777" w:rsidR="00FF5C5B" w:rsidRDefault="00FF5C5B" w:rsidP="005B3C0C">
      <w:pPr>
        <w:spacing w:line="360" w:lineRule="auto"/>
      </w:pPr>
      <w:r w:rsidRPr="005B3C0C">
        <w:rPr>
          <w:noProof/>
          <w:lang w:eastAsia="en-GB"/>
        </w:rPr>
        <w:drawing>
          <wp:anchor distT="0" distB="0" distL="114300" distR="114300" simplePos="0" relativeHeight="251634176" behindDoc="0" locked="0" layoutInCell="1" allowOverlap="1" wp14:anchorId="24FC0C97" wp14:editId="650DE95C">
            <wp:simplePos x="0" y="0"/>
            <wp:positionH relativeFrom="column">
              <wp:posOffset>391160</wp:posOffset>
            </wp:positionH>
            <wp:positionV relativeFrom="paragraph">
              <wp:posOffset>91440</wp:posOffset>
            </wp:positionV>
            <wp:extent cx="5752465" cy="4517390"/>
            <wp:effectExtent l="7938" t="0" r="8572" b="8573"/>
            <wp:wrapNone/>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print">
                      <a:extLst>
                        <a:ext uri="{28A0092B-C50C-407E-A947-70E740481C1C}">
                          <a14:useLocalDpi xmlns:a14="http://schemas.microsoft.com/office/drawing/2010/main" val="0"/>
                        </a:ext>
                      </a:extLst>
                    </a:blip>
                    <a:stretch>
                      <a:fillRect/>
                    </a:stretch>
                  </pic:blipFill>
                  <pic:spPr>
                    <a:xfrm rot="5400000">
                      <a:off x="0" y="0"/>
                      <a:ext cx="5752465" cy="4517390"/>
                    </a:xfrm>
                    <a:prstGeom prst="rect">
                      <a:avLst/>
                    </a:prstGeom>
                  </pic:spPr>
                </pic:pic>
              </a:graphicData>
            </a:graphic>
          </wp:anchor>
        </w:drawing>
      </w:r>
    </w:p>
    <w:p w14:paraId="61109EF4" w14:textId="77777777" w:rsidR="00FF5C5B" w:rsidRDefault="00FF5C5B" w:rsidP="005B3C0C">
      <w:pPr>
        <w:spacing w:line="360" w:lineRule="auto"/>
      </w:pPr>
    </w:p>
    <w:p w14:paraId="55AEF425" w14:textId="77777777" w:rsidR="00FF5C5B" w:rsidRDefault="00FF5C5B" w:rsidP="005B3C0C">
      <w:pPr>
        <w:spacing w:line="360" w:lineRule="auto"/>
      </w:pPr>
    </w:p>
    <w:p w14:paraId="33D912CC" w14:textId="77777777" w:rsidR="00FF5C5B" w:rsidRDefault="00FF5C5B" w:rsidP="005B3C0C">
      <w:pPr>
        <w:spacing w:line="360" w:lineRule="auto"/>
      </w:pPr>
    </w:p>
    <w:p w14:paraId="29B2F068" w14:textId="77777777" w:rsidR="00FF5C5B" w:rsidRDefault="00FF5C5B" w:rsidP="005B3C0C">
      <w:pPr>
        <w:spacing w:line="360" w:lineRule="auto"/>
      </w:pPr>
    </w:p>
    <w:p w14:paraId="50BD8685" w14:textId="77777777" w:rsidR="00FF5C5B" w:rsidRDefault="005128F7" w:rsidP="005B3C0C">
      <w:pPr>
        <w:spacing w:line="360" w:lineRule="auto"/>
      </w:pPr>
      <w:r>
        <w:rPr>
          <w:noProof/>
          <w:lang w:eastAsia="en-GB"/>
        </w:rPr>
        <mc:AlternateContent>
          <mc:Choice Requires="wps">
            <w:drawing>
              <wp:anchor distT="0" distB="0" distL="114300" distR="114300" simplePos="0" relativeHeight="251849216" behindDoc="0" locked="0" layoutInCell="1" allowOverlap="1" wp14:anchorId="4CAC0A90" wp14:editId="61BE6854">
                <wp:simplePos x="0" y="0"/>
                <wp:positionH relativeFrom="margin">
                  <wp:posOffset>-4134485</wp:posOffset>
                </wp:positionH>
                <wp:positionV relativeFrom="margin">
                  <wp:posOffset>3956685</wp:posOffset>
                </wp:positionV>
                <wp:extent cx="9034145" cy="1136650"/>
                <wp:effectExtent l="3860165" t="0" r="3855720" b="0"/>
                <wp:wrapNone/>
                <wp:docPr id="570"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9034145" cy="1136650"/>
                        </a:xfrm>
                        <a:prstGeom prst="rect">
                          <a:avLst/>
                        </a:prstGeom>
                        <a:noFill/>
                        <a:ln>
                          <a:noFill/>
                        </a:ln>
                        <a:extLst/>
                      </wps:spPr>
                      <wps:txbx>
                        <w:txbxContent>
                          <w:p w14:paraId="6187B1A4" w14:textId="77777777" w:rsidR="003B14DC" w:rsidRPr="00A25BC8" w:rsidRDefault="003B14DC" w:rsidP="00FF5C5B">
                            <w:pPr>
                              <w:rPr>
                                <w:b/>
                                <w:sz w:val="20"/>
                                <w:szCs w:val="20"/>
                              </w:rPr>
                            </w:pPr>
                            <w:r w:rsidRPr="00A25BC8">
                              <w:rPr>
                                <w:b/>
                                <w:sz w:val="20"/>
                                <w:szCs w:val="20"/>
                              </w:rPr>
                              <w:t xml:space="preserve">Figure </w:t>
                            </w:r>
                            <w:r>
                              <w:rPr>
                                <w:b/>
                                <w:sz w:val="20"/>
                                <w:szCs w:val="20"/>
                              </w:rPr>
                              <w:t>43.</w:t>
                            </w:r>
                            <w:r w:rsidRPr="00A25BC8">
                              <w:rPr>
                                <w:b/>
                                <w:sz w:val="20"/>
                                <w:szCs w:val="20"/>
                              </w:rPr>
                              <w:t xml:space="preserve"> </w:t>
                            </w:r>
                            <w:r w:rsidRPr="00A25BC8">
                              <w:rPr>
                                <w:sz w:val="20"/>
                                <w:szCs w:val="20"/>
                              </w:rPr>
                              <w:t>Photosynthesis and respiration (</w:t>
                            </w:r>
                            <w:r>
                              <w:rPr>
                                <w:sz w:val="20"/>
                                <w:szCs w:val="20"/>
                              </w:rPr>
                              <w:t>fmol</w:t>
                            </w:r>
                            <w:r w:rsidRPr="00A25BC8">
                              <w:rPr>
                                <w:sz w:val="20"/>
                                <w:szCs w:val="20"/>
                              </w:rPr>
                              <w:t xml:space="preserve"> O</w:t>
                            </w:r>
                            <w:r w:rsidRPr="00A25BC8">
                              <w:rPr>
                                <w:sz w:val="20"/>
                                <w:szCs w:val="20"/>
                                <w:vertAlign w:val="subscript"/>
                              </w:rPr>
                              <w:t>2</w:t>
                            </w:r>
                            <w:r>
                              <w:rPr>
                                <w:sz w:val="20"/>
                                <w:szCs w:val="20"/>
                              </w:rPr>
                              <w:t xml:space="preserve"> </w:t>
                            </w:r>
                            <w:r w:rsidRPr="00A25BC8">
                              <w:rPr>
                                <w:sz w:val="20"/>
                                <w:szCs w:val="20"/>
                              </w:rPr>
                              <w:t>min</w:t>
                            </w:r>
                            <w:r w:rsidRPr="00A25BC8">
                              <w:rPr>
                                <w:sz w:val="20"/>
                                <w:szCs w:val="20"/>
                                <w:vertAlign w:val="superscript"/>
                              </w:rPr>
                              <w:t>-1</w:t>
                            </w:r>
                            <w:r>
                              <w:rPr>
                                <w:sz w:val="20"/>
                                <w:szCs w:val="20"/>
                                <w:vertAlign w:val="superscript"/>
                              </w:rPr>
                              <w:t xml:space="preserve"> </w:t>
                            </w:r>
                            <w:r>
                              <w:rPr>
                                <w:sz w:val="20"/>
                                <w:szCs w:val="20"/>
                              </w:rPr>
                              <w:t>cell</w:t>
                            </w:r>
                            <w:r w:rsidRPr="004F0027">
                              <w:rPr>
                                <w:sz w:val="20"/>
                                <w:szCs w:val="20"/>
                                <w:vertAlign w:val="superscript"/>
                              </w:rPr>
                              <w:t>-1</w:t>
                            </w:r>
                            <w:r w:rsidRPr="00A25BC8">
                              <w:rPr>
                                <w:sz w:val="20"/>
                                <w:szCs w:val="20"/>
                              </w:rPr>
                              <w:t xml:space="preserve">) of </w:t>
                            </w:r>
                            <w:r w:rsidRPr="00A25BC8">
                              <w:rPr>
                                <w:i/>
                                <w:sz w:val="20"/>
                                <w:szCs w:val="20"/>
                              </w:rPr>
                              <w:t>M.</w:t>
                            </w:r>
                            <w:r>
                              <w:rPr>
                                <w:i/>
                                <w:sz w:val="20"/>
                                <w:szCs w:val="20"/>
                              </w:rPr>
                              <w:t xml:space="preserve"> </w:t>
                            </w:r>
                            <w:r w:rsidRPr="00A25BC8">
                              <w:rPr>
                                <w:i/>
                                <w:sz w:val="20"/>
                                <w:szCs w:val="20"/>
                              </w:rPr>
                              <w:t>inermum</w:t>
                            </w:r>
                            <w:r>
                              <w:rPr>
                                <w:sz w:val="20"/>
                                <w:szCs w:val="20"/>
                              </w:rPr>
                              <w:t xml:space="preserve"> under autotrophic, </w:t>
                            </w:r>
                            <w:r w:rsidRPr="00A25BC8">
                              <w:rPr>
                                <w:sz w:val="20"/>
                                <w:szCs w:val="20"/>
                              </w:rPr>
                              <w:t>heterotrophic</w:t>
                            </w:r>
                            <w:r>
                              <w:rPr>
                                <w:sz w:val="20"/>
                                <w:szCs w:val="20"/>
                              </w:rPr>
                              <w:t>,</w:t>
                            </w:r>
                            <w:r w:rsidRPr="00A25BC8">
                              <w:rPr>
                                <w:sz w:val="20"/>
                                <w:szCs w:val="20"/>
                              </w:rPr>
                              <w:t xml:space="preserve"> and mixotrophic </w:t>
                            </w:r>
                            <w:r>
                              <w:rPr>
                                <w:sz w:val="20"/>
                                <w:szCs w:val="20"/>
                              </w:rPr>
                              <w:t>growth</w:t>
                            </w:r>
                            <w:r w:rsidRPr="00A25BC8">
                              <w:rPr>
                                <w:sz w:val="20"/>
                                <w:szCs w:val="20"/>
                              </w:rPr>
                              <w:t xml:space="preserve"> conditions. Values denoted by a different letter at each data point differ significantly at p &lt; 0.05. Uppercase letters correspond to significance between treatments within time points, analysis was performed by one-way ANOVA followed by Tukey analysis, Lowercase letters correspond to significance between time points within treatments, analysis was performed by repeated measures nested ANOVA and Tukey analysis. Mixotrophic intra-treatment data was log transformed to meet t</w:t>
                            </w:r>
                            <w:r>
                              <w:rPr>
                                <w:sz w:val="20"/>
                                <w:szCs w:val="20"/>
                              </w:rPr>
                              <w:t xml:space="preserve">he assumptions of statistical </w:t>
                            </w:r>
                            <w:r w:rsidRPr="00A25BC8">
                              <w:rPr>
                                <w:sz w:val="20"/>
                                <w:szCs w:val="20"/>
                              </w:rPr>
                              <w:t>analysis.</w:t>
                            </w:r>
                            <w:r>
                              <w:rPr>
                                <w:sz w:val="20"/>
                                <w:szCs w:val="20"/>
                              </w:rPr>
                              <w:t xml:space="preserve"> Error bars indicate standard error. </w:t>
                            </w:r>
                          </w:p>
                        </w:txbxContent>
                      </wps:txbx>
                      <wps:bodyPr rot="0" vert="vert"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AC0A90" id="Text Box 117" o:spid="_x0000_s1388" type="#_x0000_t202" style="position:absolute;left:0;text-align:left;margin-left:-325.55pt;margin-top:311.55pt;width:711.35pt;height:89.5pt;rotation:90;z-index:251849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" filled="f" stroked="f">
                <v:textbox style="layout-flow:vertical;mso-fit-shape-to-text:t">
                  <w:txbxContent>
                    <w:p w14:paraId="6187B1A4" w14:textId="77777777" w:rsidR="003B14DC" w:rsidRPr="00A25BC8" w:rsidRDefault="003B14DC" w:rsidP="00FF5C5B">
                      <w:pPr>
                        <w:rPr>
                          <w:b/>
                          <w:sz w:val="20"/>
                          <w:szCs w:val="20"/>
                        </w:rPr>
                      </w:pPr>
                      <w:r w:rsidRPr="00A25BC8">
                        <w:rPr>
                          <w:b/>
                          <w:sz w:val="20"/>
                          <w:szCs w:val="20"/>
                        </w:rPr>
                        <w:t xml:space="preserve">Figure </w:t>
                      </w:r>
                      <w:r>
                        <w:rPr>
                          <w:b/>
                          <w:sz w:val="20"/>
                          <w:szCs w:val="20"/>
                        </w:rPr>
                        <w:t>43.</w:t>
                      </w:r>
                      <w:r w:rsidRPr="00A25BC8">
                        <w:rPr>
                          <w:b/>
                          <w:sz w:val="20"/>
                          <w:szCs w:val="20"/>
                        </w:rPr>
                        <w:t xml:space="preserve"> </w:t>
                      </w:r>
                      <w:r w:rsidRPr="00A25BC8">
                        <w:rPr>
                          <w:sz w:val="20"/>
                          <w:szCs w:val="20"/>
                        </w:rPr>
                        <w:t>Photosynthesis and respiration (</w:t>
                      </w:r>
                      <w:r>
                        <w:rPr>
                          <w:sz w:val="20"/>
                          <w:szCs w:val="20"/>
                        </w:rPr>
                        <w:t>fmol</w:t>
                      </w:r>
                      <w:r w:rsidRPr="00A25BC8">
                        <w:rPr>
                          <w:sz w:val="20"/>
                          <w:szCs w:val="20"/>
                        </w:rPr>
                        <w:t xml:space="preserve"> O</w:t>
                      </w:r>
                      <w:r w:rsidRPr="00A25BC8">
                        <w:rPr>
                          <w:sz w:val="20"/>
                          <w:szCs w:val="20"/>
                          <w:vertAlign w:val="subscript"/>
                        </w:rPr>
                        <w:t>2</w:t>
                      </w:r>
                      <w:r>
                        <w:rPr>
                          <w:sz w:val="20"/>
                          <w:szCs w:val="20"/>
                        </w:rPr>
                        <w:t xml:space="preserve"> </w:t>
                      </w:r>
                      <w:r w:rsidRPr="00A25BC8">
                        <w:rPr>
                          <w:sz w:val="20"/>
                          <w:szCs w:val="20"/>
                        </w:rPr>
                        <w:t>min</w:t>
                      </w:r>
                      <w:r w:rsidRPr="00A25BC8">
                        <w:rPr>
                          <w:sz w:val="20"/>
                          <w:szCs w:val="20"/>
                          <w:vertAlign w:val="superscript"/>
                        </w:rPr>
                        <w:t>-1</w:t>
                      </w:r>
                      <w:r>
                        <w:rPr>
                          <w:sz w:val="20"/>
                          <w:szCs w:val="20"/>
                          <w:vertAlign w:val="superscript"/>
                        </w:rPr>
                        <w:t xml:space="preserve"> </w:t>
                      </w:r>
                      <w:r>
                        <w:rPr>
                          <w:sz w:val="20"/>
                          <w:szCs w:val="20"/>
                        </w:rPr>
                        <w:t>cell</w:t>
                      </w:r>
                      <w:r w:rsidRPr="004F0027">
                        <w:rPr>
                          <w:sz w:val="20"/>
                          <w:szCs w:val="20"/>
                          <w:vertAlign w:val="superscript"/>
                        </w:rPr>
                        <w:t>-1</w:t>
                      </w:r>
                      <w:r w:rsidRPr="00A25BC8">
                        <w:rPr>
                          <w:sz w:val="20"/>
                          <w:szCs w:val="20"/>
                        </w:rPr>
                        <w:t xml:space="preserve">) of </w:t>
                      </w:r>
                      <w:r w:rsidRPr="00A25BC8">
                        <w:rPr>
                          <w:i/>
                          <w:sz w:val="20"/>
                          <w:szCs w:val="20"/>
                        </w:rPr>
                        <w:t>M.</w:t>
                      </w:r>
                      <w:r>
                        <w:rPr>
                          <w:i/>
                          <w:sz w:val="20"/>
                          <w:szCs w:val="20"/>
                        </w:rPr>
                        <w:t xml:space="preserve"> </w:t>
                      </w:r>
                      <w:r w:rsidRPr="00A25BC8">
                        <w:rPr>
                          <w:i/>
                          <w:sz w:val="20"/>
                          <w:szCs w:val="20"/>
                        </w:rPr>
                        <w:t>inermum</w:t>
                      </w:r>
                      <w:r>
                        <w:rPr>
                          <w:sz w:val="20"/>
                          <w:szCs w:val="20"/>
                        </w:rPr>
                        <w:t xml:space="preserve"> under autotrophic, </w:t>
                      </w:r>
                      <w:r w:rsidRPr="00A25BC8">
                        <w:rPr>
                          <w:sz w:val="20"/>
                          <w:szCs w:val="20"/>
                        </w:rPr>
                        <w:t>heterotrophic</w:t>
                      </w:r>
                      <w:r>
                        <w:rPr>
                          <w:sz w:val="20"/>
                          <w:szCs w:val="20"/>
                        </w:rPr>
                        <w:t>,</w:t>
                      </w:r>
                      <w:r w:rsidRPr="00A25BC8">
                        <w:rPr>
                          <w:sz w:val="20"/>
                          <w:szCs w:val="20"/>
                        </w:rPr>
                        <w:t xml:space="preserve"> and mixotrophic </w:t>
                      </w:r>
                      <w:r>
                        <w:rPr>
                          <w:sz w:val="20"/>
                          <w:szCs w:val="20"/>
                        </w:rPr>
                        <w:t>growth</w:t>
                      </w:r>
                      <w:r w:rsidRPr="00A25BC8">
                        <w:rPr>
                          <w:sz w:val="20"/>
                          <w:szCs w:val="20"/>
                        </w:rPr>
                        <w:t xml:space="preserve"> conditions. Values denoted by a different letter at each data point differ significantly at p &lt; 0.05. Uppercase letters correspond to significance between treatments within time points, analysis was performed by one-way ANOVA followed by Tukey analysis, Lowercase letters correspond to significance between time points within treatments, analysis was performed by repeated measures nested ANOVA and Tukey analysis. Mixotrophic intra-treatment data was log transformed to meet t</w:t>
                      </w:r>
                      <w:r>
                        <w:rPr>
                          <w:sz w:val="20"/>
                          <w:szCs w:val="20"/>
                        </w:rPr>
                        <w:t xml:space="preserve">he assumptions of statistical </w:t>
                      </w:r>
                      <w:r w:rsidRPr="00A25BC8">
                        <w:rPr>
                          <w:sz w:val="20"/>
                          <w:szCs w:val="20"/>
                        </w:rPr>
                        <w:t>analysis.</w:t>
                      </w:r>
                      <w:r>
                        <w:rPr>
                          <w:sz w:val="20"/>
                          <w:szCs w:val="20"/>
                        </w:rPr>
                        <w:t xml:space="preserve"> Error bars indicate standard error. </w:t>
                      </w:r>
                    </w:p>
                  </w:txbxContent>
                </v:textbox>
                <w10:wrap anchorx="margin" anchory="margin"/>
              </v:shape>
            </w:pict>
          </mc:Fallback>
        </mc:AlternateContent>
      </w:r>
    </w:p>
    <w:p w14:paraId="11DE73C3" w14:textId="77777777" w:rsidR="00FF5C5B" w:rsidRDefault="00FF5C5B" w:rsidP="005B3C0C">
      <w:pPr>
        <w:spacing w:line="360" w:lineRule="auto"/>
      </w:pPr>
    </w:p>
    <w:p w14:paraId="1E0BB258" w14:textId="77777777" w:rsidR="00FF5C5B" w:rsidRDefault="00FF5C5B" w:rsidP="005B3C0C">
      <w:pPr>
        <w:spacing w:line="360" w:lineRule="auto"/>
      </w:pPr>
    </w:p>
    <w:p w14:paraId="41C59DC7" w14:textId="77777777" w:rsidR="00FF5C5B" w:rsidRDefault="00FF5C5B" w:rsidP="005B3C0C">
      <w:pPr>
        <w:spacing w:line="360" w:lineRule="auto"/>
      </w:pPr>
    </w:p>
    <w:p w14:paraId="5542C3E4" w14:textId="77777777" w:rsidR="00FF5C5B" w:rsidRPr="005B3C0C" w:rsidRDefault="00FF5C5B" w:rsidP="005B3C0C">
      <w:pPr>
        <w:spacing w:line="360" w:lineRule="auto"/>
      </w:pPr>
    </w:p>
    <w:p w14:paraId="7D61F18B" w14:textId="77777777" w:rsidR="005B3C0C" w:rsidRDefault="005B3C0C" w:rsidP="005B3C0C">
      <w:pPr>
        <w:spacing w:line="360" w:lineRule="auto"/>
      </w:pPr>
    </w:p>
    <w:p w14:paraId="317C5B08" w14:textId="77777777" w:rsidR="00FF5C5B" w:rsidRDefault="00FF5C5B" w:rsidP="005B3C0C">
      <w:pPr>
        <w:spacing w:line="360" w:lineRule="auto"/>
      </w:pPr>
    </w:p>
    <w:p w14:paraId="0ABD0D5D" w14:textId="77777777" w:rsidR="00FF5C5B" w:rsidRDefault="00FF5C5B" w:rsidP="005B3C0C">
      <w:pPr>
        <w:spacing w:line="360" w:lineRule="auto"/>
      </w:pPr>
    </w:p>
    <w:p w14:paraId="11B658E4" w14:textId="77777777" w:rsidR="00FF5C5B" w:rsidRDefault="00FF5C5B" w:rsidP="005B3C0C">
      <w:pPr>
        <w:spacing w:line="360" w:lineRule="auto"/>
      </w:pPr>
    </w:p>
    <w:p w14:paraId="1B7CEDD5" w14:textId="77777777" w:rsidR="00FF5C5B" w:rsidRDefault="00FF5C5B" w:rsidP="005B3C0C">
      <w:pPr>
        <w:spacing w:line="360" w:lineRule="auto"/>
      </w:pPr>
    </w:p>
    <w:p w14:paraId="22BCD767" w14:textId="77777777" w:rsidR="00FF5C5B" w:rsidRDefault="00FF5C5B" w:rsidP="005B3C0C">
      <w:pPr>
        <w:spacing w:line="360" w:lineRule="auto"/>
      </w:pPr>
    </w:p>
    <w:p w14:paraId="41A047C9" w14:textId="77777777" w:rsidR="00FF5C5B" w:rsidRDefault="00FF5C5B" w:rsidP="005B3C0C">
      <w:pPr>
        <w:spacing w:line="360" w:lineRule="auto"/>
      </w:pPr>
    </w:p>
    <w:p w14:paraId="3CEEBACB" w14:textId="77777777" w:rsidR="00FF5C5B" w:rsidRDefault="00FF5C5B" w:rsidP="005B3C0C">
      <w:pPr>
        <w:spacing w:line="360" w:lineRule="auto"/>
      </w:pPr>
    </w:p>
    <w:p w14:paraId="2D80D03E" w14:textId="77777777" w:rsidR="00FF5C5B" w:rsidRDefault="00FF5C5B" w:rsidP="005B3C0C">
      <w:pPr>
        <w:spacing w:line="360" w:lineRule="auto"/>
      </w:pPr>
    </w:p>
    <w:p w14:paraId="41C1B3D7" w14:textId="77777777" w:rsidR="007A0499" w:rsidRDefault="007A0499" w:rsidP="005B3C0C">
      <w:pPr>
        <w:spacing w:line="360" w:lineRule="auto"/>
      </w:pPr>
      <w:r>
        <w:rPr>
          <w:noProof/>
          <w:lang w:eastAsia="en-GB"/>
        </w:rPr>
        <w:lastRenderedPageBreak/>
        <mc:AlternateContent>
          <mc:Choice Requires="wpg">
            <w:drawing>
              <wp:anchor distT="0" distB="0" distL="114300" distR="114300" simplePos="0" relativeHeight="251766272" behindDoc="0" locked="0" layoutInCell="1" allowOverlap="1" wp14:anchorId="3E3F06C6" wp14:editId="60B54CA9">
                <wp:simplePos x="0" y="0"/>
                <wp:positionH relativeFrom="column">
                  <wp:posOffset>47411</wp:posOffset>
                </wp:positionH>
                <wp:positionV relativeFrom="paragraph">
                  <wp:posOffset>4445</wp:posOffset>
                </wp:positionV>
                <wp:extent cx="5154295" cy="5407025"/>
                <wp:effectExtent l="0" t="0" r="0" b="3175"/>
                <wp:wrapNone/>
                <wp:docPr id="571" name="Group 57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154295" cy="5407025"/>
                          <a:chOff x="-504801" y="0"/>
                          <a:chExt cx="6234511" cy="6540148"/>
                        </a:xfrm>
                      </wpg:grpSpPr>
                      <pic:pic xmlns:pic="http://schemas.openxmlformats.org/drawingml/2006/picture">
                        <pic:nvPicPr>
                          <pic:cNvPr id="572" name="Picture 572"/>
                          <pic:cNvPicPr>
                            <a:picLocks noChangeAspect="1"/>
                          </pic:cNvPicPr>
                        </pic:nvPicPr>
                        <pic:blipFill rotWithShape="1">
                          <a:blip r:embed="rId102">
                            <a:extLst>
                              <a:ext uri="{28A0092B-C50C-407E-A947-70E740481C1C}">
                                <a14:useLocalDpi xmlns:a14="http://schemas.microsoft.com/office/drawing/2010/main" val="0"/>
                              </a:ext>
                            </a:extLst>
                          </a:blip>
                          <a:srcRect b="799"/>
                          <a:stretch/>
                        </pic:blipFill>
                        <pic:spPr bwMode="auto">
                          <a:xfrm>
                            <a:off x="48127" y="0"/>
                            <a:ext cx="4692315" cy="567890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573" name="Text Box 2"/>
                        <wps:cNvSpPr txBox="1">
                          <a:spLocks noChangeArrowheads="1"/>
                        </wps:cNvSpPr>
                        <wps:spPr bwMode="auto">
                          <a:xfrm>
                            <a:off x="-504801" y="5847260"/>
                            <a:ext cx="6234511" cy="692888"/>
                          </a:xfrm>
                          <a:prstGeom prst="rect">
                            <a:avLst/>
                          </a:prstGeom>
                          <a:noFill/>
                          <a:ln w="9525">
                            <a:noFill/>
                            <a:miter lim="800000"/>
                            <a:headEnd/>
                            <a:tailEnd/>
                          </a:ln>
                        </wps:spPr>
                        <wps:txbx>
                          <w:txbxContent>
                            <w:p w14:paraId="561A6C8B" w14:textId="77777777" w:rsidR="003B14DC" w:rsidRPr="00AE12EC" w:rsidRDefault="003B14DC" w:rsidP="007A0499">
                              <w:pPr>
                                <w:rPr>
                                  <w:sz w:val="20"/>
                                  <w:szCs w:val="20"/>
                                </w:rPr>
                              </w:pPr>
                              <w:r w:rsidRPr="00AE12EC">
                                <w:rPr>
                                  <w:rFonts w:cstheme="minorHAnsi"/>
                                  <w:b/>
                                  <w:sz w:val="20"/>
                                  <w:szCs w:val="20"/>
                                </w:rPr>
                                <w:t xml:space="preserve">Figure </w:t>
                              </w:r>
                              <w:r>
                                <w:rPr>
                                  <w:rFonts w:cstheme="minorHAnsi"/>
                                  <w:b/>
                                  <w:sz w:val="20"/>
                                  <w:szCs w:val="20"/>
                                </w:rPr>
                                <w:t>44</w:t>
                              </w:r>
                              <w:r w:rsidRPr="00AE12EC">
                                <w:rPr>
                                  <w:rFonts w:cstheme="minorHAnsi"/>
                                  <w:sz w:val="20"/>
                                  <w:szCs w:val="20"/>
                                </w:rPr>
                                <w:t xml:space="preserve">. Change (%) per mg DCW in DIC and DO concentration </w:t>
                              </w:r>
                              <w:r w:rsidRPr="00AE12EC">
                                <w:rPr>
                                  <w:rFonts w:cstheme="minorHAnsi"/>
                                  <w:sz w:val="20"/>
                                  <w:szCs w:val="20"/>
                                  <w:lang w:val="en-US"/>
                                </w:rPr>
                                <w:t>(</w:t>
                              </w:r>
                              <w:r w:rsidRPr="00AE12EC">
                                <w:rPr>
                                  <w:rFonts w:cstheme="minorHAnsi"/>
                                  <w:sz w:val="20"/>
                                  <w:szCs w:val="20"/>
                                </w:rPr>
                                <w:t>from 0 hour values)</w:t>
                              </w:r>
                              <w:r w:rsidRPr="00AE12EC">
                                <w:rPr>
                                  <w:rFonts w:cstheme="minorHAnsi"/>
                                  <w:sz w:val="20"/>
                                  <w:szCs w:val="20"/>
                                  <w:lang w:val="en-US"/>
                                </w:rPr>
                                <w:t xml:space="preserve"> </w:t>
                              </w:r>
                              <w:r w:rsidRPr="00AE12EC">
                                <w:rPr>
                                  <w:rFonts w:cstheme="minorHAnsi"/>
                                  <w:sz w:val="20"/>
                                  <w:szCs w:val="20"/>
                                </w:rPr>
                                <w:t xml:space="preserve">of </w:t>
                              </w:r>
                              <w:r w:rsidRPr="00AE12EC">
                                <w:rPr>
                                  <w:rFonts w:cstheme="minorHAnsi"/>
                                  <w:i/>
                                  <w:sz w:val="20"/>
                                  <w:szCs w:val="20"/>
                                </w:rPr>
                                <w:t>M.</w:t>
                              </w:r>
                              <w:r>
                                <w:rPr>
                                  <w:rFonts w:cstheme="minorHAnsi"/>
                                  <w:i/>
                                  <w:sz w:val="20"/>
                                  <w:szCs w:val="20"/>
                                </w:rPr>
                                <w:t xml:space="preserve"> </w:t>
                              </w:r>
                              <w:r w:rsidRPr="00AE12EC">
                                <w:rPr>
                                  <w:rFonts w:cstheme="minorHAnsi"/>
                                  <w:i/>
                                  <w:sz w:val="20"/>
                                  <w:szCs w:val="20"/>
                                </w:rPr>
                                <w:t>inermum</w:t>
                              </w:r>
                              <w:r w:rsidRPr="00AE12EC">
                                <w:rPr>
                                  <w:rFonts w:cstheme="minorHAnsi"/>
                                  <w:color w:val="FF0000"/>
                                  <w:sz w:val="20"/>
                                  <w:szCs w:val="20"/>
                                </w:rPr>
                                <w:t xml:space="preserve"> </w:t>
                              </w:r>
                              <w:r w:rsidRPr="00AE12EC">
                                <w:rPr>
                                  <w:rFonts w:cstheme="minorHAnsi"/>
                                  <w:sz w:val="20"/>
                                  <w:szCs w:val="20"/>
                                </w:rPr>
                                <w:t xml:space="preserve">cultures under different trophic conditions. Bars represent standard </w:t>
                              </w:r>
                              <w:r>
                                <w:rPr>
                                  <w:rFonts w:cstheme="minorHAnsi"/>
                                  <w:sz w:val="20"/>
                                  <w:szCs w:val="20"/>
                                </w:rPr>
                                <w:t>error</w:t>
                              </w:r>
                              <w:r w:rsidRPr="00AE12EC">
                                <w:rPr>
                                  <w:rFonts w:cstheme="minorHAnsi"/>
                                  <w:sz w:val="20"/>
                                  <w:szCs w:val="20"/>
                                </w:rPr>
                                <w:t xml:space="preserve">.    </w:t>
                              </w:r>
                            </w:p>
                            <w:p w14:paraId="4EC2E9E3" w14:textId="77777777" w:rsidR="003B14DC" w:rsidRDefault="003B14DC" w:rsidP="007A0499"/>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E3F06C6" id="Group 571" o:spid="_x0000_s1389" style="position:absolute;left:0;text-align:left;margin-left:3.75pt;margin-top:.35pt;width:405.85pt;height:425.75pt;z-index:251766272;mso-width-relative:margin;mso-height-relative:margin" coordorigin="-5048" coordsize="62345,65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">
                <o:lock v:ext="edit" aspectratio="t"/>
                <v:shape id="Picture 572" o:spid="_x0000_s1390" type="#_x0000_t75" style="position:absolute;left:481;width:46923;height:56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">
                  <v:imagedata r:id="rId103" o:title="" cropbottom="524f"/>
                  <v:path arrowok="t"/>
                </v:shape>
                <v:shape id="_x0000_s1391" type="#_x0000_t202" style="position:absolute;left:-5048;top:58472;width:62345;height:69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" filled="f" stroked="f">
                  <v:textbox>
                    <w:txbxContent>
                      <w:p w14:paraId="561A6C8B" w14:textId="77777777" w:rsidR="003B14DC" w:rsidRPr="00AE12EC" w:rsidRDefault="003B14DC" w:rsidP="007A0499">
                        <w:pPr>
                          <w:rPr>
                            <w:sz w:val="20"/>
                            <w:szCs w:val="20"/>
                          </w:rPr>
                        </w:pPr>
                        <w:r w:rsidRPr="00AE12EC">
                          <w:rPr>
                            <w:rFonts w:cstheme="minorHAnsi"/>
                            <w:b/>
                            <w:sz w:val="20"/>
                            <w:szCs w:val="20"/>
                          </w:rPr>
                          <w:t xml:space="preserve">Figure </w:t>
                        </w:r>
                        <w:r>
                          <w:rPr>
                            <w:rFonts w:cstheme="minorHAnsi"/>
                            <w:b/>
                            <w:sz w:val="20"/>
                            <w:szCs w:val="20"/>
                          </w:rPr>
                          <w:t>44</w:t>
                        </w:r>
                        <w:r w:rsidRPr="00AE12EC">
                          <w:rPr>
                            <w:rFonts w:cstheme="minorHAnsi"/>
                            <w:sz w:val="20"/>
                            <w:szCs w:val="20"/>
                          </w:rPr>
                          <w:t xml:space="preserve">. Change (%) per mg DCW in DIC and DO concentration </w:t>
                        </w:r>
                        <w:r w:rsidRPr="00AE12EC">
                          <w:rPr>
                            <w:rFonts w:cstheme="minorHAnsi"/>
                            <w:sz w:val="20"/>
                            <w:szCs w:val="20"/>
                            <w:lang w:val="en-US"/>
                          </w:rPr>
                          <w:t>(</w:t>
                        </w:r>
                        <w:r w:rsidRPr="00AE12EC">
                          <w:rPr>
                            <w:rFonts w:cstheme="minorHAnsi"/>
                            <w:sz w:val="20"/>
                            <w:szCs w:val="20"/>
                          </w:rPr>
                          <w:t>from 0 hour values)</w:t>
                        </w:r>
                        <w:r w:rsidRPr="00AE12EC">
                          <w:rPr>
                            <w:rFonts w:cstheme="minorHAnsi"/>
                            <w:sz w:val="20"/>
                            <w:szCs w:val="20"/>
                            <w:lang w:val="en-US"/>
                          </w:rPr>
                          <w:t xml:space="preserve"> </w:t>
                        </w:r>
                        <w:r w:rsidRPr="00AE12EC">
                          <w:rPr>
                            <w:rFonts w:cstheme="minorHAnsi"/>
                            <w:sz w:val="20"/>
                            <w:szCs w:val="20"/>
                          </w:rPr>
                          <w:t xml:space="preserve">of </w:t>
                        </w:r>
                        <w:r w:rsidRPr="00AE12EC">
                          <w:rPr>
                            <w:rFonts w:cstheme="minorHAnsi"/>
                            <w:i/>
                            <w:sz w:val="20"/>
                            <w:szCs w:val="20"/>
                          </w:rPr>
                          <w:t>M.</w:t>
                        </w:r>
                        <w:r>
                          <w:rPr>
                            <w:rFonts w:cstheme="minorHAnsi"/>
                            <w:i/>
                            <w:sz w:val="20"/>
                            <w:szCs w:val="20"/>
                          </w:rPr>
                          <w:t xml:space="preserve"> </w:t>
                        </w:r>
                        <w:r w:rsidRPr="00AE12EC">
                          <w:rPr>
                            <w:rFonts w:cstheme="minorHAnsi"/>
                            <w:i/>
                            <w:sz w:val="20"/>
                            <w:szCs w:val="20"/>
                          </w:rPr>
                          <w:t>inermum</w:t>
                        </w:r>
                        <w:r w:rsidRPr="00AE12EC">
                          <w:rPr>
                            <w:rFonts w:cstheme="minorHAnsi"/>
                            <w:color w:val="FF0000"/>
                            <w:sz w:val="20"/>
                            <w:szCs w:val="20"/>
                          </w:rPr>
                          <w:t xml:space="preserve"> </w:t>
                        </w:r>
                        <w:r w:rsidRPr="00AE12EC">
                          <w:rPr>
                            <w:rFonts w:cstheme="minorHAnsi"/>
                            <w:sz w:val="20"/>
                            <w:szCs w:val="20"/>
                          </w:rPr>
                          <w:t xml:space="preserve">cultures under different trophic conditions. Bars represent standard </w:t>
                        </w:r>
                        <w:r>
                          <w:rPr>
                            <w:rFonts w:cstheme="minorHAnsi"/>
                            <w:sz w:val="20"/>
                            <w:szCs w:val="20"/>
                          </w:rPr>
                          <w:t>error</w:t>
                        </w:r>
                        <w:r w:rsidRPr="00AE12EC">
                          <w:rPr>
                            <w:rFonts w:cstheme="minorHAnsi"/>
                            <w:sz w:val="20"/>
                            <w:szCs w:val="20"/>
                          </w:rPr>
                          <w:t xml:space="preserve">.    </w:t>
                        </w:r>
                      </w:p>
                      <w:p w14:paraId="4EC2E9E3" w14:textId="77777777" w:rsidR="003B14DC" w:rsidRDefault="003B14DC" w:rsidP="007A0499"/>
                    </w:txbxContent>
                  </v:textbox>
                </v:shape>
              </v:group>
            </w:pict>
          </mc:Fallback>
        </mc:AlternateContent>
      </w:r>
    </w:p>
    <w:p w14:paraId="3F1D065D" w14:textId="77777777" w:rsidR="007A0499" w:rsidRDefault="007A0499" w:rsidP="005B3C0C">
      <w:pPr>
        <w:spacing w:line="360" w:lineRule="auto"/>
      </w:pPr>
    </w:p>
    <w:p w14:paraId="5789EDA8" w14:textId="77777777" w:rsidR="007A0499" w:rsidRDefault="007A0499" w:rsidP="005B3C0C">
      <w:pPr>
        <w:spacing w:line="360" w:lineRule="auto"/>
      </w:pPr>
    </w:p>
    <w:p w14:paraId="616F37FF" w14:textId="77777777" w:rsidR="007A0499" w:rsidRDefault="007A0499" w:rsidP="005B3C0C">
      <w:pPr>
        <w:spacing w:line="360" w:lineRule="auto"/>
      </w:pPr>
    </w:p>
    <w:p w14:paraId="02C4160B" w14:textId="77777777" w:rsidR="007A0499" w:rsidRDefault="007A0499" w:rsidP="005B3C0C">
      <w:pPr>
        <w:spacing w:line="360" w:lineRule="auto"/>
      </w:pPr>
    </w:p>
    <w:p w14:paraId="378E66C2" w14:textId="77777777" w:rsidR="007A0499" w:rsidRDefault="007A0499" w:rsidP="005B3C0C">
      <w:pPr>
        <w:spacing w:line="360" w:lineRule="auto"/>
      </w:pPr>
    </w:p>
    <w:p w14:paraId="6D08F43F" w14:textId="77777777" w:rsidR="007A0499" w:rsidRDefault="007A0499" w:rsidP="005B3C0C">
      <w:pPr>
        <w:spacing w:line="360" w:lineRule="auto"/>
      </w:pPr>
    </w:p>
    <w:p w14:paraId="0B8F0894" w14:textId="77777777" w:rsidR="007A0499" w:rsidRDefault="007A0499" w:rsidP="005B3C0C">
      <w:pPr>
        <w:spacing w:line="360" w:lineRule="auto"/>
      </w:pPr>
    </w:p>
    <w:p w14:paraId="0948DAA1" w14:textId="77777777" w:rsidR="007A0499" w:rsidRDefault="007A0499" w:rsidP="005B3C0C">
      <w:pPr>
        <w:spacing w:line="360" w:lineRule="auto"/>
      </w:pPr>
    </w:p>
    <w:p w14:paraId="4AF80331" w14:textId="77777777" w:rsidR="007A0499" w:rsidRDefault="007A0499" w:rsidP="005B3C0C">
      <w:pPr>
        <w:spacing w:line="360" w:lineRule="auto"/>
      </w:pPr>
    </w:p>
    <w:p w14:paraId="279F4B30" w14:textId="77777777" w:rsidR="007A0499" w:rsidRDefault="007A0499" w:rsidP="005B3C0C">
      <w:pPr>
        <w:spacing w:line="360" w:lineRule="auto"/>
      </w:pPr>
    </w:p>
    <w:p w14:paraId="251448DB" w14:textId="77777777" w:rsidR="007A0499" w:rsidRDefault="007A0499" w:rsidP="005B3C0C">
      <w:pPr>
        <w:spacing w:line="360" w:lineRule="auto"/>
      </w:pPr>
    </w:p>
    <w:p w14:paraId="163BB9ED" w14:textId="77777777" w:rsidR="007A0499" w:rsidRDefault="007A0499" w:rsidP="005B3C0C">
      <w:pPr>
        <w:spacing w:line="360" w:lineRule="auto"/>
      </w:pPr>
    </w:p>
    <w:p w14:paraId="0C586DB3" w14:textId="77777777" w:rsidR="007A0499" w:rsidRDefault="007A0499" w:rsidP="005B3C0C">
      <w:pPr>
        <w:spacing w:line="360" w:lineRule="auto"/>
      </w:pPr>
    </w:p>
    <w:p w14:paraId="37753323" w14:textId="77777777" w:rsidR="007A0499" w:rsidRPr="005B3C0C" w:rsidRDefault="007A0499" w:rsidP="005B3C0C">
      <w:pPr>
        <w:spacing w:line="360" w:lineRule="auto"/>
      </w:pPr>
    </w:p>
    <w:p w14:paraId="263787A7" w14:textId="77777777" w:rsidR="005B3C0C" w:rsidRPr="005B3C0C" w:rsidRDefault="005B3C0C" w:rsidP="005B3C0C">
      <w:pPr>
        <w:pStyle w:val="Heading2"/>
        <w:spacing w:after="120" w:line="360" w:lineRule="auto"/>
        <w:rPr>
          <w:b/>
          <w:color w:val="auto"/>
        </w:rPr>
      </w:pPr>
      <w:bookmarkStart w:id="72" w:name="_Toc462059789"/>
      <w:r w:rsidRPr="005B3C0C">
        <w:rPr>
          <w:b/>
          <w:color w:val="auto"/>
        </w:rPr>
        <w:t>Discussion</w:t>
      </w:r>
      <w:bookmarkEnd w:id="72"/>
      <w:r w:rsidRPr="005B3C0C">
        <w:rPr>
          <w:b/>
          <w:color w:val="auto"/>
        </w:rPr>
        <w:t xml:space="preserve"> </w:t>
      </w:r>
    </w:p>
    <w:p w14:paraId="3B5BE583" w14:textId="77777777" w:rsidR="005B3C0C" w:rsidRPr="005B3C0C" w:rsidRDefault="005B3C0C" w:rsidP="005B3C0C">
      <w:pPr>
        <w:spacing w:line="360" w:lineRule="auto"/>
      </w:pPr>
      <w:r w:rsidRPr="005B3C0C">
        <w:t>The commercialisation of large scale microalgae production for low-value products such as biofuel is not currently economically viable. Among the many challenges are high cultivation costs and the availability of concentrated sources of CO</w:t>
      </w:r>
      <w:r w:rsidRPr="005B3C0C">
        <w:rPr>
          <w:vertAlign w:val="subscript"/>
        </w:rPr>
        <w:t xml:space="preserve">2 </w:t>
      </w:r>
      <w:r w:rsidR="00BD03EC" w:rsidRPr="005B3C0C">
        <w:rPr>
          <w:vertAlign w:val="subscript"/>
        </w:rPr>
        <w:fldChar w:fldCharType="begin"/>
      </w:r>
      <w:r w:rsidR="00790A49">
        <w:rPr>
          <w:vertAlign w:val="subscript"/>
        </w:rPr>
        <w:instrText xml:space="preserve"> ADDIN ZOTERO_ITEM CSL_CITATION {"citationID":"ms94mknl","properties":{"formattedCitation":"(Chisti, 2013)","plainCitation":"(Chisti, 2013)"},"citationItems":[{"id":2554,"uris":["http://zotero.org/users/1204444/items/CVHW7ABI"],"uri":["http://zotero.org/users/1204444/items/CVHW7ABI"],"itemData":{"id":2554,"type":"article-journal","title":"Constraints to commercialization of algal fuels","container-title":"Journal of Biotechnology","page":"201-214","volume":"167","issue":"3","source":"ScienceDirect","abstract":"Production of algal crude oil has been achieved in various pilot scale facilities, but whether algal fuels can be produced in sufficient quantity to meaningfully displace petroleum fuels, has been largely overlooked. Limitations to commercialization of algal fuels need to be understood and addressed for any future commercialization. This review identifies the major constraints to commercialization of transport fuels from microalgae. Algae derived fuels are expensive compared to petroleum derived fuels, but this could change. Unfortunately, improved economics of production are not sufficient for an environmentally sustainable production, or its large scale feasibility. A low-cost point supply of concentrated carbon dioxide colocated with the other essential resources is necessary for producing algal fuels. An insufficiency of concentrated carbon dioxide is actually a major impediment to any substantial production of algal fuels. Sustainability of production requires the development of an ability to almost fully recycle the phosphorous and nitrogen nutrients that are necessary for algae culture. Development of a nitrogen biofixation ability to support production of algal fuels ought to be an important long term objective. At sufficiently large scale, a limited supply of freshwater will pose a significant limitation to production even if marine algae are used. Processes for recovering energy from the algal biomass left after the extraction of oil, are required for achieving a net positive energy balance in the algal fuel oil. The near term outlook for widespread use of algal fuels appears bleak, but fuels for niche applications such as in aviation may be likely in the medium term. Genetic and metabolic engineering of microalgae to boost production of fuel oil and ease its recovery, are essential for commercialization of algal fuels. Algae will need to be genetically modified for improved photosynthetic efficiency in the long term.","DOI":"10.1016/j.jbiotec.2013.07.020","ISSN":"0168-1656","journalAbbreviation":"Journal of Biotechnology","author":[{"family":"Chisti","given":"Yusuf"}],"issued":{"date-parts":[["2013",9,10]]}}}],"schema":"https://github.com/citation-style-language/schema/raw/master/csl-citation.json"} </w:instrText>
      </w:r>
      <w:r w:rsidR="00BD03EC" w:rsidRPr="005B3C0C">
        <w:rPr>
          <w:vertAlign w:val="subscript"/>
        </w:rPr>
        <w:fldChar w:fldCharType="separate"/>
      </w:r>
      <w:r w:rsidRPr="005B3C0C">
        <w:t>(Chisti, 2013)</w:t>
      </w:r>
      <w:r w:rsidR="00BD03EC" w:rsidRPr="005B3C0C">
        <w:fldChar w:fldCharType="end"/>
      </w:r>
      <w:r w:rsidRPr="005B3C0C">
        <w:rPr>
          <w:vertAlign w:val="subscript"/>
        </w:rPr>
        <w:t xml:space="preserve">. </w:t>
      </w:r>
      <w:r w:rsidRPr="005B3C0C">
        <w:t xml:space="preserve"> Mixotrophic cultivation, using waste organic carbon sources, has potential to increase productivity and reduce production costs </w:t>
      </w:r>
      <w:r w:rsidR="00BD03EC" w:rsidRPr="005B3C0C">
        <w:fldChar w:fldCharType="begin"/>
      </w:r>
      <w:r w:rsidR="00790A49">
        <w:instrText xml:space="preserve"> ADDIN ZOTERO_ITEM CSL_CITATION {"citationID":"2dbrg5cnnd","properties":{"formattedCitation":"(Cheirsilp and Torpee, 2012)","plainCitation":"(Cheirsilp and Torpee, 2012)"},"citationItems":[{"id":1087,"uris":["http://zotero.org/users/1204444/items/QKESV5JE"],"uri":["http://zotero.org/users/1204444/items/QKESV5JE"],"itemData":{"id":1087,"type":"article-journal","title":"Enhanced growth and lipid production of microalgae under mixotrophic culture condition: Effect of light intensity, glucose concentration and fed-batch cultivation","container-title":"Bioresource Technology","page":"510-516","volume":"110","issue":"0","source":"ScienceDirect","abstract":"Microalgae capable of accumulating high lipid content were screened in photoautotrophic, heterotrophic and mixotrophic cultures. The biomass and lipid production of all tested strains in mixotrophic culture were notably enhanced in comparison with photoautotrophic and heterotrophic cultures. Among the tested strains, marine Chlorella sp. and Nannochloropsis sp. were ideal candidates for biodiesel production because of their high lipid production. The influence of light intensity and initial glucose concentration on growth and lipid content of both strains were investigated. Although increasing light intensity and initial glucose concentration enhanced the growth of both strains, it reduced their lipid content. To produce a high amount of biomass with high lipid content, a fed-batch cultivation with stepwise increasing light intensity was performed. The lipid production by this strategy was approximately twice that of conventional batch cultivation. The main fatty acid compositions of the two microalgae were C16–C18 (&amp;gt;80%) which are appropriate for biodiesel production.","DOI":"10.1016/j.biortech.2012.01.125","ISSN":"0960-8524","shortTitle":"Enhanced growth and lipid production of microalgae under mixotrophic culture condition","journalAbbreviation":"Bioresource Technology","author":[{"family":"Cheirsilp","given":"Benjamas"},{"family":"Torpee","given":"Salwa"}],"issued":{"date-parts":[["2012",4]]}}}],"schema":"https://github.com/citation-style-language/schema/raw/master/csl-citation.json"} </w:instrText>
      </w:r>
      <w:r w:rsidR="00BD03EC" w:rsidRPr="005B3C0C">
        <w:fldChar w:fldCharType="separate"/>
      </w:r>
      <w:r w:rsidRPr="005B3C0C">
        <w:t>(Cheirsilp and Torpee, 2012)</w:t>
      </w:r>
      <w:r w:rsidR="00BD03EC" w:rsidRPr="005B3C0C">
        <w:fldChar w:fldCharType="end"/>
      </w:r>
      <w:r w:rsidRPr="005B3C0C">
        <w:t xml:space="preserve">. Previous studies have reported that under non-aerated conditions, the specific growth rate of mixotrophic culture exceeds the summation of autotrophic and heterotrophic growth (Table </w:t>
      </w:r>
      <w:r w:rsidR="003A54AE">
        <w:t>10</w:t>
      </w:r>
      <w:r w:rsidRPr="005B3C0C">
        <w:t xml:space="preserve">). However, results reported by Martinez and Orus (1991) indicate that this surplus is reduced or does not occur when cultures are aerated. In this investigation, under non-aerated conditions, </w:t>
      </w:r>
      <w:r w:rsidRPr="005B3C0C">
        <w:rPr>
          <w:i/>
        </w:rPr>
        <w:t xml:space="preserve">M. inermum, </w:t>
      </w:r>
      <w:r w:rsidRPr="005B3C0C">
        <w:t xml:space="preserve">demonstrated a similar growth trend, with mixotrophic specific growth rate exceeding the sum of autotrophic and heterotrophic </w:t>
      </w:r>
      <w:r w:rsidRPr="005B3C0C">
        <w:lastRenderedPageBreak/>
        <w:t xml:space="preserve">growth when supplemented with either acetate (74% higher) or glucose (34% higher) (Figure </w:t>
      </w:r>
      <w:r w:rsidR="003A54AE">
        <w:t>32</w:t>
      </w:r>
      <w:r w:rsidRPr="005B3C0C">
        <w:t xml:space="preserve">, Table </w:t>
      </w:r>
      <w:r w:rsidR="003A54AE">
        <w:t>10</w:t>
      </w:r>
      <w:r w:rsidRPr="005B3C0C">
        <w:t>)</w:t>
      </w:r>
    </w:p>
    <w:p w14:paraId="4F80B63E" w14:textId="77777777" w:rsidR="005B3C0C" w:rsidRPr="005B3C0C" w:rsidRDefault="005B3C0C" w:rsidP="005B3C0C">
      <w:pPr>
        <w:spacing w:line="360" w:lineRule="auto"/>
      </w:pPr>
      <w:r w:rsidRPr="005B3C0C">
        <w:t xml:space="preserve">Glucose supplemented cultures had a faster growth rate in both mixotrophic and heterotrophic cultivation (Table </w:t>
      </w:r>
      <w:r w:rsidR="003A54AE">
        <w:t>10</w:t>
      </w:r>
      <w:r w:rsidRPr="005B3C0C">
        <w:t>). This trend is consistent with previous studies and is attributed to the higher energy content of glucose (2.8 kJ mol</w:t>
      </w:r>
      <w:r w:rsidRPr="005B3C0C">
        <w:rPr>
          <w:vertAlign w:val="superscript"/>
        </w:rPr>
        <w:t>-1</w:t>
      </w:r>
      <w:r w:rsidRPr="005B3C0C">
        <w:t>, 0.0173 kJ 1.2g</w:t>
      </w:r>
      <w:r w:rsidRPr="005B3C0C">
        <w:rPr>
          <w:vertAlign w:val="superscript"/>
        </w:rPr>
        <w:t>-1</w:t>
      </w:r>
      <w:r w:rsidRPr="005B3C0C">
        <w:t>) compared to acetate (0.8 kJ mol</w:t>
      </w:r>
      <w:r w:rsidRPr="005B3C0C">
        <w:rPr>
          <w:vertAlign w:val="superscript"/>
        </w:rPr>
        <w:t>-1</w:t>
      </w:r>
      <w:r w:rsidRPr="005B3C0C">
        <w:t>, 0.0116 kJ 1.2g</w:t>
      </w:r>
      <w:r w:rsidRPr="005B3C0C">
        <w:rPr>
          <w:vertAlign w:val="superscript"/>
        </w:rPr>
        <w:t>-1</w:t>
      </w:r>
      <w:r w:rsidRPr="005B3C0C">
        <w:t xml:space="preserve">) </w:t>
      </w:r>
      <w:r w:rsidR="00BD03EC" w:rsidRPr="005B3C0C">
        <w:fldChar w:fldCharType="begin"/>
      </w:r>
      <w:r w:rsidR="00790A49">
        <w:instrText xml:space="preserve"> ADDIN ZOTERO_ITEM CSL_CITATION {"citationID":"vu7eb2t17","properties":{"formattedCitation":"(Perez-Garcia et al., 2011)","plainCitation":"(Perez-Garcia et al., 2011)"},"citationItems":[{"id":1106,"uris":["http://zotero.org/users/1204444/items/TSANBID3"],"uri":["http://zotero.org/users/1204444/items/TSANBID3"],"itemData":{"id":1106,"type":"article-journal","title":"Heterotrophic cultures of microalgae: Metabolism and potential products","container-title":"Water Research","page":"11-36","volume":"45","issue":"1","source":"ScienceDirect","abstract":"This review analyzes the current state of a specific niche of microalgae cultivation; heterotrophic growth in the dark supported by a carbon source replacing the traditional support of light energy. This unique ability of essentially photosynthetic microorganisms is shared by several species of microalgae. Where possible, heterotrophic growth overcomes major limitations of producing useful products from microalgae: dependency on light which significantly complicates the process, increase costs, and reduced production of potentially useful products. As a general role, and in most cases, heterotrophic cultivation is far cheaper, simpler to construct facilities, and easier than autotrophic cultivation to maintain on a large scale. This capacity allows expansion of useful applications from diverse species that is now very limited as a result of elevated costs of autotrophy; consequently, exploitation of microalgae is restricted to small volume of high-value products. Heterotrophic cultivation may allow large volume applications such as wastewater treatment combined, or separated, with production of biofuels. In this review, we present a general perspective of the field, describing the specific cellular metabolisms involved and the best-known examples from the literature and analyze the prospect of potential products from heterotrophic cultures.","DOI":"10.1016/j.watres.2010.08.037","ISSN":"0043-1354","shortTitle":"Heterotrophic cultures of microalgae","journalAbbreviation":"Water Research","author":[{"family":"Perez-Garcia","given":"Octavio"},{"family":"Escalante","given":"Froylan M.E."},{"family":"Bashan","given":"Luz E.","non-dropping-particle":"de-"},{"family":"Bashan","given":"Yoav"}],"issued":{"date-parts":[["2011",1]]}}}],"schema":"https://github.com/citation-style-language/schema/raw/master/csl-citation.json"} </w:instrText>
      </w:r>
      <w:r w:rsidR="00BD03EC" w:rsidRPr="005B3C0C">
        <w:fldChar w:fldCharType="separate"/>
      </w:r>
      <w:r w:rsidRPr="005B3C0C">
        <w:t xml:space="preserve">(Perez-Garcia </w:t>
      </w:r>
      <w:r w:rsidR="00490409" w:rsidRPr="00490409">
        <w:rPr>
          <w:i/>
        </w:rPr>
        <w:t>et al</w:t>
      </w:r>
      <w:r w:rsidRPr="005B3C0C">
        <w:t>., 2011)</w:t>
      </w:r>
      <w:r w:rsidR="00BD03EC" w:rsidRPr="005B3C0C">
        <w:fldChar w:fldCharType="end"/>
      </w:r>
      <w:r w:rsidRPr="005B3C0C">
        <w:t xml:space="preserve">. Glucose supplemented heterotrophic cultures had a growth rate 63% higher than equivalent acetate fed cultures, which corresponds well with the 50% higher energy embodied in the available organic carbon. In contrast, the growth rate of glucose-fed mixotrophic cultures was only 12% higher than equivalent acetate-fed cultures. Glucose supplemented cultures also had significantly reduced levels of chlorophyll content compared to the autotrophic control and acetate supplemented cultures (Table </w:t>
      </w:r>
      <w:r w:rsidR="003A54AE">
        <w:t>10</w:t>
      </w:r>
      <w:r w:rsidRPr="005B3C0C">
        <w:t xml:space="preserve">). </w:t>
      </w:r>
      <w:r w:rsidR="00BD03EC" w:rsidRPr="005B3C0C">
        <w:fldChar w:fldCharType="begin"/>
      </w:r>
      <w:r w:rsidR="00790A49">
        <w:instrText xml:space="preserve"> ADDIN ZOTERO_ITEM CSL_CITATION {"citationID":"vd9PLRFY","properties":{"formattedCitation":"(Stadnichuk et al., 1998)","plainCitation":"(Stadnichuk et al., 1998)"},"citationItems":[{"id":2162,"uris":["http://zotero.org/users/1204444/items/HT6AADU8"],"uri":["http://zotero.org/users/1204444/items/HT6AADU8"],"itemData":{"id":2162,"type":"article-journal","title":"Inhibition by glucose of chlorophyll a and phycocyanobilin biosynthesis in the unicellular red alga Galdieria partita at the stage of coproporphyrinogen III formation","container-title":"Plant Science","page":"11-23","volume":"136","issue":"1","source":"ScienceDirect","abstract":"The repression effect of d-glucose on the pigment apparatus of photosynthesis in the unicellular acidophilic red alga Galdieria partita capable of heterotrophic growth was studied. The rate of cell growth under heterotrophic conditions was higher by more than one order of magnitude than that in the autotrophic ones, and the size of those cells was larger. The addition of 1% d-glucose to the growth medium caused an increase in the number of mitochondrion profiles in the cell and a decline of thylakoid number in the chloroplast of G. partita. The loss of thylakoid membranes is accompanied by a reduction of the contents of chlorophyll a. C-phycocyanin and allophycocyanin in the heterotrophic cells. Simultaneously, switching G. partita from autotrophic growth to heterotrophic nutrition led to the excretion of coproporphyrin(ogen) III into the growth medium. Thus, the presence of d-glucose caused a reduction of pigment contents in the cell, due to the inhibition of chlorophyll a and phycocyanobilin biosynthesis at the stage of the transformation of their universal precursor, coproporphyrinogen III, to protoporphyrinogen IX. In the mixotrophic culture of G. partita light induces both the biosynthesis of photosynthetic pigments and the excretion of coproporphyrin(ogen) III. It is supposed that light affects an earlier stage in the biosynthetic pathway of chlorophyll a and phycocyanobilin than does d-glucose.","DOI":"10.1016/S0168-9452(98)00088-0","ISSN":"0168-9452","journalAbbreviation":"Plant Science","author":[{"family":"Stadnichuk","given":"I.N."},{"family":"Rakhimberdieva","given":"M.G."},{"family":"Bolychevtseva","given":"Y.V."},{"family":"Yurina","given":"N.P."},{"family":"Karapetyan","given":"N.V."},{"family":"Selyakh","given":"I.O."}],"issued":{"date-parts":[["1998",8,7]]}}}],"schema":"https://github.com/citation-style-language/schema/raw/master/csl-citation.json"} </w:instrText>
      </w:r>
      <w:r w:rsidR="00BD03EC" w:rsidRPr="005B3C0C">
        <w:fldChar w:fldCharType="separate"/>
      </w:r>
      <w:r w:rsidRPr="005B3C0C">
        <w:t xml:space="preserve">Stadnichuk </w:t>
      </w:r>
      <w:r w:rsidR="00490409" w:rsidRPr="00490409">
        <w:rPr>
          <w:i/>
        </w:rPr>
        <w:t>et al</w:t>
      </w:r>
      <w:r w:rsidRPr="005B3C0C">
        <w:t>. (1998)</w:t>
      </w:r>
      <w:r w:rsidR="00BD03EC" w:rsidRPr="005B3C0C">
        <w:fldChar w:fldCharType="end"/>
      </w:r>
      <w:r w:rsidRPr="005B3C0C">
        <w:t xml:space="preserve"> discovered that glucose assimilation by the red alga </w:t>
      </w:r>
      <w:r w:rsidRPr="005B3C0C">
        <w:rPr>
          <w:i/>
        </w:rPr>
        <w:t xml:space="preserve">Galdieria sulfuraria </w:t>
      </w:r>
      <w:r w:rsidRPr="005B3C0C">
        <w:t xml:space="preserve">induces limitation of chlorophyll </w:t>
      </w:r>
      <w:r w:rsidRPr="005B3C0C">
        <w:rPr>
          <w:i/>
        </w:rPr>
        <w:t xml:space="preserve">a </w:t>
      </w:r>
      <w:r w:rsidRPr="005B3C0C">
        <w:t xml:space="preserve">production. This limitation is thought to occur through inhibiting the transformation of a precursor molecule coproporphyrin III. Under mixotrophic conditions this inhibition was reduced due to light stimulating the production of coproporphyrin III </w:t>
      </w:r>
      <w:r w:rsidR="00BD03EC" w:rsidRPr="005B3C0C">
        <w:fldChar w:fldCharType="begin"/>
      </w:r>
      <w:r w:rsidR="00790A49">
        <w:instrText xml:space="preserve"> ADDIN ZOTERO_ITEM CSL_CITATION {"citationID":"2qqn3f1ac3","properties":{"formattedCitation":"(Stadnichuk et al., 1998)","plainCitation":"(Stadnichuk et al., 1998)"},"citationItems":[{"id":2162,"uris":["http://zotero.org/users/1204444/items/HT6AADU8"],"uri":["http://zotero.org/users/1204444/items/HT6AADU8"],"itemData":{"id":2162,"type":"article-journal","title":"Inhibition by glucose of chlorophyll a and phycocyanobilin biosynthesis in the unicellular red alga Galdieria partita at the stage of coproporphyrinogen III formation","container-title":"Plant Science","page":"11-23","volume":"136","issue":"1","source":"ScienceDirect","abstract":"The repression effect of d-glucose on the pigment apparatus of photosynthesis in the unicellular acidophilic red alga Galdieria partita capable of heterotrophic growth was studied. The rate of cell growth under heterotrophic conditions was higher by more than one order of magnitude than that in the autotrophic ones, and the size of those cells was larger. The addition of 1% d-glucose to the growth medium caused an increase in the number of mitochondrion profiles in the cell and a decline of thylakoid number in the chloroplast of G. partita. The loss of thylakoid membranes is accompanied by a reduction of the contents of chlorophyll a. C-phycocyanin and allophycocyanin in the heterotrophic cells. Simultaneously, switching G. partita from autotrophic growth to heterotrophic nutrition led to the excretion of coproporphyrin(ogen) III into the growth medium. Thus, the presence of d-glucose caused a reduction of pigment contents in the cell, due to the inhibition of chlorophyll a and phycocyanobilin biosynthesis at the stage of the transformation of their universal precursor, coproporphyrinogen III, to protoporphyrinogen IX. In the mixotrophic culture of G. partita light induces both the biosynthesis of photosynthetic pigments and the excretion of coproporphyrin(ogen) III. It is supposed that light affects an earlier stage in the biosynthetic pathway of chlorophyll a and phycocyanobilin than does d-glucose.","DOI":"10.1016/S0168-9452(98)00088-0","ISSN":"0168-9452","journalAbbreviation":"Plant Science","author":[{"family":"Stadnichuk","given":"I.N."},{"family":"Rakhimberdieva","given":"M.G."},{"family":"Bolychevtseva","given":"Y.V."},{"family":"Yurina","given":"N.P."},{"family":"Karapetyan","given":"N.V."},{"family":"Selyakh","given":"I.O."}],"issued":{"date-parts":[["1998",8,7]]}}}],"schema":"https://github.com/citation-style-language/schema/raw/master/csl-citation.json"} </w:instrText>
      </w:r>
      <w:r w:rsidR="00BD03EC" w:rsidRPr="005B3C0C">
        <w:fldChar w:fldCharType="separate"/>
      </w:r>
      <w:r w:rsidRPr="005B3C0C">
        <w:t xml:space="preserve">(Stadnichuk </w:t>
      </w:r>
      <w:r w:rsidR="00490409" w:rsidRPr="00490409">
        <w:rPr>
          <w:i/>
        </w:rPr>
        <w:t>et al</w:t>
      </w:r>
      <w:r w:rsidRPr="005B3C0C">
        <w:t>., 1998)</w:t>
      </w:r>
      <w:r w:rsidR="00BD03EC" w:rsidRPr="005B3C0C">
        <w:fldChar w:fldCharType="end"/>
      </w:r>
      <w:r w:rsidRPr="005B3C0C">
        <w:t xml:space="preserve">. It is unknown whether this exact biochemical inhibition occurs in other algae species, many studies have reported a reduction in chlorophyll content in glucose supplemented cultures, however the degree of inhibition seems to be species or growth condition specific </w:t>
      </w:r>
      <w:r w:rsidR="00BD03EC" w:rsidRPr="005B3C0C">
        <w:fldChar w:fldCharType="begin"/>
      </w:r>
      <w:r w:rsidR="00790A49">
        <w:instrText xml:space="preserve"> ADDIN ZOTERO_ITEM CSL_CITATION {"citationID":"Mm2iLHcc","properties":{"formattedCitation":"(Abreu et al., 2012; Cheirsilp and Torpee, 2012; Ogawa and Aiba, 1981; Stadnichuk et al., 1998)","plainCitation":"(Abreu et al., 2012; Cheirsilp and Torpee, 2012; Ogawa and Aiba, 1981; Stadnichuk et al., 1998)"},"citationItems":[{"id":1084,"uris":["http://zotero.org/users/1204444/items/9JPIJ5N8"],"uri":["http://zotero.org/users/1204444/items/9JPIJ5N8"],"itemData":{"id":1084,"type":"article-journal","title":"Mixotrophic cultivation of Chlorella vulgaris using industrial dairy waste as organic carbon source","container-title":"Bioresource Technology","page":"61-66","volume":"118","source":"ScienceDirect","abstract":"Growth parameters and biochemical composition of the green microalga Chlorella vulgaris cultivated under different mixotrophic conditions were determined and compared to those obtained from a photoautotrophic control culture. Mixotrophic microalgae showed higher specific growth rate, final biomass concentration and productivities of lipids, starch and proteins than microalgae cultivated under photoautotrophic conditions. Moreover, supplementation of the inorganic culture medium with hydrolyzed cheese whey powder solution led to a significant improvement in microalgal biomass production and carbohydrate utilization when compared with the culture enriched with a mixture of pure glucose and galactose, due to the presence of growth promoting nutrients in cheese whey. Mixotrophic cultivation of C. vulgaris using the main dairy industry by-product could be considered a feasible alternative to reduce the costs of microalgal biomass production, since it does not require the addition of expensive carbohydrates to the culture medium.","DOI":"10.1016/j.biortech.2012.05.055","ISSN":"0960-8524","journalAbbreviation":"Bioresource Technology","author":[{"family":"Abreu","given":"Ana P."},{"family":"Fernandes","given":"Bruno"},{"family":"Vicente","given":"António A."},{"family":"Teixeira","given":"José"},{"family":"Dragone","given":"Giuliano"}],"issued":{"date-parts":[["2012",8]]}}},{"id":1087,"uris":["http://zotero.org/users/1204444/items/QKESV5JE"],"uri":["http://zotero.org/users/1204444/items/QKESV5JE"],"itemData":{"id":1087,"type":"article-journal","title":"Enhanced growth and lipid production of microalgae under mixotrophic culture condition: Effect of light intensity, glucose concentration and fed-batch cultivation","container-title":"Bioresource Technology","page":"510-516","volume":"110","issue":"0","source":"ScienceDirect","abstract":"Microalgae capable of accumulating high lipid content were screened in photoautotrophic, heterotrophic and mixotrophic cultures. The biomass and lipid production of all tested strains in mixotrophic culture were notably enhanced in comparison with photoautotrophic and heterotrophic cultures. Among the tested strains, marine Chlorella sp. and Nannochloropsis sp. were ideal candidates for biodiesel production because of their high lipid production. The influence of light intensity and initial glucose concentration on growth and lipid content of both strains were investigated. Although increasing light intensity and initial glucose concentration enhanced the growth of both strains, it reduced their lipid content. To produce a high amount of biomass with high lipid content, a fed-batch cultivation with stepwise increasing light intensity was performed. The lipid production by this strategy was approximately twice that of conventional batch cultivation. The main fatty acid compositions of the two microalgae were C16–C18 (&amp;gt;80%) which are appropriate for biodiesel production.","DOI":"10.1016/j.biortech.2012.01.125","ISSN":"0960-8524","shortTitle":"Enhanced growth and lipid production of microalgae under mixotrophic culture condition","journalAbbreviation":"Bioresource Technology","author":[{"family":"Cheirsilp","given":"Benjamas"},{"family":"Torpee","given":"Salwa"}],"issued":{"date-parts":[["2012",4]]}}},{"id":1032,"uris":["http://zotero.org/users/1204444/items/GTBVPZTF"],"uri":["http://zotero.org/users/1204444/items/GTBVPZTF"],"itemData":{"id":1032,"type":"article-journal","title":"Bioenergetic analysis of mixotrophic growth in Chlorella vulgaris and Scenedesmus acutus","container-title":"Biotechnology and Bioengineering","page":"1121–1132","volume":"23","issue":"5","source":"Wiley Online Library","abstract":"The specific growth rate of Chlorella vulgaris in the presence of glucose (mixotroph) was always larger than that in autotroph when the light intensity was less than 10 klux. However, Scenedesmus acutus behaved differently, i.e., when the light intensity was more than 6 klux, the specific growth rate in mixotroph became smaller than that in autotroph. Cellular contents of chlorophyll a and b in Scenedesmus acutus that deteriorated more markedly in mixotroph than those of Chlorella vulgaris could account for these different growth behaviors. In other words, mechanisms relevant to the photosynthesis and the oxidative phosphorylation of glucose seem to function independently with respect to Chlorella Vulugaris.","DOI":"10.1002/bit.260230519","ISSN":"1097-0290","language":"en","author":[{"family":"Ogawa","given":"Takahira"},{"family":"Aiba","given":"Shuichi"}],"issued":{"date-parts":[["1981"]]}}},{"id":2162,"uris":["http://zotero.org/users/1204444/items/HT6AADU8"],"uri":["http://zotero.org/users/1204444/items/HT6AADU8"],"itemData":{"id":2162,"type":"article-journal","title":"Inhibition by glucose of chlorophyll a and phycocyanobilin biosynthesis in the unicellular red alga Galdieria partita at the stage of coproporphyrinogen III formation","container-title":"Plant Science","page":"11-23","volume":"136","issue":"1","source":"ScienceDirect","abstract":"The repression effect of d-glucose on the pigment apparatus of photosynthesis in the unicellular acidophilic red alga Galdieria partita capable of heterotrophic growth was studied. The rate of cell growth under heterotrophic conditions was higher by more than one order of magnitude than that in the autotrophic ones, and the size of those cells was larger. The addition of 1% d-glucose to the growth medium caused an increase in the number of mitochondrion profiles in the cell and a decline of thylakoid number in the chloroplast of G. partita. The loss of thylakoid membranes is accompanied by a reduction of the contents of chlorophyll a. C-phycocyanin and allophycocyanin in the heterotrophic cells. Simultaneously, switching G. partita from autotrophic growth to heterotrophic nutrition led to the excretion of coproporphyrin(ogen) III into the growth medium. Thus, the presence of d-glucose caused a reduction of pigment contents in the cell, due to the inhibition of chlorophyll a and phycocyanobilin biosynthesis at the stage of the transformation of their universal precursor, coproporphyrinogen III, to protoporphyrinogen IX. In the mixotrophic culture of G. partita light induces both the biosynthesis of photosynthetic pigments and the excretion of coproporphyrin(ogen) III. It is supposed that light affects an earlier stage in the biosynthetic pathway of chlorophyll a and phycocyanobilin than does d-glucose.","DOI":"10.1016/S0168-9452(98)00088-0","ISSN":"0168-9452","journalAbbreviation":"Plant Science","author":[{"family":"Stadnichuk","given":"I.N."},{"family":"Rakhimberdieva","given":"M.G."},{"family":"Bolychevtseva","given":"Y.V."},{"family":"Yurina","given":"N.P."},{"family":"Karapetyan","given":"N.V."},{"family":"Selyakh","given":"I.O."}],"issued":{"date-parts":[["1998",8,7]]}}}],"schema":"https://github.com/citation-style-language/schema/raw/master/csl-citation.json"} </w:instrText>
      </w:r>
      <w:r w:rsidR="00BD03EC" w:rsidRPr="005B3C0C">
        <w:fldChar w:fldCharType="separate"/>
      </w:r>
      <w:r w:rsidRPr="005B3C0C">
        <w:t xml:space="preserve">(Abreu </w:t>
      </w:r>
      <w:r w:rsidR="00490409" w:rsidRPr="00490409">
        <w:rPr>
          <w:i/>
        </w:rPr>
        <w:t>et al</w:t>
      </w:r>
      <w:r w:rsidRPr="005B3C0C">
        <w:t xml:space="preserve">., 2012; Cheirsilp and Torpee, 2012; Ogawa and Aiba, 1981; Stadnichuk </w:t>
      </w:r>
      <w:r w:rsidR="00490409" w:rsidRPr="00490409">
        <w:rPr>
          <w:i/>
        </w:rPr>
        <w:t>et al</w:t>
      </w:r>
      <w:r w:rsidRPr="005B3C0C">
        <w:t>., 1998)</w:t>
      </w:r>
      <w:r w:rsidR="00BD03EC" w:rsidRPr="005B3C0C">
        <w:fldChar w:fldCharType="end"/>
      </w:r>
      <w:r w:rsidRPr="005B3C0C">
        <w:t xml:space="preserve">. </w:t>
      </w:r>
      <w:r w:rsidR="007A0499" w:rsidRPr="005B3C0C">
        <w:t>Nevertheless,</w:t>
      </w:r>
      <w:r w:rsidRPr="005B3C0C">
        <w:t xml:space="preserve"> the reduction in chlorophyll content in glucose supplemented </w:t>
      </w:r>
      <w:r w:rsidRPr="005B3C0C">
        <w:rPr>
          <w:i/>
        </w:rPr>
        <w:t xml:space="preserve">M. inermum </w:t>
      </w:r>
      <w:r w:rsidRPr="005B3C0C">
        <w:t xml:space="preserve">cultures is highly likely to have caused a reduction in photosynthetic capacity. The reduction provides a reasonable explanation for the lower than expected growth rate in glucose-fed mixotrophic cultures and the reduced specific growth rate ratio compared to acetate supplemented growth. This point also highlights the large variability in physiological changes caused by supplementation of different organic carbon sources. </w:t>
      </w:r>
    </w:p>
    <w:p w14:paraId="17DC58B2" w14:textId="77777777" w:rsidR="005B3C0C" w:rsidRPr="005B3C0C" w:rsidRDefault="005B3C0C" w:rsidP="005B3C0C">
      <w:pPr>
        <w:spacing w:line="360" w:lineRule="auto"/>
      </w:pPr>
      <w:r w:rsidRPr="005B3C0C">
        <w:t xml:space="preserve">In contrast to previous studies, mixotrophic cultivation of </w:t>
      </w:r>
      <w:r w:rsidRPr="005B3C0C">
        <w:rPr>
          <w:i/>
        </w:rPr>
        <w:t>M. inermum</w:t>
      </w:r>
      <w:r w:rsidRPr="005B3C0C">
        <w:t xml:space="preserve"> did not increase the carbohydrate content relative to autotrophic control cultures </w:t>
      </w:r>
      <w:r w:rsidR="00BD03EC" w:rsidRPr="005B3C0C">
        <w:fldChar w:fldCharType="begin"/>
      </w:r>
      <w:r w:rsidR="00790A49">
        <w:instrText xml:space="preserve"> ADDIN ZOTERO_ITEM CSL_CITATION {"citationID":"5rjc2hrag","properties":{"formattedCitation":"{\\rtf (Lalibert\\uc0\\u232{} and de la No\\uc0\\u252{}ie, 1993; Liang et al., 2009)}","plainCitation":"(Lalibertè and de la Noüie, 1993; Liang et al., 2009)"},"citationItems":[{"id":1921,"uris":["http://zotero.org/users/1204444/items/2ZUCQ5DM"],"uri":["http://zotero.org/users/1204444/items/2ZUCQ5DM"],"itemData":{"id":1921,"type":"article-journal","title":"Auto-, Hetero-, and Mixotrophic Growth of Chlamydomonas Humicola (cmloroimiyckak) on Acetate1","container-title":"Journal of Phycology","page":"612–620","volume":"29","issue":"5","source":"Wiley Online Library","abstract":"Relative growth rate, isocitrate lyase activity, chlorophyll, protein, lipid, and soluble carbohydrate contents were investigated in Chlamydomonas humicola Lucksch during auto-, mixo-, and heterotrnphic growth. Mixotrophic cells have a relative growth rate of 1.66 d –1as compared to 0.78 d –1 and 0.21 d –1 for hetero- and autotrophic cells, respectively. Addition of acetate to autotrophic cells resulted in an increase in cell dry weight during the first day, followed by a rapid decrease and stabilization at 40 pg·cell –1. Cellular yield of mixotrophu cells, on a dry weight basis, was 6.6 times that of heterotrophic cells and 21.9 limes that of autotrophic ones. After 4 d, mixotrophic cells were characterized by higher chlorophyll (3.6% dry weight [d.w.]) and protein (58.6% d.w.) contents and lower lipid (4.8% d.w.) and soluble carbohydrate (1.3% d.w.) contents than those of autotrophic (2.6% d.w. chlorophyll, 31.0% d.w. protein, 10.2% d.w. lipid, and 6.5% d.w. soluble carbohydrate) and heterotrophic (1.5% d.w. chlorophyll, 36.9% d.w. protein, 5.6% d.w. lipid, and 6.0% d.w. soluble carbohydrate) cells. The ratio of chlorophyll a/b was highest in heterotrophic cells due to lower chlorophyll b content. Isocitrate lyase activity, a key enzyme in ecetate assimitation, could not be detected in autotrophic cells. Addition of 10 mM acetate to the culture medium of hetero- and mixotrophic cells resulted in increased isocitrate lyase activity with a maximum after 24 h, followed by a decline in activity over a 7-d period. After 7 d of growth, only 0.01 mM acetate was found in the culture medium of mixotrophic cells as compared to 3.2 mM in the medium of heterotrophic ones, from an initial concentration of 10 mM.","DOI":"10.1111/j.0022-3646.1993.00612.x","ISSN":"1529-8817","language":"en","author":[{"family":"Lalibertè","given":"Gilles"},{"family":"Noüie","given":"Joël","non-dropping-particle":"de la"}],"issued":{"date-parts":[["1993"]]}}},{"id":237,"uris":["http://zotero.org/users/1204444/items/ST7IR2PI"],"uri":["http://zotero.org/users/1204444/items/ST7IR2PI"],"itemData":{"id":237,"type":"article-journal","title":"Biomass and lipid productivities of Chlorella vulgaris under autotrophic, heterotrophic and mixotrophic growth conditions","container-title":"Biotechnology Letters","page":"1043-1049","volume":"31","issue":"7","source":"CrossRef","DOI":"10.1007/s10529-009-9975-7","ISSN":"0141-5492, 1573-6776","author":[{"family":"Liang","given":"Yanna"},{"family":"Sarkany","given":"Nicolas"},{"family":"Cui","given":"Yi"}],"issued":{"date-parts":[["2009",3,27]]}}}],"schema":"https://github.com/citation-style-language/schema/raw/master/csl-citation.json"} </w:instrText>
      </w:r>
      <w:r w:rsidR="00BD03EC" w:rsidRPr="005B3C0C">
        <w:fldChar w:fldCharType="separate"/>
      </w:r>
      <w:r w:rsidRPr="005B3C0C">
        <w:rPr>
          <w:rFonts w:cs="Times New Roman"/>
          <w:szCs w:val="24"/>
        </w:rPr>
        <w:t xml:space="preserve">(Figure </w:t>
      </w:r>
      <w:r w:rsidR="003A54AE">
        <w:rPr>
          <w:rFonts w:cs="Times New Roman"/>
          <w:szCs w:val="24"/>
        </w:rPr>
        <w:t>35</w:t>
      </w:r>
      <w:r w:rsidRPr="005B3C0C">
        <w:rPr>
          <w:rFonts w:cs="Times New Roman"/>
          <w:szCs w:val="24"/>
        </w:rPr>
        <w:t xml:space="preserve">, Lalibertè and de la Noüie, 1993; Liang </w:t>
      </w:r>
      <w:r w:rsidR="00490409" w:rsidRPr="00490409">
        <w:rPr>
          <w:rFonts w:cs="Times New Roman"/>
          <w:i/>
          <w:szCs w:val="24"/>
        </w:rPr>
        <w:t>et al</w:t>
      </w:r>
      <w:r w:rsidRPr="005B3C0C">
        <w:rPr>
          <w:rFonts w:cs="Times New Roman"/>
          <w:szCs w:val="24"/>
        </w:rPr>
        <w:t>., 2009)</w:t>
      </w:r>
      <w:r w:rsidR="00BD03EC" w:rsidRPr="005B3C0C">
        <w:fldChar w:fldCharType="end"/>
      </w:r>
      <w:r w:rsidRPr="005B3C0C">
        <w:t xml:space="preserve">. The carbohydrate content of heterotrophic </w:t>
      </w:r>
      <w:r w:rsidRPr="005B3C0C">
        <w:lastRenderedPageBreak/>
        <w:t xml:space="preserve">cultures, although higher, decreased over time. Similarly, in contrast to the expected impact of nutrient deprivation, the lipid content of all treatments reduced through time and during the stationary phase (Figure </w:t>
      </w:r>
      <w:r w:rsidR="003A54AE">
        <w:t>36</w:t>
      </w:r>
      <w:r w:rsidRPr="005B3C0C">
        <w:t xml:space="preserve">). It is likely that the very high nutrient content of 3N-BBM + V media prevented nutrient depletion, even after extended periods of time. In this case organic carbon deprivation was the cause of the stationary phase in mixotrophic and heterotrophic cultures, which consequently led to the depletion of cellular carbon stores. In contrast, without organic carbon deprivation, autotrophic cultures continued to grow linearly. </w:t>
      </w:r>
    </w:p>
    <w:p w14:paraId="7B4354EA" w14:textId="77777777" w:rsidR="005B3C0C" w:rsidRPr="005B3C0C" w:rsidRDefault="005B3C0C" w:rsidP="005B3C0C">
      <w:pPr>
        <w:spacing w:line="360" w:lineRule="auto"/>
      </w:pPr>
      <w:r w:rsidRPr="005B3C0C">
        <w:t>Despite the reduced chlorophyll content, both glucose and acetate supplemented growth had specific growth rate ratios above 1. It was hypothesised that the augmented specific growth rate under mixotrophic cultivation was due to synchronous activity of the respiratory and photosynthetic metabolic components. Potentially these components could act synergistically, providing a source of endogenic CO</w:t>
      </w:r>
      <w:r w:rsidRPr="005B3C0C">
        <w:rPr>
          <w:vertAlign w:val="subscript"/>
        </w:rPr>
        <w:t>2</w:t>
      </w:r>
      <w:r w:rsidRPr="005B3C0C">
        <w:t xml:space="preserve"> and O</w:t>
      </w:r>
      <w:r w:rsidRPr="005B3C0C">
        <w:rPr>
          <w:vertAlign w:val="subscript"/>
        </w:rPr>
        <w:t>2</w:t>
      </w:r>
      <w:r w:rsidRPr="005B3C0C">
        <w:t xml:space="preserve">. Under non-aerated conditions, the endogenic production could then reduce growth limitation and thus enhance growth. The growth parameters of </w:t>
      </w:r>
      <w:r w:rsidRPr="005B3C0C">
        <w:rPr>
          <w:i/>
        </w:rPr>
        <w:t xml:space="preserve">M. inermum </w:t>
      </w:r>
      <w:r w:rsidRPr="005B3C0C">
        <w:t>have not been characterised, therefore an experiment was carried out in order to confirm that growth is limited by the availability of CO</w:t>
      </w:r>
      <w:r w:rsidRPr="005B3C0C">
        <w:rPr>
          <w:vertAlign w:val="subscript"/>
        </w:rPr>
        <w:t>2</w:t>
      </w:r>
      <w:r w:rsidRPr="005B3C0C">
        <w:t xml:space="preserve"> and O</w:t>
      </w:r>
      <w:r w:rsidRPr="005B3C0C">
        <w:rPr>
          <w:vertAlign w:val="subscript"/>
        </w:rPr>
        <w:t>2</w:t>
      </w:r>
      <w:r w:rsidRPr="005B3C0C">
        <w:t xml:space="preserve"> for autotrophic and heterotrophic cultures respectively (Figure </w:t>
      </w:r>
      <w:r w:rsidR="003A54AE">
        <w:t>37</w:t>
      </w:r>
      <w:r w:rsidRPr="005B3C0C">
        <w:t xml:space="preserve"> and </w:t>
      </w:r>
      <w:r w:rsidR="003A54AE">
        <w:t>38</w:t>
      </w:r>
      <w:r w:rsidRPr="005B3C0C">
        <w:t>). CO</w:t>
      </w:r>
      <w:r w:rsidRPr="005B3C0C">
        <w:rPr>
          <w:vertAlign w:val="subscript"/>
        </w:rPr>
        <w:t xml:space="preserve">2 </w:t>
      </w:r>
      <w:r w:rsidRPr="005B3C0C">
        <w:t xml:space="preserve">and air-aeration under autotrophic conditions led to significant increases in the growth rate, which clearly demonstrates that availability of DIC is a key limiting factor for growth in autotrophic </w:t>
      </w:r>
      <w:r w:rsidRPr="005B3C0C">
        <w:rPr>
          <w:i/>
        </w:rPr>
        <w:t xml:space="preserve">M. inermum </w:t>
      </w:r>
      <w:r w:rsidRPr="005B3C0C">
        <w:t>culture</w:t>
      </w:r>
      <w:r w:rsidRPr="005B3C0C">
        <w:rPr>
          <w:i/>
        </w:rPr>
        <w:t xml:space="preserve"> </w:t>
      </w:r>
      <w:r w:rsidRPr="005B3C0C">
        <w:t xml:space="preserve">(Figure </w:t>
      </w:r>
      <w:r w:rsidR="003A54AE">
        <w:t>37</w:t>
      </w:r>
      <w:r w:rsidRPr="005B3C0C">
        <w:t xml:space="preserve">). This limitation has been researched extensively and is consistent with previous work investigating the effect of DIC concentration on growth of other algae species </w:t>
      </w:r>
      <w:r w:rsidR="00BD03EC" w:rsidRPr="005B3C0C">
        <w:fldChar w:fldCharType="begin"/>
      </w:r>
      <w:r w:rsidR="00790A49">
        <w:instrText xml:space="preserve"> ADDIN ZOTERO_ITEM CSL_CITATION {"citationID":"smurirerh","properties":{"formattedCitation":"(Chiu et al., 2008; Yang and Gao, 2003)","plainCitation":"(Chiu et al., 2008; Yang and Gao, 2003)"},"citationItems":[{"id":2621,"uris":["http://zotero.org/users/1204444/items/RHI6JFEB"],"uri":["http://zotero.org/users/1204444/items/RHI6JFEB"],"itemData":{"id":2621,"type":"article-journal","title":"Reduction of CO2 by a high-density culture of Chlorella sp. in a semicontinuous photobioreactor","container-title":"Bioresource Technology","page":"3389-3396","volume":"99","issue":"9","source":"ScienceDirect","abstract":"The microalga incorporated photobioreactor is a highly efficient biological system for converting CO2 into biomass. Using microalgal photobioreactor as CO2 mitigation system is a practical approach for elimination of waste gas from the CO2 emission. In this study, the marine microalga Chlorella sp. was cultured in a photobioreactor to assess biomass, lipid productivity and CO2 reduction. We also determined the effects of cell density and CO2 concentration on the growth of Chlorella sp. During an 8-day interval cultures in the semicontinuous cultivation, the specific growth rate and biomass of Chlorella sp. cultures in the conditions aerated 2–15% CO2 were 0.58–0.66 d−1 and 0.76–0.87 g L−1, respectively. At CO2 concentrations of 2%, 5%, 10% and 15%, the rate of CO2 reduction was 0.261, 0.316, 0.466 and 0.573 g h−1, and efficiency of CO2 removal was 58%, 27%, 20% and 16%, respectively. The efficiency of CO2 removal was similar in the single photobioreactor and in the six-parallel photobioreactor. However, CO2 reduction, production of biomass, and production of lipid were six times greater in the six-parallel photobioreactor than those in the single photobioreactor. In conclusion, inhibition of microalgal growth cultured in the system with high CO2 (10–15%) aeration could be overcome via a high-density culture of microalgal inoculum that was adapted to 2% CO2. Moreover, biological reduction of CO2 in the established system could be parallely increased using the photobioreactor consisting of multiple units.","DOI":"10.1016/j.biortech.2007.08.013","ISSN":"0960-8524","journalAbbreviation":"Bioresource Technology","author":[{"family":"Chiu","given":"Sheng-Yi"},{"family":"Kao","given":"Chien-Ya"},{"family":"Chen","given":"Chiun-Hsun"},{"family":"Kuan","given":"Tang-Ching"},{"family":"Ong","given":"Seow-Chin"},{"family":"Lin","given":"Chih-Sheng"}],"issued":{"date-parts":[["2008",6]]}}},{"id":1718,"uris":["http://zotero.org/users/1204444/items/8UEXTPVP"],"uri":["http://zotero.org/users/1204444/items/8UEXTPVP"],"itemData":{"id":1718,"type":"article-journal","title":"Effects of CO2 concentrations on the freshwater microalgae, Chlamydomonas reinhardtii, Chlorella pyrenoidosa and Scenedesmus obliquus (Chlorophyta)","container-title":"Journal of Applied Phycology","page":"379-389","volume":"15","issue":"5","source":"Scopus","abstract":"In order to investigate the possible impacts of increased atmospheric CO2 levels on algal growth and photosynthesis, the influence of CO2 concentration was tested on three planktonic algae (Chlamydomonas reinhardtii, Chlorella pyrenoidosa, and Scenedesmus obliquus). Increased CO2 concentration enhanced significantly the growth rate of all three species. Specific growth rates reached maximal values at 30, 100, and 60 μM CO2 in C. reinhardtii, C. pyrenoidosa, and S. obliquus, respectively. Such significant enhancement of growth rate with enriched CO 2 was also confirmed at different levels of inorganic N and P, being more profound at limiting levels of N in C. pyrenoidosa and P in S. obliquus. The maximal rates of net photosynthesis, photosynthetic efficiency and light-saturating point increased significantly (p &amp;lt; 0.05) in high-CO 2-grown cells. Elevation of the CO2 levels in cultures enhanced the photoinhibition of C. reinhardtii, but reduced that of C. pyrenoidosa and S. obliquus when exposed to high photon flux density. The photoinhibited cells recovered to some extent (from 71% to 99%) when placed under dim light or in darkness, with better recovery in high-CO 2-grown C. pyrenoidosa and S. obliquus. Although pH and pCO 2 effects cannot be distinguished from this study, it can be concluded that increased CO2 concentrations with decreased pH could affect the growth rate and photosynthetic physiology of C. reinhardtii, C. pyrenoidosa, and S. obliquus.","DOI":"10.1023/A:1026021021774","ISSN":"09218971","language":"English","author":[{"family":"Yang","given":"Y."},{"family":"Gao","given":"K."}],"issued":{"date-parts":[["2003"]]}}}],"schema":"https://github.com/citation-style-language/schema/raw/master/csl-citation.json"} </w:instrText>
      </w:r>
      <w:r w:rsidR="00BD03EC" w:rsidRPr="005B3C0C">
        <w:fldChar w:fldCharType="separate"/>
      </w:r>
      <w:r w:rsidRPr="005B3C0C">
        <w:t xml:space="preserve">(Chiu </w:t>
      </w:r>
      <w:r w:rsidR="00490409" w:rsidRPr="00490409">
        <w:rPr>
          <w:i/>
        </w:rPr>
        <w:t>et al</w:t>
      </w:r>
      <w:r w:rsidRPr="005B3C0C">
        <w:t>., 2008; Yang and Gao, 2003)</w:t>
      </w:r>
      <w:r w:rsidR="00BD03EC" w:rsidRPr="005B3C0C">
        <w:fldChar w:fldCharType="end"/>
      </w:r>
      <w:r w:rsidRPr="005B3C0C">
        <w:t>.</w:t>
      </w:r>
    </w:p>
    <w:p w14:paraId="611D944F" w14:textId="77777777" w:rsidR="005B3C0C" w:rsidRPr="005B3C0C" w:rsidRDefault="005B3C0C" w:rsidP="005B3C0C">
      <w:pPr>
        <w:spacing w:line="360" w:lineRule="auto"/>
      </w:pPr>
      <w:r w:rsidRPr="005B3C0C">
        <w:t xml:space="preserve">Previous research has demonstrated that oxygen supply is a key limiting factor in heterotrophic microalgae cultivation, in which cellular respiration is the dominant metabolic process </w:t>
      </w:r>
      <w:r w:rsidR="00BD03EC" w:rsidRPr="005B3C0C">
        <w:fldChar w:fldCharType="begin"/>
      </w:r>
      <w:r w:rsidR="00790A49">
        <w:instrText xml:space="preserve"> ADDIN ZOTERO_ITEM CSL_CITATION {"citationID":"s7c9jCiM","properties":{"formattedCitation":"(Perez-Garcia et al., 2011; Schmidt et al., 2005)","plainCitation":"(Perez-Garcia et al., 2011; Schmidt et al., 2005)"},"citationItems":[{"id":1106,"uris":["http://zotero.org/users/1204444/items/TSANBID3"],"uri":["http://zotero.org/users/1204444/items/TSANBID3"],"itemData":{"id":1106,"type":"article-journal","title":"Heterotrophic cultures of microalgae: Metabolism and potential products","container-title":"Water Research","page":"11-36","volume":"45","issue":"1","source":"ScienceDirect","abstract":"This review analyzes the current state of a specific niche of microalgae cultivation; heterotrophic growth in the dark supported by a carbon source replacing the traditional support of light energy. This unique ability of essentially photosynthetic microorganisms is shared by several species of microalgae. Where possible, heterotrophic growth overcomes major limitations of producing useful products from microalgae: dependency on light which significantly complicates the process, increase costs, and reduced production of potentially useful products. As a general role, and in most cases, heterotrophic cultivation is far cheaper, simpler to construct facilities, and easier than autotrophic cultivation to maintain on a large scale. This capacity allows expansion of useful applications from diverse species that is now very limited as a result of elevated costs of autotrophy; consequently, exploitation of microalgae is restricted to small volume of high-value products. Heterotrophic cultivation may allow large volume applications such as wastewater treatment combined, or separated, with production of biofuels. In this review, we present a general perspective of the field, describing the specific cellular metabolisms involved and the best-known examples from the literature and analyze the prospect of potential products from heterotrophic cultures.","DOI":"10.1016/j.watres.2010.08.037","ISSN":"0043-1354","shortTitle":"Heterotrophic cultures of microalgae","journalAbbreviation":"Water Research","author":[{"family":"Perez-Garcia","given":"Octavio"},{"family":"Escalante","given":"Froylan M.E."},{"family":"Bashan","given":"Luz E.","non-dropping-particle":"de-"},{"family":"Bashan","given":"Yoav"}],"issued":{"date-parts":[["2011",1]]}}},{"id":2685,"uris":["http://zotero.org/users/1204444/items/CIE9RCCA"],"uri":["http://zotero.org/users/1204444/items/CIE9RCCA"],"itemData":{"id":2685,"type":"article-journal","title":"Heterotrophic high cell-density fed-batch cultures of the phycocyanin-producing red alga Galdieria sulphuraria","container-title":"Biotechnology and Bioengineering","page":"77-84","volume":"90","issue":"1","source":"Wiley Online Library","abstract":"Growth and phycocyanin production in batch and fed-batch cultures of the microalga Galdieria sulphuraria 074G, which was grown heterotrophically in darkness on glucose, fructose, sucrose, and sugar beet molasses, was investigated. In batch cultures, specific growth rates and yields of biomass dry weight on the pure sugars were 1.08–1.15 day−1 and 0.48–0.50 g g−1, respectively. They were slightly higher when molasses was the carbon source. Cellular phycocyanin contents during the exponential growth phase were 3–4 mg g−1 in dry weight. G. sulphuraria was able to tolerate concentrations of glucose and fructose of up to 166 g L−1 (0.9 M) and an ammonium sulfate concentration of 22 g L−1 (0.17 M) without negative effects on the specific growth rate. When the total concentration of dissolved substances in the growth medium exceeded 1–2 M, growth was completely inhibited. In carbon-limited fed-batch cultures, biomass dry weight concentrations of 80–120 g L−1 were obtained while phycocyanin accumulated to concentrations between 250 and 400 mg L−1. These results demonstrate that G. sulphuraria is well suited for growth in heterotrophic cultures at very high cell densities, and that such cultures produce significant amounts of phycocyanin. Furthermore, the productivity of phycocyanin in the heterotrophic fed-batch cultures of G. sulphuraria was higher than is attained in outdoor cultures of Spirulina platensis, where phycocyanin is presently obtained. © 2005 Wiley Periodicals, Inc.","DOI":"10.1002/bit.20417","ISSN":"1097-0290","journalAbbreviation":"Biotechnol. Bioeng.","language":"en","author":[{"family":"Schmidt","given":"Rikke Ankerstjerne"},{"family":"Wiebe","given":"Marilyn G."},{"family":"Eriksen","given":"Niels Thomas"}],"issued":{"date-parts":[["2005",4,5]]}}}],"schema":"https://github.com/citation-style-language/schema/raw/master/csl-citation.json"} </w:instrText>
      </w:r>
      <w:r w:rsidR="00BD03EC" w:rsidRPr="005B3C0C">
        <w:fldChar w:fldCharType="separate"/>
      </w:r>
      <w:r w:rsidRPr="005B3C0C">
        <w:t xml:space="preserve">(Perez-Garcia </w:t>
      </w:r>
      <w:r w:rsidR="00490409" w:rsidRPr="00490409">
        <w:rPr>
          <w:i/>
        </w:rPr>
        <w:t>et al</w:t>
      </w:r>
      <w:r w:rsidRPr="005B3C0C">
        <w:t xml:space="preserve">., 2011; Schmidt </w:t>
      </w:r>
      <w:r w:rsidR="00490409" w:rsidRPr="00490409">
        <w:rPr>
          <w:i/>
        </w:rPr>
        <w:t>et al</w:t>
      </w:r>
      <w:r w:rsidRPr="005B3C0C">
        <w:t>., 2005)</w:t>
      </w:r>
      <w:r w:rsidR="00BD03EC" w:rsidRPr="005B3C0C">
        <w:fldChar w:fldCharType="end"/>
      </w:r>
      <w:r w:rsidRPr="005B3C0C">
        <w:t>. In this study, air aeration led to significantly higher specific growth rates compared to N</w:t>
      </w:r>
      <w:r w:rsidRPr="005B3C0C">
        <w:rPr>
          <w:vertAlign w:val="subscript"/>
        </w:rPr>
        <w:t>2</w:t>
      </w:r>
      <w:r w:rsidRPr="005B3C0C">
        <w:t xml:space="preserve"> sparged control cultures. The peak cell density and subsequent decline is likely to have been driven by acetate availability, a similar trend was observed in non-aerated flask cultures grown with acetate and glucose (Figure </w:t>
      </w:r>
      <w:r w:rsidR="001A3FEB">
        <w:t>32</w:t>
      </w:r>
      <w:r w:rsidRPr="005B3C0C">
        <w:t xml:space="preserve"> and </w:t>
      </w:r>
      <w:r w:rsidR="001A3FEB">
        <w:t>38</w:t>
      </w:r>
      <w:r w:rsidRPr="005B3C0C">
        <w:t>). Surprisingly N</w:t>
      </w:r>
      <w:r w:rsidRPr="005B3C0C">
        <w:rPr>
          <w:vertAlign w:val="subscript"/>
        </w:rPr>
        <w:t>2</w:t>
      </w:r>
      <w:r w:rsidRPr="005B3C0C">
        <w:t xml:space="preserve"> cultures reached a comparably high cell density, despite the expected O</w:t>
      </w:r>
      <w:r w:rsidRPr="005B3C0C">
        <w:rPr>
          <w:vertAlign w:val="subscript"/>
        </w:rPr>
        <w:t>2</w:t>
      </w:r>
      <w:r w:rsidRPr="005B3C0C">
        <w:t xml:space="preserve"> stripping effect of N</w:t>
      </w:r>
      <w:r w:rsidRPr="005B3C0C">
        <w:rPr>
          <w:vertAlign w:val="subscript"/>
        </w:rPr>
        <w:t>2</w:t>
      </w:r>
      <w:r w:rsidRPr="005B3C0C">
        <w:t xml:space="preserve"> aeration. </w:t>
      </w:r>
      <w:r w:rsidRPr="005B3C0C">
        <w:lastRenderedPageBreak/>
        <w:t>However, DO measurements of aerated cultures demonstrate that N</w:t>
      </w:r>
      <w:r w:rsidRPr="005B3C0C">
        <w:rPr>
          <w:vertAlign w:val="subscript"/>
        </w:rPr>
        <w:t>2</w:t>
      </w:r>
      <w:r w:rsidRPr="005B3C0C">
        <w:t xml:space="preserve"> aeration did not remove all of the oxygen, instead N</w:t>
      </w:r>
      <w:r w:rsidRPr="005B3C0C">
        <w:rPr>
          <w:vertAlign w:val="subscript"/>
        </w:rPr>
        <w:t>2</w:t>
      </w:r>
      <w:r w:rsidRPr="005B3C0C">
        <w:t xml:space="preserve"> cultures experienced a slow decline in DO similar to that observed in later flask experiments (Figure </w:t>
      </w:r>
      <w:r w:rsidR="001A3FEB">
        <w:t>32</w:t>
      </w:r>
      <w:r w:rsidRPr="005B3C0C">
        <w:t>). The inadequacy of N</w:t>
      </w:r>
      <w:r w:rsidRPr="005B3C0C">
        <w:rPr>
          <w:vertAlign w:val="subscript"/>
        </w:rPr>
        <w:t>2</w:t>
      </w:r>
      <w:r w:rsidRPr="005B3C0C">
        <w:t xml:space="preserve"> aeration is likely to be due to a combination of low flow rate (10 cm</w:t>
      </w:r>
      <w:r w:rsidRPr="005B3C0C">
        <w:rPr>
          <w:vertAlign w:val="superscript"/>
        </w:rPr>
        <w:t xml:space="preserve">3 </w:t>
      </w:r>
      <w:r w:rsidRPr="005B3C0C">
        <w:t>min</w:t>
      </w:r>
      <w:r w:rsidRPr="005B3C0C">
        <w:rPr>
          <w:vertAlign w:val="superscript"/>
        </w:rPr>
        <w:t>-1</w:t>
      </w:r>
      <w:r w:rsidRPr="005B3C0C">
        <w:t>) and the intermittent high flux of air used to resuspend cells accumulated in the dead zones of the reactor. Despite this experimental caveat, the slow reduction in DO more closely mirrors the conditions of non-aerated flask cultures compared to the intended extreme oxygen stripping. Despite this similarity, both aerated treatments had a lower specific growth rate than acetate supplemented non-aerated flask cultures. Both aerated cultures had a more pronounced lag period in the early log phase, which was used to calculate specific growth rate. It’s unknown whether this extended lag period was due to different inocula or the different culture condition (constant versus no mixing)</w:t>
      </w:r>
      <w:r w:rsidR="001A3FEB">
        <w:t>, or due to the fed-batch experiment (1/20</w:t>
      </w:r>
      <w:r w:rsidR="001A3FEB" w:rsidRPr="001A3FEB">
        <w:rPr>
          <w:vertAlign w:val="superscript"/>
        </w:rPr>
        <w:t>th</w:t>
      </w:r>
      <w:r w:rsidR="001A3FEB">
        <w:t xml:space="preserve"> dilution daily) or a combination of all factors</w:t>
      </w:r>
      <w:r w:rsidRPr="005B3C0C">
        <w:t>. The difference in lag period makes it difficult to draw any strong conclusion from the specific growth rate. Enhanced productivity during the mid-log phase does indicate that growth is limited to a degree by oxygen availability. However, this data indicates that, comparative to the CO</w:t>
      </w:r>
      <w:r w:rsidRPr="005B3C0C">
        <w:rPr>
          <w:vertAlign w:val="subscript"/>
        </w:rPr>
        <w:t>2</w:t>
      </w:r>
      <w:r w:rsidRPr="005B3C0C">
        <w:t xml:space="preserve"> limitation in autotrophic cultivation, oxygen limitation is small, which is expected due to higher ambient concentrations. Consequently, any effect of a mixotrophic gas exchange was expected to enhance photosynthesis more than respiration, especially at low cell densities.  </w:t>
      </w:r>
    </w:p>
    <w:p w14:paraId="46CF8BEA" w14:textId="77777777" w:rsidR="005B3C0C" w:rsidRPr="005B3C0C" w:rsidRDefault="005B3C0C" w:rsidP="005B3C0C">
      <w:pPr>
        <w:spacing w:line="360" w:lineRule="auto"/>
      </w:pPr>
      <w:r w:rsidRPr="005B3C0C">
        <w:t xml:space="preserve">The final experiment was carried out to test the hypothesis of synergistic gas exchange within mixotrophic cultures. In this experiment, the DIC and DO concentration and the rates of photosynthesis and respiration were monitored in autotrophic, heterotrophic and mixotrophic cultures. Previous experiments indicated that in autotrophic cultures the DIC would decrease overtime, while the opposite would occur in heterotrophic cultures. Similarly, the DO was expected to increase in autotrophs, while declining in heterotrophic cultures. In contrast, due to the expected high activity of both photosynthesis and respiration in mixotrophic cultures, it was hypothesised that the DIC and DO would remain relatively stable over the time period. </w:t>
      </w:r>
    </w:p>
    <w:p w14:paraId="23377B75" w14:textId="77777777" w:rsidR="005B3C0C" w:rsidRPr="005B3C0C" w:rsidRDefault="005B3C0C" w:rsidP="005B3C0C">
      <w:pPr>
        <w:spacing w:line="360" w:lineRule="auto"/>
      </w:pPr>
      <w:r w:rsidRPr="005B3C0C">
        <w:t xml:space="preserve">The results demonstrate that autotrophic and heterotrophic cultures largely followed the hypothesised trend. The metabolism of acetate in heterotrophic cultures led to </w:t>
      </w:r>
      <w:r w:rsidRPr="005B3C0C">
        <w:lastRenderedPageBreak/>
        <w:t xml:space="preserve">significant accumulation of DIC and steady decline in DO (Figure </w:t>
      </w:r>
      <w:r w:rsidR="001A3FEB">
        <w:t>41</w:t>
      </w:r>
      <w:r w:rsidRPr="005B3C0C">
        <w:t xml:space="preserve"> and </w:t>
      </w:r>
      <w:r w:rsidR="001A3FEB">
        <w:t>42</w:t>
      </w:r>
      <w:r w:rsidRPr="005B3C0C">
        <w:t xml:space="preserve">). There was an initial significant increase in respiration, followed by a slight but not significant (except after 144 hours) decline (Figure </w:t>
      </w:r>
      <w:r w:rsidR="001A3FEB">
        <w:t>43</w:t>
      </w:r>
      <w:r w:rsidRPr="005B3C0C">
        <w:t xml:space="preserve">). This slight decline in respiration rate does support the hypothesis of oxygen limitation. However, given the disparately pronounced decline in DO, no strong conclusions can be made of the importance, at least at low cell densities, of oxygen limitation on respiration. Despite the significant increase in DIC, photosynthesis did not increase after the first 48 hours. This is likely to be due to a combination of low photosynthetic capacity and the short period of photosynthetic induction during the measurement (cultures exposed to light for 6 minutes during oxygen evolution measurements) </w:t>
      </w:r>
      <w:r w:rsidR="00BD03EC" w:rsidRPr="005B3C0C">
        <w:fldChar w:fldCharType="begin"/>
      </w:r>
      <w:r w:rsidR="00790A49">
        <w:instrText xml:space="preserve"> ADDIN ZOTERO_ITEM CSL_CITATION {"citationID":"1n2csuu41q","properties":{"formattedCitation":"(MacIntyre et al., 2002; Vernotte et al., 1992)","plainCitation":"(MacIntyre et al., 2002; Vernotte et al., 1992)"},"citationItems":[{"id":2741,"uris":["http://zotero.org/users/1204444/items/WV5ZTXJN"],"uri":["http://zotero.org/users/1204444/items/WV5ZTXJN"],"itemData":{"id":2741,"type":"article-journal","title":"Photoacclimation of Photosynthesis Irradiance Response Curves and Photosynthetic Pigments in Microalgae and Cyanobacteria1","container-title":"Journal of Phycology","page":"17-38","volume":"38","issue":"1","source":"Wiley Online Library","abstract":"The photosynthesis-irradiance response (PE) curve, in which mass-specific photosynthetic rates are plotted versus irradiance, is commonly used to characterize photoacclimation. The interpretation of PE curves depends critically on the currency in which mass is expressed. Normalizing the light-limited rate to chl a yields the chl a-specific initial slope (αchl). This is proportional to the light absorption coefficient (achl), the proportionality factor being the photon efficiency of photosynthesis (φm). Thus, αchl is the product of achl and φm. In microalgae αchl typically shows little (&lt;20%) phenotypic variability because declines of φm under conditions of high-light stress are accompanied by increases of achl. The variation of αchl among species is dominated by changes in achl due to differences in pigment complement and pigment packaging. In contrast to the microalgae, αchl declines as irradiance increases in the cyanobacteria where phycobiliproteins dominate light absorption because of plasticity in the phycobiliprotein:chl a ratio. By definition, light-saturated photosynthesis (Pm) is limited by a factor other than the rate of light absorption. Normalizing Pm to organic carbon concentration to obtain PmC allows a direct comparison with growth rates. Within species, PmC is independent of growth irradiance. Among species, PmC covaries with the resource-saturated growth rate. The chl a:C ratio is a key physiological variable because the appropriate currencies for normalizing light-limited and light-saturated photosynthetic rates are, respectively, chl a and carbon. Typically, chl a:C is reduced to about 40% of its maximum value at an irradiance that supports 50% of the species-specific maximum growth rate and light-harvesting accessory pigments show similar or greater declines. In the steady state, this down-regulation of pigment content prevents microalgae and cyanobacteria from maximizing photosynthetic rates throughout the light-limited region for growth. The reason for down-regulation of light harvesting, and therefore loss of potential photosynthetic gain at moderately limiting irradiances, is unknown. However, it is clear that maximizing the rate of photosynthetic carbon assimilation is not the only criterion governing photoacclimation.","DOI":"10.1046/j.1529-8817.2002.00094.x","ISSN":"1529-8817","journalAbbreviation":"Journal of Phycology","language":"en","author":[{"family":"MacIntyre","given":"Hugh L."},{"family":"Kana","given":"Todd M."},{"family":"Anning","given":"Tracy"},{"family":"Geider","given":"Richard J."}],"issued":{"date-parts":[["2002",2,1]]}}},{"id":2744,"uris":["http://zotero.org/users/1204444/items/M33QE56J"],"uri":["http://zotero.org/users/1204444/items/M33QE56J"],"itemData":{"id":2744,"type":"article-journal","title":"Changes in the photosynthetic apparatus in the cyanobacterium Synechocystis sp. PCC 6714 following light-to-dark and dark-to-light transitions","container-title":"Photosynthesis Research","page":"45-57","volume":"32","issue":"1","source":"link.springer.com","abstract":"The photosynthetic apparatus of Synechocystis sp. PCC 6714 cells grown chemoheterotrophically (dark with glucose as a carbon source) and photoautotrophically (light in a mineral medium) were compared. Dark-grown cells show a decrease in phycocyanin content and an even greater decrease in chlorophyll content with respect to light-grown cells. Analysis of fluorescence emission spectra at 77 K and at 20 °C, of dark- and light-grown cells, and of phycobilisomes isolated from both types of cells, indicated that in darkness the phycobiliproteins were assembled in functional phycobilisomes (PBS). The dark synthesized PBS, however, were unable to transfer their excitation energy to PS II chlorophyll. Upon illumination of dark-grown cells, recovery of photosynthetic activity, pigment content and energy transfer between PBS and PS II was achieved in 24–48 h according to various steps. For O2 evolution the initial step was independent of protein synthesis, but the later steps needed de novo synthesis. Concerning recovery of PBS to PS II energy transfer, light seems to be necessary, but neither PS II functioning nor de novo protein synthesis were required. Similarly, light, rather than functional PS II, was important for the recovery of an efficient energy transfer in nitrate-starved cells upon readdition of nitrate. In addition, it has been shown that normal phycobilisomes could accumulate in a Synechocystis sp. PCC 6803 mutant deficient in Photosystem II activity.","DOI":"10.1007/BF00028797","ISSN":"0166-8595, 1573-5079","journalAbbreviation":"Photosynth Res","language":"en","author":[{"family":"Vernotte","given":"C."},{"family":"Picaud","given":"M."},{"family":"Kirilovsky","given":"D."},{"family":"Olive","given":"J."},{"family":"Ajlani","given":"G."},{"family":"Astier","given":"C."}],"issued":{"date-parts":[["1992",4,1]]}}}],"schema":"https://github.com/citation-style-language/schema/raw/master/csl-citation.json"} </w:instrText>
      </w:r>
      <w:r w:rsidR="00BD03EC" w:rsidRPr="005B3C0C">
        <w:fldChar w:fldCharType="separate"/>
      </w:r>
      <w:r w:rsidRPr="005B3C0C">
        <w:t xml:space="preserve">(MacIntyre </w:t>
      </w:r>
      <w:r w:rsidR="00490409" w:rsidRPr="00490409">
        <w:rPr>
          <w:i/>
        </w:rPr>
        <w:t>et al</w:t>
      </w:r>
      <w:r w:rsidRPr="005B3C0C">
        <w:t xml:space="preserve">., 2002; Vernotte </w:t>
      </w:r>
      <w:r w:rsidR="00490409" w:rsidRPr="00490409">
        <w:rPr>
          <w:i/>
        </w:rPr>
        <w:t>et al</w:t>
      </w:r>
      <w:r w:rsidRPr="005B3C0C">
        <w:t>., 1992)</w:t>
      </w:r>
      <w:r w:rsidR="00BD03EC" w:rsidRPr="005B3C0C">
        <w:fldChar w:fldCharType="end"/>
      </w:r>
      <w:r w:rsidRPr="005B3C0C">
        <w:t xml:space="preserve">.  </w:t>
      </w:r>
    </w:p>
    <w:p w14:paraId="2287FD1D" w14:textId="77777777" w:rsidR="005B3C0C" w:rsidRPr="005B3C0C" w:rsidRDefault="005B3C0C" w:rsidP="005B3C0C">
      <w:pPr>
        <w:spacing w:line="360" w:lineRule="auto"/>
      </w:pPr>
      <w:r w:rsidRPr="005B3C0C">
        <w:t xml:space="preserve">DIC in autotrophic cultures was rapidly depleted, and remained stable at a low concentration (Figure </w:t>
      </w:r>
      <w:r w:rsidR="001A3FEB">
        <w:t>41</w:t>
      </w:r>
      <w:r w:rsidRPr="005B3C0C">
        <w:t>). Either the mass transfer of CO</w:t>
      </w:r>
      <w:r w:rsidRPr="001A3FEB">
        <w:rPr>
          <w:vertAlign w:val="subscript"/>
        </w:rPr>
        <w:t>2</w:t>
      </w:r>
      <w:r w:rsidRPr="005B3C0C">
        <w:t xml:space="preserve"> into the media met the demand for DIC, or the sensitivity of the DIC protocol at very low concentrations was inadequate to measure any further decline. The depletion of DIC was matched with a low level of photosynthesis and no significant accumulation in DO concentration (Figure </w:t>
      </w:r>
      <w:r w:rsidR="001A3FEB">
        <w:t>42</w:t>
      </w:r>
      <w:r w:rsidRPr="005B3C0C">
        <w:t xml:space="preserve"> and </w:t>
      </w:r>
      <w:r w:rsidR="001A3FEB">
        <w:t>43</w:t>
      </w:r>
      <w:r w:rsidRPr="005B3C0C">
        <w:t xml:space="preserve">). These data strongly supports the conclusions of the previous section, that photosynthesis in non-aerated autotrophic </w:t>
      </w:r>
      <w:r w:rsidRPr="005B3C0C">
        <w:rPr>
          <w:i/>
        </w:rPr>
        <w:t>M. inermum</w:t>
      </w:r>
      <w:r w:rsidRPr="005B3C0C">
        <w:t xml:space="preserve"> is significantly limited by the availability of inorganic carbon. </w:t>
      </w:r>
    </w:p>
    <w:p w14:paraId="5606118F" w14:textId="77777777" w:rsidR="005B3C0C" w:rsidRPr="005B3C0C" w:rsidRDefault="005B3C0C" w:rsidP="005B3C0C">
      <w:pPr>
        <w:spacing w:line="360" w:lineRule="auto"/>
      </w:pPr>
      <w:r w:rsidRPr="005B3C0C">
        <w:t xml:space="preserve">In contrast to the hypothesised stability, DIC and DO concentration in mixotrophic cultures was very variable (Figure </w:t>
      </w:r>
      <w:r w:rsidR="001A3FEB">
        <w:t>41</w:t>
      </w:r>
      <w:r w:rsidRPr="005B3C0C">
        <w:t xml:space="preserve"> and </w:t>
      </w:r>
      <w:r w:rsidR="001A3FEB">
        <w:t>42</w:t>
      </w:r>
      <w:r w:rsidRPr="005B3C0C">
        <w:t xml:space="preserve">). The variation in dissolved gases aligned to rapid log phase growth, an abrupt transition into the stationary phase, assumed to be due to acetate depletion, followed by gradual acclimation to autotrophic conditions. This growth trend is supported by the gradual increase in chlorophyll content during the stationary phase in mixotrophic cultures (Table </w:t>
      </w:r>
      <w:r w:rsidR="001A3FEB">
        <w:t>11</w:t>
      </w:r>
      <w:r w:rsidRPr="005B3C0C">
        <w:t xml:space="preserve">). Significant increases of both dissolved gases during the first 48 hours was synchronised with significantly increases in the rate of both respiration and photosynthesis (Figure </w:t>
      </w:r>
      <w:r w:rsidR="001A3FEB">
        <w:t>43</w:t>
      </w:r>
      <w:r w:rsidRPr="005B3C0C">
        <w:t>). This correlation supports the hypothesis that endogenic production of CO</w:t>
      </w:r>
      <w:r w:rsidRPr="005B3C0C">
        <w:rPr>
          <w:vertAlign w:val="subscript"/>
        </w:rPr>
        <w:t>2</w:t>
      </w:r>
      <w:r w:rsidRPr="005B3C0C">
        <w:t xml:space="preserve"> and O</w:t>
      </w:r>
      <w:r w:rsidRPr="005B3C0C">
        <w:rPr>
          <w:vertAlign w:val="subscript"/>
        </w:rPr>
        <w:t>2</w:t>
      </w:r>
      <w:r w:rsidRPr="005B3C0C">
        <w:t xml:space="preserve"> occurs in mixotrophic cultures, and this production enables enhanced metabolic activity. The gas exchange is therefore likely to be synergistic. The variation and potential influence of dissolved gases on metabolic activity is complex and requires in depth discussion. </w:t>
      </w:r>
    </w:p>
    <w:p w14:paraId="41DC747D" w14:textId="77777777" w:rsidR="005B3C0C" w:rsidRPr="005B3C0C" w:rsidRDefault="001A3FEB" w:rsidP="005B3C0C">
      <w:pPr>
        <w:spacing w:line="360" w:lineRule="auto"/>
        <w:rPr>
          <w:i/>
        </w:rPr>
      </w:pPr>
      <w:r>
        <w:lastRenderedPageBreak/>
        <w:t>Despite</w:t>
      </w:r>
      <w:r w:rsidR="005B3C0C" w:rsidRPr="005B3C0C">
        <w:t xml:space="preserve"> to the weak trends found in heterotrophic cultures, this mixotrophic data indicates that respiration is increased by higher concentrations of DO. Alternately it is possible that the availability of light stimulates the metabolism of acetate. Previous studies with </w:t>
      </w:r>
      <w:r w:rsidR="005B3C0C" w:rsidRPr="005B3C0C">
        <w:rPr>
          <w:i/>
        </w:rPr>
        <w:t>Chlorella regularis</w:t>
      </w:r>
      <w:r w:rsidR="005B3C0C" w:rsidRPr="005B3C0C">
        <w:t xml:space="preserve"> and </w:t>
      </w:r>
      <w:r w:rsidR="005B3C0C" w:rsidRPr="005B3C0C">
        <w:rPr>
          <w:i/>
        </w:rPr>
        <w:t xml:space="preserve">Chorella vulgaris </w:t>
      </w:r>
      <w:r w:rsidR="005B3C0C" w:rsidRPr="005B3C0C">
        <w:t xml:space="preserve">demonstrated that </w:t>
      </w:r>
      <w:r w:rsidR="002F18D2">
        <w:t>CMU and DCMU addition (</w:t>
      </w:r>
      <w:r w:rsidR="005B3C0C" w:rsidRPr="005B3C0C">
        <w:t>PSII inhibitor</w:t>
      </w:r>
      <w:r w:rsidR="002F18D2">
        <w:t>s</w:t>
      </w:r>
      <w:r w:rsidR="005B3C0C" w:rsidRPr="005B3C0C">
        <w:t xml:space="preserve">) had no impact on the rate of respiration, and reduced the rate of growth to levels comparable with heterotrophic cultures </w:t>
      </w:r>
      <w:r w:rsidR="00BD03EC" w:rsidRPr="005B3C0C">
        <w:fldChar w:fldCharType="begin"/>
      </w:r>
      <w:r w:rsidR="00790A49">
        <w:instrText xml:space="preserve"> ADDIN ZOTERO_ITEM CSL_CITATION {"citationID":"hq1aqavii","properties":{"formattedCitation":"(Endo et al., 1977; Martinez and Orus, 1991)","plainCitation":"(Endo et al., 1977; Martinez and Orus, 1991)"},"citationItems":[{"id":1229,"uris":["http://zotero.org/users/1204444/items/24T8XHKA"],"uri":["http://zotero.org/users/1204444/items/24T8XHKA"],"itemData":{"id":1229,"type":"article-journal","title":"Studies on Chlorella regularis, heterotrophic fast-growing strain II. Mixotrophic growth in relation to light intensity and acetate concentration","container-title":"Plant and Cell Physiology","page":"199-205","volume":"18","issue":"1","source":"pcp.oxfordjournals.org","ISSN":"0032-0781, 1471-9053","journalAbbreviation":"Plant Cell Physiol","language":"en","author":[{"family":"Endo","given":"Hiroshi"},{"family":"Sansawa","given":"Hiroshi"},{"family":"Nakajima","given":"Kei"}],"issued":{"date-parts":[["1977",2,1]]}}},{"id":2547,"uris":["http://zotero.org/users/1204444/items/ZZBVVH8T"],"uri":["http://zotero.org/users/1204444/items/ZZBVVH8T"],"itemData":{"id":2547,"type":"article-journal","title":"Interactions between Glucose and Inorganic Carbon Metabolism in Chlorella vulgaris Strain UAM 101 1","container-title":"Plant Physiology","page":"1150-1155","volume":"95","issue":"4","source":"PubMed Central","abstract":"Chlorella vulgaris strain UAM 101 has been isolated from the effluent of a sugar refinery. This alga requires glucose to achieve maximal growth rate even under light saturating conditions. The growth rate of cultures grown on light + CO2 + glucose (3.16 per day) reaches the sum of those grown on light + CO2 (1.95 per day) and on dark + glucose (1.20 per day). Unlike other Chlorella strains, uptake of glucose (about 2 micromoles per milligram dry weight per hour) was induced to the same extent in the light and dark and was not photosensitive. The rate of dark respiration was not affected by light and was strongly stimulated by the presence of glucose (up to about 40% in 4 hours). The rate of photosynthetic O2 evolution was measured as a function of the CO2 concentration. These experiments were conducted with cells which experienced different concentrations of CO2 or glucose during growth. The maximal photosynthetic rate was inhibited severely by growing the cells in the presence of glucose. A rather small difference in the apparent photosynthetic affinity for extracellular inorganic carbon (from 10-30 micromolar) was found between cells grown under low and high CO2. Growth with glucose induced a reduction in the apparent affinity (45 micromolar) even though cells had not been provided with CO2. Experiments performed at different pH values indicate CO2 as the major carbon species taken from the medium by Chlorella vulgaris UAM 101.","ISSN":"0032-0889","note":"PMID: 16668104\nPMCID: PMC1077665","journalAbbreviation":"Plant Physiol","author":[{"family":"Martinez","given":"Flor"},{"family":"Orus","given":"Maria Isabel"}],"issued":{"date-parts":[["1991",4]]},"PMID":"16668104","PMCID":"PMC1077665"}}],"schema":"https://github.com/citation-style-language/schema/raw/master/csl-citation.json"} </w:instrText>
      </w:r>
      <w:r w:rsidR="00BD03EC" w:rsidRPr="005B3C0C">
        <w:fldChar w:fldCharType="separate"/>
      </w:r>
      <w:r w:rsidR="005B3C0C" w:rsidRPr="005B3C0C">
        <w:t xml:space="preserve">(Endo </w:t>
      </w:r>
      <w:r w:rsidR="00490409" w:rsidRPr="00490409">
        <w:rPr>
          <w:i/>
        </w:rPr>
        <w:t>et al</w:t>
      </w:r>
      <w:r w:rsidR="005B3C0C" w:rsidRPr="005B3C0C">
        <w:t>., 1977; Martinez and Orus, 1991)</w:t>
      </w:r>
      <w:r w:rsidR="00BD03EC" w:rsidRPr="005B3C0C">
        <w:fldChar w:fldCharType="end"/>
      </w:r>
      <w:r w:rsidR="005B3C0C" w:rsidRPr="005B3C0C">
        <w:t xml:space="preserve">. However, because of the difficulty of separating rates of active photosynthesis and respiration under illumination in oxygen electrode experiments, these studies do not give any indication on the impact of photosynthesis or illumination on the efficiency of acetate assimilation and metabolism. Additionally, as highlighted in Chapter 3, the identification of </w:t>
      </w:r>
      <w:r w:rsidR="005B3C0C" w:rsidRPr="005B3C0C">
        <w:rPr>
          <w:i/>
        </w:rPr>
        <w:t xml:space="preserve">Chlorella </w:t>
      </w:r>
      <w:r w:rsidR="005B3C0C" w:rsidRPr="005B3C0C">
        <w:t xml:space="preserve">species was erroneous in early studies, for example </w:t>
      </w:r>
      <w:r w:rsidR="005B3C0C" w:rsidRPr="005B3C0C">
        <w:rPr>
          <w:i/>
        </w:rPr>
        <w:t xml:space="preserve">Chlorella regularis </w:t>
      </w:r>
      <w:r w:rsidR="005B3C0C" w:rsidRPr="005B3C0C">
        <w:t xml:space="preserve">has been re-identified as </w:t>
      </w:r>
      <w:r w:rsidR="005B3C0C" w:rsidRPr="005B3C0C">
        <w:rPr>
          <w:i/>
        </w:rPr>
        <w:t xml:space="preserve">Coelastrum microporum, </w:t>
      </w:r>
      <w:r w:rsidR="005B3C0C" w:rsidRPr="005B3C0C">
        <w:t xml:space="preserve">a species in the class </w:t>
      </w:r>
      <w:r w:rsidR="005B3C0C" w:rsidRPr="005B3C0C">
        <w:rPr>
          <w:i/>
        </w:rPr>
        <w:t xml:space="preserve">Chlorophyceae (Chlorella </w:t>
      </w:r>
      <w:r w:rsidR="005B3C0C" w:rsidRPr="005B3C0C">
        <w:t xml:space="preserve">is within the class Trebouxiophycea). Consequently the relevancy of this data to </w:t>
      </w:r>
      <w:r w:rsidR="005B3C0C" w:rsidRPr="005B3C0C">
        <w:rPr>
          <w:i/>
        </w:rPr>
        <w:t xml:space="preserve">M. inermum </w:t>
      </w:r>
      <w:r w:rsidR="005B3C0C" w:rsidRPr="005B3C0C">
        <w:t xml:space="preserve">is uncertain; therefore further research is needed to clarify whether the enhanced respiration is due to oxygen concentration or the effect of light. </w:t>
      </w:r>
    </w:p>
    <w:p w14:paraId="416DBB92" w14:textId="77777777" w:rsidR="005B3C0C" w:rsidRPr="005B3C0C" w:rsidRDefault="005B3C0C" w:rsidP="005B3C0C">
      <w:pPr>
        <w:spacing w:line="360" w:lineRule="auto"/>
      </w:pPr>
      <w:r w:rsidRPr="005B3C0C">
        <w:t xml:space="preserve">The increase of both DO and DIC is paradoxical as one would expect a dominance of one metabolic pathway causing the accumulation of DIC and reduction of DO or vice versa. If the data is displayed as % change in concentration per unit of biomass, as demonstrated in Figure </w:t>
      </w:r>
      <w:r w:rsidR="001A3FEB">
        <w:t>44</w:t>
      </w:r>
      <w:r w:rsidRPr="005B3C0C">
        <w:t xml:space="preserve">, the apparent synchronous accumulation of both gases can be partially explained by a shifting dominance of metabolic pathway during the log phase. In the first 24 hours, in mixotrophic cultures there is a decline in DIC and increase in DO, indicating net autotrophic growth. After 24 hours DIC, DO and oxygen evolution measurements indicate a rapid increase in rates of respiration, with a decline in the rate of oxygen accumulation per unit of biomass and a rapid increase in DIC concentration (Figure </w:t>
      </w:r>
      <w:r w:rsidR="001A3FEB">
        <w:t>44</w:t>
      </w:r>
      <w:r w:rsidRPr="005B3C0C">
        <w:t xml:space="preserve">). The initial dominance of photosynthesis is consistent with a lag phase, as was discovered in the acetate concentration experiment (Figure </w:t>
      </w:r>
      <w:r w:rsidR="001A3FEB">
        <w:t>33</w:t>
      </w:r>
      <w:r w:rsidRPr="005B3C0C">
        <w:t xml:space="preserve">). This acetate induced lag phase has also been found in </w:t>
      </w:r>
      <w:r w:rsidRPr="005B3C0C">
        <w:rPr>
          <w:i/>
        </w:rPr>
        <w:t>C. sorokiniana</w:t>
      </w:r>
      <w:r w:rsidRPr="005B3C0C">
        <w:t xml:space="preserve"> </w:t>
      </w:r>
      <w:r w:rsidR="00BD03EC" w:rsidRPr="005B3C0C">
        <w:fldChar w:fldCharType="begin"/>
      </w:r>
      <w:r w:rsidR="00790A49">
        <w:instrText xml:space="preserve"> ADDIN ZOTERO_ITEM CSL_CITATION {"citationID":"2mbros7l6i","properties":{"formattedCitation":"(Qiao et al., 2012)","plainCitation":"(Qiao et al., 2012)"},"citationItems":[{"id":2180,"uris":["http://zotero.org/users/1204444/items/X9UTGIKI"],"uri":["http://zotero.org/users/1204444/items/X9UTGIKI"],"itemData":{"id":2180,"type":"article-journal","title":"Short-Term Effects of Acetate and Microaerobic Conditions on Photosynthesis and Respiration in Chlorella Sorokiniana Gxnn 01 (chlorophyta)1","container-title":"Journal of Phycology","page":"992–1001","volume":"48","issue":"4","source":"Wiley Online Library","abstract":"The culture of microalgae using organic carbon sources decreases the cost of operation in closed systems. The effect of carbon sources on microalgae is thus an interesting problem in not only theoretical research but also practical production. The short-term effects of acetate and microaerobic conditions on the growth, photosynthesis, and respiration of the green microalga Chlorella sorokiniana I. Shihira &amp; R.W. Krauss GXNN 01 were described after acetate addition to autotrophic cultures. As the acetate concentration increased, cells needed a longer lag phase to grow, and 243.8 mM acetate completely inhibited growth. Acetate addition induced an immediate response in photosynthesis and respiration. The activity of PS II and PS I were impaired and declined with different rates, and then recovered compared with autotrophic cells. Carbonic anhydrase and Rubisco activities were also inhibited at the beginning, and respiration was increased. We propose that ATP consumption for acetate assimilation results in surplus NADPH, and then accumulated reducing power over-reduces inter-photosystem components and raises the transthylakoid proton gradient, which redistributes energy between PS I and PS II, and leads to a decrease in the PS II/PS I ratio and O2 evolution. An apparent cyclic electron flow was also observed, which may be mainly mediated by NAD(P)H dehydrogenase-dependent pathway since NADPH was in excess. These observations pointed to an acclimation process after acetate addition, and suggested the interaction between photosynthesis and respiration involving ATP and reducing power.","DOI":"10.1111/j.1529-8817.2012.01189.x","ISSN":"1529-8817","language":"en","author":[{"family":"Qiao","given":"Hongjin"},{"family":"Wang","given":"Guangce"},{"family":"Liu","given":"Kai"},{"family":"Gu","given":"Wenhui"}],"issued":{"date-parts":[["2012"]]}}}],"schema":"https://github.com/citation-style-language/schema/raw/master/csl-citation.json"} </w:instrText>
      </w:r>
      <w:r w:rsidR="00BD03EC" w:rsidRPr="005B3C0C">
        <w:fldChar w:fldCharType="separate"/>
      </w:r>
      <w:r w:rsidRPr="005B3C0C">
        <w:t xml:space="preserve">(Qiao </w:t>
      </w:r>
      <w:r w:rsidR="00490409" w:rsidRPr="00490409">
        <w:rPr>
          <w:i/>
        </w:rPr>
        <w:t>et al</w:t>
      </w:r>
      <w:r w:rsidRPr="005B3C0C">
        <w:t>., 2012)</w:t>
      </w:r>
      <w:r w:rsidR="00BD03EC" w:rsidRPr="005B3C0C">
        <w:fldChar w:fldCharType="end"/>
      </w:r>
      <w:r w:rsidRPr="005B3C0C">
        <w:t xml:space="preserve">. Despite the increase in DIC, mixotrophic cultures remained net autotrophic, with photosynthesis as the dominant metabolic pathway. Continued DIC accumulation during net autotrophic growth could have potentially occurred due to endogenic production exceeding the rate of sequestration via the Calvin-Benson cycle, leading to diffusion into the media </w:t>
      </w:r>
      <w:r w:rsidR="00BD03EC" w:rsidRPr="005B3C0C">
        <w:fldChar w:fldCharType="begin"/>
      </w:r>
      <w:r w:rsidR="00790A49">
        <w:instrText xml:space="preserve"> ADDIN ZOTERO_ITEM CSL_CITATION {"citationID":"1euf62u0fn","properties":{"formattedCitation":"(Dietz and Heber, 1984)","plainCitation":"(Dietz and Heber, 1984)"},"citationItems":[{"id":2815,"uris":["http://zotero.org/users/1204444/items/3565VNDW"],"uri":["http://zotero.org/users/1204444/items/3565VNDW"],"itemData":{"id":2815,"type":"article-journal","title":"Rate-limiting factors in leaf photosynthesis. I. Carbon fluxes in the calvin cycle","container-title":"Biochimica et Biophysica Acta (BBA) - Bioenergetics","page":"432-443","volume":"767","issue":"3","source":"ScienceDirect","abstract":"Rates of photosynthesis of spinach leaves were varied by varying light intensity and CO2 concentration. Metabolism of the leaves was then arrested by freezing them in liquid nitrogen. Chloroplasts were isolated by a nonaqueous procedure. In the chloroplast fractions, levels of intermediates of the carbon reduction cycle were determined and considered in relation to the photosynthetic flux situation of the leaves at the time before freezing. During induction of photosynthesis, ribulose 1,5-bisphosphate levels increased in parallel with CO2 fixation. In the steady state, a similar relation between ribulose 1,5-bisphosphate levels and CO2 uptake was observed at light intensities between 0 and 50 W·m−2. A further increase in light intensity increased CO2 fixation rates but not ribulose 1,5-bisphosphate levels. Increasing the CO2 concentration resulted in increased CO2 uptake, whereas ribulose 1,5-bisphosphate levels decreased. Even under CO2 saturation, ribulose 1,5-bisphosphate levels were about 100 nmol/mg chlorophyll corresponding to about 3.5 mM ribulose 1,5-bisphosphate in the chloroplast stroma. This suggests that even under CO2 saturation, ribulose-1,5-bisphosphate carboxylase limits photosynhetic CO2 uptake. Mass action ratios calculated from measured metabolite levels demonstrated that the thermodynamic gradient required for the regeneration of ribulose 1,5-bisphosphate from hexosephosphate and triosephosphate increased considerably as photosynthetic flux increased. Similar calculations revealed that the enzymatic apparatus responsible for the reduction of 3-phosphoglycerate to dihydroxyacetone phosphate is not displaced much from equilibrium even under maximum rates of photosynthesis at saturating CO2. The same is true for aldolase. Fructose-1,6-bisphosphatase also did not limit Calvin cycle turnover. Only at very low light intensities and during the first minutes of the induction period was the ratio of fructose 1,6-bisphosphate to fructose 6-phosphate high. This observation was more readily explained in terms of fructose 1,6-bisphosphate binding to ribulose-1,5-bisphosphate carboxylase than by a rate limitation imposed by insufficient activation of fructose-1,6-bisphosphatase.","DOI":"10.1016/0005-2728(84)90041-0","ISSN":"0005-2728","journalAbbreviation":"Biochimica et Biophysica Acta (BBA) - Bioenergetics","author":[{"family":"Dietz","given":"Karl-Josef"},{"family":"Heber","given":"Ulrich"}],"issued":{"date-parts":[["1984",12,18]]}}}],"schema":"https://github.com/citation-style-language/schema/raw/master/csl-citation.json"} </w:instrText>
      </w:r>
      <w:r w:rsidR="00BD03EC" w:rsidRPr="005B3C0C">
        <w:fldChar w:fldCharType="separate"/>
      </w:r>
      <w:r w:rsidRPr="005B3C0C">
        <w:t xml:space="preserve">(Dietz </w:t>
      </w:r>
      <w:r w:rsidRPr="005B3C0C">
        <w:lastRenderedPageBreak/>
        <w:t>and Heber, 1984)</w:t>
      </w:r>
      <w:r w:rsidR="00BD03EC" w:rsidRPr="005B3C0C">
        <w:fldChar w:fldCharType="end"/>
      </w:r>
      <w:r w:rsidRPr="005B3C0C">
        <w:t>. It would be interesting to monitor the impact of endogenic CO</w:t>
      </w:r>
      <w:r w:rsidRPr="005B3C0C">
        <w:rPr>
          <w:vertAlign w:val="subscript"/>
        </w:rPr>
        <w:t>2</w:t>
      </w:r>
      <w:r w:rsidRPr="005B3C0C">
        <w:t xml:space="preserve"> production on the gene expression of enzymes involved in CCM to support this theory. The dynamics of this gas exchange deserves more in depth research before any strong conclusions can be made. </w:t>
      </w:r>
    </w:p>
    <w:p w14:paraId="29C1B9EA" w14:textId="77777777" w:rsidR="005B3C0C" w:rsidRDefault="005B3C0C" w:rsidP="005B3C0C">
      <w:pPr>
        <w:spacing w:line="360" w:lineRule="auto"/>
      </w:pPr>
      <w:r w:rsidRPr="005B3C0C">
        <w:t xml:space="preserve">After 72 hours the coupling of dissolved gas concentrations and metabolic rate breaks down. Despite an increase in DIC, between 48 and 72 hours respiration was reduced by a factor of 5.7 (Figure </w:t>
      </w:r>
      <w:r w:rsidR="001A3FEB">
        <w:t>42</w:t>
      </w:r>
      <w:r w:rsidRPr="005B3C0C">
        <w:t xml:space="preserve">). It is likely that this trend is due to limitiations of the measurement methods; oxygen evolution measurements give a snapshot of the metabolic activity, while, in contrast, dissolve gas concentrations are a result of cumulative effects of the metabolic activity. </w:t>
      </w:r>
      <w:r w:rsidR="007A0499" w:rsidRPr="005B3C0C">
        <w:t>Consequently,</w:t>
      </w:r>
      <w:r w:rsidRPr="005B3C0C">
        <w:t xml:space="preserve"> it is likely that acetate was depleted before 72 hours, which matches the shift in growth rate. Depletion would cause the respiration rate to decline rapidly, but the DIC would take longer to decline due to gradual photosynthetic consumption and mass transfer losses. It is possible that the high DIC inhibited respiration as has been previously reported in </w:t>
      </w:r>
      <w:r w:rsidRPr="005B3C0C">
        <w:rPr>
          <w:i/>
        </w:rPr>
        <w:t xml:space="preserve">Chlorella protothecoides and Nannochloropsis salina </w:t>
      </w:r>
      <w:r w:rsidR="00BD03EC" w:rsidRPr="005B3C0C">
        <w:rPr>
          <w:i/>
        </w:rPr>
        <w:fldChar w:fldCharType="begin"/>
      </w:r>
      <w:r w:rsidR="00790A49">
        <w:rPr>
          <w:i/>
        </w:rPr>
        <w:instrText xml:space="preserve"> ADDIN ZOTERO_ITEM CSL_CITATION {"citationID":"2bu3bs660p","properties":{"formattedCitation":"(Sforza et al., 2012)","plainCitation":"(Sforza et al., 2012)"},"citationItems":[{"id":39,"uris":["http://zotero.org/users/1204444/items/2PAABBK6"],"uri":["http://zotero.org/users/1204444/items/2PAABBK6"],"itemData":{"id":39,"type":"article-journal","title":"Excess CO2 supply inhibits mixotrophic growth of Chlorella protothecoides and Nannochloropsis salina","container-title":"Bioresource Technology","page":"523-529","volume":"104","source":"CrossRef","DOI":"10.1016/j.biortech.2011.10.025","ISSN":"09608524","author":[{"family":"Sforza","given":"Eleonora"},{"family":"Cipriani","given":"Renato"},{"family":"Morosinotto","given":"Tomas"},{"family":"Bertucco","given":"Alberto"},{"family":"Giacometti","given":"Giorgio M."}],"issued":{"date-parts":[["2012",1]]}}}],"schema":"https://github.com/citation-style-language/schema/raw/master/csl-citation.json"} </w:instrText>
      </w:r>
      <w:r w:rsidR="00BD03EC" w:rsidRPr="005B3C0C">
        <w:rPr>
          <w:i/>
        </w:rPr>
        <w:fldChar w:fldCharType="separate"/>
      </w:r>
      <w:r w:rsidRPr="005B3C0C">
        <w:t xml:space="preserve">(Sforza </w:t>
      </w:r>
      <w:r w:rsidR="00490409" w:rsidRPr="00490409">
        <w:rPr>
          <w:i/>
        </w:rPr>
        <w:t>et al</w:t>
      </w:r>
      <w:r w:rsidRPr="005B3C0C">
        <w:t>., 2012)</w:t>
      </w:r>
      <w:r w:rsidR="00BD03EC" w:rsidRPr="005B3C0C">
        <w:fldChar w:fldCharType="end"/>
      </w:r>
      <w:r w:rsidRPr="005B3C0C">
        <w:t xml:space="preserve">, however, given the elevated respiratory rate and DIC at 48 hours this is an unlikely explanation in </w:t>
      </w:r>
      <w:r w:rsidRPr="005B3C0C">
        <w:rPr>
          <w:i/>
        </w:rPr>
        <w:t xml:space="preserve">M. inermum. </w:t>
      </w:r>
      <w:r w:rsidRPr="005B3C0C">
        <w:t xml:space="preserve">Similarly, despite the high DIC, the rate of photosynthesis also declined significantly after 72 hours, although still remaining 2.27 fold higher than autotrophic cultures (Figure </w:t>
      </w:r>
      <w:r w:rsidR="001A3FEB">
        <w:t>43</w:t>
      </w:r>
      <w:r w:rsidRPr="005B3C0C">
        <w:t xml:space="preserve">). Due to the significant increase in cell density (4 fold over 24 hours), it is likely that light limitation caused this decline in photosynthetic rate </w:t>
      </w:r>
      <w:r w:rsidR="00BD03EC" w:rsidRPr="005B3C0C">
        <w:fldChar w:fldCharType="begin"/>
      </w:r>
      <w:r w:rsidR="00790A49">
        <w:instrText xml:space="preserve"> ADDIN ZOTERO_ITEM CSL_CITATION {"citationID":"H01i1jzD","properties":{"formattedCitation":"(Richmond, 2013)","plainCitation":"(Richmond, 2013)"},"citationItems":[{"id":2750,"uris":["http://zotero.org/users/1204444/items/DA8FSDI3"],"uri":["http://zotero.org/users/1204444/items/DA8FSDI3"],"itemData":{"id":2750,"type":"chapter","title":"Biological Principles of Mass Cultivation of Photoautotrophic Microalgae","container-title":"Handbook og Microalgal Culture. Biotechnology and Applied Phycology","publisher":"Blackwell Publishing Ltd","publisher-place":"Oxford, UK","page":"116","edition":"1","event-place":"Oxford, UK","author":[{"family":"Richmond","given":"Amos"}],"editor":[{"family":"Richmond","given":"Amos"},{"family":"Hu","given":"Qiang"}],"issued":{"date-parts":[["2013"]]}}}],"schema":"https://github.com/citation-style-language/schema/raw/master/csl-citation.json"} </w:instrText>
      </w:r>
      <w:r w:rsidR="00BD03EC" w:rsidRPr="005B3C0C">
        <w:fldChar w:fldCharType="separate"/>
      </w:r>
      <w:r w:rsidRPr="005B3C0C">
        <w:t>(Richmond, 2013)</w:t>
      </w:r>
      <w:r w:rsidR="00BD03EC" w:rsidRPr="005B3C0C">
        <w:fldChar w:fldCharType="end"/>
      </w:r>
      <w:r w:rsidRPr="005B3C0C">
        <w:t xml:space="preserve">.  </w:t>
      </w:r>
    </w:p>
    <w:p w14:paraId="4978798E" w14:textId="77777777" w:rsidR="005B3C0C" w:rsidRPr="005B3C0C" w:rsidRDefault="005B3C0C" w:rsidP="005B3C0C">
      <w:pPr>
        <w:spacing w:line="360" w:lineRule="auto"/>
      </w:pPr>
      <w:r w:rsidRPr="005B3C0C">
        <w:t>The variability of dissolved gas concentrations was inconsistent with the hypothesised stability. However, when analysed as a % change per mg DCW, i.e. normalising for the effect of higher cell density</w:t>
      </w:r>
      <w:r w:rsidR="00F85AE5">
        <w:t xml:space="preserve"> (Figure 44)</w:t>
      </w:r>
      <w:r w:rsidRPr="005B3C0C">
        <w:t xml:space="preserve">, the variability is relatively small. On this basis mixotrophic cultures had a 5 fold lower increase in DIC than heterotrophic cultures. Similarly, the change in DO concentration in mixotrophic cultures was only 25% higher than autotrophic cultures, despite the fact that photosynthesis in autotrophs was significantly limited. Consequently, the stabilising effect of mixotrophic metabolic activity could provide the additional benefit of preventing photorespiration and photoinhibition caused by oxygen hyper-accumlation in dense autotrophic cultures </w:t>
      </w:r>
      <w:r w:rsidR="00BD03EC" w:rsidRPr="005B3C0C">
        <w:fldChar w:fldCharType="begin"/>
      </w:r>
      <w:r w:rsidR="00790A49">
        <w:instrText xml:space="preserve"> ADDIN ZOTERO_ITEM CSL_CITATION {"citationID":"A9JoKjFA","properties":{"formattedCitation":"(Mouget et al., 1995; Torzillo et al., 1998)","plainCitation":"(Mouget et al., 1995; Torzillo et al., 1998)"},"citationItems":[{"id":2523,"uris":["http://zotero.org/users/1204444/items/VTNR2ZND"],"uri":["http://zotero.org/users/1204444/items/VTNR2ZND"],"itemData":{"id":2523,"type":"article-journal","title":"Algal growth enhancement by bacteria: Is consumption of photosynthetic oxygen involved?","container-title":"FEMS Microbiology Ecology","page":"35-43","volume":"18","issue":"1","source":"ScienceDirect","abstract":"Pseudomonas diminuta and P. vesicularis, two obligate aerobes isolated from laboratory algal cultures, stimulated the growth of the green microalgae Scenedesmus bicellularis and Chlorella sp., without releasing any growth promoting substance. An intimate contact between both microorganisms was necessary for significant algal growth enhancement. The possibility of algal growth stimulation by bacterial attenuation of photosynthetic oxygen tension was indirectly examined by simulating the effect of bacteria through a physical removal of oxygen (air suction). Vacuum-treated cultures showed an increase in growth rate and photosynthetic activity as compared to the control, a result which cannot be explained by differences in CO2/HCO3− pump activity. In the presence of P. diminuta, the photosynthetic activity of S. bicellularis was more strongly stimulated under a limited concentration of inorganic carbon. It is suggested that, apart from a CO2 supply, aerobic bacteria can promote algal growth by reducing the photosynthetic oxygen tension within the microenvironment of the algal cells, thereby creating more favorable conditions for optimal photosynthetic algal growth.","DOI":"10.1016/0168-6496(95)00038-C","ISSN":"0168-6496","shortTitle":"Algal growth enhancement by bacteria","journalAbbreviation":"FEMS Microbiology Ecology","author":[{"family":"Mouget","given":"Jean-Luc"},{"family":"Dakhama","given":"Azzeddine"},{"family":"Lavoie","given":"Marc C."},{"family":"Noüe","given":"Joël","non-dropping-particle":"de la"}],"issued":{"date-parts":[["1995",9]]}}},{"id":2703,"uris":["http://zotero.org/users/1204444/items/W8W9AWTT"],"uri":["http://zotero.org/users/1204444/items/W8W9AWTT"],"itemData":{"id":2703,"type":"article-journal","title":"On-Line Monitoring of Chlorophyll Fluorescence to Assess the Extent of Photoinhibition of Photosynthesis Induced by High Oxygen Concentration and Low Temperature and Its Effect on the Productivity of Outdoor Cultures of Spirulina Platensis (cyanobacteria)","container-title":"Journal of Phycology","page":"504-510","volume":"34","issue":"3","source":"Wiley Online Library","abstract":"The saturating pulse fluorescence technique was applied to study photoinhibition of photosynthesis in outdoor cultures of the cyanobacterium Spirulina platensis (Nordstedt) Geitler strain M2 grown under high oxygen and low temperature stress. Diurnal changes in maximum photochemical yield (Fv/Fm), photon yield of PSII (ΔF/F′m), and nonphotochemical quenching (qN) were measured using a portable, pulse-amplitude–modulated fluorometer. When solar irradiance reached the maximum value, the Fv/Fm and ΔF/F′m ratios of theSpirulina cultures grown under high oxygen stress decreased by 35% and 60%, respectively, as compared with morning values. The depression of the Fv/Fm and ΔF/F′m ratios reached 55% and 84%, respectively, when high oxygen stress was combined with low temperature (i.e. 10° C below the optimal value for growth). Photoinhibition reduced the daily productivity of the culture grown under high oxygen stress by 33% and that of the culture grown under high oxygen–low temperature stress by 60%. Changes in the biomass yield of the cultures correlated well with changes in the daily integrated value of the estimated electron transport rate through the PSII (ΔF/F′m × photon flux density). The results indicate that on-line chlorophyll fluorescence measurement is a powerful tool for assessing the photosynthetic performance of outdoorSpirulina cultures.","DOI":"10.1046/j.1529-8817.1998.340504.x","ISSN":"1529-8817","language":"en","author":[{"family":"Torzillo","given":"Giuseppe"},{"family":"Bernardini","given":"Paola"},{"family":"Masojídek","given":"Jirí"}],"issued":{"date-parts":[["1998",6,1]]}}}],"schema":"https://github.com/citation-style-language/schema/raw/master/csl-citation.json"} </w:instrText>
      </w:r>
      <w:r w:rsidR="00BD03EC" w:rsidRPr="005B3C0C">
        <w:fldChar w:fldCharType="separate"/>
      </w:r>
      <w:r w:rsidRPr="005B3C0C">
        <w:t xml:space="preserve">(Mouget </w:t>
      </w:r>
      <w:r w:rsidR="00490409" w:rsidRPr="00490409">
        <w:rPr>
          <w:i/>
        </w:rPr>
        <w:t>et al</w:t>
      </w:r>
      <w:r w:rsidRPr="005B3C0C">
        <w:t xml:space="preserve">., 1995; Torzillo </w:t>
      </w:r>
      <w:r w:rsidR="00490409" w:rsidRPr="00490409">
        <w:rPr>
          <w:i/>
        </w:rPr>
        <w:t>et al</w:t>
      </w:r>
      <w:r w:rsidRPr="005B3C0C">
        <w:t>., 1998)</w:t>
      </w:r>
      <w:r w:rsidR="00BD03EC" w:rsidRPr="005B3C0C">
        <w:fldChar w:fldCharType="end"/>
      </w:r>
      <w:r w:rsidRPr="005B3C0C">
        <w:t>.</w:t>
      </w:r>
    </w:p>
    <w:p w14:paraId="2DDC0E2F" w14:textId="77777777" w:rsidR="005B3C0C" w:rsidRPr="005B3C0C" w:rsidRDefault="005B3C0C" w:rsidP="005B3C0C">
      <w:pPr>
        <w:pStyle w:val="Heading2"/>
        <w:spacing w:after="120" w:line="360" w:lineRule="auto"/>
        <w:rPr>
          <w:b/>
          <w:color w:val="auto"/>
        </w:rPr>
      </w:pPr>
      <w:bookmarkStart w:id="73" w:name="_Toc462059790"/>
      <w:r w:rsidRPr="005B3C0C">
        <w:rPr>
          <w:b/>
          <w:color w:val="auto"/>
        </w:rPr>
        <w:lastRenderedPageBreak/>
        <w:t>Conclusion</w:t>
      </w:r>
      <w:bookmarkEnd w:id="73"/>
    </w:p>
    <w:p w14:paraId="6E18F37E" w14:textId="77777777" w:rsidR="005B3C0C" w:rsidRDefault="005B3C0C" w:rsidP="005B3C0C">
      <w:pPr>
        <w:spacing w:line="360" w:lineRule="auto"/>
      </w:pPr>
      <w:r w:rsidRPr="005B3C0C">
        <w:t xml:space="preserve">In summary, under non-aerated mixotrophic condition, acetate-fed </w:t>
      </w:r>
      <w:r w:rsidRPr="005B3C0C">
        <w:rPr>
          <w:i/>
        </w:rPr>
        <w:t>M. inermum</w:t>
      </w:r>
      <w:r w:rsidRPr="005B3C0C">
        <w:t xml:space="preserve"> had a specific growth rate 1.74 fold higher than the sum of autotrophic and heterotrophic growth.</w:t>
      </w:r>
      <w:r w:rsidRPr="005B3C0C">
        <w:rPr>
          <w:i/>
        </w:rPr>
        <w:t xml:space="preserve"> </w:t>
      </w:r>
      <w:r w:rsidRPr="005B3C0C">
        <w:t xml:space="preserve">The concentration of DIC, DO, and rates of photosynthesis and respiration were monitored over a 7-day growth period. Mixotrophic cultures experienced significantly enhanced metabolic activity, coupled with comparatively stable levels of dissolved gases. This outcome supports the hypothesis of synergistic gas exchange between respiratory and photosynthetic metabolic activity in </w:t>
      </w:r>
      <w:r w:rsidRPr="005B3C0C">
        <w:rPr>
          <w:i/>
        </w:rPr>
        <w:t xml:space="preserve">M. inermum </w:t>
      </w:r>
      <w:r w:rsidRPr="005B3C0C">
        <w:t>cultures. Endogenic production of CO</w:t>
      </w:r>
      <w:r w:rsidRPr="005B3C0C">
        <w:rPr>
          <w:vertAlign w:val="subscript"/>
        </w:rPr>
        <w:t>2</w:t>
      </w:r>
      <w:r w:rsidRPr="005B3C0C">
        <w:t xml:space="preserve"> significantly reduced the inorganic carbon limitation of photosynthesis. The data provides some evidence of increased respiration through endogenic production of oxygen, however further research is needed to support this conclusion and understand the influence of light on acetate metabolism. The production of CO</w:t>
      </w:r>
      <w:r w:rsidRPr="005B3C0C">
        <w:rPr>
          <w:vertAlign w:val="subscript"/>
        </w:rPr>
        <w:t>2</w:t>
      </w:r>
      <w:r w:rsidRPr="005B3C0C">
        <w:t xml:space="preserve"> through metabolism of organic carbon could mitigate the costs of aeration in large scale cultivation systems and reduce the reliance on limited sources of concentrated CO</w:t>
      </w:r>
      <w:r w:rsidRPr="005B3C0C">
        <w:rPr>
          <w:vertAlign w:val="subscript"/>
        </w:rPr>
        <w:t>2</w:t>
      </w:r>
      <w:r w:rsidRPr="005B3C0C">
        <w:t>. Furthermore, the consumption of O</w:t>
      </w:r>
      <w:r w:rsidRPr="005B3C0C">
        <w:rPr>
          <w:vertAlign w:val="subscript"/>
        </w:rPr>
        <w:t>2</w:t>
      </w:r>
      <w:r w:rsidRPr="005B3C0C">
        <w:t xml:space="preserve"> by enhanced respiration could reduce the costs and design complexity of oxygen stripping required in high density autotrophic PBR systems. Finally, this work has demonstrated how the benefits of mixotrophy are highly dependent on physiological effects of the organic carbon used. Sustainable mixotrophic growth requires the use of waste organics, consequently further research is required to investigate whether the benefits of synergistic gas exchange can be realised with other organic carbon sources typically found in waste streams that are suitable for algal growth. </w:t>
      </w:r>
    </w:p>
    <w:p w14:paraId="4E42217B" w14:textId="77777777" w:rsidR="00655E56" w:rsidRDefault="00655E56" w:rsidP="005B3C0C">
      <w:pPr>
        <w:spacing w:line="360" w:lineRule="auto"/>
      </w:pPr>
    </w:p>
    <w:p w14:paraId="5A0B5D80" w14:textId="77777777" w:rsidR="00655E56" w:rsidRDefault="00655E56" w:rsidP="005B3C0C">
      <w:pPr>
        <w:spacing w:line="360" w:lineRule="auto"/>
      </w:pPr>
    </w:p>
    <w:p w14:paraId="010ECDF9" w14:textId="77777777" w:rsidR="00655E56" w:rsidRDefault="00655E56" w:rsidP="005B3C0C">
      <w:pPr>
        <w:spacing w:line="360" w:lineRule="auto"/>
      </w:pPr>
    </w:p>
    <w:p w14:paraId="30006E19" w14:textId="77777777" w:rsidR="00655E56" w:rsidRDefault="00655E56" w:rsidP="005B3C0C">
      <w:pPr>
        <w:spacing w:line="360" w:lineRule="auto"/>
      </w:pPr>
    </w:p>
    <w:p w14:paraId="1B8C881B" w14:textId="77777777" w:rsidR="00655E56" w:rsidRDefault="00655E56" w:rsidP="005B3C0C">
      <w:pPr>
        <w:spacing w:line="360" w:lineRule="auto"/>
      </w:pPr>
    </w:p>
    <w:p w14:paraId="794E3CAC" w14:textId="77777777" w:rsidR="00655E56" w:rsidRDefault="00655E56" w:rsidP="005B3C0C">
      <w:pPr>
        <w:spacing w:line="360" w:lineRule="auto"/>
      </w:pPr>
    </w:p>
    <w:p w14:paraId="497A9845" w14:textId="77777777" w:rsidR="00655E56" w:rsidRDefault="00655E56" w:rsidP="005B3C0C">
      <w:pPr>
        <w:spacing w:line="360" w:lineRule="auto"/>
      </w:pPr>
    </w:p>
    <w:p w14:paraId="7F306202" w14:textId="77777777" w:rsidR="00655E56" w:rsidRDefault="00655E56" w:rsidP="005B3C0C">
      <w:pPr>
        <w:spacing w:line="360" w:lineRule="auto"/>
      </w:pPr>
    </w:p>
    <w:p w14:paraId="7E2CE9D9" w14:textId="77777777" w:rsidR="00655E56" w:rsidRDefault="00655E56" w:rsidP="005B3C0C">
      <w:pPr>
        <w:spacing w:line="360" w:lineRule="auto"/>
      </w:pPr>
    </w:p>
    <w:p w14:paraId="1C14253E" w14:textId="77777777" w:rsidR="00BA71EE" w:rsidRDefault="00BA71EE" w:rsidP="005B3C0C">
      <w:pPr>
        <w:spacing w:line="360" w:lineRule="auto"/>
      </w:pPr>
    </w:p>
    <w:p w14:paraId="4BE5754B" w14:textId="77777777" w:rsidR="00BA71EE" w:rsidRDefault="00BA71EE" w:rsidP="005B3C0C">
      <w:pPr>
        <w:spacing w:line="360" w:lineRule="auto"/>
      </w:pPr>
    </w:p>
    <w:p w14:paraId="3CD199CF" w14:textId="77777777" w:rsidR="00BA71EE" w:rsidRDefault="00BA71EE" w:rsidP="005B3C0C">
      <w:pPr>
        <w:spacing w:line="360" w:lineRule="auto"/>
      </w:pPr>
    </w:p>
    <w:p w14:paraId="500672B0" w14:textId="77777777" w:rsidR="00BA71EE" w:rsidRDefault="00BA71EE" w:rsidP="005B3C0C">
      <w:pPr>
        <w:spacing w:line="360" w:lineRule="auto"/>
      </w:pPr>
    </w:p>
    <w:p w14:paraId="226AB7A2" w14:textId="77777777" w:rsidR="00BA71EE" w:rsidRDefault="00BA71EE" w:rsidP="005B3C0C">
      <w:pPr>
        <w:spacing w:line="360" w:lineRule="auto"/>
      </w:pPr>
    </w:p>
    <w:p w14:paraId="731398B1" w14:textId="77777777" w:rsidR="00BA71EE" w:rsidRDefault="00BA71EE" w:rsidP="005B3C0C">
      <w:pPr>
        <w:spacing w:line="360" w:lineRule="auto"/>
      </w:pPr>
    </w:p>
    <w:p w14:paraId="51D5AC25" w14:textId="77777777" w:rsidR="00BA71EE" w:rsidRDefault="00BA71EE" w:rsidP="005B3C0C">
      <w:pPr>
        <w:spacing w:line="360" w:lineRule="auto"/>
      </w:pPr>
    </w:p>
    <w:p w14:paraId="0D39EC60" w14:textId="77777777" w:rsidR="00BA71EE" w:rsidRDefault="00BA71EE" w:rsidP="005B3C0C">
      <w:pPr>
        <w:spacing w:line="360" w:lineRule="auto"/>
      </w:pPr>
    </w:p>
    <w:p w14:paraId="022DC5B1" w14:textId="77777777" w:rsidR="00BA71EE" w:rsidRDefault="00BA71EE" w:rsidP="005B3C0C">
      <w:pPr>
        <w:spacing w:line="360" w:lineRule="auto"/>
      </w:pPr>
    </w:p>
    <w:p w14:paraId="3105CE39" w14:textId="77777777" w:rsidR="00BA71EE" w:rsidRDefault="00BA71EE" w:rsidP="005B3C0C">
      <w:pPr>
        <w:spacing w:line="360" w:lineRule="auto"/>
      </w:pPr>
    </w:p>
    <w:p w14:paraId="46C54005" w14:textId="77777777" w:rsidR="00BA71EE" w:rsidRDefault="00BA71EE" w:rsidP="005B3C0C">
      <w:pPr>
        <w:spacing w:line="360" w:lineRule="auto"/>
      </w:pPr>
    </w:p>
    <w:p w14:paraId="1835CC19" w14:textId="77777777" w:rsidR="00BA71EE" w:rsidRDefault="00BA71EE" w:rsidP="005B3C0C">
      <w:pPr>
        <w:spacing w:line="360" w:lineRule="auto"/>
      </w:pPr>
    </w:p>
    <w:p w14:paraId="62E38B1C" w14:textId="5BF43825" w:rsidR="00BA71EE" w:rsidRDefault="00BA71EE" w:rsidP="005B3C0C">
      <w:pPr>
        <w:spacing w:line="360" w:lineRule="auto"/>
      </w:pPr>
    </w:p>
    <w:p w14:paraId="431ADBA0" w14:textId="1567D89D" w:rsidR="0081741E" w:rsidRDefault="0081741E" w:rsidP="005B3C0C">
      <w:pPr>
        <w:spacing w:line="360" w:lineRule="auto"/>
      </w:pPr>
    </w:p>
    <w:p w14:paraId="4BEDADF1" w14:textId="44C87991" w:rsidR="0081741E" w:rsidRDefault="0081741E" w:rsidP="005B3C0C">
      <w:pPr>
        <w:spacing w:line="360" w:lineRule="auto"/>
      </w:pPr>
    </w:p>
    <w:p w14:paraId="59EC7B81" w14:textId="08EDD6AD" w:rsidR="0081741E" w:rsidRDefault="0081741E" w:rsidP="005B3C0C">
      <w:pPr>
        <w:spacing w:line="360" w:lineRule="auto"/>
      </w:pPr>
    </w:p>
    <w:p w14:paraId="2751655E" w14:textId="64799FE2" w:rsidR="0081741E" w:rsidRDefault="0081741E" w:rsidP="005B3C0C">
      <w:pPr>
        <w:spacing w:line="360" w:lineRule="auto"/>
      </w:pPr>
    </w:p>
    <w:p w14:paraId="28F77F96" w14:textId="707312BB" w:rsidR="0081741E" w:rsidRDefault="0081741E" w:rsidP="005B3C0C">
      <w:pPr>
        <w:spacing w:line="360" w:lineRule="auto"/>
      </w:pPr>
    </w:p>
    <w:p w14:paraId="09A27DC8" w14:textId="14AC941C" w:rsidR="0081741E" w:rsidRDefault="0081741E" w:rsidP="005B3C0C">
      <w:pPr>
        <w:spacing w:line="360" w:lineRule="auto"/>
      </w:pPr>
    </w:p>
    <w:p w14:paraId="3BBAB291" w14:textId="4F341E3C" w:rsidR="0081741E" w:rsidRDefault="0081741E" w:rsidP="005B3C0C">
      <w:pPr>
        <w:spacing w:line="360" w:lineRule="auto"/>
      </w:pPr>
    </w:p>
    <w:p w14:paraId="1D78B53F" w14:textId="078F9529" w:rsidR="0081741E" w:rsidRDefault="0081741E" w:rsidP="005B3C0C">
      <w:pPr>
        <w:spacing w:line="360" w:lineRule="auto"/>
      </w:pPr>
    </w:p>
    <w:p w14:paraId="2A5A01D7" w14:textId="01C2846D" w:rsidR="0081741E" w:rsidRDefault="0081741E" w:rsidP="005B3C0C">
      <w:pPr>
        <w:spacing w:line="360" w:lineRule="auto"/>
      </w:pPr>
    </w:p>
    <w:p w14:paraId="1E5F0205" w14:textId="0445828D" w:rsidR="0081741E" w:rsidRDefault="0081741E" w:rsidP="005B3C0C">
      <w:pPr>
        <w:spacing w:line="360" w:lineRule="auto"/>
      </w:pPr>
    </w:p>
    <w:p w14:paraId="79AE1417" w14:textId="22D822AC" w:rsidR="0081741E" w:rsidRDefault="0081741E" w:rsidP="005B3C0C">
      <w:pPr>
        <w:spacing w:line="360" w:lineRule="auto"/>
      </w:pPr>
    </w:p>
    <w:p w14:paraId="58B6EEC9" w14:textId="6C4E8E06" w:rsidR="0081741E" w:rsidRDefault="0081741E" w:rsidP="005B3C0C">
      <w:pPr>
        <w:spacing w:line="360" w:lineRule="auto"/>
      </w:pPr>
    </w:p>
    <w:p w14:paraId="1CAB73C5" w14:textId="0E00F2B3" w:rsidR="0081741E" w:rsidRDefault="0081741E" w:rsidP="005B3C0C">
      <w:pPr>
        <w:spacing w:line="360" w:lineRule="auto"/>
      </w:pPr>
    </w:p>
    <w:p w14:paraId="556B63C4" w14:textId="73F3E9A5" w:rsidR="0081741E" w:rsidRDefault="0081741E" w:rsidP="005B3C0C">
      <w:pPr>
        <w:spacing w:line="360" w:lineRule="auto"/>
      </w:pPr>
    </w:p>
    <w:p w14:paraId="6F575CAC" w14:textId="209ECCBE" w:rsidR="0081741E" w:rsidRDefault="0081741E" w:rsidP="005B3C0C">
      <w:pPr>
        <w:spacing w:line="360" w:lineRule="auto"/>
      </w:pPr>
    </w:p>
    <w:p w14:paraId="07215AA3" w14:textId="59EDAF71" w:rsidR="0081741E" w:rsidRDefault="0081741E" w:rsidP="005B3C0C">
      <w:pPr>
        <w:spacing w:line="360" w:lineRule="auto"/>
      </w:pPr>
    </w:p>
    <w:p w14:paraId="0E7075F8" w14:textId="23DAF41F" w:rsidR="0081741E" w:rsidRDefault="0081741E" w:rsidP="005B3C0C">
      <w:pPr>
        <w:spacing w:line="360" w:lineRule="auto"/>
      </w:pPr>
    </w:p>
    <w:p w14:paraId="21D41E02" w14:textId="2F6CA7A8" w:rsidR="0081741E" w:rsidRDefault="0081741E" w:rsidP="005B3C0C">
      <w:pPr>
        <w:spacing w:line="360" w:lineRule="auto"/>
      </w:pPr>
    </w:p>
    <w:p w14:paraId="76689BEA" w14:textId="0F855427" w:rsidR="0081741E" w:rsidRDefault="0081741E" w:rsidP="005B3C0C">
      <w:pPr>
        <w:spacing w:line="360" w:lineRule="auto"/>
      </w:pPr>
    </w:p>
    <w:p w14:paraId="08FA0442" w14:textId="38A6BF74" w:rsidR="0081741E" w:rsidRDefault="0081741E" w:rsidP="005B3C0C">
      <w:pPr>
        <w:spacing w:line="360" w:lineRule="auto"/>
      </w:pPr>
    </w:p>
    <w:p w14:paraId="700B9A2E" w14:textId="12890CF1" w:rsidR="0081741E" w:rsidRDefault="0081741E" w:rsidP="005B3C0C">
      <w:pPr>
        <w:spacing w:line="360" w:lineRule="auto"/>
      </w:pPr>
    </w:p>
    <w:p w14:paraId="2EC23293" w14:textId="56CFECD6" w:rsidR="0081741E" w:rsidRDefault="0081741E" w:rsidP="005B3C0C">
      <w:pPr>
        <w:spacing w:line="360" w:lineRule="auto"/>
      </w:pPr>
    </w:p>
    <w:p w14:paraId="01BDAEC7" w14:textId="62161127" w:rsidR="0081741E" w:rsidRDefault="0081741E" w:rsidP="005B3C0C">
      <w:pPr>
        <w:spacing w:line="360" w:lineRule="auto"/>
      </w:pPr>
    </w:p>
    <w:p w14:paraId="039CFB69" w14:textId="019E9065" w:rsidR="0081741E" w:rsidRDefault="0081741E" w:rsidP="005B3C0C">
      <w:pPr>
        <w:spacing w:line="360" w:lineRule="auto"/>
      </w:pPr>
    </w:p>
    <w:p w14:paraId="3B162DE3" w14:textId="24DE8CFC" w:rsidR="0081741E" w:rsidRDefault="0081741E" w:rsidP="005B3C0C">
      <w:pPr>
        <w:spacing w:line="360" w:lineRule="auto"/>
      </w:pPr>
    </w:p>
    <w:p w14:paraId="08D364A2" w14:textId="304C8BBF" w:rsidR="0081741E" w:rsidRDefault="0081741E" w:rsidP="005B3C0C">
      <w:pPr>
        <w:spacing w:line="360" w:lineRule="auto"/>
      </w:pPr>
    </w:p>
    <w:p w14:paraId="0399ED71" w14:textId="2E9BD5F1" w:rsidR="0081741E" w:rsidRDefault="0081741E" w:rsidP="005B3C0C">
      <w:pPr>
        <w:spacing w:line="360" w:lineRule="auto"/>
      </w:pPr>
    </w:p>
    <w:p w14:paraId="2B6B461C" w14:textId="60BF9A71" w:rsidR="0081741E" w:rsidRDefault="0081741E" w:rsidP="005B3C0C">
      <w:pPr>
        <w:spacing w:line="360" w:lineRule="auto"/>
      </w:pPr>
    </w:p>
    <w:p w14:paraId="3194D3B1" w14:textId="6D0E88E8" w:rsidR="0081741E" w:rsidRDefault="0081741E" w:rsidP="005B3C0C">
      <w:pPr>
        <w:spacing w:line="360" w:lineRule="auto"/>
      </w:pPr>
    </w:p>
    <w:p w14:paraId="61A730D4" w14:textId="4849F598" w:rsidR="0081741E" w:rsidRDefault="0081741E" w:rsidP="005B3C0C">
      <w:pPr>
        <w:spacing w:line="360" w:lineRule="auto"/>
      </w:pPr>
    </w:p>
    <w:p w14:paraId="585FB23E" w14:textId="34377F0E" w:rsidR="0081741E" w:rsidRDefault="0081741E" w:rsidP="005B3C0C">
      <w:pPr>
        <w:spacing w:line="360" w:lineRule="auto"/>
      </w:pPr>
    </w:p>
    <w:p w14:paraId="5011FB1A" w14:textId="38506421" w:rsidR="0081741E" w:rsidRDefault="0081741E" w:rsidP="005B3C0C">
      <w:pPr>
        <w:spacing w:line="360" w:lineRule="auto"/>
      </w:pPr>
    </w:p>
    <w:p w14:paraId="7F1E0958" w14:textId="616BE8C1" w:rsidR="0081741E" w:rsidRDefault="0081741E" w:rsidP="005B3C0C">
      <w:pPr>
        <w:spacing w:line="360" w:lineRule="auto"/>
      </w:pPr>
    </w:p>
    <w:p w14:paraId="03CD20B0" w14:textId="3578D56C" w:rsidR="0081741E" w:rsidRDefault="0081741E" w:rsidP="005B3C0C">
      <w:pPr>
        <w:spacing w:line="360" w:lineRule="auto"/>
      </w:pPr>
    </w:p>
    <w:p w14:paraId="77A06965" w14:textId="74BEAF90" w:rsidR="0081741E" w:rsidRDefault="0081741E" w:rsidP="005B3C0C">
      <w:pPr>
        <w:spacing w:line="360" w:lineRule="auto"/>
      </w:pPr>
    </w:p>
    <w:p w14:paraId="4E5C9B92" w14:textId="77777777" w:rsidR="005B3C0C" w:rsidRPr="002A6500" w:rsidRDefault="005B3C0C" w:rsidP="002A6500">
      <w:pPr>
        <w:pStyle w:val="Heading1"/>
        <w:spacing w:line="360" w:lineRule="auto"/>
        <w:jc w:val="right"/>
        <w:rPr>
          <w:i/>
          <w:color w:val="auto"/>
          <w:sz w:val="48"/>
          <w:szCs w:val="48"/>
        </w:rPr>
      </w:pPr>
      <w:r w:rsidRPr="002A6500">
        <w:rPr>
          <w:color w:val="auto"/>
          <w:sz w:val="48"/>
          <w:szCs w:val="48"/>
        </w:rPr>
        <w:lastRenderedPageBreak/>
        <w:t xml:space="preserve">       </w:t>
      </w:r>
      <w:r w:rsidR="002A6500" w:rsidRPr="002A6500">
        <w:rPr>
          <w:color w:val="auto"/>
          <w:sz w:val="48"/>
          <w:szCs w:val="48"/>
        </w:rPr>
        <w:t xml:space="preserve">                                                              </w:t>
      </w:r>
      <w:r w:rsidRPr="002A6500">
        <w:rPr>
          <w:color w:val="auto"/>
          <w:sz w:val="48"/>
          <w:szCs w:val="48"/>
        </w:rPr>
        <w:t xml:space="preserve"> </w:t>
      </w:r>
      <w:r w:rsidR="002A6500">
        <w:rPr>
          <w:color w:val="auto"/>
          <w:sz w:val="48"/>
          <w:szCs w:val="48"/>
        </w:rPr>
        <w:t xml:space="preserve">      </w:t>
      </w:r>
      <w:bookmarkStart w:id="74" w:name="_Toc462059791"/>
      <w:r w:rsidR="002A6500" w:rsidRPr="002A6500">
        <w:rPr>
          <w:color w:val="FFFFFF" w:themeColor="background1"/>
          <w:sz w:val="48"/>
          <w:szCs w:val="48"/>
        </w:rPr>
        <w:t>I</w:t>
      </w:r>
      <w:r w:rsidR="002A6500">
        <w:rPr>
          <w:color w:val="FFFFFF" w:themeColor="background1"/>
          <w:sz w:val="48"/>
          <w:szCs w:val="48"/>
        </w:rPr>
        <w:t xml:space="preserve">______________________________ </w:t>
      </w:r>
      <w:r w:rsidR="002A6500" w:rsidRPr="002A6500">
        <w:rPr>
          <w:color w:val="auto"/>
          <w:sz w:val="48"/>
          <w:szCs w:val="48"/>
        </w:rPr>
        <w:t xml:space="preserve">The </w:t>
      </w:r>
      <w:r w:rsidR="002A6500">
        <w:rPr>
          <w:color w:val="auto"/>
          <w:sz w:val="48"/>
          <w:szCs w:val="48"/>
        </w:rPr>
        <w:t>i</w:t>
      </w:r>
      <w:r w:rsidRPr="002A6500">
        <w:rPr>
          <w:color w:val="auto"/>
          <w:sz w:val="48"/>
          <w:szCs w:val="48"/>
        </w:rPr>
        <w:t xml:space="preserve">nfluence of exogenous organic carbon assimilation and photoperiod on the carbon and lipid metabolism of </w:t>
      </w:r>
      <w:r w:rsidRPr="002A6500">
        <w:rPr>
          <w:i/>
          <w:color w:val="auto"/>
          <w:sz w:val="48"/>
          <w:szCs w:val="48"/>
        </w:rPr>
        <w:t>Chlamydomonas reinhardtii</w:t>
      </w:r>
      <w:bookmarkEnd w:id="74"/>
      <w:r w:rsidRPr="002A6500">
        <w:rPr>
          <w:i/>
          <w:color w:val="auto"/>
          <w:sz w:val="48"/>
          <w:szCs w:val="48"/>
        </w:rPr>
        <w:t xml:space="preserve"> </w:t>
      </w:r>
    </w:p>
    <w:p w14:paraId="51C9072E" w14:textId="77777777" w:rsidR="005B3C0C" w:rsidRDefault="005B3C0C" w:rsidP="005B3C0C"/>
    <w:p w14:paraId="28255311" w14:textId="77777777" w:rsidR="002A6500" w:rsidRDefault="002A6500" w:rsidP="005B3C0C"/>
    <w:p w14:paraId="3AF08779" w14:textId="77777777" w:rsidR="002A6500" w:rsidRDefault="002A6500" w:rsidP="005B3C0C"/>
    <w:p w14:paraId="3889EDB2" w14:textId="77777777" w:rsidR="002A6500" w:rsidRDefault="002A6500" w:rsidP="005B3C0C"/>
    <w:p w14:paraId="1E709D1C" w14:textId="77777777" w:rsidR="002A6500" w:rsidRDefault="002A6500" w:rsidP="005B3C0C"/>
    <w:p w14:paraId="6147EDAC" w14:textId="77777777" w:rsidR="002A6500" w:rsidRDefault="002A6500" w:rsidP="005B3C0C"/>
    <w:p w14:paraId="1F75C9A9" w14:textId="77777777" w:rsidR="002A6500" w:rsidRDefault="002A6500" w:rsidP="005B3C0C"/>
    <w:p w14:paraId="04C61AA3" w14:textId="77777777" w:rsidR="002A6500" w:rsidRDefault="002A6500" w:rsidP="005B3C0C"/>
    <w:p w14:paraId="3EF88235" w14:textId="77777777" w:rsidR="002A6500" w:rsidRDefault="002A6500" w:rsidP="005B3C0C"/>
    <w:p w14:paraId="5EA7FE6C" w14:textId="77777777" w:rsidR="002A6500" w:rsidRDefault="002A6500" w:rsidP="005B3C0C"/>
    <w:p w14:paraId="6DD866E6" w14:textId="77777777" w:rsidR="002A6500" w:rsidRDefault="002A6500" w:rsidP="005B3C0C"/>
    <w:p w14:paraId="21F07473" w14:textId="77777777" w:rsidR="002A6500" w:rsidRDefault="002A6500" w:rsidP="005B3C0C"/>
    <w:p w14:paraId="20B03306" w14:textId="77777777" w:rsidR="002A6500" w:rsidRDefault="002A6500" w:rsidP="005B3C0C"/>
    <w:p w14:paraId="22A23F74" w14:textId="77777777" w:rsidR="002A6500" w:rsidRDefault="002A6500" w:rsidP="005B3C0C"/>
    <w:p w14:paraId="4569098D" w14:textId="77777777" w:rsidR="002A6500" w:rsidRDefault="002A6500" w:rsidP="005B3C0C"/>
    <w:p w14:paraId="69A039D7" w14:textId="77777777" w:rsidR="002A6500" w:rsidRDefault="002A6500" w:rsidP="005B3C0C"/>
    <w:p w14:paraId="42D7E238" w14:textId="77777777" w:rsidR="002A6500" w:rsidRDefault="002A6500" w:rsidP="005B3C0C"/>
    <w:p w14:paraId="6F0E5482" w14:textId="77777777" w:rsidR="005B3C0C" w:rsidRPr="005B3C0C" w:rsidRDefault="005B3C0C" w:rsidP="005B3C0C">
      <w:pPr>
        <w:pStyle w:val="Heading2"/>
        <w:spacing w:after="120" w:line="360" w:lineRule="auto"/>
        <w:rPr>
          <w:color w:val="auto"/>
        </w:rPr>
      </w:pPr>
      <w:bookmarkStart w:id="75" w:name="_Toc462059792"/>
      <w:r w:rsidRPr="005B3C0C">
        <w:rPr>
          <w:color w:val="auto"/>
        </w:rPr>
        <w:lastRenderedPageBreak/>
        <w:t>Introduction</w:t>
      </w:r>
      <w:bookmarkEnd w:id="75"/>
    </w:p>
    <w:p w14:paraId="13CCFB16" w14:textId="77777777" w:rsidR="005B3C0C" w:rsidRPr="005B3C0C" w:rsidRDefault="005B3C0C" w:rsidP="005B3C0C">
      <w:pPr>
        <w:spacing w:line="360" w:lineRule="auto"/>
      </w:pPr>
      <w:r w:rsidRPr="005B3C0C">
        <w:t xml:space="preserve">Nitrogen deprivation elicits a stress response in microalgae resulting in a rapid and global metabolic shift which, typically, leads to the accumulation of carbon storage molecules such as the biofuel feedstock triacylglycerol (TAG) </w:t>
      </w:r>
      <w:r w:rsidR="00BD03EC" w:rsidRPr="005B3C0C">
        <w:fldChar w:fldCharType="begin"/>
      </w:r>
      <w:r w:rsidR="00790A49">
        <w:instrText xml:space="preserve"> ADDIN ZOTERO_ITEM CSL_CITATION {"citationID":"1kidg3odu7","properties":{"formattedCitation":"(Schmollinger et al., 2014)","plainCitation":"(Schmollinger et al., 2014)"},"citationItems":[{"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Pr="005B3C0C">
        <w:t xml:space="preserve">(Schmollinger </w:t>
      </w:r>
      <w:r w:rsidR="00490409" w:rsidRPr="00490409">
        <w:rPr>
          <w:i/>
        </w:rPr>
        <w:t>et al</w:t>
      </w:r>
      <w:r w:rsidRPr="005B3C0C">
        <w:t>., 2014)</w:t>
      </w:r>
      <w:r w:rsidR="00BD03EC" w:rsidRPr="005B3C0C">
        <w:fldChar w:fldCharType="end"/>
      </w:r>
      <w:r w:rsidRPr="005B3C0C">
        <w:t xml:space="preserve">. The unicellular green alga </w:t>
      </w:r>
      <w:r w:rsidRPr="005B3C0C">
        <w:rPr>
          <w:i/>
        </w:rPr>
        <w:t xml:space="preserve">Chlamydomonas reinhardtii </w:t>
      </w:r>
      <w:r w:rsidRPr="005B3C0C">
        <w:t xml:space="preserve">has historically been utilised as a model organism for studying the effects of nitrogen (N) deficiency on photosynthesis, starch biosynthesis, and gametogenesis </w:t>
      </w:r>
      <w:r w:rsidR="00BD03EC" w:rsidRPr="005B3C0C">
        <w:fldChar w:fldCharType="begin"/>
      </w:r>
      <w:r w:rsidR="00790A49">
        <w:instrText xml:space="preserve"> ADDIN ZOTERO_ITEM CSL_CITATION {"citationID":"8liuti9lg","properties":{"formattedCitation":"{\\rtf (Bult\\uc0\\u233{} and Wollman, 1992; Martin and Goodenough, 1975; Plumley and Schmidt, 1989)}","plainCitation":"(Bulté and Wollman, 1992; Martin and Goodenough, 1975; Plumley and Schmidt, 1989)"},"citationItems":[{"id":2950,"uris":["http://zotero.org/users/1204444/items/UWMRCFQM"],"uri":["http://zotero.org/users/1204444/items/UWMRCFQM"],"itemData":{"id":2950,"type":"article-journal","title":"Evidence for a selective destabilization of an integral membrane protein, the cytochrome b6/f complex, during gametogenesis in Chlamydomonas reinhardtii","container-title":"European Journal of Biochemistry","page":"327-336","volume":"204","issue":"1","source":"Wiley Online Library","abstract":"We studied the process of photosynthetic inactivation during gametogenesis of the unicellular green alga Chlamydomonas reinhardtii. We show that it is caused by the selective destabilization of a single transmembrane protein complex, the cytochrome b6/f complex, which is initially accumulated in the thylakoid membranes of vegetative cells. This protein destabilization is controlled by the intracellular energy sources available in the gametes, i. e. the coupled electron flow in the mitochondria and the amount of starch accumulated in the chloroplast. It nevertheless requires the expression of gamete-specific proteins. The loss of cytochrome b6/f complexes during gametogenesis is prevented by the addition of cycloheximide, but is chloramphenicol insensitive. Therefore, it is likely to involve some translation product of nuclear origin, specifically expressed during gametogenesis. Among the new polypeptides specifically found in the gametes, we detected a soluble polypeptide Mα (approximate molecular mass of 63 kDa), which shared common epitopes with cytochrome f. Its synthesis displays an antibiotic sensitivity typical of a nuclear-encoded polypeptide and is controlled by the same intracellular signals which control the destabilization of the cytochrome b6/f complexes in the thylakoid membranes.","DOI":"10.1111/j.1432-1033.1992.tb16641.x","ISSN":"1432-1033","language":"en","author":[{"family":"Bulté","given":"Laurence"},{"family":"Wollman","given":"Francis-André"}],"issued":{"date-parts":[["1992",2,1]]}}},{"id":3351,"uris":["http://zotero.org/users/1204444/items/RT4QN5X2"],"uri":["http://zotero.org/users/1204444/items/RT4QN5X2"],"itemData":{"id":3351,"type":"article-journal","title":"Gametic differentiation in Chlamydomonas reinhardtii. I. Production of gametes and their fine structure","container-title":"The Journal of Cell Biology","page":"587-605","volume":"67","issue":"3","source":"PubMed","abstract":"Gametogenesis in Chlamydomonas reinhardtii has been studied in mating-type plus cells utilizing several different culture conditions, all of which are shown to depend on the depletion of nitrogen from the medium, and the fine structure of gametes prepared under these conditions has been compared by using thin sections of fixed materials. We document alterations in ribosome levels, in chromatin morphology, in starch levels, in the organization of chloroplast membranes, and in the appearance of nuclear envelope and endoplasmic reticulum membranes during gametogenesis. We also noted the acquisition of two new organelles: a mating structure (Friedman, L., A. L. Colwin, and L. H. Colwin. 1968. j. cell Sci. 3:115-128; goodenough, U. W., and R. L. Weiss. 1975. J. Cell Biol. 67:623-637), and Golgi-derived vesicles containing a homogeneous material. We chart the time course of these morphological changes during synchronous gametogenesis. We note that many of these changes may represent adjustments to nitrogen starvation rather than direct features of gametic differentiation, and we also document that cells can differentiate so that they survive conditions of nitrogen starvation for many weeks after they become gametes. We conclude that metabolic alterations, the acquisition of mating ability, and the preparation for long-term survival are all elicited in this organism by nitrogen withdrawal, and we discuss how the various structural alterations observed in this study may relate to these three interrelated avenues of cellular differentiation.","ISSN":"0021-9525","note":"PMID: 1202015\nPMCID: PMC2111648","journalAbbreviation":"J. Cell Biol.","language":"eng","author":[{"family":"Martin","given":"N. C."},{"family":"Goodenough","given":"U. W."}],"issued":{"date-parts":[["1975",12]]},"PMID":"1202015","PMCID":"PMC2111648"}},{"id":3033,"uris":["http://zotero.org/users/1204444/items/8VAGMRKD"],"uri":["http://zotero.org/users/1204444/items/8VAGMRKD"],"itemData":{"id":3033,"type":"article-journal","title":"Nitrogen-dependent regulation of photosynthetic gene expression","container-title":"Proceedings of the National Academy of Sciences of the United States of America","page":"2678-2682","volume":"86","issue":"8","source":"PubMed Central","abstract":"Nitrogen-limited Chlamydomonas reinhardtii is chlorotic and very deficient in chlorophyll a/b light-harvesting complexes (LHC). Rates of synthesis of photosynthetic proteins, but especially the LHC apoproteins, are reduced 10- to 40-fold. Moderately high levels of chloroplast transcripts accumulate in nitrogen-limited cells, and there is a correlation between chloroplast DNA levels and chloroplast mRNA abundance. In contrast, nuclear transcripts encoding LHCII and ribulose 1,5-bisphosphate carboxylase small subunits are markedly reduced. Thus, nitrogen availability affects chloroplast protein synthesis by inhibition of translation and, to a lesser extent, chloroplast DNA amplification. Regulation of nuclear-encoded photosynthetic proteins by nitrogen is achieved through mechanisms affecting transcription and/or mRNA stability.","ISSN":"0027-8424","note":"PMID: 16594026\nPMCID: PMC286981","journalAbbreviation":"Proc Natl Acad Sci U S A","author":[{"family":"Plumley","given":"F. Gerald"},{"family":"Schmidt","given":"Gregory W."}],"issued":{"date-parts":[["1989",4]]},"PMID":"16594026","PMCID":"PMC286981"}}],"schema":"https://github.com/citation-style-language/schema/raw/master/csl-citation.json"} </w:instrText>
      </w:r>
      <w:r w:rsidR="00BD03EC" w:rsidRPr="005B3C0C">
        <w:fldChar w:fldCharType="separate"/>
      </w:r>
      <w:r w:rsidRPr="005B3C0C">
        <w:rPr>
          <w:rFonts w:cs="Times New Roman"/>
          <w:szCs w:val="24"/>
        </w:rPr>
        <w:t>(Bulté and Wollman, 1992; Martin and Goodenough, 1975; Plumley and Schmidt, 1989)</w:t>
      </w:r>
      <w:r w:rsidR="00BD03EC" w:rsidRPr="005B3C0C">
        <w:fldChar w:fldCharType="end"/>
      </w:r>
      <w:r w:rsidRPr="005B3C0C">
        <w:t xml:space="preserve">. While it is known that N deprivation causes a TAG accumulation response in the majority of algal species, the specific metabolic changes involved in this shift are relatively poorly understood; thus limiting the potential of metabolic engineering to improve TAG productivity </w:t>
      </w:r>
      <w:r w:rsidR="00BD03EC" w:rsidRPr="005B3C0C">
        <w:fldChar w:fldCharType="begin"/>
      </w:r>
      <w:r w:rsidR="00790A49">
        <w:instrText xml:space="preserve"> ADDIN ZOTERO_ITEM CSL_CITATION {"citationID":"18u3h0umtc","properties":{"formattedCitation":"(Merchant et al., 2012)","plainCitation":"(Merchant et al., 2012)"},"citationItems":[{"id":1451,"uris":["http://zotero.org/users/1204444/items/J7KBZQDP"],"uri":["http://zotero.org/users/1204444/items/J7KBZQDP"],"itemData":{"id":1451,"type":"article-journal","title":"TAG, You’re it! Chlamydomonas as a reference organism for understanding algal triacylglycerol accumulation","container-title":"Current Opinion in Biotechnology","page":"352-363","volume":"23","issue":"3","source":"ScienceDirect","abstract":"Photosynthetic organisms are responsible for converting sunlight into organic matter, and they are therefore seen as a resource for the renewable fuel industry. Ethanol and esterified fatty acids (biodiesel) are the most common fuel products derived from these photosynthetic organisms. The potential of algae as producers of biodiesel precursor (or triacylglycerols (TAGs)) has yet to be realized because of the limited knowledge of the underlying biochemistry, cell biology and genetics. Well-characterized pathways from fungi and land plants have been used to identify algal homologs of key enzymes in TAG synthesis, including diacylglcyerol acyltransferases, phospholipid diacylglycerol acyltransferase and phosphatidate phosphatases. Many laboratories have adopted Chlamydomonas reinhardtii as a reference organism for discovery of algal-specific adaptations of TAG metabolism. Stressed Chlamydomonas cells, grown either photoautotrophically or photoheterotrophically, accumulate TAG in plastid and cytoplasmic lipid bodies, reaching 46–65% of dry weight in starch accumulation (sta) mutants. State of the art genomic technologies including expression profiling and proteomics have identified new proteins, including key components of lipid droplets, candidate regulators and lipid/TAG degrading activities. By analogy with crop plants, it is expected that advances in algal breeding and genome engineering may facilitate realizing the potential in algae.","DOI":"10.1016/j.copbio.2011.12.001","ISSN":"0958-1669","shortTitle":"Energy biotechnology • Environmental biotechnology","journalAbbreviation":"Current Opinion in Biotechnology","author":[{"family":"Merchant","given":"Sabeeha S"},{"family":"Kropat","given":"Janette"},{"family":"Liu","given":"Bensheng"},{"family":"Shaw","given":"Johnathan"},{"family":"Warakanont","given":"Jaruswan"}],"issued":{"date-parts":[["2012",6]]}}}],"schema":"https://github.com/citation-style-language/schema/raw/master/csl-citation.json"} </w:instrText>
      </w:r>
      <w:r w:rsidR="00BD03EC" w:rsidRPr="005B3C0C">
        <w:fldChar w:fldCharType="separate"/>
      </w:r>
      <w:r w:rsidRPr="005B3C0C">
        <w:t xml:space="preserve">(Merchant </w:t>
      </w:r>
      <w:r w:rsidR="00490409" w:rsidRPr="00490409">
        <w:rPr>
          <w:i/>
        </w:rPr>
        <w:t>et al</w:t>
      </w:r>
      <w:r w:rsidRPr="005B3C0C">
        <w:t>., 2012)</w:t>
      </w:r>
      <w:r w:rsidR="00BD03EC" w:rsidRPr="005B3C0C">
        <w:fldChar w:fldCharType="end"/>
      </w:r>
      <w:r w:rsidRPr="005B3C0C">
        <w:t xml:space="preserve">. In recent years, the development of a highly annotated genome </w:t>
      </w:r>
      <w:r w:rsidR="00BD03EC" w:rsidRPr="005B3C0C">
        <w:fldChar w:fldCharType="begin"/>
      </w:r>
      <w:r w:rsidR="00790A49">
        <w:instrText xml:space="preserve"> ADDIN ZOTERO_ITEM CSL_CITATION {"citationID":"gDWkqvFu","properties":{"formattedCitation":"(Lopez et al., 2011; Merchant et al., 2007)","plainCitation":"(Lopez et al., 2011; Merchant et al., 2007)"},"citationItems":[{"id":3356,"uris":["http://zotero.org/users/1204444/items/VUZQ8DWM"],"uri":["http://zotero.org/users/1204444/items/VUZQ8DWM"],"itemData":{"id":3356,"type":"article-journal","title":"Algal Functional Annotation Tool: a web-based analysis suite to functionally interpret large gene lists using integrated annotation and expression data","container-title":"BMC Bioinformatics","page":"282","volume":"12","issue":"1","source":"www.biomedcentral.com","abstract":"Progress in genome sequencing is proceeding at an exponential pace, and several new algal genomes are becoming available every year. One of the challenges facing the community is the association of protein sequences encoded in the genomes with biological function. While most genome assembly projects generate annotations for predicted protein sequences, they are usually limited and integrate functional terms from a limited number of databases. Another challenge is the use of annotations to interpret large lists of 'interesting' genes generated by genome-scale datasets. Previously, these gene lists had to be analyzed across several independent biological databases, often on a gene-by-gene basis. In contrast, several annotation databases, such as DAVID, integrate data from multiple functional databases and reveal underlying biological themes of large gene lists. While several such databases have been constructed for animals, none is currently available for the study of algae. Due to renewed interest in algae as potential sources of biofuels and the emergence of multiple algal genome sequences, a significant need has arisen for such a database to process the growing compendiums of algal genomic data.","DOI":"10.1186/1471-2105-12-282","ISSN":"1471-2105","note":"PMID: 21749710","shortTitle":"Algal Functional Annotation Tool","language":"en","author":[{"family":"Lopez","given":"David"},{"family":"Casero","given":"David"},{"family":"Cokus","given":"Shawn J."},{"family":"Merchant","given":"Sabeeha S."},{"family":"Pellegrini","given":"Matteo"}],"issued":{"date-parts":[["2011",7,12]]},"PMID":"21749710"}},{"id":1172,"uris":["http://zotero.org/users/1204444/items/PC8CQWR3"],"uri":["http://zotero.org/users/1204444/items/PC8CQWR3"],"itemData":{"id":1172,"type":"article-journal","title":"The Chlamydomonas Genome Reveals the Evolution of Key Animal and Plant Functions","container-title":"Science","page":"245-250","volume":"318","issue":"5848","source":"www.sciencemag.org","abstract":"Chlamydomonas reinhardtii is a unicellular green alga whose lineage diverged from land plants over 1 billion years ago. It is a model system for studying chloroplast-based photosynthesis, as well as the structure, assembly, and function of eukaryotic flagella (cilia), which were inherited from the common ancestor of plants and animals, but lost in land plants. We sequenced the </w:instrText>
      </w:r>
      <w:r w:rsidR="00790A49">
        <w:rPr>
          <w:rFonts w:ascii="Cambria Math" w:hAnsi="Cambria Math" w:cs="Cambria Math"/>
        </w:rPr>
        <w:instrText>∼</w:instrText>
      </w:r>
      <w:r w:rsidR="00790A49">
        <w:instrText xml:space="preserve">120-megabase nuclear genome of Chlamydomonas and performed comparative phylogenomic analyses, identifying genes encoding uncharacterized proteins that are likely associated with the function and biogenesis of chloroplasts or eukaryotic flagella. Analyses of the Chlamydomonas genome advance our understanding of the ancestral eukaryotic cell, reveal previously unknown genes associated with photosynthetic and flagellar functions, and establish links between ciliopathy and the composition and function of flagella.","DOI":"10.1126/science.1143609","ISSN":"0036-8075, 1095-9203","journalAbbreviation":"Science","language":"en","author":[{"family":"Merchant","given":"Sabeeha S."},{"family":"Prochnik","given":"Simon E."},{"family":"Vallon","given":"Olivier"},{"family":"Harris","given":"Elizabeth H."},{"family":"Karpowicz","given":"Steven J."},{"family":"Witman","given":"George B."},{"family":"Terry","given":"Astrid"},{"family":"Salamov","given":"Asaf"},{"family":"Fritz-Laylin","given":"Lillian K."},{"family":"Maréchal-Drouard","given":"Laurence"},{"family":"Marshall","given":"Wallace F."},{"family":"Qu","given":"Liang-Hu"},{"family":"Nelson","given":"David R."},{"family":"Sanderfoot","given":"Anton A."},{"family":"Spalding","given":"Martin H."},{"family":"Kapitonov","given":"Vladimir V."},{"family":"Ren","given":"Qinghu"},{"family":"Ferris","given":"Patrick"},{"family":"Lindquist","given":"Erika"},{"family":"Shapiro","given":"Harris"},{"family":"Lucas","given":"Susan M."},{"family":"Grimwood","given":"Jane"},{"family":"Schmutz","given":"Jeremy"},{"family":"Cardol","given":"Pierre"},{"family":"Cerutti","given":"Heriberto"},{"family":"Chanfreau","given":"Guillaume"},{"family":"Chen","given":"Chun-Long"},{"family":"Cognat","given":"Valérie"},{"family":"Croft","given":"Martin T."},{"family":"Dent","given":"Rachel"},{"family":"Dutcher","given":"Susan"},{"family":"Fernández","given":"Emilio"},{"family":"Fukuzawa","given":"Hideya"},{"family":"González-Ballester","given":"David"},{"family":"González-Halphen","given":"Diego"},{"family":"Hallmann","given":"Armin"},{"family":"Hanikenne","given":"Marc"},{"family":"Hippler","given":"Michael"},{"family":"Inwood","given":"William"},{"family":"Jabbari","given":"Kamel"},{"family":"Kalanon","given":"Ming"},{"family":"Kuras","given":"Richard"},{"family":"Lefebvre","given":"Paul A."},{"family":"Lemaire","given":"Stéphane D."},{"family":"Lobanov","given":"Alexey V."},{"family":"Lohr","given":"Martin"},{"family":"Manuell","given":"Andrea"},{"family":"Meier","given":"Iris"},{"family":"Mets","given":"Laurens"},{"family":"Mittag","given":"Maria"},{"family":"Mittelmeier","given":"Telsa"},{"family":"Moroney","given":"James V."},{"family":"Moseley","given":"Jeffrey"},{"family":"Napoli","given":"Carolyn"},{"family":"Nedelcu","given":"Aurora M."},{"family":"Niyogi","given":"Krishna"},{"family":"Novoselov","given":"Sergey V."},{"family":"Paulsen","given":"Ian T."},{"family":"Pazour","given":"Greg"},{"family":"Purton","given":"Saul"},{"family":"Ral","given":"Jean-Philippe"},{"family":"Riaño-Pachón","given":"Diego Mauricio"},{"family":"Riekhof","given":"Wayne"},{"family":"Rymarquis","given":"Linda"},{"family":"Schroda","given":"Michael"},{"family":"Stern","given":"David"},{"family":"Umen","given":"James"},{"family":"Willows","given":"Robert"},{"family":"Wilson","given":"Nedra"},{"family":"Zimmer","given":"Sara Lana"},{"family":"Allmer","given":"Jens"},{"family":"Balk","given":"Janneke"},{"family":"Bisova","given":"Katerina"},{"family":"Chen","given":"Chong-Jian"},{"family":"Elias","given":"Marek"},{"family":"Gendler","given":"Karla"},{"family":"Hauser","given":"Charles"},{"family":"Lamb","given":"Mary Rose"},{"family":"Ledford","given":"Heidi"},{"family":"Long","given":"Joanne C."},{"family":"Minagawa","given":"Jun"},{"family":"Page","given":"M. Dudley"},{"family":"Pan","given":"Junmin"},{"family":"Pootakham","given":"Wirulda"},{"family":"Roje","given":"Sanja"},{"family":"Rose","given":"Annkatrin"},{"family":"Stahlberg","given":"Eric"},{"family":"Terauchi","given":"Aimee M."},{"family":"Yang","given":"Pinfen"},{"family":"Ball","given":"Steven"},{"family":"Bowler","given":"Chris"},{"family":"Dieckmann","given":"Carol L."},{"family":"Gladyshev","given":"Vadim N."},{"family":"Green","given":"Pamela"},{"family":"Jorgensen","given":"Richard"},{"family":"Mayfield","given":"Stephen"},{"family":"Mueller-Roeber","given":"Bernd"},{"family":"Rajamani","given":"Sathish"},{"family":"Sayre","given":"Richard T."},{"family":"Brokstein","given":"Peter"},{"family":"Dubchak","given":"Inna"},{"family":"Goodstein","given":"David"},{"family":"Hornick","given":"Leila"},{"family":"Huang","given":"Y. Wayne"},{"family":"Jhaveri","given":"Jinal"},{"family":"Luo","given":"Yigong"},{"family":"Martínez","given":"Diego"},{"family":"Ngau","given":"Wing Chi Abby"},{"family":"Otillar","given":"Bobby"},{"family":"Poliakov","given":"Alexander"},{"family":"Porter","given":"Aaron"},{"family":"Szajkowski","given":"Lukasz"},{"family":"Werner","given":"Gregory"},{"family":"Zhou","given":"Kemin"},{"family":"Grigoriev","given":"Igor V."},{"family":"Rokhsar","given":"Daniel S."},{"family":"Grossman","given":"Arthur R."}],"issued":{"date-parts":[["2007",10,12]]}}}],"schema":"https://github.com/citation-style-language/schema/raw/master/csl-citation.json"} </w:instrText>
      </w:r>
      <w:r w:rsidR="00BD03EC" w:rsidRPr="005B3C0C">
        <w:fldChar w:fldCharType="separate"/>
      </w:r>
      <w:r w:rsidRPr="005B3C0C">
        <w:t xml:space="preserve">(Lopez </w:t>
      </w:r>
      <w:r w:rsidR="00490409" w:rsidRPr="00490409">
        <w:rPr>
          <w:i/>
        </w:rPr>
        <w:t>et al</w:t>
      </w:r>
      <w:r w:rsidRPr="005B3C0C">
        <w:t xml:space="preserve">., 2011; Merchant </w:t>
      </w:r>
      <w:r w:rsidR="00490409" w:rsidRPr="00490409">
        <w:rPr>
          <w:i/>
        </w:rPr>
        <w:t>et al</w:t>
      </w:r>
      <w:r w:rsidRPr="005B3C0C">
        <w:t>., 2007)</w:t>
      </w:r>
      <w:r w:rsidR="00BD03EC" w:rsidRPr="005B3C0C">
        <w:fldChar w:fldCharType="end"/>
      </w:r>
      <w:r w:rsidRPr="005B3C0C">
        <w:t xml:space="preserve"> and specific molecular biology tools have enabled </w:t>
      </w:r>
      <w:r w:rsidRPr="005B3C0C">
        <w:rPr>
          <w:i/>
        </w:rPr>
        <w:t xml:space="preserve">C. reinhardtii </w:t>
      </w:r>
      <w:r w:rsidRPr="005B3C0C">
        <w:t xml:space="preserve">to emerge as an important reference species for improving the understanding of lipid accumulation. Furthermore, technological advances and reduced costs have enabled high-throughput genome-wide transcriptomic </w:t>
      </w:r>
      <w:r w:rsidR="00BD03EC" w:rsidRPr="005B3C0C">
        <w:fldChar w:fldCharType="begin"/>
      </w:r>
      <w:r w:rsidR="00790A49">
        <w:instrText xml:space="preserve"> ADDIN ZOTERO_ITEM CSL_CITATION {"citationID":"91kvj6mau","properties":{"formattedCitation":"{\\rtf (Gonz\\uc0\\u225{}lez-Ballester et al., 2010; Miller et al., 2010)}","plainCitation":"(González-Ballester et al., 2010; Miller et al., 2010)"},"citationItems":[{"id":3311,"uris":["http://zotero.org/users/1204444/items/CZ6UEJD4"],"uri":["http://zotero.org/users/1204444/items/CZ6UEJD4"],"itemData":{"id":3311,"type":"article-journal","title":"RNA-Seq Analysis of Sulfur-Deprived Chlamydomonas Cells Reveals Aspects of Acclimation Critical for Cell Survival[W]","container-title":"The Plant Cell","page":"2058-2084","volume":"22","issue":"6","source":"PubMed Central","abstract":"Sulfur deprivation of the unicellular alga Chlamydomonas reinhardtii triggers massive changes in the levels of transcripts associated with sulfate assimilation, the synthesis and turnover of sulfur-containing metabolites, and the remodeling of the photosynthetic apparatus and cell wall. These responses are critical for survival of the organism under sulfur deprivation conditions., The Chlamydomonas reinhardtii transcriptome was characterized from nutrient-replete and sulfur-depleted wild-type and snrk2.1 mutant cells. This mutant is null for the regulatory Ser-Thr kinase SNRK2.1, which is required for acclimation of the alga to sulfur deprivation. The transcriptome analyses used microarray hybridization and RNA-seq technology. Quantitative RT-PCR evaluation of the results obtained by these techniques showed that RNA-seq reports a larger dynamic range of expression levels than do microarray hybridizations. Transcripts responsive to sulfur deprivation included those encoding proteins involved in sulfur acquisition and assimilation, synthesis of sulfur-containing metabolites, Cys degradation, and sulfur recycling. Furthermore, we noted potential modifications of cellular structures during sulfur deprivation, including the cell wall and complexes associated with the photosynthetic apparatus. Moreover, the data suggest that sulfur-deprived cells accumulate proteins with fewer sulfur-containing amino acids. Most of the sulfur deprivation responses are controlled by the SNRK2.1 protein kinase. The snrk2.1 mutant exhibits a set of unique responses during both sulfur-replete and sulfur-depleted conditions that are not observed in wild-type cells; the inability of this mutant to acclimate to S deprivation probably leads to elevated levels of singlet oxygen and severe oxidative stress, which ultimately causes cell death. The transcriptome results for wild-type and mutant cells strongly suggest the occurrence of massive changes in cellular physiology and metabolism as cells become depleted for sulfur and reveal aspects of acclimation that are likely critical for cell survival.","DOI":"10.1105/tpc.109.071167","ISSN":"1040-4651","note":"PMID: 20587772\nPMCID: PMC2910963","journalAbbreviation":"Plant Cell","author":[{"family":"González-Ballester","given":"David"},{"family":"Casero","given":"David"},{"family":"Cokus","given":"Shawn"},{"family":"Pellegrini","given":"Matteo"},{"family":"Merchant","given":"Sabeeha S."},{"family":"Grossman","given":"Arthur R."}],"issued":{"date-parts":[["2010",6]]},"PMID":"20587772","PMCID":"PMC2910963"}},{"id":1476,"uris":["http://zotero.org/users/1204444/items/I4ZF2P7R"],"uri":["http://zotero.org/users/1204444/items/I4ZF2P7R"],"itemData":{"id":1476,"type":"article-journal","title":"Changes in Transcript Abundance in Chlamydomonas reinhardtii following Nitrogen Deprivation Predict Diversion of Metabolism","container-title":"Plant Physiology","page":"1737-1752","volume":"154","issue":"4","source":"www.plantphysiol.org","abstract":"Like many microalgae, Chlamydomonas reinhardtii forms lipid droplets rich in triacylglycerols when nutrient deprived. To begin studying the mechanisms underlying this process, nitrogen (N) deprivation was used to induce triacylglycerol accumulation and changes in developmental programs such as gametogenesis. Comparative global analysis of transcripts under induced and noninduced conditions was applied as a first approach to studying molecular changes that promote or accompany triacylglycerol accumulation in cells encountering a new nutrient environment. Towards this goal, high-throughput sequencing technology was employed to generate large numbers of expressed sequence tags of eight biologically independent libraries, four for each condition, N replete and N deprived, allowing a statistically sound comparison of expression levels under the two tested conditions. As expected, N deprivation activated a subset of control genes involved in gametogenesis while down-regulating protein biosynthesis. Genes for components of photosynthesis were also down-regulated, with the exception of the PSBS gene. N deprivation led to a marked redirection of metabolism: the primary carbon source, acetate, was no longer converted to cell building blocks by the glyoxylate cycle and gluconeogenesis but funneled directly into fatty acid biosynthesis. Additional fatty acids may be produced by membrane remodeling, a process that is suggested by the changes observed in transcript abundance of putative lipase genes. Inferences on metabolism based on transcriptional analysis are indirect, but biochemical experiments supported some of these deductions. The data provided here represent a rich source for the exploration of the mechanism of oil accumulation in microalgae.","DOI":"10.1104/pp.110.165159","ISSN":"0032-0889, 1532-2548","journalAbbreviation":"Plant Physiol.","language":"en","author":[{"family":"Miller","given":"Rachel"},{"family":"Wu","given":"Guangxi"},{"family":"Deshpande","given":"Rahul R."},{"family":"Vieler","given":"Astrid"},{"family":"Gärtner","given":"Katrin"},{"family":"Li","given":"Xiaobo"},{"family":"Moellering","given":"Eric R."},{"family":"Zäuner","given":"Simone"},{"family":"Cornish","given":"Adam J."},{"family":"Liu","given":"Bensheng"},{"family":"Bullard","given":"Blair"},{"family":"Sears","given":"Barbara B."},{"family":"Kuo","given":"Min-Hao"},{"family":"Hegg","given":"Eric L."},{"family":"Shachar-Hill","given":"Yair"},{"family":"Shiu","given":"Shin-Han"},{"family":"Benning","given":"Christoph"}],"issued":{"date-parts":[["2010",12,1]]}}}],"schema":"https://github.com/citation-style-language/schema/raw/master/csl-citation.json"} </w:instrText>
      </w:r>
      <w:r w:rsidR="00BD03EC" w:rsidRPr="005B3C0C">
        <w:fldChar w:fldCharType="separate"/>
      </w:r>
      <w:r w:rsidRPr="005B3C0C">
        <w:rPr>
          <w:rFonts w:cs="Times New Roman"/>
          <w:szCs w:val="24"/>
        </w:rPr>
        <w:t xml:space="preserve">(González-Ballester </w:t>
      </w:r>
      <w:r w:rsidR="00490409" w:rsidRPr="00490409">
        <w:rPr>
          <w:rFonts w:cs="Times New Roman"/>
          <w:i/>
          <w:szCs w:val="24"/>
        </w:rPr>
        <w:t>et al</w:t>
      </w:r>
      <w:r w:rsidRPr="005B3C0C">
        <w:rPr>
          <w:rFonts w:cs="Times New Roman"/>
          <w:szCs w:val="24"/>
        </w:rPr>
        <w:t xml:space="preserve">., 2010; Miller </w:t>
      </w:r>
      <w:r w:rsidR="00490409" w:rsidRPr="00490409">
        <w:rPr>
          <w:rFonts w:cs="Times New Roman"/>
          <w:i/>
          <w:szCs w:val="24"/>
        </w:rPr>
        <w:t>et al</w:t>
      </w:r>
      <w:r w:rsidRPr="005B3C0C">
        <w:rPr>
          <w:rFonts w:cs="Times New Roman"/>
          <w:szCs w:val="24"/>
        </w:rPr>
        <w:t>., 2010)</w:t>
      </w:r>
      <w:r w:rsidR="00BD03EC" w:rsidRPr="005B3C0C">
        <w:fldChar w:fldCharType="end"/>
      </w:r>
      <w:r w:rsidRPr="005B3C0C">
        <w:t xml:space="preserve">, proteomic </w:t>
      </w:r>
      <w:r w:rsidR="00BD03EC" w:rsidRPr="005B3C0C">
        <w:fldChar w:fldCharType="begin"/>
      </w:r>
      <w:r w:rsidR="00790A49">
        <w:instrText xml:space="preserve"> ADDIN ZOTERO_ITEM CSL_CITATION {"citationID":"1e1m81r8tk","properties":{"formattedCitation":"(Longworth et al., 2012; Moellering and Benning, 2010b)","plainCitation":"(Longworth et al., 2012; Moellering and Benning, 2010b)"},"citationItems":[{"id":2013,"uris":["http://zotero.org/users/1204444/items/PF2JATKI"],"uri":["http://zotero.org/users/1204444/items/PF2JATKI"],"itemData":{"id":2013,"type":"article-journal","title":"HILIC- and SCX-Based Quantitative Proteomics of &lt;i&gt;Chlamydomonas reinhardtii&lt;/i&gt; during Nitrogen Starvation Induced Lipid and Carbohydrate Accumulation","container-title":"Journal of Proteome Research","page":"5959-5971","volume":"11","issue":"12","source":"CrossRef","DOI":"10.1021/pr300692t","ISSN":"1535-3893, 1535-3907","author":[{"family":"Longworth","given":"Joseph"},{"family":"Noirel","given":"Josselin"},{"family":"Pandhal","given":"Jagroop"},{"family":"Wright","given":"Phillip C."},{"family":"Vaidyanathan","given":"Seetharaman"}],"issued":{"date-parts":[["2012",11,13]]}}},{"id":1417,"uris":["http://zotero.org/users/1204444/items/MKJDZHP5"],"uri":["http://zotero.org/users/1204444/items/MKJDZHP5"],"itemData":{"id":1417,"type":"article-journal","title":"RNA Interference Silencing of a Major Lipid Droplet Protein Affects Lipid Droplet Size in Chlamydomonas reinhardtii","container-title":"Eukaryotic Cell","page":"97-106","volume":"9","issue":"1","source":"ec.asm.org","DOI":"10.1128/EC.00203-09","ISSN":"1535-9778, 1535-9786","journalAbbreviation":"Eukaryotic Cell","language":"en","author":[{"family":"Moellering","given":"Eric R."},{"family":"Benning","given":"Christoph"}],"issued":{"date-parts":[["2010",1,1]]}}}],"schema":"https://github.com/citation-style-language/schema/raw/master/csl-citation.json"} </w:instrText>
      </w:r>
      <w:r w:rsidR="00BD03EC" w:rsidRPr="005B3C0C">
        <w:fldChar w:fldCharType="separate"/>
      </w:r>
      <w:r w:rsidR="00473EBC" w:rsidRPr="00473EBC">
        <w:rPr>
          <w:rFonts w:ascii="Calibri" w:hAnsi="Calibri"/>
        </w:rPr>
        <w:t xml:space="preserve">(Longworth </w:t>
      </w:r>
      <w:r w:rsidR="00490409" w:rsidRPr="00490409">
        <w:rPr>
          <w:rFonts w:ascii="Calibri" w:hAnsi="Calibri"/>
          <w:i/>
        </w:rPr>
        <w:t>et al</w:t>
      </w:r>
      <w:r w:rsidR="00473EBC" w:rsidRPr="00473EBC">
        <w:rPr>
          <w:rFonts w:ascii="Calibri" w:hAnsi="Calibri"/>
        </w:rPr>
        <w:t>., 2012; Moellering and Benning, 2010b)</w:t>
      </w:r>
      <w:r w:rsidR="00BD03EC" w:rsidRPr="005B3C0C">
        <w:fldChar w:fldCharType="end"/>
      </w:r>
      <w:r w:rsidRPr="005B3C0C">
        <w:t xml:space="preserve"> and metabolomic </w:t>
      </w:r>
      <w:r w:rsidR="00BD03EC" w:rsidRPr="005B3C0C">
        <w:fldChar w:fldCharType="begin"/>
      </w:r>
      <w:r w:rsidR="00790A49">
        <w:instrText xml:space="preserve"> ADDIN ZOTERO_ITEM CSL_CITATION {"citationID":"1e9e2nu754","properties":{"formattedCitation":"(Lee et al., 2012)","plainCitation":"(Lee et al., 2012)"},"citationItems":[{"id":3361,"uris":["http://zotero.org/users/1204444/items/GPN7RK73"],"uri":["http://zotero.org/users/1204444/items/GPN7RK73"],"itemData":{"id":3361,"type":"article-journal","title":"System response of metabolic networks in Chlamydomonas reinhardtii to total available ammonium","container-title":"Molecular &amp; cellular proteomics: MCP","page":"973-988","volume":"11","issue":"10","source":"PubMed","abstract":"Drastic alterations in macronutrients are known to cause large changes in biochemistry and gene expression in the photosynthetic alga Chlamydomonas reinhardtii. However, metabolomic and proteomic responses to subtle reductions in macronutrients have not yet been studied. When ammonium levels were reduced by 25-100% compared with control cultures, ammonium uptake and growth rates were not affected at 25% or 50% nitrogen-reduction for 28 h. However, primary metabolism and enzyme expression showed remarkable changes at acute conditions (4 h and 10 h after ammonium reduction) compared with chronic conditions (18 h and 28 h time points). Responses of 145 identified metabolites were quantified using gas chromatography-time of flight mass spectrometry; 495 proteins (including 187 enzymes) were monitored using liquid chromatography-ion trap mass spectrometry with label-free spectral counting. Stress response and carbon assimilation processes (Calvin cycle, acetate uptake and chlorophyll biosynthesis) were altered first, in addition to increase in enzyme contents for lipid biosynthesis and accumulation of short chain free fatty acids. Nitrogen/carbon balance metabolism was found changed only under chronic conditions, for example in the citric acid cycle and amino acid metabolism. Metabolism in Chlamydomonas readily responds to total available media nitrogen with temporal increases in short-chain free fatty acids and turnover of internal proteins, long before nitrogen resources are depleted.","DOI":"10.1074/mcp.M111.016733","ISSN":"1535-9484","note":"PMID: 22787274\nPMCID: PMC3494149","journalAbbreviation":"Mol. Cell Proteomics","language":"eng","author":[{"family":"Lee","given":"Do Yup"},{"family":"Park","given":"Jeong-Jin"},{"family":"Barupal","given":"Dinesh K."},{"family":"Fiehn","given":"Oliver"}],"issued":{"date-parts":[["2012",10]]},"PMID":"22787274","PMCID":"PMC3494149"}}],"schema":"https://github.com/citation-style-language/schema/raw/master/csl-citation.json"} </w:instrText>
      </w:r>
      <w:r w:rsidR="00BD03EC" w:rsidRPr="005B3C0C">
        <w:fldChar w:fldCharType="separate"/>
      </w:r>
      <w:r w:rsidRPr="005B3C0C">
        <w:t xml:space="preserve">(Lee </w:t>
      </w:r>
      <w:r w:rsidR="00490409" w:rsidRPr="00490409">
        <w:rPr>
          <w:i/>
        </w:rPr>
        <w:t>et al</w:t>
      </w:r>
      <w:r w:rsidRPr="005B3C0C">
        <w:t>., 2012)</w:t>
      </w:r>
      <w:r w:rsidR="00BD03EC" w:rsidRPr="005B3C0C">
        <w:fldChar w:fldCharType="end"/>
      </w:r>
      <w:r w:rsidRPr="005B3C0C">
        <w:t xml:space="preserve"> investigations, providing a more comprehensive outlook of metabolic change. </w:t>
      </w:r>
    </w:p>
    <w:p w14:paraId="39C93836" w14:textId="77777777" w:rsidR="005B3C0C" w:rsidRPr="005B3C0C" w:rsidRDefault="005B3C0C" w:rsidP="005B3C0C">
      <w:pPr>
        <w:spacing w:line="360" w:lineRule="auto"/>
      </w:pPr>
      <w:r w:rsidRPr="005B3C0C">
        <w:t xml:space="preserve">These recent metabolic studies have focused almost exclusively on </w:t>
      </w:r>
      <w:r w:rsidRPr="005B3C0C">
        <w:rPr>
          <w:i/>
        </w:rPr>
        <w:t xml:space="preserve">C. reinhardtii </w:t>
      </w:r>
      <w:r w:rsidRPr="005B3C0C">
        <w:t xml:space="preserve">under idealised laboratory conditions of both mixotrophy and continuous light </w:t>
      </w:r>
      <w:r w:rsidR="00BD03EC" w:rsidRPr="005B3C0C">
        <w:fldChar w:fldCharType="begin"/>
      </w:r>
      <w:r w:rsidR="00790A49">
        <w:instrText xml:space="preserve"> ADDIN ZOTERO_ITEM CSL_CITATION {"citationID":"2i5mvoohhj","properties":{"formattedCitation":"(Blaby et al., 2013; Boyle et al., 2012; Goodenough et al., 2014; Juergens et al., 2015a; Longworth et al., 2012; Miller et al., 2010; J.-J. Park et al., 2015; Schmollinger et al., 2014; Wase et al., 2014)","plainCitation":"(Blaby et al., 2013; Boyle et al., 2012; Goodenough et al., 2014; Juergens et al., 2015a; Longworth et al., 2012; Miller et al., 2010; J.-J. Park et al., 2015; Schmollinger et al., 2014; Wase et al., 2014)"},"citationItems":[{"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id":2787,"uris":["http://zotero.org/users/1204444/items/DEQQ99AZ"],"uri":["http://zotero.org/users/1204444/items/DEQQ99AZ"],"itemData":{"id":2787,"type":"article-journal","title":"Three acyltransferases and a nitrogen responsive regulator are implicated in nitrogen starvation-induced triacylglycerol accumulation in Chlamydomonas","container-title":"Journal of Biological Chemistry","page":"jbc.M111.334052","source":"www.jbc.org","abstract":"Algae have recently gained attention as a potential source for biodiesel, however much is still unknown about the biological triggers that cause the production of triacylglycerols. We used RNA-Seq as a tool for discovering genes responsible for triacylglycerol (TAG) production in Chlamydomonas and for the regulatory components that turn on the pathway. Three genes encoding acyltransferases, DGAT1, DGTT1, and PDAT1, are induced by nitrogen starvation and are likely to have a role in TAG accumulation based on their patterns of expression. DGAT1 and DGTT1 also show increased mRNA abundance in other TAG-accumulating conditions (-S, -P, -Zn, -Fe). Insertional mutants, pdat1-1 and pdat1-2, accumulate 25% less TAG compared to the parent strain, CC-4425, which demonstrates the relevance of the trans-acylation pathway in Chlamydomonas. The biochemical functions of DGTT1 and PDAT1 were validated by rescue of oleic acid sensitivity and restoration of TAG accumulation in a yeast strain lacking all acyltransferase activity. Time course analyses suggest than an SBP domain transcription factor, whose mRNA increases precede that of lipid biosynthesis genes like DGAT1, is a candidate regulator of the N-deficiency response. An insertional mutant, nrr1-1, accumulates only 50% of the TAG compared to the parental strain in N-starvation conditions and is unaffected by other nutrient stresses, suggesting the specificity for this nutrient stress condition.","DOI":"10.1074/jbc.M111.334052","ISSN":"0021-9258, 1083-351X","note":"PMID: 22403401","journalAbbreviation":"J. Biol. Chem.","language":"en","author":[{"family":"Boyle","given":"Nanette R."},{"family":"Page","given":"Mark Dudley"},{"family":"Liu","given":"Bensheng"},{"family":"Blaby","given":"Ian K."},{"family":"Casero","given":"David"},{"family":"Kropat","given":"Janette"},{"family":"Cokus","given":"Shawn"},{"family":"Hong-Hermesdorf","given":"Anne"},{"family":"Shaw","given":"Johnathan"},{"family":"Karpowicz","given":"Steven J."},{"family":"Gallaher","given":"Sean"},{"family":"Johnson","given":"Shannon"},{"family":"Benning","given":"Christoph"},{"family":"Pellegrini","given":"Matteo"},{"family":"Grossman","given":"Arthur"},{"family":"Merchant","given":"Sabeeha S."}],"issued":{"date-parts":[["2012",3,8]]},"PMID":"22403401"}},{"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id":3260,"uris":["http://zotero.org/users/1204444/items/8BXNKB4M"],"uri":["http://zotero.org/users/1204444/items/8BXNKB4M"],"itemData":{"id":3260,"type":"article-journal","title":"The Regulation of Photosynthetic Structure and Function during Nitrogen Deprivation in Chlamydomonas reinhardtii","container-title":"Plant Physiology","page":"558-573","volume":"167","issue":"2","source":"www.plantphysiol.org","abstract":"The accumulation of carbon storage compounds by many unicellular algae after nutrient deprivation occurs despite declines in their photosynthetic apparatus. To understand the regulation and roles of photosynthesis during this potentially bioenergetically valuable process, we analyzed photosynthetic structure and function after nitrogen deprivation in the model alga Chlamydomonas reinhardtii. Transcriptomic, proteomic, metabolite, and lipid profiling and microscopic time course data were combined with multiple measures of photosynthetic function. Levels of transcripts and proteins of photosystems I and II and most antenna genes fell with differing trajectories; thylakoid membrane lipid levels decreased, while their proportions remained similar and thylakoid membrane organization appeared to be preserved. Cellular chlorophyll (Chl) content decreased more than 2-fold within 24 h, and we conclude from transcript protein and 13C labeling rates that Chl synthesis was down-regulated both pre- and posttranslationally and that Chl levels fell because of a rapid cessation in synthesis and dilution by cellular growth rather than because of degradation. Photosynthetically driven oxygen production and the efficiency of photosystem II as well as P700+ reduction and electrochromic shift kinetics all decreased over the time course, without evidence of substantial energy overflow. The results also indicate that linear electron flow fell approximately 15% more than cyclic flow over the first 24 h. Comparing Calvin-Benson cycle transcript and enzyme levels with changes in photosynthetic 13CO2 incorporation rates also pointed to a coordinated multilevel down-regulation of photosynthetic fluxes during starch synthesis before the induction of high triacylglycerol accumulation rates.","DOI":"10.1104/pp.114.250530","ISSN":", 1532-2548","note":"PMID: 25489023","journalAbbreviation":"Plant Physiol.","language":"en","author":[{"family":"Juergens","given":"Matthew T."},{"family":"Deshpande","given":"Rahul R."},{"family":"Lucker","given":"Ben F."},{"family":"Park","given":"Jeong-Jin"},{"family":"Wang","given":"Hongxia"},{"family":"Gargouri","given":"Mahmoud"},{"family":"Holguin","given":"F. Omar"},{"family":"Disbrow","given":"Bradley"},{"family":"Schaub","given":"Tanner"},{"family":"Skepper","given":"Jeremy N."},{"family":"Kramer","given":"David M."},{"family":"Gang","given":"David R."},{"family":"Hicks","given":"Leslie M."},{"family":"Shachar-Hill","given":"Yair"}],"issued":{"date-parts":[["2015",2,1]]},"PMID":"25489023"}},{"id":2013,"uris":["http://zotero.org/users/1204444/items/PF2JATKI"],"uri":["http://zotero.org/users/1204444/items/PF2JATKI"],"itemData":{"id":2013,"type":"article-journal","title":"HILIC- and SCX-Based Quantitative Proteomics of &lt;i&gt;Chlamydomonas reinhardtii&lt;/i&gt; during Nitrogen Starvation Induced Lipid and Carbohydrate Accumulation","container-title":"Journal of Proteome Research","page":"5959-5971","volume":"11","issue":"12","source":"CrossRef","DOI":"10.1021/pr300692t","ISSN":"1535-3893, 1535-3907","author":[{"family":"Longworth","given":"Joseph"},{"family":"Noirel","given":"Josselin"},{"family":"Pandhal","given":"Jagroop"},{"family":"Wright","given":"Phillip C."},{"family":"Vaidyanathan","given":"Seetharaman"}],"issued":{"date-parts":[["2012",11,13]]}}},{"id":1476,"uris":["http://zotero.org/users/1204444/items/I4ZF2P7R"],"uri":["http://zotero.org/users/1204444/items/I4ZF2P7R"],"itemData":{"id":1476,"type":"article-journal","title":"Changes in Transcript Abundance in Chlamydomonas reinhardtii following Nitrogen Deprivation Predict Diversion of Metabolism","container-title":"Plant Physiology","page":"1737-1752","volume":"154","issue":"4","source":"www.plantphysiol.org","abstract":"Like many microalgae, Chlamydomonas reinhardtii forms lipid droplets rich in triacylglycerols when nutrient deprived. To begin studying the mechanisms underlying this process, nitrogen (N) deprivation was used to induce triacylglycerol accumulation and changes in developmental programs such as gametogenesis. Comparative global analysis of transcripts under induced and noninduced conditions was applied as a first approach to studying molecular changes that promote or accompany triacylglycerol accumulation in cells encountering a new nutrient environment. Towards this goal, high-throughput sequencing technology was employed to generate large numbers of expressed sequence tags of eight biologically independent libraries, four for each condition, N replete and N deprived, allowing a statistically sound comparison of expression levels under the two tested conditions. As expected, N deprivation activated a subset of control genes involved in gametogenesis while down-regulating protein biosynthesis. Genes for components of photosynthesis were also down-regulated, with the exception of the PSBS gene. N deprivation led to a marked redirection of metabolism: the primary carbon source, acetate, was no longer converted to cell building blocks by the glyoxylate cycle and gluconeogenesis but funneled directly into fatty acid biosynthesis. Additional fatty acids may be produced by membrane remodeling, a process that is suggested by the changes observed in transcript abundance of putative lipase genes. Inferences on metabolism based on transcriptional analysis are indirect, but biochemical experiments supported some of these deductions. The data provided here represent a rich source for the exploration of the mechanism of oil accumulation in microalgae.","DOI":"10.1104/pp.110.165159","ISSN":"0032-0889, 1532-2548","journalAbbreviation":"Plant Physiol.","language":"en","author":[{"family":"Miller","given":"Rachel"},{"family":"Wu","given":"Guangxi"},{"family":"Deshpande","given":"Rahul R."},{"family":"Vieler","given":"Astrid"},{"family":"Gärtner","given":"Katrin"},{"family":"Li","given":"Xiaobo"},{"family":"Moellering","given":"Eric R."},{"family":"Zäuner","given":"Simone"},{"family":"Cornish","given":"Adam J."},{"family":"Liu","given":"Bensheng"},{"family":"Bullard","given":"Blair"},{"family":"Sears","given":"Barbara B."},{"family":"Kuo","given":"Min-Hao"},{"family":"Hegg","given":"Eric L."},{"family":"Shachar-Hill","given":"Yair"},{"family":"Shiu","given":"Shin-Han"},{"family":"Benning","given":"Christoph"}],"issued":{"date-parts":[["2010",12,1]]}}},{"id":3450,"uris":["http://zotero.org/users/1204444/items/8G3U7XPH"],"uri":["http://zotero.org/users/1204444/items/8G3U7XPH"],"itemData":{"id":3450,"type":"article-journal","title":"The response of Chlamydomonas reinhardtii to nitrogen deprivation: a systems biology analysis","container-title":"The Plant Journal","page":"611-624","volume":"81","issue":"4","source":"Wiley Online Library","abstract":"Drastic alteration in macronutrients causes large changes in gene expression in the photosynthetic unicellular alga Chlamydomonas reinhardtii. Preliminary data suggested that cells follow a biphasic response to this change hinging on the initiation of lipid accumulation, and we hypothesized that drastic repatterning of metabolism also followed this biphasic modality. To test this hypothesis, transcriptomic, proteomic, and metabolite changes that occur under nitrogen (N) deprivation were analyzed. Eight sampling times were selected covering the progressive slowing of growth and induction of oil synthesis between 4 and 6 h after N deprivation. Results of the combined, systems-level investigation indicated that C. reinhardtii cells sense and respond on a large scale within 30 min to a switch to N-deprived conditions turning on a largely gluconeogenic metabolic state, which then transitions to a glycolytic stage between 4 and 6 h after N depletion. This nitrogen-sensing system is transduced to carbon- and nitrogen-responsive pathways, leading to down-regulation of carbon assimilation and chlorophyll biosynthesis, and an increase in nitrogen metabolism and lipid biosynthesis. For example, the expression of nearly all the enzymes for assimilating nitrogen from ammonium, nitrate, nitrite, urea, formamide/acetamide, purines, pyrimidines, polyamines, amino acids and proteins increased significantly. Although arginine biosynthesis enzymes were also rapidly up-regulated, arginine pool size changes and isotopic labeling results indicated no increased flux through this pathway.","DOI":"10.1111/tpj.12747","ISSN":"1365-313X","shortTitle":"The response of Chlamydomonas reinhardtii to nitrogen deprivation","journalAbbreviation":"Plant J","language":"en","author":[{"family":"Park","given":"Jeong-Jin"},{"family":"Wang","given":"Hongxia"},{"family":"Gargouri","given":"Mahmoud"},{"family":"Deshpande","given":"Rahul R."},{"family":"Skepper","given":"Jeremy N."},{"family":"Holguin","given":"F. Omar"},{"family":"Juergens","given":"Matthew T."},{"family":"Shachar-Hill","given":"Yair"},{"family":"Hicks","given":"Leslie M."},{"family":"Gang","given":"David R."}],"issued":{"date-parts":[["2015",2,1]]}}},{"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id":2941,"uris":["http://zotero.org/users/1204444/items/B6KQZQ9F"],"uri":["http://zotero.org/users/1204444/items/B6KQZQ9F"],"itemData":{"id":2941,"type":"article-journal","title":"Integrated Quantitative Analysis of Nitrogen Stress Response in Chlamydomonas reinhardtii Using Metabolite and Protein Profiling","container-title":"Journal of Proteome Research","page":"1373-1396","volume":"13","issue":"3","source":"ACS Publications","abstract":"Nitrogen starvation induces a global stress response in microalgae that results in the accumulation of lipids as a potential source of biofuel. Using GC-MS-based metabolite and iTRAQ-labeled protein profiling, we examined and correlated the metabolic and proteomic response of Chlamydomonas reinhardtii under nitrogen stress. Key amino acids and metabolites involved in nitrogen sparing pathways, methyl group transfer reactions, and energy production were decreased in abundance, whereas certain fatty acids, citric acid, methionine, citramalic acid, triethanolamine, nicotianamine, trehalose, and sorbitol were increased in abundance. Proteins involved in nitrogen assimilation, amino acid metabolism, oxidative phosphorylation, glycolysis, TCA cycle, starch, and lipid metabolism were elevated compared with nonstressed cultures. In contrast, the enzymes of the glyoxylate cycle, one carbon metabolism, pentose phosphate pathway, the Calvin cycle, photosynthetic and light harvesting complex, and ribosomes were reduced. A noteworthy observation was that citrate accumulated during nitrogen stress coordinate with alterations in the enzymes that produce or utilize this metabolite, demonstrating the value of comparing protein and metabolite profiles to understand complex patterns of metabolic flow. Thus, the current study provides unique insight into the global metabolic adjustments leading to lipid storage during N starvation for application toward advanced biofuel production technologies.","DOI":"10.1021/pr400952z","ISSN":"1535-3893","journalAbbreviation":"J. Proteome Res.","author":[{"family":"Wase","given":"Nishikant"},{"family":"Black","given":"Paul N."},{"family":"Stanley","given":"Bruce A."},{"family":"DiRusso","given":"Concetta C."}],"issued":{"date-parts":[["2014",3,7]]}}}],"schema":"https://github.com/citation-style-language/schema/raw/master/csl-citation.json"} </w:instrText>
      </w:r>
      <w:r w:rsidR="00BD03EC" w:rsidRPr="005B3C0C">
        <w:fldChar w:fldCharType="separate"/>
      </w:r>
      <w:r w:rsidR="00473EBC" w:rsidRPr="00473EBC">
        <w:rPr>
          <w:rFonts w:ascii="Calibri" w:hAnsi="Calibri"/>
        </w:rPr>
        <w:t xml:space="preserve">(Blaby </w:t>
      </w:r>
      <w:r w:rsidR="00490409" w:rsidRPr="00490409">
        <w:rPr>
          <w:rFonts w:ascii="Calibri" w:hAnsi="Calibri"/>
          <w:i/>
        </w:rPr>
        <w:t>et al</w:t>
      </w:r>
      <w:r w:rsidR="00473EBC" w:rsidRPr="00473EBC">
        <w:rPr>
          <w:rFonts w:ascii="Calibri" w:hAnsi="Calibri"/>
        </w:rPr>
        <w:t xml:space="preserve">., 2013; Boyle </w:t>
      </w:r>
      <w:r w:rsidR="00490409" w:rsidRPr="00490409">
        <w:rPr>
          <w:rFonts w:ascii="Calibri" w:hAnsi="Calibri"/>
          <w:i/>
        </w:rPr>
        <w:t>et al</w:t>
      </w:r>
      <w:r w:rsidR="00473EBC" w:rsidRPr="00473EBC">
        <w:rPr>
          <w:rFonts w:ascii="Calibri" w:hAnsi="Calibri"/>
        </w:rPr>
        <w:t xml:space="preserve">., 2012; Goodenough </w:t>
      </w:r>
      <w:r w:rsidR="00490409" w:rsidRPr="00490409">
        <w:rPr>
          <w:rFonts w:ascii="Calibri" w:hAnsi="Calibri"/>
          <w:i/>
        </w:rPr>
        <w:t>et al</w:t>
      </w:r>
      <w:r w:rsidR="00473EBC" w:rsidRPr="00473EBC">
        <w:rPr>
          <w:rFonts w:ascii="Calibri" w:hAnsi="Calibri"/>
        </w:rPr>
        <w:t xml:space="preserve">., 2014; Juergens </w:t>
      </w:r>
      <w:r w:rsidR="00490409" w:rsidRPr="00490409">
        <w:rPr>
          <w:rFonts w:ascii="Calibri" w:hAnsi="Calibri"/>
          <w:i/>
        </w:rPr>
        <w:t>et al</w:t>
      </w:r>
      <w:r w:rsidR="00473EBC" w:rsidRPr="00473EBC">
        <w:rPr>
          <w:rFonts w:ascii="Calibri" w:hAnsi="Calibri"/>
        </w:rPr>
        <w:t xml:space="preserve">., 2015; Longworth </w:t>
      </w:r>
      <w:r w:rsidR="00490409" w:rsidRPr="00490409">
        <w:rPr>
          <w:rFonts w:ascii="Calibri" w:hAnsi="Calibri"/>
          <w:i/>
        </w:rPr>
        <w:t>et al</w:t>
      </w:r>
      <w:r w:rsidR="00473EBC" w:rsidRPr="00473EBC">
        <w:rPr>
          <w:rFonts w:ascii="Calibri" w:hAnsi="Calibri"/>
        </w:rPr>
        <w:t xml:space="preserve">., 2012; Miller </w:t>
      </w:r>
      <w:r w:rsidR="00490409" w:rsidRPr="00490409">
        <w:rPr>
          <w:rFonts w:ascii="Calibri" w:hAnsi="Calibri"/>
          <w:i/>
        </w:rPr>
        <w:t>et al</w:t>
      </w:r>
      <w:r w:rsidR="00473EBC" w:rsidRPr="00473EBC">
        <w:rPr>
          <w:rFonts w:ascii="Calibri" w:hAnsi="Calibri"/>
        </w:rPr>
        <w:t xml:space="preserve">., 2010; J.-J. Park </w:t>
      </w:r>
      <w:r w:rsidR="00490409" w:rsidRPr="00490409">
        <w:rPr>
          <w:rFonts w:ascii="Calibri" w:hAnsi="Calibri"/>
          <w:i/>
        </w:rPr>
        <w:t>et al</w:t>
      </w:r>
      <w:r w:rsidR="00473EBC" w:rsidRPr="00473EBC">
        <w:rPr>
          <w:rFonts w:ascii="Calibri" w:hAnsi="Calibri"/>
        </w:rPr>
        <w:t xml:space="preserve">., 2015; Schmollinger </w:t>
      </w:r>
      <w:r w:rsidR="00490409" w:rsidRPr="00490409">
        <w:rPr>
          <w:rFonts w:ascii="Calibri" w:hAnsi="Calibri"/>
          <w:i/>
        </w:rPr>
        <w:t>et al</w:t>
      </w:r>
      <w:r w:rsidR="00473EBC" w:rsidRPr="00473EBC">
        <w:rPr>
          <w:rFonts w:ascii="Calibri" w:hAnsi="Calibri"/>
        </w:rPr>
        <w:t xml:space="preserve">., 2014; Wase </w:t>
      </w:r>
      <w:r w:rsidR="00490409" w:rsidRPr="00490409">
        <w:rPr>
          <w:rFonts w:ascii="Calibri" w:hAnsi="Calibri"/>
          <w:i/>
        </w:rPr>
        <w:t>et al</w:t>
      </w:r>
      <w:r w:rsidR="00473EBC" w:rsidRPr="00473EBC">
        <w:rPr>
          <w:rFonts w:ascii="Calibri" w:hAnsi="Calibri"/>
        </w:rPr>
        <w:t>., 2014)</w:t>
      </w:r>
      <w:r w:rsidR="00BD03EC" w:rsidRPr="005B3C0C">
        <w:fldChar w:fldCharType="end"/>
      </w:r>
      <w:r w:rsidRPr="005B3C0C">
        <w:t>. Under these conditions, upon N deprivation, genes for nitrogen transporters are immediately upregulated, quickly followed by (&lt; 1 hour) a metabolic shift to a N ‘reuse and recycle’ phase. This phase results in a cessation of growth and the degradation of high abundance N-rich molecules such as the ribosomes (particularly plastid ribosomal proteins), RuBisCo, and phot</w:t>
      </w:r>
      <w:r w:rsidR="002F18D2">
        <w:t>osynthesis related proteins</w:t>
      </w:r>
      <w:r w:rsidRPr="005B3C0C">
        <w:t xml:space="preserve">, accompanied by </w:t>
      </w:r>
      <w:r w:rsidR="001A3FEB">
        <w:t xml:space="preserve">a phase of </w:t>
      </w:r>
      <w:r w:rsidRPr="005B3C0C">
        <w:t xml:space="preserve">significant chlorosis </w:t>
      </w:r>
      <w:r w:rsidR="00BD03EC" w:rsidRPr="005B3C0C">
        <w:fldChar w:fldCharType="begin"/>
      </w:r>
      <w:r w:rsidR="00790A49">
        <w:instrText xml:space="preserve"> ADDIN ZOTERO_ITEM CSL_CITATION {"citationID":"h2bMvL81","properties":{"formattedCitation":"(Juergens et al., 2015b; J.-J. Park et al., 2015; Plumley and Schmidt, 1989; Schmollinger et al., 2014)","plainCitation":"(Juergens et al., 2015b; J.-J. Park et al., 2015; Plumley and Schmidt, 1989; Schmollinger et al., 2014)"},"citationItems":[{"id":3336,"uris":["http://zotero.org/users/1204444/items/UHE62P7X"],"uri":["http://zotero.org/users/1204444/items/UHE62P7X"],"itemData":{"id":3336,"type":"article-journal","title":"The Regulation of Photosynthetic Structure and Function during Nitrogen Deprivation in Chlamydomonas reinhardtii","container-title":"Plant Physiology","page":"558-573","volume":"167","issue":"2","source":"www.plantphysiol.org","abstract":"The accumulation of carbon storage compounds by many unicellular algae after nutrient deprivation occurs despite declines in their photosynthetic apparatus. To understand the regulation and roles of photosynthesis during this potentially bioenergetically valuable process, we analyzed photosynthetic structure and function after nitrogen deprivation in the model alga Chlamydomonas reinhardtii. Transcriptomic, proteomic, metabolite, and lipid profiling and microscopic time course data were combined with multiple measures of photosynthetic function. Levels of transcripts and proteins of photosystems I and II and most antenna genes fell with differing trajectories; thylakoid membrane lipid levels decreased, while their proportions remained similar and thylakoid membrane organization appeared to be preserved. Cellular chlorophyll (Chl) content decreased more than 2-fold within 24 h, and we conclude from transcript protein and 13C labeling rates that Chl synthesis was down-regulated both pre- and posttranslationally and that Chl levels fell because of a rapid cessation in synthesis and dilution by cellular growth rather than because of degradation. Photosynthetically driven oxygen production and the efficiency of photosystem II as well as P700+ reduction and electrochromic shift kinetics all decreased over the time course, without evidence of substantial energy overflow. The results also indicate that linear electron flow fell approximately 15% more than cyclic flow over the first 24 h. Comparing Calvin-Benson cycle transcript and enzyme levels with changes in photosynthetic 13CO2 incorporation rates also pointed to a coordinated multilevel down-regulation of photosynthetic fluxes during starch synthesis before the induction of high triacylglycerol accumulation rates.","DOI":"10.1104/pp.114.250530","ISSN":", 1532-2548","note":"PMID: 25489023","journalAbbreviation":"Plant Physiol.","language":"en","author":[{"family":"Juergens","given":"Matthew T."},{"family":"Deshpande","given":"Rahul R."},{"family":"Lucker","given":"Ben F."},{"family":"Park","given":"Jeong-Jin"},{"family":"Wang","given":"Hongxia"},{"family":"Gargouri","given":"Mahmoud"},{"family":"Holguin","given":"F. Omar"},{"family":"Disbrow","given":"Bradley"},{"family":"Schaub","given":"Tanner"},{"family":"Skepper","given":"Jeremy N."},{"family":"Kramer","given":"David M."},{"family":"Gang","given":"David R."},{"family":"Hicks","given":"Leslie M."},{"family":"Shachar-Hill","given":"Yair"}],"issued":{"date-parts":[["2015",2,1]]},"PMID":"25489023"}},{"id":3450,"uris":["http://zotero.org/users/1204444/items/8G3U7XPH"],"uri":["http://zotero.org/users/1204444/items/8G3U7XPH"],"itemData":{"id":3450,"type":"article-journal","title":"The response of Chlamydomonas reinhardtii to nitrogen deprivation: a systems biology analysis","container-title":"The Plant Journal","page":"611-624","volume":"81","issue":"4","source":"Wiley Online Library","abstract":"Drastic alteration in macronutrients causes large changes in gene expression in the photosynthetic unicellular alga Chlamydomonas reinhardtii. Preliminary data suggested that cells follow a biphasic response to this change hinging on the initiation of lipid accumulation, and we hypothesized that drastic repatterning of metabolism also followed this biphasic modality. To test this hypothesis, transcriptomic, proteomic, and metabolite changes that occur under nitrogen (N) deprivation were analyzed. Eight sampling times were selected covering the progressive slowing of growth and induction of oil synthesis between 4 and 6 h after N deprivation. Results of the combined, systems-level investigation indicated that C. reinhardtii cells sense and respond on a large scale within 30 min to a switch to N-deprived conditions turning on a largely gluconeogenic metabolic state, which then transitions to a glycolytic stage between 4 and 6 h after N depletion. This nitrogen-sensing system is transduced to carbon- and nitrogen-responsive pathways, leading to down-regulation of carbon assimilation and chlorophyll biosynthesis, and an increase in nitrogen metabolism and lipid biosynthesis. For example, the expression of nearly all the enzymes for assimilating nitrogen from ammonium, nitrate, nitrite, urea, formamide/acetamide, purines, pyrimidines, polyamines, amino acids and proteins increased significantly. Although arginine biosynthesis enzymes were also rapidly up-regulated, arginine pool size changes and isotopic labeling results indicated no increased flux through this pathway.","DOI":"10.1111/tpj.12747","ISSN":"1365-313X","shortTitle":"The response of Chlamydomonas reinhardtii to nitrogen deprivation","journalAbbreviation":"Plant J","language":"en","author":[{"family":"Park","given":"Jeong-Jin"},{"family":"Wang","given":"Hongxia"},{"family":"Gargouri","given":"Mahmoud"},{"family":"Deshpande","given":"Rahul R."},{"family":"Skepper","given":"Jeremy N."},{"family":"Holguin","given":"F. Omar"},{"family":"Juergens","given":"Matthew T."},{"family":"Shachar-Hill","given":"Yair"},{"family":"Hicks","given":"Leslie M."},{"family":"Gang","given":"David R."}],"issued":{"date-parts":[["2015",2,1]]}}},{"id":3033,"uris":["http://zotero.org/users/1204444/items/8VAGMRKD"],"uri":["http://zotero.org/users/1204444/items/8VAGMRKD"],"itemData":{"id":3033,"type":"article-journal","title":"Nitrogen-dependent regulation of photosynthetic gene expression","container-title":"Proceedings of the National Academy of Sciences of the United States of America","page":"2678-2682","volume":"86","issue":"8","source":"PubMed Central","abstract":"Nitrogen-limited Chlamydomonas reinhardtii is chlorotic and very deficient in chlorophyll a/b light-harvesting complexes (LHC). Rates of synthesis of photosynthetic proteins, but especially the LHC apoproteins, are reduced 10- to 40-fold. Moderately high levels of chloroplast transcripts accumulate in nitrogen-limited cells, and there is a correlation between chloroplast DNA levels and chloroplast mRNA abundance. In contrast, nuclear transcripts encoding LHCII and ribulose 1,5-bisphosphate carboxylase small subunits are markedly reduced. Thus, nitrogen availability affects chloroplast protein synthesis by inhibition of translation and, to a lesser extent, chloroplast DNA amplification. Regulation of nuclear-encoded photosynthetic proteins by nitrogen is achieved through mechanisms affecting transcription and/or mRNA stability.","ISSN":"0027-8424","note":"PMID: 16594026\nPMCID: PMC286981","journalAbbreviation":"Proc Natl Acad Sci U S A","author":[{"family":"Plumley","given":"F. Gerald"},{"family":"Schmidt","given":"Gregory W."}],"issued":{"date-parts":[["1989",4]]},"PMID":"16594026","PMCID":"PMC286981"}},{"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00473EBC" w:rsidRPr="00473EBC">
        <w:rPr>
          <w:rFonts w:ascii="Calibri" w:hAnsi="Calibri"/>
        </w:rPr>
        <w:t xml:space="preserve">(Juergens </w:t>
      </w:r>
      <w:r w:rsidR="00490409" w:rsidRPr="00490409">
        <w:rPr>
          <w:rFonts w:ascii="Calibri" w:hAnsi="Calibri"/>
          <w:i/>
        </w:rPr>
        <w:t>et al</w:t>
      </w:r>
      <w:r w:rsidR="00833364">
        <w:rPr>
          <w:rFonts w:ascii="Calibri" w:hAnsi="Calibri"/>
        </w:rPr>
        <w:t>., 2015</w:t>
      </w:r>
      <w:r w:rsidR="00473EBC" w:rsidRPr="00473EBC">
        <w:rPr>
          <w:rFonts w:ascii="Calibri" w:hAnsi="Calibri"/>
        </w:rPr>
        <w:t xml:space="preserve">; J.-J. Park </w:t>
      </w:r>
      <w:r w:rsidR="00490409" w:rsidRPr="00490409">
        <w:rPr>
          <w:rFonts w:ascii="Calibri" w:hAnsi="Calibri"/>
          <w:i/>
        </w:rPr>
        <w:t>et al</w:t>
      </w:r>
      <w:r w:rsidR="00473EBC" w:rsidRPr="00473EBC">
        <w:rPr>
          <w:rFonts w:ascii="Calibri" w:hAnsi="Calibri"/>
        </w:rPr>
        <w:t xml:space="preserve">., 2015; Plumley and Schmidt, 1989; Schmollinger </w:t>
      </w:r>
      <w:r w:rsidR="00490409" w:rsidRPr="00490409">
        <w:rPr>
          <w:rFonts w:ascii="Calibri" w:hAnsi="Calibri"/>
          <w:i/>
        </w:rPr>
        <w:t>et al</w:t>
      </w:r>
      <w:r w:rsidR="00473EBC" w:rsidRPr="00473EBC">
        <w:rPr>
          <w:rFonts w:ascii="Calibri" w:hAnsi="Calibri"/>
        </w:rPr>
        <w:t>., 2014)</w:t>
      </w:r>
      <w:r w:rsidR="00BD03EC" w:rsidRPr="005B3C0C">
        <w:fldChar w:fldCharType="end"/>
      </w:r>
      <w:r w:rsidRPr="005B3C0C">
        <w:t xml:space="preserve">. This photosynthetic degradation is matched with a shift towards less N intensive mitochondrial respiratory energy generation </w:t>
      </w:r>
      <w:r w:rsidR="00BD03EC" w:rsidRPr="005B3C0C">
        <w:fldChar w:fldCharType="begin"/>
      </w:r>
      <w:r w:rsidR="00790A49">
        <w:instrText xml:space="preserve"> ADDIN ZOTERO_ITEM CSL_CITATION {"citationID":"29g3ptk7ca","properties":{"formattedCitation":"(Longworth et al., 2012; Schmollinger et al., 2014; Wase et al., 2014)","plainCitation":"(Longworth et al., 2012; Schmollinger et al., 2014; Wase et al., 2014)"},"citationItems":[{"id":2013,"uris":["http://zotero.org/users/1204444/items/PF2JATKI"],"uri":["http://zotero.org/users/1204444/items/PF2JATKI"],"itemData":{"id":2013,"type":"article-journal","title":"HILIC- and SCX-Based Quantitative Proteomics of &lt;i&gt;Chlamydomonas reinhardtii&lt;/i&gt; during Nitrogen Starvation Induced Lipid and Carbohydrate Accumulation","container-title":"Journal of Proteome Research","page":"5959-5971","volume":"11","issue":"12","source":"CrossRef","DOI":"10.1021/pr300692t","ISSN":"1535-3893, 1535-3907","author":[{"family":"Longworth","given":"Joseph"},{"family":"Noirel","given":"Josselin"},{"family":"Pandhal","given":"Jagroop"},{"family":"Wright","given":"Phillip C."},{"family":"Vaidyanathan","given":"Seetharaman"}],"issued":{"date-parts":[["2012",11,13]]}}},{"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id":2941,"uris":["http://zotero.org/users/1204444/items/B6KQZQ9F"],"uri":["http://zotero.org/users/1204444/items/B6KQZQ9F"],"itemData":{"id":2941,"type":"article-journal","title":"Integrated Quantitative Analysis of Nitrogen Stress Response in Chlamydomonas reinhardtii Using Metabolite and Protein Profiling","container-title":"Journal of Proteome Research","page":"1373-1396","volume":"13","issue":"3","source":"ACS Publications","abstract":"Nitrogen starvation induces a global stress response in microalgae that results in the accumulation of lipids as a potential source of biofuel. Using GC-MS-based metabolite and iTRAQ-labeled protein profiling, we examined and correlated the metabolic and proteomic response of Chlamydomonas reinhardtii under nitrogen stress. Key amino acids and metabolites involved in nitrogen sparing pathways, methyl group transfer reactions, and energy production were decreased in abundance, whereas certain fatty acids, citric acid, methionine, citramalic acid, triethanolamine, nicotianamine, trehalose, and sorbitol were increased in abundance. Proteins involved in nitrogen assimilation, amino acid metabolism, oxidative phosphorylation, glycolysis, TCA cycle, starch, and lipid metabolism were elevated compared with nonstressed cultures. In contrast, the enzymes of the glyoxylate cycle, one carbon metabolism, pentose phosphate pathway, the Calvin cycle, photosynthetic and light harvesting complex, and ribosomes were reduced. A noteworthy observation was that citrate accumulated during nitrogen stress coordinate with alterations in the enzymes that produce or utilize this metabolite, demonstrating the value of comparing protein and metabolite profiles to understand complex patterns of metabolic flow. Thus, the current study provides unique insight into the global metabolic adjustments leading to lipid storage during N starvation for application toward advanced biofuel production technologies.","DOI":"10.1021/pr400952z","ISSN":"1535-3893","journalAbbreviation":"J. Proteome Res.","author":[{"family":"Wase","given":"Nishikant"},{"family":"Black","given":"Paul N."},{"family":"Stanley","given":"Bruce A."},{"family":"DiRusso","given":"Concetta C."}],"issued":{"date-parts":[["2014",3,7]]}}}],"schema":"https://github.com/citation-style-language/schema/raw/master/csl-citation.json"} </w:instrText>
      </w:r>
      <w:r w:rsidR="00BD03EC" w:rsidRPr="005B3C0C">
        <w:fldChar w:fldCharType="separate"/>
      </w:r>
      <w:r w:rsidRPr="005B3C0C">
        <w:t xml:space="preserve">(Longworth </w:t>
      </w:r>
      <w:r w:rsidR="00490409" w:rsidRPr="00490409">
        <w:rPr>
          <w:i/>
        </w:rPr>
        <w:t>et al</w:t>
      </w:r>
      <w:r w:rsidRPr="005B3C0C">
        <w:t xml:space="preserve">., </w:t>
      </w:r>
      <w:r w:rsidRPr="005B3C0C">
        <w:lastRenderedPageBreak/>
        <w:t xml:space="preserve">2012; Schmollinger </w:t>
      </w:r>
      <w:r w:rsidR="00490409" w:rsidRPr="00490409">
        <w:rPr>
          <w:i/>
        </w:rPr>
        <w:t>et al</w:t>
      </w:r>
      <w:r w:rsidRPr="005B3C0C">
        <w:t xml:space="preserve">., 2014; Wase </w:t>
      </w:r>
      <w:r w:rsidR="00490409" w:rsidRPr="00490409">
        <w:rPr>
          <w:i/>
        </w:rPr>
        <w:t>et al</w:t>
      </w:r>
      <w:r w:rsidRPr="005B3C0C">
        <w:t>., 2014)</w:t>
      </w:r>
      <w:r w:rsidR="00BD03EC" w:rsidRPr="005B3C0C">
        <w:fldChar w:fldCharType="end"/>
      </w:r>
      <w:r w:rsidRPr="005B3C0C">
        <w:t xml:space="preserve">. Concurrently, cells begin to upregulate starch and TAG synthesis pathways leading to a redirection of carbon away from protein synthesis towards energy dense carbon storage molecule accumulation </w:t>
      </w:r>
      <w:r w:rsidR="00BD03EC" w:rsidRPr="005B3C0C">
        <w:fldChar w:fldCharType="begin"/>
      </w:r>
      <w:r w:rsidR="00790A49">
        <w:instrText xml:space="preserve"> ADDIN ZOTERO_ITEM CSL_CITATION {"citationID":"21ce0ekqnh","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Pr="005B3C0C">
        <w:t xml:space="preserve">(Goodenough </w:t>
      </w:r>
      <w:r w:rsidR="00490409" w:rsidRPr="00490409">
        <w:rPr>
          <w:i/>
        </w:rPr>
        <w:t>et al</w:t>
      </w:r>
      <w:r w:rsidRPr="005B3C0C">
        <w:t>., 2014)</w:t>
      </w:r>
      <w:r w:rsidR="00BD03EC" w:rsidRPr="005B3C0C">
        <w:fldChar w:fldCharType="end"/>
      </w:r>
      <w:r w:rsidRPr="005B3C0C">
        <w:t xml:space="preserve">. </w:t>
      </w:r>
    </w:p>
    <w:p w14:paraId="777E3273" w14:textId="77777777" w:rsidR="005B3C0C" w:rsidRPr="005B3C0C" w:rsidRDefault="005B3C0C" w:rsidP="005B3C0C">
      <w:pPr>
        <w:spacing w:line="360" w:lineRule="auto"/>
      </w:pPr>
      <w:r w:rsidRPr="005B3C0C">
        <w:t xml:space="preserve">Carbon availability has been shown to be a vital component to lipid accumulation under nitrogen stress. </w:t>
      </w:r>
      <w:r w:rsidR="00BD03EC" w:rsidRPr="005B3C0C">
        <w:fldChar w:fldCharType="begin"/>
      </w:r>
      <w:r w:rsidR="00790A49">
        <w:instrText xml:space="preserve"> ADDIN ZOTERO_ITEM CSL_CITATION {"citationID":"1R8bILTU","properties":{"formattedCitation":"(Fan et al., 2012a; Ramanan et al., 2013)","plainCitation":"(Fan et al., 2012a; Ramanan et al., 2013)"},"citationItems":[{"id":2818,"uris":["http://zotero.org/users/1204444/items/MS5GCAWV"],"uri":["http://zotero.org/users/1204444/items/MS5GCAWV"],"itemData":{"id":2818,"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id":1464,"uris":["http://zotero.org/users/1204444/items/NIJF3WXP"],"uri":["http://zotero.org/users/1204444/items/NIJF3WXP"],"itemData":{"id":1464,"type":"article-journal","title":"Lipid droplet synthesis is limited by acetate availability in starchless mutant of Chlamydomonas reinhardtii","container-title":"FEBS Letters","page":"370-377","volume":"587","issue":"4","source":"ScienceDirect","abstract":"Phenotypic and genotypic changes in Chlamydomonas reinhardtii BafJ5, a starchless mutant, with respect to lipid metabolism was studied in different trophic states under nitrogen (N) sufficient and limited conditions. Interestingly, cellular lipid content increased linearly with input acetate concentration with highest lipid content (</w:instrText>
      </w:r>
      <w:r w:rsidR="00790A49">
        <w:rPr>
          <w:rFonts w:ascii="Cambria Math" w:hAnsi="Cambria Math" w:cs="Cambria Math"/>
        </w:rPr>
        <w:instrText>∼</w:instrText>
      </w:r>
      <w:r w:rsidR="00790A49">
        <w:instrText xml:space="preserve">42%) under nitrogen limitation and mixotrophic state. RT-qPCR studies indicate that key fatty acid biosynthesis genes are down-regulated under N limitation but not under mixotrophic state, whereas, ACS2, encoding Acetyl-CoA synthetase, and DGTT4, encoding Diacylglycerol O-acyltransferase, are up-regulated under all conditions. These results collectively indicate that acetate is the limiting factor and central molecule in lipid droplet synthesis. The study also provides further evidence of the presence of a chloroplast pathway for triacylglycerol synthesis in microalgae.","DOI":"10.1016/j.febslet.2012.12.020","ISSN":"0014-5793","journalAbbreviation":"FEBS Letters","author":[{"family":"Ramanan","given":""},{"family":"Kim","given":"Byung-Hyuk"},{"family":"Cho","given":"Dae-Hyun"},{"family":"Ko","given":"So-Ra"},{"family":"Oh","given":"Hee-Mock"},{"family":"Kim","given":"Hee-Sik"}],"issued":{"date-parts":[["2013",2,14]]}}}],"schema":"https://github.com/citation-style-language/schema/raw/master/csl-citation.json"} </w:instrText>
      </w:r>
      <w:r w:rsidR="00BD03EC" w:rsidRPr="005B3C0C">
        <w:fldChar w:fldCharType="separate"/>
      </w:r>
      <w:r w:rsidR="00473EBC" w:rsidRPr="00473EBC">
        <w:rPr>
          <w:rFonts w:ascii="Calibri" w:hAnsi="Calibri"/>
        </w:rPr>
        <w:t xml:space="preserve">(Fan </w:t>
      </w:r>
      <w:r w:rsidR="00490409" w:rsidRPr="00490409">
        <w:rPr>
          <w:rFonts w:ascii="Calibri" w:hAnsi="Calibri"/>
          <w:i/>
        </w:rPr>
        <w:t>et al</w:t>
      </w:r>
      <w:r w:rsidR="00473EBC" w:rsidRPr="00473EBC">
        <w:rPr>
          <w:rFonts w:ascii="Calibri" w:hAnsi="Calibri"/>
        </w:rPr>
        <w:t xml:space="preserve">., 2012a; Ramanan </w:t>
      </w:r>
      <w:r w:rsidR="00490409" w:rsidRPr="00490409">
        <w:rPr>
          <w:rFonts w:ascii="Calibri" w:hAnsi="Calibri"/>
          <w:i/>
        </w:rPr>
        <w:t>et al</w:t>
      </w:r>
      <w:r w:rsidR="00473EBC" w:rsidRPr="00473EBC">
        <w:rPr>
          <w:rFonts w:ascii="Calibri" w:hAnsi="Calibri"/>
        </w:rPr>
        <w:t>., 2013)</w:t>
      </w:r>
      <w:r w:rsidR="00BD03EC" w:rsidRPr="005B3C0C">
        <w:fldChar w:fldCharType="end"/>
      </w:r>
      <w:r w:rsidRPr="005B3C0C">
        <w:t xml:space="preserve"> demonstrated that increasing the concentration of exogenous acetate causes a linear increase in TAG (up to 50 mM acetate). </w:t>
      </w:r>
      <w:r w:rsidR="00BD03EC" w:rsidRPr="005B3C0C">
        <w:fldChar w:fldCharType="begin"/>
      </w:r>
      <w:r w:rsidR="00790A49">
        <w:instrText xml:space="preserve"> ADDIN ZOTERO_ITEM CSL_CITATION {"citationID":"nGttkZqq","properties":{"formattedCitation":"(Fan et al., 2012a)","plainCitation":"(Fan et al., 2012a)"},"citationItems":[{"id":2818,"uris":["http://zotero.org/users/1204444/items/MS5GCAWV"],"uri":["http://zotero.org/users/1204444/items/MS5GCAWV"],"itemData":{"id":2818,"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fldChar w:fldCharType="separate"/>
      </w:r>
      <w:r w:rsidR="00473EBC" w:rsidRPr="00473EBC">
        <w:rPr>
          <w:rFonts w:ascii="Calibri" w:hAnsi="Calibri"/>
        </w:rPr>
        <w:t xml:space="preserve">(Fan </w:t>
      </w:r>
      <w:r w:rsidR="00490409" w:rsidRPr="00490409">
        <w:rPr>
          <w:rFonts w:ascii="Calibri" w:hAnsi="Calibri"/>
          <w:i/>
        </w:rPr>
        <w:t>et al</w:t>
      </w:r>
      <w:r w:rsidR="00473EBC" w:rsidRPr="00473EBC">
        <w:rPr>
          <w:rFonts w:ascii="Calibri" w:hAnsi="Calibri"/>
        </w:rPr>
        <w:t>., 2012a)</w:t>
      </w:r>
      <w:r w:rsidR="00BD03EC" w:rsidRPr="005B3C0C">
        <w:fldChar w:fldCharType="end"/>
      </w:r>
      <w:r w:rsidRPr="005B3C0C">
        <w:t xml:space="preserve"> also observed that starch accumulation did not follow this trend, becoming saturated at a lower acetate concentration, thus indicating that surplus carbon is directed to TAG accumulation once the capacity of starch storage is met. This observation is supported by the significantly elevated levels of TAG accumulation recorded in starchless mutants of </w:t>
      </w:r>
      <w:r w:rsidRPr="005B3C0C">
        <w:rPr>
          <w:i/>
        </w:rPr>
        <w:t>C. reinhardtii</w:t>
      </w:r>
      <w:r w:rsidRPr="005B3C0C">
        <w:t xml:space="preserve">, in which carbon destined for starch storage is shunted back through glycolysis towards fatty acid and TAG synthesis </w:t>
      </w:r>
      <w:r w:rsidR="00BD03EC" w:rsidRPr="005B3C0C">
        <w:fldChar w:fldCharType="begin"/>
      </w:r>
      <w:r w:rsidR="00790A49">
        <w:instrText xml:space="preserve"> ADDIN ZOTERO_ITEM CSL_CITATION {"citationID":"224b6p766d","properties":{"formattedCitation":"(Goodenough et al., 2014; Li et al., 2010b, 2010c; Wang et al., 2009)","plainCitation":"(Goodenough et al., 2014; Li et al., 2010b, 2010c; Wang et al., 2009)"},"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2-fold in each strain. Expression of a small subset of “sensiti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id":3452,"uris":["http://zotero.org/users/1204444/items/FVU6UXF7"],"uri":["http://zotero.org/users/1204444/items/FVU6UXF7"],"itemData":{"id":3452,"type":"article-journal","title":"Chlamydomonas starchless mutant defective in ADP-glucose pyrophosphorylase hyper-accumulates triacylglycerol","container-title":"Metabolic Engineering","page":"387-391","volume":"12","issue":"4","source":"PubMed","abstract":"Many microalgae and plants have the ability to synthesize large amounts of triacylglycerol (TAG) that can be used to produce biofuels. Presently, TAG-based biofuel production is limited by the feedstock supply. Metabolic engineering of lipid synthesis pathways to overproduce TAGs in oleaginous microalgae and oil crop plants has achieved only modest success. We demonstrate that inactivation of ADP-glucose pyrophosphorylase in a Chlamydomonas starchless mutant led to a 10-fold increase in TAG, suggesting that shunting of photosynthetic carbon partitioning from starch to TAG synthesis may represent a more effective strategy than direct manipulation of the lipid synthesis pathway to overproduce TAG.","DOI":"10.1016/j.ymben.2010.02.002","ISSN":"1096-7184","note":"PMID: 20172043","journalAbbreviation":"Metab. Eng.","language":"eng","author":[{"family":"Li","given":"Yantao"},{"family":"Han","given":"Danxiang"},{"family":"Hu","given":"Guongrong"},{"family":"Dauvillee","given":"David"},{"family":"Sommerfeld","given":"Milton"},{"family":"Ball","given":"Steven"},{"family":"Hu","given":"Qiang"}],"issued":{"date-parts":[["2010",7]]},"PMID":"20172043"}},{"id":1453,"uris":["http://zotero.org/users/1204444/items/2KVX73TR"],"uri":["http://zotero.org/users/1204444/items/2KVX73TR"],"itemData":{"id":1453,"type":"article-journal","title":"Inhibition of starch synthesis results in overproduction of lipids in Chlamydomonas reinhardtii","container-title":"Biotechnology and Bioengineering","page":"258–268","volume":"107","issue":"2","source":"Wiley Online Library","abstract":"Starch and neutral lipids are two major carbon storage compounds in many microalgae and plants. Lipids are more energy rich and have often been used as food and fuel feedstocks. Genetic engineering of the lipid biosynthesis pathway to overproduce lipid has achieved only limited success. We hypothesize that through blocking the competing pathway to produce starch, overproduction of neutral lipid may be achieved. This hypothesis was tested using the green microalga Chlamydomonas reinhardtii and its low starch and starchless mutants. We discovered that a dramatic increase in neutral lipid content and the neutral lipid/total lipid ratio occurred among the mutants under high light and nitrogen starvation. BAFJ5, one of the mutants defective in the small subunit of ADP-glucose pyrophosphorylase, accumulated neutral and total lipid of up to 32.6% and 46.4% of dry weight (DW) or 8- and 3.5-fold higher, respectively, than the wild-type. These results confirmed the feasibility of increasing lipid production through redirecting photosynthetically assimilated carbon away from starch synthesis to neutral lipid synthesis. However, some growth impairment was observed in the low starch and starchless mutants, possibly due to altered energy partitioning in PSII, with more excitation energy dissipated as heat and less to photochemical conversion. This study demonstrated that biomass and lipid production by the selected mutants can be improved by physiological manipulation. Biotechnol. Bioeng. 2010;107: 258–268. © 2010 Wiley Periodicals, Inc.","DOI":"10.1002/bit.22807","ISSN":"1097-0290","language":"en","author":[{"family":"Li","given":"Yantao"},{"family":"Han","given":"Danxiang"},{"family":"Hu","given":"Guangrong"},{"family":"Sommerfeld","given":"Milton"},{"family":"Hu","given":"Qiang"}],"issued":{"date-parts":[["2010"]]}}},{"id":1421,"uris":["http://zotero.org/users/1204444/items/9EDUUUZR"],"uri":["http://zotero.org/users/1204444/items/9EDUUUZR"],"itemData":{"id":1421,"type":"article-journal","title":"Algal Lipid Bodies: Stress Induction, Purification, and Biochemical Characterization in Wild-Type and Starchless Chlamydomonas reinhardtii","container-title":"Eukaryotic Cell","page":"1856-1868","volume":"8","issue":"12","source":"PubMed Central","abstract":"When the unicellular green soil alga Chlamydomonas reinhardtii is deprived of nitrogen after entering stationary phase in liquid culture, the cells produce abundant cytoplasmic lipid bodies (LBs), as well as abundant starch, via a pathway that accompanies a regulated autophagy program. After 48 h of N starvation in the presence of acetate, the wild-type LB content has increased 15-fold. When starch biosynthesis is blocked in the sta6 mutant, the LB content increases 30-fold, demonstrating that genetic manipulation can enhance LB production. The use of cell wall-less strains permitted development of a rapid “popped-cell” microscopic assay to quantitate the LB content per cell and permitted gentle cell breakage and LB isolation. The highly purified LBs contain 90% triacylglycerol (TAG) and 10% free fatty acids (FFA). The fatty acids associated with the TAGs are </w:instrText>
      </w:r>
      <w:r w:rsidR="00790A49">
        <w:rPr>
          <w:rFonts w:ascii="Cambria Math" w:hAnsi="Cambria Math" w:cs="Cambria Math"/>
        </w:rPr>
        <w:instrText>∼</w:instrText>
      </w:r>
      <w:r w:rsidR="00790A49">
        <w:instrText xml:space="preserve">50% saturated (C16 and C18) fatty acids and </w:instrText>
      </w:r>
      <w:r w:rsidR="00790A49">
        <w:rPr>
          <w:rFonts w:ascii="Cambria Math" w:hAnsi="Cambria Math" w:cs="Cambria Math"/>
        </w:rPr>
        <w:instrText>∼</w:instrText>
      </w:r>
      <w:r w:rsidR="00790A49">
        <w:instrText xml:space="preserve">50% unsaturated fatty acids, half of which are in the form of oleic acid (C18:1). The FFA are </w:instrText>
      </w:r>
      <w:r w:rsidR="00790A49">
        <w:rPr>
          <w:rFonts w:ascii="Cambria Math" w:hAnsi="Cambria Math" w:cs="Cambria Math"/>
        </w:rPr>
        <w:instrText>∼</w:instrText>
      </w:r>
      <w:r w:rsidR="00790A49">
        <w:instrText xml:space="preserve">50% C16 and </w:instrText>
      </w:r>
      <w:r w:rsidR="00790A49">
        <w:rPr>
          <w:rFonts w:ascii="Cambria Math" w:hAnsi="Cambria Math" w:cs="Cambria Math"/>
        </w:rPr>
        <w:instrText>∼</w:instrText>
      </w:r>
      <w:r w:rsidR="00790A49">
        <w:instrText xml:space="preserve">50% C18. The LB-derived TAG yield from a liter of sta6 cells at 107 cells/ml after starvation for 48 h is calculated to approach 400 mg. The LB fraction also contains low levels of charged glycerolipids, with the same profile as whole-cell charged glycerolipids, that presumably form LB membranes; chloroplast-specific neutral glycerolipids (galactolipids) are absent. Very low levels of protein are also present, but all matrix-assisted laser desorption ionization-identified species are apparent contaminants. Nitrogen stress-induced LB production in C. reinhardtii has the hallmarks of a discrete pathway that should be amenable to additional genetic and culture condition manipulation.","DOI":"10.1128/EC.00272-09","ISSN":"1535-9778","note":"PMID: 19880756\nPMCID: PMC2794211","shortTitle":"Algal Lipid Bodies","journalAbbreviation":"Eukaryot Cell","author":[{"family":"Wang","given":"Zi Teng"},{"family":"Ullrich","given":"Nico"},{"family":"Joo","given":"Sunjoo"},{"family":"Waffenschmidt","given":"Sabine"},{"family":"Goodenough","given":"Ursula"}],"issued":{"date-parts":[["2009",12]]},"PMID":"19880756","PMCID":"PMC2794211"}}],"schema":"https://github.com/citation-style-language/schema/raw/master/csl-citation.json"} </w:instrText>
      </w:r>
      <w:r w:rsidR="00BD03EC" w:rsidRPr="005B3C0C">
        <w:fldChar w:fldCharType="separate"/>
      </w:r>
      <w:r w:rsidR="00473EBC" w:rsidRPr="00473EBC">
        <w:rPr>
          <w:rFonts w:ascii="Calibri" w:hAnsi="Calibri"/>
        </w:rPr>
        <w:t xml:space="preserve">(Goodenough </w:t>
      </w:r>
      <w:r w:rsidR="00490409" w:rsidRPr="00490409">
        <w:rPr>
          <w:rFonts w:ascii="Calibri" w:hAnsi="Calibri"/>
          <w:i/>
        </w:rPr>
        <w:t>et al</w:t>
      </w:r>
      <w:r w:rsidR="00473EBC" w:rsidRPr="00473EBC">
        <w:rPr>
          <w:rFonts w:ascii="Calibri" w:hAnsi="Calibri"/>
        </w:rPr>
        <w:t xml:space="preserve">., 2014; Li </w:t>
      </w:r>
      <w:r w:rsidR="00490409" w:rsidRPr="00490409">
        <w:rPr>
          <w:rFonts w:ascii="Calibri" w:hAnsi="Calibri"/>
          <w:i/>
        </w:rPr>
        <w:t>et al</w:t>
      </w:r>
      <w:r w:rsidR="00473EBC" w:rsidRPr="00473EBC">
        <w:rPr>
          <w:rFonts w:ascii="Calibri" w:hAnsi="Calibri"/>
        </w:rPr>
        <w:t xml:space="preserve">., 2010b, 2010c; Wang </w:t>
      </w:r>
      <w:r w:rsidR="00490409" w:rsidRPr="00490409">
        <w:rPr>
          <w:rFonts w:ascii="Calibri" w:hAnsi="Calibri"/>
          <w:i/>
        </w:rPr>
        <w:t>et al</w:t>
      </w:r>
      <w:r w:rsidR="00473EBC" w:rsidRPr="00473EBC">
        <w:rPr>
          <w:rFonts w:ascii="Calibri" w:hAnsi="Calibri"/>
        </w:rPr>
        <w:t>., 2009)</w:t>
      </w:r>
      <w:r w:rsidR="00BD03EC" w:rsidRPr="005B3C0C">
        <w:fldChar w:fldCharType="end"/>
      </w:r>
      <w:r w:rsidRPr="005B3C0C">
        <w:t xml:space="preserve">. Another potentially important observation made by the Fan </w:t>
      </w:r>
      <w:r w:rsidR="00490409" w:rsidRPr="00490409">
        <w:rPr>
          <w:i/>
        </w:rPr>
        <w:t>et al</w:t>
      </w:r>
      <w:r w:rsidRPr="005B3C0C">
        <w:t xml:space="preserve">. (2012) study, was the requirement of light (or more specifically linear photosynthetic electron transport, as concluded in the study) for high lipid accumulation, with heterotrophic cultures accumulating negligible levels of TAG after 2 days of N deprivation. </w:t>
      </w:r>
    </w:p>
    <w:p w14:paraId="3F6266E1" w14:textId="18CA8A60" w:rsidR="00C6491F" w:rsidRDefault="005B3C0C" w:rsidP="005B3C0C">
      <w:pPr>
        <w:spacing w:line="360" w:lineRule="auto"/>
      </w:pPr>
      <w:r w:rsidRPr="005B3C0C">
        <w:t xml:space="preserve">Despite the advantages of mixotrophy highlighted in Chapter 4, large scale microalgae cultivation for production of sustainable biofuels is typically envisaged to be carried out under autotrophic conditions using natural sunlight </w:t>
      </w:r>
      <w:r w:rsidR="00BD03EC" w:rsidRPr="005B3C0C">
        <w:fldChar w:fldCharType="begin"/>
      </w:r>
      <w:r w:rsidR="00790A49">
        <w:instrText xml:space="preserve"> ADDIN ZOTERO_ITEM CSL_CITATION {"citationID":"1bc86h1l1g","properties":{"formattedCitation":"(Chisti, 2007; Hu et al., 2008; Wijffels and Barbosa, 2010)","plainCitation":"(Chisti, 2007; Hu et al., 2008; Wijffels and Barbosa, 2010)"},"citationItems":[{"id":1142,"uris":["http://zotero.org/users/1204444/items/C9ZT7D7P"],"uri":["http://zotero.org/users/1204444/items/C9ZT7D7P"],"itemData":{"id":1142,"type":"article-journal","title":"Biodiesel from microalgae","container-title":"Biotechnology Advances","page":"294-306","volume":"25","issue":"3","source":"ScienceDirect","abstract":"Continued use of petroleum sourced fuels is now widely recognized as unsustainable because of depleting supplies and the contribution of these fuels to the accumulation of carbon dioxide in the environment. Renewable, carbon neutral, transport fuels are necessary for environmental and economic sustainability. Biodiesel derived from oil crops is a potential renewable and carbon neutral alternative to petroleum fuels. Unfortunately, biodiesel from oil crops, waste cooking oil and animal fat cannot realistically satisfy even a small fraction of the existing demand for transport fuels. As demonstrated here, microalgae appear to be the only source of renewable biodiesel that is capable of meeting the global demand for transport fuels. Like plants, microalgae use sunlight to produce oils but they do so more efficiently than crop plants. Oil productivity of many microalgae greatly exceeds the oil productivity of the best producing oil crops. Approaches for making microalgal biodiesel economically competitive with petrodiesel are discussed.","DOI":"10.1016/j.biotechadv.2007.02.001","ISSN":"0734-9750","journalAbbreviation":"Biotechnology Advances","author":[{"family":"Chisti","given":"Yusuf"}],"issued":{"date-parts":[["2007",5]]}}},{"id":1393,"uris":["http://zotero.org/users/1204444/items/IP379I3N"],"uri":["http://zotero.org/users/1204444/items/IP379I3N"],"itemData":{"id":1393,"type":"article-journal","title":"Microalgal triacylglycerols as feedstocks for biofuel production: perspectives and advances","container-title":"The Plant Journal","page":"621–639","volume":"54","issue":"4","source":"Wiley Online Library","abstract":"Microalgae represent an exceptionally diverse but highly specialized group of micro-organisms adapted to various ecological habitats. Many microalgae have the ability to produce substantial amounts (e.g. 20–50% dry cell weight) of triacylglycerols (TAG) as a storage lipid under photo-oxidative stress or other adverse environmental conditions. Fatty acids, the building blocks for TAGs and all other cellular lipids, are synthesized in the chloroplast using a single set of enzymes, of which acetyl CoA carboxylase (ACCase) is key in regulating fatty acid synthesis rates. However, the expression of genes involved in fatty acid synthesis is poorly understood in microalgae. Synthesis and sequestration of TAG into cytosolic lipid bodies appear to be a protective mechanism by which algal cells cope with stress conditions, but little is known about regulation of TAG formation at the molecular and cellular level. While the concept of using microalgae as an alternative and renewable source of lipid-rich biomass feedstock for biofuels has been explored over the past few decades, a scalable, commercially viable system has yet to emerge. Today, the production of algal oil is primarily confined to high-value specialty oils with nutritional value, rather than commodity oils for biofuel. This review provides a brief summary of the current knowledge on oleaginous algae and their fatty acid and TAG biosynthesis, algal model systems and genomic approaches to a better understanding of TAG production, and a historical perspective and path forward for microalgae-based biofuel research and commercialization.","DOI":"10.1111/j.1365-313X.2008.03492.x","ISSN":"1365-313X","shortTitle":"Microalgal triacylglycerols as feedstocks for biofuel production","language":"en","author":[{"family":"Hu","given":"Qiang"},{"family":"Sommerfeld","given":"Milton"},{"family":"Jarvis","given":"Eric"},{"family":"Ghirardi","given":"Maria"},{"family":"Posewitz","given":"Matthew"},{"family":"Seibert","given":"Michael"},{"family":"Darzins","given":"Al"}],"issued":{"date-parts":[["2008"]]}}},{"id":1806,"uris":["http://zotero.org/users/1204444/items/N5XKT7KN"],"uri":["http://zotero.org/users/1204444/items/N5XKT7KN"],"itemData":{"id":1806,"type":"article-journal","title":"An Outlook on Microalgal Biofuels","container-title":"Science","page":"796-799","volume":"329","issue":"5993","source":"www.sciencemag.org","abstract":"Microalgae are considered one of the most promising feedstocks for biofuels. The productivity of these photosynthetic microorganisms in converting carbon dioxide into carbon-rich lipids, only a step or two away from biodiesel, greatly exceeds that of agricultural oleaginous crops, without competing for arable land. Worldwide, research and demonstration programs are being carried out to develop the technology needed to expand algal lipid production from a craft to a major industrial process. Although microalgae are not yet produced at large scale for bulk applications, recent advances—particularly in the methods of systems biology, genetic engineering, and biorefining—present opportunities to develop this process in a sustainable and economical way within the next 10 to 15 years.","DOI":"10.1126/science.1189003","ISSN":"0036-8075, 1095-9203","note":"PMID: 20705853","journalAbbreviation":"Science","language":"en","author":[{"family":"Wijffels","given":"René H."},{"family":"Barbosa","given":"Maria J."}],"issued":{"date-parts":[["2010",8,13]]},"PMID":"20705853"}}],"schema":"https://github.com/citation-style-language/schema/raw/master/csl-citation.json"} </w:instrText>
      </w:r>
      <w:r w:rsidR="00BD03EC" w:rsidRPr="005B3C0C">
        <w:fldChar w:fldCharType="separate"/>
      </w:r>
      <w:r w:rsidRPr="005B3C0C">
        <w:t xml:space="preserve">(Chisti, 2007; Hu </w:t>
      </w:r>
      <w:r w:rsidR="00490409" w:rsidRPr="00490409">
        <w:rPr>
          <w:i/>
        </w:rPr>
        <w:t>et al</w:t>
      </w:r>
      <w:r w:rsidRPr="005B3C0C">
        <w:t>., 2008; Wijffels and Barbosa, 2010)</w:t>
      </w:r>
      <w:r w:rsidR="00BD03EC" w:rsidRPr="005B3C0C">
        <w:fldChar w:fldCharType="end"/>
      </w:r>
      <w:r w:rsidRPr="005B3C0C">
        <w:t xml:space="preserve">. Given the apparent importance of both carbon availability and light for lipid accumulation, it is important to establish how the metabolic response to nitrogen deprivation under autotrophic conditions and a diurnal light cycle differs from the idealised conditions used in previous studies. Therefore, the research presented in this chapter was undertaken to elucidate the metabolic response of </w:t>
      </w:r>
      <w:r w:rsidRPr="005B3C0C">
        <w:rPr>
          <w:i/>
        </w:rPr>
        <w:t xml:space="preserve">C. reinhardtii </w:t>
      </w:r>
      <w:r w:rsidRPr="005B3C0C">
        <w:t xml:space="preserve">to N deprivation under autotrophic conditions and a diurnal light period. Due to resource limitations, a targeted high temporal resolution approach was taken utilising quantitative-reverse transcription PCR (q-RTPCR) with physiological assays, rather than a more holistic transcriptomic experiment. This study focused on </w:t>
      </w:r>
      <w:r w:rsidR="00C6491F">
        <w:t xml:space="preserve">8 </w:t>
      </w:r>
      <w:r w:rsidRPr="005B3C0C">
        <w:t xml:space="preserve">key genes involved in carbon input into TAG synthesis and the surrounding carbon metabolism which have </w:t>
      </w:r>
      <w:r w:rsidRPr="005B3C0C">
        <w:lastRenderedPageBreak/>
        <w:t xml:space="preserve">been highlighted by previous transcriptomic studies as being particularly responsive to N deprivation and lipid accumulation (Figure </w:t>
      </w:r>
      <w:r w:rsidR="001A3FEB">
        <w:t>45</w:t>
      </w:r>
      <w:r w:rsidRPr="005B3C0C">
        <w:t xml:space="preserve">, Blaby </w:t>
      </w:r>
      <w:r w:rsidR="00490409" w:rsidRPr="00490409">
        <w:rPr>
          <w:i/>
        </w:rPr>
        <w:t>et al</w:t>
      </w:r>
      <w:r w:rsidRPr="005B3C0C">
        <w:t xml:space="preserve">., 2013; Goodenough </w:t>
      </w:r>
      <w:r w:rsidR="00490409" w:rsidRPr="00490409">
        <w:rPr>
          <w:i/>
        </w:rPr>
        <w:t>et al</w:t>
      </w:r>
      <w:r w:rsidRPr="005B3C0C">
        <w:t xml:space="preserve">., 2014; Schmollinger </w:t>
      </w:r>
      <w:r w:rsidR="00490409" w:rsidRPr="00490409">
        <w:rPr>
          <w:i/>
        </w:rPr>
        <w:t>et al</w:t>
      </w:r>
      <w:r w:rsidRPr="005B3C0C">
        <w:t xml:space="preserve">., 2014).  </w:t>
      </w:r>
      <w:r w:rsidR="00986622">
        <w:t>Briefly</w:t>
      </w:r>
      <w:r w:rsidR="00C6491F">
        <w:t xml:space="preserve">, the genes </w:t>
      </w:r>
      <w:r w:rsidR="009A04F3">
        <w:t xml:space="preserve">include </w:t>
      </w:r>
      <w:r w:rsidR="009A04F3">
        <w:rPr>
          <w:i/>
        </w:rPr>
        <w:t>rbsc2</w:t>
      </w:r>
      <w:r w:rsidR="009A04F3">
        <w:t xml:space="preserve">, </w:t>
      </w:r>
      <w:r w:rsidR="009A04F3">
        <w:rPr>
          <w:i/>
        </w:rPr>
        <w:t xml:space="preserve">ogd1, icl1, </w:t>
      </w:r>
      <w:r w:rsidR="009A04F3">
        <w:t xml:space="preserve">which </w:t>
      </w:r>
      <w:r w:rsidR="00986622">
        <w:t>encode</w:t>
      </w:r>
      <w:r w:rsidR="009A04F3">
        <w:t xml:space="preserve"> for critical enzymes involved in the </w:t>
      </w:r>
      <w:r w:rsidR="00033F21">
        <w:t>Calvin</w:t>
      </w:r>
      <w:r w:rsidR="009A04F3">
        <w:t xml:space="preserve"> cycle, tricarboxylic acid (TCA) cycle and glyoxylate cycles respectively, representing the main routes of carbon input into the cell</w:t>
      </w:r>
      <w:r w:rsidR="00E42F03">
        <w:t xml:space="preserve"> (Figure 45)</w:t>
      </w:r>
      <w:r w:rsidR="009A04F3">
        <w:t xml:space="preserve">. </w:t>
      </w:r>
      <w:r w:rsidR="00E42F03">
        <w:t xml:space="preserve">Analysis of expression of the gene </w:t>
      </w:r>
      <w:r w:rsidR="00E42F03">
        <w:rPr>
          <w:i/>
        </w:rPr>
        <w:t xml:space="preserve">gld2 </w:t>
      </w:r>
      <w:r w:rsidR="00E42F03">
        <w:t xml:space="preserve">was also undertaken, to monitor activity of the main alternative route of NADPH production (primarily produced via photosynthesis) via the pentose phosphate pathway, required for TAG and starch synthesis (Figure 45). </w:t>
      </w:r>
      <w:r w:rsidR="009A04F3">
        <w:t xml:space="preserve">Expression of </w:t>
      </w:r>
      <w:r w:rsidR="004D42CE">
        <w:rPr>
          <w:i/>
        </w:rPr>
        <w:t>acx1, gpd2 and pgd</w:t>
      </w:r>
      <w:r w:rsidR="009A04F3">
        <w:rPr>
          <w:i/>
        </w:rPr>
        <w:t>1</w:t>
      </w:r>
      <w:r w:rsidR="009A04F3">
        <w:t xml:space="preserve"> was also </w:t>
      </w:r>
      <w:r w:rsidR="00986622">
        <w:t>analysed</w:t>
      </w:r>
      <w:r w:rsidR="009A04F3">
        <w:t>, e</w:t>
      </w:r>
      <w:r w:rsidR="00033F21">
        <w:t>n</w:t>
      </w:r>
      <w:r w:rsidR="009A04F3">
        <w:t xml:space="preserve">coding enzymes involved in the </w:t>
      </w:r>
      <w:r w:rsidR="00986622">
        <w:t>initial</w:t>
      </w:r>
      <w:r w:rsidR="009A04F3">
        <w:t xml:space="preserve"> fatty acid synthesis step, glycerol-3-phosphase (TAG backbone) synthesis, and a membrane lipase respectively, representing critical enzymes involved in routing of carbon into TAG molecules</w:t>
      </w:r>
      <w:r w:rsidR="00376633">
        <w:t xml:space="preserve"> (Figure 45)</w:t>
      </w:r>
      <w:r w:rsidR="009A04F3">
        <w:t xml:space="preserve">. </w:t>
      </w:r>
      <w:r w:rsidR="00E42F03">
        <w:t>Finally, t</w:t>
      </w:r>
      <w:r w:rsidR="009A04F3">
        <w:t xml:space="preserve">he gene </w:t>
      </w:r>
      <w:r w:rsidR="009A04F3">
        <w:rPr>
          <w:i/>
        </w:rPr>
        <w:t xml:space="preserve">sta2, </w:t>
      </w:r>
      <w:r w:rsidR="009A04F3">
        <w:t xml:space="preserve">encoding a key </w:t>
      </w:r>
      <w:r w:rsidR="00E42F03">
        <w:t>enzyme</w:t>
      </w:r>
      <w:r w:rsidR="009A04F3">
        <w:t xml:space="preserve"> in</w:t>
      </w:r>
      <w:r w:rsidR="00E42F03">
        <w:t>volved in</w:t>
      </w:r>
      <w:r w:rsidR="009A04F3">
        <w:t xml:space="preserve"> starch synthesis was also analysed to elucidate activity of carbon flux </w:t>
      </w:r>
      <w:r w:rsidR="00033F21">
        <w:t>into starch</w:t>
      </w:r>
      <w:r w:rsidR="00376633">
        <w:t xml:space="preserve"> (Figure 45)</w:t>
      </w:r>
      <w:r w:rsidR="00033F21">
        <w:t xml:space="preserve">. The role and </w:t>
      </w:r>
      <w:r w:rsidR="00986622">
        <w:t>justification</w:t>
      </w:r>
      <w:r w:rsidR="00033F21">
        <w:t xml:space="preserve"> for these genes are detailed further in the results section of this chapter. </w:t>
      </w:r>
    </w:p>
    <w:p w14:paraId="3D119E61" w14:textId="77777777" w:rsidR="005B3C0C" w:rsidRDefault="005B3C0C" w:rsidP="005B3C0C">
      <w:pPr>
        <w:spacing w:line="360" w:lineRule="auto"/>
      </w:pPr>
      <w:r w:rsidRPr="005B3C0C">
        <w:t xml:space="preserve">The transcriptomic and physiological response of </w:t>
      </w:r>
      <w:r w:rsidRPr="005B3C0C">
        <w:rPr>
          <w:i/>
        </w:rPr>
        <w:t>C. reinhardtii</w:t>
      </w:r>
      <w:r w:rsidRPr="005B3C0C">
        <w:t xml:space="preserve"> to N deprivation is strain specific and influenced by culture conditions (Blaby </w:t>
      </w:r>
      <w:r w:rsidR="00490409" w:rsidRPr="00490409">
        <w:rPr>
          <w:i/>
        </w:rPr>
        <w:t>et al</w:t>
      </w:r>
      <w:r w:rsidRPr="005B3C0C">
        <w:t xml:space="preserve">., 2013; Goodenough </w:t>
      </w:r>
      <w:r w:rsidR="00490409" w:rsidRPr="00490409">
        <w:rPr>
          <w:i/>
        </w:rPr>
        <w:t>et al</w:t>
      </w:r>
      <w:r w:rsidRPr="005B3C0C">
        <w:t xml:space="preserve">., 2014; Schmollinger </w:t>
      </w:r>
      <w:r w:rsidR="00490409" w:rsidRPr="00490409">
        <w:rPr>
          <w:i/>
        </w:rPr>
        <w:t>et al</w:t>
      </w:r>
      <w:r w:rsidRPr="005B3C0C">
        <w:t xml:space="preserve">., 2014). Consequently, to facilitate cross-literature comparison, the experimental design of this study closely matched that used in the recently published mixotrophic transcriptomic experiment reported by </w:t>
      </w:r>
      <w:r w:rsidR="00BD03EC" w:rsidRPr="005B3C0C">
        <w:fldChar w:fldCharType="begin"/>
      </w:r>
      <w:r w:rsidR="00790A49">
        <w:instrText xml:space="preserve"> ADDIN ZOTERO_ITEM CSL_CITATION {"citationID":"63ilghjum","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Pr="005B3C0C">
        <w:t xml:space="preserve">Goodenough </w:t>
      </w:r>
      <w:r w:rsidR="00490409" w:rsidRPr="00490409">
        <w:rPr>
          <w:i/>
        </w:rPr>
        <w:t>et al</w:t>
      </w:r>
      <w:r w:rsidRPr="005B3C0C">
        <w:t>. (2014)</w:t>
      </w:r>
      <w:r w:rsidR="00BD03EC" w:rsidRPr="005B3C0C">
        <w:fldChar w:fldCharType="end"/>
      </w:r>
      <w:r w:rsidRPr="005B3C0C">
        <w:t xml:space="preserve">. </w:t>
      </w:r>
    </w:p>
    <w:p w14:paraId="67F5C481" w14:textId="77777777" w:rsidR="00E827BE" w:rsidRPr="005B3C0C" w:rsidRDefault="00E827BE" w:rsidP="00E827BE">
      <w:pPr>
        <w:spacing w:line="360" w:lineRule="auto"/>
      </w:pPr>
    </w:p>
    <w:p w14:paraId="5A807DD3" w14:textId="77777777" w:rsidR="00E827BE" w:rsidRPr="00033F21" w:rsidRDefault="00BD03EC" w:rsidP="00E827BE">
      <w:pPr>
        <w:spacing w:line="360" w:lineRule="auto"/>
        <w:rPr>
          <w:color w:val="FFFFFF" w:themeColor="background1"/>
        </w:rPr>
      </w:pPr>
      <w:r w:rsidRPr="00033F21">
        <w:rPr>
          <w:color w:val="FFFFFF" w:themeColor="background1"/>
        </w:rPr>
        <w:fldChar w:fldCharType="begin"/>
      </w:r>
      <w:r w:rsidR="00790A49">
        <w:rPr>
          <w:color w:val="FFFFFF" w:themeColor="background1"/>
        </w:rPr>
        <w:instrText xml:space="preserve"> ADDIN ZOTERO_ITEM CSL_CITATION {"citationID":"ojfv31re0","properties":{"formattedCitation":"(Andre et al., 2007; Johnson and Alric, 2013; Li et al., 2012, 2013; Li-Beisson et al., 2015; Plancke et al., 2014; Yoon et al., 2012)","plainCitation":"(Andre et al., 2007; Johnson and Alric, 2013; Li et al., 2012, 2013; Li-Beisson et al., 2015; Plancke et al., 2014; Yoon et al., 2012)"},"citationItems":[{"id":3523,"uris":["http://zotero.org/users/1204444/items/QFQKTCUN"],"uri":["http://zotero.org/users/1204444/items/QFQKTCUN"],"itemData":{"id":3523,"type":"article-journal","title":"A Heteromeric Plastidic Pyruvate Kinase Complex Involved in Seed Oil Biosynthesis in Arabidopsis","container-title":"The Plant Cell","page":"2006-2022","volume":"19","issue":"6","source":"www.plantcell.org","abstract":"Glycolysis is a ubiquitous pathway thought to be essential for the production of oil in developing seeds of Arabidopsis thaliana and oil crops. Compartmentation of primary metabolism in developing embryos poses a significant challenge for testing this hypothesis and for the engineering of seed biomass production. It also raises the question whether there is a preferred route of carbon from imported photosynthate to seed oil in the embryo. Plastidic pyruvate kinase catalyzes a highly regulated, ATP-producing reaction of glycolysis. The Arabidopsis genome encodes 14 putative isoforms of pyruvate kinases. Three genes encode subunits α, β1, and β2 of plastidic pyruvate kinase. The plastid enzyme prevalent in developing seeds likely has a subunit composition of 4α4β1, is most active at pH 8.0, and is inhibited by Glu. Disruption of the gene encoding the β1 subunit causes a reduction in plastidic pyruvate kinase activity and 60% reduction in seed oil content. The seed oil phenotype is fully restored by expression of the β1 subunit–encoding cDNA and partially by the β2 subunit–encoding cDNA. Therefore, the identified pyruvate kinase catalyzes a crucial step in the conversion of photosynthate into oil, suggesting a preferred plastid route from its substrate phosphoenolpyruvate to fatty acids.","DOI":"10.1105/tpc.106.048629","ISSN":", 1532-298X","note":"PMID: 17557808","journalAbbreviation":"Plant Cell","language":"en","author":[{"family":"Andre","given":"Carl"},{"family":"Froehlich","given":"John E."},{"family":"Moll","given":"Matthew R."},{"family":"Benning","given":"Christoph"}],"issued":{"date-parts":[["2007",6,1]]},"PMID":"17557808"}},{"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id":3251,"uris":["http://zotero.org/users/1204444/items/Q7DF9WFA"],"uri":["http://zotero.org/users/1204444/items/Q7DF9WFA"],"itemData":{"id":3251,"type":"article-journal","title":"Metabolism of acyl-lipids in Chlamydomonas reinhardtii","container-title":"The Plant Journal","page":"504-522","volume":"82","issue":"3","source":"Wiley Online Library","abstract":"Microalgae are emerging platforms for production of a suite of compounds targeting several markets, including food, nutraceuticals, green chemicals, and biofuels. Many of these products, such as biodiesel or polyunsaturated fatty acids (PUFAs), derive from lipid metabolism. A general picture of lipid metabolism in microalgae has been deduced from well characterized pathways of fungi and land plants, but recent advances in molecular and genetic analyses of microalgae have uncovered unique features, pointing out the necessity to study lipid metabolism in microalgae themselves. In the past 10 years, in addition to its traditional role as a model for photosynthetic and flagellar motility processes, Chlamydomonas reinhardtii has emerged as a model organism to study lipid metabolism in green microalgae. Here, after summarizing data on total fatty acid composition, distribution of acyl-lipid classes, and major acyl-lipid molecular species found in C. reinhardtii, we review the current knowledge on the known or putative steps for fatty acid synthesis, glycerolipid desaturation and assembly, membrane lipid turnover, and oil remobilization. A list of characterized or putative enzymes for the major steps of acyl-lipid metabolism in C. reinhardtii is included, and subcellular localizations and phenotypes of associated mutants are discussed. Biogenesis and composition of Chlamydomonas lipid droplets and the potential importance of lipolytic processes in increasing cellular oil content are also highlighted.","DOI":"10.1111/tpj.12787","ISSN":"1365-313X","journalAbbreviation":"Plant J","language":"en","author":[{"family":"Li-Beisson","given":"Yonghua"},{"family":"Beisson","given":"Fred"},{"family":"Riekhof","given":"Wayne"}],"issued":{"date-parts":[["2015",5,1]]}}},{"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id":2849,"uris":["http://zotero.org/users/1204444/items/P8IFD3SC"],"uri":["http://zotero.org/users/1204444/items/P8IFD3SC"],"itemData":{"id":2849,"type":"article-journal","title":"Lack of isocitrate lyase in Chlamydomonas leads to changes in carbon metabolism and in the response to oxidative stress under mixotrophic growth","container-title":"The Plant Journal","page":"404-417","volume":"77","issue":"3","source":"Wiley Online Library","abstract":"Isocitrate lyase is a key enzyme of the glyoxylate cycle. This cycle plays an essential role in cell growth on acetate, and is important for gluconeogenesis as it bypasses the two oxidative steps of the tricarboxylic acid (TCA) cycle in which CO2 is evolved. In this paper, a null icl mutant of the green microalga Chlamydomonas reinhardtii is described. Our data show that isocitrate lyase is required for growth in darkness on acetate (heterotrophic conditions), as well as for efficient growth in the light when acetate is supplied (mixotrophic conditions). Under these latter conditions, reduced acetate assimilation and concomitant reduced respiration occur, and biomass composition analysis reveals an increase in total fatty acid content, including neutral lipids and free fatty acids. Quantitative proteomic analysis by 14N/15N labelling was performed, and more than 1600 proteins were identified. These analyses reveal a strong decrease in the amounts of enzymes of the glyoxylate cycle and gluconeogenesis in parallel with a shift of the TCA cycle towards amino acid synthesis, accompanied by an increase in free amino acids. The decrease of the glyoxylate cycle and gluconeogenesis, as well as the decrease in enzymes involved in β–oxidation of fatty acids in the icl mutant are probably major factors that contribute to remodelling of lipids in the icl mutant. These modifications are probably responsible for the elevation of the response to oxidative stress, with significantly augmented levels and activities of superoxide dismutase and ascorbate peroxidase, and increased resistance to paraquat.","DOI":"10.1111/tpj.12392","ISSN":"1365-313X","journalAbbreviation":"Plant J","language":"en","author":[{"family":"Plancke","given":"Charlotte"},{"family":"Vigeolas","given":"Helene"},{"family":"Höhner","given":"Ricarda"},{"family":"Roberty","given":"Stephane"},{"family":"Emonds-Alt","given":"Barbara"},{"family":"Larosa","given":"Véronique"},{"family":"Willamme","given":"Remi"},{"family":"Duby","given":"Franceline"},{"family":"Onga Dhali","given":"David"},{"family":"Thonart","given":"Philippe"},{"family":"Hiligsmann","given":"Serge"},{"family":"Franck","given":"Fabrice"},{"family":"Eppe","given":"Gauthier"},{"family":"Cardol","given":"Pierre"},{"family":"Hippler","given":"Michael"},{"family":"Remacle","given":"Claire"}],"issued":{"date-parts":[["2014",2,1]]}}},{"id":2770,"uris":["http://zotero.org/users/1204444/items/RBRMP69S"],"uri":["http://zotero.org/users/1204444/items/RBRMP69S"],"itemData":{"id":2770,"type":"article-journal","title":"Phospholipid:Diacylglycerol Acyltransferase Is a Multifunctional Enzyme Involved in Membrane Lipid Turnover and Degradation While Synthesizing Triacylglycerol in the Unicellular Green Microalga Chlamydomonas reinhardtii","container-title":"The Plant Cell Online","page":"3708-3724","volume":"24","issue":"9","source":"www.plantcell.org","abstract":"Many unicellular microalgae produce large amounts (</w:instrText>
      </w:r>
      <w:r w:rsidR="00790A49">
        <w:rPr>
          <w:rFonts w:ascii="Cambria Math" w:hAnsi="Cambria Math" w:cs="Cambria Math"/>
          <w:color w:val="FFFFFF" w:themeColor="background1"/>
        </w:rPr>
        <w:instrText>∼</w:instrText>
      </w:r>
      <w:r w:rsidR="00790A49">
        <w:rPr>
          <w:color w:val="FFFFFF" w:themeColor="background1"/>
        </w:rPr>
        <w:instrText xml:space="preserve">20 to 50% of cell dry weight) of triacylglycerols (TAGs) under stress (e.g., nutrient starvation and high light), but the synthesis and physiological role of TAG are poorly understood. We present detailed genetic, biochemical, functional, and physiological analyses of phospholipid:diacylglycerol acyltransferase (PDAT) in the green microalga Chlamydomonas reinhardtii, which catalyzes TAG synthesis via two pathways: transacylation of diacylglycerol (DAG) with acyl groups from phospholipids and galactolipids and DAG:DAG transacylation. We demonstrate that PDAT also possesses acyl hydrolase activities using TAG, phospholipids, galactolipids, and cholesteryl esters as substrates. Artificial microRNA silencing of PDAT in C. reinhardtii alters the membrane lipid composition, reducing the maximum specific growth rate. The data suggest that PDAT-mediated membrane lipid turnover and TAG synthesis is essential for vigorous growth under favorable culture conditions and for membrane lipid degradation with concomitant production of TAG for survival under stress. The strong lipase activity of PDAT with broad substrate specificity suggests that this enzyme could be a potential biocatalyst for industrial lipid hydrolysis and conversion, particularly for biofuel production.","DOI":"10.1105/tpc.112.100701","ISSN":"1040-4651, 1532-298X","note":"PMID: 23012436","shortTitle":"Phospholipid","journalAbbreviation":"Plant Cell","language":"en","author":[{"family":"Yoon","given":"Kangsup"},{"family":"Han","given":"Danxiang"},{"family":"Li","given":"Yantao"},{"family":"Sommerfeld","given":"Milton"},{"family":"Hu","given":"Qiang"}],"issued":{"date-parts":[["2012",9,1]]},"PMID":"23012436"}}],"schema":"https://github.com/citation-style-language/schema/raw/master/csl-citation.json"} </w:instrText>
      </w:r>
      <w:r w:rsidRPr="00033F21">
        <w:rPr>
          <w:color w:val="FFFFFF" w:themeColor="background1"/>
        </w:rPr>
        <w:fldChar w:fldCharType="separate"/>
      </w:r>
      <w:r w:rsidR="00473EBC" w:rsidRPr="00033F21">
        <w:rPr>
          <w:rFonts w:ascii="Calibri" w:hAnsi="Calibri"/>
          <w:color w:val="FFFFFF" w:themeColor="background1"/>
        </w:rPr>
        <w:t xml:space="preserve">(Andre </w:t>
      </w:r>
      <w:r w:rsidR="00490409" w:rsidRPr="00033F21">
        <w:rPr>
          <w:rFonts w:ascii="Calibri" w:hAnsi="Calibri"/>
          <w:i/>
          <w:color w:val="FFFFFF" w:themeColor="background1"/>
        </w:rPr>
        <w:t>et al</w:t>
      </w:r>
      <w:r w:rsidR="00473EBC" w:rsidRPr="00033F21">
        <w:rPr>
          <w:rFonts w:ascii="Calibri" w:hAnsi="Calibri"/>
          <w:color w:val="FFFFFF" w:themeColor="background1"/>
        </w:rPr>
        <w:t xml:space="preserve">., 2007; Johnson and Alric, 2013; Li </w:t>
      </w:r>
      <w:r w:rsidR="00490409" w:rsidRPr="00033F21">
        <w:rPr>
          <w:rFonts w:ascii="Calibri" w:hAnsi="Calibri"/>
          <w:i/>
          <w:color w:val="FFFFFF" w:themeColor="background1"/>
        </w:rPr>
        <w:t>et al</w:t>
      </w:r>
      <w:r w:rsidR="00473EBC" w:rsidRPr="00033F21">
        <w:rPr>
          <w:rFonts w:ascii="Calibri" w:hAnsi="Calibri"/>
          <w:color w:val="FFFFFF" w:themeColor="background1"/>
        </w:rPr>
        <w:t xml:space="preserve">., 2012, 2013; Li-Beisson </w:t>
      </w:r>
      <w:r w:rsidR="00490409" w:rsidRPr="00033F21">
        <w:rPr>
          <w:rFonts w:ascii="Calibri" w:hAnsi="Calibri"/>
          <w:i/>
          <w:color w:val="FFFFFF" w:themeColor="background1"/>
        </w:rPr>
        <w:t>et al</w:t>
      </w:r>
      <w:r w:rsidR="00473EBC" w:rsidRPr="00033F21">
        <w:rPr>
          <w:rFonts w:ascii="Calibri" w:hAnsi="Calibri"/>
          <w:color w:val="FFFFFF" w:themeColor="background1"/>
        </w:rPr>
        <w:t xml:space="preserve">., 2015; Plancke </w:t>
      </w:r>
      <w:r w:rsidR="00490409" w:rsidRPr="00033F21">
        <w:rPr>
          <w:rFonts w:ascii="Calibri" w:hAnsi="Calibri"/>
          <w:i/>
          <w:color w:val="FFFFFF" w:themeColor="background1"/>
        </w:rPr>
        <w:t>et al</w:t>
      </w:r>
      <w:r w:rsidR="00473EBC" w:rsidRPr="00033F21">
        <w:rPr>
          <w:rFonts w:ascii="Calibri" w:hAnsi="Calibri"/>
          <w:color w:val="FFFFFF" w:themeColor="background1"/>
        </w:rPr>
        <w:t xml:space="preserve">., 2014; Yoon </w:t>
      </w:r>
      <w:r w:rsidR="00490409" w:rsidRPr="00033F21">
        <w:rPr>
          <w:rFonts w:ascii="Calibri" w:hAnsi="Calibri"/>
          <w:i/>
          <w:color w:val="FFFFFF" w:themeColor="background1"/>
        </w:rPr>
        <w:t>et al</w:t>
      </w:r>
      <w:r w:rsidR="00473EBC" w:rsidRPr="00033F21">
        <w:rPr>
          <w:rFonts w:ascii="Calibri" w:hAnsi="Calibri"/>
          <w:color w:val="FFFFFF" w:themeColor="background1"/>
        </w:rPr>
        <w:t>., 2012)</w:t>
      </w:r>
      <w:r w:rsidRPr="00033F21">
        <w:rPr>
          <w:color w:val="FFFFFF" w:themeColor="background1"/>
        </w:rPr>
        <w:fldChar w:fldCharType="end"/>
      </w:r>
    </w:p>
    <w:p w14:paraId="0E67F640" w14:textId="77777777" w:rsidR="00E827BE" w:rsidRDefault="00E827BE" w:rsidP="005B3C0C">
      <w:pPr>
        <w:spacing w:line="360" w:lineRule="auto"/>
      </w:pPr>
    </w:p>
    <w:p w14:paraId="455EAC9F" w14:textId="77777777" w:rsidR="00E827BE" w:rsidRDefault="00C6491F" w:rsidP="005B3C0C">
      <w:pPr>
        <w:spacing w:line="360" w:lineRule="auto"/>
      </w:pPr>
      <w:r w:rsidRPr="005B3C0C">
        <w:rPr>
          <w:noProof/>
          <w:lang w:eastAsia="en-GB"/>
        </w:rPr>
        <w:lastRenderedPageBreak/>
        <w:drawing>
          <wp:anchor distT="0" distB="0" distL="114300" distR="114300" simplePos="0" relativeHeight="251653632" behindDoc="0" locked="0" layoutInCell="1" allowOverlap="1" wp14:anchorId="28BD6FD4" wp14:editId="264AC9AF">
            <wp:simplePos x="0" y="0"/>
            <wp:positionH relativeFrom="column">
              <wp:posOffset>-460375</wp:posOffset>
            </wp:positionH>
            <wp:positionV relativeFrom="paragraph">
              <wp:posOffset>3018790</wp:posOffset>
            </wp:positionV>
            <wp:extent cx="6287770" cy="5554345"/>
            <wp:effectExtent l="4762" t="0" r="3493" b="3492"/>
            <wp:wrapTopAndBottom/>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446" b="2649"/>
                    <a:stretch/>
                  </pic:blipFill>
                  <pic:spPr bwMode="auto">
                    <a:xfrm rot="16200000">
                      <a:off x="0" y="0"/>
                      <a:ext cx="6287770" cy="555434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005128F7">
        <w:rPr>
          <w:noProof/>
          <w:lang w:eastAsia="en-GB"/>
        </w:rPr>
        <mc:AlternateContent>
          <mc:Choice Requires="wps">
            <w:drawing>
              <wp:anchor distT="0" distB="0" distL="114300" distR="114300" simplePos="0" relativeHeight="251675136" behindDoc="1" locked="0" layoutInCell="1" allowOverlap="1" wp14:anchorId="40360ADF" wp14:editId="1E2813B2">
                <wp:simplePos x="0" y="0"/>
                <wp:positionH relativeFrom="margin">
                  <wp:posOffset>1443355</wp:posOffset>
                </wp:positionH>
                <wp:positionV relativeFrom="margin">
                  <wp:posOffset>-1402715</wp:posOffset>
                </wp:positionV>
                <wp:extent cx="2599055" cy="5489575"/>
                <wp:effectExtent l="0" t="1407160" r="0" b="1403985"/>
                <wp:wrapTopAndBottom/>
                <wp:docPr id="3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599055" cy="54895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638D0F" w14:textId="77777777" w:rsidR="003B14DC" w:rsidRDefault="003B14DC" w:rsidP="005B3C0C">
                            <w:pPr>
                              <w:rPr>
                                <w:sz w:val="20"/>
                                <w:szCs w:val="20"/>
                              </w:rPr>
                            </w:pPr>
                            <w:r w:rsidRPr="001A3FEB">
                              <w:rPr>
                                <w:b/>
                                <w:sz w:val="20"/>
                                <w:szCs w:val="20"/>
                              </w:rPr>
                              <w:t xml:space="preserve">Figure </w:t>
                            </w:r>
                            <w:r>
                              <w:rPr>
                                <w:b/>
                                <w:sz w:val="20"/>
                                <w:szCs w:val="20"/>
                              </w:rPr>
                              <w:t>45</w:t>
                            </w:r>
                            <w:r w:rsidRPr="001A3FEB">
                              <w:rPr>
                                <w:b/>
                                <w:sz w:val="20"/>
                                <w:szCs w:val="20"/>
                              </w:rPr>
                              <w:t xml:space="preserve">. </w:t>
                            </w:r>
                            <w:r w:rsidRPr="00C64BBB">
                              <w:rPr>
                                <w:sz w:val="20"/>
                                <w:szCs w:val="20"/>
                              </w:rPr>
                              <w:t xml:space="preserve">Simplified diagram of the central carbon metabolism in </w:t>
                            </w:r>
                            <w:r w:rsidRPr="00C64BBB">
                              <w:rPr>
                                <w:i/>
                                <w:sz w:val="20"/>
                                <w:szCs w:val="20"/>
                              </w:rPr>
                              <w:t xml:space="preserve">Chlamydomonas reinhardtii. </w:t>
                            </w:r>
                            <w:r w:rsidRPr="00C64BBB">
                              <w:rPr>
                                <w:sz w:val="20"/>
                                <w:szCs w:val="20"/>
                              </w:rPr>
                              <w:t xml:space="preserve">Pathways with redox cofactor inputs </w:t>
                            </w:r>
                            <w:r>
                              <w:rPr>
                                <w:sz w:val="20"/>
                                <w:szCs w:val="20"/>
                              </w:rPr>
                              <w:t>(ATP, NADH,</w:t>
                            </w:r>
                            <w:r w:rsidRPr="006571F2">
                              <w:rPr>
                                <w:sz w:val="20"/>
                                <w:szCs w:val="20"/>
                              </w:rPr>
                              <w:t xml:space="preserve"> </w:t>
                            </w:r>
                            <w:r>
                              <w:rPr>
                                <w:sz w:val="20"/>
                                <w:szCs w:val="20"/>
                              </w:rPr>
                              <w:t xml:space="preserve">and NADPH) are highlighted with a blue arrow, while </w:t>
                            </w:r>
                            <w:r w:rsidRPr="00C64BBB">
                              <w:rPr>
                                <w:sz w:val="20"/>
                                <w:szCs w:val="20"/>
                              </w:rPr>
                              <w:t xml:space="preserve">outputs </w:t>
                            </w:r>
                            <w:r>
                              <w:rPr>
                                <w:sz w:val="20"/>
                                <w:szCs w:val="20"/>
                              </w:rPr>
                              <w:t>are</w:t>
                            </w:r>
                            <w:r w:rsidRPr="00C64BBB">
                              <w:rPr>
                                <w:sz w:val="20"/>
                                <w:szCs w:val="20"/>
                              </w:rPr>
                              <w:t xml:space="preserve"> highlighted with green arrow</w:t>
                            </w:r>
                            <w:r>
                              <w:rPr>
                                <w:sz w:val="20"/>
                                <w:szCs w:val="20"/>
                              </w:rPr>
                              <w:t xml:space="preserve">s. </w:t>
                            </w:r>
                            <w:r w:rsidRPr="00C64BBB">
                              <w:rPr>
                                <w:sz w:val="20"/>
                                <w:szCs w:val="20"/>
                              </w:rPr>
                              <w:t>Pathways for exogenous acetate derived acetyl-CoA metabolism are highlighted in red. The targeted genes and the reactions associated with the enzymes they</w:t>
                            </w:r>
                            <w:r>
                              <w:rPr>
                                <w:sz w:val="20"/>
                                <w:szCs w:val="20"/>
                              </w:rPr>
                              <w:t xml:space="preserve"> encode are highlighted in orange. The asterisk (</w:t>
                            </w:r>
                            <w:r w:rsidRPr="00C64BBB">
                              <w:rPr>
                                <w:sz w:val="20"/>
                                <w:szCs w:val="20"/>
                              </w:rPr>
                              <w:t>*</w:t>
                            </w:r>
                            <w:r>
                              <w:rPr>
                                <w:sz w:val="20"/>
                                <w:szCs w:val="20"/>
                              </w:rPr>
                              <w:t>)</w:t>
                            </w:r>
                            <w:r w:rsidRPr="00C64BBB">
                              <w:rPr>
                                <w:sz w:val="20"/>
                                <w:szCs w:val="20"/>
                              </w:rPr>
                              <w:t xml:space="preserve"> </w:t>
                            </w:r>
                            <w:r>
                              <w:rPr>
                                <w:sz w:val="20"/>
                                <w:szCs w:val="20"/>
                              </w:rPr>
                              <w:t>symbol indicates that that gene of interest</w:t>
                            </w:r>
                            <w:r w:rsidRPr="00C64BBB">
                              <w:rPr>
                                <w:sz w:val="20"/>
                                <w:szCs w:val="20"/>
                              </w:rPr>
                              <w:t xml:space="preserve"> </w:t>
                            </w:r>
                            <w:r>
                              <w:rPr>
                                <w:sz w:val="20"/>
                                <w:szCs w:val="20"/>
                              </w:rPr>
                              <w:t>is</w:t>
                            </w:r>
                            <w:r w:rsidRPr="00C64BBB">
                              <w:rPr>
                                <w:sz w:val="20"/>
                                <w:szCs w:val="20"/>
                              </w:rPr>
                              <w:t xml:space="preserve"> one of multiple variants of the gene or encode one subunit of the en</w:t>
                            </w:r>
                            <w:r>
                              <w:rPr>
                                <w:sz w:val="20"/>
                                <w:szCs w:val="20"/>
                              </w:rPr>
                              <w:t xml:space="preserve">zyme involved in the reaction). Βeta-oxidation and the compartmentalisation of the glyoxylate pathway within the peroxisome (or microbody) are unconfirmed in </w:t>
                            </w:r>
                            <w:r w:rsidRPr="00C53398">
                              <w:rPr>
                                <w:i/>
                                <w:sz w:val="20"/>
                                <w:szCs w:val="20"/>
                              </w:rPr>
                              <w:t>C. reinhardtii</w:t>
                            </w:r>
                            <w:r>
                              <w:rPr>
                                <w:i/>
                                <w:sz w:val="20"/>
                                <w:szCs w:val="20"/>
                              </w:rPr>
                              <w:t xml:space="preserve"> </w:t>
                            </w:r>
                            <w:r>
                              <w:rPr>
                                <w:sz w:val="20"/>
                                <w:szCs w:val="20"/>
                              </w:rPr>
                              <w:t>and may occur in part or entirely within the cytosol. Refer to the Abbreviations page for full gene and metabolite names.</w:t>
                            </w:r>
                            <w:r w:rsidRPr="00C64BBB">
                              <w:rPr>
                                <w:sz w:val="20"/>
                                <w:szCs w:val="20"/>
                              </w:rPr>
                              <w:t xml:space="preserve"> </w:t>
                            </w:r>
                            <w:r>
                              <w:rPr>
                                <w:sz w:val="20"/>
                                <w:szCs w:val="20"/>
                              </w:rPr>
                              <w:t xml:space="preserve">Pathways based on  Andre </w:t>
                            </w:r>
                            <w:r w:rsidRPr="00490409">
                              <w:rPr>
                                <w:i/>
                                <w:sz w:val="20"/>
                                <w:szCs w:val="20"/>
                              </w:rPr>
                              <w:t>et al</w:t>
                            </w:r>
                            <w:r>
                              <w:rPr>
                                <w:sz w:val="20"/>
                                <w:szCs w:val="20"/>
                              </w:rPr>
                              <w:t>.</w:t>
                            </w:r>
                            <w:r w:rsidRPr="00325DE0">
                              <w:rPr>
                                <w:sz w:val="20"/>
                                <w:szCs w:val="20"/>
                              </w:rPr>
                              <w:t xml:space="preserve"> </w:t>
                            </w:r>
                            <w:r>
                              <w:rPr>
                                <w:sz w:val="20"/>
                                <w:szCs w:val="20"/>
                              </w:rPr>
                              <w:t>(</w:t>
                            </w:r>
                            <w:r w:rsidRPr="00325DE0">
                              <w:rPr>
                                <w:sz w:val="20"/>
                                <w:szCs w:val="20"/>
                              </w:rPr>
                              <w:t>2007</w:t>
                            </w:r>
                            <w:r>
                              <w:rPr>
                                <w:sz w:val="20"/>
                                <w:szCs w:val="20"/>
                              </w:rPr>
                              <w:t>)</w:t>
                            </w:r>
                            <w:r w:rsidRPr="00325DE0">
                              <w:rPr>
                                <w:sz w:val="20"/>
                                <w:szCs w:val="20"/>
                              </w:rPr>
                              <w:t xml:space="preserve">; Johnson and Alric </w:t>
                            </w:r>
                            <w:r>
                              <w:rPr>
                                <w:sz w:val="20"/>
                                <w:szCs w:val="20"/>
                              </w:rPr>
                              <w:t>(</w:t>
                            </w:r>
                            <w:r w:rsidRPr="00325DE0">
                              <w:rPr>
                                <w:sz w:val="20"/>
                                <w:szCs w:val="20"/>
                              </w:rPr>
                              <w:t>2013</w:t>
                            </w:r>
                            <w:r>
                              <w:rPr>
                                <w:sz w:val="20"/>
                                <w:szCs w:val="20"/>
                              </w:rPr>
                              <w:t xml:space="preserve">); Li-Beisson </w:t>
                            </w:r>
                            <w:r w:rsidRPr="00490409">
                              <w:rPr>
                                <w:i/>
                                <w:sz w:val="20"/>
                                <w:szCs w:val="20"/>
                              </w:rPr>
                              <w:t>et al</w:t>
                            </w:r>
                            <w:r>
                              <w:rPr>
                                <w:sz w:val="20"/>
                                <w:szCs w:val="20"/>
                              </w:rPr>
                              <w:t>.</w:t>
                            </w:r>
                            <w:r w:rsidRPr="00325DE0">
                              <w:rPr>
                                <w:sz w:val="20"/>
                                <w:szCs w:val="20"/>
                              </w:rPr>
                              <w:t xml:space="preserve"> </w:t>
                            </w:r>
                            <w:r>
                              <w:rPr>
                                <w:sz w:val="20"/>
                                <w:szCs w:val="20"/>
                              </w:rPr>
                              <w:t>(</w:t>
                            </w:r>
                            <w:r w:rsidRPr="00325DE0">
                              <w:rPr>
                                <w:sz w:val="20"/>
                                <w:szCs w:val="20"/>
                              </w:rPr>
                              <w:t>2015</w:t>
                            </w:r>
                            <w:r>
                              <w:rPr>
                                <w:sz w:val="20"/>
                                <w:szCs w:val="20"/>
                              </w:rPr>
                              <w:t xml:space="preserve">); Li. X. </w:t>
                            </w:r>
                            <w:r w:rsidRPr="00490409">
                              <w:rPr>
                                <w:i/>
                                <w:sz w:val="20"/>
                                <w:szCs w:val="20"/>
                              </w:rPr>
                              <w:t>et al</w:t>
                            </w:r>
                            <w:r>
                              <w:rPr>
                                <w:sz w:val="20"/>
                                <w:szCs w:val="20"/>
                              </w:rPr>
                              <w:t>.</w:t>
                            </w:r>
                            <w:r w:rsidRPr="00325DE0">
                              <w:rPr>
                                <w:sz w:val="20"/>
                                <w:szCs w:val="20"/>
                              </w:rPr>
                              <w:t xml:space="preserve"> </w:t>
                            </w:r>
                            <w:r>
                              <w:rPr>
                                <w:sz w:val="20"/>
                                <w:szCs w:val="20"/>
                              </w:rPr>
                              <w:t>(</w:t>
                            </w:r>
                            <w:r w:rsidRPr="00325DE0">
                              <w:rPr>
                                <w:sz w:val="20"/>
                                <w:szCs w:val="20"/>
                              </w:rPr>
                              <w:t>2012</w:t>
                            </w:r>
                            <w:r>
                              <w:rPr>
                                <w:sz w:val="20"/>
                                <w:szCs w:val="20"/>
                              </w:rPr>
                              <w:t>)</w:t>
                            </w:r>
                            <w:r w:rsidRPr="00325DE0">
                              <w:rPr>
                                <w:sz w:val="20"/>
                                <w:szCs w:val="20"/>
                              </w:rPr>
                              <w:t xml:space="preserve">, </w:t>
                            </w:r>
                            <w:r>
                              <w:rPr>
                                <w:sz w:val="20"/>
                                <w:szCs w:val="20"/>
                              </w:rPr>
                              <w:t xml:space="preserve">Li. Y. </w:t>
                            </w:r>
                            <w:r w:rsidRPr="00490409">
                              <w:rPr>
                                <w:i/>
                                <w:sz w:val="20"/>
                                <w:szCs w:val="20"/>
                              </w:rPr>
                              <w:t>et al</w:t>
                            </w:r>
                            <w:r>
                              <w:rPr>
                                <w:sz w:val="20"/>
                                <w:szCs w:val="20"/>
                              </w:rPr>
                              <w:t>. (</w:t>
                            </w:r>
                            <w:r w:rsidRPr="00325DE0">
                              <w:rPr>
                                <w:sz w:val="20"/>
                                <w:szCs w:val="20"/>
                              </w:rPr>
                              <w:t>2013</w:t>
                            </w:r>
                            <w:r>
                              <w:rPr>
                                <w:sz w:val="20"/>
                                <w:szCs w:val="20"/>
                              </w:rPr>
                              <w:t>)</w:t>
                            </w:r>
                            <w:r w:rsidRPr="00325DE0">
                              <w:rPr>
                                <w:sz w:val="20"/>
                                <w:szCs w:val="20"/>
                              </w:rPr>
                              <w:t xml:space="preserve">; Plancke </w:t>
                            </w:r>
                            <w:r w:rsidRPr="00490409">
                              <w:rPr>
                                <w:i/>
                                <w:sz w:val="20"/>
                                <w:szCs w:val="20"/>
                              </w:rPr>
                              <w:t>et al</w:t>
                            </w:r>
                            <w:r>
                              <w:rPr>
                                <w:sz w:val="20"/>
                                <w:szCs w:val="20"/>
                              </w:rPr>
                              <w:t xml:space="preserve">. (2014); and Yoon </w:t>
                            </w:r>
                            <w:r w:rsidRPr="00490409">
                              <w:rPr>
                                <w:i/>
                                <w:sz w:val="20"/>
                                <w:szCs w:val="20"/>
                              </w:rPr>
                              <w:t>et al</w:t>
                            </w:r>
                            <w:r>
                              <w:rPr>
                                <w:sz w:val="20"/>
                                <w:szCs w:val="20"/>
                              </w:rPr>
                              <w:t>. (2012)</w:t>
                            </w:r>
                          </w:p>
                          <w:p w14:paraId="40271E10" w14:textId="77777777" w:rsidR="003B14DC" w:rsidRPr="00C64BBB" w:rsidRDefault="003B14DC" w:rsidP="005B3C0C">
                            <w:pPr>
                              <w:rPr>
                                <w:sz w:val="20"/>
                                <w:szCs w:val="20"/>
                              </w:rPr>
                            </w:pPr>
                            <w:r>
                              <w:rPr>
                                <w:sz w:val="20"/>
                                <w:szCs w:val="20"/>
                              </w:rPr>
                              <w:t xml:space="preserve"> </w:t>
                            </w:r>
                          </w:p>
                          <w:p w14:paraId="37B92CB3" w14:textId="77777777" w:rsidR="003B14DC" w:rsidRPr="00C64BBB" w:rsidRDefault="003B14DC" w:rsidP="005B3C0C">
                            <w:pPr>
                              <w:rPr>
                                <w:sz w:val="20"/>
                                <w:szCs w:val="20"/>
                              </w:rPr>
                            </w:pPr>
                          </w:p>
                          <w:p w14:paraId="55F4942F" w14:textId="77777777" w:rsidR="003B14DC" w:rsidRPr="00C64BBB" w:rsidRDefault="003B14DC" w:rsidP="005B3C0C">
                            <w:pPr>
                              <w:rPr>
                                <w:sz w:val="20"/>
                                <w:szCs w:val="20"/>
                              </w:rPr>
                            </w:pPr>
                          </w:p>
                          <w:p w14:paraId="22E5C204" w14:textId="77777777" w:rsidR="003B14DC" w:rsidRPr="00C64BBB" w:rsidRDefault="003B14DC" w:rsidP="005B3C0C">
                            <w:pPr>
                              <w:rPr>
                                <w:sz w:val="20"/>
                                <w:szCs w:val="20"/>
                              </w:rPr>
                            </w:pPr>
                          </w:p>
                          <w:p w14:paraId="6350DF5B" w14:textId="77777777" w:rsidR="003B14DC" w:rsidRPr="00C64BBB" w:rsidRDefault="003B14DC" w:rsidP="005B3C0C">
                            <w:pPr>
                              <w:rPr>
                                <w:sz w:val="20"/>
                                <w:szCs w:val="20"/>
                              </w:rPr>
                            </w:pPr>
                          </w:p>
                          <w:p w14:paraId="30957FF9" w14:textId="77777777" w:rsidR="003B14DC" w:rsidRPr="00C64BBB" w:rsidRDefault="003B14DC" w:rsidP="005B3C0C">
                            <w:pPr>
                              <w:rPr>
                                <w:sz w:val="20"/>
                                <w:szCs w:val="20"/>
                              </w:rPr>
                            </w:pPr>
                          </w:p>
                          <w:p w14:paraId="725B4C18" w14:textId="77777777" w:rsidR="003B14DC" w:rsidRPr="00C64BBB" w:rsidRDefault="003B14DC" w:rsidP="005B3C0C">
                            <w:pPr>
                              <w:rPr>
                                <w:sz w:val="20"/>
                                <w:szCs w:val="20"/>
                              </w:rPr>
                            </w:pP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360ADF" id="_x0000_s1392" type="#_x0000_t202" style="position:absolute;left:0;text-align:left;margin-left:113.65pt;margin-top:-110.45pt;width:204.65pt;height:432.25pt;rotation:-90;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" filled="f" stroked="f">
                <v:textbox style="layout-flow:vertical;mso-layout-flow-alt:bottom-to-top">
                  <w:txbxContent>
                    <w:p w14:paraId="02638D0F" w14:textId="77777777" w:rsidR="003B14DC" w:rsidRDefault="003B14DC" w:rsidP="005B3C0C">
                      <w:pPr>
                        <w:rPr>
                          <w:sz w:val="20"/>
                          <w:szCs w:val="20"/>
                        </w:rPr>
                      </w:pPr>
                      <w:r w:rsidRPr="001A3FEB">
                        <w:rPr>
                          <w:b/>
                          <w:sz w:val="20"/>
                          <w:szCs w:val="20"/>
                        </w:rPr>
                        <w:t xml:space="preserve">Figure </w:t>
                      </w:r>
                      <w:r>
                        <w:rPr>
                          <w:b/>
                          <w:sz w:val="20"/>
                          <w:szCs w:val="20"/>
                        </w:rPr>
                        <w:t>45</w:t>
                      </w:r>
                      <w:r w:rsidRPr="001A3FEB">
                        <w:rPr>
                          <w:b/>
                          <w:sz w:val="20"/>
                          <w:szCs w:val="20"/>
                        </w:rPr>
                        <w:t xml:space="preserve">. </w:t>
                      </w:r>
                      <w:r w:rsidRPr="00C64BBB">
                        <w:rPr>
                          <w:sz w:val="20"/>
                          <w:szCs w:val="20"/>
                        </w:rPr>
                        <w:t xml:space="preserve">Simplified diagram of the central carbon metabolism in </w:t>
                      </w:r>
                      <w:r w:rsidRPr="00C64BBB">
                        <w:rPr>
                          <w:i/>
                          <w:sz w:val="20"/>
                          <w:szCs w:val="20"/>
                        </w:rPr>
                        <w:t xml:space="preserve">Chlamydomonas reinhardtii. </w:t>
                      </w:r>
                      <w:r w:rsidRPr="00C64BBB">
                        <w:rPr>
                          <w:sz w:val="20"/>
                          <w:szCs w:val="20"/>
                        </w:rPr>
                        <w:t xml:space="preserve">Pathways with redox cofactor inputs </w:t>
                      </w:r>
                      <w:r>
                        <w:rPr>
                          <w:sz w:val="20"/>
                          <w:szCs w:val="20"/>
                        </w:rPr>
                        <w:t>(ATP, NADH,</w:t>
                      </w:r>
                      <w:r w:rsidRPr="006571F2">
                        <w:rPr>
                          <w:sz w:val="20"/>
                          <w:szCs w:val="20"/>
                        </w:rPr>
                        <w:t xml:space="preserve"> </w:t>
                      </w:r>
                      <w:r>
                        <w:rPr>
                          <w:sz w:val="20"/>
                          <w:szCs w:val="20"/>
                        </w:rPr>
                        <w:t xml:space="preserve">and NADPH) are highlighted with a blue arrow, while </w:t>
                      </w:r>
                      <w:r w:rsidRPr="00C64BBB">
                        <w:rPr>
                          <w:sz w:val="20"/>
                          <w:szCs w:val="20"/>
                        </w:rPr>
                        <w:t xml:space="preserve">outputs </w:t>
                      </w:r>
                      <w:r>
                        <w:rPr>
                          <w:sz w:val="20"/>
                          <w:szCs w:val="20"/>
                        </w:rPr>
                        <w:t>are</w:t>
                      </w:r>
                      <w:r w:rsidRPr="00C64BBB">
                        <w:rPr>
                          <w:sz w:val="20"/>
                          <w:szCs w:val="20"/>
                        </w:rPr>
                        <w:t xml:space="preserve"> highlighted with green arrow</w:t>
                      </w:r>
                      <w:r>
                        <w:rPr>
                          <w:sz w:val="20"/>
                          <w:szCs w:val="20"/>
                        </w:rPr>
                        <w:t xml:space="preserve">s. </w:t>
                      </w:r>
                      <w:r w:rsidRPr="00C64BBB">
                        <w:rPr>
                          <w:sz w:val="20"/>
                          <w:szCs w:val="20"/>
                        </w:rPr>
                        <w:t>Pathways for exogenous acetate derived acetyl-CoA metabolism are highlighted in red. The targeted genes and the reactions associated with the enzymes they</w:t>
                      </w:r>
                      <w:r>
                        <w:rPr>
                          <w:sz w:val="20"/>
                          <w:szCs w:val="20"/>
                        </w:rPr>
                        <w:t xml:space="preserve"> encode are highlighted in orange. The asterisk (</w:t>
                      </w:r>
                      <w:r w:rsidRPr="00C64BBB">
                        <w:rPr>
                          <w:sz w:val="20"/>
                          <w:szCs w:val="20"/>
                        </w:rPr>
                        <w:t>*</w:t>
                      </w:r>
                      <w:r>
                        <w:rPr>
                          <w:sz w:val="20"/>
                          <w:szCs w:val="20"/>
                        </w:rPr>
                        <w:t>)</w:t>
                      </w:r>
                      <w:r w:rsidRPr="00C64BBB">
                        <w:rPr>
                          <w:sz w:val="20"/>
                          <w:szCs w:val="20"/>
                        </w:rPr>
                        <w:t xml:space="preserve"> </w:t>
                      </w:r>
                      <w:r>
                        <w:rPr>
                          <w:sz w:val="20"/>
                          <w:szCs w:val="20"/>
                        </w:rPr>
                        <w:t>symbol indicates that that gene of interest</w:t>
                      </w:r>
                      <w:r w:rsidRPr="00C64BBB">
                        <w:rPr>
                          <w:sz w:val="20"/>
                          <w:szCs w:val="20"/>
                        </w:rPr>
                        <w:t xml:space="preserve"> </w:t>
                      </w:r>
                      <w:r>
                        <w:rPr>
                          <w:sz w:val="20"/>
                          <w:szCs w:val="20"/>
                        </w:rPr>
                        <w:t>is</w:t>
                      </w:r>
                      <w:r w:rsidRPr="00C64BBB">
                        <w:rPr>
                          <w:sz w:val="20"/>
                          <w:szCs w:val="20"/>
                        </w:rPr>
                        <w:t xml:space="preserve"> one of multiple variants of the gene or encode one subunit of the en</w:t>
                      </w:r>
                      <w:r>
                        <w:rPr>
                          <w:sz w:val="20"/>
                          <w:szCs w:val="20"/>
                        </w:rPr>
                        <w:t xml:space="preserve">zyme involved in the reaction). Βeta-oxidation and the compartmentalisation of the glyoxylate pathway within the peroxisome (or microbody) are unconfirmed in </w:t>
                      </w:r>
                      <w:r w:rsidRPr="00C53398">
                        <w:rPr>
                          <w:i/>
                          <w:sz w:val="20"/>
                          <w:szCs w:val="20"/>
                        </w:rPr>
                        <w:t>C. reinhardtii</w:t>
                      </w:r>
                      <w:r>
                        <w:rPr>
                          <w:i/>
                          <w:sz w:val="20"/>
                          <w:szCs w:val="20"/>
                        </w:rPr>
                        <w:t xml:space="preserve"> </w:t>
                      </w:r>
                      <w:r>
                        <w:rPr>
                          <w:sz w:val="20"/>
                          <w:szCs w:val="20"/>
                        </w:rPr>
                        <w:t>and may occur in part or entirely within the cytosol. Refer to the Abbreviations page for full gene and metabolite names.</w:t>
                      </w:r>
                      <w:r w:rsidRPr="00C64BBB">
                        <w:rPr>
                          <w:sz w:val="20"/>
                          <w:szCs w:val="20"/>
                        </w:rPr>
                        <w:t xml:space="preserve"> </w:t>
                      </w:r>
                      <w:r>
                        <w:rPr>
                          <w:sz w:val="20"/>
                          <w:szCs w:val="20"/>
                        </w:rPr>
                        <w:t xml:space="preserve">Pathways based on  Andre </w:t>
                      </w:r>
                      <w:r w:rsidRPr="00490409">
                        <w:rPr>
                          <w:i/>
                          <w:sz w:val="20"/>
                          <w:szCs w:val="20"/>
                        </w:rPr>
                        <w:t>et al</w:t>
                      </w:r>
                      <w:r>
                        <w:rPr>
                          <w:sz w:val="20"/>
                          <w:szCs w:val="20"/>
                        </w:rPr>
                        <w:t>.</w:t>
                      </w:r>
                      <w:r w:rsidRPr="00325DE0">
                        <w:rPr>
                          <w:sz w:val="20"/>
                          <w:szCs w:val="20"/>
                        </w:rPr>
                        <w:t xml:space="preserve"> </w:t>
                      </w:r>
                      <w:r>
                        <w:rPr>
                          <w:sz w:val="20"/>
                          <w:szCs w:val="20"/>
                        </w:rPr>
                        <w:t>(</w:t>
                      </w:r>
                      <w:r w:rsidRPr="00325DE0">
                        <w:rPr>
                          <w:sz w:val="20"/>
                          <w:szCs w:val="20"/>
                        </w:rPr>
                        <w:t>2007</w:t>
                      </w:r>
                      <w:r>
                        <w:rPr>
                          <w:sz w:val="20"/>
                          <w:szCs w:val="20"/>
                        </w:rPr>
                        <w:t>)</w:t>
                      </w:r>
                      <w:r w:rsidRPr="00325DE0">
                        <w:rPr>
                          <w:sz w:val="20"/>
                          <w:szCs w:val="20"/>
                        </w:rPr>
                        <w:t xml:space="preserve">; Johnson and Alric </w:t>
                      </w:r>
                      <w:r>
                        <w:rPr>
                          <w:sz w:val="20"/>
                          <w:szCs w:val="20"/>
                        </w:rPr>
                        <w:t>(</w:t>
                      </w:r>
                      <w:r w:rsidRPr="00325DE0">
                        <w:rPr>
                          <w:sz w:val="20"/>
                          <w:szCs w:val="20"/>
                        </w:rPr>
                        <w:t>2013</w:t>
                      </w:r>
                      <w:r>
                        <w:rPr>
                          <w:sz w:val="20"/>
                          <w:szCs w:val="20"/>
                        </w:rPr>
                        <w:t xml:space="preserve">); Li-Beisson </w:t>
                      </w:r>
                      <w:r w:rsidRPr="00490409">
                        <w:rPr>
                          <w:i/>
                          <w:sz w:val="20"/>
                          <w:szCs w:val="20"/>
                        </w:rPr>
                        <w:t>et al</w:t>
                      </w:r>
                      <w:r>
                        <w:rPr>
                          <w:sz w:val="20"/>
                          <w:szCs w:val="20"/>
                        </w:rPr>
                        <w:t>.</w:t>
                      </w:r>
                      <w:r w:rsidRPr="00325DE0">
                        <w:rPr>
                          <w:sz w:val="20"/>
                          <w:szCs w:val="20"/>
                        </w:rPr>
                        <w:t xml:space="preserve"> </w:t>
                      </w:r>
                      <w:r>
                        <w:rPr>
                          <w:sz w:val="20"/>
                          <w:szCs w:val="20"/>
                        </w:rPr>
                        <w:t>(</w:t>
                      </w:r>
                      <w:r w:rsidRPr="00325DE0">
                        <w:rPr>
                          <w:sz w:val="20"/>
                          <w:szCs w:val="20"/>
                        </w:rPr>
                        <w:t>2015</w:t>
                      </w:r>
                      <w:r>
                        <w:rPr>
                          <w:sz w:val="20"/>
                          <w:szCs w:val="20"/>
                        </w:rPr>
                        <w:t xml:space="preserve">); Li. X. </w:t>
                      </w:r>
                      <w:r w:rsidRPr="00490409">
                        <w:rPr>
                          <w:i/>
                          <w:sz w:val="20"/>
                          <w:szCs w:val="20"/>
                        </w:rPr>
                        <w:t>et al</w:t>
                      </w:r>
                      <w:r>
                        <w:rPr>
                          <w:sz w:val="20"/>
                          <w:szCs w:val="20"/>
                        </w:rPr>
                        <w:t>.</w:t>
                      </w:r>
                      <w:r w:rsidRPr="00325DE0">
                        <w:rPr>
                          <w:sz w:val="20"/>
                          <w:szCs w:val="20"/>
                        </w:rPr>
                        <w:t xml:space="preserve"> </w:t>
                      </w:r>
                      <w:r>
                        <w:rPr>
                          <w:sz w:val="20"/>
                          <w:szCs w:val="20"/>
                        </w:rPr>
                        <w:t>(</w:t>
                      </w:r>
                      <w:r w:rsidRPr="00325DE0">
                        <w:rPr>
                          <w:sz w:val="20"/>
                          <w:szCs w:val="20"/>
                        </w:rPr>
                        <w:t>2012</w:t>
                      </w:r>
                      <w:r>
                        <w:rPr>
                          <w:sz w:val="20"/>
                          <w:szCs w:val="20"/>
                        </w:rPr>
                        <w:t>)</w:t>
                      </w:r>
                      <w:r w:rsidRPr="00325DE0">
                        <w:rPr>
                          <w:sz w:val="20"/>
                          <w:szCs w:val="20"/>
                        </w:rPr>
                        <w:t xml:space="preserve">, </w:t>
                      </w:r>
                      <w:r>
                        <w:rPr>
                          <w:sz w:val="20"/>
                          <w:szCs w:val="20"/>
                        </w:rPr>
                        <w:t xml:space="preserve">Li. Y. </w:t>
                      </w:r>
                      <w:r w:rsidRPr="00490409">
                        <w:rPr>
                          <w:i/>
                          <w:sz w:val="20"/>
                          <w:szCs w:val="20"/>
                        </w:rPr>
                        <w:t>et al</w:t>
                      </w:r>
                      <w:r>
                        <w:rPr>
                          <w:sz w:val="20"/>
                          <w:szCs w:val="20"/>
                        </w:rPr>
                        <w:t>. (</w:t>
                      </w:r>
                      <w:r w:rsidRPr="00325DE0">
                        <w:rPr>
                          <w:sz w:val="20"/>
                          <w:szCs w:val="20"/>
                        </w:rPr>
                        <w:t>2013</w:t>
                      </w:r>
                      <w:r>
                        <w:rPr>
                          <w:sz w:val="20"/>
                          <w:szCs w:val="20"/>
                        </w:rPr>
                        <w:t>)</w:t>
                      </w:r>
                      <w:r w:rsidRPr="00325DE0">
                        <w:rPr>
                          <w:sz w:val="20"/>
                          <w:szCs w:val="20"/>
                        </w:rPr>
                        <w:t xml:space="preserve">; Plancke </w:t>
                      </w:r>
                      <w:r w:rsidRPr="00490409">
                        <w:rPr>
                          <w:i/>
                          <w:sz w:val="20"/>
                          <w:szCs w:val="20"/>
                        </w:rPr>
                        <w:t>et al</w:t>
                      </w:r>
                      <w:r>
                        <w:rPr>
                          <w:sz w:val="20"/>
                          <w:szCs w:val="20"/>
                        </w:rPr>
                        <w:t xml:space="preserve">. (2014); and Yoon </w:t>
                      </w:r>
                      <w:r w:rsidRPr="00490409">
                        <w:rPr>
                          <w:i/>
                          <w:sz w:val="20"/>
                          <w:szCs w:val="20"/>
                        </w:rPr>
                        <w:t>et al</w:t>
                      </w:r>
                      <w:r>
                        <w:rPr>
                          <w:sz w:val="20"/>
                          <w:szCs w:val="20"/>
                        </w:rPr>
                        <w:t>. (2012)</w:t>
                      </w:r>
                    </w:p>
                    <w:p w14:paraId="40271E10" w14:textId="77777777" w:rsidR="003B14DC" w:rsidRPr="00C64BBB" w:rsidRDefault="003B14DC" w:rsidP="005B3C0C">
                      <w:pPr>
                        <w:rPr>
                          <w:sz w:val="20"/>
                          <w:szCs w:val="20"/>
                        </w:rPr>
                      </w:pPr>
                      <w:r>
                        <w:rPr>
                          <w:sz w:val="20"/>
                          <w:szCs w:val="20"/>
                        </w:rPr>
                        <w:t xml:space="preserve"> </w:t>
                      </w:r>
                    </w:p>
                    <w:p w14:paraId="37B92CB3" w14:textId="77777777" w:rsidR="003B14DC" w:rsidRPr="00C64BBB" w:rsidRDefault="003B14DC" w:rsidP="005B3C0C">
                      <w:pPr>
                        <w:rPr>
                          <w:sz w:val="20"/>
                          <w:szCs w:val="20"/>
                        </w:rPr>
                      </w:pPr>
                    </w:p>
                    <w:p w14:paraId="55F4942F" w14:textId="77777777" w:rsidR="003B14DC" w:rsidRPr="00C64BBB" w:rsidRDefault="003B14DC" w:rsidP="005B3C0C">
                      <w:pPr>
                        <w:rPr>
                          <w:sz w:val="20"/>
                          <w:szCs w:val="20"/>
                        </w:rPr>
                      </w:pPr>
                    </w:p>
                    <w:p w14:paraId="22E5C204" w14:textId="77777777" w:rsidR="003B14DC" w:rsidRPr="00C64BBB" w:rsidRDefault="003B14DC" w:rsidP="005B3C0C">
                      <w:pPr>
                        <w:rPr>
                          <w:sz w:val="20"/>
                          <w:szCs w:val="20"/>
                        </w:rPr>
                      </w:pPr>
                    </w:p>
                    <w:p w14:paraId="6350DF5B" w14:textId="77777777" w:rsidR="003B14DC" w:rsidRPr="00C64BBB" w:rsidRDefault="003B14DC" w:rsidP="005B3C0C">
                      <w:pPr>
                        <w:rPr>
                          <w:sz w:val="20"/>
                          <w:szCs w:val="20"/>
                        </w:rPr>
                      </w:pPr>
                    </w:p>
                    <w:p w14:paraId="30957FF9" w14:textId="77777777" w:rsidR="003B14DC" w:rsidRPr="00C64BBB" w:rsidRDefault="003B14DC" w:rsidP="005B3C0C">
                      <w:pPr>
                        <w:rPr>
                          <w:sz w:val="20"/>
                          <w:szCs w:val="20"/>
                        </w:rPr>
                      </w:pPr>
                    </w:p>
                    <w:p w14:paraId="725B4C18" w14:textId="77777777" w:rsidR="003B14DC" w:rsidRPr="00C64BBB" w:rsidRDefault="003B14DC" w:rsidP="005B3C0C">
                      <w:pPr>
                        <w:rPr>
                          <w:sz w:val="20"/>
                          <w:szCs w:val="20"/>
                        </w:rPr>
                      </w:pPr>
                    </w:p>
                  </w:txbxContent>
                </v:textbox>
                <w10:wrap type="topAndBottom" anchorx="margin" anchory="margin"/>
              </v:shape>
            </w:pict>
          </mc:Fallback>
        </mc:AlternateContent>
      </w:r>
    </w:p>
    <w:p w14:paraId="5C113284" w14:textId="77777777" w:rsidR="005B3C0C" w:rsidRDefault="005B3C0C" w:rsidP="005B3C0C">
      <w:pPr>
        <w:pStyle w:val="Heading2"/>
        <w:spacing w:after="120" w:line="360" w:lineRule="auto"/>
        <w:rPr>
          <w:color w:val="auto"/>
        </w:rPr>
      </w:pPr>
      <w:bookmarkStart w:id="76" w:name="_Toc462059793"/>
      <w:r w:rsidRPr="005B3C0C">
        <w:rPr>
          <w:color w:val="auto"/>
        </w:rPr>
        <w:lastRenderedPageBreak/>
        <w:t>Materials and Methods</w:t>
      </w:r>
      <w:bookmarkEnd w:id="76"/>
    </w:p>
    <w:p w14:paraId="1ACBDB3B" w14:textId="77777777" w:rsidR="005B3C0C" w:rsidRPr="005B3C0C" w:rsidRDefault="005B3C0C" w:rsidP="005B3C0C">
      <w:pPr>
        <w:pStyle w:val="Heading3"/>
        <w:spacing w:after="120" w:line="360" w:lineRule="auto"/>
        <w:rPr>
          <w:b w:val="0"/>
          <w:color w:val="auto"/>
        </w:rPr>
      </w:pPr>
      <w:bookmarkStart w:id="77" w:name="_Toc462059794"/>
      <w:r w:rsidRPr="005B3C0C">
        <w:rPr>
          <w:b w:val="0"/>
          <w:color w:val="auto"/>
        </w:rPr>
        <w:t>Organism</w:t>
      </w:r>
      <w:bookmarkEnd w:id="77"/>
    </w:p>
    <w:p w14:paraId="19A621C8" w14:textId="77777777" w:rsidR="005B3C0C" w:rsidRPr="005B3C0C" w:rsidRDefault="005B3C0C" w:rsidP="005B3C0C">
      <w:pPr>
        <w:spacing w:line="360" w:lineRule="auto"/>
      </w:pPr>
      <w:r w:rsidRPr="005B3C0C">
        <w:rPr>
          <w:i/>
        </w:rPr>
        <w:t xml:space="preserve">Chlamydomonas reinhardtii </w:t>
      </w:r>
      <w:r w:rsidRPr="005B3C0C">
        <w:t>cc-4349 (cw-15, mt</w:t>
      </w:r>
      <w:r w:rsidRPr="005B3C0C">
        <w:rPr>
          <w:vertAlign w:val="superscript"/>
        </w:rPr>
        <w:t>-</w:t>
      </w:r>
      <w:r w:rsidRPr="005B3C0C">
        <w:t xml:space="preserve">) was obtained from the Chlamydomonas Resource Centre (University of Minnesota, USA). The strain lacks a cell wall or flagella, but otherwise is essentially a wild type strain. The strain originated from the Goodenough laboratory (University of Washington, USA) and was documented as subclone of the cc-4324/cc-4568 strain (Ball laboratory, University of Lille, France), which itself is the parental strain of the </w:t>
      </w:r>
      <w:r w:rsidRPr="005B3C0C">
        <w:rPr>
          <w:i/>
        </w:rPr>
        <w:t>sta6</w:t>
      </w:r>
      <w:r w:rsidRPr="005B3C0C">
        <w:t xml:space="preserve"> starchless mutant strain (cc-4333). The </w:t>
      </w:r>
      <w:r w:rsidRPr="005B3C0C">
        <w:rPr>
          <w:i/>
        </w:rPr>
        <w:t>sta6</w:t>
      </w:r>
      <w:r w:rsidRPr="005B3C0C">
        <w:t xml:space="preserve"> mutant accumulates significantly higher concentrations of TAG; consequently there has been extensive transcriptomic research with cc-4349 as a control strain </w:t>
      </w:r>
      <w:r w:rsidR="00BD03EC" w:rsidRPr="005B3C0C">
        <w:fldChar w:fldCharType="begin"/>
      </w:r>
      <w:r w:rsidR="00790A49">
        <w:instrText xml:space="preserve"> ADDIN ZOTERO_ITEM CSL_CITATION {"citationID":"JjqY0OVh","properties":{"formattedCitation":"(Blaby et al., 2013; Goodenough et al., 2014; Schmollinger et al., 2014)","plainCitation":"(Blaby et al., 2013; Goodenough et al., 2014; Schmollinger et al., 2014)"},"citationItems":[{"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2-fold in each strain. Expression of a small subset of “sensiti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Pr="005B3C0C">
        <w:t xml:space="preserve">(Blaby </w:t>
      </w:r>
      <w:r w:rsidR="00490409" w:rsidRPr="00490409">
        <w:rPr>
          <w:i/>
        </w:rPr>
        <w:t>et al</w:t>
      </w:r>
      <w:r w:rsidRPr="005B3C0C">
        <w:t xml:space="preserve">., 2013; Goodenough </w:t>
      </w:r>
      <w:r w:rsidR="00490409" w:rsidRPr="00490409">
        <w:rPr>
          <w:i/>
        </w:rPr>
        <w:t>et al</w:t>
      </w:r>
      <w:r w:rsidRPr="005B3C0C">
        <w:t xml:space="preserve">., 2014; Schmollinger </w:t>
      </w:r>
      <w:r w:rsidR="00490409" w:rsidRPr="00490409">
        <w:rPr>
          <w:i/>
        </w:rPr>
        <w:t>et al</w:t>
      </w:r>
      <w:r w:rsidRPr="005B3C0C">
        <w:t>., 2014)</w:t>
      </w:r>
      <w:r w:rsidR="00BD03EC" w:rsidRPr="005B3C0C">
        <w:fldChar w:fldCharType="end"/>
      </w:r>
      <w:r w:rsidRPr="005B3C0C">
        <w:t>.  Subsequent genomic sequencing revealed cc-4349 to be a mt</w:t>
      </w:r>
      <w:r w:rsidRPr="005B3C0C">
        <w:rPr>
          <w:vertAlign w:val="superscript"/>
        </w:rPr>
        <w:t>-</w:t>
      </w:r>
      <w:r w:rsidRPr="005B3C0C">
        <w:t xml:space="preserve"> mating type unlike the original Ball lab cc-4324 strain, and therefore could not be a parental clone of the </w:t>
      </w:r>
      <w:r w:rsidRPr="005B3C0C">
        <w:rPr>
          <w:i/>
        </w:rPr>
        <w:t>sta6</w:t>
      </w:r>
      <w:r w:rsidRPr="005B3C0C">
        <w:t xml:space="preserve"> strain </w:t>
      </w:r>
      <w:r w:rsidR="00BD03EC" w:rsidRPr="005B3C0C">
        <w:fldChar w:fldCharType="begin"/>
      </w:r>
      <w:r w:rsidR="00790A49">
        <w:instrText xml:space="preserve"> ADDIN ZOTERO_ITEM CSL_CITATION {"citationID":"181qgpbjgs","properties":{"formattedCitation":"(Blaby et al., 2013)","plainCitation":"(Blaby et al., 2013)"},"citationItems":[{"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schema":"https://github.com/citation-style-language/schema/raw/master/csl-citation.json"} </w:instrText>
      </w:r>
      <w:r w:rsidR="00BD03EC" w:rsidRPr="005B3C0C">
        <w:fldChar w:fldCharType="separate"/>
      </w:r>
      <w:r w:rsidRPr="005B3C0C">
        <w:t xml:space="preserve">(Blaby </w:t>
      </w:r>
      <w:r w:rsidR="00490409" w:rsidRPr="00490409">
        <w:rPr>
          <w:i/>
        </w:rPr>
        <w:t>et al</w:t>
      </w:r>
      <w:r w:rsidRPr="005B3C0C">
        <w:t>., 2013)</w:t>
      </w:r>
      <w:r w:rsidR="00BD03EC" w:rsidRPr="005B3C0C">
        <w:fldChar w:fldCharType="end"/>
      </w:r>
      <w:r w:rsidRPr="005B3C0C">
        <w:t xml:space="preserve">. Nevertheless, due to the extensive transcriptomic data available for comparison, the cc-4349 strain was used in this study to investigate the influence of photoperiod and organic carbon addition on the lipid and carbon metabolism during nitrogen stress. </w:t>
      </w:r>
      <w:r w:rsidRPr="005B3C0C">
        <w:rPr>
          <w:i/>
        </w:rPr>
        <w:t xml:space="preserve">C. reinhardtii </w:t>
      </w:r>
      <w:r w:rsidRPr="005B3C0C">
        <w:t>cc-4349</w:t>
      </w:r>
      <w:r w:rsidRPr="005B3C0C">
        <w:rPr>
          <w:i/>
        </w:rPr>
        <w:t xml:space="preserve"> </w:t>
      </w:r>
      <w:r w:rsidRPr="005B3C0C">
        <w:t>was maintained on an antibiotic HSMA agar plate as described in Section 2.6.2.</w:t>
      </w:r>
    </w:p>
    <w:p w14:paraId="156AA3BD" w14:textId="77777777" w:rsidR="005B3C0C" w:rsidRPr="005B3C0C" w:rsidRDefault="005B3C0C" w:rsidP="005B3C0C">
      <w:pPr>
        <w:pStyle w:val="Heading3"/>
        <w:spacing w:after="120" w:line="360" w:lineRule="auto"/>
        <w:rPr>
          <w:b w:val="0"/>
          <w:color w:val="auto"/>
        </w:rPr>
      </w:pPr>
      <w:bookmarkStart w:id="78" w:name="_Toc462059795"/>
      <w:r w:rsidRPr="005B3C0C">
        <w:rPr>
          <w:b w:val="0"/>
          <w:color w:val="auto"/>
        </w:rPr>
        <w:t>Growth conditions</w:t>
      </w:r>
      <w:bookmarkEnd w:id="78"/>
    </w:p>
    <w:p w14:paraId="37185856" w14:textId="77777777" w:rsidR="005B3C0C" w:rsidRPr="005B3C0C" w:rsidRDefault="005B3C0C" w:rsidP="005B3C0C">
      <w:pPr>
        <w:spacing w:line="360" w:lineRule="auto"/>
        <w:rPr>
          <w:szCs w:val="24"/>
        </w:rPr>
      </w:pPr>
      <w:r w:rsidRPr="005B3C0C">
        <w:rPr>
          <w:i/>
        </w:rPr>
        <w:t xml:space="preserve">Chlamydomonas reinhardtii </w:t>
      </w:r>
      <w:r w:rsidRPr="005B3C0C">
        <w:t>cc-4349</w:t>
      </w:r>
      <w:r w:rsidRPr="005B3C0C">
        <w:rPr>
          <w:i/>
        </w:rPr>
        <w:t xml:space="preserve"> </w:t>
      </w:r>
      <w:r w:rsidRPr="005B3C0C">
        <w:t>was grown in HSM medium (described in Section 2.1.2). For mixotrophic growth treatments, the base medium was modified with the addition of 20 mM potassium acetate</w:t>
      </w:r>
      <w:r w:rsidR="001A3FEB">
        <w:t xml:space="preserve"> (described in Section 2.1.2). </w:t>
      </w:r>
      <w:r w:rsidRPr="005B3C0C">
        <w:t>Cultures were grown in 1000 ml Erlenmeyer flasks containing 500 ml of medium. Cultures were inoculated at 1% (v/v) to an initial cell density of approximately 1.89 x 10</w:t>
      </w:r>
      <w:r w:rsidRPr="005B3C0C">
        <w:rPr>
          <w:vertAlign w:val="superscript"/>
        </w:rPr>
        <w:t xml:space="preserve">5 </w:t>
      </w:r>
      <w:r w:rsidRPr="005B3C0C">
        <w:t>cells ml</w:t>
      </w:r>
      <w:r w:rsidRPr="005B3C0C">
        <w:rPr>
          <w:vertAlign w:val="superscript"/>
        </w:rPr>
        <w:t>-1</w:t>
      </w:r>
      <w:r w:rsidRPr="005B3C0C">
        <w:t xml:space="preserve">. Pre-cultures were grown autotrophically under continuous light and inoculated from antibiotic agar plates to reduce bacteria contamination (Section 2.6.2). Cultures were grown under </w:t>
      </w:r>
      <w:r w:rsidRPr="005B3C0C">
        <w:rPr>
          <w:szCs w:val="24"/>
        </w:rPr>
        <w:t>100 ± 5 µmols photon m</w:t>
      </w:r>
      <w:r w:rsidRPr="005B3C0C">
        <w:rPr>
          <w:szCs w:val="24"/>
          <w:vertAlign w:val="superscript"/>
        </w:rPr>
        <w:t>-2</w:t>
      </w:r>
      <w:r w:rsidRPr="005B3C0C">
        <w:rPr>
          <w:szCs w:val="24"/>
        </w:rPr>
        <w:t xml:space="preserve"> s</w:t>
      </w:r>
      <w:r w:rsidRPr="005B3C0C">
        <w:rPr>
          <w:szCs w:val="24"/>
          <w:vertAlign w:val="superscript"/>
        </w:rPr>
        <w:t>- 1</w:t>
      </w:r>
      <w:r w:rsidRPr="005B3C0C">
        <w:rPr>
          <w:szCs w:val="24"/>
        </w:rPr>
        <w:t xml:space="preserve"> illumination and shaken continuously at 125 rpm (SSL1 Orbital Shaker, Stuart, UK) in a temperature controlled room (25°C ± 1). Cultures were grown under either a 12 hour light, 12 hour dark photoperiod (12 L) or a 24 hour light continuous photoperiod (24 L). In total, five treatments were cultivated (Table </w:t>
      </w:r>
      <w:r w:rsidR="000F129C">
        <w:rPr>
          <w:szCs w:val="24"/>
        </w:rPr>
        <w:t>12</w:t>
      </w:r>
      <w:r w:rsidRPr="005B3C0C">
        <w:rPr>
          <w:szCs w:val="24"/>
        </w:rPr>
        <w:t xml:space="preserve">); </w:t>
      </w:r>
      <w:r w:rsidRPr="005B3C0C">
        <w:rPr>
          <w:szCs w:val="24"/>
        </w:rPr>
        <w:lastRenderedPageBreak/>
        <w:t xml:space="preserve">autotrophic under 24 L (A-24-NF), autotrophic under 12 L (A-12-NF), mixotrophic under 24 L (M-24-NF), mixotrophic under 12 L (M-12-NF) and a control mixotrophic culture grown under 24 L (M-24-C) Treatments were grown in separate experiments due to space and processing time limitations. </w:t>
      </w:r>
    </w:p>
    <w:p w14:paraId="3C01AA71" w14:textId="77777777" w:rsidR="000F129C" w:rsidRDefault="005128F7" w:rsidP="005B3C0C">
      <w:pPr>
        <w:spacing w:line="360" w:lineRule="auto"/>
      </w:pPr>
      <w:r>
        <w:rPr>
          <w:noProof/>
          <w:szCs w:val="24"/>
          <w:lang w:eastAsia="en-GB"/>
        </w:rPr>
        <mc:AlternateContent>
          <mc:Choice Requires="wps">
            <w:drawing>
              <wp:anchor distT="0" distB="0" distL="114300" distR="114300" simplePos="0" relativeHeight="251543040" behindDoc="0" locked="0" layoutInCell="1" allowOverlap="1" wp14:anchorId="1F90831C" wp14:editId="02885455">
                <wp:simplePos x="0" y="0"/>
                <wp:positionH relativeFrom="column">
                  <wp:posOffset>893445</wp:posOffset>
                </wp:positionH>
                <wp:positionV relativeFrom="paragraph">
                  <wp:posOffset>73660</wp:posOffset>
                </wp:positionV>
                <wp:extent cx="3462020" cy="1908175"/>
                <wp:effectExtent l="0" t="0" r="0" b="0"/>
                <wp:wrapTopAndBottom/>
                <wp:docPr id="379"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2020" cy="19081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AE2BB72" w14:textId="77777777" w:rsidR="003B14DC" w:rsidRPr="00272008" w:rsidRDefault="003B14DC" w:rsidP="005B3C0C">
                            <w:pPr>
                              <w:rPr>
                                <w:sz w:val="20"/>
                                <w:szCs w:val="20"/>
                              </w:rPr>
                            </w:pPr>
                            <w:r w:rsidRPr="00272008">
                              <w:rPr>
                                <w:sz w:val="20"/>
                                <w:szCs w:val="20"/>
                              </w:rPr>
                              <w:t xml:space="preserve">   </w:t>
                            </w:r>
                            <w:r w:rsidRPr="00272008">
                              <w:rPr>
                                <w:b/>
                                <w:sz w:val="20"/>
                                <w:szCs w:val="20"/>
                              </w:rPr>
                              <w:t xml:space="preserve">Table </w:t>
                            </w:r>
                            <w:r>
                              <w:rPr>
                                <w:b/>
                                <w:sz w:val="20"/>
                                <w:szCs w:val="20"/>
                              </w:rPr>
                              <w:t>12</w:t>
                            </w:r>
                            <w:r w:rsidRPr="00272008">
                              <w:rPr>
                                <w:sz w:val="20"/>
                                <w:szCs w:val="20"/>
                              </w:rPr>
                              <w:t xml:space="preserve"> Treatment conditions</w:t>
                            </w:r>
                          </w:p>
                          <w:tbl>
                            <w:tblPr>
                              <w:tblStyle w:val="TableGrid2"/>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088"/>
                              <w:gridCol w:w="857"/>
                              <w:gridCol w:w="1830"/>
                              <w:gridCol w:w="943"/>
                            </w:tblGrid>
                            <w:tr w:rsidR="003B14DC" w:rsidRPr="005011E8" w14:paraId="08601994" w14:textId="77777777" w:rsidTr="005B3C0C">
                              <w:trPr>
                                <w:trHeight w:val="281"/>
                              </w:trPr>
                              <w:tc>
                                <w:tcPr>
                                  <w:tcW w:w="0" w:type="auto"/>
                                  <w:tcBorders>
                                    <w:top w:val="single" w:sz="4" w:space="0" w:color="auto"/>
                                    <w:bottom w:val="single" w:sz="4" w:space="0" w:color="auto"/>
                                  </w:tcBorders>
                                  <w:hideMark/>
                                </w:tcPr>
                                <w:p w14:paraId="773DDA94" w14:textId="77777777" w:rsidR="003B14DC" w:rsidRPr="005011E8" w:rsidRDefault="003B14D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Pr>
                                      <w:rFonts w:cs="Arial"/>
                                      <w:sz w:val="20"/>
                                      <w:szCs w:val="20"/>
                                      <w:lang w:eastAsia="en-GB"/>
                                    </w:rPr>
                                    <w:t>Treatment</w:t>
                                  </w:r>
                                </w:p>
                              </w:tc>
                              <w:tc>
                                <w:tcPr>
                                  <w:tcW w:w="0" w:type="auto"/>
                                  <w:tcBorders>
                                    <w:top w:val="single" w:sz="4" w:space="0" w:color="auto"/>
                                    <w:bottom w:val="single" w:sz="4" w:space="0" w:color="auto"/>
                                  </w:tcBorders>
                                  <w:hideMark/>
                                </w:tcPr>
                                <w:p w14:paraId="1AF75BA0" w14:textId="77777777" w:rsidR="003B14DC" w:rsidRPr="005011E8" w:rsidRDefault="003B14D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Pr>
                                      <w:rFonts w:eastAsia="Calibri" w:cs="Arial"/>
                                      <w:sz w:val="20"/>
                                      <w:szCs w:val="20"/>
                                      <w:lang w:eastAsia="en-GB"/>
                                    </w:rPr>
                                    <w:t>Acetate</w:t>
                                  </w:r>
                                </w:p>
                              </w:tc>
                              <w:tc>
                                <w:tcPr>
                                  <w:tcW w:w="0" w:type="auto"/>
                                  <w:tcBorders>
                                    <w:top w:val="single" w:sz="4" w:space="0" w:color="auto"/>
                                    <w:bottom w:val="single" w:sz="4" w:space="0" w:color="auto"/>
                                  </w:tcBorders>
                                  <w:hideMark/>
                                </w:tcPr>
                                <w:p w14:paraId="1E82C658" w14:textId="77777777" w:rsidR="003B14DC" w:rsidRPr="005011E8" w:rsidRDefault="003B14D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Pr>
                                      <w:rFonts w:eastAsia="Calibri" w:cs="Arial"/>
                                      <w:sz w:val="20"/>
                                      <w:szCs w:val="20"/>
                                      <w:lang w:eastAsia="en-GB"/>
                                    </w:rPr>
                                    <w:t>Light period (hours)</w:t>
                                  </w:r>
                                </w:p>
                              </w:tc>
                              <w:tc>
                                <w:tcPr>
                                  <w:tcW w:w="0" w:type="auto"/>
                                  <w:tcBorders>
                                    <w:top w:val="single" w:sz="4" w:space="0" w:color="auto"/>
                                    <w:bottom w:val="single" w:sz="4" w:space="0" w:color="auto"/>
                                  </w:tcBorders>
                                </w:tcPr>
                                <w:p w14:paraId="19FFE0CF" w14:textId="77777777" w:rsidR="003B14DC" w:rsidRPr="005011E8" w:rsidRDefault="003B14D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Pr>
                                      <w:rFonts w:eastAsia="Calibri" w:cs="Arial"/>
                                      <w:sz w:val="20"/>
                                      <w:szCs w:val="20"/>
                                      <w:lang w:eastAsia="en-GB"/>
                                    </w:rPr>
                                    <w:t>Nitrogen</w:t>
                                  </w:r>
                                  <w:r w:rsidRPr="005011E8">
                                    <w:rPr>
                                      <w:rFonts w:eastAsia="Calibri" w:cs="Arial"/>
                                      <w:sz w:val="20"/>
                                      <w:szCs w:val="20"/>
                                      <w:lang w:eastAsia="en-GB"/>
                                    </w:rPr>
                                    <w:t xml:space="preserve"> </w:t>
                                  </w:r>
                                </w:p>
                              </w:tc>
                            </w:tr>
                            <w:tr w:rsidR="003B14DC" w:rsidRPr="005011E8" w14:paraId="182DAEDB" w14:textId="77777777" w:rsidTr="005B3C0C">
                              <w:trPr>
                                <w:trHeight w:val="284"/>
                              </w:trPr>
                              <w:tc>
                                <w:tcPr>
                                  <w:tcW w:w="0" w:type="auto"/>
                                  <w:tcBorders>
                                    <w:top w:val="single" w:sz="4" w:space="0" w:color="auto"/>
                                  </w:tcBorders>
                                </w:tcPr>
                                <w:p w14:paraId="69C1F4F7" w14:textId="77777777" w:rsidR="003B14DC" w:rsidRPr="005D4C0A"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p w14:paraId="50DF9C65"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eastAsia="Calibri" w:cs="Arial"/>
                                      <w:sz w:val="2"/>
                                      <w:szCs w:val="2"/>
                                      <w:lang w:eastAsia="en-GB"/>
                                    </w:rPr>
                                  </w:pPr>
                                  <w:r>
                                    <w:rPr>
                                      <w:rFonts w:cs="Arial"/>
                                      <w:sz w:val="20"/>
                                      <w:szCs w:val="20"/>
                                      <w:lang w:eastAsia="en-GB"/>
                                    </w:rPr>
                                    <w:t>M-24-C</w:t>
                                  </w:r>
                                </w:p>
                              </w:tc>
                              <w:tc>
                                <w:tcPr>
                                  <w:tcW w:w="0" w:type="auto"/>
                                  <w:tcBorders>
                                    <w:top w:val="single" w:sz="4" w:space="0" w:color="auto"/>
                                  </w:tcBorders>
                                </w:tcPr>
                                <w:p w14:paraId="2D7FA16A" w14:textId="77777777" w:rsidR="003B14DC" w:rsidRPr="005D4C0A" w:rsidRDefault="003B14DC" w:rsidP="005B3C0C">
                                  <w:pPr>
                                    <w:spacing w:line="240" w:lineRule="auto"/>
                                    <w:contextualSpacing/>
                                    <w:jc w:val="left"/>
                                    <w:rPr>
                                      <w:rFonts w:asciiTheme="majorHAnsi" w:hAnsiTheme="majorHAnsi" w:cs="Arial"/>
                                      <w:sz w:val="4"/>
                                      <w:szCs w:val="4"/>
                                      <w:lang w:eastAsia="en-GB"/>
                                    </w:rPr>
                                  </w:pPr>
                                </w:p>
                                <w:p w14:paraId="1460275E" w14:textId="77777777" w:rsidR="003B14DC" w:rsidRPr="005011E8" w:rsidRDefault="003B14DC" w:rsidP="005B3C0C">
                                  <w:pPr>
                                    <w:spacing w:line="240" w:lineRule="auto"/>
                                    <w:jc w:val="left"/>
                                    <w:rPr>
                                      <w:rFonts w:asciiTheme="majorHAnsi" w:hAnsiTheme="majorHAnsi" w:cs="Arial"/>
                                      <w:sz w:val="20"/>
                                      <w:szCs w:val="20"/>
                                      <w:lang w:eastAsia="en-GB"/>
                                    </w:rPr>
                                  </w:pPr>
                                  <w:r>
                                    <w:rPr>
                                      <w:rFonts w:asciiTheme="majorHAnsi" w:hAnsiTheme="majorHAnsi" w:cs="Arial"/>
                                      <w:sz w:val="20"/>
                                      <w:szCs w:val="20"/>
                                      <w:lang w:eastAsia="en-GB"/>
                                    </w:rPr>
                                    <w:t>+</w:t>
                                  </w:r>
                                </w:p>
                              </w:tc>
                              <w:tc>
                                <w:tcPr>
                                  <w:tcW w:w="0" w:type="auto"/>
                                  <w:tcBorders>
                                    <w:top w:val="single" w:sz="4" w:space="0" w:color="auto"/>
                                  </w:tcBorders>
                                </w:tcPr>
                                <w:p w14:paraId="47D2FC0B" w14:textId="77777777" w:rsidR="003B14DC" w:rsidRPr="005D4C0A" w:rsidRDefault="003B14DC" w:rsidP="005B3C0C">
                                  <w:pPr>
                                    <w:tabs>
                                      <w:tab w:val="left" w:pos="567"/>
                                      <w:tab w:val="left" w:pos="1134"/>
                                    </w:tabs>
                                    <w:autoSpaceDE w:val="0"/>
                                    <w:autoSpaceDN w:val="0"/>
                                    <w:adjustRightInd w:val="0"/>
                                    <w:spacing w:after="0" w:line="240" w:lineRule="auto"/>
                                    <w:ind w:right="113"/>
                                    <w:jc w:val="left"/>
                                    <w:rPr>
                                      <w:rFonts w:ascii="Calibri" w:hAnsi="Calibri"/>
                                      <w:sz w:val="4"/>
                                      <w:szCs w:val="4"/>
                                    </w:rPr>
                                  </w:pPr>
                                </w:p>
                                <w:p w14:paraId="041C02FF"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ascii="Calibri" w:hAnsi="Calibri"/>
                                      <w:sz w:val="4"/>
                                      <w:szCs w:val="4"/>
                                    </w:rPr>
                                  </w:pPr>
                                  <w:r>
                                    <w:rPr>
                                      <w:rFonts w:ascii="Calibri" w:hAnsi="Calibri"/>
                                      <w:sz w:val="20"/>
                                    </w:rPr>
                                    <w:t>24</w:t>
                                  </w:r>
                                </w:p>
                              </w:tc>
                              <w:tc>
                                <w:tcPr>
                                  <w:tcW w:w="0" w:type="auto"/>
                                  <w:tcBorders>
                                    <w:top w:val="single" w:sz="4" w:space="0" w:color="auto"/>
                                  </w:tcBorders>
                                </w:tcPr>
                                <w:p w14:paraId="41ABB1AD" w14:textId="77777777" w:rsidR="003B14DC" w:rsidRPr="005D4C0A" w:rsidRDefault="003B14DC" w:rsidP="005B3C0C">
                                  <w:pPr>
                                    <w:tabs>
                                      <w:tab w:val="left" w:pos="567"/>
                                      <w:tab w:val="left" w:pos="1134"/>
                                    </w:tabs>
                                    <w:autoSpaceDE w:val="0"/>
                                    <w:autoSpaceDN w:val="0"/>
                                    <w:adjustRightInd w:val="0"/>
                                    <w:spacing w:after="0" w:line="240" w:lineRule="auto"/>
                                    <w:ind w:right="113"/>
                                    <w:jc w:val="left"/>
                                    <w:rPr>
                                      <w:rFonts w:ascii="Calibri" w:hAnsi="Calibri"/>
                                      <w:sz w:val="4"/>
                                      <w:szCs w:val="4"/>
                                    </w:rPr>
                                  </w:pPr>
                                </w:p>
                                <w:p w14:paraId="72CC06CC"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eastAsia="Calibri" w:cs="Arial"/>
                                      <w:sz w:val="20"/>
                                      <w:szCs w:val="20"/>
                                      <w:lang w:eastAsia="en-GB"/>
                                    </w:rPr>
                                  </w:pPr>
                                  <w:r>
                                    <w:rPr>
                                      <w:rFonts w:ascii="Calibri" w:hAnsi="Calibri"/>
                                      <w:sz w:val="20"/>
                                      <w:szCs w:val="20"/>
                                    </w:rPr>
                                    <w:t>+</w:t>
                                  </w:r>
                                </w:p>
                              </w:tc>
                            </w:tr>
                            <w:tr w:rsidR="003B14DC" w:rsidRPr="005011E8" w14:paraId="10F1A111" w14:textId="77777777" w:rsidTr="005B3C0C">
                              <w:trPr>
                                <w:trHeight w:val="284"/>
                              </w:trPr>
                              <w:tc>
                                <w:tcPr>
                                  <w:tcW w:w="0" w:type="auto"/>
                                </w:tcPr>
                                <w:p w14:paraId="2B99CD05" w14:textId="77777777" w:rsidR="003B14DC" w:rsidRDefault="003B14DC" w:rsidP="005B3C0C">
                                  <w:pPr>
                                    <w:tabs>
                                      <w:tab w:val="left" w:pos="567"/>
                                      <w:tab w:val="left" w:pos="1134"/>
                                    </w:tabs>
                                    <w:autoSpaceDE w:val="0"/>
                                    <w:autoSpaceDN w:val="0"/>
                                    <w:adjustRightInd w:val="0"/>
                                    <w:spacing w:after="0" w:line="240" w:lineRule="auto"/>
                                    <w:ind w:right="113"/>
                                    <w:jc w:val="left"/>
                                    <w:rPr>
                                      <w:rFonts w:eastAsia="Calibri" w:cs="Arial"/>
                                      <w:sz w:val="20"/>
                                      <w:szCs w:val="20"/>
                                      <w:lang w:eastAsia="en-GB"/>
                                    </w:rPr>
                                  </w:pPr>
                                  <w:r>
                                    <w:rPr>
                                      <w:rFonts w:eastAsia="Calibri" w:cs="Arial"/>
                                      <w:sz w:val="20"/>
                                      <w:szCs w:val="20"/>
                                      <w:lang w:eastAsia="en-GB"/>
                                    </w:rPr>
                                    <w:t>M-24-NF</w:t>
                                  </w:r>
                                </w:p>
                                <w:p w14:paraId="465AFAE7" w14:textId="77777777" w:rsidR="003B14DC" w:rsidRPr="005D4C0A" w:rsidRDefault="003B14DC" w:rsidP="005B3C0C">
                                  <w:pPr>
                                    <w:tabs>
                                      <w:tab w:val="left" w:pos="567"/>
                                      <w:tab w:val="left" w:pos="1134"/>
                                    </w:tabs>
                                    <w:autoSpaceDE w:val="0"/>
                                    <w:autoSpaceDN w:val="0"/>
                                    <w:adjustRightInd w:val="0"/>
                                    <w:spacing w:after="0" w:line="240" w:lineRule="auto"/>
                                    <w:ind w:right="113"/>
                                    <w:jc w:val="left"/>
                                    <w:rPr>
                                      <w:rFonts w:eastAsia="Calibri" w:cs="Arial"/>
                                      <w:sz w:val="10"/>
                                      <w:szCs w:val="10"/>
                                      <w:lang w:eastAsia="en-GB"/>
                                    </w:rPr>
                                  </w:pPr>
                                </w:p>
                              </w:tc>
                              <w:tc>
                                <w:tcPr>
                                  <w:tcW w:w="0" w:type="auto"/>
                                </w:tcPr>
                                <w:p w14:paraId="2B5851B3"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asciiTheme="majorHAnsi" w:hAnsiTheme="majorHAnsi" w:cs="Arial"/>
                                      <w:sz w:val="20"/>
                                      <w:szCs w:val="20"/>
                                      <w:vertAlign w:val="superscript"/>
                                      <w:lang w:eastAsia="en-GB"/>
                                    </w:rPr>
                                  </w:pPr>
                                  <w:r>
                                    <w:rPr>
                                      <w:rFonts w:asciiTheme="majorHAnsi" w:hAnsiTheme="majorHAnsi" w:cs="Arial"/>
                                      <w:sz w:val="20"/>
                                      <w:szCs w:val="20"/>
                                      <w:lang w:eastAsia="en-GB"/>
                                    </w:rPr>
                                    <w:t>+</w:t>
                                  </w:r>
                                </w:p>
                              </w:tc>
                              <w:tc>
                                <w:tcPr>
                                  <w:tcW w:w="0" w:type="auto"/>
                                </w:tcPr>
                                <w:p w14:paraId="76431B70"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ascii="Calibri" w:hAnsi="Calibri"/>
                                      <w:sz w:val="20"/>
                                    </w:rPr>
                                    <w:t>24</w:t>
                                  </w:r>
                                </w:p>
                                <w:p w14:paraId="0780889C"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0" w:type="auto"/>
                                </w:tcPr>
                                <w:p w14:paraId="690571F5"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w:t>
                                  </w:r>
                                </w:p>
                              </w:tc>
                            </w:tr>
                            <w:tr w:rsidR="003B14DC" w:rsidRPr="005011E8" w14:paraId="715F38FA" w14:textId="77777777" w:rsidTr="005B3C0C">
                              <w:trPr>
                                <w:trHeight w:val="284"/>
                              </w:trPr>
                              <w:tc>
                                <w:tcPr>
                                  <w:tcW w:w="0" w:type="auto"/>
                                </w:tcPr>
                                <w:p w14:paraId="20BCD395"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M-12-NF</w:t>
                                  </w:r>
                                </w:p>
                              </w:tc>
                              <w:tc>
                                <w:tcPr>
                                  <w:tcW w:w="0" w:type="auto"/>
                                </w:tcPr>
                                <w:p w14:paraId="070DBCC5" w14:textId="77777777" w:rsidR="003B14DC" w:rsidRPr="005011E8" w:rsidRDefault="003B14DC" w:rsidP="005B3C0C">
                                  <w:pPr>
                                    <w:spacing w:line="240" w:lineRule="auto"/>
                                    <w:jc w:val="left"/>
                                    <w:rPr>
                                      <w:rFonts w:asciiTheme="majorHAnsi" w:hAnsiTheme="majorHAnsi" w:cs="Arial"/>
                                      <w:sz w:val="20"/>
                                      <w:szCs w:val="20"/>
                                      <w:vertAlign w:val="superscript"/>
                                      <w:lang w:eastAsia="en-GB"/>
                                    </w:rPr>
                                  </w:pPr>
                                  <w:r>
                                    <w:rPr>
                                      <w:rFonts w:asciiTheme="majorHAnsi" w:hAnsiTheme="majorHAnsi" w:cs="Arial"/>
                                      <w:sz w:val="20"/>
                                      <w:szCs w:val="20"/>
                                      <w:lang w:eastAsia="en-GB"/>
                                    </w:rPr>
                                    <w:t>+</w:t>
                                  </w:r>
                                </w:p>
                              </w:tc>
                              <w:tc>
                                <w:tcPr>
                                  <w:tcW w:w="0" w:type="auto"/>
                                </w:tcPr>
                                <w:p w14:paraId="350F898A"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12</w:t>
                                  </w:r>
                                </w:p>
                                <w:p w14:paraId="301C40E9"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0" w:type="auto"/>
                                </w:tcPr>
                                <w:p w14:paraId="46F2F2F3"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w:t>
                                  </w:r>
                                </w:p>
                              </w:tc>
                            </w:tr>
                            <w:tr w:rsidR="003B14DC" w:rsidRPr="005011E8" w14:paraId="31DAE725" w14:textId="77777777" w:rsidTr="005B3C0C">
                              <w:trPr>
                                <w:trHeight w:val="284"/>
                              </w:trPr>
                              <w:tc>
                                <w:tcPr>
                                  <w:tcW w:w="0" w:type="auto"/>
                                </w:tcPr>
                                <w:p w14:paraId="6D19D3D1"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A-24-NF</w:t>
                                  </w:r>
                                </w:p>
                              </w:tc>
                              <w:tc>
                                <w:tcPr>
                                  <w:tcW w:w="0" w:type="auto"/>
                                </w:tcPr>
                                <w:p w14:paraId="12DFE2A7" w14:textId="77777777" w:rsidR="003B14DC" w:rsidRPr="005011E8" w:rsidRDefault="003B14DC" w:rsidP="005B3C0C">
                                  <w:pPr>
                                    <w:spacing w:line="240" w:lineRule="auto"/>
                                    <w:jc w:val="left"/>
                                    <w:rPr>
                                      <w:rFonts w:asciiTheme="majorHAnsi" w:hAnsiTheme="majorHAnsi" w:cs="Arial"/>
                                      <w:sz w:val="20"/>
                                      <w:szCs w:val="20"/>
                                      <w:shd w:val="clear" w:color="auto" w:fill="FFFFFF"/>
                                    </w:rPr>
                                  </w:pPr>
                                  <w:r>
                                    <w:rPr>
                                      <w:rFonts w:asciiTheme="majorHAnsi" w:hAnsiTheme="majorHAnsi" w:cs="Arial"/>
                                      <w:sz w:val="20"/>
                                      <w:szCs w:val="20"/>
                                      <w:shd w:val="clear" w:color="auto" w:fill="FFFFFF"/>
                                    </w:rPr>
                                    <w:t>-</w:t>
                                  </w:r>
                                </w:p>
                              </w:tc>
                              <w:tc>
                                <w:tcPr>
                                  <w:tcW w:w="0" w:type="auto"/>
                                </w:tcPr>
                                <w:p w14:paraId="3206DF89"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24</w:t>
                                  </w:r>
                                </w:p>
                                <w:p w14:paraId="4CBA4D75"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0" w:type="auto"/>
                                </w:tcPr>
                                <w:p w14:paraId="223A4E4F"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w:t>
                                  </w:r>
                                </w:p>
                              </w:tc>
                            </w:tr>
                            <w:tr w:rsidR="003B14DC" w:rsidRPr="005011E8" w14:paraId="0C4445F3" w14:textId="77777777" w:rsidTr="005B3C0C">
                              <w:trPr>
                                <w:trHeight w:val="284"/>
                              </w:trPr>
                              <w:tc>
                                <w:tcPr>
                                  <w:tcW w:w="0" w:type="auto"/>
                                </w:tcPr>
                                <w:p w14:paraId="35E243FE"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A-12-NF</w:t>
                                  </w:r>
                                </w:p>
                              </w:tc>
                              <w:tc>
                                <w:tcPr>
                                  <w:tcW w:w="0" w:type="auto"/>
                                </w:tcPr>
                                <w:p w14:paraId="4457410A" w14:textId="77777777" w:rsidR="003B14DC" w:rsidRPr="005011E8" w:rsidRDefault="003B14DC" w:rsidP="005B3C0C">
                                  <w:pPr>
                                    <w:spacing w:line="240" w:lineRule="auto"/>
                                    <w:jc w:val="left"/>
                                    <w:rPr>
                                      <w:rFonts w:asciiTheme="majorHAnsi" w:hAnsiTheme="majorHAnsi" w:cs="Arial"/>
                                      <w:sz w:val="20"/>
                                      <w:szCs w:val="20"/>
                                      <w:shd w:val="clear" w:color="auto" w:fill="FFFFFF"/>
                                    </w:rPr>
                                  </w:pPr>
                                  <w:r>
                                    <w:rPr>
                                      <w:rFonts w:asciiTheme="majorHAnsi" w:hAnsiTheme="majorHAnsi" w:cs="Arial"/>
                                      <w:sz w:val="20"/>
                                      <w:szCs w:val="20"/>
                                      <w:shd w:val="clear" w:color="auto" w:fill="FFFFFF"/>
                                    </w:rPr>
                                    <w:t>-</w:t>
                                  </w:r>
                                </w:p>
                              </w:tc>
                              <w:tc>
                                <w:tcPr>
                                  <w:tcW w:w="0" w:type="auto"/>
                                </w:tcPr>
                                <w:p w14:paraId="6266E756"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ascii="Calibri" w:hAnsi="Calibri"/>
                                      <w:sz w:val="20"/>
                                    </w:rPr>
                                  </w:pPr>
                                  <w:r>
                                    <w:rPr>
                                      <w:rFonts w:ascii="Calibri" w:hAnsi="Calibri"/>
                                      <w:sz w:val="20"/>
                                    </w:rPr>
                                    <w:t>12</w:t>
                                  </w:r>
                                </w:p>
                                <w:p w14:paraId="20C5ABC1"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0" w:type="auto"/>
                                </w:tcPr>
                                <w:p w14:paraId="5A5AD8F6" w14:textId="77777777" w:rsidR="003B14DC"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w:t>
                                  </w:r>
                                </w:p>
                                <w:p w14:paraId="6A424B01"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p>
                              </w:tc>
                            </w:tr>
                          </w:tbl>
                          <w:p w14:paraId="323C33ED" w14:textId="77777777" w:rsidR="003B14DC" w:rsidRDefault="003B14DC" w:rsidP="005B3C0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90831C" id="Text Box 205" o:spid="_x0000_s1393" type="#_x0000_t202" style="position:absolute;left:0;text-align:left;margin-left:70.35pt;margin-top:5.8pt;width:272.6pt;height:150.25pt;z-index:25154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" filled="f" stroked="f">
                <v:textbox>
                  <w:txbxContent>
                    <w:p w14:paraId="4AE2BB72" w14:textId="77777777" w:rsidR="003B14DC" w:rsidRPr="00272008" w:rsidRDefault="003B14DC" w:rsidP="005B3C0C">
                      <w:pPr>
                        <w:rPr>
                          <w:sz w:val="20"/>
                          <w:szCs w:val="20"/>
                        </w:rPr>
                      </w:pPr>
                      <w:r w:rsidRPr="00272008">
                        <w:rPr>
                          <w:sz w:val="20"/>
                          <w:szCs w:val="20"/>
                        </w:rPr>
                        <w:t xml:space="preserve">   </w:t>
                      </w:r>
                      <w:r w:rsidRPr="00272008">
                        <w:rPr>
                          <w:b/>
                          <w:sz w:val="20"/>
                          <w:szCs w:val="20"/>
                        </w:rPr>
                        <w:t xml:space="preserve">Table </w:t>
                      </w:r>
                      <w:r>
                        <w:rPr>
                          <w:b/>
                          <w:sz w:val="20"/>
                          <w:szCs w:val="20"/>
                        </w:rPr>
                        <w:t>12</w:t>
                      </w:r>
                      <w:r w:rsidRPr="00272008">
                        <w:rPr>
                          <w:sz w:val="20"/>
                          <w:szCs w:val="20"/>
                        </w:rPr>
                        <w:t xml:space="preserve"> Treatment conditions</w:t>
                      </w:r>
                    </w:p>
                    <w:tbl>
                      <w:tblPr>
                        <w:tblStyle w:val="TableGrid2"/>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088"/>
                        <w:gridCol w:w="857"/>
                        <w:gridCol w:w="1830"/>
                        <w:gridCol w:w="943"/>
                      </w:tblGrid>
                      <w:tr w:rsidR="003B14DC" w:rsidRPr="005011E8" w14:paraId="08601994" w14:textId="77777777" w:rsidTr="005B3C0C">
                        <w:trPr>
                          <w:trHeight w:val="281"/>
                        </w:trPr>
                        <w:tc>
                          <w:tcPr>
                            <w:tcW w:w="0" w:type="auto"/>
                            <w:tcBorders>
                              <w:top w:val="single" w:sz="4" w:space="0" w:color="auto"/>
                              <w:bottom w:val="single" w:sz="4" w:space="0" w:color="auto"/>
                            </w:tcBorders>
                            <w:hideMark/>
                          </w:tcPr>
                          <w:p w14:paraId="773DDA94" w14:textId="77777777" w:rsidR="003B14DC" w:rsidRPr="005011E8" w:rsidRDefault="003B14D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Pr>
                                <w:rFonts w:cs="Arial"/>
                                <w:sz w:val="20"/>
                                <w:szCs w:val="20"/>
                                <w:lang w:eastAsia="en-GB"/>
                              </w:rPr>
                              <w:t>Treatment</w:t>
                            </w:r>
                          </w:p>
                        </w:tc>
                        <w:tc>
                          <w:tcPr>
                            <w:tcW w:w="0" w:type="auto"/>
                            <w:tcBorders>
                              <w:top w:val="single" w:sz="4" w:space="0" w:color="auto"/>
                              <w:bottom w:val="single" w:sz="4" w:space="0" w:color="auto"/>
                            </w:tcBorders>
                            <w:hideMark/>
                          </w:tcPr>
                          <w:p w14:paraId="1AF75BA0" w14:textId="77777777" w:rsidR="003B14DC" w:rsidRPr="005011E8" w:rsidRDefault="003B14D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Pr>
                                <w:rFonts w:eastAsia="Calibri" w:cs="Arial"/>
                                <w:sz w:val="20"/>
                                <w:szCs w:val="20"/>
                                <w:lang w:eastAsia="en-GB"/>
                              </w:rPr>
                              <w:t>Acetate</w:t>
                            </w:r>
                          </w:p>
                        </w:tc>
                        <w:tc>
                          <w:tcPr>
                            <w:tcW w:w="0" w:type="auto"/>
                            <w:tcBorders>
                              <w:top w:val="single" w:sz="4" w:space="0" w:color="auto"/>
                              <w:bottom w:val="single" w:sz="4" w:space="0" w:color="auto"/>
                            </w:tcBorders>
                            <w:hideMark/>
                          </w:tcPr>
                          <w:p w14:paraId="1E82C658" w14:textId="77777777" w:rsidR="003B14DC" w:rsidRPr="005011E8" w:rsidRDefault="003B14D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Pr>
                                <w:rFonts w:eastAsia="Calibri" w:cs="Arial"/>
                                <w:sz w:val="20"/>
                                <w:szCs w:val="20"/>
                                <w:lang w:eastAsia="en-GB"/>
                              </w:rPr>
                              <w:t>Light period (hours)</w:t>
                            </w:r>
                          </w:p>
                        </w:tc>
                        <w:tc>
                          <w:tcPr>
                            <w:tcW w:w="0" w:type="auto"/>
                            <w:tcBorders>
                              <w:top w:val="single" w:sz="4" w:space="0" w:color="auto"/>
                              <w:bottom w:val="single" w:sz="4" w:space="0" w:color="auto"/>
                            </w:tcBorders>
                          </w:tcPr>
                          <w:p w14:paraId="19FFE0CF" w14:textId="77777777" w:rsidR="003B14DC" w:rsidRPr="005011E8" w:rsidRDefault="003B14D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Pr>
                                <w:rFonts w:eastAsia="Calibri" w:cs="Arial"/>
                                <w:sz w:val="20"/>
                                <w:szCs w:val="20"/>
                                <w:lang w:eastAsia="en-GB"/>
                              </w:rPr>
                              <w:t>Nitrogen</w:t>
                            </w:r>
                            <w:r w:rsidRPr="005011E8">
                              <w:rPr>
                                <w:rFonts w:eastAsia="Calibri" w:cs="Arial"/>
                                <w:sz w:val="20"/>
                                <w:szCs w:val="20"/>
                                <w:lang w:eastAsia="en-GB"/>
                              </w:rPr>
                              <w:t xml:space="preserve"> </w:t>
                            </w:r>
                          </w:p>
                        </w:tc>
                      </w:tr>
                      <w:tr w:rsidR="003B14DC" w:rsidRPr="005011E8" w14:paraId="182DAEDB" w14:textId="77777777" w:rsidTr="005B3C0C">
                        <w:trPr>
                          <w:trHeight w:val="284"/>
                        </w:trPr>
                        <w:tc>
                          <w:tcPr>
                            <w:tcW w:w="0" w:type="auto"/>
                            <w:tcBorders>
                              <w:top w:val="single" w:sz="4" w:space="0" w:color="auto"/>
                            </w:tcBorders>
                          </w:tcPr>
                          <w:p w14:paraId="69C1F4F7" w14:textId="77777777" w:rsidR="003B14DC" w:rsidRPr="005D4C0A"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p w14:paraId="50DF9C65"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eastAsia="Calibri" w:cs="Arial"/>
                                <w:sz w:val="2"/>
                                <w:szCs w:val="2"/>
                                <w:lang w:eastAsia="en-GB"/>
                              </w:rPr>
                            </w:pPr>
                            <w:r>
                              <w:rPr>
                                <w:rFonts w:cs="Arial"/>
                                <w:sz w:val="20"/>
                                <w:szCs w:val="20"/>
                                <w:lang w:eastAsia="en-GB"/>
                              </w:rPr>
                              <w:t>M-24-C</w:t>
                            </w:r>
                          </w:p>
                        </w:tc>
                        <w:tc>
                          <w:tcPr>
                            <w:tcW w:w="0" w:type="auto"/>
                            <w:tcBorders>
                              <w:top w:val="single" w:sz="4" w:space="0" w:color="auto"/>
                            </w:tcBorders>
                          </w:tcPr>
                          <w:p w14:paraId="2D7FA16A" w14:textId="77777777" w:rsidR="003B14DC" w:rsidRPr="005D4C0A" w:rsidRDefault="003B14DC" w:rsidP="005B3C0C">
                            <w:pPr>
                              <w:spacing w:line="240" w:lineRule="auto"/>
                              <w:contextualSpacing/>
                              <w:jc w:val="left"/>
                              <w:rPr>
                                <w:rFonts w:asciiTheme="majorHAnsi" w:hAnsiTheme="majorHAnsi" w:cs="Arial"/>
                                <w:sz w:val="4"/>
                                <w:szCs w:val="4"/>
                                <w:lang w:eastAsia="en-GB"/>
                              </w:rPr>
                            </w:pPr>
                          </w:p>
                          <w:p w14:paraId="1460275E" w14:textId="77777777" w:rsidR="003B14DC" w:rsidRPr="005011E8" w:rsidRDefault="003B14DC" w:rsidP="005B3C0C">
                            <w:pPr>
                              <w:spacing w:line="240" w:lineRule="auto"/>
                              <w:jc w:val="left"/>
                              <w:rPr>
                                <w:rFonts w:asciiTheme="majorHAnsi" w:hAnsiTheme="majorHAnsi" w:cs="Arial"/>
                                <w:sz w:val="20"/>
                                <w:szCs w:val="20"/>
                                <w:lang w:eastAsia="en-GB"/>
                              </w:rPr>
                            </w:pPr>
                            <w:r>
                              <w:rPr>
                                <w:rFonts w:asciiTheme="majorHAnsi" w:hAnsiTheme="majorHAnsi" w:cs="Arial"/>
                                <w:sz w:val="20"/>
                                <w:szCs w:val="20"/>
                                <w:lang w:eastAsia="en-GB"/>
                              </w:rPr>
                              <w:t>+</w:t>
                            </w:r>
                          </w:p>
                        </w:tc>
                        <w:tc>
                          <w:tcPr>
                            <w:tcW w:w="0" w:type="auto"/>
                            <w:tcBorders>
                              <w:top w:val="single" w:sz="4" w:space="0" w:color="auto"/>
                            </w:tcBorders>
                          </w:tcPr>
                          <w:p w14:paraId="47D2FC0B" w14:textId="77777777" w:rsidR="003B14DC" w:rsidRPr="005D4C0A" w:rsidRDefault="003B14DC" w:rsidP="005B3C0C">
                            <w:pPr>
                              <w:tabs>
                                <w:tab w:val="left" w:pos="567"/>
                                <w:tab w:val="left" w:pos="1134"/>
                              </w:tabs>
                              <w:autoSpaceDE w:val="0"/>
                              <w:autoSpaceDN w:val="0"/>
                              <w:adjustRightInd w:val="0"/>
                              <w:spacing w:after="0" w:line="240" w:lineRule="auto"/>
                              <w:ind w:right="113"/>
                              <w:jc w:val="left"/>
                              <w:rPr>
                                <w:rFonts w:ascii="Calibri" w:hAnsi="Calibri"/>
                                <w:sz w:val="4"/>
                                <w:szCs w:val="4"/>
                              </w:rPr>
                            </w:pPr>
                          </w:p>
                          <w:p w14:paraId="041C02FF"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ascii="Calibri" w:hAnsi="Calibri"/>
                                <w:sz w:val="4"/>
                                <w:szCs w:val="4"/>
                              </w:rPr>
                            </w:pPr>
                            <w:r>
                              <w:rPr>
                                <w:rFonts w:ascii="Calibri" w:hAnsi="Calibri"/>
                                <w:sz w:val="20"/>
                              </w:rPr>
                              <w:t>24</w:t>
                            </w:r>
                          </w:p>
                        </w:tc>
                        <w:tc>
                          <w:tcPr>
                            <w:tcW w:w="0" w:type="auto"/>
                            <w:tcBorders>
                              <w:top w:val="single" w:sz="4" w:space="0" w:color="auto"/>
                            </w:tcBorders>
                          </w:tcPr>
                          <w:p w14:paraId="41ABB1AD" w14:textId="77777777" w:rsidR="003B14DC" w:rsidRPr="005D4C0A" w:rsidRDefault="003B14DC" w:rsidP="005B3C0C">
                            <w:pPr>
                              <w:tabs>
                                <w:tab w:val="left" w:pos="567"/>
                                <w:tab w:val="left" w:pos="1134"/>
                              </w:tabs>
                              <w:autoSpaceDE w:val="0"/>
                              <w:autoSpaceDN w:val="0"/>
                              <w:adjustRightInd w:val="0"/>
                              <w:spacing w:after="0" w:line="240" w:lineRule="auto"/>
                              <w:ind w:right="113"/>
                              <w:jc w:val="left"/>
                              <w:rPr>
                                <w:rFonts w:ascii="Calibri" w:hAnsi="Calibri"/>
                                <w:sz w:val="4"/>
                                <w:szCs w:val="4"/>
                              </w:rPr>
                            </w:pPr>
                          </w:p>
                          <w:p w14:paraId="72CC06CC"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eastAsia="Calibri" w:cs="Arial"/>
                                <w:sz w:val="20"/>
                                <w:szCs w:val="20"/>
                                <w:lang w:eastAsia="en-GB"/>
                              </w:rPr>
                            </w:pPr>
                            <w:r>
                              <w:rPr>
                                <w:rFonts w:ascii="Calibri" w:hAnsi="Calibri"/>
                                <w:sz w:val="20"/>
                                <w:szCs w:val="20"/>
                              </w:rPr>
                              <w:t>+</w:t>
                            </w:r>
                          </w:p>
                        </w:tc>
                      </w:tr>
                      <w:tr w:rsidR="003B14DC" w:rsidRPr="005011E8" w14:paraId="10F1A111" w14:textId="77777777" w:rsidTr="005B3C0C">
                        <w:trPr>
                          <w:trHeight w:val="284"/>
                        </w:trPr>
                        <w:tc>
                          <w:tcPr>
                            <w:tcW w:w="0" w:type="auto"/>
                          </w:tcPr>
                          <w:p w14:paraId="2B99CD05" w14:textId="77777777" w:rsidR="003B14DC" w:rsidRDefault="003B14DC" w:rsidP="005B3C0C">
                            <w:pPr>
                              <w:tabs>
                                <w:tab w:val="left" w:pos="567"/>
                                <w:tab w:val="left" w:pos="1134"/>
                              </w:tabs>
                              <w:autoSpaceDE w:val="0"/>
                              <w:autoSpaceDN w:val="0"/>
                              <w:adjustRightInd w:val="0"/>
                              <w:spacing w:after="0" w:line="240" w:lineRule="auto"/>
                              <w:ind w:right="113"/>
                              <w:jc w:val="left"/>
                              <w:rPr>
                                <w:rFonts w:eastAsia="Calibri" w:cs="Arial"/>
                                <w:sz w:val="20"/>
                                <w:szCs w:val="20"/>
                                <w:lang w:eastAsia="en-GB"/>
                              </w:rPr>
                            </w:pPr>
                            <w:r>
                              <w:rPr>
                                <w:rFonts w:eastAsia="Calibri" w:cs="Arial"/>
                                <w:sz w:val="20"/>
                                <w:szCs w:val="20"/>
                                <w:lang w:eastAsia="en-GB"/>
                              </w:rPr>
                              <w:t>M-24-NF</w:t>
                            </w:r>
                          </w:p>
                          <w:p w14:paraId="465AFAE7" w14:textId="77777777" w:rsidR="003B14DC" w:rsidRPr="005D4C0A" w:rsidRDefault="003B14DC" w:rsidP="005B3C0C">
                            <w:pPr>
                              <w:tabs>
                                <w:tab w:val="left" w:pos="567"/>
                                <w:tab w:val="left" w:pos="1134"/>
                              </w:tabs>
                              <w:autoSpaceDE w:val="0"/>
                              <w:autoSpaceDN w:val="0"/>
                              <w:adjustRightInd w:val="0"/>
                              <w:spacing w:after="0" w:line="240" w:lineRule="auto"/>
                              <w:ind w:right="113"/>
                              <w:jc w:val="left"/>
                              <w:rPr>
                                <w:rFonts w:eastAsia="Calibri" w:cs="Arial"/>
                                <w:sz w:val="10"/>
                                <w:szCs w:val="10"/>
                                <w:lang w:eastAsia="en-GB"/>
                              </w:rPr>
                            </w:pPr>
                          </w:p>
                        </w:tc>
                        <w:tc>
                          <w:tcPr>
                            <w:tcW w:w="0" w:type="auto"/>
                          </w:tcPr>
                          <w:p w14:paraId="2B5851B3"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asciiTheme="majorHAnsi" w:hAnsiTheme="majorHAnsi" w:cs="Arial"/>
                                <w:sz w:val="20"/>
                                <w:szCs w:val="20"/>
                                <w:vertAlign w:val="superscript"/>
                                <w:lang w:eastAsia="en-GB"/>
                              </w:rPr>
                            </w:pPr>
                            <w:r>
                              <w:rPr>
                                <w:rFonts w:asciiTheme="majorHAnsi" w:hAnsiTheme="majorHAnsi" w:cs="Arial"/>
                                <w:sz w:val="20"/>
                                <w:szCs w:val="20"/>
                                <w:lang w:eastAsia="en-GB"/>
                              </w:rPr>
                              <w:t>+</w:t>
                            </w:r>
                          </w:p>
                        </w:tc>
                        <w:tc>
                          <w:tcPr>
                            <w:tcW w:w="0" w:type="auto"/>
                          </w:tcPr>
                          <w:p w14:paraId="76431B70"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ascii="Calibri" w:hAnsi="Calibri"/>
                                <w:sz w:val="20"/>
                              </w:rPr>
                              <w:t>24</w:t>
                            </w:r>
                          </w:p>
                          <w:p w14:paraId="0780889C"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0" w:type="auto"/>
                          </w:tcPr>
                          <w:p w14:paraId="690571F5"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w:t>
                            </w:r>
                          </w:p>
                        </w:tc>
                      </w:tr>
                      <w:tr w:rsidR="003B14DC" w:rsidRPr="005011E8" w14:paraId="715F38FA" w14:textId="77777777" w:rsidTr="005B3C0C">
                        <w:trPr>
                          <w:trHeight w:val="284"/>
                        </w:trPr>
                        <w:tc>
                          <w:tcPr>
                            <w:tcW w:w="0" w:type="auto"/>
                          </w:tcPr>
                          <w:p w14:paraId="20BCD395"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M-12-NF</w:t>
                            </w:r>
                          </w:p>
                        </w:tc>
                        <w:tc>
                          <w:tcPr>
                            <w:tcW w:w="0" w:type="auto"/>
                          </w:tcPr>
                          <w:p w14:paraId="070DBCC5" w14:textId="77777777" w:rsidR="003B14DC" w:rsidRPr="005011E8" w:rsidRDefault="003B14DC" w:rsidP="005B3C0C">
                            <w:pPr>
                              <w:spacing w:line="240" w:lineRule="auto"/>
                              <w:jc w:val="left"/>
                              <w:rPr>
                                <w:rFonts w:asciiTheme="majorHAnsi" w:hAnsiTheme="majorHAnsi" w:cs="Arial"/>
                                <w:sz w:val="20"/>
                                <w:szCs w:val="20"/>
                                <w:vertAlign w:val="superscript"/>
                                <w:lang w:eastAsia="en-GB"/>
                              </w:rPr>
                            </w:pPr>
                            <w:r>
                              <w:rPr>
                                <w:rFonts w:asciiTheme="majorHAnsi" w:hAnsiTheme="majorHAnsi" w:cs="Arial"/>
                                <w:sz w:val="20"/>
                                <w:szCs w:val="20"/>
                                <w:lang w:eastAsia="en-GB"/>
                              </w:rPr>
                              <w:t>+</w:t>
                            </w:r>
                          </w:p>
                        </w:tc>
                        <w:tc>
                          <w:tcPr>
                            <w:tcW w:w="0" w:type="auto"/>
                          </w:tcPr>
                          <w:p w14:paraId="350F898A"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12</w:t>
                            </w:r>
                          </w:p>
                          <w:p w14:paraId="301C40E9"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0" w:type="auto"/>
                          </w:tcPr>
                          <w:p w14:paraId="46F2F2F3"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w:t>
                            </w:r>
                          </w:p>
                        </w:tc>
                      </w:tr>
                      <w:tr w:rsidR="003B14DC" w:rsidRPr="005011E8" w14:paraId="31DAE725" w14:textId="77777777" w:rsidTr="005B3C0C">
                        <w:trPr>
                          <w:trHeight w:val="284"/>
                        </w:trPr>
                        <w:tc>
                          <w:tcPr>
                            <w:tcW w:w="0" w:type="auto"/>
                          </w:tcPr>
                          <w:p w14:paraId="6D19D3D1"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A-24-NF</w:t>
                            </w:r>
                          </w:p>
                        </w:tc>
                        <w:tc>
                          <w:tcPr>
                            <w:tcW w:w="0" w:type="auto"/>
                          </w:tcPr>
                          <w:p w14:paraId="12DFE2A7" w14:textId="77777777" w:rsidR="003B14DC" w:rsidRPr="005011E8" w:rsidRDefault="003B14DC" w:rsidP="005B3C0C">
                            <w:pPr>
                              <w:spacing w:line="240" w:lineRule="auto"/>
                              <w:jc w:val="left"/>
                              <w:rPr>
                                <w:rFonts w:asciiTheme="majorHAnsi" w:hAnsiTheme="majorHAnsi" w:cs="Arial"/>
                                <w:sz w:val="20"/>
                                <w:szCs w:val="20"/>
                                <w:shd w:val="clear" w:color="auto" w:fill="FFFFFF"/>
                              </w:rPr>
                            </w:pPr>
                            <w:r>
                              <w:rPr>
                                <w:rFonts w:asciiTheme="majorHAnsi" w:hAnsiTheme="majorHAnsi" w:cs="Arial"/>
                                <w:sz w:val="20"/>
                                <w:szCs w:val="20"/>
                                <w:shd w:val="clear" w:color="auto" w:fill="FFFFFF"/>
                              </w:rPr>
                              <w:t>-</w:t>
                            </w:r>
                          </w:p>
                        </w:tc>
                        <w:tc>
                          <w:tcPr>
                            <w:tcW w:w="0" w:type="auto"/>
                          </w:tcPr>
                          <w:p w14:paraId="3206DF89"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24</w:t>
                            </w:r>
                          </w:p>
                          <w:p w14:paraId="4CBA4D75"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0" w:type="auto"/>
                          </w:tcPr>
                          <w:p w14:paraId="223A4E4F"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w:t>
                            </w:r>
                          </w:p>
                        </w:tc>
                      </w:tr>
                      <w:tr w:rsidR="003B14DC" w:rsidRPr="005011E8" w14:paraId="0C4445F3" w14:textId="77777777" w:rsidTr="005B3C0C">
                        <w:trPr>
                          <w:trHeight w:val="284"/>
                        </w:trPr>
                        <w:tc>
                          <w:tcPr>
                            <w:tcW w:w="0" w:type="auto"/>
                          </w:tcPr>
                          <w:p w14:paraId="35E243FE"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A-12-NF</w:t>
                            </w:r>
                          </w:p>
                        </w:tc>
                        <w:tc>
                          <w:tcPr>
                            <w:tcW w:w="0" w:type="auto"/>
                          </w:tcPr>
                          <w:p w14:paraId="4457410A" w14:textId="77777777" w:rsidR="003B14DC" w:rsidRPr="005011E8" w:rsidRDefault="003B14DC" w:rsidP="005B3C0C">
                            <w:pPr>
                              <w:spacing w:line="240" w:lineRule="auto"/>
                              <w:jc w:val="left"/>
                              <w:rPr>
                                <w:rFonts w:asciiTheme="majorHAnsi" w:hAnsiTheme="majorHAnsi" w:cs="Arial"/>
                                <w:sz w:val="20"/>
                                <w:szCs w:val="20"/>
                                <w:shd w:val="clear" w:color="auto" w:fill="FFFFFF"/>
                              </w:rPr>
                            </w:pPr>
                            <w:r>
                              <w:rPr>
                                <w:rFonts w:asciiTheme="majorHAnsi" w:hAnsiTheme="majorHAnsi" w:cs="Arial"/>
                                <w:sz w:val="20"/>
                                <w:szCs w:val="20"/>
                                <w:shd w:val="clear" w:color="auto" w:fill="FFFFFF"/>
                              </w:rPr>
                              <w:t>-</w:t>
                            </w:r>
                          </w:p>
                        </w:tc>
                        <w:tc>
                          <w:tcPr>
                            <w:tcW w:w="0" w:type="auto"/>
                          </w:tcPr>
                          <w:p w14:paraId="6266E756"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ascii="Calibri" w:hAnsi="Calibri"/>
                                <w:sz w:val="20"/>
                              </w:rPr>
                            </w:pPr>
                            <w:r>
                              <w:rPr>
                                <w:rFonts w:ascii="Calibri" w:hAnsi="Calibri"/>
                                <w:sz w:val="20"/>
                              </w:rPr>
                              <w:t>12</w:t>
                            </w:r>
                          </w:p>
                          <w:p w14:paraId="20C5ABC1"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0" w:type="auto"/>
                          </w:tcPr>
                          <w:p w14:paraId="5A5AD8F6" w14:textId="77777777" w:rsidR="003B14DC"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Pr>
                                <w:rFonts w:cs="Arial"/>
                                <w:sz w:val="20"/>
                                <w:szCs w:val="20"/>
                                <w:lang w:eastAsia="en-GB"/>
                              </w:rPr>
                              <w:t>-</w:t>
                            </w:r>
                          </w:p>
                          <w:p w14:paraId="6A424B01" w14:textId="77777777" w:rsidR="003B14DC" w:rsidRPr="005011E8" w:rsidRDefault="003B14D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p>
                        </w:tc>
                      </w:tr>
                    </w:tbl>
                    <w:p w14:paraId="323C33ED" w14:textId="77777777" w:rsidR="003B14DC" w:rsidRDefault="003B14DC" w:rsidP="005B3C0C"/>
                  </w:txbxContent>
                </v:textbox>
                <w10:wrap type="topAndBottom"/>
              </v:shape>
            </w:pict>
          </mc:Fallback>
        </mc:AlternateContent>
      </w:r>
      <w:r w:rsidR="005B3C0C" w:rsidRPr="005B3C0C">
        <w:rPr>
          <w:szCs w:val="24"/>
        </w:rPr>
        <w:t xml:space="preserve">An outline of the experiment design is provided in Figure </w:t>
      </w:r>
      <w:r w:rsidR="000F129C">
        <w:rPr>
          <w:szCs w:val="24"/>
        </w:rPr>
        <w:t>46</w:t>
      </w:r>
      <w:r w:rsidR="005B3C0C" w:rsidRPr="005B3C0C">
        <w:rPr>
          <w:szCs w:val="24"/>
        </w:rPr>
        <w:t>. For nitrogen starvation experiments, cultures were grown to approximately 4 x 10</w:t>
      </w:r>
      <w:r w:rsidR="005B3C0C" w:rsidRPr="005B3C0C">
        <w:rPr>
          <w:szCs w:val="24"/>
          <w:vertAlign w:val="superscript"/>
        </w:rPr>
        <w:t>6</w:t>
      </w:r>
      <w:r w:rsidR="005B3C0C" w:rsidRPr="005B3C0C">
        <w:rPr>
          <w:szCs w:val="24"/>
        </w:rPr>
        <w:t xml:space="preserve"> cells ml</w:t>
      </w:r>
      <w:r w:rsidR="005B3C0C" w:rsidRPr="005B3C0C">
        <w:rPr>
          <w:vertAlign w:val="superscript"/>
        </w:rPr>
        <w:t>-1</w:t>
      </w:r>
      <w:r w:rsidR="005B3C0C" w:rsidRPr="005B3C0C">
        <w:t xml:space="preserve"> at exponential phase before harvesting by centrifugation (1250 </w:t>
      </w:r>
      <w:r w:rsidR="005B3C0C" w:rsidRPr="005B3C0C">
        <w:rPr>
          <w:i/>
        </w:rPr>
        <w:t>g</w:t>
      </w:r>
      <w:r w:rsidR="005B3C0C" w:rsidRPr="005B3C0C">
        <w:t xml:space="preserve"> for 3 mins at 15°C). Supernatant was carefully removed and cells were resuspended in 500 ml of HSM or HSMA media lacking </w:t>
      </w:r>
      <w:r w:rsidR="005B3C0C" w:rsidRPr="005B3C0C">
        <w:rPr>
          <w:rFonts w:cstheme="minorHAnsi"/>
          <w:szCs w:val="24"/>
        </w:rPr>
        <w:t>NH</w:t>
      </w:r>
      <w:r w:rsidR="005B3C0C" w:rsidRPr="005B3C0C">
        <w:rPr>
          <w:rFonts w:cstheme="minorHAnsi"/>
          <w:szCs w:val="24"/>
          <w:vertAlign w:val="subscript"/>
        </w:rPr>
        <w:t>4</w:t>
      </w:r>
      <w:r w:rsidR="005B3C0C" w:rsidRPr="005B3C0C">
        <w:rPr>
          <w:rFonts w:cstheme="minorHAnsi"/>
          <w:szCs w:val="24"/>
        </w:rPr>
        <w:t xml:space="preserve">Cl (nitrogen free, NF). Transfer to nitrogen free media was carried out without a washing step to avoid cell loss (as in </w:t>
      </w:r>
      <w:r w:rsidR="00BD03EC" w:rsidRPr="005B3C0C">
        <w:rPr>
          <w:rFonts w:cstheme="minorHAnsi"/>
          <w:szCs w:val="24"/>
        </w:rPr>
        <w:fldChar w:fldCharType="begin"/>
      </w:r>
      <w:r w:rsidR="00790A49">
        <w:rPr>
          <w:rFonts w:cstheme="minorHAnsi"/>
          <w:szCs w:val="24"/>
        </w:rPr>
        <w:instrText xml:space="preserve"> ADDIN ZOTERO_ITEM CSL_CITATION {"citationID":"nqcp6q4al","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szCs w:val="24"/>
        </w:rPr>
        <w:instrText>∼</w:instrText>
      </w:r>
      <w:r w:rsidR="00790A49">
        <w:rPr>
          <w:rFonts w:cstheme="minorHAnsi"/>
          <w:szCs w:val="24"/>
        </w:rPr>
        <w:instrText xml:space="preserve">425 genes are upregulated </w:instrText>
      </w:r>
      <w:r w:rsidR="00790A49">
        <w:rPr>
          <w:rFonts w:ascii="Calibri" w:hAnsi="Calibri" w:cs="Calibri"/>
          <w:szCs w:val="24"/>
        </w:rPr>
        <w:instrText>≥</w:instrText>
      </w:r>
      <w:r w:rsidR="00790A49">
        <w:rPr>
          <w:rFonts w:cstheme="minorHAnsi"/>
          <w:szCs w:val="24"/>
        </w:rPr>
        <w:instrText xml:space="preserve">2-fold and </w:instrText>
      </w:r>
      <w:r w:rsidR="00790A49">
        <w:rPr>
          <w:rFonts w:ascii="Cambria Math" w:hAnsi="Cambria Math" w:cs="Cambria Math"/>
          <w:szCs w:val="24"/>
        </w:rPr>
        <w:instrText>∼</w:instrText>
      </w:r>
      <w:r w:rsidR="00790A49">
        <w:rPr>
          <w:rFonts w:cstheme="minorHAnsi"/>
          <w:szCs w:val="24"/>
        </w:rPr>
        <w:instrText xml:space="preserve">875 genes are downregulated </w:instrText>
      </w:r>
      <w:r w:rsidR="00790A49">
        <w:rPr>
          <w:rFonts w:ascii="Calibri" w:hAnsi="Calibri" w:cs="Calibri"/>
          <w:szCs w:val="24"/>
        </w:rPr>
        <w:instrText>≥</w:instrText>
      </w:r>
      <w:r w:rsidR="00790A49">
        <w:rPr>
          <w:rFonts w:cstheme="minorHAnsi"/>
          <w:szCs w:val="24"/>
        </w:rPr>
        <w:instrText xml:space="preserve">2-fold in each strain. Expression of a small subset of “sensiti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rPr>
          <w:rFonts w:cstheme="minorHAnsi"/>
          <w:szCs w:val="24"/>
        </w:rPr>
        <w:fldChar w:fldCharType="separate"/>
      </w:r>
      <w:r w:rsidR="005B3C0C" w:rsidRPr="005B3C0C">
        <w:t xml:space="preserve">Goodenough </w:t>
      </w:r>
      <w:r w:rsidR="00490409" w:rsidRPr="00490409">
        <w:rPr>
          <w:i/>
        </w:rPr>
        <w:t>et al</w:t>
      </w:r>
      <w:r w:rsidR="005B3C0C" w:rsidRPr="005B3C0C">
        <w:t>., 2014)</w:t>
      </w:r>
      <w:r w:rsidR="00BD03EC" w:rsidRPr="005B3C0C">
        <w:rPr>
          <w:rFonts w:cstheme="minorHAnsi"/>
          <w:szCs w:val="24"/>
        </w:rPr>
        <w:fldChar w:fldCharType="end"/>
      </w:r>
      <w:r w:rsidR="005B3C0C" w:rsidRPr="005B3C0C">
        <w:rPr>
          <w:rFonts w:cstheme="minorHAnsi"/>
          <w:szCs w:val="24"/>
        </w:rPr>
        <w:t xml:space="preserve">. The control treatment was resuspended in nitrogen replete medium. </w:t>
      </w:r>
      <w:r w:rsidR="005B3C0C" w:rsidRPr="005B3C0C">
        <w:t xml:space="preserve">Cultures treated with a 12L photoperiod were synchronised with several light/dark cycles before harvesting. Resuspension took place at the end of the dark period, placing cultures back into illumination for 12 hours after resuspension (Figure </w:t>
      </w:r>
      <w:r w:rsidR="000F129C">
        <w:t>46</w:t>
      </w:r>
      <w:r w:rsidR="005B3C0C" w:rsidRPr="005B3C0C">
        <w:t>).</w:t>
      </w:r>
    </w:p>
    <w:p w14:paraId="26F48AAB" w14:textId="77777777" w:rsidR="000F129C" w:rsidRDefault="000F129C" w:rsidP="005B3C0C">
      <w:pPr>
        <w:spacing w:line="360" w:lineRule="auto"/>
      </w:pPr>
      <w:r w:rsidRPr="005B3C0C">
        <w:t xml:space="preserve">For RNA expression analysis, a 10 ml sample was taken immediately before resuspension into NF media (LOG), immediately after resuspension (0 hours), followed by sampling at 2 hours, 12 hours, 14 hours, </w:t>
      </w:r>
      <w:r w:rsidR="00E827BE" w:rsidRPr="005B3C0C">
        <w:t>24 hours</w:t>
      </w:r>
      <w:r w:rsidRPr="005B3C0C">
        <w:t xml:space="preserve">, and 48 hours. For 12L and control cultures, an additional sample was taken at 36 hours in order to sample 2 points (12 and 36 hours) after 12 hours illumination (Figure </w:t>
      </w:r>
      <w:r w:rsidR="00351CDB">
        <w:t>46</w:t>
      </w:r>
      <w:r w:rsidRPr="005B3C0C">
        <w:t xml:space="preserve">). Sampling immediately after resuspension was intended to allow distinction of RNA change associated with cell handling rather than nitrogen stress </w:t>
      </w:r>
      <w:r w:rsidR="00BD03EC" w:rsidRPr="005B3C0C">
        <w:fldChar w:fldCharType="begin"/>
      </w:r>
      <w:r w:rsidR="00790A49">
        <w:instrText xml:space="preserve"> ADDIN ZOTERO_ITEM CSL_CITATION {"citationID":"1sobdgbled","properties":{"formattedCitation":"(Boyle et al., 2012)","plainCitation":"(Boyle et al., 2012)"},"citationItems":[{"id":2787,"uris":["http://zotero.org/users/1204444/items/DEQQ99AZ"],"uri":["http://zotero.org/users/1204444/items/DEQQ99AZ"],"itemData":{"id":2787,"type":"article-journal","title":"Three acyltransferases and a nitrogen responsive regulator are implicated in nitrogen starvation-induced triacylglycerol accumulation in Chlamydomonas","container-title":"Journal of Biological Chemistry","page":"jbc.M111.334052","source":"www.jbc.org","abstract":"Algae have recently gained attention as a potential source for biodiesel, however much is still unknown about the biological triggers that cause the production of triacylglycerols. We used RNA-Seq as a tool for discovering genes responsible for triacylglycerol (TAG) production in Chlamydomonas and for the regulatory components that turn on the pathway. Three genes encoding acyltransferases, DGAT1, DGTT1, and PDAT1, are induced by nitrogen starvation and are likely to have a role in TAG accumulation based on their patterns of expression. DGAT1 and DGTT1 also show increased mRNA abundance in other TAG-accumulating conditions (-S, -P, -Zn, -Fe). Insertional mutants, pdat1-1 and pdat1-2, accumulate 25% less TAG compared to the parent strain, CC-4425, which demonstrates the relevance of the trans-acylation pathway in Chlamydomonas. The biochemical functions of DGTT1 and PDAT1 were validated by rescue of oleic acid sensitivity and restoration of TAG accumulation in a yeast strain lacking all acyltransferase activity. Time course analyses suggest than an SBP domain transcription factor, whose mRNA increases precede that of lipid biosynthesis genes like DGAT1, is a candidate regulator of the N-deficiency response. An insertional mutant, nrr1-1, accumulates only 50% of the TAG compared to the parental strain in N-starvation conditions and is unaffected by other nutrient stresses, suggesting the specificity for this nutrient stress condition.","DOI":"10.1074/jbc.M111.334052","ISSN":"0021-9258, 1083-351X","note":"PMID: 22403401","journalAbbreviation":"J. Biol. Chem.","language":"en","author":[{"family":"Boyle","given":"Nanette R."},{"family":"Page","given":"Mark Dudley"},{"family":"Liu","given":"Bensheng"},{"family":"Blaby","given":"Ian K."},{"family":"Casero","given":"David"},{"family":"Kropat","given":"Janette"},{"family":"Cokus","given":"Shawn"},{"family":"Hong-Hermesdorf","given":"Anne"},{"family":"Shaw","given":"Johnathan"},{"family":"Karpowicz","given":"Steven J."},{"family":"Gallaher","given":"Sean"},{"family":"Johnson","given":"Shannon"},{"family":"Benning","given":"Christoph"},{"family":"Pellegrini","given":"Matteo"},{"family":"Grossman","given":"Arthur"},{"family":"Merchant","given":"Sabeeha S."}],"issued":{"date-parts":[["2012",3,8]]},"PMID":"22403401"}}],"schema":"https://github.com/citation-style-language/schema/raw/master/csl-citation.json"} </w:instrText>
      </w:r>
      <w:r w:rsidR="00BD03EC" w:rsidRPr="005B3C0C">
        <w:fldChar w:fldCharType="separate"/>
      </w:r>
      <w:r w:rsidRPr="005B3C0C">
        <w:t xml:space="preserve">(Boyle </w:t>
      </w:r>
      <w:r w:rsidR="00490409" w:rsidRPr="00490409">
        <w:rPr>
          <w:i/>
        </w:rPr>
        <w:t>et al</w:t>
      </w:r>
      <w:r w:rsidRPr="005B3C0C">
        <w:t>., 2012)</w:t>
      </w:r>
      <w:r w:rsidR="00BD03EC" w:rsidRPr="005B3C0C">
        <w:fldChar w:fldCharType="end"/>
      </w:r>
      <w:r w:rsidRPr="005B3C0C">
        <w:t xml:space="preserve">.  Biochemical analysis samples were taken at LOG, and 12, 24, 48, 96 and 144 hours after resuspension in NF media. Cell counts were taken with every sampling point as described in Section 2.5.2.  In order to avoid contamination </w:t>
      </w:r>
      <w:r w:rsidRPr="005B3C0C">
        <w:lastRenderedPageBreak/>
        <w:t>all sampling and resuspension was carried out in a laminar flow cabinet. Treatments were carried out in triplicate.</w:t>
      </w:r>
    </w:p>
    <w:p w14:paraId="0E787EE4" w14:textId="77777777" w:rsidR="00E827BE" w:rsidRDefault="005128F7" w:rsidP="005B3C0C">
      <w:pPr>
        <w:spacing w:line="360" w:lineRule="auto"/>
      </w:pPr>
      <w:r>
        <w:rPr>
          <w:noProof/>
          <w:lang w:eastAsia="en-GB"/>
        </w:rPr>
        <mc:AlternateContent>
          <mc:Choice Requires="wpg">
            <w:drawing>
              <wp:anchor distT="0" distB="0" distL="114300" distR="114300" simplePos="0" relativeHeight="251698688" behindDoc="0" locked="0" layoutInCell="1" allowOverlap="1" wp14:anchorId="2B9999C4" wp14:editId="4317EAFD">
                <wp:simplePos x="0" y="0"/>
                <wp:positionH relativeFrom="column">
                  <wp:posOffset>84455</wp:posOffset>
                </wp:positionH>
                <wp:positionV relativeFrom="paragraph">
                  <wp:posOffset>175260</wp:posOffset>
                </wp:positionV>
                <wp:extent cx="7346950" cy="3263900"/>
                <wp:effectExtent l="0" t="0" r="0" b="0"/>
                <wp:wrapNone/>
                <wp:docPr id="825" name="Group 8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346950" cy="3263900"/>
                          <a:chOff x="0" y="0"/>
                          <a:chExt cx="7347098" cy="3264765"/>
                        </a:xfrm>
                      </wpg:grpSpPr>
                      <wpg:grpSp>
                        <wpg:cNvPr id="824" name="Group 824"/>
                        <wpg:cNvGrpSpPr/>
                        <wpg:grpSpPr>
                          <a:xfrm>
                            <a:off x="0" y="0"/>
                            <a:ext cx="5407572" cy="3264765"/>
                            <a:chOff x="0" y="0"/>
                            <a:chExt cx="5407572" cy="3264765"/>
                          </a:xfrm>
                        </wpg:grpSpPr>
                        <pic:pic xmlns:pic="http://schemas.openxmlformats.org/drawingml/2006/picture">
                          <pic:nvPicPr>
                            <pic:cNvPr id="376" name="Picture 354"/>
                            <pic:cNvPicPr>
                              <a:picLocks noChangeAspect="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7572" cy="1970690"/>
                            </a:xfrm>
                            <a:prstGeom prst="rect">
                              <a:avLst/>
                            </a:prstGeom>
                            <a:noFill/>
                          </pic:spPr>
                        </pic:pic>
                        <wps:wsp>
                          <wps:cNvPr id="377" name="Text Box 6"/>
                          <wps:cNvSpPr txBox="1">
                            <a:spLocks noChangeArrowheads="1"/>
                          </wps:cNvSpPr>
                          <wps:spPr bwMode="auto">
                            <a:xfrm>
                              <a:off x="0" y="2017987"/>
                              <a:ext cx="5387340" cy="1246778"/>
                            </a:xfrm>
                            <a:prstGeom prst="rect">
                              <a:avLst/>
                            </a:prstGeom>
                            <a:noFill/>
                            <a:ln>
                              <a:noFill/>
                            </a:ln>
                            <a:extLst/>
                          </wps:spPr>
                          <wps:txbx>
                            <w:txbxContent>
                              <w:p w14:paraId="159349DE" w14:textId="77777777" w:rsidR="003B14DC" w:rsidRDefault="003B14DC" w:rsidP="005C5C88">
                                <w:pPr>
                                  <w:rPr>
                                    <w:sz w:val="20"/>
                                    <w:szCs w:val="20"/>
                                  </w:rPr>
                                </w:pPr>
                                <w:r w:rsidRPr="00351CDB">
                                  <w:rPr>
                                    <w:b/>
                                    <w:sz w:val="20"/>
                                    <w:szCs w:val="20"/>
                                  </w:rPr>
                                  <w:t>Figure 46.</w:t>
                                </w:r>
                                <w:r w:rsidRPr="009B7E0D">
                                  <w:rPr>
                                    <w:sz w:val="20"/>
                                    <w:szCs w:val="20"/>
                                  </w:rPr>
                                  <w:t xml:space="preserve"> Experimental scheme for sampling. The symbols * indicates RNA sampling time points (sample was not taken at 36H for 24L treatments). The symbol ~ indicates biochemical sampling (including chlorophyll, TAG, starch, and acetate assays). The symbol + indicates sampling for FAME quantification and fluorescence microscopy. Yellow boxes indicate time periods of illumination. Grey boxes indicate dark periods. </w:t>
                                </w:r>
                                <w:r>
                                  <w:rPr>
                                    <w:sz w:val="20"/>
                                    <w:szCs w:val="20"/>
                                  </w:rPr>
                                  <w:t xml:space="preserve">  Red arrow indicates beginning of the experiment with all cells resuspended in the appropriate medium/conditions.</w:t>
                                </w:r>
                              </w:p>
                              <w:p w14:paraId="4E858B5C" w14:textId="77777777" w:rsidR="003B14DC" w:rsidRDefault="003B14DC" w:rsidP="005C5C88">
                                <w:pPr>
                                  <w:rPr>
                                    <w:sz w:val="20"/>
                                    <w:szCs w:val="20"/>
                                  </w:rPr>
                                </w:pPr>
                              </w:p>
                              <w:p w14:paraId="74402DB9" w14:textId="77777777" w:rsidR="003B14DC" w:rsidRPr="009B7E0D" w:rsidRDefault="003B14DC" w:rsidP="005C5C88">
                                <w:pPr>
                                  <w:rPr>
                                    <w:sz w:val="20"/>
                                    <w:szCs w:val="20"/>
                                  </w:rPr>
                                </w:pPr>
                              </w:p>
                            </w:txbxContent>
                          </wps:txbx>
                          <wps:bodyPr rot="0" vert="horz" wrap="square" lIns="91440" tIns="45720" rIns="91440" bIns="45720" anchor="t" anchorCtr="0" upright="1">
                            <a:noAutofit/>
                          </wps:bodyPr>
                        </wps:wsp>
                      </wpg:grpSp>
                      <wps:wsp>
                        <wps:cNvPr id="378" name="Text Box 2"/>
                        <wps:cNvSpPr txBox="1">
                          <a:spLocks noChangeArrowheads="1"/>
                        </wps:cNvSpPr>
                        <wps:spPr bwMode="auto">
                          <a:xfrm>
                            <a:off x="5188688" y="202019"/>
                            <a:ext cx="2158410" cy="40403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C8D33D4" w14:textId="77777777" w:rsidR="003B14DC" w:rsidRDefault="003B14DC" w:rsidP="005C5C88">
                              <w:r>
                                <w:t>+</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margin">
                  <wp14:pctHeight>0</wp14:pctHeight>
                </wp14:sizeRelV>
              </wp:anchor>
            </w:drawing>
          </mc:Choice>
          <mc:Fallback>
            <w:pict>
              <v:group w14:anchorId="2B9999C4" id="Group 825" o:spid="_x0000_s1394" style="position:absolute;left:0;text-align:left;margin-left:6.65pt;margin-top:13.8pt;width:578.5pt;height:257pt;z-index:251698688;mso-height-relative:margin" coordsize="73470,326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">
                <v:group id="Group 824" o:spid="_x0000_s1395" style="position:absolute;width:54075;height:32647" coordsize="54075,32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">
                  <v:shape id="Picture 354" o:spid="_x0000_s1396" type="#_x0000_t75" style="position:absolute;width:54075;height:19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">
                    <v:imagedata r:id="rId106" o:title=""/>
                    <v:path arrowok="t"/>
                  </v:shape>
                  <v:shape id="Text Box 6" o:spid="_x0000_s1397" type="#_x0000_t202" style="position:absolute;top:20179;width:53873;height:12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" filled="f" stroked="f">
                    <v:textbox>
                      <w:txbxContent>
                        <w:p w14:paraId="159349DE" w14:textId="77777777" w:rsidR="003B14DC" w:rsidRDefault="003B14DC" w:rsidP="005C5C88">
                          <w:pPr>
                            <w:rPr>
                              <w:sz w:val="20"/>
                              <w:szCs w:val="20"/>
                            </w:rPr>
                          </w:pPr>
                          <w:r w:rsidRPr="00351CDB">
                            <w:rPr>
                              <w:b/>
                              <w:sz w:val="20"/>
                              <w:szCs w:val="20"/>
                            </w:rPr>
                            <w:t>Figure 46.</w:t>
                          </w:r>
                          <w:r w:rsidRPr="009B7E0D">
                            <w:rPr>
                              <w:sz w:val="20"/>
                              <w:szCs w:val="20"/>
                            </w:rPr>
                            <w:t xml:space="preserve"> Experimental scheme for sampling. The symbols * indicates RNA sampling time points (sample was not taken at 36H for 24L treatments). The symbol ~ indicates biochemical sampling (including chlorophyll, TAG, starch, and acetate assays). The symbol + indicates sampling for FAME quantification and fluorescence microscopy. Yellow boxes indicate time periods of illumination. Grey boxes indicate dark periods. </w:t>
                          </w:r>
                          <w:r>
                            <w:rPr>
                              <w:sz w:val="20"/>
                              <w:szCs w:val="20"/>
                            </w:rPr>
                            <w:t xml:space="preserve">  Red arrow indicates beginning of the experiment with all cells resuspended in the appropriate medium/conditions.</w:t>
                          </w:r>
                        </w:p>
                        <w:p w14:paraId="4E858B5C" w14:textId="77777777" w:rsidR="003B14DC" w:rsidRDefault="003B14DC" w:rsidP="005C5C88">
                          <w:pPr>
                            <w:rPr>
                              <w:sz w:val="20"/>
                              <w:szCs w:val="20"/>
                            </w:rPr>
                          </w:pPr>
                        </w:p>
                        <w:p w14:paraId="74402DB9" w14:textId="77777777" w:rsidR="003B14DC" w:rsidRPr="009B7E0D" w:rsidRDefault="003B14DC" w:rsidP="005C5C88">
                          <w:pPr>
                            <w:rPr>
                              <w:sz w:val="20"/>
                              <w:szCs w:val="20"/>
                            </w:rPr>
                          </w:pPr>
                        </w:p>
                      </w:txbxContent>
                    </v:textbox>
                  </v:shape>
                </v:group>
                <v:shape id="_x0000_s1398" type="#_x0000_t202" style="position:absolute;left:51886;top:2020;width:21584;height:4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" filled="f" stroked="f">
                  <v:textbox style="mso-fit-shape-to-text:t">
                    <w:txbxContent>
                      <w:p w14:paraId="3C8D33D4" w14:textId="77777777" w:rsidR="003B14DC" w:rsidRDefault="003B14DC" w:rsidP="005C5C88">
                        <w:r>
                          <w:t>+</w:t>
                        </w:r>
                      </w:p>
                    </w:txbxContent>
                  </v:textbox>
                </v:shape>
              </v:group>
            </w:pict>
          </mc:Fallback>
        </mc:AlternateContent>
      </w:r>
    </w:p>
    <w:p w14:paraId="3FA8B038" w14:textId="77777777" w:rsidR="00E827BE" w:rsidRDefault="00E827BE" w:rsidP="005B3C0C">
      <w:pPr>
        <w:spacing w:line="360" w:lineRule="auto"/>
      </w:pPr>
    </w:p>
    <w:p w14:paraId="457D2172" w14:textId="77777777" w:rsidR="00E827BE" w:rsidRDefault="00E827BE" w:rsidP="005B3C0C">
      <w:pPr>
        <w:spacing w:line="360" w:lineRule="auto"/>
      </w:pPr>
    </w:p>
    <w:p w14:paraId="6C78E8BB" w14:textId="77777777" w:rsidR="00E827BE" w:rsidRDefault="00E827BE" w:rsidP="005B3C0C">
      <w:pPr>
        <w:spacing w:line="360" w:lineRule="auto"/>
      </w:pPr>
    </w:p>
    <w:p w14:paraId="7585315C" w14:textId="77777777" w:rsidR="00E827BE" w:rsidRDefault="00E827BE" w:rsidP="005B3C0C">
      <w:pPr>
        <w:spacing w:line="360" w:lineRule="auto"/>
      </w:pPr>
    </w:p>
    <w:p w14:paraId="11C39820" w14:textId="77777777" w:rsidR="00E827BE" w:rsidRDefault="00E827BE" w:rsidP="005B3C0C">
      <w:pPr>
        <w:spacing w:line="360" w:lineRule="auto"/>
      </w:pPr>
    </w:p>
    <w:p w14:paraId="17AFC74A" w14:textId="77777777" w:rsidR="00E827BE" w:rsidRDefault="00E827BE" w:rsidP="005B3C0C">
      <w:pPr>
        <w:spacing w:line="360" w:lineRule="auto"/>
      </w:pPr>
    </w:p>
    <w:p w14:paraId="4D7D162F" w14:textId="77777777" w:rsidR="00E827BE" w:rsidRDefault="00E827BE" w:rsidP="005B3C0C">
      <w:pPr>
        <w:spacing w:line="360" w:lineRule="auto"/>
      </w:pPr>
    </w:p>
    <w:p w14:paraId="52C8DAAC" w14:textId="77777777" w:rsidR="00E827BE" w:rsidRDefault="00E827BE" w:rsidP="005B3C0C">
      <w:pPr>
        <w:spacing w:line="360" w:lineRule="auto"/>
      </w:pPr>
    </w:p>
    <w:p w14:paraId="7E79CAE7" w14:textId="77777777" w:rsidR="00E827BE" w:rsidRDefault="00E827BE" w:rsidP="005B3C0C">
      <w:pPr>
        <w:spacing w:line="360" w:lineRule="auto"/>
      </w:pPr>
    </w:p>
    <w:p w14:paraId="2169F8A1" w14:textId="77777777" w:rsidR="005B3C0C" w:rsidRPr="005B3C0C" w:rsidRDefault="005B3C0C" w:rsidP="005B3C0C">
      <w:pPr>
        <w:pStyle w:val="Heading3"/>
        <w:spacing w:after="120" w:line="360" w:lineRule="auto"/>
        <w:rPr>
          <w:b w:val="0"/>
          <w:color w:val="auto"/>
        </w:rPr>
      </w:pPr>
      <w:bookmarkStart w:id="79" w:name="_Toc462059796"/>
      <w:r w:rsidRPr="005B3C0C">
        <w:rPr>
          <w:b w:val="0"/>
          <w:color w:val="auto"/>
        </w:rPr>
        <w:t>Triglyceride assay</w:t>
      </w:r>
      <w:bookmarkEnd w:id="79"/>
    </w:p>
    <w:p w14:paraId="797403F0" w14:textId="77777777" w:rsidR="005B3C0C" w:rsidRPr="005B3C0C" w:rsidRDefault="005B3C0C" w:rsidP="005B3C0C">
      <w:pPr>
        <w:spacing w:line="360" w:lineRule="auto"/>
      </w:pPr>
      <w:r w:rsidRPr="005B3C0C">
        <w:t xml:space="preserve">A novel enzymatic method for TAG quantification was developed by Taylor Weiss, Goodenough lab, University of Washington </w:t>
      </w:r>
      <w:r w:rsidR="00BD03EC" w:rsidRPr="005B3C0C">
        <w:fldChar w:fldCharType="begin"/>
      </w:r>
      <w:r w:rsidR="00790A49">
        <w:instrText xml:space="preserve"> ADDIN ZOTERO_ITEM CSL_CITATION {"citationID":"h59glsbab","properties":{"formattedCitation":"(Weiss and Goodenough, n.d.)","plainCitation":"(Weiss and Goodenough, n.d.)","dontUpdate":true},"citationItems":[{"id":3562,"uris":["http://zotero.org/users/1204444/items/NW7X8BAM"],"uri":["http://zotero.org/users/1204444/items/NW7X8BAM"],"itemData":{"id":3562,"type":"manuscript","title":"TBC","author":[{"family":"Weiss","given":"Taylor L."},{"family":"Goodenough","given":"U."}],"issued":{"literal":"In preparation"},"accessed":{"date-parts":[["2016",3,13]]}}}],"schema":"https://github.com/citation-style-language/schema/raw/master/csl-citation.json"} </w:instrText>
      </w:r>
      <w:r w:rsidR="00BD03EC" w:rsidRPr="005B3C0C">
        <w:fldChar w:fldCharType="separate"/>
      </w:r>
      <w:r w:rsidRPr="005B3C0C">
        <w:t xml:space="preserve">(Weiss and Goodenough, </w:t>
      </w:r>
      <w:r w:rsidRPr="005B3C0C">
        <w:rPr>
          <w:i/>
        </w:rPr>
        <w:t>In preparation</w:t>
      </w:r>
      <w:r w:rsidRPr="005B3C0C">
        <w:t>)</w:t>
      </w:r>
      <w:r w:rsidR="00BD03EC" w:rsidRPr="005B3C0C">
        <w:fldChar w:fldCharType="end"/>
      </w:r>
      <w:r w:rsidRPr="005B3C0C">
        <w:t xml:space="preserve"> and adapted for this investigation. The protocol utilises a commercial enzymatic triglyceride reagent (Infinity Triglyceride Regent, ThermoScientific) designed to measure TAG in blood. The reagent produces a red dye proportional to TAG concentration through a series of chemical reactions. First, triglycerides are broken down with a lipase enzyme (9001-62-1) to glycerol and free fatty acids (Equation </w:t>
      </w:r>
      <w:r w:rsidR="000F129C">
        <w:t>14</w:t>
      </w:r>
      <w:r w:rsidRPr="005B3C0C">
        <w:t xml:space="preserve">). The glycerol is phosphorylated with ATP with the enzyme glycerol kinase (GK) to produce glycerol-3-phosphate (G3P) and ADP (Equation </w:t>
      </w:r>
      <w:r w:rsidR="000F129C">
        <w:t>15</w:t>
      </w:r>
      <w:r w:rsidRPr="005B3C0C">
        <w:t>). G3P is then oxidised to dihydroxyacetone phosphate (DAP) with glycerolphosphate oxidase (GPO) producing hydrogen peroxide (H</w:t>
      </w:r>
      <w:r w:rsidRPr="005B3C0C">
        <w:rPr>
          <w:vertAlign w:val="subscript"/>
        </w:rPr>
        <w:t>2</w:t>
      </w:r>
      <w:r w:rsidRPr="005B3C0C">
        <w:t>O</w:t>
      </w:r>
      <w:r w:rsidRPr="005B3C0C">
        <w:rPr>
          <w:vertAlign w:val="subscript"/>
        </w:rPr>
        <w:t>2</w:t>
      </w:r>
      <w:r w:rsidRPr="005B3C0C">
        <w:t xml:space="preserve">) (Equation </w:t>
      </w:r>
      <w:r w:rsidR="000F129C">
        <w:t>16</w:t>
      </w:r>
      <w:r w:rsidRPr="005B3C0C">
        <w:t xml:space="preserve">). The hydrogen peroxide reacts with 4-aminoantipyrine (4-AAP) and 3,5-dichloro-2-hydroxybenzene sulphonate (DHBS), catalysed by peroxidase (POD), to form a red coloured quinoneimine dye, proportional to TAG concentration (Equation </w:t>
      </w:r>
      <w:r w:rsidR="000F129C">
        <w:t>17</w:t>
      </w:r>
      <w:r w:rsidRPr="005B3C0C">
        <w:t xml:space="preserve">). </w:t>
      </w:r>
    </w:p>
    <w:p w14:paraId="72C80B04" w14:textId="77777777" w:rsidR="005B3C0C" w:rsidRPr="005B3C0C" w:rsidRDefault="005B3C0C" w:rsidP="005B3C0C">
      <w:pPr>
        <w:spacing w:line="360" w:lineRule="auto"/>
      </w:pPr>
      <m:oMath>
        <m:r>
          <m:rPr>
            <m:nor/>
          </m:rPr>
          <m:t>Triglyceride</m:t>
        </m:r>
        <m:r>
          <w:rPr>
            <w:rFonts w:ascii="Cambria Math" w:hAnsi="Cambria Math"/>
          </w:rPr>
          <m:t xml:space="preserve"> +</m:t>
        </m:r>
        <m:sSub>
          <m:sSubPr>
            <m:ctrlPr>
              <w:rPr>
                <w:rFonts w:ascii="Cambria Math" w:hAnsi="Cambria Math"/>
                <w:i/>
              </w:rPr>
            </m:ctrlPr>
          </m:sSubPr>
          <m:e>
            <m:r>
              <m:rPr>
                <m:nor/>
              </m:rPr>
              <m:t>H</m:t>
            </m:r>
          </m:e>
          <m:sub>
            <m:r>
              <m:rPr>
                <m:nor/>
              </m:rPr>
              <m:t>2</m:t>
            </m:r>
          </m:sub>
        </m:sSub>
        <m:r>
          <m:rPr>
            <m:nor/>
          </m:rPr>
          <m:t>O</m:t>
        </m:r>
        <m:r>
          <w:rPr>
            <w:rFonts w:ascii="Cambria Math" w:hAnsi="Cambria Math"/>
          </w:rPr>
          <m:t xml:space="preserve"> </m:t>
        </m:r>
        <m:box>
          <m:boxPr>
            <m:opEmu m:val="1"/>
            <m:ctrlPr>
              <w:rPr>
                <w:rFonts w:ascii="Cambria Math" w:hAnsi="Cambria Math"/>
                <w:i/>
              </w:rPr>
            </m:ctrlPr>
          </m:boxPr>
          <m:e>
            <m:groupChr>
              <m:groupChrPr>
                <m:chr m:val="→"/>
                <m:vertJc m:val="bot"/>
                <m:ctrlPr>
                  <w:rPr>
                    <w:rFonts w:ascii="Cambria Math" w:hAnsi="Cambria Math"/>
                    <w:i/>
                  </w:rPr>
                </m:ctrlPr>
              </m:groupChrPr>
              <m:e>
                <m:r>
                  <m:rPr>
                    <m:nor/>
                  </m:rPr>
                  <m:t xml:space="preserve">Lipase </m:t>
                </m:r>
              </m:e>
            </m:groupChr>
          </m:e>
        </m:box>
        <m:r>
          <m:rPr>
            <m:nor/>
          </m:rPr>
          <m:t xml:space="preserve"> Glycerol</m:t>
        </m:r>
        <m:r>
          <w:rPr>
            <w:rFonts w:ascii="Cambria Math" w:hAnsi="Cambria Math"/>
          </w:rPr>
          <m:t>+</m:t>
        </m:r>
        <m:r>
          <m:rPr>
            <m:nor/>
          </m:rPr>
          <m:t xml:space="preserve"> Free Fatty acids</m:t>
        </m:r>
      </m:oMath>
      <w:r w:rsidRPr="005B3C0C">
        <w:rPr>
          <w:rFonts w:eastAsiaTheme="minorEastAsia"/>
        </w:rPr>
        <w:t xml:space="preserve">      </w:t>
      </w:r>
      <w:r w:rsidRPr="005B3C0C">
        <w:rPr>
          <w:rFonts w:eastAsiaTheme="minorEastAsia"/>
        </w:rPr>
        <w:tab/>
      </w:r>
      <w:r w:rsidRPr="005B3C0C">
        <w:rPr>
          <w:rFonts w:eastAsiaTheme="minorEastAsia"/>
        </w:rPr>
        <w:tab/>
      </w:r>
      <w:r w:rsidR="000F129C">
        <w:rPr>
          <w:rFonts w:eastAsiaTheme="minorEastAsia"/>
        </w:rPr>
        <w:tab/>
      </w:r>
      <w:r w:rsidRPr="005B3C0C">
        <w:rPr>
          <w:rFonts w:eastAsiaTheme="minorEastAsia"/>
        </w:rPr>
        <w:t xml:space="preserve">Equation </w:t>
      </w:r>
      <w:r w:rsidR="000F129C">
        <w:rPr>
          <w:rFonts w:eastAsiaTheme="minorEastAsia"/>
        </w:rPr>
        <w:t>14</w:t>
      </w:r>
    </w:p>
    <w:p w14:paraId="7F5B89F7" w14:textId="77777777" w:rsidR="005B3C0C" w:rsidRPr="005B3C0C" w:rsidRDefault="005B3C0C" w:rsidP="005B3C0C">
      <w:pPr>
        <w:spacing w:line="360" w:lineRule="auto"/>
        <w:rPr>
          <w:rFonts w:ascii="Cambria Math" w:hAnsi="Cambria Math"/>
          <w:oMath/>
        </w:rPr>
      </w:pPr>
      <m:oMath>
        <m:r>
          <m:rPr>
            <m:nor/>
          </m:rPr>
          <w:lastRenderedPageBreak/>
          <m:t>Glycerol +ATP</m:t>
        </m:r>
        <m:r>
          <w:rPr>
            <w:rFonts w:ascii="Cambria Math" w:hAnsi="Cambria Math"/>
          </w:rPr>
          <m:t xml:space="preserve"> </m:t>
        </m:r>
        <m:box>
          <m:boxPr>
            <m:opEmu m:val="1"/>
            <m:ctrlPr>
              <w:rPr>
                <w:rFonts w:ascii="Cambria Math" w:hAnsi="Cambria Math"/>
                <w:i/>
              </w:rPr>
            </m:ctrlPr>
          </m:boxPr>
          <m:e>
            <m:groupChr>
              <m:groupChrPr>
                <m:chr m:val="→"/>
                <m:vertJc m:val="bot"/>
                <m:ctrlPr>
                  <w:rPr>
                    <w:rFonts w:ascii="Cambria Math" w:hAnsi="Cambria Math"/>
                    <w:i/>
                  </w:rPr>
                </m:ctrlPr>
              </m:groupChrPr>
              <m:e>
                <m:r>
                  <m:rPr>
                    <m:nor/>
                  </m:rPr>
                  <m:t>GK</m:t>
                </m:r>
                <m:r>
                  <w:rPr>
                    <w:rFonts w:ascii="Cambria Math" w:hAnsi="Cambria Math"/>
                  </w:rPr>
                  <m:t xml:space="preserve"> </m:t>
                </m:r>
              </m:e>
            </m:groupChr>
          </m:e>
        </m:box>
        <m:r>
          <m:rPr>
            <m:nor/>
          </m:rPr>
          <m:t xml:space="preserve"> Glycerol-3-phosphate + ADP</m:t>
        </m:r>
      </m:oMath>
      <w:r w:rsidRPr="005B3C0C">
        <w:rPr>
          <w:rFonts w:eastAsiaTheme="minorEastAsia"/>
        </w:rPr>
        <w:tab/>
        <w:t xml:space="preserve">   </w:t>
      </w:r>
      <w:r w:rsidRPr="005B3C0C">
        <w:rPr>
          <w:rFonts w:eastAsiaTheme="minorEastAsia"/>
        </w:rPr>
        <w:tab/>
      </w:r>
      <w:r w:rsidRPr="005B3C0C">
        <w:rPr>
          <w:rFonts w:eastAsiaTheme="minorEastAsia"/>
        </w:rPr>
        <w:tab/>
      </w:r>
      <w:r w:rsidRPr="005B3C0C">
        <w:rPr>
          <w:rFonts w:eastAsiaTheme="minorEastAsia"/>
        </w:rPr>
        <w:tab/>
        <w:t xml:space="preserve">Equation </w:t>
      </w:r>
      <w:r w:rsidR="000F129C">
        <w:rPr>
          <w:rFonts w:eastAsiaTheme="minorEastAsia"/>
        </w:rPr>
        <w:t>15</w:t>
      </w:r>
    </w:p>
    <w:p w14:paraId="75C8D01F" w14:textId="77777777" w:rsidR="005B3C0C" w:rsidRPr="005B3C0C" w:rsidRDefault="005B3C0C" w:rsidP="005B3C0C">
      <w:pPr>
        <w:spacing w:line="360" w:lineRule="auto"/>
        <w:rPr>
          <w:rFonts w:ascii="Cambria Math" w:hAnsi="Cambria Math"/>
          <w:oMath/>
        </w:rPr>
      </w:pPr>
      <m:oMath>
        <m:r>
          <m:rPr>
            <m:nor/>
          </m:rPr>
          <m:t>Glycerol-3-phosphate +</m:t>
        </m:r>
        <m:sSub>
          <m:sSubPr>
            <m:ctrlPr>
              <w:rPr>
                <w:rFonts w:ascii="Cambria Math" w:hAnsi="Cambria Math"/>
                <w:i/>
              </w:rPr>
            </m:ctrlPr>
          </m:sSubPr>
          <m:e>
            <m:r>
              <m:rPr>
                <m:nor/>
              </m:rPr>
              <m:t xml:space="preserve"> O</m:t>
            </m:r>
          </m:e>
          <m:sub>
            <m:r>
              <m:rPr>
                <m:nor/>
              </m:rPr>
              <m:t>2</m:t>
            </m:r>
          </m:sub>
        </m:sSub>
        <m:r>
          <w:rPr>
            <w:rFonts w:ascii="Cambria Math" w:hAnsi="Cambria Math"/>
          </w:rPr>
          <m:t xml:space="preserve"> </m:t>
        </m:r>
        <m:box>
          <m:boxPr>
            <m:opEmu m:val="1"/>
            <m:ctrlPr>
              <w:rPr>
                <w:rFonts w:ascii="Cambria Math" w:hAnsi="Cambria Math"/>
                <w:i/>
              </w:rPr>
            </m:ctrlPr>
          </m:boxPr>
          <m:e>
            <m:groupChr>
              <m:groupChrPr>
                <m:chr m:val="→"/>
                <m:vertJc m:val="bot"/>
                <m:ctrlPr>
                  <w:rPr>
                    <w:rFonts w:ascii="Cambria Math" w:hAnsi="Cambria Math"/>
                    <w:i/>
                  </w:rPr>
                </m:ctrlPr>
              </m:groupChrPr>
              <m:e>
                <m:r>
                  <m:rPr>
                    <m:nor/>
                  </m:rPr>
                  <m:t>GPO</m:t>
                </m:r>
                <m:r>
                  <w:rPr>
                    <w:rFonts w:ascii="Cambria Math" w:hAnsi="Cambria Math"/>
                  </w:rPr>
                  <m:t xml:space="preserve"> </m:t>
                </m:r>
              </m:e>
            </m:groupChr>
          </m:e>
        </m:box>
        <m:r>
          <m:rPr>
            <m:nor/>
          </m:rPr>
          <m:t xml:space="preserve"> DAP + </m:t>
        </m:r>
        <m:r>
          <w:rPr>
            <w:rFonts w:ascii="Cambria Math" w:hAnsi="Cambria Math"/>
          </w:rPr>
          <m:t>2</m:t>
        </m:r>
        <m:sSub>
          <m:sSubPr>
            <m:ctrlPr>
              <w:rPr>
                <w:rFonts w:ascii="Cambria Math" w:hAnsi="Cambria Math"/>
                <w:i/>
              </w:rPr>
            </m:ctrlPr>
          </m:sSubPr>
          <m:e>
            <m:r>
              <m:rPr>
                <m:nor/>
              </m:rPr>
              <m:t xml:space="preserve"> H</m:t>
            </m:r>
          </m:e>
          <m:sub>
            <m:r>
              <m:rPr>
                <m:nor/>
              </m:rPr>
              <m:t>2</m:t>
            </m:r>
          </m:sub>
        </m:sSub>
        <m:sSub>
          <m:sSubPr>
            <m:ctrlPr>
              <w:rPr>
                <w:rFonts w:ascii="Cambria Math" w:hAnsi="Cambria Math"/>
                <w:i/>
              </w:rPr>
            </m:ctrlPr>
          </m:sSubPr>
          <m:e>
            <m:r>
              <m:rPr>
                <m:nor/>
              </m:rPr>
              <m:t>O</m:t>
            </m:r>
          </m:e>
          <m:sub>
            <m:r>
              <m:rPr>
                <m:nor/>
              </m:rPr>
              <m:t>2</m:t>
            </m:r>
          </m:sub>
        </m:sSub>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0F129C">
        <w:rPr>
          <w:rFonts w:eastAsiaTheme="minorEastAsia"/>
        </w:rPr>
        <w:t>16</w:t>
      </w:r>
    </w:p>
    <w:p w14:paraId="33E53E28" w14:textId="77777777" w:rsidR="005B3C0C" w:rsidRPr="005B3C0C" w:rsidRDefault="0081741E" w:rsidP="005B3C0C">
      <w:pPr>
        <w:spacing w:after="240" w:line="360" w:lineRule="auto"/>
        <w:rPr>
          <w:rFonts w:ascii="Cambria Math" w:hAnsi="Cambria Math"/>
          <w:oMath/>
        </w:rPr>
      </w:pPr>
      <m:oMath>
        <m:sSub>
          <m:sSubPr>
            <m:ctrlPr>
              <w:rPr>
                <w:rFonts w:ascii="Cambria Math" w:hAnsi="Cambria Math"/>
                <w:i/>
              </w:rPr>
            </m:ctrlPr>
          </m:sSubPr>
          <m:e>
            <m:r>
              <m:rPr>
                <m:nor/>
              </m:rPr>
              <m:t>H</m:t>
            </m:r>
          </m:e>
          <m:sub>
            <m:r>
              <m:rPr>
                <m:nor/>
              </m:rPr>
              <m:t>2</m:t>
            </m:r>
          </m:sub>
        </m:sSub>
        <m:sSub>
          <m:sSubPr>
            <m:ctrlPr>
              <w:rPr>
                <w:rFonts w:ascii="Cambria Math" w:hAnsi="Cambria Math"/>
                <w:i/>
              </w:rPr>
            </m:ctrlPr>
          </m:sSubPr>
          <m:e>
            <m:r>
              <m:rPr>
                <m:nor/>
              </m:rPr>
              <m:t>O</m:t>
            </m:r>
          </m:e>
          <m:sub>
            <m:r>
              <m:rPr>
                <m:nor/>
              </m:rPr>
              <m:t>2</m:t>
            </m:r>
          </m:sub>
        </m:sSub>
        <m:r>
          <m:rPr>
            <m:nor/>
          </m:rPr>
          <m:t xml:space="preserve"> + 4-AAP + 3,5 DHBS  </m:t>
        </m:r>
        <m:box>
          <m:boxPr>
            <m:opEmu m:val="1"/>
            <m:ctrlPr>
              <w:rPr>
                <w:rFonts w:ascii="Cambria Math" w:hAnsi="Cambria Math"/>
                <w:i/>
              </w:rPr>
            </m:ctrlPr>
          </m:boxPr>
          <m:e>
            <m:groupChr>
              <m:groupChrPr>
                <m:chr m:val="→"/>
                <m:vertJc m:val="bot"/>
                <m:ctrlPr>
                  <w:rPr>
                    <w:rFonts w:ascii="Cambria Math" w:hAnsi="Cambria Math"/>
                    <w:i/>
                  </w:rPr>
                </m:ctrlPr>
              </m:groupChrPr>
              <m:e>
                <m:r>
                  <m:rPr>
                    <m:nor/>
                  </m:rPr>
                  <m:t xml:space="preserve">POD </m:t>
                </m:r>
              </m:e>
            </m:groupChr>
          </m:e>
        </m:box>
        <m:r>
          <m:rPr>
            <m:nor/>
          </m:rPr>
          <m:t xml:space="preserve"> Quinoneimine  + 2</m:t>
        </m:r>
        <m:sSub>
          <m:sSubPr>
            <m:ctrlPr>
              <w:rPr>
                <w:rFonts w:ascii="Cambria Math" w:hAnsi="Cambria Math"/>
                <w:i/>
              </w:rPr>
            </m:ctrlPr>
          </m:sSubPr>
          <m:e>
            <m:r>
              <m:rPr>
                <m:nor/>
              </m:rPr>
              <m:t xml:space="preserve"> H</m:t>
            </m:r>
          </m:e>
          <m:sub>
            <m:r>
              <m:rPr>
                <m:nor/>
              </m:rPr>
              <m:t>2</m:t>
            </m:r>
          </m:sub>
        </m:sSub>
        <m:r>
          <m:rPr>
            <m:nor/>
          </m:rPr>
          <m:t>O</m:t>
        </m:r>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0F129C">
        <w:rPr>
          <w:rFonts w:eastAsiaTheme="minorEastAsia"/>
        </w:rPr>
        <w:tab/>
      </w:r>
      <w:r w:rsidR="005B3C0C" w:rsidRPr="005B3C0C">
        <w:rPr>
          <w:rFonts w:eastAsiaTheme="minorEastAsia"/>
        </w:rPr>
        <w:t xml:space="preserve">Equation </w:t>
      </w:r>
      <w:r w:rsidR="000F129C">
        <w:rPr>
          <w:rFonts w:eastAsiaTheme="minorEastAsia"/>
        </w:rPr>
        <w:t>17</w:t>
      </w:r>
    </w:p>
    <w:p w14:paraId="7C8E58F9" w14:textId="48B1C862" w:rsidR="005B3C0C" w:rsidRPr="005B3C0C" w:rsidRDefault="005A01B4" w:rsidP="005B3C0C">
      <w:pPr>
        <w:spacing w:line="360" w:lineRule="auto"/>
      </w:pPr>
      <w:r>
        <w:t xml:space="preserve">The lipase used in this analysis preferentially targets TAG molecules, then DAG and MAGs, leading to </w:t>
      </w:r>
      <w:r w:rsidR="004506DB">
        <w:t>the</w:t>
      </w:r>
      <w:r w:rsidR="005B3C0C" w:rsidRPr="005B3C0C">
        <w:t xml:space="preserve"> release of glycerol. Consequent</w:t>
      </w:r>
      <w:r>
        <w:t xml:space="preserve">ly glycerolipid precursors DAG and MAG will </w:t>
      </w:r>
      <w:r w:rsidR="005B3C0C" w:rsidRPr="005B3C0C">
        <w:t>also be quantified</w:t>
      </w:r>
      <w:r w:rsidR="00D62477">
        <w:t xml:space="preserve"> </w:t>
      </w:r>
      <w:r w:rsidR="00D62477">
        <w:fldChar w:fldCharType="begin"/>
      </w:r>
      <w:r w:rsidR="00D62477">
        <w:instrText xml:space="preserve"> ADDIN ZOTERO_ITEM CSL_CITATION {"citationID":"2ab784m1os","properties":{"formattedCitation":"(Mendes et al., 2012)","plainCitation":"(Mendes et al., 2012)"},"citationItems":[{"id":4667,"uris":["http://zotero.org/users/1204444/items/CPH7JVX4"],"uri":["http://zotero.org/users/1204444/items/CPH7JVX4"],"itemData":{"id":4667,"type":"article-journal","title":"Properties and biotechnological applications of porcine pancreatic lipase","container-title":"Journal of Molecular Catalysis B: Enzymatic","page":"119-134","volume":"78","source":"ScienceDirect","abstract":"Lipases have large differences with respect to the source (animal, plant or microbial cells) and the cheapest preparation commercially available is isolated from porcine pancreas. Although it has been used to lesser extent when comparing with microbial lipases, porcine pancreatic lipase (PPL) has high stability and activity in anhydrous media as demonstrated in esterification and transesterification reactions. In addition, studies have recommended the utilization of this lipase preparation for synthetic applications in which stereoselectivity and cost are considered to be critical factors. Therefore, there is a growing interest in applying PPL to produce not only fine chemicals but also commodities. This review focuses on the isolation and purification, structural features, and biochemical properties of PPL. Immobilization techniques which improve its catalytic activity, storage, operational, and thermal-stability properties are briefly discussed. This review also describes the extensive biotechnological applications for PPL.","DOI":"10.1016/j.molcatb.2012.03.004","ISSN":"1381-1177","journalAbbreviation":"Journal of Molecular Catalysis B: Enzymatic","author":[{"family":"Mendes","given":"Adriano A."},{"family":"Oliveira","given":"Pedro C."},{"family":"Castro","given":"Heizir F.","non-dropping-particle":"de"}],"issued":{"date-parts":[["2012",6]]}}}],"schema":"https://github.com/citation-style-language/schema/raw/master/csl-citation.json"} </w:instrText>
      </w:r>
      <w:r w:rsidR="00D62477">
        <w:fldChar w:fldCharType="separate"/>
      </w:r>
      <w:r w:rsidR="00D62477" w:rsidRPr="00D62477">
        <w:rPr>
          <w:rFonts w:ascii="Calibri" w:hAnsi="Calibri"/>
        </w:rPr>
        <w:t>(Mendes et al., 2012)</w:t>
      </w:r>
      <w:r w:rsidR="00D62477">
        <w:fldChar w:fldCharType="end"/>
      </w:r>
      <w:r w:rsidR="00D62477">
        <w:t>. However,</w:t>
      </w:r>
      <w:r w:rsidR="005B3C0C" w:rsidRPr="005B3C0C">
        <w:t xml:space="preserve"> these precursor lipids are negligible compared to TAG concentration</w:t>
      </w:r>
      <w:r w:rsidR="00D62477">
        <w:t xml:space="preserve">, particularly when under N </w:t>
      </w:r>
      <w:r w:rsidR="00790A49">
        <w:t xml:space="preserve">stress </w:t>
      </w:r>
      <w:r w:rsidR="00790A49">
        <w:fldChar w:fldCharType="begin"/>
      </w:r>
      <w:r w:rsidR="00790A49">
        <w:instrText xml:space="preserve"> ADDIN ZOTERO_ITEM CSL_CITATION {"citationID":"1ek2q6j3l7","properties":{"formattedCitation":"(Li-Beisson et al., 2015)","plainCitation":"(Li-Beisson et al., 2015)"},"citationItems":[{"id":3251,"uris":["http://zotero.org/users/1204444/items/Q7DF9WFA"],"uri":["http://zotero.org/users/1204444/items/Q7DF9WFA"],"itemData":{"id":3251,"type":"article-journal","title":"Metabolism of acyl-lipids in Chlamydomonas reinhardtii","container-title":"The Plant Journal","page":"504-522","volume":"82","issue":"3","source":"Wiley Online Library","abstract":"Microalgae are emerging platforms for production of a suite of compounds targeting several markets, including food, nutraceuticals, green chemicals, and biofuels. Many of these products, such as biodiesel or polyunsaturated fatty acids (PUFAs), derive from lipid metabolism. A general picture of lipid metabolism in microalgae has been deduced from well characterized pathways of fungi and land plants, but recent advances in molecular and genetic analyses of microalgae have uncovered unique features, pointing out the necessity to study lipid metabolism in microalgae themselves. In the past 10 years, in addition to its traditional role as a model for photosynthetic and flagellar motility processes, Chlamydomonas reinhardtii has emerged as a model organism to study lipid metabolism in green microalgae. Here, after summarizing data on total fatty acid composition, distribution of acyl-lipid classes, and major acyl-lipid molecular species found in C. reinhardtii, we review the current knowledge on the known or putative steps for fatty acid synthesis, glycerolipid desaturation and assembly, membrane lipid turnover, and oil remobilization. A list of characterized or putative enzymes for the major steps of acyl-lipid metabolism in C. reinhardtii is included, and subcellular localizations and phenotypes of associated mutants are discussed. Biogenesis and composition of Chlamydomonas lipid droplets and the potential importance of lipolytic processes in increasing cellular oil content are also highlighted.","DOI":"10.1111/tpj.12787","ISSN":"1365-313X","journalAbbreviation":"Plant J","language":"en","author":[{"family":"Li-Beisson","given":"Yonghua"},{"family":"Beisson","given":"Fred"},{"family":"Riekhof","given":"Wayne"}],"issued":{"date-parts":[["2015",5,1]]}}}],"schema":"https://github.com/citation-style-language/schema/raw/master/csl-citation.json"} </w:instrText>
      </w:r>
      <w:r w:rsidR="00790A49">
        <w:fldChar w:fldCharType="separate"/>
      </w:r>
      <w:r w:rsidR="00790A49" w:rsidRPr="00790A49">
        <w:rPr>
          <w:rFonts w:ascii="Calibri" w:hAnsi="Calibri"/>
        </w:rPr>
        <w:t>(Li-Beisson et al., 2015)</w:t>
      </w:r>
      <w:r w:rsidR="00790A49">
        <w:fldChar w:fldCharType="end"/>
      </w:r>
      <w:r w:rsidR="005B3C0C" w:rsidRPr="005B3C0C">
        <w:t>. Glycerol is used as a standard for this quantification because oil standards cannot be solubilised effectively</w:t>
      </w:r>
      <w:r w:rsidR="00790A49">
        <w:t xml:space="preserve"> in the reagent</w:t>
      </w:r>
      <w:r w:rsidR="005B3C0C" w:rsidRPr="005B3C0C">
        <w:t>, and therefore will not be efficiently broken down by the lipase</w:t>
      </w:r>
      <w:r w:rsidR="00790A49">
        <w:t xml:space="preserve"> (Wiess, personal communication 2015)</w:t>
      </w:r>
      <w:r w:rsidR="005B3C0C" w:rsidRPr="005B3C0C">
        <w:t xml:space="preserve">.  </w:t>
      </w:r>
    </w:p>
    <w:p w14:paraId="7BF83D7E" w14:textId="77777777" w:rsidR="005B3C0C" w:rsidRPr="005B3C0C" w:rsidRDefault="005B3C0C" w:rsidP="005B3C0C">
      <w:pPr>
        <w:spacing w:line="360" w:lineRule="auto"/>
      </w:pPr>
      <w:r w:rsidRPr="005B3C0C">
        <w:t xml:space="preserve">In this protocol, a 4 ml aliquot of culture of known cell density was aseptically transferred to a 15 ml Falcon tube and centrifuged at 2500 </w:t>
      </w:r>
      <w:r w:rsidRPr="005B3C0C">
        <w:rPr>
          <w:i/>
        </w:rPr>
        <w:t>g</w:t>
      </w:r>
      <w:r w:rsidRPr="005B3C0C">
        <w:t xml:space="preserve"> for 5 minutes at 15°C. The time points for sampling are indicated in Figure </w:t>
      </w:r>
      <w:r w:rsidR="000F129C">
        <w:t>46</w:t>
      </w:r>
      <w:r w:rsidRPr="005B3C0C">
        <w:t>. The pellet was resuspended in 0.4 ml of dH</w:t>
      </w:r>
      <w:r w:rsidRPr="005B3C0C">
        <w:rPr>
          <w:vertAlign w:val="subscript"/>
        </w:rPr>
        <w:t>2</w:t>
      </w:r>
      <w:r w:rsidRPr="005B3C0C">
        <w:t xml:space="preserve">0 and frozen at -20°C for storage. For processing, the sample was defrosted and lysed as described in Section 5.2.8. The sample was checked via microscopy (as described in Section 2.5.2) to ensure ~100% of the cells were lysed. Samples were kept on ice before and after the lysing procedure. </w:t>
      </w:r>
    </w:p>
    <w:p w14:paraId="7D5C007B" w14:textId="77777777" w:rsidR="005B3C0C" w:rsidRPr="005B3C0C" w:rsidRDefault="005B3C0C" w:rsidP="005B3C0C">
      <w:pPr>
        <w:spacing w:line="360" w:lineRule="auto"/>
      </w:pPr>
      <w:r w:rsidRPr="005B3C0C">
        <w:t>For the sample blank, working quickly, a 20 µl sample of lysed cells and 380 µl of cold (4°C) triglyceride regent were added to a 1.5 ml microcentrifuge tube on ice. For the standard blank the lysed cells were replaced with 20 µl dH</w:t>
      </w:r>
      <w:r w:rsidRPr="005B3C0C">
        <w:rPr>
          <w:vertAlign w:val="subscript"/>
        </w:rPr>
        <w:t>2</w:t>
      </w:r>
      <w:r w:rsidRPr="005B3C0C">
        <w:t xml:space="preserve">0. The tubes were inverted slowly 10 times to mix, and then centrifuged at 16000 </w:t>
      </w:r>
      <w:r w:rsidRPr="005B3C0C">
        <w:rPr>
          <w:i/>
        </w:rPr>
        <w:t>g</w:t>
      </w:r>
      <w:r w:rsidRPr="005B3C0C">
        <w:t xml:space="preserve"> for 1 minute at 4°C. Avoiding the pellet, 300 µl sample supernatant was immediately transferred to a plastic cuvette with 700 µl cold (4°C) dH</w:t>
      </w:r>
      <w:r w:rsidRPr="005B3C0C">
        <w:rPr>
          <w:vertAlign w:val="subscript"/>
        </w:rPr>
        <w:t>2</w:t>
      </w:r>
      <w:r w:rsidRPr="005B3C0C">
        <w:t>O. The cuvettes were wiped to remove condensation and the absorbance at 520 nm (blanked with dH</w:t>
      </w:r>
      <w:r w:rsidRPr="005B3C0C">
        <w:rPr>
          <w:vertAlign w:val="subscript"/>
        </w:rPr>
        <w:t>2</w:t>
      </w:r>
      <w:r w:rsidRPr="005B3C0C">
        <w:t xml:space="preserve">O) was recorded. The cold temperature and rapid processing time inhibits the lipase enzyme, but not other reagent enzymes. Consequently the cold run gives a measure for free glycerol concentration, which is subtracted from the following hot run to give TAG concentration. </w:t>
      </w:r>
    </w:p>
    <w:p w14:paraId="4D8B7CAC" w14:textId="7468FABC" w:rsidR="005B3C0C" w:rsidRPr="005B3C0C" w:rsidRDefault="005B3C0C" w:rsidP="005B3C0C">
      <w:pPr>
        <w:spacing w:line="360" w:lineRule="auto"/>
      </w:pPr>
      <w:r w:rsidRPr="005B3C0C">
        <w:t>For the lipase active hot run the procedure is repeated, the sample reaction was prepared with 20 µl lysed cells and 380 µl reagent</w:t>
      </w:r>
      <w:r w:rsidRPr="005B3C0C">
        <w:rPr>
          <w:b/>
        </w:rPr>
        <w:t xml:space="preserve"> </w:t>
      </w:r>
      <w:r w:rsidRPr="005B3C0C">
        <w:t xml:space="preserve">(at room temperature). The standard </w:t>
      </w:r>
      <w:r w:rsidRPr="005B3C0C">
        <w:lastRenderedPageBreak/>
        <w:t>reaction was prepared by the addition of 4 µl of glycerol (2.82 mM</w:t>
      </w:r>
      <w:r w:rsidR="00D226B1">
        <w:t>)</w:t>
      </w:r>
      <w:r w:rsidRPr="005B3C0C">
        <w:t>, 16 µl dH</w:t>
      </w:r>
      <w:r w:rsidRPr="005B3C0C">
        <w:rPr>
          <w:vertAlign w:val="subscript"/>
        </w:rPr>
        <w:t>2</w:t>
      </w:r>
      <w:r w:rsidRPr="005B3C0C">
        <w:t xml:space="preserve">0, and 380 µl reagent. </w:t>
      </w:r>
      <w:r w:rsidR="00D226B1">
        <w:t>The concentration of glycerol standard is the equivalent to the concentration released from</w:t>
      </w:r>
      <w:r w:rsidR="00D226B1" w:rsidRPr="005B3C0C">
        <w:t xml:space="preserve"> 2.5 mg ml</w:t>
      </w:r>
      <w:r w:rsidR="00D226B1" w:rsidRPr="005B3C0C">
        <w:rPr>
          <w:vertAlign w:val="superscript"/>
        </w:rPr>
        <w:t>-1</w:t>
      </w:r>
      <w:r w:rsidR="00D226B1">
        <w:t xml:space="preserve"> triolein.</w:t>
      </w:r>
      <w:r w:rsidR="00D226B1" w:rsidRPr="005B3C0C">
        <w:t xml:space="preserve"> </w:t>
      </w:r>
      <w:r w:rsidRPr="005B3C0C">
        <w:t xml:space="preserve">The tubes were inverted 10 times then incubated at 37°C for 10 minutes in a hot plate (Grant Instruments, Cambridge). After incubation the samples were centrifuged at 16000 </w:t>
      </w:r>
      <w:r w:rsidRPr="005B3C0C">
        <w:rPr>
          <w:i/>
        </w:rPr>
        <w:t>g</w:t>
      </w:r>
      <w:r w:rsidRPr="005B3C0C">
        <w:t xml:space="preserve"> for 1 minute at 15°C. Avoiding the pellet, 300 µl sample supernatant was transferred to a plastic cuvette with 700 µl dH</w:t>
      </w:r>
      <w:r w:rsidRPr="005B3C0C">
        <w:rPr>
          <w:vertAlign w:val="subscript"/>
        </w:rPr>
        <w:t>2</w:t>
      </w:r>
      <w:r w:rsidRPr="005B3C0C">
        <w:t>O and the absorbance was recorded. For expected moderate and low TAG samples (for example log phase samples), all elements of the reaction of both samples and standards were multiplied by 2 and 4 respectively (for example 60 µl sample and 1140 µl regent for low TAG levels) and the final dilution step was reduced or removed to make up 1 ml. This alteration improved precision (needed for low levels) at the expense of using more reagents. All samples were analysed in technical triplicate.</w:t>
      </w:r>
    </w:p>
    <w:p w14:paraId="7B3AB46A" w14:textId="77777777" w:rsidR="005B3C0C" w:rsidRPr="005B3C0C" w:rsidRDefault="005B3C0C" w:rsidP="005B3C0C">
      <w:r w:rsidRPr="005B3C0C">
        <w:t>To calculate TAG (triolein) concentration the following equation was used:</w:t>
      </w:r>
    </w:p>
    <w:p w14:paraId="16282FDC" w14:textId="77777777" w:rsidR="005B3C0C" w:rsidRPr="005B3C0C" w:rsidRDefault="005B3C0C" w:rsidP="005B3C0C">
      <w:pPr>
        <w:rPr>
          <w:rFonts w:eastAsiaTheme="minorEastAsia"/>
          <w:b/>
          <w:sz w:val="22"/>
          <w:lang w:val="en-US"/>
        </w:rPr>
      </w:pPr>
      <w:r w:rsidRPr="005B3C0C">
        <w:t xml:space="preserve"> </w:t>
      </w:r>
      <m:oMath>
        <m:r>
          <m:rPr>
            <m:nor/>
          </m:rPr>
          <m:t>TAG mg</m:t>
        </m:r>
        <m:r>
          <w:rPr>
            <w:rFonts w:ascii="Cambria Math" w:hAnsi="Cambria Math"/>
          </w:rPr>
          <m:t xml:space="preserve"> </m:t>
        </m:r>
        <m:sSup>
          <m:sSupPr>
            <m:ctrlPr>
              <w:rPr>
                <w:rFonts w:ascii="Cambria Math" w:hAnsi="Cambria Math"/>
                <w:i/>
              </w:rPr>
            </m:ctrlPr>
          </m:sSupPr>
          <m:e>
            <m:r>
              <m:rPr>
                <m:nor/>
              </m:rPr>
              <m:t>ml</m:t>
            </m:r>
          </m:e>
          <m:sup>
            <m:r>
              <m:rPr>
                <m:nor/>
              </m:rPr>
              <m:t>-1</m:t>
            </m:r>
          </m:sup>
        </m:sSup>
        <m:r>
          <m:rPr>
            <m:nor/>
          </m:rPr>
          <m:t xml:space="preserve"> =</m:t>
        </m:r>
        <m:f>
          <m:fPr>
            <m:ctrlPr>
              <w:rPr>
                <w:rFonts w:ascii="Cambria Math" w:hAnsi="Cambria Math"/>
                <w:i/>
                <w:sz w:val="22"/>
                <w:lang w:val="en-US"/>
              </w:rPr>
            </m:ctrlPr>
          </m:fPr>
          <m:num>
            <m:d>
              <m:dPr>
                <m:ctrlPr>
                  <w:rPr>
                    <w:rFonts w:ascii="Cambria Math" w:hAnsi="Cambria Math"/>
                    <w:i/>
                    <w:sz w:val="22"/>
                    <w:lang w:val="en-US"/>
                  </w:rPr>
                </m:ctrlPr>
              </m:dPr>
              <m:e>
                <m:sSub>
                  <m:sSubPr>
                    <m:ctrlPr>
                      <w:rPr>
                        <w:rFonts w:ascii="Cambria Math" w:hAnsi="Cambria Math"/>
                        <w:sz w:val="22"/>
                        <w:lang w:val="en-US"/>
                      </w:rPr>
                    </m:ctrlPr>
                  </m:sSubPr>
                  <m:e>
                    <m:r>
                      <m:rPr>
                        <m:nor/>
                      </m:rPr>
                      <m:t>Abs</m:t>
                    </m:r>
                    <m:ctrlPr>
                      <w:rPr>
                        <w:rFonts w:ascii="Cambria Math" w:hAnsi="Cambria Math"/>
                        <w:i/>
                        <w:sz w:val="22"/>
                        <w:lang w:val="en-US"/>
                      </w:rPr>
                    </m:ctrlPr>
                  </m:e>
                  <m:sub>
                    <m:r>
                      <m:rPr>
                        <m:nor/>
                      </m:rPr>
                      <m:t>sample reaction</m:t>
                    </m:r>
                  </m:sub>
                </m:sSub>
                <m:r>
                  <m:rPr>
                    <m:nor/>
                  </m:rPr>
                  <m:t>-</m:t>
                </m:r>
                <m:sSub>
                  <m:sSubPr>
                    <m:ctrlPr>
                      <w:rPr>
                        <w:rFonts w:ascii="Cambria Math" w:hAnsi="Cambria Math"/>
                        <w:i/>
                        <w:sz w:val="22"/>
                        <w:lang w:val="en-US"/>
                      </w:rPr>
                    </m:ctrlPr>
                  </m:sSubPr>
                  <m:e>
                    <m:r>
                      <m:rPr>
                        <m:nor/>
                      </m:rPr>
                      <m:t>Abs</m:t>
                    </m:r>
                  </m:e>
                  <m:sub>
                    <m:r>
                      <m:rPr>
                        <m:nor/>
                      </m:rPr>
                      <m:t>sample blank</m:t>
                    </m:r>
                  </m:sub>
                </m:sSub>
              </m:e>
            </m:d>
          </m:num>
          <m:den>
            <m:d>
              <m:dPr>
                <m:ctrlPr>
                  <w:rPr>
                    <w:rFonts w:ascii="Cambria Math" w:hAnsi="Cambria Math"/>
                    <w:i/>
                    <w:sz w:val="22"/>
                    <w:lang w:val="en-US"/>
                  </w:rPr>
                </m:ctrlPr>
              </m:dPr>
              <m:e>
                <m:sSub>
                  <m:sSubPr>
                    <m:ctrlPr>
                      <w:rPr>
                        <w:rFonts w:ascii="Cambria Math" w:eastAsiaTheme="minorEastAsia" w:hAnsi="Cambria Math"/>
                        <w:i/>
                        <w:sz w:val="22"/>
                        <w:lang w:val="en-US"/>
                      </w:rPr>
                    </m:ctrlPr>
                  </m:sSubPr>
                  <m:e>
                    <m:r>
                      <m:rPr>
                        <m:nor/>
                      </m:rPr>
                      <m:t>A</m:t>
                    </m:r>
                    <m:r>
                      <m:rPr>
                        <m:nor/>
                      </m:rPr>
                      <w:rPr>
                        <w:rFonts w:eastAsiaTheme="minorEastAsia"/>
                      </w:rPr>
                      <m:t>bs</m:t>
                    </m:r>
                    <m:ctrlPr>
                      <w:rPr>
                        <w:rFonts w:ascii="Cambria Math" w:hAnsi="Cambria Math"/>
                        <w:i/>
                        <w:sz w:val="22"/>
                        <w:lang w:val="en-US"/>
                      </w:rPr>
                    </m:ctrlPr>
                  </m:e>
                  <m:sub>
                    <m:r>
                      <m:rPr>
                        <m:nor/>
                      </m:rPr>
                      <w:rPr>
                        <w:rFonts w:eastAsiaTheme="minorEastAsia"/>
                      </w:rPr>
                      <m:t>standard reaction</m:t>
                    </m:r>
                  </m:sub>
                </m:sSub>
                <m:r>
                  <m:rPr>
                    <m:nor/>
                  </m:rPr>
                  <w:rPr>
                    <w:rFonts w:eastAsiaTheme="minorEastAsia"/>
                  </w:rPr>
                  <m:t>-</m:t>
                </m:r>
                <m:sSub>
                  <m:sSubPr>
                    <m:ctrlPr>
                      <w:rPr>
                        <w:rFonts w:ascii="Cambria Math" w:eastAsiaTheme="minorEastAsia" w:hAnsi="Cambria Math"/>
                        <w:i/>
                        <w:sz w:val="22"/>
                        <w:lang w:val="en-US"/>
                      </w:rPr>
                    </m:ctrlPr>
                  </m:sSubPr>
                  <m:e>
                    <m:r>
                      <m:rPr>
                        <m:nor/>
                      </m:rPr>
                      <w:rPr>
                        <w:rFonts w:eastAsiaTheme="minorEastAsia"/>
                      </w:rPr>
                      <m:t>Abs</m:t>
                    </m:r>
                  </m:e>
                  <m:sub>
                    <m:r>
                      <m:rPr>
                        <m:nor/>
                      </m:rPr>
                      <w:rPr>
                        <w:rFonts w:eastAsiaTheme="minorEastAsia"/>
                      </w:rPr>
                      <m:t>standard blank</m:t>
                    </m:r>
                  </m:sub>
                </m:sSub>
                <m:ctrlPr>
                  <w:rPr>
                    <w:rFonts w:ascii="Cambria Math" w:eastAsiaTheme="minorEastAsia" w:hAnsi="Cambria Math"/>
                    <w:i/>
                    <w:sz w:val="22"/>
                    <w:lang w:val="en-US"/>
                  </w:rPr>
                </m:ctrlPr>
              </m:e>
            </m:d>
          </m:den>
        </m:f>
        <m:r>
          <m:rPr>
            <m:nor/>
          </m:rPr>
          <w:rPr>
            <w:rFonts w:eastAsiaTheme="minorEastAsia"/>
          </w:rPr>
          <m:t>×</m:t>
        </m:r>
        <m:d>
          <m:dPr>
            <m:ctrlPr>
              <w:rPr>
                <w:rFonts w:ascii="Cambria Math" w:eastAsiaTheme="minorEastAsia" w:hAnsi="Cambria Math"/>
                <w:i/>
                <w:sz w:val="22"/>
                <w:lang w:val="en-US"/>
              </w:rPr>
            </m:ctrlPr>
          </m:dPr>
          <m:e>
            <m:f>
              <m:fPr>
                <m:ctrlPr>
                  <w:rPr>
                    <w:rFonts w:ascii="Cambria Math" w:eastAsiaTheme="minorEastAsia" w:hAnsi="Cambria Math"/>
                    <w:i/>
                    <w:sz w:val="22"/>
                    <w:lang w:val="en-US"/>
                  </w:rPr>
                </m:ctrlPr>
              </m:fPr>
              <m:num>
                <m:r>
                  <m:rPr>
                    <m:nor/>
                  </m:rPr>
                  <w:rPr>
                    <w:rFonts w:eastAsiaTheme="minorEastAsia"/>
                  </w:rPr>
                  <m:t>2.5</m:t>
                </m:r>
              </m:num>
              <m:den>
                <m:r>
                  <m:rPr>
                    <m:nor/>
                  </m:rPr>
                  <w:rPr>
                    <w:rFonts w:eastAsiaTheme="minorEastAsia"/>
                  </w:rPr>
                  <m:t>5</m:t>
                </m:r>
              </m:den>
            </m:f>
          </m:e>
        </m:d>
        <m:r>
          <w:rPr>
            <w:rFonts w:ascii="Cambria Math" w:eastAsiaTheme="minorEastAsia" w:hAnsi="Cambria Math"/>
            <w:sz w:val="22"/>
            <w:lang w:val="en-US"/>
          </w:rPr>
          <m:t xml:space="preserve">   </m:t>
        </m:r>
      </m:oMath>
      <w:r w:rsidRPr="005B3C0C">
        <w:rPr>
          <w:rFonts w:eastAsiaTheme="minorEastAsia"/>
          <w:b/>
          <w:sz w:val="22"/>
          <w:lang w:val="en-US"/>
        </w:rPr>
        <w:t xml:space="preserve"> </w:t>
      </w:r>
      <w:r w:rsidRPr="005B3C0C">
        <w:rPr>
          <w:rFonts w:eastAsiaTheme="minorEastAsia"/>
          <w:b/>
          <w:sz w:val="22"/>
          <w:lang w:val="en-US"/>
        </w:rPr>
        <w:tab/>
      </w:r>
      <w:r w:rsidRPr="005B3C0C">
        <w:rPr>
          <w:rFonts w:eastAsiaTheme="minorEastAsia"/>
          <w:b/>
          <w:sz w:val="22"/>
          <w:lang w:val="en-US"/>
        </w:rPr>
        <w:tab/>
      </w:r>
      <w:r w:rsidR="000F129C">
        <w:rPr>
          <w:rFonts w:eastAsiaTheme="minorEastAsia"/>
          <w:b/>
          <w:sz w:val="22"/>
          <w:lang w:val="en-US"/>
        </w:rPr>
        <w:tab/>
      </w:r>
      <w:r w:rsidR="000F129C">
        <w:rPr>
          <w:rFonts w:eastAsiaTheme="minorEastAsia"/>
          <w:b/>
          <w:sz w:val="22"/>
          <w:lang w:val="en-US"/>
        </w:rPr>
        <w:tab/>
      </w:r>
      <w:r w:rsidRPr="005B3C0C">
        <w:rPr>
          <w:rFonts w:eastAsiaTheme="minorEastAsia"/>
          <w:sz w:val="22"/>
          <w:lang w:val="en-US"/>
        </w:rPr>
        <w:t xml:space="preserve">Equation </w:t>
      </w:r>
      <w:r w:rsidR="000F129C">
        <w:rPr>
          <w:rFonts w:eastAsiaTheme="minorEastAsia"/>
          <w:sz w:val="22"/>
          <w:lang w:val="en-US"/>
        </w:rPr>
        <w:t>18</w:t>
      </w:r>
      <w:r w:rsidRPr="005B3C0C">
        <w:rPr>
          <w:rFonts w:eastAsiaTheme="minorEastAsia"/>
          <w:b/>
          <w:sz w:val="22"/>
          <w:lang w:val="en-US"/>
        </w:rPr>
        <w:t xml:space="preserve"> </w:t>
      </w:r>
    </w:p>
    <w:p w14:paraId="1EC0CD63" w14:textId="77777777" w:rsidR="005B3C0C" w:rsidRPr="005B3C0C" w:rsidRDefault="005B3C0C" w:rsidP="005B3C0C">
      <w:pPr>
        <w:rPr>
          <w:rFonts w:eastAsiaTheme="minorEastAsia"/>
        </w:rPr>
      </w:pPr>
      <w:r w:rsidRPr="005B3C0C">
        <w:rPr>
          <w:rFonts w:eastAsiaTheme="minorEastAsia"/>
        </w:rPr>
        <w:t xml:space="preserve">where, Abs is absorbance reading, 2.5 is the equivalent triolein concentration of the standard and 5 the dilution factor of the standard. </w:t>
      </w:r>
    </w:p>
    <w:p w14:paraId="659406DC" w14:textId="77777777" w:rsidR="005B3C0C" w:rsidRPr="005B3C0C" w:rsidRDefault="005B3C0C" w:rsidP="005B3C0C">
      <w:pPr>
        <w:rPr>
          <w:rFonts w:eastAsiaTheme="minorEastAsia"/>
        </w:rPr>
      </w:pPr>
      <w:r w:rsidRPr="005B3C0C">
        <w:rPr>
          <w:rFonts w:eastAsiaTheme="minorEastAsia"/>
        </w:rPr>
        <w:t xml:space="preserve">The concentration per cell is then calculated by dividing by cell density. </w:t>
      </w:r>
    </w:p>
    <w:p w14:paraId="7AD81317" w14:textId="77777777" w:rsidR="005B3C0C" w:rsidRPr="005B3C0C" w:rsidRDefault="005B3C0C" w:rsidP="005B3C0C">
      <w:pPr>
        <w:spacing w:after="240"/>
        <w:rPr>
          <w:rFonts w:eastAsiaTheme="minorEastAsia"/>
          <w:sz w:val="22"/>
          <w:lang w:val="en-US"/>
        </w:rPr>
      </w:pPr>
      <m:oMath>
        <m:r>
          <m:rPr>
            <m:nor/>
          </m:rPr>
          <m:t xml:space="preserve"> pg TAG</m:t>
        </m:r>
        <m:r>
          <w:rPr>
            <w:rFonts w:ascii="Cambria Math" w:hAnsi="Cambria Math"/>
          </w:rPr>
          <m:t xml:space="preserve"> </m:t>
        </m:r>
        <m:sSup>
          <m:sSupPr>
            <m:ctrlPr>
              <w:rPr>
                <w:rFonts w:ascii="Cambria Math" w:hAnsi="Cambria Math"/>
                <w:i/>
              </w:rPr>
            </m:ctrlPr>
          </m:sSupPr>
          <m:e>
            <m:r>
              <m:rPr>
                <m:sty m:val="p"/>
              </m:rPr>
              <w:rPr>
                <w:rFonts w:ascii="Cambria Math" w:hAnsi="Cambria Math"/>
              </w:rPr>
              <m:t>cell</m:t>
            </m:r>
          </m:e>
          <m:sup>
            <m:r>
              <w:rPr>
                <w:rFonts w:ascii="Cambria Math" w:hAnsi="Cambria Math"/>
              </w:rPr>
              <m:t>-1</m:t>
            </m:r>
          </m:sup>
        </m:sSup>
        <m:r>
          <m:rPr>
            <m:nor/>
          </m:rPr>
          <m:t xml:space="preserve"> = </m:t>
        </m:r>
        <m:f>
          <m:fPr>
            <m:ctrlPr>
              <w:rPr>
                <w:rFonts w:ascii="Cambria Math" w:hAnsi="Cambria Math"/>
                <w:i/>
                <w:sz w:val="22"/>
                <w:lang w:val="en-US"/>
              </w:rPr>
            </m:ctrlPr>
          </m:fPr>
          <m:num>
            <m:r>
              <m:rPr>
                <m:nor/>
              </m:rPr>
              <m:t xml:space="preserve">TAG mg </m:t>
            </m:r>
            <m:sSup>
              <m:sSupPr>
                <m:ctrlPr>
                  <w:rPr>
                    <w:rFonts w:ascii="Cambria Math" w:hAnsi="Cambria Math"/>
                    <w:i/>
                  </w:rPr>
                </m:ctrlPr>
              </m:sSupPr>
              <m:e>
                <m:r>
                  <m:rPr>
                    <m:nor/>
                  </m:rPr>
                  <m:t>ml</m:t>
                </m:r>
              </m:e>
              <m:sup>
                <m:r>
                  <m:rPr>
                    <m:nor/>
                  </m:rPr>
                  <m:t>-1</m:t>
                </m:r>
              </m:sup>
            </m:sSup>
            <m:r>
              <w:rPr>
                <w:rFonts w:ascii="Cambria Math" w:hAnsi="Cambria Math"/>
              </w:rPr>
              <m:t xml:space="preserve"> x 1000</m:t>
            </m:r>
          </m:num>
          <m:den>
            <m:r>
              <m:rPr>
                <m:nor/>
              </m:rPr>
              <w:rPr>
                <w:sz w:val="22"/>
                <w:lang w:val="en-US"/>
              </w:rPr>
              <m:t xml:space="preserve"> Cells </m:t>
            </m:r>
            <m:sSup>
              <m:sSupPr>
                <m:ctrlPr>
                  <w:rPr>
                    <w:rFonts w:ascii="Cambria Math" w:hAnsi="Cambria Math"/>
                    <w:i/>
                  </w:rPr>
                </m:ctrlPr>
              </m:sSupPr>
              <m:e>
                <m:r>
                  <m:rPr>
                    <m:nor/>
                  </m:rPr>
                  <m:t>ml</m:t>
                </m:r>
              </m:e>
              <m:sup>
                <m:r>
                  <m:rPr>
                    <m:nor/>
                  </m:rPr>
                  <m:t>-1</m:t>
                </m:r>
              </m:sup>
            </m:sSup>
          </m:den>
        </m:f>
        <m:r>
          <w:rPr>
            <w:rFonts w:ascii="Cambria Math" w:eastAsiaTheme="minorEastAsia" w:hAnsi="Cambria Math"/>
            <w:sz w:val="22"/>
            <w:lang w:val="en-US"/>
          </w:rPr>
          <m:t xml:space="preserve"> x </m:t>
        </m:r>
        <m:sSup>
          <m:sSupPr>
            <m:ctrlPr>
              <w:rPr>
                <w:rFonts w:ascii="Cambria Math" w:eastAsiaTheme="minorEastAsia" w:hAnsi="Cambria Math"/>
                <w:i/>
                <w:sz w:val="22"/>
                <w:lang w:val="en-US"/>
              </w:rPr>
            </m:ctrlPr>
          </m:sSupPr>
          <m:e>
            <m:r>
              <w:rPr>
                <w:rFonts w:ascii="Cambria Math" w:eastAsiaTheme="minorEastAsia" w:hAnsi="Cambria Math"/>
                <w:sz w:val="22"/>
                <w:lang w:val="en-US"/>
              </w:rPr>
              <m:t>10</m:t>
            </m:r>
          </m:e>
          <m:sup>
            <m:r>
              <w:rPr>
                <w:rFonts w:ascii="Cambria Math" w:eastAsiaTheme="minorEastAsia" w:hAnsi="Cambria Math"/>
                <w:sz w:val="22"/>
                <w:lang w:val="en-US"/>
              </w:rPr>
              <m:t>6</m:t>
            </m:r>
          </m:sup>
        </m:sSup>
        <m:r>
          <w:rPr>
            <w:rFonts w:ascii="Cambria Math" w:eastAsiaTheme="minorEastAsia" w:hAnsi="Cambria Math"/>
            <w:sz w:val="22"/>
            <w:lang w:val="en-US"/>
          </w:rPr>
          <m:t xml:space="preserve">   </m:t>
        </m:r>
      </m:oMath>
      <w:r w:rsidRPr="005B3C0C">
        <w:rPr>
          <w:rFonts w:eastAsiaTheme="minorEastAsia"/>
          <w:b/>
          <w:sz w:val="22"/>
          <w:lang w:val="en-US"/>
        </w:rPr>
        <w:t xml:space="preserve"> </w:t>
      </w:r>
      <w:r w:rsidRPr="005B3C0C">
        <w:rPr>
          <w:rFonts w:eastAsiaTheme="minorEastAsia"/>
          <w:b/>
          <w:sz w:val="22"/>
          <w:lang w:val="en-US"/>
        </w:rPr>
        <w:tab/>
      </w:r>
      <w:r w:rsidRPr="005B3C0C">
        <w:rPr>
          <w:rFonts w:eastAsiaTheme="minorEastAsia"/>
          <w:b/>
          <w:sz w:val="22"/>
          <w:lang w:val="en-US"/>
        </w:rPr>
        <w:tab/>
      </w:r>
      <w:r w:rsidRPr="005B3C0C">
        <w:rPr>
          <w:rFonts w:eastAsiaTheme="minorEastAsia"/>
          <w:b/>
          <w:sz w:val="22"/>
          <w:lang w:val="en-US"/>
        </w:rPr>
        <w:tab/>
      </w:r>
      <w:r w:rsidRPr="005B3C0C">
        <w:rPr>
          <w:rFonts w:eastAsiaTheme="minorEastAsia"/>
          <w:b/>
          <w:sz w:val="22"/>
          <w:lang w:val="en-US"/>
        </w:rPr>
        <w:tab/>
      </w:r>
      <w:r w:rsidRPr="005B3C0C">
        <w:rPr>
          <w:rFonts w:eastAsiaTheme="minorEastAsia"/>
          <w:b/>
          <w:sz w:val="22"/>
          <w:lang w:val="en-US"/>
        </w:rPr>
        <w:tab/>
      </w:r>
      <w:r w:rsidRPr="005B3C0C">
        <w:rPr>
          <w:rFonts w:eastAsiaTheme="minorEastAsia"/>
          <w:sz w:val="22"/>
          <w:lang w:val="en-US"/>
        </w:rPr>
        <w:t xml:space="preserve">Equation </w:t>
      </w:r>
      <w:r w:rsidR="000F129C">
        <w:rPr>
          <w:rFonts w:eastAsiaTheme="minorEastAsia"/>
          <w:sz w:val="22"/>
          <w:lang w:val="en-US"/>
        </w:rPr>
        <w:t>19</w:t>
      </w:r>
    </w:p>
    <w:p w14:paraId="4E614C25" w14:textId="77777777" w:rsidR="005B3C0C" w:rsidRPr="005B3C0C" w:rsidRDefault="005B3C0C" w:rsidP="005B3C0C">
      <w:pPr>
        <w:spacing w:after="240"/>
        <w:rPr>
          <w:rFonts w:eastAsiaTheme="minorEastAsia"/>
          <w:sz w:val="22"/>
          <w:lang w:val="en-US"/>
        </w:rPr>
      </w:pPr>
      <w:r w:rsidRPr="005B3C0C">
        <w:rPr>
          <w:rFonts w:eastAsiaTheme="minorEastAsia"/>
          <w:sz w:val="22"/>
          <w:lang w:val="en-US"/>
        </w:rPr>
        <w:t>The rate of TAG accumulation was calculated using the following equation:</w:t>
      </w:r>
    </w:p>
    <w:p w14:paraId="05B30BC6" w14:textId="77777777" w:rsidR="005B3C0C" w:rsidRPr="005B3C0C" w:rsidRDefault="005B3C0C" w:rsidP="005B3C0C">
      <w:pPr>
        <w:spacing w:after="240"/>
        <w:rPr>
          <w:rFonts w:eastAsiaTheme="minorEastAsia"/>
          <w:sz w:val="22"/>
          <w:lang w:val="en-US"/>
        </w:rPr>
      </w:pPr>
      <m:oMath>
        <m:r>
          <m:rPr>
            <m:nor/>
          </m:rPr>
          <m:t xml:space="preserve"> pg TAG</m:t>
        </m:r>
        <m:r>
          <w:rPr>
            <w:rFonts w:ascii="Cambria Math" w:hAnsi="Cambria Math"/>
          </w:rPr>
          <m:t xml:space="preserve"> </m:t>
        </m:r>
        <m:sSup>
          <m:sSupPr>
            <m:ctrlPr>
              <w:rPr>
                <w:rFonts w:ascii="Cambria Math" w:hAnsi="Cambria Math"/>
                <w:i/>
              </w:rPr>
            </m:ctrlPr>
          </m:sSupPr>
          <m:e>
            <m:r>
              <m:rPr>
                <m:sty m:val="p"/>
              </m:rPr>
              <w:rPr>
                <w:rFonts w:ascii="Cambria Math" w:hAnsi="Cambria Math"/>
              </w:rPr>
              <m:t>cell</m:t>
            </m:r>
          </m:e>
          <m:sup>
            <m:r>
              <w:rPr>
                <w:rFonts w:ascii="Cambria Math" w:hAnsi="Cambria Math"/>
              </w:rPr>
              <m:t xml:space="preserve">-1 </m:t>
            </m:r>
          </m:sup>
        </m:sSup>
        <m:sSup>
          <m:sSupPr>
            <m:ctrlPr>
              <w:rPr>
                <w:rFonts w:ascii="Cambria Math" w:hAnsi="Cambria Math"/>
                <w:i/>
              </w:rPr>
            </m:ctrlPr>
          </m:sSupPr>
          <m:e>
            <m:r>
              <m:rPr>
                <m:sty m:val="p"/>
              </m:rPr>
              <w:rPr>
                <w:rFonts w:ascii="Cambria Math" w:hAnsi="Cambria Math"/>
              </w:rPr>
              <m:t>h</m:t>
            </m:r>
          </m:e>
          <m:sup>
            <m:r>
              <w:rPr>
                <w:rFonts w:ascii="Cambria Math" w:hAnsi="Cambria Math"/>
              </w:rPr>
              <m:t xml:space="preserve">-1 </m:t>
            </m:r>
          </m:sup>
        </m:sSup>
        <m:r>
          <m:rPr>
            <m:nor/>
          </m:rPr>
          <m:t xml:space="preserve">  = </m:t>
        </m:r>
        <m:f>
          <m:fPr>
            <m:ctrlPr>
              <w:rPr>
                <w:rFonts w:ascii="Cambria Math" w:hAnsi="Cambria Math"/>
                <w:i/>
                <w:sz w:val="22"/>
                <w:lang w:val="en-US"/>
              </w:rPr>
            </m:ctrlPr>
          </m:fPr>
          <m:num>
            <m:r>
              <m:rPr>
                <m:nor/>
              </m:rPr>
              <m:t>∆pg TAG</m:t>
            </m:r>
            <m:r>
              <w:rPr>
                <w:rFonts w:ascii="Cambria Math" w:hAnsi="Cambria Math"/>
              </w:rPr>
              <m:t xml:space="preserve"> </m:t>
            </m:r>
            <m:sSup>
              <m:sSupPr>
                <m:ctrlPr>
                  <w:rPr>
                    <w:rFonts w:ascii="Cambria Math" w:hAnsi="Cambria Math"/>
                    <w:i/>
                  </w:rPr>
                </m:ctrlPr>
              </m:sSupPr>
              <m:e>
                <m:r>
                  <m:rPr>
                    <m:sty m:val="p"/>
                  </m:rPr>
                  <w:rPr>
                    <w:rFonts w:ascii="Cambria Math" w:hAnsi="Cambria Math"/>
                  </w:rPr>
                  <m:t>cell</m:t>
                </m:r>
              </m:e>
              <m:sup>
                <m:r>
                  <w:rPr>
                    <w:rFonts w:ascii="Cambria Math" w:hAnsi="Cambria Math"/>
                  </w:rPr>
                  <m:t>-1</m:t>
                </m:r>
              </m:sup>
            </m:sSup>
          </m:num>
          <m:den>
            <m:r>
              <w:rPr>
                <w:rFonts w:ascii="Cambria Math" w:hAnsi="Cambria Math"/>
              </w:rPr>
              <m:t>∆t</m:t>
            </m:r>
          </m:den>
        </m:f>
      </m:oMath>
      <w:r w:rsidRPr="005B3C0C">
        <w:rPr>
          <w:rFonts w:eastAsiaTheme="minorEastAsia"/>
          <w:sz w:val="22"/>
          <w:lang w:val="en-US"/>
        </w:rPr>
        <w:t xml:space="preserve"> </w:t>
      </w:r>
      <w:r w:rsidRPr="005B3C0C">
        <w:rPr>
          <w:rFonts w:eastAsiaTheme="minorEastAsia"/>
          <w:sz w:val="22"/>
          <w:lang w:val="en-US"/>
        </w:rPr>
        <w:tab/>
      </w:r>
      <w:r w:rsidRPr="005B3C0C">
        <w:rPr>
          <w:rFonts w:eastAsiaTheme="minorEastAsia"/>
          <w:sz w:val="22"/>
          <w:lang w:val="en-US"/>
        </w:rPr>
        <w:tab/>
      </w:r>
      <w:r w:rsidRPr="005B3C0C">
        <w:rPr>
          <w:rFonts w:eastAsiaTheme="minorEastAsia"/>
          <w:sz w:val="22"/>
          <w:lang w:val="en-US"/>
        </w:rPr>
        <w:tab/>
      </w:r>
      <w:r w:rsidRPr="005B3C0C">
        <w:rPr>
          <w:rFonts w:eastAsiaTheme="minorEastAsia"/>
          <w:sz w:val="22"/>
          <w:lang w:val="en-US"/>
        </w:rPr>
        <w:tab/>
      </w:r>
      <w:r w:rsidRPr="005B3C0C">
        <w:rPr>
          <w:rFonts w:eastAsiaTheme="minorEastAsia"/>
          <w:sz w:val="22"/>
          <w:lang w:val="en-US"/>
        </w:rPr>
        <w:tab/>
      </w:r>
      <w:r w:rsidRPr="005B3C0C">
        <w:rPr>
          <w:rFonts w:eastAsiaTheme="minorEastAsia"/>
          <w:sz w:val="22"/>
          <w:lang w:val="en-US"/>
        </w:rPr>
        <w:tab/>
        <w:t xml:space="preserve">Equation </w:t>
      </w:r>
      <w:r w:rsidR="000F129C">
        <w:rPr>
          <w:rFonts w:eastAsiaTheme="minorEastAsia"/>
          <w:sz w:val="22"/>
          <w:lang w:val="en-US"/>
        </w:rPr>
        <w:t>20</w:t>
      </w:r>
    </w:p>
    <w:p w14:paraId="40D766B9" w14:textId="77777777" w:rsidR="005B3C0C" w:rsidRPr="005B3C0C" w:rsidRDefault="005B3C0C" w:rsidP="005B3C0C">
      <w:pPr>
        <w:spacing w:after="240"/>
        <w:rPr>
          <w:rFonts w:eastAsiaTheme="minorEastAsia"/>
          <w:sz w:val="22"/>
          <w:lang w:val="en-US"/>
        </w:rPr>
      </w:pPr>
      <w:r w:rsidRPr="005B3C0C">
        <w:rPr>
          <w:rFonts w:eastAsiaTheme="minorEastAsia"/>
          <w:sz w:val="22"/>
          <w:lang w:val="en-US"/>
        </w:rPr>
        <w:t xml:space="preserve">where </w:t>
      </w:r>
      <m:oMath>
        <m:r>
          <m:rPr>
            <m:nor/>
          </m:rPr>
          <m:t>∆ pg TAG</m:t>
        </m:r>
        <m:r>
          <w:rPr>
            <w:rFonts w:ascii="Cambria Math" w:hAnsi="Cambria Math"/>
          </w:rPr>
          <m:t xml:space="preserve"> </m:t>
        </m:r>
        <m:sSup>
          <m:sSupPr>
            <m:ctrlPr>
              <w:rPr>
                <w:rFonts w:ascii="Cambria Math" w:hAnsi="Cambria Math"/>
                <w:i/>
              </w:rPr>
            </m:ctrlPr>
          </m:sSupPr>
          <m:e>
            <m:r>
              <m:rPr>
                <m:sty m:val="p"/>
              </m:rPr>
              <w:rPr>
                <w:rFonts w:ascii="Cambria Math" w:hAnsi="Cambria Math"/>
              </w:rPr>
              <m:t>cell</m:t>
            </m:r>
          </m:e>
          <m:sup>
            <m:r>
              <w:rPr>
                <w:rFonts w:ascii="Cambria Math" w:hAnsi="Cambria Math"/>
              </w:rPr>
              <m:t>-1</m:t>
            </m:r>
          </m:sup>
        </m:sSup>
      </m:oMath>
      <w:r w:rsidRPr="005B3C0C">
        <w:rPr>
          <w:rFonts w:eastAsiaTheme="minorEastAsia"/>
        </w:rPr>
        <w:t xml:space="preserve"> represents difference in TAG concentration between two time points, and </w:t>
      </w:r>
      <m:oMath>
        <m:r>
          <m:rPr>
            <m:nor/>
          </m:rPr>
          <m:t>∆t</m:t>
        </m:r>
      </m:oMath>
      <w:r w:rsidRPr="005B3C0C">
        <w:rPr>
          <w:rFonts w:eastAsiaTheme="minorEastAsia"/>
        </w:rPr>
        <w:t xml:space="preserve"> represents difference in time between time points of interest. </w:t>
      </w:r>
    </w:p>
    <w:p w14:paraId="228C9F1A" w14:textId="77777777" w:rsidR="005B3C0C" w:rsidRPr="005B3C0C" w:rsidRDefault="005B3C0C" w:rsidP="005B3C0C">
      <w:pPr>
        <w:pStyle w:val="Heading3"/>
        <w:spacing w:after="120" w:line="360" w:lineRule="auto"/>
        <w:rPr>
          <w:b w:val="0"/>
          <w:color w:val="auto"/>
        </w:rPr>
      </w:pPr>
      <w:bookmarkStart w:id="80" w:name="_Toc462059797"/>
      <w:r w:rsidRPr="005B3C0C">
        <w:rPr>
          <w:b w:val="0"/>
          <w:color w:val="auto"/>
        </w:rPr>
        <w:t>Fatty acid profile and quantification</w:t>
      </w:r>
      <w:bookmarkEnd w:id="80"/>
    </w:p>
    <w:p w14:paraId="07C05E66" w14:textId="77777777" w:rsidR="005B3C0C" w:rsidRPr="005B3C0C" w:rsidRDefault="005B3C0C" w:rsidP="005B3C0C">
      <w:pPr>
        <w:pStyle w:val="Heading4"/>
        <w:spacing w:after="240" w:line="360" w:lineRule="auto"/>
        <w:ind w:left="862" w:hanging="862"/>
        <w:rPr>
          <w:b w:val="0"/>
          <w:i w:val="0"/>
          <w:color w:val="auto"/>
        </w:rPr>
      </w:pPr>
      <w:r w:rsidRPr="005B3C0C">
        <w:rPr>
          <w:b w:val="0"/>
          <w:i w:val="0"/>
          <w:color w:val="auto"/>
        </w:rPr>
        <w:t>Transesterification and hexane extraction</w:t>
      </w:r>
    </w:p>
    <w:p w14:paraId="79F21A23" w14:textId="77777777" w:rsidR="005B3C0C" w:rsidRPr="005B3C0C" w:rsidRDefault="005B3C0C" w:rsidP="005B3C0C">
      <w:pPr>
        <w:spacing w:line="360" w:lineRule="auto"/>
      </w:pPr>
      <w:r w:rsidRPr="005B3C0C">
        <w:t xml:space="preserve">The fatty acid profile of total lipids in algal samples was analysed based on an </w:t>
      </w:r>
      <w:r w:rsidRPr="005B3C0C">
        <w:rPr>
          <w:i/>
        </w:rPr>
        <w:t>in-situ</w:t>
      </w:r>
      <w:r w:rsidRPr="005B3C0C">
        <w:t xml:space="preserve"> direct transesterification gas chromatography (GC) method adapted from </w:t>
      </w:r>
      <w:r w:rsidR="00BD03EC" w:rsidRPr="005B3C0C">
        <w:fldChar w:fldCharType="begin"/>
      </w:r>
      <w:r w:rsidR="00790A49">
        <w:instrText xml:space="preserve"> ADDIN ZOTERO_ITEM CSL_CITATION {"citationID":"15b74jtqt2","properties":{"formattedCitation":"(Van Wychen and Laurens, 2013)","plainCitation":"(Van Wychen and Laurens, 2013)"},"citationItems":[{"id":3292,"uris":["http://zotero.org/users/1204444/items/2FWWP5CA"],"uri":["http://zotero.org/users/1204444/items/2FWWP5CA"],"itemData":{"id":3292,"type":"report","title":"Determination of Total Lipids as Fatty Acid Methyl Esters (FAME) by in situ Transesterfication.","publisher":"National Renewable Energy Laboratory,","publisher-place":"Golden, CO, USA","genre":"Laboratory Analytical Procedure (LAP)","event-place":"Golden, CO, USA","URL":"http://www.nrel.gov/docs/fy14osti/60958.pdf","number":"NREL/TP-5100-60958","author":[{"family":"Van Wychen","given":"Stefanie"},{"family":"Laurens","given":"Lieve M. L."}],"issued":{"date-parts":[["2013"]]},"accessed":{"date-parts":[["2015",9,19]]}}}],"schema":"https://github.com/citation-style-language/schema/raw/master/csl-citation.json"} </w:instrText>
      </w:r>
      <w:r w:rsidR="00BD03EC" w:rsidRPr="005B3C0C">
        <w:fldChar w:fldCharType="separate"/>
      </w:r>
      <w:r w:rsidRPr="005B3C0C">
        <w:t>Van Wychen and Laurens (2013)</w:t>
      </w:r>
      <w:r w:rsidR="00BD03EC" w:rsidRPr="005B3C0C">
        <w:fldChar w:fldCharType="end"/>
      </w:r>
      <w:r w:rsidRPr="005B3C0C">
        <w:t xml:space="preserve"> and </w:t>
      </w:r>
      <w:r w:rsidR="00BD03EC" w:rsidRPr="005B3C0C">
        <w:fldChar w:fldCharType="begin"/>
      </w:r>
      <w:r w:rsidR="00790A49">
        <w:instrText xml:space="preserve"> ADDIN ZOTERO_ITEM CSL_CITATION {"citationID":"2msra9uv3g","properties":{"formattedCitation":"(Laurens et al., 2012)","plainCitation":"(Laurens et al., 2012)","dontUpdate":true},"citationItems":[{"id":509,"uris":["http://zotero.org/users/1204444/items/7MEDAIPD"],"uri":["http://zotero.org/users/1204444/items/7MEDAIPD"],"itemData":{"id":509,"type":"article-journal","title":"Accurate and reliable quantification of total microalgal fuel potential as fatty acid methyl esters by in situ transesterification","container-title":"Analytical and Bioanalytical Chemistry","page":"167-178","volume":"403","issue":"1","source":"PubMed Central","abstract":"In the context of algal biofuels, lipids, or better aliphatic chains of the fatty acids, are perhaps the most important constituents of algal biomass. Accurate quantification of lipids and their respective fuel yield is crucial for comparison of algal strains and growth conditions and for process monitoring. As an alternative to traditional solvent-based lipid extraction procedures, we have developed a robust whole-biomass in situ transesterification procedure for quantification of algal lipids (as fatty acid methyl esters, FAMEs) that (a) can be carried out on a small scale (using 4–7 mg of biomass), (b) is applicable to a range of different species, (c) consists of a single-step reaction, (d) is robust over a range of different temperature and time combinations, and (e) tolerant to at least 50% water in the biomass. Unlike gravimetric lipid quantification, which can over- or underestimate the lipid content, whole biomass transesterification reflects the true potential fuel yield of algal biomass. We report here on the comparison of the yield of FAMEs by using different catalysts and catalyst combinations, with the acid catalyst HCl providing a consistently high level of conversion of fatty acids with a precision of 1.9% relative standard deviation. We investigate the influence of reaction time, temperature, and biomass water content on the measured FAME content and profile for 4 different samples of algae (replete and deplete Chlorella vulgaris, replete Phaeodactylum tricornutum, and replete Nannochloropsis sp.). We conclude by demonstrating a full mass balance closure of all fatty acids around a traditional lipid extraction process., \n          \n            Figure\n            \n              Accurate quantification of different types of lipids in algal biomass using a comprehensive study of reaction parameters.","DOI":"10.1007/s00216-012-5814-0","ISSN":"1618-2642","note":"PMID: 22349344\nPMCID: PMC3309134","journalAbbreviation":"Anal Bioanal Chem","author":[{"family":"Laurens","given":"Lieve M. L."},{"family":"Quinn","given":"Matthew"},{"family":"Van Wychen","given":"Stefanie"},{"family":"Templeton","given":"David W."},{"family":"Wolfrum","given":"Edward J."}],"issued":{"date-parts":[["2012",4]]},"PMID":"22349344","PMCID":"PMC3309134"}}],"schema":"https://github.com/citation-style-language/schema/raw/master/csl-citation.json"} </w:instrText>
      </w:r>
      <w:r w:rsidR="00BD03EC" w:rsidRPr="005B3C0C">
        <w:fldChar w:fldCharType="separate"/>
      </w:r>
      <w:r w:rsidRPr="005B3C0C">
        <w:t xml:space="preserve">Laurens </w:t>
      </w:r>
      <w:r w:rsidR="00490409" w:rsidRPr="00490409">
        <w:rPr>
          <w:i/>
        </w:rPr>
        <w:t>et al</w:t>
      </w:r>
      <w:r w:rsidRPr="005B3C0C">
        <w:t>. (2012)</w:t>
      </w:r>
      <w:r w:rsidR="00BD03EC" w:rsidRPr="005B3C0C">
        <w:fldChar w:fldCharType="end"/>
      </w:r>
      <w:r w:rsidRPr="005B3C0C">
        <w:t xml:space="preserve">. In this procedure whole biomass lipids </w:t>
      </w:r>
      <w:r w:rsidRPr="005B3C0C">
        <w:lastRenderedPageBreak/>
        <w:t xml:space="preserve">(including phospholipids and galactoglycerolipids) are transesterified via an acid catalysed reaction to fatty acid methyl esters (FAME). </w:t>
      </w:r>
    </w:p>
    <w:p w14:paraId="57E19B90" w14:textId="77777777" w:rsidR="005B3C0C" w:rsidRPr="005B3C0C" w:rsidRDefault="005B3C0C" w:rsidP="005B3C0C">
      <w:pPr>
        <w:spacing w:line="360" w:lineRule="auto"/>
      </w:pPr>
      <w:r w:rsidRPr="005B3C0C">
        <w:t xml:space="preserve">Samples were taken from cultures at the end of the nitrogen deprivation experiment (144 hours, Figure </w:t>
      </w:r>
      <w:r w:rsidR="003E62B0">
        <w:t>46</w:t>
      </w:r>
      <w:r w:rsidRPr="005B3C0C">
        <w:t xml:space="preserve">). A 100 ml aliquot of sample was centrifuged at 2500 </w:t>
      </w:r>
      <w:r w:rsidRPr="005B3C0C">
        <w:rPr>
          <w:i/>
        </w:rPr>
        <w:t>g</w:t>
      </w:r>
      <w:r w:rsidRPr="005B3C0C">
        <w:t xml:space="preserve"> for 5 minutes at 15°C. The pellet was washed and lyophilised as described in Section 2.3. Once freeze dried, samples were sealed in microcentrifuge tubes and wrapped in Parafilm® (to avoid hydration) and stored in -80°C.</w:t>
      </w:r>
    </w:p>
    <w:p w14:paraId="0519BE0E" w14:textId="77777777" w:rsidR="005B3C0C" w:rsidRPr="005B3C0C" w:rsidRDefault="005B3C0C" w:rsidP="005B3C0C">
      <w:pPr>
        <w:spacing w:line="360" w:lineRule="auto"/>
      </w:pPr>
      <w:r w:rsidRPr="005B3C0C">
        <w:t>A 5-10 mg aliquot of freeze dried biomass was weighed in a 1.5 ml GC vial (9301-1388, Agilent) for each sample. To each vial 300 µl of 0.6 M HCl: methanol was added using a plastic pipette tip. This was followed by the addition of 200 µl of chloroform: methanol (2:1 v/v) and 20 µl of tridecanoic acid methyl ester (C13:ME, 10 mg ml</w:t>
      </w:r>
      <w:r w:rsidRPr="005B3C0C">
        <w:rPr>
          <w:vertAlign w:val="superscript"/>
        </w:rPr>
        <w:t>-1</w:t>
      </w:r>
      <w:r w:rsidRPr="005B3C0C">
        <w:t xml:space="preserve">) using gas-tight syringes (100 µl and 20 µl, Hamilton). The vials were immediately sealed with PTFE/silicone/PFTE septa crimp caps (5181-1211, Agilent). C13:ME was added as a recovery standard to correct for variability of FAME extraction and solvent evaporation between samples.  Using a free fatty acid (FA) as a recovery standard could also correct for transesterification efficiency, however as other non FA lipid compounds are also transesterified, the inferred efficiency may not represent all lipids. During the development of the method, the transesterification efficiency of various pure lipid compounds was close to 100%, therefore using a methyl ester standard was </w:t>
      </w:r>
      <w:r w:rsidR="000F129C">
        <w:t xml:space="preserve">deemed </w:t>
      </w:r>
      <w:r w:rsidRPr="005B3C0C">
        <w:t xml:space="preserve">appropriate (Laurens, personal communication, 2015). </w:t>
      </w:r>
    </w:p>
    <w:p w14:paraId="479CD14A" w14:textId="77777777" w:rsidR="005B3C0C" w:rsidRPr="005B3C0C" w:rsidRDefault="005B3C0C" w:rsidP="005B3C0C">
      <w:pPr>
        <w:spacing w:line="360" w:lineRule="auto"/>
      </w:pPr>
      <w:r w:rsidRPr="005B3C0C">
        <w:t xml:space="preserve">Sealed vials were immediately placed in a pre-heated hot plate at 85°C for 60 minutes to enable the transesterification reaction to occur. After incubation the samples were removed from the hot plate and cooled at room temperature for at least 15 minutes. In order to extract FAME from the mixture, 1 ml of HPLC grade hexane was added to each vial using a gas tight syringe (1 ml polypropylene syringe, BD Plastipak) and hollow core needles (25 mm, BD Microlance) without removing the cap. This was achieved by piecing the cap with a second needle to equalise internal pressure (directed away from first needle). The vial was vortexed for 10 seconds then left to separate for 60 minutes at room temperature. </w:t>
      </w:r>
    </w:p>
    <w:p w14:paraId="6615D22E" w14:textId="77777777" w:rsidR="005B3C0C" w:rsidRPr="005B3C0C" w:rsidRDefault="005B3C0C" w:rsidP="005B3C0C">
      <w:pPr>
        <w:spacing w:line="360" w:lineRule="auto"/>
      </w:pPr>
      <w:r w:rsidRPr="005B3C0C">
        <w:t xml:space="preserve">To prepare for GC analysis, samples were diluted depending on estimated FAME concentration. High lipid samples (nitrogen starved treatment) were diluted by </w:t>
      </w:r>
      <w:r w:rsidRPr="005B3C0C">
        <w:lastRenderedPageBreak/>
        <w:t>transferring 50 µl of the upper phase of the sample to a 1.5 ml GC vial with 450 µl of HPLC hexane. Alternatively for low lipid samples (nitrogen replete control) a 1:4 ratio was used. The same technique was used to avoid removing sample cap when transferring the upper phase, however, a 100 µl glass gas-tight syringe (Hamilton) was used in place of the plastic syringe, washing with hexane 3 times between samples. Once the dilution was prepared the vials were immediately capped. The remainder of two phase samples were recapped and stored at -20°C.</w:t>
      </w:r>
    </w:p>
    <w:p w14:paraId="6E2D27CB" w14:textId="77777777" w:rsidR="005B3C0C" w:rsidRPr="005B3C0C" w:rsidRDefault="005B3C0C" w:rsidP="005B3C0C">
      <w:pPr>
        <w:spacing w:line="360" w:lineRule="auto"/>
      </w:pPr>
      <w:r w:rsidRPr="005B3C0C">
        <w:t>A 200 µl aliquot of each diluted sample was transferred to 300 µl GC vials (9301-1388, Agilent) with the addition of 5 µl of pentadecane (1 mg ml</w:t>
      </w:r>
      <w:r w:rsidRPr="005B3C0C">
        <w:rPr>
          <w:vertAlign w:val="superscript"/>
        </w:rPr>
        <w:t>-1</w:t>
      </w:r>
      <w:r w:rsidRPr="005B3C0C">
        <w:t xml:space="preserve">). The new vials were capped immediately. Pentadecane was used as an internal standard to correct for instrument variability and solvent evaporation during FAME analysis. </w:t>
      </w:r>
    </w:p>
    <w:p w14:paraId="555C84F7" w14:textId="77777777" w:rsidR="005B3C0C" w:rsidRPr="005B3C0C" w:rsidRDefault="005B3C0C" w:rsidP="005B3C0C">
      <w:pPr>
        <w:pStyle w:val="Heading4"/>
        <w:spacing w:after="240" w:line="360" w:lineRule="auto"/>
        <w:ind w:left="862" w:hanging="862"/>
        <w:rPr>
          <w:b w:val="0"/>
          <w:i w:val="0"/>
          <w:color w:val="auto"/>
        </w:rPr>
      </w:pPr>
      <w:r w:rsidRPr="005B3C0C">
        <w:rPr>
          <w:b w:val="0"/>
          <w:i w:val="0"/>
          <w:color w:val="auto"/>
        </w:rPr>
        <w:t>FAME standard preparation</w:t>
      </w:r>
    </w:p>
    <w:p w14:paraId="5965D910" w14:textId="77777777" w:rsidR="005B3C0C" w:rsidRPr="005B3C0C" w:rsidRDefault="005B3C0C" w:rsidP="005B3C0C">
      <w:pPr>
        <w:spacing w:line="360" w:lineRule="auto"/>
      </w:pPr>
      <w:r w:rsidRPr="005B3C0C">
        <w:t>Separately, FAME standards were prepared by creating a dilution series from 10 mg ml</w:t>
      </w:r>
      <w:r w:rsidRPr="005B3C0C">
        <w:rPr>
          <w:vertAlign w:val="superscript"/>
        </w:rPr>
        <w:t xml:space="preserve">-1 </w:t>
      </w:r>
      <w:r w:rsidRPr="005B3C0C">
        <w:t xml:space="preserve">C4:0 – C24:0 FAME mix (18919-AMP, 37 Component Mix, Supelco) and HPLC grade hexane (500:500, 250:750, 100:900, 30:970, 10:990 µl, respectively). In addition, a calibration verification standard was created with 90 µl FAME mix and 910 µl hexane. The standards were prepared and mixed with the internal standard using the same method as the samples (described in Section 5.2.4.1). Vials were stored upright at </w:t>
      </w:r>
      <w:r w:rsidR="000F129C">
        <w:t xml:space="preserve">        -</w:t>
      </w:r>
      <w:r w:rsidRPr="005B3C0C">
        <w:t>20°C until required.</w:t>
      </w:r>
    </w:p>
    <w:p w14:paraId="334512C8" w14:textId="77777777" w:rsidR="005B3C0C" w:rsidRPr="005B3C0C" w:rsidRDefault="005B3C0C" w:rsidP="005B3C0C">
      <w:pPr>
        <w:pStyle w:val="Heading4"/>
        <w:spacing w:after="240" w:line="360" w:lineRule="auto"/>
        <w:ind w:left="862" w:hanging="862"/>
        <w:rPr>
          <w:b w:val="0"/>
          <w:i w:val="0"/>
          <w:color w:val="auto"/>
        </w:rPr>
      </w:pPr>
      <w:r w:rsidRPr="005B3C0C">
        <w:rPr>
          <w:b w:val="0"/>
          <w:i w:val="0"/>
          <w:color w:val="auto"/>
        </w:rPr>
        <w:t>GC-MS analysis</w:t>
      </w:r>
    </w:p>
    <w:p w14:paraId="7BEE3F92" w14:textId="77777777" w:rsidR="005B3C0C" w:rsidRPr="005B3C0C" w:rsidRDefault="005B3C0C" w:rsidP="005B3C0C">
      <w:pPr>
        <w:spacing w:line="360" w:lineRule="auto"/>
      </w:pPr>
      <w:r w:rsidRPr="005B3C0C">
        <w:t>Samples were analysed by gas chromatography mass spectrometry (GC-MS) using an AutoSystem XL Gas Chromatograph (CHM-100-790, Perkin Elmer) coupled with a TurboMass Mass Spectrometer (13657, Perkin Elmer). The GC was fitted with a Zebron™ ZB-5ms, 30m x 0.25 mm ID x 0.25 µm FT (7HG-G010-11, Phenomenex) GC capillary column. Samples were injected (5 µl volume) via an auto-sampler onto the column and eluted at an injection temperature of 250°C with a 100:1 split ratio and a He constant carrier flow (1 ml min</w:t>
      </w:r>
      <w:r w:rsidRPr="005B3C0C">
        <w:rPr>
          <w:vertAlign w:val="superscript"/>
        </w:rPr>
        <w:t>-1</w:t>
      </w:r>
      <w:r w:rsidRPr="005B3C0C">
        <w:t>). A temperature programme (FAME_FINAL) was optimised for peak separation of C18:1 fatty acid isomers. The optimised temperature programme was set to 120°C (hold for 1 minute) to 140°C (hold for 2 minutes) at 5°C min</w:t>
      </w:r>
      <w:r w:rsidRPr="005B3C0C">
        <w:rPr>
          <w:vertAlign w:val="superscript"/>
        </w:rPr>
        <w:t>-1</w:t>
      </w:r>
      <w:r w:rsidRPr="005B3C0C">
        <w:t>, followed by ramp up to 170°C (hold for 2 minutes) at 2°C min</w:t>
      </w:r>
      <w:r w:rsidRPr="005B3C0C">
        <w:rPr>
          <w:vertAlign w:val="superscript"/>
        </w:rPr>
        <w:t>-1</w:t>
      </w:r>
      <w:r w:rsidRPr="005B3C0C">
        <w:t xml:space="preserve">, and finally ramp up to 250°C at </w:t>
      </w:r>
      <w:r w:rsidRPr="005B3C0C">
        <w:lastRenderedPageBreak/>
        <w:t>1°C min</w:t>
      </w:r>
      <w:r w:rsidRPr="005B3C0C">
        <w:rPr>
          <w:vertAlign w:val="superscript"/>
        </w:rPr>
        <w:t>-1</w:t>
      </w:r>
      <w:r w:rsidRPr="005B3C0C">
        <w:t xml:space="preserve">. The mass spectrometer was operated in electron ionisation (EI+) mode. Start mass was set to 50 and end mass to 600. Scan time was 90 minutes. </w:t>
      </w:r>
    </w:p>
    <w:p w14:paraId="7E09B7BA" w14:textId="77777777" w:rsidR="005B3C0C" w:rsidRPr="005B3C0C" w:rsidRDefault="005B3C0C" w:rsidP="005B3C0C">
      <w:pPr>
        <w:pStyle w:val="Heading4"/>
        <w:spacing w:after="240" w:line="360" w:lineRule="auto"/>
        <w:ind w:left="862" w:hanging="862"/>
        <w:rPr>
          <w:b w:val="0"/>
          <w:i w:val="0"/>
          <w:color w:val="auto"/>
        </w:rPr>
      </w:pPr>
      <w:r w:rsidRPr="005B3C0C">
        <w:rPr>
          <w:b w:val="0"/>
          <w:i w:val="0"/>
          <w:color w:val="auto"/>
        </w:rPr>
        <w:t>FAME quantification</w:t>
      </w:r>
    </w:p>
    <w:p w14:paraId="55DA45CB" w14:textId="77777777" w:rsidR="005B3C0C" w:rsidRPr="005B3C0C" w:rsidRDefault="005B3C0C" w:rsidP="005B3C0C">
      <w:pPr>
        <w:spacing w:line="360" w:lineRule="auto"/>
      </w:pPr>
      <w:r w:rsidRPr="005B3C0C">
        <w:t xml:space="preserve">Sample peaks identification and relative quantification was carried out using Turbomass software (Ver 5.2.4, Perkin Elmer) and the National Institute of Standard Technology (NIST) spectral database. Automatic and manual peak integration and base line separation was performed in the quantification tool of the software. Using the FAME standard dilution series, a response was calculated for each dilution point of each FAME component of interest. The response was calculated by the software using the following formula, </w:t>
      </w:r>
    </w:p>
    <w:p w14:paraId="31B453E4" w14:textId="77777777" w:rsidR="005B3C0C" w:rsidRPr="005B3C0C" w:rsidRDefault="005B3C0C" w:rsidP="005B3C0C">
      <w:pPr>
        <w:spacing w:line="360" w:lineRule="auto"/>
      </w:pPr>
      <m:oMath>
        <m:r>
          <m:rPr>
            <m:nor/>
          </m:rPr>
          <m:t xml:space="preserve">Response= </m:t>
        </m:r>
        <m:sSub>
          <m:sSubPr>
            <m:ctrlPr>
              <w:rPr>
                <w:rFonts w:ascii="Cambria Math" w:hAnsi="Cambria Math"/>
                <w:i/>
              </w:rPr>
            </m:ctrlPr>
          </m:sSubPr>
          <m:e>
            <m:r>
              <m:rPr>
                <m:nor/>
              </m:rPr>
              <m:t>Area</m:t>
            </m:r>
          </m:e>
          <m:sub>
            <m:r>
              <m:rPr>
                <m:nor/>
              </m:rPr>
              <m:t xml:space="preserve">FAME </m:t>
            </m:r>
          </m:sub>
        </m:sSub>
        <m:r>
          <m:rPr>
            <m:nor/>
          </m:rPr>
          <m:t xml:space="preserve">×   </m:t>
        </m:r>
        <m:f>
          <m:fPr>
            <m:ctrlPr>
              <w:rPr>
                <w:rFonts w:ascii="Cambria Math" w:hAnsi="Cambria Math"/>
                <w:i/>
              </w:rPr>
            </m:ctrlPr>
          </m:fPr>
          <m:num>
            <m:sSub>
              <m:sSubPr>
                <m:ctrlPr>
                  <w:rPr>
                    <w:rFonts w:ascii="Cambria Math" w:hAnsi="Cambria Math"/>
                    <w:i/>
                  </w:rPr>
                </m:ctrlPr>
              </m:sSubPr>
              <m:e>
                <m:r>
                  <m:rPr>
                    <m:nor/>
                  </m:rPr>
                  <m:t>Conc</m:t>
                </m:r>
              </m:e>
              <m:sub>
                <m:r>
                  <m:rPr>
                    <m:nor/>
                  </m:rPr>
                  <m:t>IS</m:t>
                </m:r>
              </m:sub>
            </m:sSub>
          </m:num>
          <m:den>
            <m:sSub>
              <m:sSubPr>
                <m:ctrlPr>
                  <w:rPr>
                    <w:rFonts w:ascii="Cambria Math" w:hAnsi="Cambria Math"/>
                    <w:i/>
                  </w:rPr>
                </m:ctrlPr>
              </m:sSubPr>
              <m:e>
                <m:r>
                  <m:rPr>
                    <m:nor/>
                  </m:rPr>
                  <m:t xml:space="preserve"> Area</m:t>
                </m:r>
              </m:e>
              <m:sub>
                <m:r>
                  <m:rPr>
                    <m:nor/>
                  </m:rPr>
                  <m:t xml:space="preserve">IS </m:t>
                </m:r>
              </m:sub>
            </m:sSub>
          </m:den>
        </m:f>
        <m:r>
          <w:rPr>
            <w:rFonts w:ascii="Cambria Math" w:hAnsi="Cambria Math"/>
          </w:rPr>
          <m:t xml:space="preserve">   </m:t>
        </m:r>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0F129C">
        <w:rPr>
          <w:rFonts w:eastAsiaTheme="minorEastAsia"/>
        </w:rPr>
        <w:t>21</w:t>
      </w:r>
    </w:p>
    <w:p w14:paraId="6E030ED1" w14:textId="77777777" w:rsidR="005B3C0C" w:rsidRPr="005B3C0C" w:rsidRDefault="005B3C0C" w:rsidP="005B3C0C">
      <w:pPr>
        <w:spacing w:line="360" w:lineRule="auto"/>
      </w:pPr>
      <w:r w:rsidRPr="005B3C0C">
        <w:t>where, Area</w:t>
      </w:r>
      <w:r w:rsidRPr="005B3C0C">
        <w:rPr>
          <w:vertAlign w:val="subscript"/>
        </w:rPr>
        <w:t xml:space="preserve">FAME </w:t>
      </w:r>
      <w:r w:rsidRPr="005B3C0C">
        <w:t>is the peak area (height and width) of a FAME component, Area</w:t>
      </w:r>
      <w:r w:rsidRPr="005B3C0C">
        <w:rPr>
          <w:vertAlign w:val="subscript"/>
        </w:rPr>
        <w:t>IS</w:t>
      </w:r>
      <w:r w:rsidRPr="005B3C0C">
        <w:t xml:space="preserve"> is the peak area of the internal standard (pentadecane), and Conc</w:t>
      </w:r>
      <w:r w:rsidRPr="005B3C0C">
        <w:rPr>
          <w:vertAlign w:val="subscript"/>
        </w:rPr>
        <w:t>IS</w:t>
      </w:r>
      <w:r w:rsidRPr="005B3C0C">
        <w:t xml:space="preserve"> is the known concentration of internal standard (set to relative quantity of 1 for each sample). </w:t>
      </w:r>
    </w:p>
    <w:p w14:paraId="065C6296" w14:textId="77777777" w:rsidR="005B3C0C" w:rsidRPr="005B3C0C" w:rsidRDefault="005B3C0C" w:rsidP="005B3C0C">
      <w:pPr>
        <w:spacing w:line="360" w:lineRule="auto"/>
      </w:pPr>
      <w:r w:rsidRPr="005B3C0C">
        <w:t>A linear regression was then performed with the response and relative FAME component concentration. The resultant slope equated to the response factor used to convert area to relative concentration. Due to the number of components within the samples the standard concentrations were set to relative concentrations of 500, 250, 100, 30 and 10. These relative concentrations represent the fractions of the original 10 mg ml</w:t>
      </w:r>
      <w:r w:rsidRPr="005B3C0C">
        <w:rPr>
          <w:vertAlign w:val="superscript"/>
        </w:rPr>
        <w:t>-1</w:t>
      </w:r>
      <w:r w:rsidRPr="005B3C0C">
        <w:t xml:space="preserve"> FAME standard (Section 5.2.5.2) multiplied by 1000 to increase resolution (software rounds to 2 decimal places). All linear regression had a R</w:t>
      </w:r>
      <w:r w:rsidRPr="005B3C0C">
        <w:rPr>
          <w:vertAlign w:val="superscript"/>
        </w:rPr>
        <w:t>2</w:t>
      </w:r>
      <w:r w:rsidRPr="005B3C0C">
        <w:t xml:space="preserve"> of &gt;0.99. Subsequently the Turbomass software calculated the relative concentration (relative to FAME standard) of each FAME component within the sample extract using the following equation. </w:t>
      </w:r>
    </w:p>
    <w:p w14:paraId="213ED54F" w14:textId="77777777" w:rsidR="005B3C0C" w:rsidRPr="005B3C0C" w:rsidRDefault="0081741E" w:rsidP="005B3C0C">
      <w:pPr>
        <w:spacing w:line="360" w:lineRule="auto"/>
      </w:pPr>
      <m:oMath>
        <m:sSub>
          <m:sSubPr>
            <m:ctrlPr>
              <w:rPr>
                <w:rFonts w:ascii="Cambria Math" w:hAnsi="Cambria Math"/>
              </w:rPr>
            </m:ctrlPr>
          </m:sSubPr>
          <m:e>
            <m:r>
              <m:rPr>
                <m:nor/>
              </m:rPr>
              <m:t>Conc</m:t>
            </m:r>
          </m:e>
          <m:sub>
            <m:r>
              <m:rPr>
                <m:nor/>
              </m:rPr>
              <m:t>rel</m:t>
            </m:r>
          </m:sub>
        </m:sSub>
        <m:r>
          <m:rPr>
            <m:nor/>
          </m:rPr>
          <m:t>=</m:t>
        </m:r>
        <m:r>
          <m:rPr>
            <m:sty m:val="p"/>
          </m:rPr>
          <w:rPr>
            <w:rFonts w:ascii="Cambria Math" w:hAnsi="Cambria Math"/>
          </w:rPr>
          <m:t xml:space="preserve"> </m:t>
        </m:r>
        <m:sSub>
          <m:sSubPr>
            <m:ctrlPr>
              <w:rPr>
                <w:rFonts w:ascii="Cambria Math" w:hAnsi="Cambria Math"/>
                <w:i/>
              </w:rPr>
            </m:ctrlPr>
          </m:sSubPr>
          <m:e>
            <m:r>
              <m:rPr>
                <m:nor/>
              </m:rPr>
              <m:t>Area</m:t>
            </m:r>
          </m:e>
          <m:sub>
            <m:r>
              <m:rPr>
                <m:nor/>
              </m:rPr>
              <m:t xml:space="preserve">FAME </m:t>
            </m:r>
          </m:sub>
        </m:sSub>
        <m:r>
          <m:rPr>
            <m:nor/>
          </m:rPr>
          <m:t>×</m:t>
        </m:r>
        <m:r>
          <m:rPr>
            <m:sty m:val="p"/>
          </m:rPr>
          <w:rPr>
            <w:rFonts w:ascii="Cambria Math" w:hAnsi="Cambria Math"/>
          </w:rPr>
          <m:t xml:space="preserve"> </m:t>
        </m:r>
        <m:r>
          <m:rPr>
            <m:nor/>
          </m:rPr>
          <m:t>RF</m:t>
        </m:r>
        <m:r>
          <m:rPr>
            <m:sty m:val="p"/>
          </m:rPr>
          <w:rPr>
            <w:rFonts w:ascii="Cambria Math" w:hAnsi="Cambria Math"/>
          </w:rPr>
          <m:t xml:space="preserve"> </m:t>
        </m:r>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0F129C">
        <w:rPr>
          <w:rFonts w:eastAsiaTheme="minorEastAsia"/>
        </w:rPr>
        <w:t>22</w:t>
      </w:r>
    </w:p>
    <w:p w14:paraId="0289EFC0" w14:textId="77777777" w:rsidR="005B3C0C" w:rsidRPr="005B3C0C" w:rsidRDefault="005B3C0C" w:rsidP="005B3C0C">
      <w:pPr>
        <w:spacing w:after="240" w:line="360" w:lineRule="auto"/>
      </w:pPr>
      <w:r w:rsidRPr="005B3C0C">
        <w:t>where, Conc</w:t>
      </w:r>
      <w:r w:rsidRPr="005B3C0C">
        <w:rPr>
          <w:vertAlign w:val="subscript"/>
        </w:rPr>
        <w:t>rel</w:t>
      </w:r>
      <w:r w:rsidRPr="005B3C0C">
        <w:t xml:space="preserve"> is relative concentration, and RF is the response factor calculated by linear regression of FAME standard response. </w:t>
      </w:r>
    </w:p>
    <w:p w14:paraId="00BF4723" w14:textId="77777777" w:rsidR="005B3C0C" w:rsidRPr="005B3C0C" w:rsidRDefault="005B3C0C" w:rsidP="005B3C0C">
      <w:pPr>
        <w:spacing w:after="240" w:line="360" w:lineRule="auto"/>
      </w:pPr>
      <w:r w:rsidRPr="005B3C0C">
        <w:t xml:space="preserve">FAME compounds within the sample which were not present in the FAME standard were calculated using recommended similar isomers (for example C16:2 concentration within </w:t>
      </w:r>
      <w:r w:rsidRPr="005B3C0C">
        <w:lastRenderedPageBreak/>
        <w:t>the sample was calculated using C18:2n6 response factor) described in the NREL methodology (</w:t>
      </w:r>
      <w:r w:rsidR="00BD03EC" w:rsidRPr="005B3C0C">
        <w:fldChar w:fldCharType="begin"/>
      </w:r>
      <w:r w:rsidR="00790A49">
        <w:instrText xml:space="preserve"> ADDIN ZOTERO_ITEM CSL_CITATION {"citationID":"YluqkxDt","properties":{"formattedCitation":"(Van Wychen and Laurens, 2013)","plainCitation":"(Van Wychen and Laurens, 2013)"},"citationItems":[{"id":3292,"uris":["http://zotero.org/users/1204444/items/2FWWP5CA"],"uri":["http://zotero.org/users/1204444/items/2FWWP5CA"],"itemData":{"id":3292,"type":"report","title":"Determination of Total Lipids as Fatty Acid Methyl Esters (FAME) by in situ Transesterfication.","publisher":"National Renewable Energy Laboratory,","publisher-place":"Golden, CO, USA","genre":"Laboratory Analytical Procedure (LAP)","event-place":"Golden, CO, USA","URL":"http://www.nrel.gov/docs/fy14osti/60958.pdf","number":"NREL/TP-5100-60958","author":[{"family":"Van Wychen","given":"Stefanie"},{"family":"Laurens","given":"Lieve M. L."}],"issued":{"date-parts":[["2013"]]},"accessed":{"date-parts":[["2015",9,19]]}}}],"schema":"https://github.com/citation-style-language/schema/raw/master/csl-citation.json"} </w:instrText>
      </w:r>
      <w:r w:rsidR="00BD03EC" w:rsidRPr="005B3C0C">
        <w:fldChar w:fldCharType="separate"/>
      </w:r>
      <w:r w:rsidRPr="005B3C0C">
        <w:t>Van Wychen and Laurens (2013)</w:t>
      </w:r>
      <w:r w:rsidR="00BD03EC" w:rsidRPr="005B3C0C">
        <w:fldChar w:fldCharType="end"/>
      </w:r>
      <w:r w:rsidRPr="005B3C0C">
        <w:t xml:space="preserve">. </w:t>
      </w:r>
    </w:p>
    <w:p w14:paraId="4518A78A" w14:textId="77777777" w:rsidR="005B3C0C" w:rsidRPr="005B3C0C" w:rsidRDefault="005B3C0C" w:rsidP="005B3C0C">
      <w:pPr>
        <w:spacing w:line="360" w:lineRule="auto"/>
      </w:pPr>
      <w:r w:rsidRPr="005B3C0C">
        <w:t>Relative concentrations were converted to normalised absolute values using a series of steps using Excel (Ver 14.0.7153.500, Microsoft). First, the relative concentration was converted to a fraction of the 10 mg ml</w:t>
      </w:r>
      <w:r w:rsidRPr="005B3C0C">
        <w:rPr>
          <w:vertAlign w:val="superscript"/>
        </w:rPr>
        <w:t>-1</w:t>
      </w:r>
      <w:r w:rsidRPr="005B3C0C">
        <w:t xml:space="preserve"> FAME standard by dividing by 1000. The same concentrations were relative to the standard concentration; </w:t>
      </w:r>
      <w:r w:rsidR="00E827BE" w:rsidRPr="005B3C0C">
        <w:t>therefore,</w:t>
      </w:r>
      <w:r w:rsidRPr="005B3C0C">
        <w:t xml:space="preserve"> a sample with a given concentration of exactly 500 was the same concentration as the 500 standard, which is half (0.5) the concentration of the original 10 mg ml</w:t>
      </w:r>
      <w:r w:rsidRPr="005B3C0C">
        <w:rPr>
          <w:vertAlign w:val="superscript"/>
        </w:rPr>
        <w:t>-1</w:t>
      </w:r>
      <w:r w:rsidRPr="005B3C0C">
        <w:t xml:space="preserve"> FAME standard (Section 5.2.5.2). The fraction is then multiplied by the absolute concentration (µg ml</w:t>
      </w:r>
      <w:r w:rsidRPr="005B3C0C">
        <w:rPr>
          <w:vertAlign w:val="superscript"/>
        </w:rPr>
        <w:t>-1</w:t>
      </w:r>
      <w:r w:rsidRPr="005B3C0C">
        <w:t xml:space="preserve">) of that FAME component within the FAME standard. For </w:t>
      </w:r>
      <w:r w:rsidR="00E827BE" w:rsidRPr="005B3C0C">
        <w:t>example,</w:t>
      </w:r>
      <w:r w:rsidRPr="005B3C0C">
        <w:t xml:space="preserve"> C16:0 made up 5.98% of the FAME mix, therefore was present at 598 µg ml</w:t>
      </w:r>
      <w:r w:rsidRPr="005B3C0C">
        <w:rPr>
          <w:vertAlign w:val="superscript"/>
        </w:rPr>
        <w:t>-1</w:t>
      </w:r>
      <w:r w:rsidRPr="005B3C0C">
        <w:t xml:space="preserve"> within the 10 mg ml</w:t>
      </w:r>
      <w:r w:rsidRPr="005B3C0C">
        <w:rPr>
          <w:vertAlign w:val="superscript"/>
        </w:rPr>
        <w:t>-1</w:t>
      </w:r>
      <w:r w:rsidRPr="005B3C0C">
        <w:t xml:space="preserve"> FAME standard. Following equation was used for this step;</w:t>
      </w:r>
    </w:p>
    <w:p w14:paraId="5DE02ED8" w14:textId="77777777" w:rsidR="005B3C0C" w:rsidRPr="005B3C0C" w:rsidRDefault="0081741E" w:rsidP="005B3C0C">
      <w:pPr>
        <w:spacing w:line="360" w:lineRule="auto"/>
      </w:pPr>
      <m:oMath>
        <m:sSub>
          <m:sSubPr>
            <m:ctrlPr>
              <w:rPr>
                <w:rFonts w:ascii="Cambria Math" w:hAnsi="Cambria Math"/>
              </w:rPr>
            </m:ctrlPr>
          </m:sSubPr>
          <m:e>
            <m:r>
              <m:rPr>
                <m:nor/>
              </m:rPr>
              <m:t>Conc</m:t>
            </m:r>
          </m:e>
          <m:sub>
            <m:r>
              <m:rPr>
                <m:nor/>
              </m:rPr>
              <m:t>abs</m:t>
            </m:r>
          </m:sub>
        </m:sSub>
        <m:r>
          <m:rPr>
            <m:nor/>
          </m: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nor/>
                  </m:rPr>
                  <m:t>Conc</m:t>
                </m:r>
              </m:e>
              <m:sub>
                <m:r>
                  <m:rPr>
                    <m:nor/>
                  </m:rPr>
                  <m:t>rel</m:t>
                </m:r>
              </m:sub>
            </m:sSub>
          </m:num>
          <m:den>
            <m:r>
              <w:rPr>
                <w:rFonts w:ascii="Cambria Math" w:hAnsi="Cambria Math"/>
              </w:rPr>
              <m:t>1000</m:t>
            </m:r>
          </m:den>
        </m:f>
        <m:r>
          <m:rPr>
            <m:nor/>
          </m:rPr>
          <m:t>×</m:t>
        </m:r>
        <m:r>
          <m:rPr>
            <m:sty m:val="p"/>
          </m:rPr>
          <w:rPr>
            <w:rFonts w:ascii="Cambria Math" w:hAnsi="Cambria Math"/>
          </w:rPr>
          <m:t xml:space="preserve"> </m:t>
        </m:r>
        <m:sSub>
          <m:sSubPr>
            <m:ctrlPr>
              <w:rPr>
                <w:rFonts w:ascii="Cambria Math" w:hAnsi="Cambria Math"/>
              </w:rPr>
            </m:ctrlPr>
          </m:sSubPr>
          <m:e>
            <m:r>
              <m:rPr>
                <m:nor/>
              </m:rPr>
              <m:t>Conc</m:t>
            </m:r>
          </m:e>
          <m:sub>
            <m:r>
              <m:rPr>
                <m:nor/>
              </m:rPr>
              <m:t>FS</m:t>
            </m:r>
          </m:sub>
        </m:sSub>
        <m:r>
          <m:rPr>
            <m:sty m:val="p"/>
          </m:rPr>
          <w:rPr>
            <w:rFonts w:ascii="Cambria Math" w:hAnsi="Cambria Math"/>
          </w:rPr>
          <m:t xml:space="preserve"> </m:t>
        </m:r>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0F129C">
        <w:rPr>
          <w:rFonts w:eastAsiaTheme="minorEastAsia"/>
        </w:rPr>
        <w:t>23</w:t>
      </w:r>
    </w:p>
    <w:p w14:paraId="7C71F9C5" w14:textId="77777777" w:rsidR="005B3C0C" w:rsidRPr="005B3C0C" w:rsidRDefault="005B3C0C" w:rsidP="005B3C0C">
      <w:pPr>
        <w:spacing w:line="360" w:lineRule="auto"/>
      </w:pPr>
      <w:r w:rsidRPr="005B3C0C">
        <w:t>where, Conc</w:t>
      </w:r>
      <w:r w:rsidRPr="005B3C0C">
        <w:rPr>
          <w:vertAlign w:val="subscript"/>
        </w:rPr>
        <w:t>abs</w:t>
      </w:r>
      <w:r w:rsidRPr="005B3C0C">
        <w:t xml:space="preserve"> is absolute concentration (µg ml</w:t>
      </w:r>
      <w:r w:rsidRPr="005B3C0C">
        <w:rPr>
          <w:vertAlign w:val="superscript"/>
        </w:rPr>
        <w:t>-1</w:t>
      </w:r>
      <w:r w:rsidRPr="005B3C0C">
        <w:t>), Conc</w:t>
      </w:r>
      <w:r w:rsidRPr="005B3C0C">
        <w:rPr>
          <w:vertAlign w:val="subscript"/>
        </w:rPr>
        <w:t>rel</w:t>
      </w:r>
      <w:r w:rsidRPr="005B3C0C">
        <w:t xml:space="preserve"> is the relative concentration produced by the Turbomass software, and Conc</w:t>
      </w:r>
      <w:r w:rsidRPr="005B3C0C">
        <w:rPr>
          <w:vertAlign w:val="subscript"/>
        </w:rPr>
        <w:t xml:space="preserve">FS </w:t>
      </w:r>
      <w:r w:rsidRPr="005B3C0C">
        <w:t xml:space="preserve">is the standard concentration of the relevant FAME component. </w:t>
      </w:r>
    </w:p>
    <w:p w14:paraId="3B87EA96" w14:textId="77777777" w:rsidR="005B3C0C" w:rsidRPr="005B3C0C" w:rsidRDefault="005B3C0C" w:rsidP="005B3C0C">
      <w:pPr>
        <w:spacing w:line="360" w:lineRule="auto"/>
      </w:pPr>
      <w:r w:rsidRPr="005B3C0C">
        <w:t xml:space="preserve">This absolute concentration is then normalised for the quantity of the recovery standard and the dilution factor used in preparation step (Section 5.2.51). This step is described in Equation </w:t>
      </w:r>
      <w:r w:rsidR="003E62B0">
        <w:t>24</w:t>
      </w:r>
      <w:r w:rsidRPr="005B3C0C">
        <w:t>;</w:t>
      </w:r>
    </w:p>
    <w:p w14:paraId="683F453F" w14:textId="77777777" w:rsidR="005B3C0C" w:rsidRPr="005B3C0C" w:rsidRDefault="0081741E" w:rsidP="005B3C0C">
      <w:pPr>
        <w:spacing w:line="360" w:lineRule="auto"/>
      </w:pPr>
      <m:oMath>
        <m:sSub>
          <m:sSubPr>
            <m:ctrlPr>
              <w:rPr>
                <w:rFonts w:ascii="Cambria Math" w:hAnsi="Cambria Math"/>
              </w:rPr>
            </m:ctrlPr>
          </m:sSubPr>
          <m:e>
            <m:r>
              <m:rPr>
                <m:nor/>
              </m:rPr>
              <m:t>Conc</m:t>
            </m:r>
          </m:e>
          <m:sub>
            <m:r>
              <m:rPr>
                <m:nor/>
              </m:rPr>
              <m:t>norm</m:t>
            </m:r>
          </m:sub>
        </m:sSub>
        <m:r>
          <m:rPr>
            <m:nor/>
          </m:rPr>
          <m:t>=</m:t>
        </m:r>
        <m:r>
          <m:rPr>
            <m:sty m:val="p"/>
          </m:rPr>
          <w:rPr>
            <w:rFonts w:ascii="Cambria Math" w:hAnsi="Cambria Math"/>
          </w:rPr>
          <m:t xml:space="preserve"> </m:t>
        </m:r>
        <m:d>
          <m:dPr>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Conc</m:t>
                        </m:r>
                      </m:e>
                      <m:sub>
                        <m:r>
                          <w:rPr>
                            <w:rFonts w:ascii="Cambria Math" w:hAnsi="Cambria Math"/>
                          </w:rPr>
                          <m:t>abs</m:t>
                        </m:r>
                      </m:sub>
                    </m:sSub>
                    <m:r>
                      <w:rPr>
                        <w:rFonts w:ascii="Cambria Math" w:hAnsi="Cambria Math"/>
                      </w:rPr>
                      <m:t xml:space="preserve">  </m:t>
                    </m:r>
                  </m:num>
                  <m:den>
                    <m:sSub>
                      <m:sSubPr>
                        <m:ctrlPr>
                          <w:rPr>
                            <w:rFonts w:ascii="Cambria Math" w:hAnsi="Cambria Math"/>
                          </w:rPr>
                        </m:ctrlPr>
                      </m:sSubPr>
                      <m:e>
                        <m:r>
                          <w:rPr>
                            <w:rFonts w:ascii="Cambria Math" w:hAnsi="Cambria Math"/>
                          </w:rPr>
                          <m:t>Conc</m:t>
                        </m:r>
                      </m:e>
                      <m:sub>
                        <m:r>
                          <w:rPr>
                            <w:rFonts w:ascii="Cambria Math" w:hAnsi="Cambria Math"/>
                          </w:rPr>
                          <m:t>abs-C13</m:t>
                        </m:r>
                      </m:sub>
                    </m:sSub>
                    <m:r>
                      <w:rPr>
                        <w:rFonts w:ascii="Cambria Math" w:hAnsi="Cambria Math"/>
                      </w:rPr>
                      <m:t xml:space="preserve"> </m:t>
                    </m:r>
                  </m:den>
                </m:f>
              </m:e>
            </m:d>
            <m:r>
              <w:rPr>
                <w:rFonts w:ascii="Cambria Math" w:hAnsi="Cambria Math"/>
              </w:rPr>
              <m:t xml:space="preserve">× </m:t>
            </m:r>
            <m:sSub>
              <m:sSubPr>
                <m:ctrlPr>
                  <w:rPr>
                    <w:rFonts w:ascii="Cambria Math" w:hAnsi="Cambria Math"/>
                  </w:rPr>
                </m:ctrlPr>
              </m:sSubPr>
              <m:e>
                <m:r>
                  <w:rPr>
                    <w:rFonts w:ascii="Cambria Math" w:hAnsi="Cambria Math"/>
                  </w:rPr>
                  <m:t>Conc</m:t>
                </m:r>
              </m:e>
              <m:sub>
                <m:r>
                  <w:rPr>
                    <w:rFonts w:ascii="Cambria Math" w:hAnsi="Cambria Math"/>
                  </w:rPr>
                  <m:t xml:space="preserve">C13 </m:t>
                </m:r>
              </m:sub>
            </m:sSub>
          </m:e>
        </m:d>
        <m:r>
          <m:rPr>
            <m:sty m:val="p"/>
          </m:rPr>
          <w:rPr>
            <w:rFonts w:ascii="Cambria Math" w:hAnsi="Cambria Math"/>
          </w:rPr>
          <m:t xml:space="preserve"> </m:t>
        </m:r>
        <m:r>
          <w:rPr>
            <w:rFonts w:ascii="Cambria Math" w:hAnsi="Cambria Math"/>
          </w:rPr>
          <m:t xml:space="preserve">× </m:t>
        </m:r>
        <m:r>
          <m:rPr>
            <m:sty m:val="p"/>
          </m:rPr>
          <w:rPr>
            <w:rFonts w:ascii="Cambria Math" w:hAnsi="Cambria Math"/>
          </w:rPr>
          <m:t>DF</m:t>
        </m:r>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0F129C">
        <w:rPr>
          <w:rFonts w:eastAsiaTheme="minorEastAsia"/>
        </w:rPr>
        <w:t>24</w:t>
      </w:r>
    </w:p>
    <w:p w14:paraId="5E506A09" w14:textId="77777777" w:rsidR="005B3C0C" w:rsidRPr="005B3C0C" w:rsidRDefault="005B3C0C" w:rsidP="005B3C0C">
      <w:pPr>
        <w:spacing w:line="360" w:lineRule="auto"/>
      </w:pPr>
      <w:r w:rsidRPr="005B3C0C">
        <w:t>where, Conc</w:t>
      </w:r>
      <w:r w:rsidRPr="005B3C0C">
        <w:rPr>
          <w:vertAlign w:val="subscript"/>
        </w:rPr>
        <w:t xml:space="preserve">norm </w:t>
      </w:r>
      <w:r w:rsidRPr="005B3C0C">
        <w:t>is the normalised absolute concentration of FAME component (µg ml</w:t>
      </w:r>
      <w:r w:rsidRPr="005B3C0C">
        <w:rPr>
          <w:vertAlign w:val="superscript"/>
        </w:rPr>
        <w:t>-1</w:t>
      </w:r>
      <w:r w:rsidRPr="005B3C0C">
        <w:t>), the Conc</w:t>
      </w:r>
      <w:r w:rsidRPr="005B3C0C">
        <w:rPr>
          <w:vertAlign w:val="subscript"/>
        </w:rPr>
        <w:t xml:space="preserve">abs-C13 </w:t>
      </w:r>
      <w:r w:rsidRPr="005B3C0C">
        <w:t>is the calculated absolute concentration of C13:0 within the sample, Conc</w:t>
      </w:r>
      <w:r w:rsidRPr="005B3C0C">
        <w:rPr>
          <w:vertAlign w:val="subscript"/>
        </w:rPr>
        <w:t xml:space="preserve">C13 </w:t>
      </w:r>
      <w:r w:rsidRPr="005B3C0C">
        <w:t xml:space="preserve">is the known added concentration of C13:0 (after dilution), and DF is the dilution factor. </w:t>
      </w:r>
    </w:p>
    <w:p w14:paraId="4E00C78A" w14:textId="77777777" w:rsidR="005B3C0C" w:rsidRPr="005B3C0C" w:rsidRDefault="005B3C0C" w:rsidP="005B3C0C">
      <w:pPr>
        <w:spacing w:line="360" w:lineRule="auto"/>
      </w:pPr>
      <w:r w:rsidRPr="005B3C0C">
        <w:t>To convert to total FAME per unit of dry cell weight (mg), the sum of all FAME components was divided by the DCW (mg) used for each sample:</w:t>
      </w:r>
    </w:p>
    <w:p w14:paraId="0EF3E508" w14:textId="77777777" w:rsidR="005B3C0C" w:rsidRPr="005B3C0C" w:rsidRDefault="005B3C0C" w:rsidP="005B3C0C">
      <w:pPr>
        <w:spacing w:line="360" w:lineRule="auto"/>
      </w:pPr>
      <m:oMath>
        <m:r>
          <m:rPr>
            <m:nor/>
          </m:rPr>
          <m:t xml:space="preserve">µg mg </m:t>
        </m:r>
        <m:sSup>
          <m:sSupPr>
            <m:ctrlPr>
              <w:rPr>
                <w:rFonts w:ascii="Cambria Math" w:hAnsi="Cambria Math"/>
                <w:i/>
              </w:rPr>
            </m:ctrlPr>
          </m:sSupPr>
          <m:e>
            <m:r>
              <m:rPr>
                <m:nor/>
              </m:rPr>
              <m:t>DCW</m:t>
            </m:r>
          </m:e>
          <m:sup>
            <m:r>
              <w:rPr>
                <w:rFonts w:ascii="Cambria Math" w:hAnsi="Cambria Math"/>
              </w:rPr>
              <m:t>-1</m:t>
            </m:r>
          </m:sup>
        </m:sSup>
        <m:r>
          <m:rPr>
            <m:nor/>
          </m: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Conc</m:t>
                    </m:r>
                  </m:e>
                  <m:sub>
                    <m:r>
                      <w:rPr>
                        <w:rFonts w:ascii="Cambria Math" w:hAnsi="Cambria Math"/>
                      </w:rPr>
                      <m:t>norm</m:t>
                    </m:r>
                  </m:sub>
                </m:sSub>
              </m:e>
            </m:nary>
          </m:num>
          <m:den>
            <m:r>
              <w:rPr>
                <w:rFonts w:ascii="Cambria Math" w:hAnsi="Cambria Math"/>
              </w:rPr>
              <m:t>DCW</m:t>
            </m:r>
          </m:den>
        </m:f>
        <m:r>
          <m:rPr>
            <m:sty m:val="p"/>
          </m:rPr>
          <w:rPr>
            <w:rFonts w:ascii="Cambria Math" w:hAnsi="Cambria Math"/>
          </w:rPr>
          <m:t xml:space="preserve"> </m:t>
        </m:r>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  </w:t>
      </w:r>
      <w:r w:rsidRPr="005B3C0C">
        <w:rPr>
          <w:rFonts w:eastAsiaTheme="minorEastAsia"/>
        </w:rPr>
        <w:tab/>
      </w:r>
      <w:r w:rsidRPr="005B3C0C">
        <w:rPr>
          <w:rFonts w:eastAsiaTheme="minorEastAsia"/>
        </w:rPr>
        <w:tab/>
        <w:t xml:space="preserve">Equation </w:t>
      </w:r>
      <w:r w:rsidR="000F129C">
        <w:rPr>
          <w:rFonts w:eastAsiaTheme="minorEastAsia"/>
        </w:rPr>
        <w:t>25</w:t>
      </w:r>
    </w:p>
    <w:p w14:paraId="3DA62CF6" w14:textId="77777777" w:rsidR="005B3C0C" w:rsidRPr="005B3C0C" w:rsidRDefault="00E827BE" w:rsidP="005B3C0C">
      <w:pPr>
        <w:spacing w:line="360" w:lineRule="auto"/>
      </w:pPr>
      <w:r w:rsidRPr="005B3C0C">
        <w:lastRenderedPageBreak/>
        <w:t>Finally,</w:t>
      </w:r>
      <w:r w:rsidR="005B3C0C" w:rsidRPr="005B3C0C">
        <w:t xml:space="preserve"> the percentage of each component of the total FAME (fame profile) was calculated using the following equation: </w:t>
      </w:r>
    </w:p>
    <w:p w14:paraId="2B17B707" w14:textId="77777777" w:rsidR="005B3C0C" w:rsidRPr="005B3C0C" w:rsidRDefault="005B3C0C" w:rsidP="005B3C0C">
      <w:pPr>
        <w:spacing w:line="360" w:lineRule="auto"/>
        <w:rPr>
          <w:rFonts w:eastAsiaTheme="minorEastAsia"/>
        </w:rPr>
      </w:pPr>
      <m:oMath>
        <m:r>
          <m:rPr>
            <m:nor/>
          </m:rPr>
          <w:rPr>
            <w:rFonts w:cs="Arial"/>
            <w:szCs w:val="24"/>
            <w:shd w:val="clear" w:color="auto" w:fill="FFFFFF"/>
          </w:rPr>
          <m:t>μ</m:t>
        </m:r>
        <m:r>
          <m:rPr>
            <m:nor/>
          </m:rPr>
          <m:t xml:space="preserve">g FAME mg </m:t>
        </m:r>
        <m:sSup>
          <m:sSupPr>
            <m:ctrlPr>
              <w:rPr>
                <w:rFonts w:ascii="Cambria Math" w:hAnsi="Cambria Math"/>
                <w:i/>
              </w:rPr>
            </m:ctrlPr>
          </m:sSupPr>
          <m:e>
            <m:r>
              <m:rPr>
                <m:nor/>
              </m:rPr>
              <m:t>DCW</m:t>
            </m:r>
          </m:e>
          <m:sup>
            <m:r>
              <w:rPr>
                <w:rFonts w:ascii="Cambria Math" w:hAnsi="Cambria Math"/>
              </w:rPr>
              <m:t>-1</m:t>
            </m:r>
          </m:sup>
        </m:sSup>
        <m:r>
          <m:rPr>
            <m:nor/>
          </m: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Conc</m:t>
                </m:r>
              </m:e>
              <m:sub>
                <m:r>
                  <w:rPr>
                    <w:rFonts w:ascii="Cambria Math" w:hAnsi="Cambria Math"/>
                  </w:rPr>
                  <m:t>norm</m:t>
                </m:r>
              </m:sub>
            </m:sSub>
          </m:num>
          <m:den>
            <m:nary>
              <m:naryPr>
                <m:chr m:val="∑"/>
                <m:limLoc m:val="undOvr"/>
                <m:subHide m:val="1"/>
                <m:supHide m:val="1"/>
                <m:ctrlPr>
                  <w:rPr>
                    <w:rFonts w:ascii="Cambria Math" w:hAnsi="Cambria Math"/>
                    <w:i/>
                  </w:rPr>
                </m:ctrlPr>
              </m:naryPr>
              <m:sub/>
              <m:sup/>
              <m:e>
                <m:sSub>
                  <m:sSubPr>
                    <m:ctrlPr>
                      <w:rPr>
                        <w:rFonts w:ascii="Cambria Math" w:hAnsi="Cambria Math"/>
                      </w:rPr>
                    </m:ctrlPr>
                  </m:sSubPr>
                  <m:e>
                    <m:r>
                      <w:rPr>
                        <w:rFonts w:ascii="Cambria Math" w:hAnsi="Cambria Math"/>
                      </w:rPr>
                      <m:t>Conc</m:t>
                    </m:r>
                  </m:e>
                  <m:sub>
                    <m:r>
                      <w:rPr>
                        <w:rFonts w:ascii="Cambria Math" w:hAnsi="Cambria Math"/>
                      </w:rPr>
                      <m:t>norm</m:t>
                    </m:r>
                  </m:sub>
                </m:sSub>
              </m:e>
            </m:nary>
          </m:den>
        </m:f>
        <m:r>
          <m:rPr>
            <m:sty m:val="p"/>
          </m:rPr>
          <w:rPr>
            <w:rFonts w:ascii="Cambria Math" w:hAnsi="Cambria Math"/>
          </w:rPr>
          <m:t xml:space="preserve"> ×100</m:t>
        </m:r>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0F129C">
        <w:rPr>
          <w:rFonts w:eastAsiaTheme="minorEastAsia"/>
        </w:rPr>
        <w:t>26</w:t>
      </w:r>
    </w:p>
    <w:p w14:paraId="47D56354" w14:textId="77777777" w:rsidR="005B3C0C" w:rsidRPr="005B3C0C" w:rsidRDefault="005B3C0C" w:rsidP="005B3C0C">
      <w:pPr>
        <w:pStyle w:val="Heading3"/>
        <w:spacing w:after="120" w:line="360" w:lineRule="auto"/>
        <w:rPr>
          <w:b w:val="0"/>
          <w:color w:val="auto"/>
        </w:rPr>
      </w:pPr>
      <w:bookmarkStart w:id="81" w:name="_Toc462059798"/>
      <w:r w:rsidRPr="005B3C0C">
        <w:rPr>
          <w:b w:val="0"/>
          <w:color w:val="auto"/>
        </w:rPr>
        <w:t>Fluorescence microscopy</w:t>
      </w:r>
      <w:bookmarkEnd w:id="81"/>
    </w:p>
    <w:p w14:paraId="60507AE9" w14:textId="15BEC269" w:rsidR="005B3C0C" w:rsidRDefault="005B3C0C" w:rsidP="005B3C0C">
      <w:pPr>
        <w:spacing w:line="360" w:lineRule="auto"/>
        <w:rPr>
          <w:szCs w:val="24"/>
        </w:rPr>
      </w:pPr>
      <w:r w:rsidRPr="005B3C0C">
        <w:t xml:space="preserve">For qualitative analysis of neutral lipid accumulation, Nile red fluorescence microscopy was carried out based on a method developed by former lab member Krys </w:t>
      </w:r>
      <w:r w:rsidR="00BD03EC" w:rsidRPr="005B3C0C">
        <w:fldChar w:fldCharType="begin"/>
      </w:r>
      <w:r w:rsidR="00790A49">
        <w:instrText xml:space="preserve"> ADDIN ZOTERO_ITEM CSL_CITATION {"citationID":"2nlqcnibc6","properties":{"formattedCitation":"(Bangert, 2013)","plainCitation":"(Bangert, 2013)"},"citationItems":[{"id":2643,"uris":["http://zotero.org/users/1204444/items/HRZMVCF2"],"uri":["http://zotero.org/users/1204444/items/HRZMVCF2"],"itemData":{"id":2643,"type":"thesis","title":"Photobioreactor modelling and development of methods for optimisation of microalgae biodiesel production","publisher":"University of Sheffield","genre":"Doctoral Thesis","author":[{"family":"Bangert","given":"Krys"}],"issued":{"date-parts":[["2013"]]}}}],"schema":"https://github.com/citation-style-language/schema/raw/master/csl-citation.json"} </w:instrText>
      </w:r>
      <w:r w:rsidR="00BD03EC" w:rsidRPr="005B3C0C">
        <w:fldChar w:fldCharType="separate"/>
      </w:r>
      <w:r w:rsidRPr="005B3C0C">
        <w:t>Bangert (2013)</w:t>
      </w:r>
      <w:r w:rsidR="00BD03EC" w:rsidRPr="005B3C0C">
        <w:fldChar w:fldCharType="end"/>
      </w:r>
      <w:r w:rsidRPr="005B3C0C">
        <w:t xml:space="preserve"> and </w:t>
      </w:r>
      <w:r w:rsidR="00BD03EC" w:rsidRPr="005B3C0C">
        <w:fldChar w:fldCharType="begin"/>
      </w:r>
      <w:r w:rsidR="00790A49">
        <w:instrText xml:space="preserve"> ADDIN ZOTERO_ITEM CSL_CITATION {"citationID":"1nh9iqaq5r","properties":{"formattedCitation":"(W. Chen et al., 2011)","plainCitation":"(W. Chen et al., 2011)"},"citationItems":[{"id":2371,"uris":["http://zotero.org/users/1204444/items/GQKS9DSC"],"uri":["http://zotero.org/users/1204444/items/GQKS9DSC"],"itemData":{"id":2371,"type":"article-journal","title":"Microwave-assisted Nile red method for in vivo quantification of neutral lipids in microalgae","container-title":"Bioresource Technology","page":"135-141","volume":"102","issue":"1","source":"ScienceDirect","abstract":"In vivo determination of neutral lipids with Nile red fluorescence has been used as a rapid screening method for certain types of microalgae, but has been unsuccessful in others, particularly those with thick, rigid cell walls that prevent penetration of the fluorescence dye into the cell. To solve the problem, a microwave-assisted Nile red staining method for microalgal lipid determination was developed. In a two-step staining protocol, 50 and 60 s were selected as the optimal microwave times for the pretreatment and staining process, respectively. Moreover, several calibration methods for quantitative analysis of neutral lipids in microalgae were investigated and compared with conventional gravimetric methods. Factors that affected the in vivo quantification of cellular neutral lipids were also investigated. Application of the new method for detection and quantification of neutral lipids in a number of green microalgae was demonstrated.","DOI":"10.1016/j.biortech.2010.06.076","ISSN":"0960-8524","journalAbbreviation":"Bioresource Technology","author":[{"family":"Chen","given":"Wei"},{"family":"Sommerfeld","given":"Milton"},{"family":"Hu","given":"Qiang"}],"issued":{"date-parts":[["2011",1]]}}}],"schema":"https://github.com/citation-style-language/schema/raw/master/csl-citation.json"} </w:instrText>
      </w:r>
      <w:r w:rsidR="00BD03EC" w:rsidRPr="005B3C0C">
        <w:fldChar w:fldCharType="separate"/>
      </w:r>
      <w:r w:rsidR="00473EBC" w:rsidRPr="00473EBC">
        <w:rPr>
          <w:rFonts w:ascii="Calibri" w:hAnsi="Calibri"/>
        </w:rPr>
        <w:t xml:space="preserve">(W. Chen </w:t>
      </w:r>
      <w:r w:rsidR="00490409" w:rsidRPr="00490409">
        <w:rPr>
          <w:rFonts w:ascii="Calibri" w:hAnsi="Calibri"/>
          <w:i/>
        </w:rPr>
        <w:t>et al</w:t>
      </w:r>
      <w:r w:rsidR="00473EBC" w:rsidRPr="00473EBC">
        <w:rPr>
          <w:rFonts w:ascii="Calibri" w:hAnsi="Calibri"/>
        </w:rPr>
        <w:t>., 2011)</w:t>
      </w:r>
      <w:r w:rsidR="00BD03EC" w:rsidRPr="005B3C0C">
        <w:fldChar w:fldCharType="end"/>
      </w:r>
      <w:r w:rsidRPr="005B3C0C">
        <w:t xml:space="preserve">. A 10 ml sample of culture was taken 144 hours after resuspension into nitrogen free (or replete for control treatment) medium. The sample was transferred to a 15 ml Falcon tube and centrifuged at 2500 </w:t>
      </w:r>
      <w:r w:rsidRPr="005B3C0C">
        <w:rPr>
          <w:i/>
        </w:rPr>
        <w:t>g</w:t>
      </w:r>
      <w:r w:rsidRPr="005B3C0C">
        <w:t xml:space="preserve"> for 5 mins at 15°C. The pellet was resuspended in 960 </w:t>
      </w:r>
      <w:r w:rsidRPr="005B3C0C">
        <w:rPr>
          <w:rFonts w:cs="Arial"/>
          <w:szCs w:val="24"/>
          <w:shd w:val="clear" w:color="auto" w:fill="FFFFFF"/>
        </w:rPr>
        <w:t>μ</w:t>
      </w:r>
      <w:r w:rsidRPr="005B3C0C">
        <w:rPr>
          <w:szCs w:val="24"/>
        </w:rPr>
        <w:t>l of dH</w:t>
      </w:r>
      <w:r w:rsidRPr="005B3C0C">
        <w:rPr>
          <w:szCs w:val="24"/>
          <w:vertAlign w:val="subscript"/>
        </w:rPr>
        <w:t>2</w:t>
      </w:r>
      <w:r w:rsidRPr="005B3C0C">
        <w:rPr>
          <w:szCs w:val="24"/>
        </w:rPr>
        <w:t xml:space="preserve">O and transferred to a 1.5 ml microcentrifuge tube. An aliquot of </w:t>
      </w:r>
      <w:r w:rsidRPr="005B3C0C">
        <w:t xml:space="preserve">20 </w:t>
      </w:r>
      <w:r w:rsidRPr="005B3C0C">
        <w:rPr>
          <w:rFonts w:cs="Arial"/>
          <w:szCs w:val="24"/>
          <w:shd w:val="clear" w:color="auto" w:fill="FFFFFF"/>
        </w:rPr>
        <w:t>μ</w:t>
      </w:r>
      <w:r w:rsidRPr="005B3C0C">
        <w:rPr>
          <w:szCs w:val="24"/>
        </w:rPr>
        <w:t xml:space="preserve">l of Nile Red (100 </w:t>
      </w:r>
      <w:r w:rsidRPr="005B3C0C">
        <w:rPr>
          <w:rFonts w:cs="Arial"/>
          <w:szCs w:val="24"/>
          <w:shd w:val="clear" w:color="auto" w:fill="FFFFFF"/>
        </w:rPr>
        <w:t xml:space="preserve">μg </w:t>
      </w:r>
      <w:r w:rsidRPr="005B3C0C">
        <w:t>ml</w:t>
      </w:r>
      <w:r w:rsidRPr="005B3C0C">
        <w:rPr>
          <w:vertAlign w:val="superscript"/>
        </w:rPr>
        <w:t>-1</w:t>
      </w:r>
      <w:r w:rsidRPr="005B3C0C">
        <w:t xml:space="preserve">, in DMSO) and 20 </w:t>
      </w:r>
      <w:r w:rsidRPr="005B3C0C">
        <w:rPr>
          <w:rFonts w:cs="Arial"/>
          <w:szCs w:val="24"/>
          <w:shd w:val="clear" w:color="auto" w:fill="FFFFFF"/>
        </w:rPr>
        <w:t>μ</w:t>
      </w:r>
      <w:r w:rsidRPr="005B3C0C">
        <w:rPr>
          <w:szCs w:val="24"/>
        </w:rPr>
        <w:t xml:space="preserve">l DMSO (100%) were added to each sample, followed by 10 inversions to mix the solution. The tubes were wrapped in foil and left to incubate for 10 minutes. A 10 </w:t>
      </w:r>
      <w:r w:rsidRPr="005B3C0C">
        <w:rPr>
          <w:rFonts w:cs="Arial"/>
          <w:szCs w:val="24"/>
          <w:shd w:val="clear" w:color="auto" w:fill="FFFFFF"/>
        </w:rPr>
        <w:t>μ</w:t>
      </w:r>
      <w:r w:rsidRPr="005B3C0C">
        <w:rPr>
          <w:szCs w:val="24"/>
        </w:rPr>
        <w:t xml:space="preserve">l aliquot of sample was transferred to a clean microscope slide and covered carefully with a cover slip. The cover slip was sealed with nail varnish to prevent evaporation and reduce fluid movement.  Once dried (1-2 minutes), the slide was loaded onto a fluorescence microscope (Eclipse E400, Nikon) fitted with a Digital camera (DXM1200, Nikon). The camera was connected to an imaging software LUCIA G (Ver3.1), with the following capture settings; red 48, blue 68, green 31, gain 25, gamma 0.4, offset 23, exposure 72 ms. A drop of immersion oil was placed on the slide and observations were made with a 100x oil immersion lens (Nikon). Once in focus an image was captured. White light was turned off and an excitation light was then provided by a Super High Pressure Mercury Lamp (Nikon) and filtered with a 450-490 nm monochromatic optical filter. At this excitation wavelength Nile Red dye bonded to neutral lipids (mainly TAG) fluoresces at 580 nm, highlighting the lipid bodies in a yellow colour. </w:t>
      </w:r>
    </w:p>
    <w:p w14:paraId="0A881DFB" w14:textId="77777777" w:rsidR="005B3C0C" w:rsidRPr="005B3C0C" w:rsidRDefault="005B3C0C" w:rsidP="005B3C0C">
      <w:pPr>
        <w:pStyle w:val="Heading3"/>
        <w:spacing w:after="120" w:line="360" w:lineRule="auto"/>
        <w:rPr>
          <w:b w:val="0"/>
          <w:color w:val="auto"/>
        </w:rPr>
      </w:pPr>
      <w:bookmarkStart w:id="82" w:name="_Toc462059799"/>
      <w:r w:rsidRPr="005B3C0C">
        <w:rPr>
          <w:b w:val="0"/>
          <w:color w:val="auto"/>
        </w:rPr>
        <w:t>Starch assay</w:t>
      </w:r>
      <w:bookmarkEnd w:id="82"/>
    </w:p>
    <w:p w14:paraId="6928596E" w14:textId="77777777" w:rsidR="0081741E" w:rsidRDefault="005B3C0C" w:rsidP="005B3C0C">
      <w:pPr>
        <w:spacing w:line="360" w:lineRule="auto"/>
      </w:pPr>
      <w:r w:rsidRPr="005B3C0C">
        <w:t xml:space="preserve">Starch content was determined using a commercial amyloglucosidase/α-amylase enzymatic starch kit (K-TSTA, Megazyme) following a procedure outlined in </w:t>
      </w:r>
      <w:r w:rsidR="00BD03EC" w:rsidRPr="005B3C0C">
        <w:fldChar w:fldCharType="begin"/>
      </w:r>
      <w:r w:rsidR="00790A49">
        <w:instrText xml:space="preserve"> ADDIN ZOTERO_ITEM CSL_CITATION {"citationID":"FVmHgXGS","properties":{"formattedCitation":"(Laurens et al., 2014, 2012a)","plainCitation":"(Laurens et al., 2014, 2012a)"},"citationItems":[{"id":2928,"uris":["http://zotero.org/users/1204444/items/XMKQCGNW"],"uri":["http://zotero.org/users/1204444/items/XMKQCGNW"],"itemData":{"id":2928,"type":"article-journal","title":"Strain, biochemistry, and cultivation-dependent measurement variability of algal biomass composition","container-title":"Analytical Biochemistry","page":"86-95","volume":"452","source":"ScienceDirect","abstract":"Accurate compositional analysis in biofuel feedstocks is imperative; the yields of individual components can define the economics of an entire process. In the nascent industry of algal biofuels and bioproducts, analytical methods that have been deemed acceptable for decades are suddenly critical for commercialization. We tackled the question of how the strain and biochemical makeup of algal cells affect chemical measurements. We selected a set of six procedures (two each for lipids, protein, and carbohydrates): three rapid fingerprinting methods and three advanced chromatography-based methods. All methods were used to measure the composition of 100 samples from three strains: Scenedesmus sp., Chlorella sp., and Nannochloropsis sp. The data presented point not only to species-specific discrepancies but also to cell biochemistry-related discrepancies. There are cases where two respective methods agree but the differences are often significant with over- or underestimation of up to 90%, likely due to chemical interferences with the rapid spectrophotometric measurements. We provide background on the chemistry of interfering reactions for the fingerprinting methods and conclude that for accurate compositional analysis of algae and process and mass balance closure, emphasis should be placed on unambiguous characterization using methods where individual components are measured independently.","DOI":"10.1016/j.ab.2014.02.009","ISSN":"0003-2697","journalAbbreviation":"Analytical Biochemistry","author":[{"family":"Laurens","given":"Lieve M. L."},{"family":"Van Wychen","given":"Stefanie"},{"family":"McAllister","given":"Jordan P."},{"family":"Arrowsmith","given":"Sarah"},{"family":"Dempster","given":"Thomas A."},{"family":"McGowen","given":"John"},{"family":"Pienkos","given":"Philip T."}],"issued":{"date-parts":[["2014",5,1]]}}},{"id":2926,"uris":["http://zotero.org/users/1204444/items/B5D95D3U"],"uri":["http://zotero.org/users/1204444/items/B5D95D3U"],"itemData":{"id":2926,"type":"article-journal","title":"Algal Biomass Constituent Analysis: Method Uncertainties and Investigation of the Underlying Measuring Chemistries","container-title":"Analytical Chemistry","page":"1879-1887","volume":"84","issue":"4","source":"ACS Publications","abstract":"Algal biomass compositional analysis data form the basis of a large number of techno-economic process analysis models that are used to investigate and compare different processes in algal biofuels production. However, the analytical methods used to generate these data are far from standardized. This work investigated the applicability of common methods for rapid chemical analysis of biomass samples with respect to accuracy and precision. This study measured lipids, protein, carbohydrates, ash, and moisture of a single algal biomass sample at 3 institutions by 8 independent researchers over 12 separate workdays. Results show statistically significant differences in the results from a given analytical method among laboratories but not between analysts at individual laboratories, suggesting consistent training is a critical issue for empirical analytical methods. Significantly different results from multiple lipid and protein measurements were found to be due to different measurement chemistries. We identified a set of compositional analysis procedures that are in best agreement with data obtained by more advanced analytical procedures. The methods described here and used for the round robin experiment do not require specialized instrumentation, and with detailed analytical documentation, the differences between laboratories can be markedly reduced.","DOI":"10.1021/ac202668c","ISSN":"0003-2700","shortTitle":"Algal Biomass Constituent Analysis","journalAbbreviation":"Anal. Chem.","author":[{"family":"Laurens","given":"Lieve M. L."},{"family":"Dempster","given":"Thomas A."},{"family":"Jones","given":"Howland D. T."},{"family":"Wolfrum","given":"Edward J."},{"family":"Van Wychen","given":"Stefanie"},{"family":"McAllister","given":"Jordan S. P."},{"family":"Rencenberger","given":"Michelle"},{"family":"Parchert","given":"Kylea J."},{"family":"Gloe","given":"Lindsey M."}],"issued":{"date-parts":[["2012",2,21]]}}}],"schema":"https://github.com/citation-style-language/schema/raw/master/csl-citation.json"} </w:instrText>
      </w:r>
      <w:r w:rsidR="00BD03EC" w:rsidRPr="005B3C0C">
        <w:fldChar w:fldCharType="separate"/>
      </w:r>
      <w:r w:rsidRPr="005B3C0C">
        <w:t xml:space="preserve">Laurens </w:t>
      </w:r>
      <w:r w:rsidR="00490409" w:rsidRPr="00490409">
        <w:rPr>
          <w:i/>
        </w:rPr>
        <w:t>et al</w:t>
      </w:r>
      <w:r w:rsidRPr="005B3C0C">
        <w:t>. (2014, 2012a)</w:t>
      </w:r>
      <w:r w:rsidR="00BD03EC" w:rsidRPr="005B3C0C">
        <w:fldChar w:fldCharType="end"/>
      </w:r>
      <w:r w:rsidRPr="005B3C0C">
        <w:t xml:space="preserve">. In this protocol a 4 ml aliquot of culture, of known cell density, was </w:t>
      </w:r>
    </w:p>
    <w:p w14:paraId="22F2D7CA" w14:textId="59BB9AD2" w:rsidR="005B3C0C" w:rsidRPr="005B3C0C" w:rsidRDefault="005B3C0C" w:rsidP="005B3C0C">
      <w:pPr>
        <w:spacing w:line="360" w:lineRule="auto"/>
      </w:pPr>
      <w:r w:rsidRPr="005B3C0C">
        <w:lastRenderedPageBreak/>
        <w:t xml:space="preserve">aseptically transferred to a 15 ml Falcon tube and centrifuged at 2500 </w:t>
      </w:r>
      <w:r w:rsidRPr="005B3C0C">
        <w:rPr>
          <w:i/>
        </w:rPr>
        <w:t>g</w:t>
      </w:r>
      <w:r w:rsidRPr="005B3C0C">
        <w:t xml:space="preserve"> for 5 minutes at 15°C. The time points for sampling are indicated in Figure </w:t>
      </w:r>
      <w:r w:rsidR="003E62B0">
        <w:t>46</w:t>
      </w:r>
      <w:r w:rsidRPr="005B3C0C">
        <w:t>. The pellet was resuspended in 0.4 ml of dH</w:t>
      </w:r>
      <w:r w:rsidRPr="005B3C0C">
        <w:rPr>
          <w:vertAlign w:val="subscript"/>
        </w:rPr>
        <w:t>2</w:t>
      </w:r>
      <w:r w:rsidRPr="005B3C0C">
        <w:t>0 and frozen at -20°C for storage. For processing, the frozen samples were freeze-dried as described in Section 2.3. Biomass</w:t>
      </w:r>
      <w:r w:rsidR="0081741E">
        <w:t xml:space="preserve"> weight</w:t>
      </w:r>
      <w:r w:rsidRPr="005B3C0C">
        <w:t xml:space="preserve"> ranged from 0.3 - 3 mg. </w:t>
      </w:r>
    </w:p>
    <w:p w14:paraId="594D1D4C" w14:textId="77777777" w:rsidR="005B3C0C" w:rsidRPr="005B3C0C" w:rsidRDefault="005B3C0C" w:rsidP="005B3C0C">
      <w:pPr>
        <w:spacing w:line="360" w:lineRule="auto"/>
      </w:pPr>
      <w:r w:rsidRPr="005B3C0C">
        <w:t xml:space="preserve">A </w:t>
      </w:r>
      <w:r w:rsidRPr="005B3C0C">
        <w:rPr>
          <w:szCs w:val="24"/>
        </w:rPr>
        <w:t xml:space="preserve">50 </w:t>
      </w:r>
      <w:r w:rsidRPr="005B3C0C">
        <w:rPr>
          <w:rFonts w:cs="Arial"/>
          <w:szCs w:val="24"/>
          <w:shd w:val="clear" w:color="auto" w:fill="FFFFFF"/>
        </w:rPr>
        <w:t>μ</w:t>
      </w:r>
      <w:r w:rsidRPr="005B3C0C">
        <w:rPr>
          <w:szCs w:val="24"/>
        </w:rPr>
        <w:t xml:space="preserve">l aliquot of 80% v/v ethanol was added to a 1.5 ml microcentrifuge tube containing the freeze-dried sample. The solubilised sample was transferred to a 15 ml Falcon tube, followed by the addition of 500 </w:t>
      </w:r>
      <w:r w:rsidRPr="005B3C0C">
        <w:rPr>
          <w:rFonts w:cs="Arial"/>
          <w:szCs w:val="24"/>
          <w:shd w:val="clear" w:color="auto" w:fill="FFFFFF"/>
        </w:rPr>
        <w:t>μ</w:t>
      </w:r>
      <w:r w:rsidRPr="005B3C0C">
        <w:rPr>
          <w:szCs w:val="24"/>
        </w:rPr>
        <w:t>l DMSO (100%). The tube was vortexed for 30 seconds and transferred to a boiling water bath (Grant Instruments, OLS200) and left to incubate for 5 minutes. Following the incubation period, 0.75 ml MOPS buffer (50 mM 3-(N-morpholino)</w:t>
      </w:r>
      <w:r w:rsidR="000F129C">
        <w:rPr>
          <w:szCs w:val="24"/>
        </w:rPr>
        <w:t>-</w:t>
      </w:r>
      <w:r w:rsidRPr="005B3C0C">
        <w:rPr>
          <w:szCs w:val="24"/>
        </w:rPr>
        <w:t>propanesulphonic acid, 5 mM CaCl</w:t>
      </w:r>
      <w:r w:rsidR="000F129C">
        <w:rPr>
          <w:szCs w:val="24"/>
          <w:vertAlign w:val="subscript"/>
        </w:rPr>
        <w:t>2</w:t>
      </w:r>
      <w:r w:rsidRPr="005B3C0C">
        <w:rPr>
          <w:szCs w:val="24"/>
          <w:vertAlign w:val="subscript"/>
        </w:rPr>
        <w:t xml:space="preserve">, </w:t>
      </w:r>
      <w:r w:rsidRPr="005B3C0C">
        <w:rPr>
          <w:szCs w:val="24"/>
        </w:rPr>
        <w:t>and</w:t>
      </w:r>
      <w:r w:rsidRPr="005B3C0C">
        <w:rPr>
          <w:szCs w:val="24"/>
          <w:vertAlign w:val="subscript"/>
        </w:rPr>
        <w:t xml:space="preserve"> </w:t>
      </w:r>
      <w:r w:rsidRPr="005B3C0C">
        <w:rPr>
          <w:szCs w:val="24"/>
        </w:rPr>
        <w:t>3.08 mM NaN</w:t>
      </w:r>
      <w:r w:rsidRPr="005B3C0C">
        <w:rPr>
          <w:szCs w:val="24"/>
          <w:vertAlign w:val="subscript"/>
        </w:rPr>
        <w:t xml:space="preserve">3, </w:t>
      </w:r>
      <w:r w:rsidRPr="005B3C0C">
        <w:rPr>
          <w:szCs w:val="24"/>
        </w:rPr>
        <w:t xml:space="preserve">pH 7) and 25 </w:t>
      </w:r>
      <w:r w:rsidRPr="005B3C0C">
        <w:rPr>
          <w:rFonts w:cs="Arial"/>
          <w:szCs w:val="24"/>
          <w:shd w:val="clear" w:color="auto" w:fill="FFFFFF"/>
        </w:rPr>
        <w:t>μ</w:t>
      </w:r>
      <w:r w:rsidRPr="005B3C0C">
        <w:rPr>
          <w:szCs w:val="24"/>
        </w:rPr>
        <w:t xml:space="preserve">l thermostable </w:t>
      </w:r>
      <w:r w:rsidRPr="005B3C0C">
        <w:t>α-amylase (3000 U ml</w:t>
      </w:r>
      <w:r w:rsidRPr="005B3C0C">
        <w:rPr>
          <w:vertAlign w:val="superscript"/>
        </w:rPr>
        <w:t>-1</w:t>
      </w:r>
      <w:r w:rsidRPr="005B3C0C">
        <w:t xml:space="preserve">) were added to the sample. The tubes were vortexed again for 30 seconds and placed back into the water bath for 12 minutes, vortexing samples for 10 seconds every 2 minutes to ensure complete homogeneity of the sample. These initial steps degraded the resistant starch to form maltodextrins. </w:t>
      </w:r>
    </w:p>
    <w:p w14:paraId="7E69E04C" w14:textId="77777777" w:rsidR="005B3C0C" w:rsidRPr="005B3C0C" w:rsidRDefault="005B3C0C" w:rsidP="005B3C0C">
      <w:pPr>
        <w:spacing w:line="360" w:lineRule="auto"/>
      </w:pPr>
      <w:r w:rsidRPr="005B3C0C">
        <w:t xml:space="preserve">The tubes were transferred to a 50°C water bath </w:t>
      </w:r>
      <w:r w:rsidRPr="005B3C0C">
        <w:rPr>
          <w:szCs w:val="24"/>
        </w:rPr>
        <w:t xml:space="preserve">(Pharmacia Biotech Multi-Temp III), followed by the addition of 1 ml sodium acetate buffer (200 mM sodium acetate, pH 4.5) and 25 </w:t>
      </w:r>
      <w:r w:rsidRPr="005B3C0C">
        <w:rPr>
          <w:rFonts w:cs="Arial"/>
          <w:szCs w:val="24"/>
          <w:shd w:val="clear" w:color="auto" w:fill="FFFFFF"/>
        </w:rPr>
        <w:t>μ</w:t>
      </w:r>
      <w:r w:rsidRPr="005B3C0C">
        <w:rPr>
          <w:szCs w:val="24"/>
        </w:rPr>
        <w:t xml:space="preserve">l </w:t>
      </w:r>
      <w:r w:rsidRPr="005B3C0C">
        <w:t>amyloglucosidase (3000 U ml</w:t>
      </w:r>
      <w:r w:rsidRPr="005B3C0C">
        <w:rPr>
          <w:vertAlign w:val="superscript"/>
        </w:rPr>
        <w:t>-1</w:t>
      </w:r>
      <w:r w:rsidRPr="005B3C0C">
        <w:t xml:space="preserve">). The tubes were vortexed for 30 seconds then incubated for 30 minutes. This step converted maltodextrin to D-glucose. </w:t>
      </w:r>
    </w:p>
    <w:p w14:paraId="3ECEAED5" w14:textId="7B42C913" w:rsidR="005B3C0C" w:rsidRDefault="005B3C0C" w:rsidP="005B3C0C">
      <w:pPr>
        <w:spacing w:line="360" w:lineRule="auto"/>
      </w:pPr>
      <w:r w:rsidRPr="005B3C0C">
        <w:t>Following the second incubation, the samples were made up to a volume of 2.5 ml with dH</w:t>
      </w:r>
      <w:r w:rsidRPr="005B3C0C">
        <w:rPr>
          <w:vertAlign w:val="subscript"/>
        </w:rPr>
        <w:t>2</w:t>
      </w:r>
      <w:r w:rsidRPr="005B3C0C">
        <w:t xml:space="preserve">0 and centrifuged for 5 minutes at 1000 </w:t>
      </w:r>
      <w:r w:rsidRPr="005B3C0C">
        <w:rPr>
          <w:i/>
        </w:rPr>
        <w:t>g</w:t>
      </w:r>
      <w:r w:rsidRPr="005B3C0C">
        <w:t xml:space="preserve"> at 15°C. From the supernatant, duplicate aliquots of 200 </w:t>
      </w:r>
      <w:r w:rsidRPr="005B3C0C">
        <w:rPr>
          <w:rFonts w:cs="Arial"/>
          <w:szCs w:val="24"/>
          <w:shd w:val="clear" w:color="auto" w:fill="FFFFFF"/>
        </w:rPr>
        <w:t>μ</w:t>
      </w:r>
      <w:r w:rsidRPr="005B3C0C">
        <w:rPr>
          <w:szCs w:val="24"/>
        </w:rPr>
        <w:t xml:space="preserve">l were transferred to fresh 1.5 ml microcentrifuge tubes followed by the addition of 1 ml GOPOD reagent (containing: </w:t>
      </w:r>
      <w:r w:rsidRPr="005B3C0C">
        <w:t xml:space="preserve">p-hydroxybenzoic </w:t>
      </w:r>
      <w:r w:rsidR="00E827BE" w:rsidRPr="005B3C0C">
        <w:t>acid,</w:t>
      </w:r>
      <w:r w:rsidRPr="005B3C0C">
        <w:t xml:space="preserve"> sodium azide, glucose oxidase, peroxidase, and 4-aminoantipyrine, at unknown concentrations). The tubes were transferred to the 50°C water bath and incubated for 20 minutes. In parallel glucose standard and reagent blank were prepared by mixing a 200 </w:t>
      </w:r>
      <w:r w:rsidRPr="005B3C0C">
        <w:rPr>
          <w:rFonts w:cs="Arial"/>
          <w:szCs w:val="24"/>
          <w:shd w:val="clear" w:color="auto" w:fill="FFFFFF"/>
        </w:rPr>
        <w:t>μ</w:t>
      </w:r>
      <w:r w:rsidRPr="005B3C0C">
        <w:rPr>
          <w:szCs w:val="24"/>
        </w:rPr>
        <w:t>l</w:t>
      </w:r>
      <w:r w:rsidRPr="005B3C0C">
        <w:t xml:space="preserve"> glucose standard (0.2 mg ml</w:t>
      </w:r>
      <w:r w:rsidRPr="005B3C0C">
        <w:rPr>
          <w:vertAlign w:val="superscript"/>
        </w:rPr>
        <w:t>-1</w:t>
      </w:r>
      <w:r w:rsidRPr="005B3C0C">
        <w:t xml:space="preserve">) and 200 </w:t>
      </w:r>
      <w:r w:rsidRPr="005B3C0C">
        <w:rPr>
          <w:rFonts w:cs="Arial"/>
          <w:szCs w:val="24"/>
          <w:shd w:val="clear" w:color="auto" w:fill="FFFFFF"/>
        </w:rPr>
        <w:t>μ</w:t>
      </w:r>
      <w:r w:rsidRPr="005B3C0C">
        <w:rPr>
          <w:szCs w:val="24"/>
        </w:rPr>
        <w:t>l</w:t>
      </w:r>
      <w:r w:rsidRPr="005B3C0C">
        <w:t xml:space="preserve"> dH</w:t>
      </w:r>
      <w:r w:rsidRPr="005B3C0C">
        <w:rPr>
          <w:vertAlign w:val="subscript"/>
        </w:rPr>
        <w:t>2</w:t>
      </w:r>
      <w:r w:rsidRPr="005B3C0C">
        <w:t xml:space="preserve">0 respectively, with </w:t>
      </w:r>
      <w:r w:rsidRPr="005B3C0C">
        <w:rPr>
          <w:szCs w:val="24"/>
        </w:rPr>
        <w:t xml:space="preserve">1 ml GOPOD reagent and incubating for 20 minutes at </w:t>
      </w:r>
      <w:r w:rsidRPr="005B3C0C">
        <w:t xml:space="preserve">50°C. The samples and standard were subsequently transferred to a plastic cuvette and the absorbance was recorded at 510 nm against the reagent blank. In this reaction the D-Glucose is oxidised to D-gluconate and hydrogen peroxide, catalysed by glucose oxidase (GO) (Equation </w:t>
      </w:r>
      <w:r w:rsidR="000F129C">
        <w:t>27</w:t>
      </w:r>
      <w:r w:rsidRPr="005B3C0C">
        <w:t xml:space="preserve">). </w:t>
      </w:r>
      <w:r w:rsidR="00E827BE" w:rsidRPr="005B3C0C">
        <w:t>Similarly,</w:t>
      </w:r>
      <w:r w:rsidRPr="005B3C0C">
        <w:t xml:space="preserve"> to the final step of the TAG </w:t>
      </w:r>
      <w:r w:rsidRPr="005B3C0C">
        <w:lastRenderedPageBreak/>
        <w:t xml:space="preserve">assay, hydrogen peroxide reacts with p-hydroxybenzoic acid (PHBA) and 4-aminoantipyrine (4-AAP), catalysed by peroxidase to form quinoneimine dye (Equation </w:t>
      </w:r>
      <w:r w:rsidR="000F129C">
        <w:t>28</w:t>
      </w:r>
      <w:r w:rsidRPr="005B3C0C">
        <w:t xml:space="preserve">). </w:t>
      </w:r>
    </w:p>
    <w:p w14:paraId="1A15F886" w14:textId="77777777" w:rsidR="005B3C0C" w:rsidRPr="005B3C0C" w:rsidRDefault="005B3C0C" w:rsidP="005B3C0C">
      <w:pPr>
        <w:spacing w:line="360" w:lineRule="auto"/>
        <w:rPr>
          <w:rFonts w:eastAsiaTheme="minorEastAsia"/>
        </w:rPr>
      </w:pPr>
      <m:oMath>
        <m:r>
          <m:rPr>
            <m:nor/>
          </m:rPr>
          <m:t xml:space="preserve">D-glucose  </m:t>
        </m:r>
        <m:box>
          <m:boxPr>
            <m:opEmu m:val="1"/>
            <m:ctrlPr>
              <w:rPr>
                <w:rFonts w:ascii="Cambria Math" w:hAnsi="Cambria Math"/>
                <w:i/>
              </w:rPr>
            </m:ctrlPr>
          </m:boxPr>
          <m:e>
            <m:groupChr>
              <m:groupChrPr>
                <m:chr m:val="→"/>
                <m:vertJc m:val="bot"/>
                <m:ctrlPr>
                  <w:rPr>
                    <w:rFonts w:ascii="Cambria Math" w:hAnsi="Cambria Math"/>
                    <w:i/>
                  </w:rPr>
                </m:ctrlPr>
              </m:groupChrPr>
              <m:e>
                <m:r>
                  <m:rPr>
                    <m:nor/>
                  </m:rPr>
                  <m:t xml:space="preserve">GO </m:t>
                </m:r>
              </m:e>
            </m:groupChr>
          </m:e>
        </m:box>
        <m:r>
          <m:rPr>
            <m:nor/>
          </m:rPr>
          <m:t xml:space="preserve"> Quinoneimine  + 2</m:t>
        </m:r>
        <m:sSub>
          <m:sSubPr>
            <m:ctrlPr>
              <w:rPr>
                <w:rFonts w:ascii="Cambria Math" w:hAnsi="Cambria Math"/>
                <w:i/>
              </w:rPr>
            </m:ctrlPr>
          </m:sSubPr>
          <m:e>
            <m:r>
              <m:rPr>
                <m:nor/>
              </m:rPr>
              <m:t>H</m:t>
            </m:r>
          </m:e>
          <m:sub>
            <m:r>
              <m:rPr>
                <m:nor/>
              </m:rPr>
              <m:t>2</m:t>
            </m:r>
          </m:sub>
        </m:sSub>
        <m:r>
          <m:rPr>
            <m:nor/>
          </m:rPr>
          <m:t>O</m:t>
        </m:r>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0F129C">
        <w:rPr>
          <w:rFonts w:eastAsiaTheme="minorEastAsia"/>
        </w:rPr>
        <w:t>27</w:t>
      </w:r>
    </w:p>
    <w:p w14:paraId="57EBE9AC" w14:textId="77777777" w:rsidR="005B3C0C" w:rsidRPr="005B3C0C" w:rsidRDefault="0081741E" w:rsidP="005B3C0C">
      <w:pPr>
        <w:spacing w:line="360" w:lineRule="auto"/>
        <w:rPr>
          <w:rFonts w:eastAsiaTheme="minorEastAsia"/>
        </w:rPr>
      </w:pPr>
      <m:oMath>
        <m:sSub>
          <m:sSubPr>
            <m:ctrlPr>
              <w:rPr>
                <w:rFonts w:ascii="Cambria Math" w:hAnsi="Cambria Math"/>
                <w:i/>
              </w:rPr>
            </m:ctrlPr>
          </m:sSubPr>
          <m:e>
            <m:r>
              <m:rPr>
                <m:nor/>
              </m:rPr>
              <m:t>2 H</m:t>
            </m:r>
          </m:e>
          <m:sub>
            <m:r>
              <m:rPr>
                <m:nor/>
              </m:rPr>
              <m:t>2</m:t>
            </m:r>
          </m:sub>
        </m:sSub>
        <m:sSub>
          <m:sSubPr>
            <m:ctrlPr>
              <w:rPr>
                <w:rFonts w:ascii="Cambria Math" w:hAnsi="Cambria Math"/>
                <w:i/>
              </w:rPr>
            </m:ctrlPr>
          </m:sSubPr>
          <m:e>
            <m:r>
              <m:rPr>
                <m:nor/>
              </m:rPr>
              <m:t>O</m:t>
            </m:r>
          </m:e>
          <m:sub>
            <m:r>
              <m:rPr>
                <m:nor/>
              </m:rPr>
              <m:t>2</m:t>
            </m:r>
          </m:sub>
        </m:sSub>
        <m:r>
          <m:rPr>
            <m:nor/>
          </m:rPr>
          <m:t xml:space="preserve"> + 4-AAP + 3,5 PHBA  </m:t>
        </m:r>
        <m:box>
          <m:boxPr>
            <m:opEmu m:val="1"/>
            <m:ctrlPr>
              <w:rPr>
                <w:rFonts w:ascii="Cambria Math" w:hAnsi="Cambria Math"/>
                <w:i/>
              </w:rPr>
            </m:ctrlPr>
          </m:boxPr>
          <m:e>
            <m:groupChr>
              <m:groupChrPr>
                <m:chr m:val="→"/>
                <m:vertJc m:val="bot"/>
                <m:ctrlPr>
                  <w:rPr>
                    <w:rFonts w:ascii="Cambria Math" w:hAnsi="Cambria Math"/>
                    <w:i/>
                  </w:rPr>
                </m:ctrlPr>
              </m:groupChrPr>
              <m:e>
                <m:r>
                  <m:rPr>
                    <m:nor/>
                  </m:rPr>
                  <m:t xml:space="preserve">POD </m:t>
                </m:r>
              </m:e>
            </m:groupChr>
          </m:e>
        </m:box>
        <m:r>
          <m:rPr>
            <m:nor/>
          </m:rPr>
          <m:t xml:space="preserve"> Quinoneimine  + 4</m:t>
        </m:r>
        <m:sSub>
          <m:sSubPr>
            <m:ctrlPr>
              <w:rPr>
                <w:rFonts w:ascii="Cambria Math" w:hAnsi="Cambria Math"/>
                <w:i/>
              </w:rPr>
            </m:ctrlPr>
          </m:sSubPr>
          <m:e>
            <m:r>
              <m:rPr>
                <m:nor/>
              </m:rPr>
              <m:t>H</m:t>
            </m:r>
          </m:e>
          <m:sub>
            <m:r>
              <m:rPr>
                <m:nor/>
              </m:rPr>
              <m:t>2</m:t>
            </m:r>
          </m:sub>
        </m:sSub>
        <m:r>
          <m:rPr>
            <m:nor/>
          </m:rPr>
          <m:t>O</m:t>
        </m:r>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0F129C">
        <w:rPr>
          <w:rFonts w:eastAsiaTheme="minorEastAsia"/>
        </w:rPr>
        <w:tab/>
      </w:r>
      <w:r w:rsidR="005B3C0C" w:rsidRPr="005B3C0C">
        <w:rPr>
          <w:rFonts w:eastAsiaTheme="minorEastAsia"/>
        </w:rPr>
        <w:t xml:space="preserve">Equation </w:t>
      </w:r>
      <w:r w:rsidR="000F129C">
        <w:rPr>
          <w:rFonts w:eastAsiaTheme="minorEastAsia"/>
        </w:rPr>
        <w:t>28</w:t>
      </w:r>
    </w:p>
    <w:p w14:paraId="10703FC8" w14:textId="77777777" w:rsidR="005B3C0C" w:rsidRPr="005B3C0C" w:rsidRDefault="005B3C0C" w:rsidP="005B3C0C">
      <w:pPr>
        <w:spacing w:line="360" w:lineRule="auto"/>
      </w:pPr>
      <w:r w:rsidRPr="005B3C0C">
        <w:t>To calculate the starch content of each sample the following equation was used:</w:t>
      </w:r>
    </w:p>
    <w:p w14:paraId="3D4B9C65" w14:textId="77777777" w:rsidR="005B3C0C" w:rsidRPr="005B3C0C" w:rsidRDefault="005B3C0C" w:rsidP="005B3C0C">
      <w:pPr>
        <w:spacing w:line="360" w:lineRule="auto"/>
        <w:rPr>
          <w:rFonts w:ascii="Cambria Math" w:hAnsi="Cambria Math"/>
          <w:oMath/>
        </w:rPr>
      </w:pPr>
      <m:oMath>
        <m:r>
          <m:rPr>
            <m:nor/>
          </m:rPr>
          <w:rPr>
            <w:rFonts w:cs="Arial"/>
            <w:szCs w:val="24"/>
            <w:shd w:val="clear" w:color="auto" w:fill="FFFFFF"/>
          </w:rPr>
          <m:t>μ</m:t>
        </m:r>
        <m:r>
          <m:rPr>
            <m:nor/>
          </m:rPr>
          <m:t xml:space="preserve">g Starch mg </m:t>
        </m:r>
        <m:sSup>
          <m:sSupPr>
            <m:ctrlPr>
              <w:rPr>
                <w:rFonts w:ascii="Cambria Math" w:hAnsi="Cambria Math"/>
                <w:i/>
              </w:rPr>
            </m:ctrlPr>
          </m:sSupPr>
          <m:e>
            <m:r>
              <m:rPr>
                <m:nor/>
              </m:rPr>
              <m:t>DCW</m:t>
            </m:r>
          </m:e>
          <m:sup>
            <m:r>
              <w:rPr>
                <w:rFonts w:ascii="Cambria Math" w:hAnsi="Cambria Math"/>
              </w:rPr>
              <m:t>-1</m:t>
            </m:r>
          </m:sup>
        </m:sSup>
        <m:r>
          <m:rPr>
            <m:nor/>
          </m:rPr>
          <m:t xml:space="preserve"> =  </m:t>
        </m:r>
        <m:acc>
          <m:accPr>
            <m:chr m:val="̅"/>
            <m:ctrlPr>
              <w:rPr>
                <w:rFonts w:ascii="Cambria Math" w:hAnsi="Cambria Math"/>
                <w:i/>
              </w:rPr>
            </m:ctrlPr>
          </m:accPr>
          <m:e>
            <m:sSub>
              <m:sSubPr>
                <m:ctrlPr>
                  <w:rPr>
                    <w:rFonts w:ascii="Cambria Math" w:hAnsi="Cambria Math"/>
                    <w:i/>
                  </w:rPr>
                </m:ctrlPr>
              </m:sSubPr>
              <m:e>
                <m:r>
                  <m:rPr>
                    <m:nor/>
                  </m:rPr>
                  <m:t>A</m:t>
                </m:r>
              </m:e>
              <m:sub>
                <m:r>
                  <m:rPr>
                    <m:nor/>
                  </m:rPr>
                  <m:t>s</m:t>
                </m:r>
              </m:sub>
            </m:sSub>
          </m:e>
        </m:acc>
        <m:r>
          <m:rPr>
            <m:nor/>
          </m:rPr>
          <m:t xml:space="preserve"> ×</m:t>
        </m:r>
        <m:f>
          <m:fPr>
            <m:ctrlPr>
              <w:rPr>
                <w:rFonts w:ascii="Cambria Math" w:hAnsi="Cambria Math" w:cs="Times New Roman"/>
                <w:i/>
                <w:szCs w:val="24"/>
              </w:rPr>
            </m:ctrlPr>
          </m:fPr>
          <m:num>
            <m:r>
              <m:rPr>
                <m:nor/>
              </m:rPr>
              <m:t>40 µg D-glucose</m:t>
            </m:r>
          </m:num>
          <m:den>
            <m:sSub>
              <m:sSubPr>
                <m:ctrlPr>
                  <w:rPr>
                    <w:rFonts w:ascii="Cambria Math" w:hAnsi="Cambria Math" w:cs="Times New Roman"/>
                    <w:i/>
                    <w:szCs w:val="24"/>
                  </w:rPr>
                </m:ctrlPr>
              </m:sSubPr>
              <m:e>
                <m:r>
                  <m:rPr>
                    <m:nor/>
                  </m:rPr>
                  <m:t>A</m:t>
                </m:r>
              </m:e>
              <m:sub>
                <m:r>
                  <m:rPr>
                    <m:nor/>
                  </m:rPr>
                  <m:t>s</m:t>
                </m:r>
              </m:sub>
            </m:sSub>
          </m:den>
        </m:f>
        <m:r>
          <m:rPr>
            <m:nor/>
          </m:rPr>
          <m:t xml:space="preserve"> × </m:t>
        </m:r>
        <m:f>
          <m:fPr>
            <m:ctrlPr>
              <w:rPr>
                <w:rFonts w:ascii="Cambria Math" w:hAnsi="Cambria Math" w:cs="Times New Roman"/>
                <w:i/>
                <w:szCs w:val="24"/>
              </w:rPr>
            </m:ctrlPr>
          </m:fPr>
          <m:num>
            <m:r>
              <m:rPr>
                <m:nor/>
              </m:rPr>
              <m:t>2.5 ml</m:t>
            </m:r>
          </m:num>
          <m:den>
            <m:r>
              <m:rPr>
                <m:nor/>
              </m:rPr>
              <m:t>0.2 ml</m:t>
            </m:r>
          </m:den>
        </m:f>
        <m:r>
          <m:rPr>
            <m:nor/>
          </m:rPr>
          <m:t xml:space="preserve">  × 0.90  x </m:t>
        </m:r>
        <m:f>
          <m:fPr>
            <m:ctrlPr>
              <w:rPr>
                <w:rFonts w:ascii="Cambria Math" w:hAnsi="Cambria Math" w:cs="Times New Roman"/>
                <w:i/>
                <w:szCs w:val="24"/>
              </w:rPr>
            </m:ctrlPr>
          </m:fPr>
          <m:num>
            <m:r>
              <m:rPr>
                <m:nor/>
              </m:rPr>
              <m:t>1</m:t>
            </m:r>
          </m:num>
          <m:den>
            <m:r>
              <m:rPr>
                <m:nor/>
              </m:rPr>
              <m:t>DCW</m:t>
            </m:r>
          </m:den>
        </m:f>
        <m:r>
          <m:rPr>
            <m:nor/>
          </m:rPr>
          <m:t xml:space="preserve"> </m:t>
        </m:r>
      </m:oMath>
      <w:r w:rsidRPr="005B3C0C">
        <w:rPr>
          <w:rFonts w:eastAsiaTheme="minorEastAsia"/>
        </w:rPr>
        <w:t xml:space="preserve">  </w:t>
      </w:r>
      <w:r w:rsidRPr="005B3C0C">
        <w:rPr>
          <w:rFonts w:eastAsiaTheme="minorEastAsia"/>
        </w:rPr>
        <w:tab/>
      </w:r>
      <w:r w:rsidRPr="005B3C0C">
        <w:rPr>
          <w:rFonts w:eastAsiaTheme="minorEastAsia"/>
        </w:rPr>
        <w:tab/>
        <w:t xml:space="preserve">Equation </w:t>
      </w:r>
      <w:r w:rsidR="000F129C">
        <w:rPr>
          <w:rFonts w:eastAsiaTheme="minorEastAsia"/>
        </w:rPr>
        <w:t>29</w:t>
      </w:r>
    </w:p>
    <w:p w14:paraId="18BBA623" w14:textId="77777777" w:rsidR="005B3C0C" w:rsidRPr="005B3C0C" w:rsidRDefault="005B3C0C" w:rsidP="005B3C0C">
      <w:pPr>
        <w:spacing w:line="360" w:lineRule="auto"/>
        <w:rPr>
          <w:b/>
        </w:rPr>
      </w:pPr>
      <w:r w:rsidRPr="005B3C0C">
        <w:t>where</w:t>
      </w:r>
      <m:oMath>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m:rPr>
                    <m:nor/>
                  </m:rPr>
                  <m:t>A</m:t>
                </m:r>
              </m:e>
              <m:sub>
                <m:r>
                  <m:rPr>
                    <m:nor/>
                  </m:rPr>
                  <m:t>s</m:t>
                </m:r>
              </m:sub>
            </m:sSub>
          </m:e>
        </m:acc>
        <m:r>
          <m:rPr>
            <m:nor/>
          </m:rPr>
          <m:t xml:space="preserve"> </m:t>
        </m:r>
      </m:oMath>
      <w:r w:rsidRPr="005B3C0C">
        <w:rPr>
          <w:rFonts w:eastAsiaTheme="minorEastAsia"/>
        </w:rPr>
        <w:t xml:space="preserve">is the mean absorbance of technical replicate, 40 </w:t>
      </w:r>
      <w:r w:rsidRPr="005B3C0C">
        <w:rPr>
          <w:rFonts w:cs="Arial"/>
          <w:szCs w:val="24"/>
          <w:shd w:val="clear" w:color="auto" w:fill="FFFFFF"/>
        </w:rPr>
        <w:t xml:space="preserve">μg D-glucose is the amount of glucose in the standard, </w:t>
      </w:r>
      <w:r w:rsidRPr="005B3C0C">
        <w:rPr>
          <w:rFonts w:cs="Times New Roman"/>
          <w:szCs w:val="24"/>
          <w:shd w:val="clear" w:color="auto" w:fill="FFFFFF"/>
        </w:rPr>
        <w:t>A</w:t>
      </w:r>
      <w:r w:rsidRPr="005B3C0C">
        <w:rPr>
          <w:rFonts w:cs="Arial"/>
          <w:szCs w:val="24"/>
          <w:shd w:val="clear" w:color="auto" w:fill="FFFFFF"/>
          <w:vertAlign w:val="subscript"/>
        </w:rPr>
        <w:t>s</w:t>
      </w:r>
      <w:r w:rsidRPr="005B3C0C">
        <w:rPr>
          <w:rFonts w:cs="Arial"/>
          <w:szCs w:val="24"/>
          <w:shd w:val="clear" w:color="auto" w:fill="FFFFFF"/>
        </w:rPr>
        <w:t xml:space="preserve"> is the absorbance of the standard (converting absorbance to μg), 2.5 ml is the total assay volume, 0.2 is the sample volume analysed, DCW is the mass used for analysis (mg), </w:t>
      </w:r>
      <m:oMath>
        <m:f>
          <m:fPr>
            <m:ctrlPr>
              <w:rPr>
                <w:rFonts w:ascii="Cambria Math" w:hAnsi="Cambria Math" w:cs="Times New Roman"/>
                <w:i/>
                <w:szCs w:val="24"/>
              </w:rPr>
            </m:ctrlPr>
          </m:fPr>
          <m:num>
            <m:r>
              <m:rPr>
                <m:nor/>
              </m:rPr>
              <m:t>1</m:t>
            </m:r>
          </m:num>
          <m:den>
            <m:r>
              <m:rPr>
                <m:nor/>
              </m:rPr>
              <m:t>DCW</m:t>
            </m:r>
          </m:den>
        </m:f>
      </m:oMath>
      <w:r w:rsidRPr="005B3C0C">
        <w:rPr>
          <w:rFonts w:eastAsiaTheme="minorEastAsia" w:cs="Arial"/>
          <w:szCs w:val="24"/>
        </w:rPr>
        <w:t xml:space="preserve"> coverts to </w:t>
      </w:r>
      <w:r w:rsidRPr="005B3C0C">
        <w:rPr>
          <w:rFonts w:cs="Arial"/>
          <w:szCs w:val="24"/>
          <w:shd w:val="clear" w:color="auto" w:fill="FFFFFF"/>
        </w:rPr>
        <w:t>μ</w:t>
      </w:r>
      <w:r w:rsidRPr="005B3C0C">
        <w:rPr>
          <w:rFonts w:eastAsiaTheme="minorEastAsia" w:cs="Arial"/>
          <w:szCs w:val="24"/>
        </w:rPr>
        <w:t>g per mg</w:t>
      </w:r>
      <w:r w:rsidRPr="005B3C0C">
        <w:rPr>
          <w:rFonts w:cs="Arial"/>
          <w:szCs w:val="24"/>
          <w:shd w:val="clear" w:color="auto" w:fill="FFFFFF"/>
        </w:rPr>
        <w:t xml:space="preserve"> DCW, and 0.9 is a coefficient to convert D-glucose to anhydro D-glucose (present in starch). </w:t>
      </w:r>
    </w:p>
    <w:p w14:paraId="71E13F37" w14:textId="77777777" w:rsidR="005B3C0C" w:rsidRPr="005B3C0C" w:rsidRDefault="005B3C0C" w:rsidP="005B3C0C">
      <w:pPr>
        <w:pStyle w:val="Heading3"/>
        <w:spacing w:after="120" w:line="360" w:lineRule="auto"/>
        <w:rPr>
          <w:b w:val="0"/>
          <w:color w:val="auto"/>
        </w:rPr>
      </w:pPr>
      <w:bookmarkStart w:id="83" w:name="_Toc462059800"/>
      <w:r w:rsidRPr="005B3C0C">
        <w:rPr>
          <w:b w:val="0"/>
          <w:color w:val="auto"/>
        </w:rPr>
        <w:t>Acetate assay</w:t>
      </w:r>
      <w:bookmarkEnd w:id="83"/>
    </w:p>
    <w:p w14:paraId="69430B27" w14:textId="77777777" w:rsidR="005B3C0C" w:rsidRPr="005B3C0C" w:rsidRDefault="005B3C0C" w:rsidP="005B3C0C">
      <w:pPr>
        <w:spacing w:line="360" w:lineRule="auto"/>
      </w:pPr>
      <w:r w:rsidRPr="005B3C0C">
        <w:t xml:space="preserve">Supernatant acetate concentration was determined using a commercial acetic acid assay kit (K-ACETRM 07/12, Megazyme). The kit uses a series of enzymatic reactions to consume NADH, which causes a proportional reduction in absorbance at 340 nm. First acetic acid and ATP is converted to acetyl-phosphate and ADP, catalysed by acetate kinase (AK) (Equation </w:t>
      </w:r>
      <w:r w:rsidR="000F129C">
        <w:t>30</w:t>
      </w:r>
      <w:r w:rsidRPr="005B3C0C">
        <w:t xml:space="preserve">). The rate of this reaction is significantly increased by the rapid conversion to acetyl-CoA in the presence of CoA, catalysed by phosophotransacetylase (PTA) (Equation </w:t>
      </w:r>
      <w:r w:rsidR="000F129C">
        <w:t>31</w:t>
      </w:r>
      <w:r w:rsidRPr="005B3C0C">
        <w:t>)</w:t>
      </w:r>
    </w:p>
    <w:p w14:paraId="4C0FBFD8" w14:textId="77777777" w:rsidR="005B3C0C" w:rsidRPr="005B3C0C" w:rsidRDefault="005B3C0C" w:rsidP="005B3C0C">
      <w:pPr>
        <w:spacing w:line="360" w:lineRule="auto"/>
      </w:pPr>
      <m:oMath>
        <m:r>
          <m:rPr>
            <m:nor/>
          </m:rPr>
          <m:t xml:space="preserve">Acetic acid + ATP  </m:t>
        </m:r>
        <m:box>
          <m:boxPr>
            <m:opEmu m:val="1"/>
            <m:ctrlPr>
              <w:rPr>
                <w:rFonts w:ascii="Cambria Math" w:hAnsi="Cambria Math"/>
                <w:i/>
              </w:rPr>
            </m:ctrlPr>
          </m:boxPr>
          <m:e>
            <m:groupChr>
              <m:groupChrPr>
                <m:chr m:val="→"/>
                <m:vertJc m:val="bot"/>
                <m:ctrlPr>
                  <w:rPr>
                    <w:rFonts w:ascii="Cambria Math" w:hAnsi="Cambria Math"/>
                    <w:i/>
                  </w:rPr>
                </m:ctrlPr>
              </m:groupChrPr>
              <m:e>
                <m:r>
                  <m:rPr>
                    <m:nor/>
                  </m:rPr>
                  <m:t xml:space="preserve">AK </m:t>
                </m:r>
              </m:e>
            </m:groupChr>
          </m:e>
        </m:box>
        <m:r>
          <m:rPr>
            <m:nor/>
          </m:rPr>
          <m:t xml:space="preserve"> Acetyl-phosphate  + ADP</m:t>
        </m:r>
      </m:oMath>
      <w:r w:rsidR="000F129C">
        <w:rPr>
          <w:rFonts w:eastAsiaTheme="minorEastAsia"/>
        </w:rPr>
        <w:t xml:space="preserve">  </w:t>
      </w:r>
      <w:r w:rsidR="000F129C">
        <w:rPr>
          <w:rFonts w:eastAsiaTheme="minorEastAsia"/>
        </w:rPr>
        <w:tab/>
      </w:r>
      <w:r w:rsidR="000F129C">
        <w:rPr>
          <w:rFonts w:eastAsiaTheme="minorEastAsia"/>
        </w:rPr>
        <w:tab/>
      </w:r>
      <w:r w:rsidR="000F129C">
        <w:rPr>
          <w:rFonts w:eastAsiaTheme="minorEastAsia"/>
        </w:rPr>
        <w:tab/>
        <w:t xml:space="preserve">             </w:t>
      </w:r>
      <w:r w:rsidRPr="005B3C0C">
        <w:t>(Equation</w:t>
      </w:r>
      <w:r w:rsidR="000F129C">
        <w:t xml:space="preserve"> 30</w:t>
      </w:r>
      <w:r w:rsidRPr="005B3C0C">
        <w:t>)</w:t>
      </w:r>
    </w:p>
    <w:p w14:paraId="133F91CC" w14:textId="77777777" w:rsidR="005B3C0C" w:rsidRPr="005B3C0C" w:rsidRDefault="005B3C0C" w:rsidP="005B3C0C">
      <w:pPr>
        <w:spacing w:line="360" w:lineRule="auto"/>
      </w:pPr>
      <m:oMath>
        <m:r>
          <m:rPr>
            <m:nor/>
          </m:rPr>
          <m:t xml:space="preserve">Acetyl-phosphate + CoA </m:t>
        </m:r>
        <m:box>
          <m:boxPr>
            <m:opEmu m:val="1"/>
            <m:ctrlPr>
              <w:rPr>
                <w:rFonts w:ascii="Cambria Math" w:hAnsi="Cambria Math"/>
                <w:i/>
              </w:rPr>
            </m:ctrlPr>
          </m:boxPr>
          <m:e>
            <m:groupChr>
              <m:groupChrPr>
                <m:chr m:val="→"/>
                <m:vertJc m:val="bot"/>
                <m:ctrlPr>
                  <w:rPr>
                    <w:rFonts w:ascii="Cambria Math" w:hAnsi="Cambria Math"/>
                    <w:i/>
                  </w:rPr>
                </m:ctrlPr>
              </m:groupChrPr>
              <m:e>
                <m:r>
                  <m:rPr>
                    <m:nor/>
                  </m:rPr>
                  <m:t xml:space="preserve">PTA </m:t>
                </m:r>
              </m:e>
            </m:groupChr>
          </m:e>
        </m:box>
        <m:r>
          <m:rPr>
            <m:nor/>
          </m:rPr>
          <m:t xml:space="preserve"> Acetyl-CoA + Pi</m:t>
        </m:r>
      </m:oMath>
      <w:r w:rsidR="000F129C">
        <w:rPr>
          <w:rFonts w:eastAsiaTheme="minorEastAsia"/>
        </w:rPr>
        <w:t xml:space="preserve">  </w:t>
      </w:r>
      <w:r w:rsidR="000F129C">
        <w:rPr>
          <w:rFonts w:eastAsiaTheme="minorEastAsia"/>
        </w:rPr>
        <w:tab/>
      </w:r>
      <w:r w:rsidR="000F129C">
        <w:rPr>
          <w:rFonts w:eastAsiaTheme="minorEastAsia"/>
        </w:rPr>
        <w:tab/>
      </w:r>
      <w:r w:rsidR="000F129C">
        <w:rPr>
          <w:rFonts w:eastAsiaTheme="minorEastAsia"/>
        </w:rPr>
        <w:tab/>
        <w:t xml:space="preserve">             </w:t>
      </w:r>
      <w:r w:rsidRPr="005B3C0C">
        <w:t xml:space="preserve">(Equation </w:t>
      </w:r>
      <w:r w:rsidR="000F129C">
        <w:t>31</w:t>
      </w:r>
      <w:r w:rsidRPr="005B3C0C">
        <w:t>)</w:t>
      </w:r>
    </w:p>
    <w:p w14:paraId="08C8E7CD" w14:textId="77777777" w:rsidR="005B3C0C" w:rsidRPr="005B3C0C" w:rsidRDefault="005B3C0C" w:rsidP="005B3C0C">
      <w:pPr>
        <w:spacing w:line="360" w:lineRule="auto"/>
      </w:pPr>
      <w:r w:rsidRPr="005B3C0C">
        <w:t xml:space="preserve">The ADP is phosphorylated back to ATP by phosphoenolpyruvate (PEP), catalysed by pyruvate kinase (PK) to form pyruvate (Equation </w:t>
      </w:r>
      <w:r w:rsidR="000F129C">
        <w:t>32</w:t>
      </w:r>
      <w:r w:rsidRPr="005B3C0C">
        <w:t>)</w:t>
      </w:r>
    </w:p>
    <w:p w14:paraId="1E7148CA" w14:textId="77777777" w:rsidR="005B3C0C" w:rsidRPr="005B3C0C" w:rsidRDefault="005B3C0C" w:rsidP="005B3C0C">
      <w:pPr>
        <w:spacing w:line="360" w:lineRule="auto"/>
      </w:pPr>
      <m:oMath>
        <m:r>
          <m:rPr>
            <m:nor/>
          </m:rPr>
          <m:t>ADP + PEP</m:t>
        </m:r>
        <m:box>
          <m:boxPr>
            <m:opEmu m:val="1"/>
            <m:ctrlPr>
              <w:rPr>
                <w:rFonts w:ascii="Cambria Math" w:hAnsi="Cambria Math"/>
                <w:i/>
              </w:rPr>
            </m:ctrlPr>
          </m:boxPr>
          <m:e>
            <m:groupChr>
              <m:groupChrPr>
                <m:chr m:val="→"/>
                <m:vertJc m:val="bot"/>
                <m:ctrlPr>
                  <w:rPr>
                    <w:rFonts w:ascii="Cambria Math" w:hAnsi="Cambria Math"/>
                    <w:i/>
                  </w:rPr>
                </m:ctrlPr>
              </m:groupChrPr>
              <m:e>
                <m:r>
                  <m:rPr>
                    <m:nor/>
                  </m:rPr>
                  <m:t xml:space="preserve">PK </m:t>
                </m:r>
              </m:e>
            </m:groupChr>
          </m:e>
        </m:box>
        <m:r>
          <m:rPr>
            <m:nor/>
          </m:rPr>
          <m:t xml:space="preserve"> ATP + Pyruvate</m:t>
        </m:r>
      </m:oMath>
      <w:r w:rsidR="000F129C">
        <w:rPr>
          <w:rFonts w:eastAsiaTheme="minorEastAsia"/>
        </w:rPr>
        <w:t xml:space="preserve">  </w:t>
      </w:r>
      <w:r w:rsidR="000F129C">
        <w:rPr>
          <w:rFonts w:eastAsiaTheme="minorEastAsia"/>
        </w:rPr>
        <w:tab/>
      </w:r>
      <w:r w:rsidR="000F129C">
        <w:rPr>
          <w:rFonts w:eastAsiaTheme="minorEastAsia"/>
        </w:rPr>
        <w:tab/>
      </w:r>
      <w:r w:rsidR="000F129C">
        <w:rPr>
          <w:rFonts w:eastAsiaTheme="minorEastAsia"/>
        </w:rPr>
        <w:tab/>
      </w:r>
      <w:r w:rsidR="000F129C">
        <w:rPr>
          <w:rFonts w:eastAsiaTheme="minorEastAsia"/>
        </w:rPr>
        <w:tab/>
      </w:r>
      <w:r w:rsidR="000F129C">
        <w:rPr>
          <w:rFonts w:eastAsiaTheme="minorEastAsia"/>
        </w:rPr>
        <w:tab/>
        <w:t xml:space="preserve">             </w:t>
      </w:r>
      <w:r w:rsidRPr="005B3C0C">
        <w:t xml:space="preserve">(Equation </w:t>
      </w:r>
      <w:r w:rsidR="000F129C">
        <w:t>32</w:t>
      </w:r>
      <w:r w:rsidRPr="005B3C0C">
        <w:t>)</w:t>
      </w:r>
    </w:p>
    <w:p w14:paraId="7B023263" w14:textId="77777777" w:rsidR="005B3C0C" w:rsidRPr="005B3C0C" w:rsidRDefault="005B3C0C" w:rsidP="005B3C0C">
      <w:pPr>
        <w:spacing w:line="360" w:lineRule="auto"/>
      </w:pPr>
      <w:r w:rsidRPr="005B3C0C">
        <w:t>Finally the pyruvate is converted into lactic acid with concomitant conversion of NADH with NAD</w:t>
      </w:r>
      <w:r w:rsidRPr="005B3C0C">
        <w:rPr>
          <w:vertAlign w:val="superscript"/>
        </w:rPr>
        <w:t>+</w:t>
      </w:r>
      <w:r w:rsidRPr="005B3C0C">
        <w:t>, catalysed by D-lactate dehydrogenase (D-LDH</w:t>
      </w:r>
      <w:r w:rsidR="000F129C">
        <w:t xml:space="preserve"> (Equation 33)</w:t>
      </w:r>
      <w:r w:rsidRPr="005B3C0C">
        <w:t xml:space="preserve">). </w:t>
      </w:r>
    </w:p>
    <w:p w14:paraId="1E540B55" w14:textId="77777777" w:rsidR="005B3C0C" w:rsidRPr="005B3C0C" w:rsidRDefault="005B3C0C" w:rsidP="005B3C0C">
      <w:pPr>
        <w:spacing w:line="360" w:lineRule="auto"/>
      </w:pPr>
      <m:oMath>
        <m:r>
          <m:rPr>
            <m:nor/>
          </m:rPr>
          <w:lastRenderedPageBreak/>
          <m:t>Pyruvate + NADH</m:t>
        </m:r>
        <m:box>
          <m:boxPr>
            <m:opEmu m:val="1"/>
            <m:ctrlPr>
              <w:rPr>
                <w:rFonts w:ascii="Cambria Math" w:hAnsi="Cambria Math"/>
                <w:i/>
              </w:rPr>
            </m:ctrlPr>
          </m:boxPr>
          <m:e>
            <m:r>
              <w:rPr>
                <w:rFonts w:ascii="Cambria Math" w:hAnsi="Cambria Math"/>
              </w:rPr>
              <m:t xml:space="preserve">+ </m:t>
            </m:r>
            <m:sSup>
              <m:sSupPr>
                <m:ctrlPr>
                  <w:rPr>
                    <w:rFonts w:ascii="Cambria Math" w:hAnsi="Cambria Math"/>
                    <w:i/>
                  </w:rPr>
                </m:ctrlPr>
              </m:sSupPr>
              <m:e>
                <m:r>
                  <m:rPr>
                    <m:nor/>
                  </m:rPr>
                  <m:t>H</m:t>
                </m:r>
              </m:e>
              <m:sup>
                <m:r>
                  <m:rPr>
                    <m:nor/>
                  </m:rPr>
                  <m:t>+</m:t>
                </m:r>
              </m:sup>
            </m:sSup>
            <m:groupChr>
              <m:groupChrPr>
                <m:chr m:val="→"/>
                <m:vertJc m:val="bot"/>
                <m:ctrlPr>
                  <w:rPr>
                    <w:rFonts w:ascii="Cambria Math" w:hAnsi="Cambria Math"/>
                    <w:i/>
                  </w:rPr>
                </m:ctrlPr>
              </m:groupChrPr>
              <m:e>
                <m:r>
                  <m:rPr>
                    <m:nor/>
                  </m:rPr>
                  <m:t xml:space="preserve">D-LDH </m:t>
                </m:r>
              </m:e>
            </m:groupChr>
          </m:e>
        </m:box>
        <m:r>
          <m:rPr>
            <m:nor/>
          </m:rPr>
          <m:t xml:space="preserve"> D-lactic acid + </m:t>
        </m:r>
        <m:sSup>
          <m:sSupPr>
            <m:ctrlPr>
              <w:rPr>
                <w:rFonts w:ascii="Cambria Math" w:hAnsi="Cambria Math"/>
                <w:i/>
              </w:rPr>
            </m:ctrlPr>
          </m:sSupPr>
          <m:e>
            <m:r>
              <m:rPr>
                <m:nor/>
              </m:rPr>
              <m:t>NAD</m:t>
            </m:r>
          </m:e>
          <m:sup>
            <m:r>
              <w:rPr>
                <w:rFonts w:ascii="Cambria Math" w:hAnsi="Cambria Math"/>
              </w:rPr>
              <m:t>+</m:t>
            </m:r>
          </m:sup>
        </m:sSup>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000F129C">
        <w:rPr>
          <w:rFonts w:eastAsiaTheme="minorEastAsia"/>
        </w:rPr>
        <w:t xml:space="preserve">             </w:t>
      </w:r>
      <w:r w:rsidRPr="005B3C0C">
        <w:t xml:space="preserve">(Equation </w:t>
      </w:r>
      <w:r w:rsidR="000F129C">
        <w:t>33</w:t>
      </w:r>
      <w:r w:rsidRPr="005B3C0C">
        <w:t>)</w:t>
      </w:r>
    </w:p>
    <w:p w14:paraId="19439007" w14:textId="77777777" w:rsidR="005B3C0C" w:rsidRPr="005B3C0C" w:rsidRDefault="005B3C0C" w:rsidP="005B3C0C">
      <w:pPr>
        <w:spacing w:line="360" w:lineRule="auto"/>
      </w:pPr>
      <w:r w:rsidRPr="005B3C0C">
        <w:t xml:space="preserve">In preparation of sample analysis, 1 ml of supernatant produced by previous sample centrifugation (Section 5.2.8) was transferred to a 1.5 ml microcentrifuge tube and frozen at -20°C for storage. The time points for sampling are indicated in Figure </w:t>
      </w:r>
      <w:r w:rsidR="003E62B0">
        <w:t>46</w:t>
      </w:r>
      <w:r w:rsidRPr="005B3C0C">
        <w:t>. For processing, the samples were thawed for analysis and vortexed for 10 seconds. The sample was diluted by transferring a 200</w:t>
      </w:r>
      <w:r w:rsidRPr="005B3C0C">
        <w:rPr>
          <w:rFonts w:cs="Arial"/>
          <w:szCs w:val="24"/>
          <w:shd w:val="clear" w:color="auto" w:fill="FFFFFF"/>
        </w:rPr>
        <w:t xml:space="preserve"> μ</w:t>
      </w:r>
      <w:r w:rsidRPr="005B3C0C">
        <w:rPr>
          <w:szCs w:val="24"/>
        </w:rPr>
        <w:t xml:space="preserve">l of sample to a fresh microcentrifuge tube with 800 </w:t>
      </w:r>
      <w:r w:rsidRPr="005B3C0C">
        <w:rPr>
          <w:rFonts w:cs="Arial"/>
          <w:szCs w:val="24"/>
          <w:shd w:val="clear" w:color="auto" w:fill="FFFFFF"/>
        </w:rPr>
        <w:t>μ</w:t>
      </w:r>
      <w:r w:rsidRPr="005B3C0C">
        <w:rPr>
          <w:szCs w:val="24"/>
        </w:rPr>
        <w:t xml:space="preserve">l </w:t>
      </w:r>
      <w:r w:rsidRPr="005B3C0C">
        <w:t>dH</w:t>
      </w:r>
      <w:r w:rsidRPr="005B3C0C">
        <w:rPr>
          <w:vertAlign w:val="subscript"/>
        </w:rPr>
        <w:t>2</w:t>
      </w:r>
      <w:r w:rsidRPr="005B3C0C">
        <w:t xml:space="preserve">0. A standard series was prepared with potassium acetate at 0.2 </w:t>
      </w:r>
      <w:r w:rsidRPr="005B3C0C">
        <w:rPr>
          <w:szCs w:val="24"/>
        </w:rPr>
        <w:t>mg (acetate) ml</w:t>
      </w:r>
      <w:r w:rsidRPr="005B3C0C">
        <w:rPr>
          <w:szCs w:val="24"/>
          <w:vertAlign w:val="superscript"/>
        </w:rPr>
        <w:t>-1</w:t>
      </w:r>
      <w:r w:rsidRPr="005B3C0C">
        <w:rPr>
          <w:szCs w:val="24"/>
        </w:rPr>
        <w:t>, 0.15 mg (acetate) ml</w:t>
      </w:r>
      <w:r w:rsidRPr="005B3C0C">
        <w:rPr>
          <w:szCs w:val="24"/>
          <w:vertAlign w:val="superscript"/>
        </w:rPr>
        <w:t>-1</w:t>
      </w:r>
      <w:r w:rsidRPr="005B3C0C">
        <w:rPr>
          <w:szCs w:val="24"/>
        </w:rPr>
        <w:t xml:space="preserve"> and 0.1 mg (acetate) ml</w:t>
      </w:r>
      <w:r w:rsidRPr="005B3C0C">
        <w:rPr>
          <w:szCs w:val="24"/>
          <w:vertAlign w:val="superscript"/>
        </w:rPr>
        <w:t>-1</w:t>
      </w:r>
      <w:r w:rsidRPr="005B3C0C">
        <w:rPr>
          <w:szCs w:val="24"/>
        </w:rPr>
        <w:t xml:space="preserve">. </w:t>
      </w:r>
    </w:p>
    <w:p w14:paraId="4FF90F58" w14:textId="77777777" w:rsidR="005B3C0C" w:rsidRPr="005B3C0C" w:rsidRDefault="005B3C0C" w:rsidP="005B3C0C">
      <w:pPr>
        <w:spacing w:line="360" w:lineRule="auto"/>
      </w:pPr>
      <w:r w:rsidRPr="005B3C0C">
        <w:t>A 96-well microplate (3591 Costar, Corning) was used as vessel for the reaction and absorbance readings. To each well a 10</w:t>
      </w:r>
      <w:r w:rsidRPr="005B3C0C">
        <w:rPr>
          <w:rFonts w:cs="Arial"/>
          <w:szCs w:val="24"/>
          <w:shd w:val="clear" w:color="auto" w:fill="FFFFFF"/>
        </w:rPr>
        <w:t xml:space="preserve"> μ</w:t>
      </w:r>
      <w:r w:rsidRPr="005B3C0C">
        <w:rPr>
          <w:szCs w:val="24"/>
        </w:rPr>
        <w:t xml:space="preserve">l aliquot of sample, 200 </w:t>
      </w:r>
      <w:r w:rsidRPr="005B3C0C">
        <w:rPr>
          <w:rFonts w:cs="Arial"/>
          <w:szCs w:val="24"/>
          <w:shd w:val="clear" w:color="auto" w:fill="FFFFFF"/>
        </w:rPr>
        <w:t>μ</w:t>
      </w:r>
      <w:r w:rsidRPr="005B3C0C">
        <w:rPr>
          <w:szCs w:val="24"/>
        </w:rPr>
        <w:t>l</w:t>
      </w:r>
      <w:r w:rsidRPr="005B3C0C">
        <w:t xml:space="preserve"> dH</w:t>
      </w:r>
      <w:r w:rsidRPr="005B3C0C">
        <w:rPr>
          <w:vertAlign w:val="subscript"/>
        </w:rPr>
        <w:t>2</w:t>
      </w:r>
      <w:r w:rsidRPr="005B3C0C">
        <w:t xml:space="preserve">0, </w:t>
      </w:r>
      <w:r w:rsidRPr="005B3C0C">
        <w:rPr>
          <w:szCs w:val="24"/>
        </w:rPr>
        <w:t xml:space="preserve">50 </w:t>
      </w:r>
      <w:r w:rsidRPr="005B3C0C">
        <w:rPr>
          <w:rFonts w:cs="Arial"/>
          <w:szCs w:val="24"/>
          <w:shd w:val="clear" w:color="auto" w:fill="FFFFFF"/>
        </w:rPr>
        <w:t>μ</w:t>
      </w:r>
      <w:r w:rsidRPr="005B3C0C">
        <w:rPr>
          <w:szCs w:val="24"/>
        </w:rPr>
        <w:t xml:space="preserve">l NADH/ATP/PEP/PVP/buffer (concentrations unknown), 2 </w:t>
      </w:r>
      <w:r w:rsidRPr="005B3C0C">
        <w:rPr>
          <w:rFonts w:cs="Arial"/>
          <w:szCs w:val="24"/>
          <w:shd w:val="clear" w:color="auto" w:fill="FFFFFF"/>
        </w:rPr>
        <w:t>μ</w:t>
      </w:r>
      <w:r w:rsidRPr="005B3C0C">
        <w:rPr>
          <w:szCs w:val="24"/>
        </w:rPr>
        <w:t xml:space="preserve">l CoA (concentration unknown), and 2 </w:t>
      </w:r>
      <w:r w:rsidRPr="005B3C0C">
        <w:rPr>
          <w:rFonts w:cs="Arial"/>
          <w:szCs w:val="24"/>
          <w:shd w:val="clear" w:color="auto" w:fill="FFFFFF"/>
        </w:rPr>
        <w:t>μ</w:t>
      </w:r>
      <w:r w:rsidRPr="005B3C0C">
        <w:rPr>
          <w:szCs w:val="24"/>
        </w:rPr>
        <w:t xml:space="preserve">l D-LDH/PTA/PK (concentrations unknown) were added. For the standard and blank reactions, an acetate standard and </w:t>
      </w:r>
      <w:r w:rsidRPr="005B3C0C">
        <w:t>dH</w:t>
      </w:r>
      <w:r w:rsidRPr="005B3C0C">
        <w:rPr>
          <w:vertAlign w:val="subscript"/>
        </w:rPr>
        <w:t>2</w:t>
      </w:r>
      <w:r w:rsidRPr="005B3C0C">
        <w:t xml:space="preserve">0 respectively replaced the sample volume. Each sample, standard and blank was repeated in quadruplicate. </w:t>
      </w:r>
    </w:p>
    <w:p w14:paraId="20CE82A8" w14:textId="77777777" w:rsidR="005B3C0C" w:rsidRPr="005B3C0C" w:rsidRDefault="005B3C0C" w:rsidP="005B3C0C">
      <w:pPr>
        <w:spacing w:line="360" w:lineRule="auto"/>
      </w:pPr>
      <w:r w:rsidRPr="005B3C0C">
        <w:t>Once loaded the plate was transferred to a plate reader (Wallac Victor 2, Multi-label Plate Reader, Perkin Elmer) fitted with a 340 nm absorbance filter. The plate was shaken (orbital, low speed) for 2 minutes at 25°C. After the shaking period the absorbance at 340 nm was analysed and recorded as the pre-reaction absorbance value (A</w:t>
      </w:r>
      <w:r w:rsidRPr="005B3C0C">
        <w:rPr>
          <w:vertAlign w:val="subscript"/>
        </w:rPr>
        <w:t>1</w:t>
      </w:r>
      <w:r w:rsidRPr="005B3C0C">
        <w:t xml:space="preserve">). </w:t>
      </w:r>
    </w:p>
    <w:p w14:paraId="2D7718C9" w14:textId="77777777" w:rsidR="005B3C0C" w:rsidRPr="005B3C0C" w:rsidRDefault="005B3C0C" w:rsidP="005B3C0C">
      <w:pPr>
        <w:spacing w:line="360" w:lineRule="auto"/>
        <w:rPr>
          <w:szCs w:val="24"/>
        </w:rPr>
      </w:pPr>
      <w:r w:rsidRPr="005B3C0C">
        <w:t xml:space="preserve">Once absorbance readings were taken, a 2 </w:t>
      </w:r>
      <w:r w:rsidRPr="005B3C0C">
        <w:rPr>
          <w:rFonts w:cs="Arial"/>
          <w:szCs w:val="24"/>
          <w:shd w:val="clear" w:color="auto" w:fill="FFFFFF"/>
        </w:rPr>
        <w:t>μ</w:t>
      </w:r>
      <w:r w:rsidRPr="005B3C0C">
        <w:rPr>
          <w:szCs w:val="24"/>
        </w:rPr>
        <w:t xml:space="preserve">l aliquot of AK solution (concentration unknown) was quickly added to well using an 8 channel-multipipette (G9908-0020 StarPet, StarLabs) initiating the enzymatic reaction series (Equation </w:t>
      </w:r>
      <w:r w:rsidR="00351CDB">
        <w:rPr>
          <w:szCs w:val="24"/>
        </w:rPr>
        <w:t>30-33</w:t>
      </w:r>
      <w:r w:rsidRPr="005B3C0C">
        <w:rPr>
          <w:szCs w:val="24"/>
        </w:rPr>
        <w:t>). The plate was placed back into the machine and shaken (using previous settings) for 20 minutes before reading the absorbance at 340 nm (post reaction absorbance A</w:t>
      </w:r>
      <w:r w:rsidRPr="005B3C0C">
        <w:rPr>
          <w:szCs w:val="24"/>
          <w:vertAlign w:val="subscript"/>
        </w:rPr>
        <w:t>2</w:t>
      </w:r>
      <w:r w:rsidRPr="005B3C0C">
        <w:rPr>
          <w:szCs w:val="24"/>
        </w:rPr>
        <w:t xml:space="preserve">). </w:t>
      </w:r>
    </w:p>
    <w:p w14:paraId="4CFEA1DF" w14:textId="77777777" w:rsidR="005B3C0C" w:rsidRPr="005B3C0C" w:rsidRDefault="005B3C0C" w:rsidP="005B3C0C">
      <w:pPr>
        <w:spacing w:line="360" w:lineRule="auto"/>
        <w:rPr>
          <w:szCs w:val="24"/>
        </w:rPr>
      </w:pPr>
      <w:r w:rsidRPr="005B3C0C">
        <w:rPr>
          <w:szCs w:val="24"/>
        </w:rPr>
        <w:t>The mean absorbance difference between the pre- and post-reaction mix was calculated using the following equation;</w:t>
      </w:r>
    </w:p>
    <w:p w14:paraId="5F94D375" w14:textId="77777777" w:rsidR="005B3C0C" w:rsidRPr="005B3C0C" w:rsidRDefault="0081741E" w:rsidP="005B3C0C">
      <w:pPr>
        <w:spacing w:line="360" w:lineRule="auto"/>
        <w:rPr>
          <w:rFonts w:eastAsiaTheme="minorEastAsia"/>
        </w:rPr>
      </w:pPr>
      <m:oMath>
        <m:acc>
          <m:accPr>
            <m:chr m:val="̅"/>
            <m:ctrlPr>
              <w:rPr>
                <w:rFonts w:ascii="Cambria Math" w:hAnsi="Cambria Math" w:cs="Arial"/>
                <w:szCs w:val="24"/>
                <w:shd w:val="clear" w:color="auto" w:fill="FFFFFF"/>
              </w:rPr>
            </m:ctrlPr>
          </m:accPr>
          <m:e>
            <m:r>
              <w:rPr>
                <w:rFonts w:ascii="Cambria Math" w:hAnsi="Cambria Math" w:cs="Arial"/>
                <w:szCs w:val="24"/>
                <w:shd w:val="clear" w:color="auto" w:fill="FFFFFF"/>
              </w:rPr>
              <m:t>∆A</m:t>
            </m:r>
            <m:r>
              <m:rPr>
                <m:nor/>
              </m:rPr>
              <w:rPr>
                <w:rFonts w:cs="Arial"/>
                <w:szCs w:val="24"/>
                <w:shd w:val="clear" w:color="auto" w:fill="FFFFFF"/>
              </w:rPr>
              <m:t xml:space="preserve"> </m:t>
            </m:r>
            <m:r>
              <m:rPr>
                <m:nor/>
              </m:rPr>
              <m:t xml:space="preserve"> </m:t>
            </m:r>
          </m:e>
        </m:acc>
        <m:r>
          <m:rPr>
            <m:nor/>
          </m:rPr>
          <m:t xml:space="preserve">=  </m:t>
        </m:r>
        <m:acc>
          <m:accPr>
            <m:chr m:val="̅"/>
            <m:ctrlPr>
              <w:rPr>
                <w:rFonts w:ascii="Cambria Math" w:hAnsi="Cambria Math"/>
                <w:i/>
              </w:rPr>
            </m:ctrlPr>
          </m:acc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 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  s</m:t>
                    </m:r>
                  </m:sub>
                </m:sSub>
              </m:e>
            </m:d>
          </m:e>
        </m:acc>
        <m:r>
          <w:rPr>
            <w:rFonts w:ascii="Cambria Math" w:hAnsi="Cambria Math"/>
          </w:rPr>
          <m:t xml:space="preserve">- </m:t>
        </m:r>
        <m:acc>
          <m:accPr>
            <m:chr m:val="̅"/>
            <m:ctrlPr>
              <w:rPr>
                <w:rFonts w:ascii="Cambria Math" w:hAnsi="Cambria Math"/>
                <w:i/>
              </w:rPr>
            </m:ctrlPr>
          </m:acc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 blan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 blank</m:t>
                    </m:r>
                  </m:sub>
                </m:sSub>
              </m:e>
            </m:d>
          </m:e>
        </m:acc>
      </m:oMath>
      <w:r w:rsidR="005B3C0C" w:rsidRPr="005B3C0C">
        <w:rPr>
          <w:rFonts w:eastAsiaTheme="minorEastAsia"/>
        </w:rPr>
        <w:tab/>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351CDB">
        <w:rPr>
          <w:rFonts w:eastAsiaTheme="minorEastAsia"/>
        </w:rPr>
        <w:t xml:space="preserve">  </w:t>
      </w:r>
      <w:r w:rsidR="005B3C0C" w:rsidRPr="005B3C0C">
        <w:rPr>
          <w:rFonts w:eastAsiaTheme="minorEastAsia"/>
        </w:rPr>
        <w:t xml:space="preserve">Equation </w:t>
      </w:r>
      <w:r w:rsidR="00351CDB">
        <w:rPr>
          <w:rFonts w:eastAsiaTheme="minorEastAsia"/>
        </w:rPr>
        <w:t>34</w:t>
      </w:r>
    </w:p>
    <w:p w14:paraId="6B811B79" w14:textId="77777777" w:rsidR="005B3C0C" w:rsidRPr="005B3C0C" w:rsidRDefault="005B3C0C" w:rsidP="005B3C0C">
      <w:pPr>
        <w:spacing w:line="360" w:lineRule="auto"/>
      </w:pPr>
      <w:r w:rsidRPr="005B3C0C">
        <w:t xml:space="preserve">where, </w:t>
      </w:r>
      <m:oMath>
        <m:acc>
          <m:accPr>
            <m:chr m:val="̅"/>
            <m:ctrlPr>
              <w:rPr>
                <w:rFonts w:ascii="Cambria Math" w:hAnsi="Cambria Math" w:cs="Arial"/>
                <w:szCs w:val="24"/>
                <w:shd w:val="clear" w:color="auto" w:fill="FFFFFF"/>
              </w:rPr>
            </m:ctrlPr>
          </m:accPr>
          <m:e>
            <m:r>
              <w:rPr>
                <w:rFonts w:ascii="Cambria Math" w:hAnsi="Cambria Math" w:cs="Arial"/>
                <w:szCs w:val="24"/>
                <w:shd w:val="clear" w:color="auto" w:fill="FFFFFF"/>
              </w:rPr>
              <m:t>∆A</m:t>
            </m:r>
            <m:r>
              <m:rPr>
                <m:nor/>
              </m:rPr>
              <w:rPr>
                <w:rFonts w:cs="Arial"/>
                <w:szCs w:val="24"/>
                <w:shd w:val="clear" w:color="auto" w:fill="FFFFFF"/>
              </w:rPr>
              <m:t xml:space="preserve"> </m:t>
            </m:r>
            <m:r>
              <w:rPr>
                <w:rFonts w:ascii="Cambria Math" w:hAnsi="Cambria Math" w:cs="Arial"/>
                <w:szCs w:val="24"/>
                <w:shd w:val="clear" w:color="auto" w:fill="FFFFFF"/>
              </w:rPr>
              <m:t xml:space="preserve"> </m:t>
            </m:r>
          </m:e>
        </m:acc>
      </m:oMath>
      <w:r w:rsidRPr="005B3C0C">
        <w:t xml:space="preserve"> is mean absorbance difference,  </w:t>
      </w:r>
      <m:oMath>
        <m:acc>
          <m:accPr>
            <m:chr m:val="̅"/>
            <m:ctrlPr>
              <w:rPr>
                <w:rFonts w:ascii="Cambria Math" w:hAnsi="Cambria Math"/>
                <w:i/>
              </w:rPr>
            </m:ctrlPr>
          </m:acc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 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  s</m:t>
                    </m:r>
                  </m:sub>
                </m:sSub>
              </m:e>
            </m:d>
          </m:e>
        </m:acc>
      </m:oMath>
      <w:r w:rsidRPr="005B3C0C">
        <w:rPr>
          <w:vertAlign w:val="subscript"/>
        </w:rPr>
        <w:t xml:space="preserve"> </w:t>
      </w:r>
      <w:r w:rsidRPr="005B3C0C">
        <w:t xml:space="preserve">are mean difference of the pre- and post-reaction absorbance values of the technical replicates of samples and standards, and </w:t>
      </w:r>
      <m:oMath>
        <m:acc>
          <m:accPr>
            <m:chr m:val="̅"/>
            <m:ctrlPr>
              <w:rPr>
                <w:rFonts w:ascii="Cambria Math" w:hAnsi="Cambria Math"/>
                <w:i/>
              </w:rPr>
            </m:ctrlPr>
          </m:acc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 blan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 blank</m:t>
                    </m:r>
                  </m:sub>
                </m:sSub>
              </m:e>
            </m:d>
          </m:e>
        </m:acc>
        <m:r>
          <w:rPr>
            <w:rFonts w:ascii="Cambria Math" w:hAnsi="Cambria Math"/>
          </w:rPr>
          <m:t xml:space="preserve"> </m:t>
        </m:r>
      </m:oMath>
      <w:r w:rsidRPr="005B3C0C">
        <w:t xml:space="preserve">are the mean difference of pre- and post-reaction absorbance of the blank technical replicates. </w:t>
      </w:r>
    </w:p>
    <w:p w14:paraId="5307E758" w14:textId="77777777" w:rsidR="005B3C0C" w:rsidRPr="005B3C0C" w:rsidRDefault="005B3C0C" w:rsidP="005B3C0C">
      <w:pPr>
        <w:spacing w:line="360" w:lineRule="auto"/>
      </w:pPr>
      <w:r w:rsidRPr="005B3C0C">
        <w:lastRenderedPageBreak/>
        <w:t xml:space="preserve">A calibration curve of standard </w:t>
      </w:r>
      <m:oMath>
        <m:acc>
          <m:accPr>
            <m:chr m:val="̅"/>
            <m:ctrlPr>
              <w:rPr>
                <w:rFonts w:ascii="Cambria Math" w:hAnsi="Cambria Math" w:cs="Arial"/>
                <w:szCs w:val="24"/>
                <w:shd w:val="clear" w:color="auto" w:fill="FFFFFF"/>
              </w:rPr>
            </m:ctrlPr>
          </m:accPr>
          <m:e>
            <m:r>
              <w:rPr>
                <w:rFonts w:ascii="Cambria Math" w:hAnsi="Cambria Math" w:cs="Arial"/>
                <w:szCs w:val="24"/>
                <w:shd w:val="clear" w:color="auto" w:fill="FFFFFF"/>
              </w:rPr>
              <m:t>∆A</m:t>
            </m:r>
            <m:r>
              <m:rPr>
                <m:nor/>
              </m:rPr>
              <w:rPr>
                <w:rFonts w:cs="Arial"/>
                <w:szCs w:val="24"/>
                <w:shd w:val="clear" w:color="auto" w:fill="FFFFFF"/>
              </w:rPr>
              <m:t xml:space="preserve"> </m:t>
            </m:r>
            <m:r>
              <w:rPr>
                <w:rFonts w:ascii="Cambria Math" w:hAnsi="Cambria Math" w:cs="Arial"/>
                <w:szCs w:val="24"/>
                <w:shd w:val="clear" w:color="auto" w:fill="FFFFFF"/>
              </w:rPr>
              <m:t xml:space="preserve"> </m:t>
            </m:r>
          </m:e>
        </m:acc>
      </m:oMath>
      <w:r w:rsidRPr="005B3C0C">
        <w:t>and known concentrations</w:t>
      </w:r>
      <w:r w:rsidRPr="005B3C0C">
        <w:rPr>
          <w:szCs w:val="24"/>
        </w:rPr>
        <w:t xml:space="preserve"> (mg acetate ml</w:t>
      </w:r>
      <w:r w:rsidRPr="005B3C0C">
        <w:rPr>
          <w:szCs w:val="24"/>
          <w:vertAlign w:val="superscript"/>
        </w:rPr>
        <w:t>-1</w:t>
      </w:r>
      <w:r w:rsidRPr="005B3C0C">
        <w:rPr>
          <w:szCs w:val="24"/>
        </w:rPr>
        <w:t>)</w:t>
      </w:r>
      <w:r w:rsidRPr="005B3C0C">
        <w:t xml:space="preserve"> was plotted with a linear regression to calculate a conversion coefficient (C). This coefficient was used in the following formula to calculate acetate concentration; </w:t>
      </w:r>
    </w:p>
    <w:p w14:paraId="7142F481" w14:textId="77777777" w:rsidR="005B3C0C" w:rsidRPr="005B3C0C" w:rsidRDefault="005B3C0C" w:rsidP="005B3C0C">
      <w:pPr>
        <w:spacing w:line="360" w:lineRule="auto"/>
      </w:pPr>
      <w:r w:rsidRPr="005B3C0C">
        <w:rPr>
          <w:rFonts w:eastAsiaTheme="minorEastAsia"/>
        </w:rPr>
        <w:t xml:space="preserve"> </w:t>
      </w:r>
      <w:r w:rsidRPr="005B3C0C">
        <w:rPr>
          <w:rFonts w:eastAsiaTheme="minorEastAsia"/>
          <w:vertAlign w:val="superscript"/>
        </w:rPr>
        <w:t xml:space="preserve"> </w:t>
      </w:r>
      <m:oMath>
        <m:r>
          <m:rPr>
            <m:nor/>
          </m:rPr>
          <w:rPr>
            <w:rFonts w:eastAsiaTheme="minorEastAsia"/>
          </w:rPr>
          <m:t>mM acetate</m:t>
        </m:r>
        <m:r>
          <m:rPr>
            <m:nor/>
          </m:rPr>
          <w:rPr>
            <w:rFonts w:ascii="Cambria Math" w:eastAsiaTheme="minorEastAsia"/>
          </w:rPr>
          <m:t xml:space="preserve"> </m:t>
        </m:r>
        <m:r>
          <m:rPr>
            <m:nor/>
          </m:rPr>
          <m:t xml:space="preserve">=  </m:t>
        </m:r>
        <m:f>
          <m:fPr>
            <m:ctrlPr>
              <w:rPr>
                <w:rFonts w:ascii="Cambria Math" w:hAnsi="Cambria Math"/>
                <w:i/>
              </w:rPr>
            </m:ctrlPr>
          </m:fPr>
          <m:num>
            <m:acc>
              <m:accPr>
                <m:chr m:val="̅"/>
                <m:ctrlPr>
                  <w:rPr>
                    <w:rFonts w:ascii="Cambria Math" w:hAnsi="Cambria Math" w:cs="Arial"/>
                    <w:szCs w:val="24"/>
                    <w:shd w:val="clear" w:color="auto" w:fill="FFFFFF"/>
                  </w:rPr>
                </m:ctrlPr>
              </m:accPr>
              <m:e>
                <m:r>
                  <w:rPr>
                    <w:rFonts w:ascii="Cambria Math" w:hAnsi="Cambria Math" w:cs="Arial"/>
                    <w:szCs w:val="24"/>
                    <w:shd w:val="clear" w:color="auto" w:fill="FFFFFF"/>
                  </w:rPr>
                  <m:t>∆A</m:t>
                </m:r>
                <m:r>
                  <m:rPr>
                    <m:nor/>
                  </m:rPr>
                  <w:rPr>
                    <w:rFonts w:cs="Arial"/>
                    <w:szCs w:val="24"/>
                    <w:shd w:val="clear" w:color="auto" w:fill="FFFFFF"/>
                  </w:rPr>
                  <m:t xml:space="preserve"> </m:t>
                </m:r>
                <m:r>
                  <m:rPr>
                    <m:nor/>
                  </m:rPr>
                  <m:t xml:space="preserve"> </m:t>
                </m:r>
              </m:e>
            </m:acc>
            <m:r>
              <m:rPr>
                <m:nor/>
              </m:rPr>
              <w:rPr>
                <w:rFonts w:cs="Arial"/>
                <w:szCs w:val="24"/>
                <w:shd w:val="clear" w:color="auto" w:fill="FFFFFF"/>
              </w:rPr>
              <m:t xml:space="preserve"> </m:t>
            </m:r>
          </m:num>
          <m:den>
            <m:r>
              <w:rPr>
                <w:rFonts w:ascii="Cambria Math" w:hAnsi="Cambria Math"/>
              </w:rPr>
              <m:t>C</m:t>
            </m:r>
          </m:den>
        </m:f>
        <m:r>
          <w:rPr>
            <w:rFonts w:ascii="Cambria Math" w:hAnsi="Cambria Math"/>
          </w:rPr>
          <m:t xml:space="preserve">×5× </m:t>
        </m:r>
        <m:f>
          <m:fPr>
            <m:ctrlPr>
              <w:rPr>
                <w:rFonts w:ascii="Cambria Math" w:hAnsi="Cambria Math"/>
                <w:i/>
              </w:rPr>
            </m:ctrlPr>
          </m:fPr>
          <m:num>
            <m:r>
              <w:rPr>
                <w:rFonts w:ascii="Cambria Math" w:hAnsi="Cambria Math"/>
              </w:rPr>
              <m:t>1</m:t>
            </m:r>
          </m:num>
          <m:den>
            <m:r>
              <w:rPr>
                <w:rFonts w:ascii="Cambria Math" w:hAnsi="Cambria Math"/>
              </w:rPr>
              <m:t>60.05 ×0.001</m:t>
            </m:r>
          </m:den>
        </m:f>
        <m:r>
          <w:rPr>
            <w:rFonts w:ascii="Cambria Math" w:hAnsi="Cambria Math"/>
          </w:rPr>
          <m:t xml:space="preserve"> </m:t>
        </m:r>
      </m:oMath>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00351CDB">
        <w:rPr>
          <w:rFonts w:eastAsiaTheme="minorEastAsia"/>
        </w:rPr>
        <w:t xml:space="preserve"> </w:t>
      </w:r>
      <w:r w:rsidRPr="005B3C0C">
        <w:rPr>
          <w:rFonts w:eastAsiaTheme="minorEastAsia"/>
        </w:rPr>
        <w:t xml:space="preserve">Equation </w:t>
      </w:r>
      <w:r w:rsidR="00351CDB">
        <w:rPr>
          <w:rFonts w:eastAsiaTheme="minorEastAsia"/>
        </w:rPr>
        <w:t>35</w:t>
      </w:r>
    </w:p>
    <w:p w14:paraId="30AAFB64" w14:textId="77777777" w:rsidR="005B3C0C" w:rsidRPr="005B3C0C" w:rsidRDefault="005B3C0C" w:rsidP="005B3C0C">
      <w:pPr>
        <w:spacing w:line="360" w:lineRule="auto"/>
        <w:rPr>
          <w:rFonts w:eastAsiaTheme="minorEastAsia"/>
        </w:rPr>
      </w:pPr>
      <w:r w:rsidRPr="005B3C0C">
        <w:t xml:space="preserve">where, 5 is the dilution factor, and </w:t>
      </w:r>
      <m:oMath>
        <m:f>
          <m:fPr>
            <m:ctrlPr>
              <w:rPr>
                <w:rFonts w:ascii="Cambria Math" w:hAnsi="Cambria Math"/>
                <w:i/>
              </w:rPr>
            </m:ctrlPr>
          </m:fPr>
          <m:num>
            <m:r>
              <w:rPr>
                <w:rFonts w:ascii="Cambria Math" w:hAnsi="Cambria Math"/>
              </w:rPr>
              <m:t>1</m:t>
            </m:r>
          </m:num>
          <m:den>
            <m:r>
              <w:rPr>
                <w:rFonts w:ascii="Cambria Math" w:hAnsi="Cambria Math"/>
              </w:rPr>
              <m:t>60.05 ×0.001</m:t>
            </m:r>
          </m:den>
        </m:f>
      </m:oMath>
      <w:r w:rsidRPr="005B3C0C">
        <w:rPr>
          <w:rFonts w:eastAsiaTheme="minorEastAsia"/>
        </w:rPr>
        <w:t xml:space="preserve"> is used to covert mg acetate </w:t>
      </w:r>
      <w:r w:rsidRPr="005B3C0C">
        <w:rPr>
          <w:szCs w:val="24"/>
        </w:rPr>
        <w:t>ml</w:t>
      </w:r>
      <w:r w:rsidRPr="005B3C0C">
        <w:rPr>
          <w:szCs w:val="24"/>
          <w:vertAlign w:val="superscript"/>
        </w:rPr>
        <w:t>-1</w:t>
      </w:r>
      <w:r w:rsidRPr="005B3C0C">
        <w:rPr>
          <w:rFonts w:eastAsiaTheme="minorEastAsia"/>
        </w:rPr>
        <w:t xml:space="preserve"> to mM.</w:t>
      </w:r>
    </w:p>
    <w:p w14:paraId="2A7AEEFD" w14:textId="77777777" w:rsidR="00351CDB" w:rsidRPr="005B3C0C" w:rsidRDefault="005B3C0C" w:rsidP="00351CDB">
      <w:pPr>
        <w:spacing w:line="360" w:lineRule="auto"/>
        <w:rPr>
          <w:rFonts w:eastAsiaTheme="minorEastAsia"/>
        </w:rPr>
      </w:pPr>
      <w:r w:rsidRPr="005B3C0C">
        <w:rPr>
          <w:rFonts w:eastAsiaTheme="minorEastAsia"/>
        </w:rPr>
        <w:t xml:space="preserve">The rate of acetate consumption was calculated using </w:t>
      </w:r>
      <w:r w:rsidR="00351CDB">
        <w:rPr>
          <w:rFonts w:eastAsiaTheme="minorEastAsia"/>
        </w:rPr>
        <w:t>the following equation;</w:t>
      </w:r>
      <w:r w:rsidRPr="005B3C0C">
        <w:rPr>
          <w:rFonts w:eastAsiaTheme="minorEastAsia"/>
        </w:rPr>
        <w:t xml:space="preserve"> </w:t>
      </w:r>
      <m:oMath>
        <m:r>
          <m:rPr>
            <m:sty m:val="p"/>
          </m:rPr>
          <w:rPr>
            <w:rFonts w:ascii="Cambria Math" w:eastAsiaTheme="minorEastAsia" w:hAnsi="Cambria Math"/>
          </w:rPr>
          <m:t>Rate of acetate consumption</m:t>
        </m:r>
        <m:r>
          <w:rPr>
            <w:rFonts w:ascii="Cambria Math" w:eastAsiaTheme="minorEastAsia" w:hAnsi="Cambria Math"/>
          </w:rPr>
          <m:t xml:space="preserve"> </m:t>
        </m:r>
        <m:r>
          <m:rPr>
            <m:nor/>
          </m:rPr>
          <m:t xml:space="preserve">=  </m:t>
        </m:r>
        <m:f>
          <m:fPr>
            <m:ctrlPr>
              <w:rPr>
                <w:rFonts w:ascii="Cambria Math" w:hAnsi="Cambria Math"/>
                <w:i/>
              </w:rPr>
            </m:ctrlPr>
          </m:fPr>
          <m:num>
            <m:r>
              <w:rPr>
                <w:rFonts w:ascii="Cambria Math" w:hAnsi="Cambria Math"/>
              </w:rPr>
              <m:t>∆ AC</m:t>
            </m:r>
          </m:num>
          <m:den>
            <m:r>
              <w:rPr>
                <w:rFonts w:ascii="Cambria Math" w:hAnsi="Cambria Math"/>
              </w:rPr>
              <m:t xml:space="preserve">∆t </m:t>
            </m:r>
          </m:den>
        </m:f>
      </m:oMath>
      <w:r w:rsidR="00351CDB">
        <w:rPr>
          <w:rFonts w:eastAsiaTheme="minorEastAsia"/>
        </w:rPr>
        <w:t xml:space="preserve"> </w:t>
      </w:r>
      <w:r w:rsidR="00351CDB">
        <w:rPr>
          <w:rFonts w:eastAsiaTheme="minorEastAsia"/>
        </w:rPr>
        <w:tab/>
      </w:r>
      <w:r w:rsidR="00351CDB">
        <w:rPr>
          <w:rFonts w:eastAsiaTheme="minorEastAsia"/>
        </w:rPr>
        <w:tab/>
      </w:r>
      <w:r w:rsidR="00351CDB">
        <w:rPr>
          <w:rFonts w:eastAsiaTheme="minorEastAsia"/>
        </w:rPr>
        <w:tab/>
      </w:r>
      <w:r w:rsidR="00351CDB">
        <w:rPr>
          <w:rFonts w:eastAsiaTheme="minorEastAsia"/>
        </w:rPr>
        <w:tab/>
        <w:t xml:space="preserve">              </w:t>
      </w:r>
      <w:r w:rsidR="00351CDB" w:rsidRPr="005B3C0C">
        <w:rPr>
          <w:rFonts w:eastAsiaTheme="minorEastAsia"/>
        </w:rPr>
        <w:t xml:space="preserve">Equation </w:t>
      </w:r>
      <w:r w:rsidR="00351CDB">
        <w:rPr>
          <w:rFonts w:eastAsiaTheme="minorEastAsia"/>
        </w:rPr>
        <w:t>36</w:t>
      </w:r>
    </w:p>
    <w:p w14:paraId="492F3A93" w14:textId="77777777" w:rsidR="005B3C0C" w:rsidRPr="005B3C0C" w:rsidRDefault="005B3C0C" w:rsidP="005B3C0C">
      <w:pPr>
        <w:tabs>
          <w:tab w:val="left" w:pos="1260"/>
        </w:tabs>
        <w:spacing w:line="360" w:lineRule="auto"/>
        <w:rPr>
          <w:rFonts w:eastAsiaTheme="minorEastAsia"/>
        </w:rPr>
      </w:pPr>
      <w:r w:rsidRPr="005B3C0C">
        <w:rPr>
          <w:rFonts w:eastAsiaTheme="minorEastAsia"/>
        </w:rPr>
        <w:t xml:space="preserve">where the </w:t>
      </w:r>
      <w:r w:rsidRPr="005B3C0C">
        <w:rPr>
          <w:rFonts w:eastAsiaTheme="minorEastAsia" w:cs="Times New Roman"/>
        </w:rPr>
        <w:t>Δ</w:t>
      </w:r>
      <w:r w:rsidRPr="005B3C0C">
        <w:rPr>
          <w:rFonts w:eastAsiaTheme="minorEastAsia"/>
          <w:i/>
        </w:rPr>
        <w:t>AC</w:t>
      </w:r>
      <w:r w:rsidRPr="005B3C0C">
        <w:rPr>
          <w:rFonts w:eastAsiaTheme="minorEastAsia"/>
        </w:rPr>
        <w:t xml:space="preserve"> is the difference in acetate concentration in the medium between two time points, </w:t>
      </w:r>
      <w:r w:rsidRPr="005B3C0C">
        <w:rPr>
          <w:rFonts w:eastAsiaTheme="minorEastAsia" w:cs="Times New Roman"/>
        </w:rPr>
        <w:t>Δ</w:t>
      </w:r>
      <w:r w:rsidRPr="005B3C0C">
        <w:rPr>
          <w:rFonts w:eastAsiaTheme="minorEastAsia"/>
          <w:i/>
        </w:rPr>
        <w:t>t</w:t>
      </w:r>
      <w:r w:rsidRPr="005B3C0C">
        <w:rPr>
          <w:rFonts w:eastAsiaTheme="minorEastAsia"/>
        </w:rPr>
        <w:t xml:space="preserve"> is difference in time between the time points of interest. This rate of consumption assumes any reduction in acetate concentration is due to cellular consumption. </w:t>
      </w:r>
    </w:p>
    <w:p w14:paraId="33E6EB00" w14:textId="77777777" w:rsidR="005B3C0C" w:rsidRPr="005B3C0C" w:rsidRDefault="005B3C0C" w:rsidP="005B3C0C">
      <w:pPr>
        <w:pStyle w:val="Heading3"/>
        <w:spacing w:after="120" w:line="360" w:lineRule="auto"/>
        <w:rPr>
          <w:b w:val="0"/>
          <w:color w:val="auto"/>
        </w:rPr>
      </w:pPr>
      <w:bookmarkStart w:id="84" w:name="_Toc462059801"/>
      <w:r w:rsidRPr="005B3C0C">
        <w:rPr>
          <w:b w:val="0"/>
          <w:color w:val="auto"/>
        </w:rPr>
        <w:t>Chlorophyll assay</w:t>
      </w:r>
      <w:bookmarkEnd w:id="84"/>
    </w:p>
    <w:p w14:paraId="3CD2316C" w14:textId="44DFF55D" w:rsidR="005B3C0C" w:rsidRDefault="005B3C0C" w:rsidP="005B3C0C">
      <w:pPr>
        <w:spacing w:line="360" w:lineRule="auto"/>
        <w:rPr>
          <w:rFonts w:cstheme="minorHAnsi"/>
          <w:szCs w:val="24"/>
        </w:rPr>
      </w:pPr>
      <w:r w:rsidRPr="005B3C0C">
        <w:rPr>
          <w:rFonts w:cstheme="minorHAnsi"/>
          <w:szCs w:val="24"/>
        </w:rPr>
        <w:t xml:space="preserve">For </w:t>
      </w:r>
      <w:r w:rsidRPr="005B3C0C">
        <w:rPr>
          <w:rFonts w:cstheme="minorHAnsi"/>
          <w:i/>
          <w:szCs w:val="24"/>
        </w:rPr>
        <w:t xml:space="preserve">C. reinhardtii </w:t>
      </w:r>
      <w:r w:rsidRPr="005B3C0C">
        <w:rPr>
          <w:rFonts w:cstheme="minorHAnsi"/>
          <w:szCs w:val="24"/>
        </w:rPr>
        <w:t xml:space="preserve">a simpler lysis method (compared to </w:t>
      </w:r>
      <w:r w:rsidRPr="005B3C0C">
        <w:rPr>
          <w:rFonts w:cstheme="minorHAnsi"/>
          <w:i/>
          <w:szCs w:val="24"/>
        </w:rPr>
        <w:t>M. inermum</w:t>
      </w:r>
      <w:r w:rsidRPr="005B3C0C">
        <w:rPr>
          <w:rFonts w:cstheme="minorHAnsi"/>
          <w:szCs w:val="24"/>
        </w:rPr>
        <w:t>)</w:t>
      </w:r>
      <w:r w:rsidRPr="005B3C0C">
        <w:rPr>
          <w:rFonts w:cstheme="minorHAnsi"/>
          <w:i/>
          <w:szCs w:val="24"/>
        </w:rPr>
        <w:t xml:space="preserve"> </w:t>
      </w:r>
      <w:r w:rsidRPr="005B3C0C">
        <w:rPr>
          <w:rFonts w:cstheme="minorHAnsi"/>
          <w:szCs w:val="24"/>
        </w:rPr>
        <w:t xml:space="preserve">was carried out because the strain used was a cell wall-less mutant. A 3 ml aliquot of culture of known cell density was aseptically transferred from the culture vessel to a 15 ml Falcon tube. The sample was centrifuged at 2500 </w:t>
      </w:r>
      <w:r w:rsidRPr="005B3C0C">
        <w:rPr>
          <w:rFonts w:cstheme="minorHAnsi"/>
          <w:i/>
          <w:szCs w:val="24"/>
        </w:rPr>
        <w:t>g</w:t>
      </w:r>
      <w:r w:rsidRPr="005B3C0C">
        <w:rPr>
          <w:rFonts w:cstheme="minorHAnsi"/>
          <w:szCs w:val="24"/>
        </w:rPr>
        <w:t xml:space="preserve"> at 15°C for 5 minutes and washed as described in Section 2.3. The pellet was resuspended in 0.3 ml of dH</w:t>
      </w:r>
      <w:r w:rsidRPr="005B3C0C">
        <w:rPr>
          <w:rFonts w:cstheme="minorHAnsi"/>
          <w:szCs w:val="24"/>
          <w:vertAlign w:val="subscript"/>
        </w:rPr>
        <w:t>2</w:t>
      </w:r>
      <w:r w:rsidRPr="005B3C0C">
        <w:rPr>
          <w:rFonts w:cstheme="minorHAnsi"/>
          <w:szCs w:val="24"/>
        </w:rPr>
        <w:t xml:space="preserve">O and frozen at -20°C. For processing, cells were defrosted and transferred to a BeadBug™ 2 ml silica glass bead tube (Benchmark Scientific, USA). The cells were then homogenised using a BeadBug™ Microtube homogenizer (Benchmark Scientific, USA) at 2700 rpm for 1 minute in the dark. Tubes were then stored in an ice box in the dark for up to 1 hour (while all samples were homogenised) before absorbance readings were made, as detailed in Section 2.7. All analyses were carried out in biological triplicate. A maximum of 18 samples were processed at one time. </w:t>
      </w:r>
    </w:p>
    <w:p w14:paraId="5ED4D94F" w14:textId="71A2DD44" w:rsidR="0081741E" w:rsidRDefault="0081741E" w:rsidP="005B3C0C">
      <w:pPr>
        <w:spacing w:line="360" w:lineRule="auto"/>
        <w:rPr>
          <w:rFonts w:cstheme="minorHAnsi"/>
          <w:szCs w:val="24"/>
        </w:rPr>
      </w:pPr>
    </w:p>
    <w:p w14:paraId="100F6E4B" w14:textId="77777777" w:rsidR="0081741E" w:rsidRPr="005B3C0C" w:rsidRDefault="0081741E" w:rsidP="005B3C0C">
      <w:pPr>
        <w:spacing w:line="360" w:lineRule="auto"/>
        <w:rPr>
          <w:rFonts w:cstheme="minorHAnsi"/>
          <w:szCs w:val="24"/>
        </w:rPr>
      </w:pPr>
    </w:p>
    <w:p w14:paraId="66BECE94" w14:textId="77777777" w:rsidR="005B3C0C" w:rsidRPr="005B3C0C" w:rsidRDefault="005B3C0C" w:rsidP="005B3C0C">
      <w:pPr>
        <w:pStyle w:val="Heading3"/>
        <w:spacing w:after="120" w:line="360" w:lineRule="auto"/>
        <w:rPr>
          <w:b w:val="0"/>
          <w:color w:val="auto"/>
        </w:rPr>
      </w:pPr>
      <w:bookmarkStart w:id="85" w:name="_Toc462059802"/>
      <w:r w:rsidRPr="005B3C0C">
        <w:rPr>
          <w:b w:val="0"/>
          <w:color w:val="auto"/>
        </w:rPr>
        <w:lastRenderedPageBreak/>
        <w:t>Maximum quantum efficiency of PSII (F</w:t>
      </w:r>
      <w:r w:rsidRPr="005B3C0C">
        <w:rPr>
          <w:b w:val="0"/>
          <w:color w:val="auto"/>
          <w:vertAlign w:val="subscript"/>
        </w:rPr>
        <w:t>v</w:t>
      </w:r>
      <w:r w:rsidRPr="005B3C0C">
        <w:rPr>
          <w:b w:val="0"/>
          <w:color w:val="auto"/>
        </w:rPr>
        <w:t>/F</w:t>
      </w:r>
      <w:r w:rsidRPr="005B3C0C">
        <w:rPr>
          <w:b w:val="0"/>
          <w:color w:val="auto"/>
          <w:vertAlign w:val="subscript"/>
        </w:rPr>
        <w:t>m</w:t>
      </w:r>
      <w:r w:rsidRPr="005B3C0C">
        <w:rPr>
          <w:b w:val="0"/>
          <w:color w:val="auto"/>
        </w:rPr>
        <w:t>)</w:t>
      </w:r>
      <w:bookmarkEnd w:id="85"/>
    </w:p>
    <w:p w14:paraId="4107F582" w14:textId="77777777" w:rsidR="005B3C0C" w:rsidRPr="005B3C0C" w:rsidRDefault="005B3C0C" w:rsidP="005B3C0C">
      <w:pPr>
        <w:spacing w:line="360" w:lineRule="auto"/>
      </w:pPr>
      <w:r w:rsidRPr="005B3C0C">
        <w:t>The maximum quantum efficiency (F</w:t>
      </w:r>
      <w:r w:rsidRPr="005B3C0C">
        <w:rPr>
          <w:vertAlign w:val="subscript"/>
        </w:rPr>
        <w:t>v</w:t>
      </w:r>
      <w:r w:rsidRPr="005B3C0C">
        <w:t>/F</w:t>
      </w:r>
      <w:r w:rsidRPr="005B3C0C">
        <w:rPr>
          <w:vertAlign w:val="subscript"/>
        </w:rPr>
        <w:t>m</w:t>
      </w:r>
      <w:r w:rsidRPr="005B3C0C">
        <w:t xml:space="preserve">) of </w:t>
      </w:r>
      <w:r w:rsidRPr="005B3C0C">
        <w:rPr>
          <w:i/>
        </w:rPr>
        <w:t>C. reinhardtii</w:t>
      </w:r>
      <w:r w:rsidRPr="005B3C0C">
        <w:t xml:space="preserve"> was measured under different treatment conditions to elucidate the impact of nitrogen starvation on integrity of photosynthetic apparatus. In brief, light energy absorbed by chlorophyll molecules is either used in photochemistry, dissipated as heat, or re-emitted as chlorophyll a fluorescence. The three routes act competitively; </w:t>
      </w:r>
      <w:r w:rsidR="00E827BE" w:rsidRPr="005B3C0C">
        <w:t>therefore,</w:t>
      </w:r>
      <w:r w:rsidRPr="005B3C0C">
        <w:t xml:space="preserve"> if the efficiency of one process is reduced (or increased) the yield of the other processes will increase (or reduce). When photosynthetic material is transferred from the dark to the light, an electron from the PSII primary donor (P680) is passed to the primary quinone acceptor (Q</w:t>
      </w:r>
      <w:r w:rsidRPr="005B3C0C">
        <w:rPr>
          <w:vertAlign w:val="subscript"/>
        </w:rPr>
        <w:t>a</w:t>
      </w:r>
      <w:r w:rsidRPr="005B3C0C">
        <w:t>). The Q</w:t>
      </w:r>
      <w:r w:rsidRPr="005B3C0C">
        <w:rPr>
          <w:vertAlign w:val="subscript"/>
        </w:rPr>
        <w:t>a</w:t>
      </w:r>
      <w:r w:rsidRPr="005B3C0C">
        <w:t xml:space="preserve"> is unable to receive another electron until the first is transferred to the secondary quinone acceptor (Q</w:t>
      </w:r>
      <w:r w:rsidRPr="005B3C0C">
        <w:rPr>
          <w:vertAlign w:val="subscript"/>
        </w:rPr>
        <w:t>b</w:t>
      </w:r>
      <w:r w:rsidRPr="005B3C0C">
        <w:t xml:space="preserve">). In this brief period the reactor centre is termed as closed, which leads to a reduction in photochemistry efficiency and an increase in chlorophyll fluorescence (the Kautsky effect, </w:t>
      </w:r>
      <w:r w:rsidR="00BD03EC" w:rsidRPr="005B3C0C">
        <w:fldChar w:fldCharType="begin"/>
      </w:r>
      <w:r w:rsidR="00790A49">
        <w:instrText xml:space="preserve"> ADDIN ZOTERO_ITEM CSL_CITATION {"citationID":"EuRTyhO9","properties":{"formattedCitation":"(Kautsky and Hirsch, 1931)","plainCitation":"(Kautsky and Hirsch, 1931)"},"citationItems":[{"id":3306,"uris":["http://zotero.org/users/1204444/items/AN7DGQ6F"],"uri":["http://zotero.org/users/1204444/items/AN7DGQ6F"],"itemData":{"id":3306,"type":"article-journal","title":"Neue Versuche zur Kohlensäureassimilation","container-title":"Naturwissenschaften","page":"964-964","volume":"19","issue":"48","source":"link.springer.com","DOI":"10.1007/BF01516164","ISSN":"0028-1042, 1432-1904","journalAbbreviation":"Naturwissenschaften","language":"de","author":[{"family":"Kautsky","given":"H."},{"family":"Hirsch","given":"A."}],"issued":{"date-parts":[["1931",11]]}}}],"schema":"https://github.com/citation-style-language/schema/raw/master/csl-citation.json"} </w:instrText>
      </w:r>
      <w:r w:rsidR="00BD03EC" w:rsidRPr="005B3C0C">
        <w:fldChar w:fldCharType="separate"/>
      </w:r>
      <w:r w:rsidRPr="005B3C0C">
        <w:t>Kautsky and Hirsch, 1931</w:t>
      </w:r>
      <w:r w:rsidR="00BD03EC" w:rsidRPr="005B3C0C">
        <w:fldChar w:fldCharType="end"/>
      </w:r>
      <w:r w:rsidRPr="005B3C0C">
        <w:t xml:space="preserve">). After a few minutes, the rate of electron transfer is increased due to activation of downstream enzymes (photochemical quenching). In </w:t>
      </w:r>
      <w:r w:rsidR="00E827BE" w:rsidRPr="005B3C0C">
        <w:t>addition,</w:t>
      </w:r>
      <w:r w:rsidRPr="005B3C0C">
        <w:t xml:space="preserve"> the efficiency of heat transfer also increased (non-photochemical quenching). By exposing dark-acclimated leaves to a short flash of high intensity light, all reaction centres are closed, leading to a spike in chlorophyll a fluorescence </w:t>
      </w:r>
      <w:r w:rsidR="00BD03EC" w:rsidRPr="005B3C0C">
        <w:fldChar w:fldCharType="begin"/>
      </w:r>
      <w:r w:rsidR="00790A49">
        <w:instrText xml:space="preserve"> ADDIN ZOTERO_ITEM CSL_CITATION {"citationID":"2534c9oo8p","properties":{"formattedCitation":"(Bradbury and Baker, 1981)","plainCitation":"(Bradbury and Baker, 1981)"},"citationItems":[{"id":3308,"uris":["http://zotero.org/users/1204444/items/VIWPXW6Z"],"uri":["http://zotero.org/users/1204444/items/VIWPXW6Z"],"itemData":{"id":3308,"type":"article-journal","title":"Analysis of the slow phases of the in vivo chlorophyll fluorescence induction curve. Changes in the redox state of photosystem II electron acceptors and fluorescence emission from photosystems I and II","container-title":"Biochimica et Biophysica Acta (BBA)-Bioenergetics","page":"542–551","volume":"635","issue":"3","source":"Google Scholar","author":[{"family":"Bradbury","given":"Michael"},{"family":"Baker","given":"Neil R."}],"issued":{"date-parts":[["1981"]]}}}],"schema":"https://github.com/citation-style-language/schema/raw/master/csl-citation.json"} </w:instrText>
      </w:r>
      <w:r w:rsidR="00BD03EC" w:rsidRPr="005B3C0C">
        <w:fldChar w:fldCharType="separate"/>
      </w:r>
      <w:r w:rsidRPr="005B3C0C">
        <w:t>(Bradbury and Baker, 1981)</w:t>
      </w:r>
      <w:r w:rsidR="00BD03EC" w:rsidRPr="005B3C0C">
        <w:fldChar w:fldCharType="end"/>
      </w:r>
      <w:r w:rsidRPr="005B3C0C">
        <w:t>. This maximum fluorescence, F</w:t>
      </w:r>
      <w:r w:rsidRPr="005B3C0C">
        <w:rPr>
          <w:vertAlign w:val="subscript"/>
        </w:rPr>
        <w:t>m</w:t>
      </w:r>
      <w:r w:rsidRPr="005B3C0C">
        <w:t>, represents the chlorophyll fluorescence yield achieved when photochemical quenching is absent. Immediately before the flash in the absence of actinic light all the reaction centres are fully oxidised and open, and therefore chlorophyll fluorescence is its minimum. Difference in fluorescence at this point (F</w:t>
      </w:r>
      <w:r w:rsidRPr="005B3C0C">
        <w:rPr>
          <w:vertAlign w:val="subscript"/>
        </w:rPr>
        <w:t>o</w:t>
      </w:r>
      <w:r w:rsidRPr="005B3C0C">
        <w:t>) and F</w:t>
      </w:r>
      <w:r w:rsidRPr="005B3C0C">
        <w:rPr>
          <w:vertAlign w:val="subscript"/>
        </w:rPr>
        <w:t>m</w:t>
      </w:r>
      <w:r w:rsidRPr="005B3C0C">
        <w:t xml:space="preserve"> gives the value F</w:t>
      </w:r>
      <w:r w:rsidRPr="005B3C0C">
        <w:rPr>
          <w:vertAlign w:val="subscript"/>
        </w:rPr>
        <w:t>v</w:t>
      </w:r>
      <w:r w:rsidRPr="005B3C0C">
        <w:t>. The ratio of (F</w:t>
      </w:r>
      <w:r w:rsidRPr="005B3C0C">
        <w:rPr>
          <w:vertAlign w:val="subscript"/>
        </w:rPr>
        <w:t>v</w:t>
      </w:r>
      <w:r w:rsidRPr="005B3C0C">
        <w:t>/F</w:t>
      </w:r>
      <w:r w:rsidRPr="005B3C0C">
        <w:rPr>
          <w:vertAlign w:val="subscript"/>
        </w:rPr>
        <w:t>m</w:t>
      </w:r>
      <w:r w:rsidRPr="005B3C0C">
        <w:t>) gives a measure of the intrinsic maximum efficiency of PSII. Differences in the effect of nitrogen stress on F</w:t>
      </w:r>
      <w:r w:rsidRPr="005B3C0C">
        <w:rPr>
          <w:vertAlign w:val="subscript"/>
        </w:rPr>
        <w:t>v</w:t>
      </w:r>
      <w:r w:rsidRPr="005B3C0C">
        <w:t>/F</w:t>
      </w:r>
      <w:r w:rsidRPr="005B3C0C">
        <w:rPr>
          <w:vertAlign w:val="subscript"/>
        </w:rPr>
        <w:t xml:space="preserve">m </w:t>
      </w:r>
      <w:r w:rsidRPr="005B3C0C">
        <w:t xml:space="preserve">between treatments may reveal information about differing nitrogen-sparing strategies in relation to photosynthesis. In this experiment pulse amplitude modulated (PAM) fluorometry was utilised to measure chlorophyll a fluorescence. PAM fluorimeters apply pulses (µseconds) of weak measuring light (ML &lt;0.1 </w:t>
      </w:r>
      <w:r w:rsidRPr="005B3C0C">
        <w:rPr>
          <w:szCs w:val="24"/>
        </w:rPr>
        <w:t>µmols photon m</w:t>
      </w:r>
      <w:r w:rsidRPr="005B3C0C">
        <w:rPr>
          <w:szCs w:val="24"/>
          <w:vertAlign w:val="superscript"/>
        </w:rPr>
        <w:t>-2</w:t>
      </w:r>
      <w:r w:rsidRPr="005B3C0C">
        <w:rPr>
          <w:szCs w:val="24"/>
        </w:rPr>
        <w:t xml:space="preserve"> s</w:t>
      </w:r>
      <w:r w:rsidRPr="005B3C0C">
        <w:rPr>
          <w:szCs w:val="24"/>
          <w:vertAlign w:val="superscript"/>
        </w:rPr>
        <w:t>- 1</w:t>
      </w:r>
      <w:r w:rsidRPr="005B3C0C">
        <w:rPr>
          <w:szCs w:val="24"/>
        </w:rPr>
        <w:t>) that induce fluorescence but not photosynthesis, therefore enabling dark acclimated F</w:t>
      </w:r>
      <w:r w:rsidRPr="005B3C0C">
        <w:rPr>
          <w:szCs w:val="24"/>
          <w:vertAlign w:val="subscript"/>
        </w:rPr>
        <w:t xml:space="preserve">o </w:t>
      </w:r>
      <w:r w:rsidRPr="005B3C0C">
        <w:rPr>
          <w:szCs w:val="24"/>
        </w:rPr>
        <w:t xml:space="preserve">measurement. </w:t>
      </w:r>
    </w:p>
    <w:p w14:paraId="69624BB9" w14:textId="77777777" w:rsidR="005B3C0C" w:rsidRPr="005B3C0C" w:rsidRDefault="005B3C0C" w:rsidP="005B3C0C">
      <w:pPr>
        <w:spacing w:line="360" w:lineRule="auto"/>
      </w:pPr>
      <w:r w:rsidRPr="005B3C0C">
        <w:t xml:space="preserve">In this protocol, a parallel series of cultures were grown using the treatments and growth conditions described in Section 5.2.2. Samples were taken immediately before </w:t>
      </w:r>
      <w:r w:rsidRPr="005B3C0C">
        <w:lastRenderedPageBreak/>
        <w:t>resuspension (LOG), followed by 24, 48, 96 and 144 hours after resuspension. A sample of 2.2 x 10</w:t>
      </w:r>
      <w:r w:rsidRPr="005B3C0C">
        <w:rPr>
          <w:vertAlign w:val="superscript"/>
        </w:rPr>
        <w:t>8</w:t>
      </w:r>
      <w:r w:rsidRPr="005B3C0C">
        <w:t xml:space="preserve"> cells was needed for two technical replicates, to achieve the minimum steady state fluorescence signal needed (150 mV). Cell density at these time points was measured (as described in Section 2.5.2) and appropriate quantity of sample was aseptically taken from each culture and transferred to 50 ml Falcon tubes. The tubes were centrifuged (1250 </w:t>
      </w:r>
      <w:r w:rsidRPr="005B3C0C">
        <w:rPr>
          <w:i/>
        </w:rPr>
        <w:t>g</w:t>
      </w:r>
      <w:r w:rsidRPr="005B3C0C">
        <w:t>, 5 minutes, 15°C) and supernatant was poured into a fresh 50 ml Falcon tube. The cell pellet was resuspended to a volume of 4 ml at a cell density of 5.67 x 10</w:t>
      </w:r>
      <w:r w:rsidRPr="005B3C0C">
        <w:rPr>
          <w:vertAlign w:val="superscript"/>
        </w:rPr>
        <w:t>7</w:t>
      </w:r>
      <w:r w:rsidRPr="005B3C0C">
        <w:t xml:space="preserve"> cells using the separated supernatant. The 4 ml concentrate was separated into 2 x 2 ml aliquots, which were transferred to 2 wells of a 6 well plate (Costar®, Corning®). After transferring 3 biological replicates, the plate was placed in a Maxi IMAGING-PAM chlorophyll fluorimeter, fitted with an IMAG-MAX/LR measuring head (Heinz Waltz GmBh). The plate was covered with a dense thread black cloth and the fluorimeter hood was closed. The algae were left to acclimate to the dark for 30 minutes. Once dark acclimated the cloth was removed and the measuring light was turned on. A saturation pulse was initiated and the F</w:t>
      </w:r>
      <w:r w:rsidRPr="005B3C0C">
        <w:rPr>
          <w:vertAlign w:val="subscript"/>
        </w:rPr>
        <w:t xml:space="preserve">o </w:t>
      </w:r>
      <w:r w:rsidRPr="005B3C0C">
        <w:t>and F</w:t>
      </w:r>
      <w:r w:rsidRPr="005B3C0C">
        <w:rPr>
          <w:vertAlign w:val="subscript"/>
        </w:rPr>
        <w:t>m</w:t>
      </w:r>
      <w:r w:rsidRPr="005B3C0C">
        <w:t xml:space="preserve"> were recorded using ImagingWinGigE software. The equipment settings used for analysis were; Special Saturation Pulse (SP) routine settings, ML 3, Gain 20, Frequency 2, Damping 2. </w:t>
      </w:r>
    </w:p>
    <w:p w14:paraId="7AFFEDB1" w14:textId="77777777" w:rsidR="005B3C0C" w:rsidRPr="005B3C0C" w:rsidRDefault="00351CDB" w:rsidP="005B3C0C">
      <w:pPr>
        <w:pStyle w:val="Heading3"/>
        <w:spacing w:after="120" w:line="360" w:lineRule="auto"/>
        <w:rPr>
          <w:b w:val="0"/>
          <w:color w:val="auto"/>
        </w:rPr>
      </w:pPr>
      <w:r>
        <w:rPr>
          <w:b w:val="0"/>
          <w:color w:val="auto"/>
        </w:rPr>
        <w:t xml:space="preserve">  </w:t>
      </w:r>
      <w:bookmarkStart w:id="86" w:name="_Toc462059803"/>
      <w:r w:rsidR="005B3C0C" w:rsidRPr="005B3C0C">
        <w:rPr>
          <w:b w:val="0"/>
          <w:color w:val="auto"/>
        </w:rPr>
        <w:t>RNA extraction</w:t>
      </w:r>
      <w:bookmarkEnd w:id="86"/>
    </w:p>
    <w:p w14:paraId="474E984F" w14:textId="77777777" w:rsidR="005B3C0C" w:rsidRPr="005B3C0C" w:rsidRDefault="005B3C0C" w:rsidP="005B3C0C">
      <w:pPr>
        <w:spacing w:line="360" w:lineRule="auto"/>
      </w:pPr>
      <w:r w:rsidRPr="005B3C0C">
        <w:t xml:space="preserve">The method of RNA extraction was adapted from </w:t>
      </w:r>
      <w:r w:rsidR="00BD03EC" w:rsidRPr="005B3C0C">
        <w:fldChar w:fldCharType="begin"/>
      </w:r>
      <w:r w:rsidR="00790A49">
        <w:instrText xml:space="preserve"> ADDIN ZOTERO_ITEM CSL_CITATION {"citationID":"1msorjqkbb","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sensiti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Pr="005B3C0C">
        <w:t xml:space="preserve">Goodenough </w:t>
      </w:r>
      <w:r w:rsidR="00490409" w:rsidRPr="00490409">
        <w:rPr>
          <w:i/>
        </w:rPr>
        <w:t>et al</w:t>
      </w:r>
      <w:r w:rsidRPr="005B3C0C">
        <w:t>. (2014)</w:t>
      </w:r>
      <w:r w:rsidR="00BD03EC" w:rsidRPr="005B3C0C">
        <w:fldChar w:fldCharType="end"/>
      </w:r>
      <w:r w:rsidRPr="005B3C0C">
        <w:t xml:space="preserve"> using a commercial RNA extraction kit (Purlink™ RNA Mini, Ambion®, Life Technologies) coupled with TRIzol® reagent (Ambion®, Life Technologies). In order to avoid RNase contamination all consumables used were RNAase free; equipment, work surfaces and gloves were treated with RNaseZap® (ThermoFisher Scientific). In this protocol, a 10 ml aliquot of culture was transferred, at the time points indicated in Figure </w:t>
      </w:r>
      <w:r w:rsidR="00351CDB">
        <w:t>46</w:t>
      </w:r>
      <w:r w:rsidRPr="005B3C0C">
        <w:t xml:space="preserve">, to a 15 ml Falcon tube and centrifuged at 2500 </w:t>
      </w:r>
      <w:r w:rsidRPr="005B3C0C">
        <w:rPr>
          <w:i/>
        </w:rPr>
        <w:t>g</w:t>
      </w:r>
      <w:r w:rsidRPr="005B3C0C">
        <w:t xml:space="preserve"> for 5 minutes at 15°C. The supernatant was immediately removed and the pellets were snap frozen in liquid N</w:t>
      </w:r>
      <w:r w:rsidRPr="005B3C0C">
        <w:rPr>
          <w:vertAlign w:val="subscript"/>
        </w:rPr>
        <w:t xml:space="preserve">2 </w:t>
      </w:r>
      <w:r w:rsidRPr="005B3C0C">
        <w:t xml:space="preserve">and stored at -80°C. No more than 3 samples were processed at any one time. </w:t>
      </w:r>
    </w:p>
    <w:p w14:paraId="2D35F607" w14:textId="77777777" w:rsidR="005B3C0C" w:rsidRPr="005B3C0C" w:rsidRDefault="005B3C0C" w:rsidP="005B3C0C">
      <w:pPr>
        <w:spacing w:line="360" w:lineRule="auto"/>
      </w:pPr>
      <w:r w:rsidRPr="005B3C0C">
        <w:t>For RNA extraction, the samples were thawed at room temperature for 5 minutes. An 800</w:t>
      </w:r>
      <w:r w:rsidRPr="005B3C0C">
        <w:rPr>
          <w:rFonts w:cs="Arial"/>
          <w:szCs w:val="24"/>
          <w:shd w:val="clear" w:color="auto" w:fill="FFFFFF"/>
        </w:rPr>
        <w:t xml:space="preserve"> µ</w:t>
      </w:r>
      <w:r w:rsidRPr="005B3C0C">
        <w:rPr>
          <w:szCs w:val="24"/>
        </w:rPr>
        <w:t>l</w:t>
      </w:r>
      <w:r w:rsidRPr="005B3C0C">
        <w:t xml:space="preserve"> aliquot of TRIzol® reagent was added to the 15 ml Falcon tube, following complete homogenisation of the pellet by gentle pipette</w:t>
      </w:r>
      <w:r w:rsidRPr="005B3C0C">
        <w:rPr>
          <w:szCs w:val="24"/>
        </w:rPr>
        <w:t xml:space="preserve"> </w:t>
      </w:r>
      <w:r w:rsidRPr="005B3C0C">
        <w:rPr>
          <w:rFonts w:cs="Arial"/>
          <w:szCs w:val="24"/>
          <w:shd w:val="clear" w:color="auto" w:fill="FFFFFF"/>
        </w:rPr>
        <w:t>trituration</w:t>
      </w:r>
      <w:r w:rsidRPr="005B3C0C">
        <w:t xml:space="preserve">. The sample was left to incubate for 5 minutes at room temperature to allow for complete dissociation of </w:t>
      </w:r>
      <w:r w:rsidRPr="005B3C0C">
        <w:lastRenderedPageBreak/>
        <w:t xml:space="preserve">nucleoprotein complexes. Following incubation, the sample was centrifuged at 600 </w:t>
      </w:r>
      <w:r w:rsidRPr="005B3C0C">
        <w:rPr>
          <w:i/>
        </w:rPr>
        <w:t>g</w:t>
      </w:r>
      <w:r w:rsidRPr="005B3C0C">
        <w:t xml:space="preserve"> for 2 minutes at 15°C to remove starch. Two 400</w:t>
      </w:r>
      <w:r w:rsidRPr="005B3C0C">
        <w:rPr>
          <w:rFonts w:cs="Arial"/>
          <w:szCs w:val="24"/>
          <w:shd w:val="clear" w:color="auto" w:fill="FFFFFF"/>
        </w:rPr>
        <w:t xml:space="preserve"> μ</w:t>
      </w:r>
      <w:r w:rsidRPr="005B3C0C">
        <w:rPr>
          <w:szCs w:val="24"/>
        </w:rPr>
        <w:t>l</w:t>
      </w:r>
      <w:r w:rsidRPr="005B3C0C">
        <w:t xml:space="preserve"> aliquots of the sample supernatant were transferred separately to 2 x 1.5 ml Phase Lock Gel Heavy tubes (5-Prime) followed by 80 </w:t>
      </w:r>
      <w:r w:rsidRPr="005B3C0C">
        <w:rPr>
          <w:rFonts w:cs="Arial"/>
          <w:szCs w:val="24"/>
          <w:shd w:val="clear" w:color="auto" w:fill="FFFFFF"/>
        </w:rPr>
        <w:t>μ</w:t>
      </w:r>
      <w:r w:rsidRPr="005B3C0C">
        <w:rPr>
          <w:szCs w:val="24"/>
        </w:rPr>
        <w:t xml:space="preserve">l of chloroform. The sample was separated due to the limited capacity of the tubes. The tubes were vigorously shaken by hand for 15 seconds to mix the chloroform and TRIzol® layers (vortexing can lead to DNA contamination). The tubes were left to incubate at room temperature for 5 minutes then centrifuged at 12,000 </w:t>
      </w:r>
      <w:r w:rsidRPr="005B3C0C">
        <w:rPr>
          <w:i/>
          <w:szCs w:val="24"/>
        </w:rPr>
        <w:t>g</w:t>
      </w:r>
      <w:r w:rsidRPr="005B3C0C">
        <w:rPr>
          <w:szCs w:val="24"/>
        </w:rPr>
        <w:t xml:space="preserve"> for 15 minutes at 4</w:t>
      </w:r>
      <w:r w:rsidRPr="005B3C0C">
        <w:t xml:space="preserve">°C. </w:t>
      </w:r>
    </w:p>
    <w:p w14:paraId="0A2C3088" w14:textId="77777777" w:rsidR="005B3C0C" w:rsidRPr="005B3C0C" w:rsidRDefault="005B3C0C" w:rsidP="005B3C0C">
      <w:pPr>
        <w:spacing w:line="360" w:lineRule="auto"/>
        <w:rPr>
          <w:szCs w:val="24"/>
        </w:rPr>
      </w:pPr>
      <w:r w:rsidRPr="005B3C0C">
        <w:t>For RNA purification, following centrifugation, 175</w:t>
      </w:r>
      <w:r w:rsidRPr="005B3C0C">
        <w:rPr>
          <w:rFonts w:cs="Arial"/>
          <w:szCs w:val="24"/>
          <w:shd w:val="clear" w:color="auto" w:fill="FFFFFF"/>
        </w:rPr>
        <w:t xml:space="preserve"> µ</w:t>
      </w:r>
      <w:r w:rsidRPr="005B3C0C">
        <w:rPr>
          <w:szCs w:val="24"/>
        </w:rPr>
        <w:t>l of the</w:t>
      </w:r>
      <w:r w:rsidRPr="005B3C0C">
        <w:t xml:space="preserve"> clear upper phase (containing RNA) from each of the sample tubes was combined into a fresh 1.5 ml microcentrifuge tube. This was followed by the addition of 350 </w:t>
      </w:r>
      <w:r w:rsidRPr="005B3C0C">
        <w:rPr>
          <w:rFonts w:cs="Arial"/>
          <w:szCs w:val="24"/>
          <w:shd w:val="clear" w:color="auto" w:fill="FFFFFF"/>
        </w:rPr>
        <w:t>µ</w:t>
      </w:r>
      <w:r w:rsidRPr="005B3C0C">
        <w:rPr>
          <w:szCs w:val="24"/>
        </w:rPr>
        <w:t>l of freshly prepared (with RNase-Free dH</w:t>
      </w:r>
      <w:r w:rsidRPr="005B3C0C">
        <w:rPr>
          <w:szCs w:val="24"/>
          <w:vertAlign w:val="subscript"/>
        </w:rPr>
        <w:t>2</w:t>
      </w:r>
      <w:r w:rsidRPr="005B3C0C">
        <w:rPr>
          <w:szCs w:val="24"/>
        </w:rPr>
        <w:t xml:space="preserve">0, GEO Dharmacon) 70% ethanol to obtain a final concentration of 35% ethanol. The 700 </w:t>
      </w:r>
      <w:r w:rsidRPr="005B3C0C">
        <w:rPr>
          <w:rFonts w:cs="Arial"/>
          <w:szCs w:val="24"/>
          <w:shd w:val="clear" w:color="auto" w:fill="FFFFFF"/>
        </w:rPr>
        <w:t>µ</w:t>
      </w:r>
      <w:r w:rsidRPr="005B3C0C">
        <w:rPr>
          <w:szCs w:val="24"/>
        </w:rPr>
        <w:t xml:space="preserve">l mixture was subsequently transferred to a spin cartridge (Purelink™ kit) and centrifuged at 12,000 </w:t>
      </w:r>
      <w:r w:rsidRPr="005B3C0C">
        <w:rPr>
          <w:i/>
          <w:szCs w:val="24"/>
        </w:rPr>
        <w:t>g</w:t>
      </w:r>
      <w:r w:rsidRPr="005B3C0C">
        <w:rPr>
          <w:szCs w:val="24"/>
        </w:rPr>
        <w:t xml:space="preserve"> 15 seconds at 15°C to bind the RNA onto the spin column. The flow-through was discarded by pipetting rather than decanting to reduce phenol contamination. A 350</w:t>
      </w:r>
      <w:r w:rsidRPr="005B3C0C">
        <w:rPr>
          <w:rFonts w:cs="Arial"/>
          <w:szCs w:val="24"/>
          <w:shd w:val="clear" w:color="auto" w:fill="FFFFFF"/>
        </w:rPr>
        <w:t xml:space="preserve"> µ</w:t>
      </w:r>
      <w:r w:rsidRPr="005B3C0C">
        <w:rPr>
          <w:szCs w:val="24"/>
        </w:rPr>
        <w:t xml:space="preserve">l aliquot of Wash Buffer I (Purelink™ kit) was added to the spin cartridge. The tube was inverted slowly 10 times and left to incubate for 2 minutes before being centrifuged again at 12,000 </w:t>
      </w:r>
      <w:r w:rsidRPr="005B3C0C">
        <w:rPr>
          <w:i/>
          <w:szCs w:val="24"/>
        </w:rPr>
        <w:t>g</w:t>
      </w:r>
      <w:r w:rsidRPr="005B3C0C">
        <w:rPr>
          <w:szCs w:val="24"/>
        </w:rPr>
        <w:t xml:space="preserve"> 15 seconds at 15°C. Following </w:t>
      </w:r>
      <w:r w:rsidR="00E827BE" w:rsidRPr="005B3C0C">
        <w:rPr>
          <w:szCs w:val="24"/>
        </w:rPr>
        <w:t>centrifugation,</w:t>
      </w:r>
      <w:r w:rsidRPr="005B3C0C">
        <w:rPr>
          <w:szCs w:val="24"/>
        </w:rPr>
        <w:t xml:space="preserve"> the spin cartridge was placed in a new collection tube (Purelink™ kit) and 80</w:t>
      </w:r>
      <w:r w:rsidRPr="005B3C0C">
        <w:rPr>
          <w:rFonts w:cs="Arial"/>
          <w:szCs w:val="24"/>
          <w:shd w:val="clear" w:color="auto" w:fill="FFFFFF"/>
        </w:rPr>
        <w:t xml:space="preserve"> µ</w:t>
      </w:r>
      <w:r w:rsidRPr="005B3C0C">
        <w:rPr>
          <w:szCs w:val="24"/>
        </w:rPr>
        <w:t xml:space="preserve">l Purelink DNase solution (freshly prepared, 8 </w:t>
      </w:r>
      <w:r w:rsidRPr="005B3C0C">
        <w:rPr>
          <w:rFonts w:cs="Arial"/>
          <w:szCs w:val="24"/>
          <w:shd w:val="clear" w:color="auto" w:fill="FFFFFF"/>
        </w:rPr>
        <w:t>µ</w:t>
      </w:r>
      <w:r w:rsidRPr="005B3C0C">
        <w:rPr>
          <w:szCs w:val="24"/>
        </w:rPr>
        <w:t xml:space="preserve">l 10 x DNAse I Reaction buffer, 10 </w:t>
      </w:r>
      <w:r w:rsidRPr="005B3C0C">
        <w:rPr>
          <w:rFonts w:cs="Arial"/>
          <w:szCs w:val="24"/>
          <w:shd w:val="clear" w:color="auto" w:fill="FFFFFF"/>
        </w:rPr>
        <w:t>µ</w:t>
      </w:r>
      <w:r w:rsidRPr="005B3C0C">
        <w:rPr>
          <w:szCs w:val="24"/>
        </w:rPr>
        <w:t>l DNase, 62</w:t>
      </w:r>
      <w:r w:rsidRPr="005B3C0C">
        <w:rPr>
          <w:rFonts w:cs="Arial"/>
          <w:szCs w:val="24"/>
          <w:shd w:val="clear" w:color="auto" w:fill="FFFFFF"/>
        </w:rPr>
        <w:t xml:space="preserve"> µ</w:t>
      </w:r>
      <w:r w:rsidRPr="005B3C0C">
        <w:rPr>
          <w:szCs w:val="24"/>
        </w:rPr>
        <w:t>l RNase-free dH</w:t>
      </w:r>
      <w:r w:rsidRPr="005B3C0C">
        <w:rPr>
          <w:szCs w:val="24"/>
          <w:vertAlign w:val="subscript"/>
        </w:rPr>
        <w:t>2</w:t>
      </w:r>
      <w:r w:rsidRPr="005B3C0C">
        <w:rPr>
          <w:szCs w:val="24"/>
        </w:rPr>
        <w:t>0) was carefully pipetted onto the centre of spin cartridge filter surface and incubated for 15 minutes at room temperature to degrade any DNA present in the sample. After the incubation period 620</w:t>
      </w:r>
      <w:r w:rsidRPr="005B3C0C">
        <w:rPr>
          <w:rFonts w:cs="Arial"/>
          <w:szCs w:val="24"/>
          <w:shd w:val="clear" w:color="auto" w:fill="FFFFFF"/>
        </w:rPr>
        <w:t xml:space="preserve"> µ</w:t>
      </w:r>
      <w:r w:rsidRPr="005B3C0C">
        <w:rPr>
          <w:szCs w:val="24"/>
        </w:rPr>
        <w:t xml:space="preserve">l Wash Buffer I was added to the tube. The tube was inverted slowly 10 times, left to incubate for 2 minutes, and centrifuged again at 12,000 </w:t>
      </w:r>
      <w:r w:rsidRPr="005B3C0C">
        <w:rPr>
          <w:i/>
          <w:szCs w:val="24"/>
        </w:rPr>
        <w:t>g</w:t>
      </w:r>
      <w:r w:rsidRPr="005B3C0C">
        <w:rPr>
          <w:szCs w:val="24"/>
        </w:rPr>
        <w:t xml:space="preserve"> 15 seconds at 15°C.</w:t>
      </w:r>
    </w:p>
    <w:p w14:paraId="5C4E778B" w14:textId="77777777" w:rsidR="005B3C0C" w:rsidRPr="005B3C0C" w:rsidRDefault="005B3C0C" w:rsidP="005B3C0C">
      <w:pPr>
        <w:spacing w:line="360" w:lineRule="auto"/>
      </w:pPr>
      <w:r w:rsidRPr="005B3C0C">
        <w:rPr>
          <w:szCs w:val="24"/>
        </w:rPr>
        <w:t>For the final wash step the spin cartridge was then inserted into new collection tube. A 500</w:t>
      </w:r>
      <w:r w:rsidRPr="005B3C0C">
        <w:rPr>
          <w:rFonts w:cs="Arial"/>
          <w:szCs w:val="24"/>
          <w:shd w:val="clear" w:color="auto" w:fill="FFFFFF"/>
        </w:rPr>
        <w:t xml:space="preserve"> µ</w:t>
      </w:r>
      <w:r w:rsidRPr="005B3C0C">
        <w:rPr>
          <w:szCs w:val="24"/>
        </w:rPr>
        <w:t xml:space="preserve">l aliquot of Wash Buffer II (with ethanol) was added to the tube. The tube was inverted slowly 10 times and left to incubate for 2 minutes before being centrifuged again at 12,000 </w:t>
      </w:r>
      <w:r w:rsidRPr="005B3C0C">
        <w:rPr>
          <w:i/>
          <w:szCs w:val="24"/>
        </w:rPr>
        <w:t>g</w:t>
      </w:r>
      <w:r w:rsidRPr="005B3C0C">
        <w:rPr>
          <w:szCs w:val="24"/>
        </w:rPr>
        <w:t xml:space="preserve"> 15 seconds at 15°C. The flow-through was discarded (via pipetting) and the wash step was repeated once. The empty spin cartridge was centrifuged again at 12,000 g 1 minute at 15°C to remove excess ethanol. The spin cartridge was placed in </w:t>
      </w:r>
      <w:r w:rsidRPr="005B3C0C">
        <w:rPr>
          <w:szCs w:val="24"/>
        </w:rPr>
        <w:lastRenderedPageBreak/>
        <w:t xml:space="preserve">a recovery tube (Purelink™ kit) and left to incubate for 2 minutes with the lid open to allow any excess ethanol to evaporate. </w:t>
      </w:r>
      <w:r w:rsidRPr="005B3C0C">
        <w:t xml:space="preserve">The RNA was then eluted by adding 30 </w:t>
      </w:r>
      <w:r w:rsidRPr="005B3C0C">
        <w:rPr>
          <w:rFonts w:cs="Arial"/>
          <w:szCs w:val="24"/>
          <w:shd w:val="clear" w:color="auto" w:fill="FFFFFF"/>
        </w:rPr>
        <w:t>µ</w:t>
      </w:r>
      <w:r w:rsidRPr="005B3C0C">
        <w:rPr>
          <w:szCs w:val="24"/>
        </w:rPr>
        <w:t>l of TE buffer (freshly prepared with RNase free dH</w:t>
      </w:r>
      <w:r w:rsidRPr="005B3C0C">
        <w:rPr>
          <w:szCs w:val="24"/>
          <w:vertAlign w:val="subscript"/>
        </w:rPr>
        <w:t>2</w:t>
      </w:r>
      <w:r w:rsidRPr="005B3C0C">
        <w:rPr>
          <w:szCs w:val="24"/>
        </w:rPr>
        <w:t xml:space="preserve">0 and RNase free TE buffer x 100, pH 8, Invitrogen™). The elution buffer was left to incubate for 5 minutes before being centrifuged at 12,000 </w:t>
      </w:r>
      <w:r w:rsidRPr="005B3C0C">
        <w:rPr>
          <w:i/>
          <w:szCs w:val="24"/>
        </w:rPr>
        <w:t>g</w:t>
      </w:r>
      <w:r w:rsidRPr="005B3C0C">
        <w:rPr>
          <w:szCs w:val="24"/>
        </w:rPr>
        <w:t xml:space="preserve"> 2 minutes at 15°C. </w:t>
      </w:r>
    </w:p>
    <w:p w14:paraId="494CFACB" w14:textId="77777777" w:rsidR="005B3C0C" w:rsidRPr="005B3C0C" w:rsidRDefault="00351CDB" w:rsidP="005B3C0C">
      <w:pPr>
        <w:pStyle w:val="Heading3"/>
        <w:spacing w:after="120" w:line="360" w:lineRule="auto"/>
        <w:rPr>
          <w:b w:val="0"/>
          <w:color w:val="auto"/>
        </w:rPr>
      </w:pPr>
      <w:r>
        <w:rPr>
          <w:b w:val="0"/>
          <w:color w:val="auto"/>
        </w:rPr>
        <w:t xml:space="preserve">  </w:t>
      </w:r>
      <w:bookmarkStart w:id="87" w:name="_Toc462059804"/>
      <w:r w:rsidR="005B3C0C" w:rsidRPr="005B3C0C">
        <w:rPr>
          <w:b w:val="0"/>
          <w:color w:val="auto"/>
        </w:rPr>
        <w:t>RNA quantification and purity determination</w:t>
      </w:r>
      <w:bookmarkEnd w:id="87"/>
    </w:p>
    <w:p w14:paraId="293E1BC8" w14:textId="77777777" w:rsidR="005B3C0C" w:rsidRPr="005B3C0C" w:rsidRDefault="005B3C0C" w:rsidP="005B3C0C">
      <w:pPr>
        <w:spacing w:line="360" w:lineRule="auto"/>
        <w:rPr>
          <w:szCs w:val="24"/>
        </w:rPr>
      </w:pPr>
      <w:r w:rsidRPr="005B3C0C">
        <w:t xml:space="preserve">RNA quality was assessed using a </w:t>
      </w:r>
      <w:r w:rsidRPr="005B3C0C">
        <w:rPr>
          <w:szCs w:val="24"/>
        </w:rPr>
        <w:t>nanospectrophotometer (Jenway Genova Nano, Bibby Scientific) with the same protocol as described in Section 3.2.2.4. In this protocol RNA quantification was selected from the instrument menu and absorbances at 260, 280, 230 and 320 nm were determined. RNA concentration was calculated using the following equation:</w:t>
      </w:r>
    </w:p>
    <w:p w14:paraId="4EBC9FEC" w14:textId="77777777" w:rsidR="005B3C0C" w:rsidRPr="005B3C0C" w:rsidRDefault="005B3C0C" w:rsidP="005B3C0C">
      <w:pPr>
        <w:spacing w:line="360" w:lineRule="auto"/>
        <w:rPr>
          <w:rFonts w:eastAsiaTheme="minorEastAsia"/>
          <w:szCs w:val="24"/>
        </w:rPr>
      </w:pPr>
      <m:oMath>
        <m:r>
          <m:rPr>
            <m:sty m:val="p"/>
          </m:rPr>
          <w:rPr>
            <w:rFonts w:ascii="Cambria Math" w:hAnsi="Cambria Math"/>
            <w:szCs w:val="24"/>
          </w:rPr>
          <m:t>R</m:t>
        </m:r>
        <m:r>
          <m:rPr>
            <m:nor/>
          </m:rPr>
          <w:rPr>
            <w:szCs w:val="24"/>
          </w:rPr>
          <m:t xml:space="preserve">NA conc. </m:t>
        </m:r>
        <m:d>
          <m:dPr>
            <m:ctrlPr>
              <w:rPr>
                <w:rFonts w:ascii="Cambria Math" w:hAnsi="Cambria Math" w:cs="Times New Roman"/>
                <w:szCs w:val="24"/>
              </w:rPr>
            </m:ctrlPr>
          </m:dPr>
          <m:e>
            <m:r>
              <m:rPr>
                <m:nor/>
              </m:rPr>
              <w:rPr>
                <w:szCs w:val="24"/>
              </w:rPr>
              <m:t xml:space="preserve">ng </m:t>
            </m:r>
            <m:sSup>
              <m:sSupPr>
                <m:ctrlPr>
                  <w:rPr>
                    <w:rFonts w:ascii="Cambria Math" w:hAnsi="Cambria Math" w:cs="Times New Roman"/>
                    <w:szCs w:val="24"/>
                  </w:rPr>
                </m:ctrlPr>
              </m:sSupPr>
              <m:e>
                <m:r>
                  <m:rPr>
                    <m:nor/>
                  </m:rPr>
                  <w:rPr>
                    <w:szCs w:val="24"/>
                  </w:rPr>
                  <m:t xml:space="preserve"> µl</m:t>
                </m:r>
              </m:e>
              <m:sup>
                <m:r>
                  <m:rPr>
                    <m:nor/>
                  </m:rPr>
                  <w:rPr>
                    <w:szCs w:val="24"/>
                  </w:rPr>
                  <m:t>-1</m:t>
                </m:r>
              </m:sup>
            </m:sSup>
          </m:e>
        </m:d>
        <m:r>
          <m:rPr>
            <m:nor/>
          </m:rPr>
          <w:rPr>
            <w:szCs w:val="24"/>
          </w:rPr>
          <m:t xml:space="preserve">= </m:t>
        </m:r>
        <m:f>
          <m:fPr>
            <m:ctrlPr>
              <w:rPr>
                <w:rFonts w:ascii="Cambria Math" w:hAnsi="Cambria Math" w:cs="Times New Roman"/>
                <w:i/>
                <w:szCs w:val="24"/>
              </w:rPr>
            </m:ctrlPr>
          </m:fPr>
          <m:num>
            <m:d>
              <m:dPr>
                <m:ctrlPr>
                  <w:rPr>
                    <w:rFonts w:ascii="Cambria Math" w:hAnsi="Cambria Math" w:cs="Times New Roman"/>
                    <w:i/>
                    <w:szCs w:val="24"/>
                  </w:rPr>
                </m:ctrlPr>
              </m:dPr>
              <m:e>
                <m:sSub>
                  <m:sSubPr>
                    <m:ctrlPr>
                      <w:rPr>
                        <w:rFonts w:ascii="Cambria Math" w:hAnsi="Cambria Math" w:cs="Times New Roman"/>
                        <w:szCs w:val="24"/>
                      </w:rPr>
                    </m:ctrlPr>
                  </m:sSubPr>
                  <m:e>
                    <m:sSub>
                      <m:sSubPr>
                        <m:ctrlPr>
                          <w:rPr>
                            <w:rFonts w:ascii="Cambria Math" w:hAnsi="Cambria Math" w:cs="Times New Roman"/>
                            <w:szCs w:val="24"/>
                          </w:rPr>
                        </m:ctrlPr>
                      </m:sSubPr>
                      <m:e>
                        <m:r>
                          <w:rPr>
                            <w:rFonts w:ascii="Cambria Math" w:hAnsi="Cambria Math"/>
                            <w:szCs w:val="24"/>
                          </w:rPr>
                          <m:t>A</m:t>
                        </m:r>
                      </m:e>
                      <m:sub>
                        <m:r>
                          <w:rPr>
                            <w:rFonts w:ascii="Cambria Math" w:hAnsi="Cambria Math"/>
                            <w:szCs w:val="24"/>
                          </w:rPr>
                          <m:t>260</m:t>
                        </m:r>
                      </m:sub>
                    </m:sSub>
                    <m:r>
                      <w:rPr>
                        <w:rFonts w:ascii="Cambria Math" w:hAnsi="Cambria Math"/>
                        <w:szCs w:val="24"/>
                      </w:rPr>
                      <m:t>-A</m:t>
                    </m:r>
                  </m:e>
                  <m:sub>
                    <m:r>
                      <w:rPr>
                        <w:rFonts w:ascii="Cambria Math" w:hAnsi="Cambria Math"/>
                        <w:szCs w:val="24"/>
                      </w:rPr>
                      <m:t>320</m:t>
                    </m:r>
                  </m:sub>
                </m:sSub>
              </m:e>
            </m:d>
            <m:r>
              <w:rPr>
                <w:rFonts w:ascii="Cambria Math" w:hAnsi="Cambria Math" w:cs="Times New Roman"/>
                <w:szCs w:val="24"/>
              </w:rPr>
              <m:t xml:space="preserve"> ×40</m:t>
            </m:r>
          </m:num>
          <m:den>
            <m:r>
              <w:rPr>
                <w:rFonts w:ascii="Cambria Math" w:hAnsi="Cambria Math" w:cs="Times New Roman"/>
                <w:szCs w:val="24"/>
              </w:rPr>
              <m:t>0.02</m:t>
            </m:r>
          </m:den>
        </m:f>
      </m:oMath>
      <w:r w:rsidRPr="005B3C0C">
        <w:rPr>
          <w:rFonts w:eastAsiaTheme="minorEastAsia"/>
          <w:szCs w:val="24"/>
        </w:rPr>
        <w:tab/>
      </w:r>
      <w:r w:rsidRPr="005B3C0C">
        <w:rPr>
          <w:rFonts w:eastAsiaTheme="minorEastAsia"/>
          <w:szCs w:val="24"/>
        </w:rPr>
        <w:tab/>
      </w:r>
      <w:r w:rsidRPr="005B3C0C">
        <w:rPr>
          <w:rFonts w:eastAsiaTheme="minorEastAsia"/>
          <w:szCs w:val="24"/>
        </w:rPr>
        <w:tab/>
      </w:r>
      <w:r w:rsidRPr="005B3C0C">
        <w:rPr>
          <w:rFonts w:eastAsiaTheme="minorEastAsia"/>
          <w:szCs w:val="24"/>
        </w:rPr>
        <w:tab/>
        <w:t xml:space="preserve">   </w:t>
      </w:r>
      <w:r w:rsidR="00351CDB">
        <w:rPr>
          <w:rFonts w:eastAsiaTheme="minorEastAsia"/>
          <w:szCs w:val="24"/>
        </w:rPr>
        <w:tab/>
      </w:r>
      <w:r w:rsidRPr="005B3C0C">
        <w:rPr>
          <w:rFonts w:eastAsiaTheme="minorEastAsia"/>
          <w:szCs w:val="24"/>
        </w:rPr>
        <w:t xml:space="preserve"> Equation </w:t>
      </w:r>
      <w:r w:rsidR="00351CDB">
        <w:rPr>
          <w:rFonts w:eastAsiaTheme="minorEastAsia"/>
          <w:szCs w:val="24"/>
        </w:rPr>
        <w:t>37</w:t>
      </w:r>
    </w:p>
    <w:p w14:paraId="354FF986" w14:textId="77777777" w:rsidR="005B3C0C" w:rsidRPr="005B3C0C" w:rsidRDefault="005B3C0C" w:rsidP="005B3C0C">
      <w:pPr>
        <w:spacing w:line="360" w:lineRule="auto"/>
        <w:rPr>
          <w:rFonts w:eastAsiaTheme="minorEastAsia"/>
          <w:szCs w:val="24"/>
        </w:rPr>
      </w:pPr>
      <w:r w:rsidRPr="005B3C0C">
        <w:rPr>
          <w:rFonts w:eastAsiaTheme="minorEastAsia"/>
          <w:szCs w:val="24"/>
        </w:rPr>
        <w:t>where, 40 converts absorbance to ng µl</w:t>
      </w:r>
      <w:r w:rsidRPr="005B3C0C">
        <w:rPr>
          <w:rFonts w:eastAsiaTheme="minorEastAsia"/>
          <w:szCs w:val="24"/>
          <w:vertAlign w:val="superscript"/>
        </w:rPr>
        <w:t>1</w:t>
      </w:r>
      <w:r w:rsidRPr="005B3C0C">
        <w:rPr>
          <w:rFonts w:eastAsiaTheme="minorEastAsia"/>
          <w:szCs w:val="24"/>
        </w:rPr>
        <w:t xml:space="preserve"> (</w:t>
      </w:r>
      <m:oMath>
        <m:sSub>
          <m:sSubPr>
            <m:ctrlPr>
              <w:rPr>
                <w:rFonts w:ascii="Cambria Math" w:hAnsi="Cambria Math" w:cs="Times New Roman"/>
                <w:szCs w:val="24"/>
              </w:rPr>
            </m:ctrlPr>
          </m:sSubPr>
          <m:e>
            <m:sSub>
              <m:sSubPr>
                <m:ctrlPr>
                  <w:rPr>
                    <w:rFonts w:ascii="Cambria Math" w:hAnsi="Cambria Math" w:cs="Times New Roman"/>
                    <w:szCs w:val="24"/>
                  </w:rPr>
                </m:ctrlPr>
              </m:sSubPr>
              <m:e>
                <m:r>
                  <m:rPr>
                    <m:sty m:val="p"/>
                  </m:rPr>
                  <w:rPr>
                    <w:rFonts w:ascii="Cambria Math" w:hAnsi="Cambria Math"/>
                    <w:szCs w:val="24"/>
                  </w:rPr>
                  <m:t>A</m:t>
                </m:r>
              </m:e>
              <m:sub>
                <m:r>
                  <m:rPr>
                    <m:sty m:val="p"/>
                  </m:rPr>
                  <w:rPr>
                    <w:rFonts w:ascii="Cambria Math" w:hAnsi="Cambria Math"/>
                    <w:szCs w:val="24"/>
                  </w:rPr>
                  <m:t xml:space="preserve">260- </m:t>
                </m:r>
              </m:sub>
            </m:sSub>
            <m:r>
              <m:rPr>
                <m:sty m:val="p"/>
              </m:rPr>
              <w:rPr>
                <w:rFonts w:ascii="Cambria Math" w:hAnsi="Cambria Math"/>
                <w:szCs w:val="24"/>
              </w:rPr>
              <m:t>A</m:t>
            </m:r>
          </m:e>
          <m:sub>
            <m:r>
              <m:rPr>
                <m:sty m:val="p"/>
              </m:rPr>
              <w:rPr>
                <w:rFonts w:ascii="Cambria Math" w:hAnsi="Cambria Math"/>
                <w:szCs w:val="24"/>
              </w:rPr>
              <m:t>320</m:t>
            </m:r>
          </m:sub>
        </m:sSub>
      </m:oMath>
      <w:r w:rsidRPr="005B3C0C">
        <w:rPr>
          <w:rFonts w:eastAsiaTheme="minorEastAsia"/>
          <w:szCs w:val="24"/>
        </w:rPr>
        <w:t xml:space="preserve"> = 1 = 40 </w:t>
      </w:r>
      <m:oMath>
        <m:r>
          <m:rPr>
            <m:sty m:val="p"/>
          </m:rPr>
          <w:rPr>
            <w:rFonts w:ascii="Cambria Math" w:hAnsi="Cambria Math"/>
            <w:szCs w:val="24"/>
          </w:rPr>
          <m:t xml:space="preserve">ng </m:t>
        </m:r>
        <m:sSup>
          <m:sSupPr>
            <m:ctrlPr>
              <w:rPr>
                <w:rFonts w:ascii="Cambria Math" w:hAnsi="Cambria Math" w:cs="Times New Roman"/>
                <w:szCs w:val="24"/>
              </w:rPr>
            </m:ctrlPr>
          </m:sSupPr>
          <m:e>
            <m:r>
              <m:rPr>
                <m:sty m:val="p"/>
              </m:rPr>
              <w:rPr>
                <w:rFonts w:ascii="Cambria Math" w:hAnsi="Cambria Math"/>
                <w:szCs w:val="24"/>
              </w:rPr>
              <m:t xml:space="preserve"> µl</m:t>
            </m:r>
          </m:e>
          <m:sup>
            <m:r>
              <m:rPr>
                <m:sty m:val="p"/>
              </m:rPr>
              <w:rPr>
                <w:rFonts w:ascii="Cambria Math" w:hAnsi="Cambria Math"/>
                <w:szCs w:val="24"/>
              </w:rPr>
              <m:t>-1</m:t>
            </m:r>
          </m:sup>
        </m:sSup>
      </m:oMath>
      <w:r w:rsidRPr="005B3C0C">
        <w:rPr>
          <w:rFonts w:eastAsiaTheme="minorEastAsia"/>
          <w:szCs w:val="24"/>
        </w:rPr>
        <w:t xml:space="preserve">), and 0.02 corrects for the 0.2 mm light path used. </w:t>
      </w:r>
    </w:p>
    <w:p w14:paraId="58246CE2" w14:textId="77777777" w:rsidR="005B3C0C" w:rsidRPr="005B3C0C" w:rsidRDefault="005B3C0C" w:rsidP="005B3C0C">
      <w:pPr>
        <w:spacing w:line="360" w:lineRule="auto"/>
        <w:rPr>
          <w:rFonts w:eastAsiaTheme="minorEastAsia"/>
          <w:szCs w:val="24"/>
        </w:rPr>
      </w:pPr>
      <w:r w:rsidRPr="005B3C0C">
        <w:rPr>
          <w:rFonts w:eastAsiaTheme="minorEastAsia"/>
          <w:szCs w:val="24"/>
        </w:rPr>
        <w:t>RNA purity was assessed using A</w:t>
      </w:r>
      <w:r w:rsidRPr="005B3C0C">
        <w:rPr>
          <w:rFonts w:eastAsiaTheme="minorEastAsia"/>
          <w:szCs w:val="24"/>
          <w:vertAlign w:val="subscript"/>
        </w:rPr>
        <w:t>260</w:t>
      </w:r>
      <w:r w:rsidRPr="005B3C0C">
        <w:rPr>
          <w:rFonts w:eastAsiaTheme="minorEastAsia"/>
          <w:szCs w:val="24"/>
        </w:rPr>
        <w:t>/A</w:t>
      </w:r>
      <w:r w:rsidRPr="005B3C0C">
        <w:rPr>
          <w:rFonts w:eastAsiaTheme="minorEastAsia"/>
          <w:szCs w:val="24"/>
          <w:vertAlign w:val="subscript"/>
        </w:rPr>
        <w:t xml:space="preserve">280 </w:t>
      </w:r>
      <w:r w:rsidRPr="005B3C0C">
        <w:rPr>
          <w:rFonts w:eastAsiaTheme="minorEastAsia"/>
          <w:szCs w:val="24"/>
        </w:rPr>
        <w:t xml:space="preserve">(Equation </w:t>
      </w:r>
      <w:r w:rsidR="00351CDB">
        <w:rPr>
          <w:rFonts w:eastAsiaTheme="minorEastAsia"/>
          <w:szCs w:val="24"/>
        </w:rPr>
        <w:t>38</w:t>
      </w:r>
      <w:r w:rsidRPr="005B3C0C">
        <w:rPr>
          <w:rFonts w:eastAsiaTheme="minorEastAsia"/>
          <w:szCs w:val="24"/>
        </w:rPr>
        <w:t>), to measure contamination from phenol and aromatic proteins, and A</w:t>
      </w:r>
      <w:r w:rsidRPr="005B3C0C">
        <w:rPr>
          <w:rFonts w:eastAsiaTheme="minorEastAsia"/>
          <w:szCs w:val="24"/>
          <w:vertAlign w:val="subscript"/>
        </w:rPr>
        <w:t>260</w:t>
      </w:r>
      <w:r w:rsidRPr="005B3C0C">
        <w:rPr>
          <w:rFonts w:eastAsiaTheme="minorEastAsia"/>
          <w:szCs w:val="24"/>
        </w:rPr>
        <w:t>/A</w:t>
      </w:r>
      <w:r w:rsidRPr="005B3C0C">
        <w:rPr>
          <w:rFonts w:eastAsiaTheme="minorEastAsia"/>
          <w:szCs w:val="24"/>
          <w:vertAlign w:val="subscript"/>
        </w:rPr>
        <w:t xml:space="preserve">230 </w:t>
      </w:r>
      <w:r w:rsidRPr="005B3C0C">
        <w:rPr>
          <w:rFonts w:eastAsiaTheme="minorEastAsia"/>
          <w:szCs w:val="24"/>
        </w:rPr>
        <w:t xml:space="preserve">(Equation </w:t>
      </w:r>
      <w:r w:rsidR="00351CDB">
        <w:rPr>
          <w:rFonts w:eastAsiaTheme="minorEastAsia"/>
          <w:szCs w:val="24"/>
        </w:rPr>
        <w:t>39</w:t>
      </w:r>
      <w:r w:rsidRPr="005B3C0C">
        <w:rPr>
          <w:rFonts w:eastAsiaTheme="minorEastAsia"/>
          <w:szCs w:val="24"/>
        </w:rPr>
        <w:t xml:space="preserve">), to determine contamination from sugars, salts or organic solvents. </w:t>
      </w:r>
    </w:p>
    <w:p w14:paraId="087206D4" w14:textId="77777777" w:rsidR="005B3C0C" w:rsidRPr="005B3C0C" w:rsidRDefault="005B3C0C" w:rsidP="005B3C0C">
      <w:pPr>
        <w:spacing w:line="360" w:lineRule="auto"/>
        <w:rPr>
          <w:szCs w:val="24"/>
        </w:rPr>
      </w:pPr>
      <m:oMath>
        <m:r>
          <m:rPr>
            <m:sty m:val="p"/>
          </m:rPr>
          <w:rPr>
            <w:rFonts w:ascii="Cambria Math" w:hAnsi="Cambria Math"/>
            <w:szCs w:val="24"/>
          </w:rPr>
          <m:t xml:space="preserve">Ratio </m:t>
        </m:r>
        <m:sSub>
          <m:sSubPr>
            <m:ctrlPr>
              <w:rPr>
                <w:rFonts w:ascii="Cambria Math" w:hAnsi="Cambria Math" w:cs="Times New Roman"/>
                <w:szCs w:val="24"/>
              </w:rPr>
            </m:ctrlPr>
          </m:sSubPr>
          <m:e>
            <m:r>
              <m:rPr>
                <m:sty m:val="p"/>
              </m:rPr>
              <w:rPr>
                <w:rFonts w:ascii="Cambria Math" w:hAnsi="Cambria Math"/>
                <w:szCs w:val="24"/>
              </w:rPr>
              <m:t>A</m:t>
            </m:r>
          </m:e>
          <m:sub>
            <m:r>
              <m:rPr>
                <m:sty m:val="p"/>
              </m:rPr>
              <w:rPr>
                <w:rFonts w:ascii="Cambria Math" w:hAnsi="Cambria Math"/>
                <w:szCs w:val="24"/>
              </w:rPr>
              <m:t xml:space="preserve">260 </m:t>
            </m:r>
          </m:sub>
        </m:sSub>
        <m:r>
          <m:rPr>
            <m:sty m:val="p"/>
          </m:rPr>
          <w:rPr>
            <w:rFonts w:ascii="Cambria Math" w:hAnsi="Cambria Math"/>
            <w:szCs w:val="24"/>
          </w:rPr>
          <m:t>/</m:t>
        </m:r>
        <m:sSub>
          <m:sSubPr>
            <m:ctrlPr>
              <w:rPr>
                <w:rFonts w:ascii="Cambria Math" w:hAnsi="Cambria Math" w:cs="Times New Roman"/>
                <w:szCs w:val="24"/>
              </w:rPr>
            </m:ctrlPr>
          </m:sSubPr>
          <m:e>
            <m:r>
              <m:rPr>
                <m:sty m:val="p"/>
              </m:rPr>
              <w:rPr>
                <w:rFonts w:ascii="Cambria Math" w:hAnsi="Cambria Math"/>
                <w:szCs w:val="24"/>
              </w:rPr>
              <m:t xml:space="preserve"> A</m:t>
            </m:r>
          </m:e>
          <m:sub>
            <m:r>
              <m:rPr>
                <m:sty m:val="p"/>
              </m:rPr>
              <w:rPr>
                <w:rFonts w:ascii="Cambria Math" w:hAnsi="Cambria Math"/>
                <w:szCs w:val="24"/>
              </w:rPr>
              <m:t xml:space="preserve">280 </m:t>
            </m:r>
          </m:sub>
        </m:sSub>
        <m:r>
          <m:rPr>
            <m:sty m:val="p"/>
          </m:rPr>
          <w:rPr>
            <w:rFonts w:ascii="Cambria Math" w:hAnsi="Cambria Math"/>
            <w:szCs w:val="24"/>
          </w:rPr>
          <m:t xml:space="preserve">= </m:t>
        </m:r>
        <m:f>
          <m:fPr>
            <m:ctrlPr>
              <w:rPr>
                <w:rFonts w:ascii="Cambria Math" w:hAnsi="Cambria Math" w:cs="Times New Roman"/>
                <w:i/>
                <w:szCs w:val="24"/>
              </w:rPr>
            </m:ctrlPr>
          </m:fPr>
          <m:num>
            <m:d>
              <m:dPr>
                <m:ctrlPr>
                  <w:rPr>
                    <w:rFonts w:ascii="Cambria Math" w:hAnsi="Cambria Math" w:cs="Times New Roman"/>
                    <w:i/>
                    <w:szCs w:val="24"/>
                  </w:rPr>
                </m:ctrlPr>
              </m:dPr>
              <m:e>
                <m:sSub>
                  <m:sSubPr>
                    <m:ctrlPr>
                      <w:rPr>
                        <w:rFonts w:ascii="Cambria Math" w:hAnsi="Cambria Math" w:cs="Times New Roman"/>
                        <w:szCs w:val="24"/>
                      </w:rPr>
                    </m:ctrlPr>
                  </m:sSubPr>
                  <m:e>
                    <m:sSub>
                      <m:sSubPr>
                        <m:ctrlPr>
                          <w:rPr>
                            <w:rFonts w:ascii="Cambria Math" w:hAnsi="Cambria Math" w:cs="Times New Roman"/>
                            <w:szCs w:val="24"/>
                          </w:rPr>
                        </m:ctrlPr>
                      </m:sSubPr>
                      <m:e>
                        <m:r>
                          <m:rPr>
                            <m:sty m:val="p"/>
                          </m:rPr>
                          <w:rPr>
                            <w:rFonts w:ascii="Cambria Math" w:hAnsi="Cambria Math"/>
                            <w:szCs w:val="24"/>
                          </w:rPr>
                          <m:t>A</m:t>
                        </m:r>
                      </m:e>
                      <m:sub>
                        <m:r>
                          <m:rPr>
                            <m:sty m:val="p"/>
                          </m:rPr>
                          <w:rPr>
                            <w:rFonts w:ascii="Cambria Math" w:hAnsi="Cambria Math"/>
                            <w:szCs w:val="24"/>
                          </w:rPr>
                          <m:t xml:space="preserve">260 </m:t>
                        </m:r>
                      </m:sub>
                    </m:sSub>
                    <m:r>
                      <m:rPr>
                        <m:sty m:val="p"/>
                      </m:rPr>
                      <w:rPr>
                        <w:rFonts w:ascii="Cambria Math" w:hAnsi="Cambria Math"/>
                        <w:szCs w:val="24"/>
                      </w:rPr>
                      <m:t>-</m:t>
                    </m:r>
                    <m:r>
                      <w:rPr>
                        <w:rFonts w:ascii="Cambria Math" w:hAnsi="Cambria Math"/>
                        <w:szCs w:val="24"/>
                      </w:rPr>
                      <m:t xml:space="preserve"> </m:t>
                    </m:r>
                    <m:r>
                      <m:rPr>
                        <m:sty m:val="p"/>
                      </m:rPr>
                      <w:rPr>
                        <w:rFonts w:ascii="Cambria Math" w:hAnsi="Cambria Math"/>
                        <w:szCs w:val="24"/>
                      </w:rPr>
                      <m:t>A</m:t>
                    </m:r>
                  </m:e>
                  <m:sub>
                    <m:r>
                      <m:rPr>
                        <m:sty m:val="p"/>
                      </m:rPr>
                      <w:rPr>
                        <w:rFonts w:ascii="Cambria Math" w:hAnsi="Cambria Math"/>
                        <w:szCs w:val="24"/>
                      </w:rPr>
                      <m:t>320</m:t>
                    </m:r>
                  </m:sub>
                </m:sSub>
              </m:e>
            </m:d>
          </m:num>
          <m:den>
            <m:d>
              <m:dPr>
                <m:ctrlPr>
                  <w:rPr>
                    <w:rFonts w:ascii="Cambria Math" w:hAnsi="Cambria Math" w:cs="Times New Roman"/>
                    <w:i/>
                    <w:szCs w:val="24"/>
                  </w:rPr>
                </m:ctrlPr>
              </m:dPr>
              <m:e>
                <m:sSub>
                  <m:sSubPr>
                    <m:ctrlPr>
                      <w:rPr>
                        <w:rFonts w:ascii="Cambria Math" w:hAnsi="Cambria Math" w:cs="Times New Roman"/>
                        <w:szCs w:val="24"/>
                      </w:rPr>
                    </m:ctrlPr>
                  </m:sSubPr>
                  <m:e>
                    <m:sSub>
                      <m:sSubPr>
                        <m:ctrlPr>
                          <w:rPr>
                            <w:rFonts w:ascii="Cambria Math" w:hAnsi="Cambria Math" w:cs="Times New Roman"/>
                            <w:szCs w:val="24"/>
                          </w:rPr>
                        </m:ctrlPr>
                      </m:sSubPr>
                      <m:e>
                        <m:r>
                          <m:rPr>
                            <m:sty m:val="p"/>
                          </m:rPr>
                          <w:rPr>
                            <w:rFonts w:ascii="Cambria Math" w:hAnsi="Cambria Math"/>
                            <w:szCs w:val="24"/>
                          </w:rPr>
                          <m:t>A</m:t>
                        </m:r>
                      </m:e>
                      <m:sub>
                        <m:r>
                          <m:rPr>
                            <m:sty m:val="p"/>
                          </m:rPr>
                          <w:rPr>
                            <w:rFonts w:ascii="Cambria Math" w:hAnsi="Cambria Math"/>
                            <w:szCs w:val="24"/>
                          </w:rPr>
                          <m:t>280 -</m:t>
                        </m:r>
                        <m:r>
                          <w:rPr>
                            <w:rFonts w:ascii="Cambria Math" w:hAnsi="Cambria Math"/>
                            <w:szCs w:val="24"/>
                          </w:rPr>
                          <m:t xml:space="preserve"> </m:t>
                        </m:r>
                      </m:sub>
                    </m:sSub>
                    <m:r>
                      <m:rPr>
                        <m:sty m:val="p"/>
                      </m:rPr>
                      <w:rPr>
                        <w:rFonts w:ascii="Cambria Math" w:hAnsi="Cambria Math"/>
                        <w:szCs w:val="24"/>
                      </w:rPr>
                      <m:t>A</m:t>
                    </m:r>
                  </m:e>
                  <m:sub>
                    <m:r>
                      <m:rPr>
                        <m:sty m:val="p"/>
                      </m:rPr>
                      <w:rPr>
                        <w:rFonts w:ascii="Cambria Math" w:hAnsi="Cambria Math"/>
                        <w:szCs w:val="24"/>
                      </w:rPr>
                      <m:t>320</m:t>
                    </m:r>
                  </m:sub>
                </m:sSub>
              </m:e>
            </m:d>
          </m:den>
        </m:f>
      </m:oMath>
      <w:r w:rsidRPr="005B3C0C">
        <w:rPr>
          <w:szCs w:val="24"/>
        </w:rPr>
        <w:t xml:space="preserve"> </w:t>
      </w:r>
      <w:r w:rsidRPr="005B3C0C">
        <w:rPr>
          <w:szCs w:val="24"/>
        </w:rPr>
        <w:tab/>
      </w:r>
      <w:r w:rsidRPr="005B3C0C">
        <w:rPr>
          <w:szCs w:val="24"/>
        </w:rPr>
        <w:tab/>
      </w:r>
      <w:r w:rsidRPr="005B3C0C">
        <w:rPr>
          <w:szCs w:val="24"/>
        </w:rPr>
        <w:tab/>
      </w:r>
      <w:r w:rsidRPr="005B3C0C">
        <w:rPr>
          <w:szCs w:val="24"/>
        </w:rPr>
        <w:tab/>
      </w:r>
      <w:r w:rsidRPr="005B3C0C">
        <w:rPr>
          <w:szCs w:val="24"/>
        </w:rPr>
        <w:tab/>
      </w:r>
      <w:r w:rsidRPr="005B3C0C">
        <w:rPr>
          <w:szCs w:val="24"/>
        </w:rPr>
        <w:tab/>
        <w:t xml:space="preserve"> </w:t>
      </w:r>
      <w:r w:rsidRPr="005B3C0C">
        <w:rPr>
          <w:rFonts w:eastAsiaTheme="minorEastAsia"/>
          <w:szCs w:val="24"/>
        </w:rPr>
        <w:t xml:space="preserve">Equation </w:t>
      </w:r>
      <w:r w:rsidR="00351CDB">
        <w:rPr>
          <w:rFonts w:eastAsiaTheme="minorEastAsia"/>
          <w:szCs w:val="24"/>
        </w:rPr>
        <w:t>38</w:t>
      </w:r>
    </w:p>
    <w:p w14:paraId="197C95A3" w14:textId="77777777" w:rsidR="005B3C0C" w:rsidRPr="005B3C0C" w:rsidRDefault="005B3C0C" w:rsidP="005B3C0C">
      <w:pPr>
        <w:spacing w:line="360" w:lineRule="auto"/>
        <w:rPr>
          <w:szCs w:val="24"/>
        </w:rPr>
      </w:pPr>
      <m:oMath>
        <m:r>
          <m:rPr>
            <m:sty m:val="p"/>
          </m:rPr>
          <w:rPr>
            <w:rFonts w:ascii="Cambria Math" w:hAnsi="Cambria Math"/>
            <w:szCs w:val="24"/>
          </w:rPr>
          <m:t xml:space="preserve">Ratio </m:t>
        </m:r>
        <m:sSub>
          <m:sSubPr>
            <m:ctrlPr>
              <w:rPr>
                <w:rFonts w:ascii="Cambria Math" w:hAnsi="Cambria Math" w:cs="Times New Roman"/>
                <w:szCs w:val="24"/>
              </w:rPr>
            </m:ctrlPr>
          </m:sSubPr>
          <m:e>
            <m:r>
              <m:rPr>
                <m:sty m:val="p"/>
              </m:rPr>
              <w:rPr>
                <w:rFonts w:ascii="Cambria Math" w:hAnsi="Cambria Math"/>
                <w:szCs w:val="24"/>
              </w:rPr>
              <m:t>A</m:t>
            </m:r>
          </m:e>
          <m:sub>
            <m:r>
              <m:rPr>
                <m:sty m:val="p"/>
              </m:rPr>
              <w:rPr>
                <w:rFonts w:ascii="Cambria Math" w:hAnsi="Cambria Math"/>
                <w:szCs w:val="24"/>
              </w:rPr>
              <m:t xml:space="preserve">260 </m:t>
            </m:r>
          </m:sub>
        </m:sSub>
        <m:r>
          <m:rPr>
            <m:sty m:val="p"/>
          </m:rPr>
          <w:rPr>
            <w:rFonts w:ascii="Cambria Math" w:hAnsi="Cambria Math"/>
            <w:szCs w:val="24"/>
          </w:rPr>
          <m:t>/</m:t>
        </m:r>
        <m:sSub>
          <m:sSubPr>
            <m:ctrlPr>
              <w:rPr>
                <w:rFonts w:ascii="Cambria Math" w:hAnsi="Cambria Math" w:cs="Times New Roman"/>
                <w:szCs w:val="24"/>
              </w:rPr>
            </m:ctrlPr>
          </m:sSubPr>
          <m:e>
            <m:r>
              <m:rPr>
                <m:sty m:val="p"/>
              </m:rPr>
              <w:rPr>
                <w:rFonts w:ascii="Cambria Math" w:hAnsi="Cambria Math"/>
                <w:szCs w:val="24"/>
              </w:rPr>
              <m:t xml:space="preserve"> A</m:t>
            </m:r>
          </m:e>
          <m:sub>
            <m:r>
              <m:rPr>
                <m:sty m:val="p"/>
              </m:rPr>
              <w:rPr>
                <w:rFonts w:ascii="Cambria Math" w:hAnsi="Cambria Math"/>
                <w:szCs w:val="24"/>
              </w:rPr>
              <m:t xml:space="preserve">230 </m:t>
            </m:r>
          </m:sub>
        </m:sSub>
        <m:r>
          <m:rPr>
            <m:sty m:val="p"/>
          </m:rPr>
          <w:rPr>
            <w:rFonts w:ascii="Cambria Math" w:hAnsi="Cambria Math"/>
            <w:szCs w:val="24"/>
          </w:rPr>
          <m:t xml:space="preserve">= </m:t>
        </m:r>
        <m:f>
          <m:fPr>
            <m:ctrlPr>
              <w:rPr>
                <w:rFonts w:ascii="Cambria Math" w:hAnsi="Cambria Math" w:cs="Times New Roman"/>
                <w:i/>
                <w:szCs w:val="24"/>
              </w:rPr>
            </m:ctrlPr>
          </m:fPr>
          <m:num>
            <m:d>
              <m:dPr>
                <m:ctrlPr>
                  <w:rPr>
                    <w:rFonts w:ascii="Cambria Math" w:hAnsi="Cambria Math" w:cs="Times New Roman"/>
                    <w:i/>
                    <w:szCs w:val="24"/>
                  </w:rPr>
                </m:ctrlPr>
              </m:dPr>
              <m:e>
                <m:sSub>
                  <m:sSubPr>
                    <m:ctrlPr>
                      <w:rPr>
                        <w:rFonts w:ascii="Cambria Math" w:hAnsi="Cambria Math" w:cs="Times New Roman"/>
                        <w:szCs w:val="24"/>
                      </w:rPr>
                    </m:ctrlPr>
                  </m:sSubPr>
                  <m:e>
                    <m:sSub>
                      <m:sSubPr>
                        <m:ctrlPr>
                          <w:rPr>
                            <w:rFonts w:ascii="Cambria Math" w:hAnsi="Cambria Math" w:cs="Times New Roman"/>
                            <w:szCs w:val="24"/>
                          </w:rPr>
                        </m:ctrlPr>
                      </m:sSubPr>
                      <m:e>
                        <m:r>
                          <m:rPr>
                            <m:sty m:val="p"/>
                          </m:rPr>
                          <w:rPr>
                            <w:rFonts w:ascii="Cambria Math" w:hAnsi="Cambria Math"/>
                            <w:szCs w:val="24"/>
                          </w:rPr>
                          <m:t>A</m:t>
                        </m:r>
                      </m:e>
                      <m:sub>
                        <m:r>
                          <m:rPr>
                            <m:sty m:val="p"/>
                          </m:rPr>
                          <w:rPr>
                            <w:rFonts w:ascii="Cambria Math" w:hAnsi="Cambria Math"/>
                            <w:szCs w:val="24"/>
                          </w:rPr>
                          <m:t xml:space="preserve">260 </m:t>
                        </m:r>
                      </m:sub>
                    </m:sSub>
                    <m:r>
                      <m:rPr>
                        <m:sty m:val="p"/>
                      </m:rPr>
                      <w:rPr>
                        <w:rFonts w:ascii="Cambria Math" w:hAnsi="Cambria Math"/>
                        <w:szCs w:val="24"/>
                      </w:rPr>
                      <m:t>-</m:t>
                    </m:r>
                    <m:r>
                      <w:rPr>
                        <w:rFonts w:ascii="Cambria Math" w:hAnsi="Cambria Math"/>
                        <w:szCs w:val="24"/>
                      </w:rPr>
                      <m:t xml:space="preserve"> </m:t>
                    </m:r>
                    <m:r>
                      <m:rPr>
                        <m:sty m:val="p"/>
                      </m:rPr>
                      <w:rPr>
                        <w:rFonts w:ascii="Cambria Math" w:hAnsi="Cambria Math"/>
                        <w:szCs w:val="24"/>
                      </w:rPr>
                      <m:t>A</m:t>
                    </m:r>
                  </m:e>
                  <m:sub>
                    <m:r>
                      <m:rPr>
                        <m:sty m:val="p"/>
                      </m:rPr>
                      <w:rPr>
                        <w:rFonts w:ascii="Cambria Math" w:hAnsi="Cambria Math"/>
                        <w:szCs w:val="24"/>
                      </w:rPr>
                      <m:t>320</m:t>
                    </m:r>
                  </m:sub>
                </m:sSub>
              </m:e>
            </m:d>
          </m:num>
          <m:den>
            <m:d>
              <m:dPr>
                <m:ctrlPr>
                  <w:rPr>
                    <w:rFonts w:ascii="Cambria Math" w:hAnsi="Cambria Math" w:cs="Times New Roman"/>
                    <w:i/>
                    <w:szCs w:val="24"/>
                  </w:rPr>
                </m:ctrlPr>
              </m:dPr>
              <m:e>
                <m:sSub>
                  <m:sSubPr>
                    <m:ctrlPr>
                      <w:rPr>
                        <w:rFonts w:ascii="Cambria Math" w:hAnsi="Cambria Math" w:cs="Times New Roman"/>
                        <w:szCs w:val="24"/>
                      </w:rPr>
                    </m:ctrlPr>
                  </m:sSubPr>
                  <m:e>
                    <m:sSub>
                      <m:sSubPr>
                        <m:ctrlPr>
                          <w:rPr>
                            <w:rFonts w:ascii="Cambria Math" w:hAnsi="Cambria Math" w:cs="Times New Roman"/>
                            <w:szCs w:val="24"/>
                          </w:rPr>
                        </m:ctrlPr>
                      </m:sSubPr>
                      <m:e>
                        <m:r>
                          <m:rPr>
                            <m:sty m:val="p"/>
                          </m:rPr>
                          <w:rPr>
                            <w:rFonts w:ascii="Cambria Math" w:hAnsi="Cambria Math"/>
                            <w:szCs w:val="24"/>
                          </w:rPr>
                          <m:t>A</m:t>
                        </m:r>
                      </m:e>
                      <m:sub>
                        <m:r>
                          <m:rPr>
                            <m:sty m:val="p"/>
                          </m:rPr>
                          <w:rPr>
                            <w:rFonts w:ascii="Cambria Math" w:hAnsi="Cambria Math"/>
                            <w:szCs w:val="24"/>
                          </w:rPr>
                          <m:t>230 -</m:t>
                        </m:r>
                        <m:r>
                          <w:rPr>
                            <w:rFonts w:ascii="Cambria Math" w:hAnsi="Cambria Math"/>
                            <w:szCs w:val="24"/>
                          </w:rPr>
                          <m:t xml:space="preserve"> </m:t>
                        </m:r>
                      </m:sub>
                    </m:sSub>
                    <m:r>
                      <m:rPr>
                        <m:sty m:val="p"/>
                      </m:rPr>
                      <w:rPr>
                        <w:rFonts w:ascii="Cambria Math" w:hAnsi="Cambria Math"/>
                        <w:szCs w:val="24"/>
                      </w:rPr>
                      <m:t>A</m:t>
                    </m:r>
                  </m:e>
                  <m:sub>
                    <m:r>
                      <m:rPr>
                        <m:sty m:val="p"/>
                      </m:rPr>
                      <w:rPr>
                        <w:rFonts w:ascii="Cambria Math" w:hAnsi="Cambria Math"/>
                        <w:szCs w:val="24"/>
                      </w:rPr>
                      <m:t>320</m:t>
                    </m:r>
                  </m:sub>
                </m:sSub>
              </m:e>
            </m:d>
          </m:den>
        </m:f>
      </m:oMath>
      <w:r w:rsidRPr="005B3C0C">
        <w:rPr>
          <w:szCs w:val="24"/>
        </w:rPr>
        <w:t xml:space="preserve">  </w:t>
      </w:r>
      <w:r w:rsidRPr="005B3C0C">
        <w:rPr>
          <w:szCs w:val="24"/>
        </w:rPr>
        <w:tab/>
      </w:r>
      <w:r w:rsidRPr="005B3C0C">
        <w:rPr>
          <w:szCs w:val="24"/>
        </w:rPr>
        <w:tab/>
      </w:r>
      <w:r w:rsidRPr="005B3C0C">
        <w:rPr>
          <w:szCs w:val="24"/>
        </w:rPr>
        <w:tab/>
      </w:r>
      <w:r w:rsidRPr="005B3C0C">
        <w:rPr>
          <w:szCs w:val="24"/>
        </w:rPr>
        <w:tab/>
      </w:r>
      <w:r w:rsidRPr="005B3C0C">
        <w:rPr>
          <w:szCs w:val="24"/>
        </w:rPr>
        <w:tab/>
      </w:r>
      <w:r w:rsidRPr="005B3C0C">
        <w:rPr>
          <w:szCs w:val="24"/>
        </w:rPr>
        <w:tab/>
        <w:t xml:space="preserve"> </w:t>
      </w:r>
      <w:r w:rsidRPr="005B3C0C">
        <w:rPr>
          <w:rFonts w:eastAsiaTheme="minorEastAsia"/>
          <w:szCs w:val="24"/>
        </w:rPr>
        <w:t xml:space="preserve">Equation </w:t>
      </w:r>
      <w:r w:rsidR="00351CDB">
        <w:rPr>
          <w:rFonts w:eastAsiaTheme="minorEastAsia"/>
          <w:szCs w:val="24"/>
        </w:rPr>
        <w:t>39</w:t>
      </w:r>
    </w:p>
    <w:p w14:paraId="5B853E8B" w14:textId="77777777" w:rsidR="005B3C0C" w:rsidRPr="005B3C0C" w:rsidRDefault="005B3C0C" w:rsidP="005B3C0C">
      <w:pPr>
        <w:spacing w:line="360" w:lineRule="auto"/>
      </w:pPr>
      <w:r w:rsidRPr="005B3C0C">
        <w:rPr>
          <w:szCs w:val="24"/>
        </w:rPr>
        <w:t>If the ratios were below 2.0 the samples were further purified as described in Section 5.2.12. Pure RNA was diluted to a concentration of 20</w:t>
      </w:r>
      <m:oMath>
        <m:r>
          <m:rPr>
            <m:nor/>
          </m:rPr>
          <w:rPr>
            <w:szCs w:val="24"/>
          </w:rPr>
          <m:t xml:space="preserve"> ng </m:t>
        </m:r>
        <m:sSup>
          <m:sSupPr>
            <m:ctrlPr>
              <w:rPr>
                <w:rFonts w:ascii="Cambria Math" w:hAnsi="Cambria Math" w:cs="Times New Roman"/>
                <w:szCs w:val="24"/>
              </w:rPr>
            </m:ctrlPr>
          </m:sSupPr>
          <m:e>
            <m:r>
              <m:rPr>
                <m:nor/>
              </m:rPr>
              <w:rPr>
                <w:szCs w:val="24"/>
              </w:rPr>
              <m:t xml:space="preserve"> µl</m:t>
            </m:r>
          </m:e>
          <m:sup>
            <m:r>
              <m:rPr>
                <m:nor/>
              </m:rPr>
              <w:rPr>
                <w:szCs w:val="24"/>
              </w:rPr>
              <m:t>-1</m:t>
            </m:r>
          </m:sup>
        </m:sSup>
      </m:oMath>
      <w:r w:rsidRPr="005B3C0C">
        <w:rPr>
          <w:rFonts w:eastAsiaTheme="minorEastAsia"/>
          <w:szCs w:val="24"/>
        </w:rPr>
        <w:t xml:space="preserve"> with TE Buffer, split into 6 aliquots, and frozen at -80</w:t>
      </w:r>
      <w:r w:rsidRPr="005B3C0C">
        <w:t>°C.</w:t>
      </w:r>
    </w:p>
    <w:p w14:paraId="21BD3A68" w14:textId="77777777" w:rsidR="005B3C0C" w:rsidRPr="005B3C0C" w:rsidRDefault="00351CDB" w:rsidP="005B3C0C">
      <w:pPr>
        <w:pStyle w:val="Heading3"/>
        <w:spacing w:after="120" w:line="360" w:lineRule="auto"/>
        <w:rPr>
          <w:b w:val="0"/>
          <w:color w:val="auto"/>
        </w:rPr>
      </w:pPr>
      <w:r>
        <w:rPr>
          <w:b w:val="0"/>
          <w:color w:val="auto"/>
        </w:rPr>
        <w:t xml:space="preserve">  </w:t>
      </w:r>
      <w:bookmarkStart w:id="88" w:name="_Toc462059805"/>
      <w:r w:rsidR="005B3C0C" w:rsidRPr="005B3C0C">
        <w:rPr>
          <w:b w:val="0"/>
          <w:color w:val="auto"/>
        </w:rPr>
        <w:t>Further RNA purification</w:t>
      </w:r>
      <w:bookmarkEnd w:id="88"/>
    </w:p>
    <w:p w14:paraId="73766E70" w14:textId="77777777" w:rsidR="005B3C0C" w:rsidRPr="005B3C0C" w:rsidRDefault="005B3C0C" w:rsidP="005B3C0C">
      <w:pPr>
        <w:spacing w:line="360" w:lineRule="auto"/>
        <w:rPr>
          <w:szCs w:val="24"/>
        </w:rPr>
      </w:pPr>
      <w:r w:rsidRPr="005B3C0C">
        <w:t xml:space="preserve">A further purification protocol was used for RNA samples with an </w:t>
      </w:r>
      <w:r w:rsidRPr="005B3C0C">
        <w:rPr>
          <w:rFonts w:eastAsiaTheme="minorEastAsia"/>
          <w:szCs w:val="24"/>
        </w:rPr>
        <w:t>A</w:t>
      </w:r>
      <w:r w:rsidRPr="005B3C0C">
        <w:rPr>
          <w:rFonts w:eastAsiaTheme="minorEastAsia"/>
          <w:szCs w:val="24"/>
          <w:vertAlign w:val="subscript"/>
        </w:rPr>
        <w:t>260</w:t>
      </w:r>
      <w:r w:rsidRPr="005B3C0C">
        <w:rPr>
          <w:rFonts w:eastAsiaTheme="minorEastAsia"/>
          <w:szCs w:val="24"/>
        </w:rPr>
        <w:t>/A</w:t>
      </w:r>
      <w:r w:rsidRPr="005B3C0C">
        <w:rPr>
          <w:rFonts w:eastAsiaTheme="minorEastAsia"/>
          <w:szCs w:val="24"/>
          <w:vertAlign w:val="subscript"/>
        </w:rPr>
        <w:t xml:space="preserve">230 </w:t>
      </w:r>
      <w:r w:rsidRPr="005B3C0C">
        <w:rPr>
          <w:rFonts w:eastAsiaTheme="minorEastAsia"/>
          <w:szCs w:val="24"/>
        </w:rPr>
        <w:t>below 2.0 (no samples had A</w:t>
      </w:r>
      <w:r w:rsidRPr="005B3C0C">
        <w:rPr>
          <w:rFonts w:eastAsiaTheme="minorEastAsia"/>
          <w:szCs w:val="24"/>
          <w:vertAlign w:val="subscript"/>
        </w:rPr>
        <w:t>260</w:t>
      </w:r>
      <w:r w:rsidRPr="005B3C0C">
        <w:rPr>
          <w:rFonts w:eastAsiaTheme="minorEastAsia"/>
          <w:szCs w:val="24"/>
        </w:rPr>
        <w:t>/A</w:t>
      </w:r>
      <w:r w:rsidRPr="005B3C0C">
        <w:rPr>
          <w:rFonts w:eastAsiaTheme="minorEastAsia"/>
          <w:szCs w:val="24"/>
          <w:vertAlign w:val="subscript"/>
        </w:rPr>
        <w:t xml:space="preserve">280 </w:t>
      </w:r>
      <w:r w:rsidRPr="005B3C0C">
        <w:rPr>
          <w:rFonts w:eastAsiaTheme="minorEastAsia"/>
          <w:szCs w:val="24"/>
        </w:rPr>
        <w:t xml:space="preserve">ratios &lt;2.0). This protocol was based on an ethanol precipitation method </w:t>
      </w:r>
      <w:r w:rsidR="00BD03EC" w:rsidRPr="005B3C0C">
        <w:rPr>
          <w:rFonts w:eastAsiaTheme="minorEastAsia"/>
          <w:szCs w:val="24"/>
        </w:rPr>
        <w:fldChar w:fldCharType="begin"/>
      </w:r>
      <w:r w:rsidR="00790A49">
        <w:rPr>
          <w:rFonts w:eastAsiaTheme="minorEastAsia"/>
          <w:szCs w:val="24"/>
        </w:rPr>
        <w:instrText xml:space="preserve"> ADDIN ZOTERO_ITEM CSL_CITATION {"citationID":"1uk8911288","properties":{"formattedCitation":"(Zumbo, 2012)","plainCitation":"(Zumbo, 2012)"},"citationItems":[{"id":3293,"uris":["http://zotero.org/users/1204444/items/TJ5FDZZ9"],"uri":["http://zotero.org/users/1204444/items/TJ5FDZZ9"],"itemData":{"id":3293,"type":"report","title":"Ethanol Preciptation","publisher":"Weill Cornell Medical College","URL":"http://physiology.med.cornell.edu/faculty/mason/lab/zumbo/zumbos_documents/DOCUMENTS.html","author":[{"family":"Zumbo","given":"Paul"}],"issued":{"date-parts":[["2012"]]}}}],"schema":"https://github.com/citation-style-language/schema/raw/master/csl-citation.json"} </w:instrText>
      </w:r>
      <w:r w:rsidR="00BD03EC" w:rsidRPr="005B3C0C">
        <w:rPr>
          <w:rFonts w:eastAsiaTheme="minorEastAsia"/>
          <w:szCs w:val="24"/>
        </w:rPr>
        <w:fldChar w:fldCharType="separate"/>
      </w:r>
      <w:r w:rsidRPr="005B3C0C">
        <w:t>(Zumbo, 2012)</w:t>
      </w:r>
      <w:r w:rsidR="00BD03EC" w:rsidRPr="005B3C0C">
        <w:rPr>
          <w:rFonts w:eastAsiaTheme="minorEastAsia"/>
          <w:szCs w:val="24"/>
        </w:rPr>
        <w:fldChar w:fldCharType="end"/>
      </w:r>
      <w:r w:rsidRPr="005B3C0C">
        <w:rPr>
          <w:rFonts w:eastAsiaTheme="minorEastAsia"/>
          <w:szCs w:val="24"/>
        </w:rPr>
        <w:t xml:space="preserve"> from the Mason Laboratory (Weill Cornell Medical College, USA). In this protocol an RNA sample was made up to 450</w:t>
      </w:r>
      <w:r w:rsidRPr="005B3C0C">
        <w:t xml:space="preserve"> </w:t>
      </w:r>
      <w:r w:rsidRPr="005B3C0C">
        <w:rPr>
          <w:rFonts w:cs="Arial"/>
          <w:szCs w:val="24"/>
          <w:shd w:val="clear" w:color="auto" w:fill="FFFFFF"/>
        </w:rPr>
        <w:t>µ</w:t>
      </w:r>
      <w:r w:rsidRPr="005B3C0C">
        <w:rPr>
          <w:szCs w:val="24"/>
        </w:rPr>
        <w:t>l with RNase free dH</w:t>
      </w:r>
      <w:r w:rsidRPr="005B3C0C">
        <w:rPr>
          <w:szCs w:val="24"/>
          <w:vertAlign w:val="subscript"/>
        </w:rPr>
        <w:t>2</w:t>
      </w:r>
      <w:r w:rsidRPr="005B3C0C">
        <w:rPr>
          <w:szCs w:val="24"/>
        </w:rPr>
        <w:t xml:space="preserve">0. An aliquot </w:t>
      </w:r>
      <w:r w:rsidRPr="005B3C0C">
        <w:rPr>
          <w:szCs w:val="24"/>
        </w:rPr>
        <w:lastRenderedPageBreak/>
        <w:t xml:space="preserve">of 50 </w:t>
      </w:r>
      <w:r w:rsidRPr="005B3C0C">
        <w:rPr>
          <w:rFonts w:cs="Arial"/>
          <w:szCs w:val="24"/>
          <w:shd w:val="clear" w:color="auto" w:fill="FFFFFF"/>
        </w:rPr>
        <w:t>µ</w:t>
      </w:r>
      <w:r w:rsidRPr="005B3C0C">
        <w:rPr>
          <w:szCs w:val="24"/>
        </w:rPr>
        <w:t>l sodium acetate (3 M, pH 5.2, with RNase free dH</w:t>
      </w:r>
      <w:r w:rsidRPr="005B3C0C">
        <w:rPr>
          <w:szCs w:val="24"/>
          <w:vertAlign w:val="subscript"/>
        </w:rPr>
        <w:t>2</w:t>
      </w:r>
      <w:r w:rsidRPr="005B3C0C">
        <w:rPr>
          <w:szCs w:val="24"/>
        </w:rPr>
        <w:t xml:space="preserve">0) was added to make a final concentration of 0.3 M sodium acetate. A 500 </w:t>
      </w:r>
      <w:r w:rsidRPr="005B3C0C">
        <w:rPr>
          <w:rFonts w:cs="Arial"/>
          <w:szCs w:val="24"/>
          <w:shd w:val="clear" w:color="auto" w:fill="FFFFFF"/>
        </w:rPr>
        <w:t>µ</w:t>
      </w:r>
      <w:r w:rsidRPr="005B3C0C">
        <w:rPr>
          <w:szCs w:val="24"/>
        </w:rPr>
        <w:t xml:space="preserve">l aliquot of isopropanol, pre-warmed to 25°C, was added to the sample with 10 </w:t>
      </w:r>
      <w:r w:rsidRPr="005B3C0C">
        <w:rPr>
          <w:rFonts w:cs="Arial"/>
          <w:szCs w:val="24"/>
          <w:shd w:val="clear" w:color="auto" w:fill="FFFFFF"/>
        </w:rPr>
        <w:t>µ</w:t>
      </w:r>
      <w:r w:rsidRPr="005B3C0C">
        <w:rPr>
          <w:szCs w:val="24"/>
        </w:rPr>
        <w:t xml:space="preserve">g of glycogen (carrier to aid RNA precipitation). </w:t>
      </w:r>
    </w:p>
    <w:p w14:paraId="2177A38B" w14:textId="77777777" w:rsidR="005B3C0C" w:rsidRPr="005B3C0C" w:rsidRDefault="005B3C0C" w:rsidP="005B3C0C">
      <w:pPr>
        <w:spacing w:line="360" w:lineRule="auto"/>
        <w:rPr>
          <w:szCs w:val="24"/>
        </w:rPr>
      </w:pPr>
      <w:r w:rsidRPr="005B3C0C">
        <w:rPr>
          <w:szCs w:val="24"/>
        </w:rPr>
        <w:t xml:space="preserve">The sample was inverted slowly 10 times and left to incubate for 20 minutes. The sample was centrifuged at 12,000 </w:t>
      </w:r>
      <w:r w:rsidRPr="005B3C0C">
        <w:rPr>
          <w:i/>
          <w:szCs w:val="24"/>
        </w:rPr>
        <w:t>g</w:t>
      </w:r>
      <w:r w:rsidRPr="005B3C0C">
        <w:rPr>
          <w:szCs w:val="24"/>
        </w:rPr>
        <w:t xml:space="preserve"> for 30 minutes at 4°C. The supernatant was carefully discarded, avoiding the RNA pellet. The RNA was resuspended in 500 </w:t>
      </w:r>
      <w:r w:rsidRPr="005B3C0C">
        <w:rPr>
          <w:rFonts w:cs="Arial"/>
          <w:szCs w:val="24"/>
          <w:shd w:val="clear" w:color="auto" w:fill="FFFFFF"/>
        </w:rPr>
        <w:t>µ</w:t>
      </w:r>
      <w:r w:rsidRPr="005B3C0C">
        <w:rPr>
          <w:szCs w:val="24"/>
        </w:rPr>
        <w:t>l 75% ethanol (freshly prepared, with RNase free dH</w:t>
      </w:r>
      <w:r w:rsidRPr="005B3C0C">
        <w:rPr>
          <w:szCs w:val="24"/>
          <w:vertAlign w:val="subscript"/>
        </w:rPr>
        <w:t>2</w:t>
      </w:r>
      <w:r w:rsidRPr="005B3C0C">
        <w:rPr>
          <w:szCs w:val="24"/>
        </w:rPr>
        <w:t xml:space="preserve">0) before being centrifuged again at 12,000 </w:t>
      </w:r>
      <w:r w:rsidRPr="005B3C0C">
        <w:rPr>
          <w:i/>
          <w:szCs w:val="24"/>
        </w:rPr>
        <w:t>g</w:t>
      </w:r>
      <w:r w:rsidRPr="005B3C0C">
        <w:rPr>
          <w:szCs w:val="24"/>
        </w:rPr>
        <w:t xml:space="preserve"> for 15 minutes at 4°C. The sample was incubated for a further 15 minutes at room temperature then centrifuged again at 12,000 </w:t>
      </w:r>
      <w:r w:rsidRPr="005B3C0C">
        <w:rPr>
          <w:i/>
          <w:szCs w:val="24"/>
        </w:rPr>
        <w:t>g</w:t>
      </w:r>
      <w:r w:rsidRPr="005B3C0C">
        <w:rPr>
          <w:szCs w:val="24"/>
        </w:rPr>
        <w:t xml:space="preserve"> for 15 minutes at 4°C. The supernatant was discarded without disturbing the pellet and the ethanol wash was repeated once more. The RNA pellet was left to air dry with the lid open for 10 minutes at room temperature. The pellet was resuspended in 30 </w:t>
      </w:r>
      <w:r w:rsidRPr="005B3C0C">
        <w:rPr>
          <w:rFonts w:cs="Arial"/>
          <w:szCs w:val="24"/>
          <w:shd w:val="clear" w:color="auto" w:fill="FFFFFF"/>
        </w:rPr>
        <w:t>µ</w:t>
      </w:r>
      <w:r w:rsidRPr="005B3C0C">
        <w:rPr>
          <w:szCs w:val="24"/>
        </w:rPr>
        <w:t xml:space="preserve">l TE Buffer. The RNA concentration and purity was assessed as described in Section 5.2.11. </w:t>
      </w:r>
    </w:p>
    <w:p w14:paraId="05C9D1DC" w14:textId="77777777" w:rsidR="005B3C0C" w:rsidRPr="005B3C0C" w:rsidRDefault="005B3C0C" w:rsidP="005B3C0C">
      <w:pPr>
        <w:pStyle w:val="Heading3"/>
        <w:spacing w:after="120" w:line="360" w:lineRule="auto"/>
        <w:rPr>
          <w:b w:val="0"/>
          <w:color w:val="auto"/>
        </w:rPr>
      </w:pPr>
      <w:bookmarkStart w:id="89" w:name="_Toc462059806"/>
      <w:r w:rsidRPr="005B3C0C">
        <w:rPr>
          <w:b w:val="0"/>
          <w:color w:val="auto"/>
        </w:rPr>
        <w:t>RNA quality determination</w:t>
      </w:r>
      <w:bookmarkEnd w:id="89"/>
      <w:r w:rsidRPr="005B3C0C">
        <w:rPr>
          <w:b w:val="0"/>
          <w:color w:val="auto"/>
        </w:rPr>
        <w:t xml:space="preserve"> </w:t>
      </w:r>
    </w:p>
    <w:p w14:paraId="2A84878A" w14:textId="77777777" w:rsidR="005B3C0C" w:rsidRPr="005B3C0C" w:rsidRDefault="005B3C0C" w:rsidP="005B3C0C">
      <w:pPr>
        <w:spacing w:line="360" w:lineRule="auto"/>
      </w:pPr>
      <w:r w:rsidRPr="005B3C0C">
        <w:t xml:space="preserve">RNA quality was assessed via an 0.8% ethidium bromide stained agarose gel prepared as described in Section 3.2.2.2, altering components accordingly. A 10 </w:t>
      </w:r>
      <w:r w:rsidRPr="005B3C0C">
        <w:rPr>
          <w:rFonts w:cs="Arial"/>
          <w:szCs w:val="24"/>
          <w:shd w:val="clear" w:color="auto" w:fill="FFFFFF"/>
        </w:rPr>
        <w:t>µ</w:t>
      </w:r>
      <w:r w:rsidRPr="005B3C0C">
        <w:rPr>
          <w:szCs w:val="24"/>
        </w:rPr>
        <w:t>l aliquot of</w:t>
      </w:r>
      <w:r w:rsidRPr="005B3C0C">
        <w:t xml:space="preserve"> RNA loading dye (NEB) was mixed with the RNA at a 1:1 ratio before being loaded into the well. The gel was run at 60 V for 60 minutes. The gel was visualised as described in Section 3.2.2.2. Two clear 28S and 18S RNA bands indicated low RNA degradation. The 18S band was sometimes seen as a triplet due to the smaller prokaryotic (16S) nature of chloroplast and mitochondrial RNA (Figure </w:t>
      </w:r>
      <w:r w:rsidR="00351CDB">
        <w:t>47</w:t>
      </w:r>
      <w:r w:rsidRPr="005B3C0C">
        <w:t>)</w:t>
      </w:r>
    </w:p>
    <w:p w14:paraId="39508FD3" w14:textId="77777777" w:rsidR="005B3C0C" w:rsidRPr="005B3C0C" w:rsidRDefault="005128F7" w:rsidP="005B3C0C">
      <w:pPr>
        <w:spacing w:line="360" w:lineRule="auto"/>
      </w:pPr>
      <w:r>
        <w:rPr>
          <w:noProof/>
          <w:lang w:eastAsia="en-GB"/>
        </w:rPr>
        <w:lastRenderedPageBreak/>
        <mc:AlternateContent>
          <mc:Choice Requires="wps">
            <w:drawing>
              <wp:anchor distT="0" distB="0" distL="114300" distR="114300" simplePos="0" relativeHeight="251509248" behindDoc="0" locked="0" layoutInCell="1" allowOverlap="1" wp14:anchorId="05E5139F" wp14:editId="079EC8E7">
                <wp:simplePos x="0" y="0"/>
                <wp:positionH relativeFrom="column">
                  <wp:posOffset>1111885</wp:posOffset>
                </wp:positionH>
                <wp:positionV relativeFrom="paragraph">
                  <wp:posOffset>173355</wp:posOffset>
                </wp:positionV>
                <wp:extent cx="3966210" cy="694055"/>
                <wp:effectExtent l="0" t="0" r="0" b="0"/>
                <wp:wrapNone/>
                <wp:docPr id="3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6210" cy="69405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CC05DBE" w14:textId="77777777" w:rsidR="003B14DC" w:rsidRPr="00351CDB" w:rsidRDefault="003B14DC" w:rsidP="005B3C0C">
                            <w:pPr>
                              <w:rPr>
                                <w:b/>
                                <w:color w:val="FFFFFF" w:themeColor="background1"/>
                                <w:sz w:val="28"/>
                                <w:szCs w:val="28"/>
                              </w:rPr>
                            </w:pPr>
                            <w:r>
                              <w:rPr>
                                <w:color w:val="FFFFFF" w:themeColor="background1"/>
                                <w:sz w:val="28"/>
                                <w:szCs w:val="28"/>
                              </w:rPr>
                              <w:t xml:space="preserve">  </w:t>
                            </w:r>
                            <w:r w:rsidRPr="00351CDB">
                              <w:rPr>
                                <w:color w:val="FFFFFF" w:themeColor="background1"/>
                                <w:sz w:val="28"/>
                                <w:szCs w:val="28"/>
                              </w:rPr>
                              <w:t xml:space="preserve">  </w:t>
                            </w:r>
                            <w:r w:rsidRPr="00351CDB">
                              <w:rPr>
                                <w:b/>
                                <w:color w:val="FFFFFF" w:themeColor="background1"/>
                                <w:sz w:val="28"/>
                                <w:szCs w:val="28"/>
                              </w:rPr>
                              <w:t>1</w:t>
                            </w:r>
                            <w:r>
                              <w:rPr>
                                <w:b/>
                                <w:color w:val="FFFFFF" w:themeColor="background1"/>
                                <w:sz w:val="28"/>
                                <w:szCs w:val="28"/>
                              </w:rPr>
                              <w:t xml:space="preserve">           2          3         4         5           6          </w:t>
                            </w:r>
                            <w:r w:rsidRPr="00351CDB">
                              <w:rPr>
                                <w:b/>
                                <w:color w:val="FFFFFF" w:themeColor="background1"/>
                                <w:sz w:val="28"/>
                                <w:szCs w:val="28"/>
                              </w:rPr>
                              <w:t>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5E5139F" id="_x0000_s1399" type="#_x0000_t202" style="position:absolute;left:0;text-align:left;margin-left:87.55pt;margin-top:13.65pt;width:312.3pt;height:54.65pt;z-index:25150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" filled="f" stroked="f">
                <v:textbox>
                  <w:txbxContent>
                    <w:p w14:paraId="6CC05DBE" w14:textId="77777777" w:rsidR="003B14DC" w:rsidRPr="00351CDB" w:rsidRDefault="003B14DC" w:rsidP="005B3C0C">
                      <w:pPr>
                        <w:rPr>
                          <w:b/>
                          <w:color w:val="FFFFFF" w:themeColor="background1"/>
                          <w:sz w:val="28"/>
                          <w:szCs w:val="28"/>
                        </w:rPr>
                      </w:pPr>
                      <w:r>
                        <w:rPr>
                          <w:color w:val="FFFFFF" w:themeColor="background1"/>
                          <w:sz w:val="28"/>
                          <w:szCs w:val="28"/>
                        </w:rPr>
                        <w:t xml:space="preserve">  </w:t>
                      </w:r>
                      <w:r w:rsidRPr="00351CDB">
                        <w:rPr>
                          <w:color w:val="FFFFFF" w:themeColor="background1"/>
                          <w:sz w:val="28"/>
                          <w:szCs w:val="28"/>
                        </w:rPr>
                        <w:t xml:space="preserve">  </w:t>
                      </w:r>
                      <w:r w:rsidRPr="00351CDB">
                        <w:rPr>
                          <w:b/>
                          <w:color w:val="FFFFFF" w:themeColor="background1"/>
                          <w:sz w:val="28"/>
                          <w:szCs w:val="28"/>
                        </w:rPr>
                        <w:t>1</w:t>
                      </w:r>
                      <w:r>
                        <w:rPr>
                          <w:b/>
                          <w:color w:val="FFFFFF" w:themeColor="background1"/>
                          <w:sz w:val="28"/>
                          <w:szCs w:val="28"/>
                        </w:rPr>
                        <w:t xml:space="preserve">           2          3         4         5           6          </w:t>
                      </w:r>
                      <w:r w:rsidRPr="00351CDB">
                        <w:rPr>
                          <w:b/>
                          <w:color w:val="FFFFFF" w:themeColor="background1"/>
                          <w:sz w:val="28"/>
                          <w:szCs w:val="28"/>
                        </w:rPr>
                        <w:t>7</w:t>
                      </w:r>
                    </w:p>
                  </w:txbxContent>
                </v:textbox>
              </v:shape>
            </w:pict>
          </mc:Fallback>
        </mc:AlternateContent>
      </w:r>
      <w:r>
        <w:rPr>
          <w:noProof/>
          <w:lang w:eastAsia="en-GB"/>
        </w:rPr>
        <mc:AlternateContent>
          <mc:Choice Requires="wpg">
            <w:drawing>
              <wp:anchor distT="0" distB="0" distL="114300" distR="114300" simplePos="0" relativeHeight="251506176" behindDoc="0" locked="0" layoutInCell="1" allowOverlap="1" wp14:anchorId="4FE0707D" wp14:editId="718DF9FE">
                <wp:simplePos x="0" y="0"/>
                <wp:positionH relativeFrom="column">
                  <wp:posOffset>-110490</wp:posOffset>
                </wp:positionH>
                <wp:positionV relativeFrom="paragraph">
                  <wp:posOffset>-5715</wp:posOffset>
                </wp:positionV>
                <wp:extent cx="5464810" cy="3815080"/>
                <wp:effectExtent l="0" t="0" r="2540" b="0"/>
                <wp:wrapTopAndBottom/>
                <wp:docPr id="37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64810" cy="3815080"/>
                          <a:chOff x="-1017746" y="-428368"/>
                          <a:chExt cx="5466446" cy="3816509"/>
                        </a:xfrm>
                      </wpg:grpSpPr>
                      <pic:pic xmlns:pic="http://schemas.openxmlformats.org/drawingml/2006/picture">
                        <pic:nvPicPr>
                          <pic:cNvPr id="373" name="Picture 4"/>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90616" y="-428368"/>
                            <a:ext cx="3855308" cy="3204519"/>
                          </a:xfrm>
                          <a:prstGeom prst="rect">
                            <a:avLst/>
                          </a:prstGeom>
                          <a:noFill/>
                          <a:ln>
                            <a:noFill/>
                          </a:ln>
                        </pic:spPr>
                      </pic:pic>
                      <wps:wsp>
                        <wps:cNvPr id="374" name="Text Box 2"/>
                        <wps:cNvSpPr txBox="1">
                          <a:spLocks noChangeArrowheads="1"/>
                        </wps:cNvSpPr>
                        <wps:spPr bwMode="auto">
                          <a:xfrm>
                            <a:off x="-1017746" y="2776151"/>
                            <a:ext cx="5466446" cy="611990"/>
                          </a:xfrm>
                          <a:prstGeom prst="rect">
                            <a:avLst/>
                          </a:prstGeom>
                          <a:solidFill>
                            <a:srgbClr val="FFFFFF"/>
                          </a:solidFill>
                          <a:ln w="9525">
                            <a:noFill/>
                            <a:miter lim="800000"/>
                            <a:headEnd/>
                            <a:tailEnd/>
                          </a:ln>
                        </wps:spPr>
                        <wps:txbx>
                          <w:txbxContent>
                            <w:p w14:paraId="68C37FCA" w14:textId="77777777" w:rsidR="003B14DC" w:rsidRPr="00CE40DE" w:rsidRDefault="003B14DC" w:rsidP="005B3C0C">
                              <w:pPr>
                                <w:rPr>
                                  <w:sz w:val="20"/>
                                  <w:szCs w:val="20"/>
                                </w:rPr>
                              </w:pPr>
                              <w:r w:rsidRPr="00351CDB">
                                <w:rPr>
                                  <w:b/>
                                  <w:sz w:val="20"/>
                                  <w:szCs w:val="20"/>
                                </w:rPr>
                                <w:t>Figure 47</w:t>
                              </w:r>
                              <w:r w:rsidRPr="00CE40DE">
                                <w:rPr>
                                  <w:sz w:val="20"/>
                                  <w:szCs w:val="20"/>
                                </w:rPr>
                                <w:t>.</w:t>
                              </w:r>
                              <w:r>
                                <w:rPr>
                                  <w:sz w:val="20"/>
                                  <w:szCs w:val="20"/>
                                </w:rPr>
                                <w:t xml:space="preserve"> 1% agarose g</w:t>
                              </w:r>
                              <w:r w:rsidRPr="00CE40DE">
                                <w:rPr>
                                  <w:sz w:val="20"/>
                                  <w:szCs w:val="20"/>
                                </w:rPr>
                                <w:t>el</w:t>
                              </w:r>
                              <w:r>
                                <w:rPr>
                                  <w:sz w:val="20"/>
                                  <w:szCs w:val="20"/>
                                </w:rPr>
                                <w:t>, 60V 30 minutes (non-denaturing). I</w:t>
                              </w:r>
                              <w:r w:rsidRPr="00CE40DE">
                                <w:rPr>
                                  <w:sz w:val="20"/>
                                  <w:szCs w:val="20"/>
                                </w:rPr>
                                <w:t>ntact RNA</w:t>
                              </w:r>
                              <w:r>
                                <w:rPr>
                                  <w:sz w:val="20"/>
                                  <w:szCs w:val="20"/>
                                </w:rPr>
                                <w:t xml:space="preserve"> of test samples</w:t>
                              </w:r>
                              <w:r w:rsidRPr="00CE40DE">
                                <w:rPr>
                                  <w:sz w:val="20"/>
                                  <w:szCs w:val="20"/>
                                </w:rPr>
                                <w:t xml:space="preserve"> </w:t>
                              </w:r>
                              <w:r>
                                <w:rPr>
                                  <w:sz w:val="20"/>
                                  <w:szCs w:val="20"/>
                                </w:rPr>
                                <w:t xml:space="preserve">is shown </w:t>
                              </w:r>
                              <w:r w:rsidRPr="00CE40DE">
                                <w:rPr>
                                  <w:sz w:val="20"/>
                                  <w:szCs w:val="20"/>
                                </w:rPr>
                                <w:t xml:space="preserve">in lanes </w:t>
                              </w:r>
                              <w:r>
                                <w:rPr>
                                  <w:sz w:val="20"/>
                                  <w:szCs w:val="20"/>
                                </w:rPr>
                                <w:t>2</w:t>
                              </w:r>
                              <w:r w:rsidRPr="00CE40DE">
                                <w:rPr>
                                  <w:sz w:val="20"/>
                                  <w:szCs w:val="20"/>
                                </w:rPr>
                                <w:t xml:space="preserve">-4 and </w:t>
                              </w:r>
                              <w:r>
                                <w:rPr>
                                  <w:sz w:val="20"/>
                                  <w:szCs w:val="20"/>
                                </w:rPr>
                                <w:t>7</w:t>
                              </w:r>
                              <w:r w:rsidRPr="00CE40DE">
                                <w:rPr>
                                  <w:sz w:val="20"/>
                                  <w:szCs w:val="20"/>
                                </w:rPr>
                                <w:t>.</w:t>
                              </w:r>
                              <w:r>
                                <w:rPr>
                                  <w:sz w:val="20"/>
                                  <w:szCs w:val="20"/>
                                </w:rPr>
                                <w:t xml:space="preserve"> Triplical bands from top to bottom are 28S, 18S and 16S. </w:t>
                              </w:r>
                              <w:r w:rsidRPr="00CE40DE">
                                <w:rPr>
                                  <w:sz w:val="20"/>
                                  <w:szCs w:val="20"/>
                                </w:rPr>
                                <w:t xml:space="preserve"> Lane </w:t>
                              </w:r>
                              <w:r>
                                <w:rPr>
                                  <w:sz w:val="20"/>
                                  <w:szCs w:val="20"/>
                                </w:rPr>
                                <w:t>6</w:t>
                              </w:r>
                              <w:r w:rsidRPr="00CE40DE">
                                <w:rPr>
                                  <w:sz w:val="20"/>
                                  <w:szCs w:val="20"/>
                                </w:rPr>
                                <w:t xml:space="preserve"> shows a smeared band indicating </w:t>
                              </w:r>
                              <w:r>
                                <w:rPr>
                                  <w:sz w:val="20"/>
                                  <w:szCs w:val="20"/>
                                </w:rPr>
                                <w:t xml:space="preserve">some </w:t>
                              </w:r>
                              <w:r w:rsidRPr="00CE40DE">
                                <w:rPr>
                                  <w:sz w:val="20"/>
                                  <w:szCs w:val="20"/>
                                </w:rPr>
                                <w:t xml:space="preserve">degradation. </w:t>
                              </w:r>
                              <w:r>
                                <w:rPr>
                                  <w:sz w:val="20"/>
                                  <w:szCs w:val="20"/>
                                </w:rPr>
                                <w:t xml:space="preserve">Lane 1 is a DNA ladder. </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4FE0707D" id="Group 6" o:spid="_x0000_s1400" style="position:absolute;left:0;text-align:left;margin-left:-8.7pt;margin-top:-.45pt;width:430.3pt;height:300.4pt;z-index:251506176;mso-height-relative:margin" coordorigin="-10177,-4283" coordsize="54664,381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">
                <v:shape id="Picture 4" o:spid="_x0000_s1401" type="#_x0000_t75" style="position:absolute;left:906;top:-4283;width:38553;height:32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">
                  <v:imagedata r:id="rId108" o:title=""/>
                  <v:path arrowok="t"/>
                </v:shape>
                <v:shape id="_x0000_s1402" type="#_x0000_t202" style="position:absolute;left:-10177;top:27761;width:54664;height:6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" stroked="f">
                  <v:textbox>
                    <w:txbxContent>
                      <w:p w14:paraId="68C37FCA" w14:textId="77777777" w:rsidR="003B14DC" w:rsidRPr="00CE40DE" w:rsidRDefault="003B14DC" w:rsidP="005B3C0C">
                        <w:pPr>
                          <w:rPr>
                            <w:sz w:val="20"/>
                            <w:szCs w:val="20"/>
                          </w:rPr>
                        </w:pPr>
                        <w:r w:rsidRPr="00351CDB">
                          <w:rPr>
                            <w:b/>
                            <w:sz w:val="20"/>
                            <w:szCs w:val="20"/>
                          </w:rPr>
                          <w:t>Figure 47</w:t>
                        </w:r>
                        <w:r w:rsidRPr="00CE40DE">
                          <w:rPr>
                            <w:sz w:val="20"/>
                            <w:szCs w:val="20"/>
                          </w:rPr>
                          <w:t>.</w:t>
                        </w:r>
                        <w:r>
                          <w:rPr>
                            <w:sz w:val="20"/>
                            <w:szCs w:val="20"/>
                          </w:rPr>
                          <w:t xml:space="preserve"> 1% agarose g</w:t>
                        </w:r>
                        <w:r w:rsidRPr="00CE40DE">
                          <w:rPr>
                            <w:sz w:val="20"/>
                            <w:szCs w:val="20"/>
                          </w:rPr>
                          <w:t>el</w:t>
                        </w:r>
                        <w:r>
                          <w:rPr>
                            <w:sz w:val="20"/>
                            <w:szCs w:val="20"/>
                          </w:rPr>
                          <w:t>, 60V 30 minutes (non-denaturing). I</w:t>
                        </w:r>
                        <w:r w:rsidRPr="00CE40DE">
                          <w:rPr>
                            <w:sz w:val="20"/>
                            <w:szCs w:val="20"/>
                          </w:rPr>
                          <w:t>ntact RNA</w:t>
                        </w:r>
                        <w:r>
                          <w:rPr>
                            <w:sz w:val="20"/>
                            <w:szCs w:val="20"/>
                          </w:rPr>
                          <w:t xml:space="preserve"> of test samples</w:t>
                        </w:r>
                        <w:r w:rsidRPr="00CE40DE">
                          <w:rPr>
                            <w:sz w:val="20"/>
                            <w:szCs w:val="20"/>
                          </w:rPr>
                          <w:t xml:space="preserve"> </w:t>
                        </w:r>
                        <w:r>
                          <w:rPr>
                            <w:sz w:val="20"/>
                            <w:szCs w:val="20"/>
                          </w:rPr>
                          <w:t xml:space="preserve">is shown </w:t>
                        </w:r>
                        <w:r w:rsidRPr="00CE40DE">
                          <w:rPr>
                            <w:sz w:val="20"/>
                            <w:szCs w:val="20"/>
                          </w:rPr>
                          <w:t xml:space="preserve">in lanes </w:t>
                        </w:r>
                        <w:r>
                          <w:rPr>
                            <w:sz w:val="20"/>
                            <w:szCs w:val="20"/>
                          </w:rPr>
                          <w:t>2</w:t>
                        </w:r>
                        <w:r w:rsidRPr="00CE40DE">
                          <w:rPr>
                            <w:sz w:val="20"/>
                            <w:szCs w:val="20"/>
                          </w:rPr>
                          <w:t xml:space="preserve">-4 and </w:t>
                        </w:r>
                        <w:r>
                          <w:rPr>
                            <w:sz w:val="20"/>
                            <w:szCs w:val="20"/>
                          </w:rPr>
                          <w:t>7</w:t>
                        </w:r>
                        <w:r w:rsidRPr="00CE40DE">
                          <w:rPr>
                            <w:sz w:val="20"/>
                            <w:szCs w:val="20"/>
                          </w:rPr>
                          <w:t>.</w:t>
                        </w:r>
                        <w:r>
                          <w:rPr>
                            <w:sz w:val="20"/>
                            <w:szCs w:val="20"/>
                          </w:rPr>
                          <w:t xml:space="preserve"> Triplical bands from top to bottom are 28S, 18S and 16S. </w:t>
                        </w:r>
                        <w:r w:rsidRPr="00CE40DE">
                          <w:rPr>
                            <w:sz w:val="20"/>
                            <w:szCs w:val="20"/>
                          </w:rPr>
                          <w:t xml:space="preserve"> Lane </w:t>
                        </w:r>
                        <w:r>
                          <w:rPr>
                            <w:sz w:val="20"/>
                            <w:szCs w:val="20"/>
                          </w:rPr>
                          <w:t>6</w:t>
                        </w:r>
                        <w:r w:rsidRPr="00CE40DE">
                          <w:rPr>
                            <w:sz w:val="20"/>
                            <w:szCs w:val="20"/>
                          </w:rPr>
                          <w:t xml:space="preserve"> shows a smeared band indicating </w:t>
                        </w:r>
                        <w:r>
                          <w:rPr>
                            <w:sz w:val="20"/>
                            <w:szCs w:val="20"/>
                          </w:rPr>
                          <w:t xml:space="preserve">some </w:t>
                        </w:r>
                        <w:r w:rsidRPr="00CE40DE">
                          <w:rPr>
                            <w:sz w:val="20"/>
                            <w:szCs w:val="20"/>
                          </w:rPr>
                          <w:t xml:space="preserve">degradation. </w:t>
                        </w:r>
                        <w:r>
                          <w:rPr>
                            <w:sz w:val="20"/>
                            <w:szCs w:val="20"/>
                          </w:rPr>
                          <w:t xml:space="preserve">Lane 1 is a DNA ladder. </w:t>
                        </w:r>
                      </w:p>
                    </w:txbxContent>
                  </v:textbox>
                </v:shape>
                <w10:wrap type="topAndBottom"/>
              </v:group>
            </w:pict>
          </mc:Fallback>
        </mc:AlternateContent>
      </w:r>
    </w:p>
    <w:p w14:paraId="62AA718F" w14:textId="77777777" w:rsidR="005B3C0C" w:rsidRPr="005B3C0C" w:rsidRDefault="00351CDB" w:rsidP="005B3C0C">
      <w:pPr>
        <w:pStyle w:val="Heading3"/>
        <w:spacing w:after="120" w:line="360" w:lineRule="auto"/>
        <w:rPr>
          <w:b w:val="0"/>
          <w:color w:val="auto"/>
        </w:rPr>
      </w:pPr>
      <w:r>
        <w:rPr>
          <w:b w:val="0"/>
          <w:color w:val="auto"/>
        </w:rPr>
        <w:t xml:space="preserve">  </w:t>
      </w:r>
      <w:bookmarkStart w:id="90" w:name="_Toc462059807"/>
      <w:r w:rsidR="005B3C0C" w:rsidRPr="005B3C0C">
        <w:rPr>
          <w:b w:val="0"/>
          <w:color w:val="auto"/>
        </w:rPr>
        <w:t>Quantitative Reverse Transcription PCR (qRT-PCR)</w:t>
      </w:r>
      <w:bookmarkEnd w:id="90"/>
    </w:p>
    <w:p w14:paraId="3FD367F8" w14:textId="77777777" w:rsidR="005B3C0C" w:rsidRPr="005B3C0C" w:rsidRDefault="005B3C0C" w:rsidP="005B3C0C">
      <w:pPr>
        <w:pStyle w:val="Heading4"/>
        <w:spacing w:before="240" w:after="240" w:line="360" w:lineRule="auto"/>
        <w:ind w:left="862" w:hanging="862"/>
        <w:rPr>
          <w:b w:val="0"/>
          <w:i w:val="0"/>
          <w:color w:val="auto"/>
        </w:rPr>
      </w:pPr>
      <w:r w:rsidRPr="005B3C0C">
        <w:rPr>
          <w:b w:val="0"/>
          <w:i w:val="0"/>
          <w:color w:val="auto"/>
        </w:rPr>
        <w:t>Primer design</w:t>
      </w:r>
    </w:p>
    <w:p w14:paraId="2C4879F3" w14:textId="77777777" w:rsidR="005B3C0C" w:rsidRPr="005B3C0C" w:rsidRDefault="005B3C0C" w:rsidP="005B3C0C">
      <w:pPr>
        <w:spacing w:line="360" w:lineRule="auto"/>
        <w:rPr>
          <w:rFonts w:cs="Arial"/>
          <w:bCs/>
          <w:szCs w:val="24"/>
          <w:shd w:val="clear" w:color="auto" w:fill="FFFFFF"/>
        </w:rPr>
      </w:pPr>
      <w:r w:rsidRPr="005B3C0C">
        <w:rPr>
          <w:szCs w:val="24"/>
        </w:rPr>
        <w:t>Primers for 8 genes of interest (described in Section 5.1, Figure</w:t>
      </w:r>
      <w:r w:rsidR="003E62B0">
        <w:rPr>
          <w:szCs w:val="24"/>
        </w:rPr>
        <w:t xml:space="preserve"> 45</w:t>
      </w:r>
      <w:r w:rsidRPr="005B3C0C">
        <w:rPr>
          <w:szCs w:val="24"/>
        </w:rPr>
        <w:t xml:space="preserve">) and 5 reference genes were designed through a series of steps following MIQE guidelines for qRT-PCR experiments </w:t>
      </w:r>
      <w:r w:rsidR="00BD03EC" w:rsidRPr="005B3C0C">
        <w:rPr>
          <w:szCs w:val="24"/>
        </w:rPr>
        <w:fldChar w:fldCharType="begin"/>
      </w:r>
      <w:r w:rsidR="00790A49">
        <w:rPr>
          <w:szCs w:val="24"/>
        </w:rPr>
        <w:instrText xml:space="preserve"> ADDIN ZOTERO_ITEM CSL_CITATION {"citationID":"Uvfjc0MO","properties":{"formattedCitation":"(Bustin et al., 2010; Thornton and Basu, 2011)","plainCitation":"(Bustin et al., 2010; Thornton and Basu, 2011)"},"citationItems":[{"id":2877,"uris":["http://zotero.org/users/1204444/items/SZBC8IQ4"],"uri":["http://zotero.org/users/1204444/items/SZBC8IQ4"],"itemData":{"id":2877,"type":"article-journal","title":"MIQE précis: Practical implementation of minimum standard guidelines for fluorescence-based quantitative real-time PCR experiments","container-title":"BMC Molecular Biology","page":"74","volume":"11","issue":"1","source":"www.biomedcentral.com","abstract":"The conclusions of thousands of peer-reviewed publications rely on data obtained using fluorescence-based quantitative real-time PCR technology. However, the inadequate reporting of experimental detail, combined with the frequent use of flawed protocols is leading to the publication of papers that may not be technically appropriate. We take the view that this problem requires the delineation of a more transparent and comprehensive reporting policy from scientific journals. This editorial aims to provide practical guidance for the incorporation of absolute minimum standards encompassing the key assay parameters for accurate design, documentation and reporting of qPCR experiments (MIQE précis) and guidance on the publication of pure 'reference gene' articles.\nPMID: 20858237","DOI":"10.1186/1471-2199-11-74","ISSN":"1471-2199","note":"PMID: 20858237","shortTitle":"MIQE précis","language":"en","author":[{"family":"Bustin","given":"Stephen A."},{"family":"Beaulieu","given":"Jean-François"},{"family":"Huggett","given":"Jim"},{"family":"Jaggi","given":"Rolf"},{"family":"Kibenge","given":"Frederick SB"},{"family":"Olsvik","given":"Pål A."},{"family":"Penning","given":"Louis C."},{"family":"Toegel","given":"Stefan"}],"issued":{"date-parts":[["2010",9,21]]},"PMID":"20858237"}},{"id":2883,"uris":["http://zotero.org/users/1204444/items/URXEXJA9"],"uri":["http://zotero.org/users/1204444/items/URXEXJA9"],"itemData":{"id":2883,"type":"article-journal","title":"Real-time PCR (qPCR) primer design using free online software","container-title":"Biochemistry and Molecular Biology Education","page":"145-154","volume":"39","issue":"2","source":"Wiley Online Library","abstract":"Real-time PCR (quantitative PCR or qPCR) has become the preferred method for validating results obtained from assays which measure gene expression profiles. The process uses reverse transcription polymerase chain reaction (RT-PCR), coupled with fluorescent chemistry, to measure variations in transcriptome levels between samples. The four most commonly used fluorescent chemistries are SYBR® Green dyes and TaqMan®, Molecular Beacon or Scorpion probes. SYBR® Green is very simple to use and cost efficient. As SYBR® Green dye binds to any double-stranded DNA product, its success depends greatly on proper primer design. Many types of online primer design software are available, which can be used free of charge to design desirable SYBR® Green-based qPCR primers. This laboratory exercise is intended for those who have a fundamental background in PCR. It addresses the basic fluorescent chemistries of real-time PCR, the basic rules and pitfalls of primer design, and provides a step-by-step protocol for designing SYBR® Green-based primers with free, online software. Biochemistry and Molecular Biology Education Vol. 39, No. 2, pp. 145–154, 2011","DOI":"10.1002/bmb.20461","ISSN":"1539-3429","journalAbbreviation":"Biochem. Mol. Biol. Educ.","language":"en","author":[{"family":"Thornton","given":"Brenda"},{"family":"Basu","given":"Chhandak"}],"issued":{"date-parts":[["2011",3,1]]}}}],"schema":"https://github.com/citation-style-language/schema/raw/master/csl-citation.json"} </w:instrText>
      </w:r>
      <w:r w:rsidR="00BD03EC" w:rsidRPr="005B3C0C">
        <w:rPr>
          <w:szCs w:val="24"/>
        </w:rPr>
        <w:fldChar w:fldCharType="separate"/>
      </w:r>
      <w:r w:rsidRPr="005B3C0C">
        <w:t xml:space="preserve">(Bustin </w:t>
      </w:r>
      <w:r w:rsidR="00490409" w:rsidRPr="00490409">
        <w:rPr>
          <w:i/>
        </w:rPr>
        <w:t>et al</w:t>
      </w:r>
      <w:r w:rsidRPr="005B3C0C">
        <w:t>., 2010; Thornton and Basu, 2011)</w:t>
      </w:r>
      <w:r w:rsidR="00BD03EC" w:rsidRPr="005B3C0C">
        <w:rPr>
          <w:szCs w:val="24"/>
        </w:rPr>
        <w:fldChar w:fldCharType="end"/>
      </w:r>
      <w:r w:rsidRPr="005B3C0C">
        <w:rPr>
          <w:szCs w:val="24"/>
        </w:rPr>
        <w:t>. The five reference genes targeted for initial stability assessment were; ubiquitin-like protein (</w:t>
      </w:r>
      <w:r w:rsidR="001950F9" w:rsidRPr="001950F9">
        <w:rPr>
          <w:i/>
          <w:szCs w:val="24"/>
        </w:rPr>
        <w:t>ubq2</w:t>
      </w:r>
      <w:r w:rsidRPr="005B3C0C">
        <w:rPr>
          <w:szCs w:val="24"/>
        </w:rPr>
        <w:t>, Cre09.g396400), receptor of activated protein kinase C (</w:t>
      </w:r>
      <w:r w:rsidR="001950F9" w:rsidRPr="001950F9">
        <w:rPr>
          <w:i/>
          <w:szCs w:val="24"/>
        </w:rPr>
        <w:t>rck1</w:t>
      </w:r>
      <w:r w:rsidRPr="005B3C0C">
        <w:rPr>
          <w:szCs w:val="24"/>
        </w:rPr>
        <w:t xml:space="preserve">, Cre06.g278222, previously annotated as </w:t>
      </w:r>
      <w:r w:rsidRPr="005B3C0C">
        <w:rPr>
          <w:rFonts w:cs="Arial"/>
          <w:i/>
          <w:szCs w:val="24"/>
          <w:shd w:val="clear" w:color="auto" w:fill="FFFFFF"/>
        </w:rPr>
        <w:t xml:space="preserve">Chlamydomonas </w:t>
      </w:r>
      <w:r w:rsidRPr="005B3C0C">
        <w:rPr>
          <w:rFonts w:cs="Arial"/>
          <w:szCs w:val="24"/>
          <w:shd w:val="clear" w:color="auto" w:fill="FFFFFF"/>
        </w:rPr>
        <w:t>beta subunit-like polypeptide</w:t>
      </w:r>
      <w:r w:rsidRPr="005B3C0C">
        <w:rPr>
          <w:rStyle w:val="apple-converted-space"/>
          <w:rFonts w:cs="Arial"/>
          <w:szCs w:val="24"/>
          <w:shd w:val="clear" w:color="auto" w:fill="FFFFFF"/>
        </w:rPr>
        <w:t xml:space="preserve">, </w:t>
      </w:r>
      <w:r w:rsidR="001950F9" w:rsidRPr="001950F9">
        <w:rPr>
          <w:rStyle w:val="apple-converted-space"/>
          <w:rFonts w:cs="Arial"/>
          <w:i/>
          <w:szCs w:val="24"/>
          <w:shd w:val="clear" w:color="auto" w:fill="FFFFFF"/>
        </w:rPr>
        <w:t>cblp</w:t>
      </w:r>
      <w:r w:rsidRPr="005B3C0C">
        <w:rPr>
          <w:rStyle w:val="apple-converted-space"/>
          <w:rFonts w:cs="Arial"/>
          <w:szCs w:val="24"/>
          <w:shd w:val="clear" w:color="auto" w:fill="FFFFFF"/>
        </w:rPr>
        <w:t>,</w:t>
      </w:r>
      <w:r w:rsidRPr="005B3C0C">
        <w:rPr>
          <w:szCs w:val="24"/>
        </w:rPr>
        <w:t xml:space="preserve"> </w:t>
      </w:r>
      <w:r w:rsidRPr="005B3C0C">
        <w:rPr>
          <w:rStyle w:val="apple-converted-space"/>
          <w:rFonts w:cs="Arial"/>
          <w:szCs w:val="24"/>
          <w:shd w:val="clear" w:color="auto" w:fill="FFFFFF"/>
        </w:rPr>
        <w:t>Cre13.g599400), histone 2 (</w:t>
      </w:r>
      <w:r w:rsidR="001950F9" w:rsidRPr="001950F9">
        <w:rPr>
          <w:rStyle w:val="apple-converted-space"/>
          <w:rFonts w:cs="Arial"/>
          <w:i/>
          <w:szCs w:val="24"/>
          <w:shd w:val="clear" w:color="auto" w:fill="FFFFFF"/>
        </w:rPr>
        <w:t>h2b</w:t>
      </w:r>
      <w:r w:rsidRPr="005B3C0C">
        <w:rPr>
          <w:rStyle w:val="apple-converted-space"/>
          <w:rFonts w:cs="Arial"/>
          <w:szCs w:val="24"/>
          <w:shd w:val="clear" w:color="auto" w:fill="FFFFFF"/>
        </w:rPr>
        <w:t xml:space="preserve">, </w:t>
      </w:r>
      <w:r w:rsidRPr="005B3C0C">
        <w:rPr>
          <w:rFonts w:cs="Arial"/>
          <w:szCs w:val="24"/>
          <w:shd w:val="clear" w:color="auto" w:fill="FFFFFF"/>
        </w:rPr>
        <w:t>Cre06.g273850), glyceraldehyde-3-phosphate dehydrogenase (</w:t>
      </w:r>
      <w:r w:rsidR="001950F9">
        <w:rPr>
          <w:rFonts w:cs="Arial"/>
          <w:i/>
          <w:szCs w:val="24"/>
          <w:shd w:val="clear" w:color="auto" w:fill="FFFFFF"/>
        </w:rPr>
        <w:t>g</w:t>
      </w:r>
      <w:r w:rsidR="0077366F" w:rsidRPr="001950F9">
        <w:rPr>
          <w:rFonts w:cs="Arial"/>
          <w:i/>
          <w:szCs w:val="24"/>
          <w:shd w:val="clear" w:color="auto" w:fill="FFFFFF"/>
        </w:rPr>
        <w:t>apdh</w:t>
      </w:r>
      <w:r w:rsidRPr="005B3C0C">
        <w:rPr>
          <w:rFonts w:cs="Arial"/>
          <w:szCs w:val="24"/>
          <w:shd w:val="clear" w:color="auto" w:fill="FFFFFF"/>
        </w:rPr>
        <w:t xml:space="preserve">, </w:t>
      </w:r>
      <w:r w:rsidRPr="005B3C0C">
        <w:rPr>
          <w:rFonts w:cs="Arial"/>
          <w:bCs/>
          <w:szCs w:val="24"/>
          <w:shd w:val="clear" w:color="auto" w:fill="FFFFFF"/>
        </w:rPr>
        <w:t>Cre08.g380250), and eukaryotic translation initiation factor (</w:t>
      </w:r>
      <w:r w:rsidR="0077366F" w:rsidRPr="0077366F">
        <w:rPr>
          <w:rFonts w:cs="Arial"/>
          <w:bCs/>
          <w:i/>
          <w:szCs w:val="24"/>
          <w:shd w:val="clear" w:color="auto" w:fill="FFFFFF"/>
        </w:rPr>
        <w:t>eif1a</w:t>
      </w:r>
      <w:r w:rsidRPr="005B3C0C">
        <w:rPr>
          <w:rFonts w:cs="Arial"/>
          <w:bCs/>
          <w:szCs w:val="24"/>
          <w:shd w:val="clear" w:color="auto" w:fill="FFFFFF"/>
        </w:rPr>
        <w:t xml:space="preserve">, Cre02.g103550). These reference genes have been utilised for qRT-PCR normalisation in previous studies </w:t>
      </w:r>
      <w:r w:rsidR="00BD03EC" w:rsidRPr="005B3C0C">
        <w:rPr>
          <w:rFonts w:cs="Arial"/>
          <w:bCs/>
          <w:szCs w:val="24"/>
          <w:shd w:val="clear" w:color="auto" w:fill="FFFFFF"/>
        </w:rPr>
        <w:fldChar w:fldCharType="begin"/>
      </w:r>
      <w:r w:rsidR="00790A49">
        <w:rPr>
          <w:rFonts w:cs="Arial"/>
          <w:bCs/>
          <w:szCs w:val="24"/>
          <w:shd w:val="clear" w:color="auto" w:fill="FFFFFF"/>
        </w:rPr>
        <w:instrText xml:space="preserve"> ADDIN ZOTERO_ITEM CSL_CITATION {"citationID":"K6RH2EAY","properties":{"formattedCitation":"(Allen et al., 2007; Blaby et al., 2013; Mou et al., 2014)","plainCitation":"(Allen et al., 2007; Blaby et al., 2013; Mou et al., 2014)"},"citationItems":[{"id":2886,"uris":["http://zotero.org/users/1204444/items/VFP3PHG2"],"uri":["http://zotero.org/users/1204444/items/VFP3PHG2"],"itemData":{"id":2886,"type":"article-journal","title":"FEA1, FEA2, and FRE1, Encoding Two Homologous Secreted Proteins and a Candidate Ferrireductase, Are Expressed Coordinately with FOX1 and FTR1 in Iron-Deficient Chlamydomonas reinhardtii","container-title":"Eukaryotic Cell","page":"1841-1852","volume":"6","issue":"10","source":"ec.asm.org","abstract":"Previously, we had identified FOX1 and FTR1 as iron deficiency-inducible components of a high-affinity copper-dependent iron uptake pathway in Chlamydomonas. In this work, we survey the version 3.0 draft genome to identify a ferrireductase, FRE1, and two ZIP family proteins, IRT1 and IRT2, as candidate ferrous transporters based on their increased expression in iron-deficient versus iron-replete cells. In a parallel proteomic approach, we identified FEA1 and FEA2 as the major proteins secreted by iron-deficient Chlamydomonas reinhardtii. The recovery of FEA1 and FEA2 from the medium of Chlamydomonas strain CC425 cultures is strictly correlated with iron nutrition status, and the accumulation of the corresponding mRNAs parallels that of the Chlamydomonas FOX1 and FTR1 mRNAs, although the magnitude of regulation is more dramatic for the FEA genes. Like the FOX1 and FTR1 genes, the FEA genes do not respond to copper, zinc, or manganese deficiency. The 5′ flanking untranscribed sequences from the FEA1, FTR1, and FOX1 genes confer iron deficiency-dependent expression of ARS2, suggesting that the iron assimilation pathway is under transcriptional control by iron nutrition. Genetic analysis suggests that the secreted proteins FEA1 and FEA2 facilitate high-affinity iron uptake, perhaps by concentrating iron in the vicinity of the cell. Homologues of FEA1 and FRE1 were identified previously as high-CO2-responsive genes, HCR1 and HCR2, in Chlorococcum littorale, suggesting that components of the iron assimilation pathway are responsive to carbon nutrition. These iron response components are placed in a proposed iron assimilation pathway for Chlamydomonas.","DOI":"10.1128/EC.00205-07","ISSN":"1535-9778, 1535-9786","note":"PMID: 17660359","journalAbbreviation":"Eukaryotic Cell","language":"en","author":[{"family":"Allen","given":"Michael D."},{"family":"Campo","given":"José A.","dropping-particle":"del"},{"family":"Kropat","given":"Janette"},{"family":"Merchant","given":"Sabeeha S."}],"issued":{"date-parts":[["2007",10,1]]},"PMID":"17660359"}},{"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id":2902,"uris":["http://zotero.org/users/1204444/items/JK8UQ7S8"],"uri":["http://zotero.org/users/1204444/items/JK8UQ7S8"],"itemData":{"id":2902,"type":"article-journal","title":"Reference genes for gene expression normalization in Chlamydomonas sp. ICE-L by quantitative real-time RT-PCR","container-title":"Journal of Plant Biochemistry and Biotechnology","page":"1-7","source":"link.springer.com","abstract":"The determination of a robust reference gene has become increasingly important since RT-qPCR used as a prominent technique for quantification of transcript in connection with their molecular and biological mechanisms. Only a few studies on reference genes have been conducted using Antarctic ice algae. In this work, 10 candidate reference genes of Chlamydomonas sp. ICE-L were evaluated for their stabilities. The results showed that the best references genes differed across the experimental samples. Based on NormFinder Analysis, EF-1α was the most suitable reference gene under the diurnal cycle, high light, high salinity and UV-B irradiation conditions, and GAPDH was the most stable gene under different light intensities. For all tested samples H2B was the best gene and 18S was the least. Pair-wise variation analysis revealed that H2B and EF-1α were the best gene combination for diurnal cycle and high light conditions. For different light intensities and high salinity samples, the best combinations were GAPDH + ACT and L32 + H2B, respectively. For UV-B irradiated samples, a minimum of three genes (EF-1α, L32 and 18S) were necessary for accurate normalization. Selecting appropriate reference gene was very important to achieve an accurate and reliable normalization of genes’ expression. These results provided guidelines for reference genes selection under different experimental conditions and also established a foundation for more accurate and widespread use of RT-qPCR in Chlamydomonas sp. ICE-L.","DOI":"10.1007/s13562-014-0268-4","ISSN":"0971-7811, 0974-1275","journalAbbreviation":"J. Plant Biochem. Biotechnol.","language":"en","author":[{"family":"Mou","given":"Shanli"},{"family":"Zhang","given":"Xiaowen"},{"family":"Miao","given":"Jinlai"},{"family":"Zheng","given":"Zhou"},{"family":"Xu","given":"Dong"},{"family":"Ye","given":"Naihao"}],"issued":{"date-parts":[["2014",4,18]]}}}],"schema":"https://github.com/citation-style-language/schema/raw/master/csl-citation.json"} </w:instrText>
      </w:r>
      <w:r w:rsidR="00BD03EC" w:rsidRPr="005B3C0C">
        <w:rPr>
          <w:rFonts w:cs="Arial"/>
          <w:bCs/>
          <w:szCs w:val="24"/>
          <w:shd w:val="clear" w:color="auto" w:fill="FFFFFF"/>
        </w:rPr>
        <w:fldChar w:fldCharType="separate"/>
      </w:r>
      <w:r w:rsidRPr="005B3C0C">
        <w:t xml:space="preserve">(Allen </w:t>
      </w:r>
      <w:r w:rsidR="00490409" w:rsidRPr="00490409">
        <w:rPr>
          <w:i/>
        </w:rPr>
        <w:t>et al</w:t>
      </w:r>
      <w:r w:rsidRPr="005B3C0C">
        <w:t xml:space="preserve">., 2007; Blaby </w:t>
      </w:r>
      <w:r w:rsidR="00490409" w:rsidRPr="00490409">
        <w:rPr>
          <w:i/>
        </w:rPr>
        <w:t>et al</w:t>
      </w:r>
      <w:r w:rsidRPr="005B3C0C">
        <w:t xml:space="preserve">., 2013; Mou </w:t>
      </w:r>
      <w:r w:rsidR="00490409" w:rsidRPr="00490409">
        <w:rPr>
          <w:i/>
        </w:rPr>
        <w:t>et al</w:t>
      </w:r>
      <w:r w:rsidRPr="005B3C0C">
        <w:t>., 2014)</w:t>
      </w:r>
      <w:r w:rsidR="00BD03EC" w:rsidRPr="005B3C0C">
        <w:rPr>
          <w:rFonts w:cs="Arial"/>
          <w:bCs/>
          <w:szCs w:val="24"/>
          <w:shd w:val="clear" w:color="auto" w:fill="FFFFFF"/>
        </w:rPr>
        <w:fldChar w:fldCharType="end"/>
      </w:r>
      <w:r w:rsidRPr="005B3C0C">
        <w:rPr>
          <w:rFonts w:cs="Arial"/>
          <w:bCs/>
          <w:szCs w:val="24"/>
          <w:shd w:val="clear" w:color="auto" w:fill="FFFFFF"/>
        </w:rPr>
        <w:t xml:space="preserve">, but new primers were designed in addition, and comparative stability was assessed. </w:t>
      </w:r>
    </w:p>
    <w:p w14:paraId="737B257B" w14:textId="77777777" w:rsidR="005B3C0C" w:rsidRPr="005B3C0C" w:rsidRDefault="005B3C0C" w:rsidP="005B3C0C">
      <w:pPr>
        <w:spacing w:line="360" w:lineRule="auto"/>
        <w:rPr>
          <w:rFonts w:cs="Arial"/>
          <w:bCs/>
          <w:szCs w:val="24"/>
          <w:shd w:val="clear" w:color="auto" w:fill="FFFFFF"/>
        </w:rPr>
      </w:pPr>
      <w:r w:rsidRPr="005B3C0C">
        <w:rPr>
          <w:rFonts w:cs="Arial"/>
          <w:bCs/>
          <w:szCs w:val="24"/>
          <w:shd w:val="clear" w:color="auto" w:fill="FFFFFF"/>
        </w:rPr>
        <w:t xml:space="preserve">The first step in the primer design process involved searching for the gene sequences using the online Plant Comparative Genomics portal Phytozome (Ver. 10.3, Joint </w:t>
      </w:r>
      <w:r w:rsidRPr="005B3C0C">
        <w:rPr>
          <w:rFonts w:cs="Arial"/>
          <w:bCs/>
          <w:szCs w:val="24"/>
          <w:shd w:val="clear" w:color="auto" w:fill="FFFFFF"/>
        </w:rPr>
        <w:lastRenderedPageBreak/>
        <w:t>Genome Institute). The search tool provided the genomic and transcriptomic sequence of each gene, highlighting exon and intron sequences.</w:t>
      </w:r>
    </w:p>
    <w:p w14:paraId="5659E774" w14:textId="77777777" w:rsidR="005B3C0C" w:rsidRPr="005B3C0C" w:rsidRDefault="005B3C0C" w:rsidP="005B3C0C">
      <w:pPr>
        <w:spacing w:line="360" w:lineRule="auto"/>
        <w:rPr>
          <w:rFonts w:cs="Arial"/>
          <w:bCs/>
          <w:szCs w:val="24"/>
          <w:shd w:val="clear" w:color="auto" w:fill="FFFFFF"/>
        </w:rPr>
      </w:pPr>
      <w:r w:rsidRPr="005B3C0C">
        <w:rPr>
          <w:rFonts w:cs="Arial"/>
          <w:bCs/>
          <w:szCs w:val="24"/>
          <w:shd w:val="clear" w:color="auto" w:fill="FFFFFF"/>
        </w:rPr>
        <w:t xml:space="preserve">Primer pairs were designed using a combination of the online software QuantPrime </w:t>
      </w:r>
      <w:r w:rsidR="00BD03EC" w:rsidRPr="005B3C0C">
        <w:rPr>
          <w:rFonts w:cs="Arial"/>
          <w:bCs/>
          <w:szCs w:val="24"/>
          <w:shd w:val="clear" w:color="auto" w:fill="FFFFFF"/>
        </w:rPr>
        <w:fldChar w:fldCharType="begin"/>
      </w:r>
      <w:r w:rsidR="00790A49">
        <w:rPr>
          <w:rFonts w:cs="Arial"/>
          <w:bCs/>
          <w:szCs w:val="24"/>
          <w:shd w:val="clear" w:color="auto" w:fill="FFFFFF"/>
        </w:rPr>
        <w:instrText xml:space="preserve"> ADDIN ZOTERO_ITEM CSL_CITATION {"citationID":"u8gm72imd","properties":{"formattedCitation":"(Arvidsson et al., 2008)","plainCitation":"(Arvidsson et al., 2008)"},"citationItems":[{"id":3294,"uris":["http://zotero.org/users/1204444/items/BEW544DD"],"uri":["http://zotero.org/users/1204444/items/BEW544DD"],"itemData":{"id":3294,"type":"article-journal","title":"QuantPrime – a flexible tool for reliable high-throughput primer design for quantitative PCR","container-title":"BMC Bioinformatics","page":"465","volume":"9","issue":"1","source":"www.biomedcentral.com","abstract":"Medium- to large-scale expression profiling using quantitative polymerase chain reaction (qPCR) assays are becoming increasingly important in genomics research. A major bottleneck in experiment preparation is the design of specific primer pairs, where researchers have to make several informed choices, often outside their area of expertise. Using currently available primer design tools, several interactive decisions have to be made, resulting in lengthy design processes with varying qualities of the assays.","DOI":"10.1186/1471-2105-9-465","ISSN":"1471-2105","note":"PMID: 18976492","language":"en","author":[{"family":"Arvidsson","given":"Samuel"},{"family":"Kwasniewski","given":"Miroslaw"},{"family":"Riaño-Pachón","given":"Diego M."},{"family":"Mueller-Roeber","given":"Bernd"}],"issued":{"date-parts":[["2008",11,1]]},"PMID":"18976492"}}],"schema":"https://github.com/citation-style-language/schema/raw/master/csl-citation.json"} </w:instrText>
      </w:r>
      <w:r w:rsidR="00BD03EC" w:rsidRPr="005B3C0C">
        <w:rPr>
          <w:rFonts w:cs="Arial"/>
          <w:bCs/>
          <w:szCs w:val="24"/>
          <w:shd w:val="clear" w:color="auto" w:fill="FFFFFF"/>
        </w:rPr>
        <w:fldChar w:fldCharType="separate"/>
      </w:r>
      <w:r w:rsidRPr="005B3C0C">
        <w:t xml:space="preserve">(Arvidsson </w:t>
      </w:r>
      <w:r w:rsidR="00490409" w:rsidRPr="00490409">
        <w:rPr>
          <w:i/>
        </w:rPr>
        <w:t>et al</w:t>
      </w:r>
      <w:r w:rsidRPr="005B3C0C">
        <w:t>., 2008)</w:t>
      </w:r>
      <w:r w:rsidR="00BD03EC" w:rsidRPr="005B3C0C">
        <w:rPr>
          <w:rFonts w:cs="Arial"/>
          <w:bCs/>
          <w:szCs w:val="24"/>
          <w:shd w:val="clear" w:color="auto" w:fill="FFFFFF"/>
        </w:rPr>
        <w:fldChar w:fldCharType="end"/>
      </w:r>
      <w:r w:rsidRPr="005B3C0C">
        <w:rPr>
          <w:rFonts w:cs="Arial"/>
          <w:bCs/>
          <w:szCs w:val="24"/>
          <w:shd w:val="clear" w:color="auto" w:fill="FFFFFF"/>
        </w:rPr>
        <w:t xml:space="preserve"> and the standalone software Beacon Designer™ (Ver. 8.10, Premier Biosoft). The software utilised the sequence data to find primer pairs which met the following criteria: crossed an exon-exon boundary (where possible, in order to prevent contaminating gDNA amplification), had a amplicon size between 50 - 150 bp (to achieve high amplification efficiency), had similar melting temperatures (T</w:t>
      </w:r>
      <w:r w:rsidRPr="005B3C0C">
        <w:rPr>
          <w:rFonts w:cs="Arial"/>
          <w:bCs/>
          <w:szCs w:val="24"/>
          <w:shd w:val="clear" w:color="auto" w:fill="FFFFFF"/>
          <w:vertAlign w:val="subscript"/>
        </w:rPr>
        <w:t xml:space="preserve">m, </w:t>
      </w:r>
      <w:r w:rsidRPr="005B3C0C">
        <w:rPr>
          <w:rFonts w:cs="Arial"/>
          <w:bCs/>
          <w:szCs w:val="24"/>
          <w:shd w:val="clear" w:color="auto" w:fill="FFFFFF"/>
        </w:rPr>
        <w:t>± 2°C), primer length between 18 and 30 bp (to achieve T</w:t>
      </w:r>
      <w:r w:rsidRPr="005B3C0C">
        <w:rPr>
          <w:rFonts w:cs="Arial"/>
          <w:bCs/>
          <w:szCs w:val="24"/>
          <w:shd w:val="clear" w:color="auto" w:fill="FFFFFF"/>
          <w:vertAlign w:val="subscript"/>
        </w:rPr>
        <w:t xml:space="preserve">m </w:t>
      </w:r>
      <w:r w:rsidRPr="005B3C0C">
        <w:rPr>
          <w:rFonts w:cs="Arial"/>
          <w:bCs/>
          <w:szCs w:val="24"/>
          <w:shd w:val="clear" w:color="auto" w:fill="FFFFFF"/>
        </w:rPr>
        <w:t xml:space="preserve">of 60-64°C), 40-60% GC content (increase stability and efficiency), and finally cDNA specificity (to avoid amplification of other genes). </w:t>
      </w:r>
    </w:p>
    <w:p w14:paraId="52112C13" w14:textId="77777777" w:rsidR="005B3C0C" w:rsidRPr="005B3C0C" w:rsidRDefault="005B3C0C" w:rsidP="005B3C0C">
      <w:pPr>
        <w:spacing w:line="360" w:lineRule="auto"/>
        <w:rPr>
          <w:rFonts w:cs="Arial"/>
          <w:bCs/>
          <w:szCs w:val="24"/>
          <w:shd w:val="clear" w:color="auto" w:fill="FFFFFF"/>
        </w:rPr>
      </w:pPr>
      <w:r w:rsidRPr="005B3C0C">
        <w:rPr>
          <w:rFonts w:cs="Arial"/>
          <w:bCs/>
          <w:szCs w:val="24"/>
          <w:shd w:val="clear" w:color="auto" w:fill="FFFFFF"/>
        </w:rPr>
        <w:t xml:space="preserve">Primers which met these conditions were then analysed for secondary structures, which are formed when complementary bases within the primers cause annealing and amplification. These secondary structures include self-dimers (dimers between two of the same primers), cross dimers (dimers between the forward and reverse primers) and hairpins loops (internal complementary bases). The analysis was carried out </w:t>
      </w:r>
      <w:r w:rsidRPr="005B3C0C">
        <w:rPr>
          <w:rFonts w:cs="Arial"/>
          <w:bCs/>
          <w:i/>
          <w:szCs w:val="24"/>
          <w:shd w:val="clear" w:color="auto" w:fill="FFFFFF"/>
        </w:rPr>
        <w:t>in silico</w:t>
      </w:r>
      <w:r w:rsidRPr="005B3C0C">
        <w:rPr>
          <w:rFonts w:cs="Arial"/>
          <w:bCs/>
          <w:szCs w:val="24"/>
          <w:shd w:val="clear" w:color="auto" w:fill="FFFFFF"/>
        </w:rPr>
        <w:t xml:space="preserve"> using the online software Beacon Designer Free Edition </w:t>
      </w:r>
      <w:r w:rsidR="00BD03EC" w:rsidRPr="005B3C0C">
        <w:rPr>
          <w:rFonts w:cs="Arial"/>
          <w:bCs/>
          <w:szCs w:val="24"/>
          <w:shd w:val="clear" w:color="auto" w:fill="FFFFFF"/>
        </w:rPr>
        <w:fldChar w:fldCharType="begin"/>
      </w:r>
      <w:r w:rsidR="00670425">
        <w:rPr>
          <w:rFonts w:cs="Arial"/>
          <w:bCs/>
          <w:szCs w:val="24"/>
          <w:shd w:val="clear" w:color="auto" w:fill="FFFFFF"/>
        </w:rPr>
        <w:instrText xml:space="preserve"> ADDIN ZOTERO_ITEM CSL_CITATION {"citationID":"Dzaxp5nB","properties":{"formattedCitation":"(Premier Biosoft, 2010)","plainCitation":"(Premier Biosoft, 2010)"},"citationItems":[{"id":3296,"uris":["http://zotero.org/users/1204444/items/P5CW8PWR"],"uri":["http://zotero.org/users/1204444/items/P5CW8PWR"],"itemData":{"id":3296,"type":"webpage","title":"Beacon Designer Free Edition.","URL":"http://www.premierbiosoft.com/qOligo/Oligo.jsp?PID=1","author":[{"family":"Premier Biosoft","given":""}],"issued":{"date-parts":[["2010"]]},"accessed":{"date-parts":[["2015",1,1]]}}}],"schema":"https://github.com/citation-style-language/schema/raw/master/csl-citation.json"} </w:instrText>
      </w:r>
      <w:r w:rsidR="00BD03EC" w:rsidRPr="005B3C0C">
        <w:rPr>
          <w:rFonts w:cs="Arial"/>
          <w:bCs/>
          <w:szCs w:val="24"/>
          <w:shd w:val="clear" w:color="auto" w:fill="FFFFFF"/>
        </w:rPr>
        <w:fldChar w:fldCharType="separate"/>
      </w:r>
      <w:r w:rsidRPr="005B3C0C">
        <w:t>(Premier Biosoft, 2010)</w:t>
      </w:r>
      <w:r w:rsidR="00BD03EC" w:rsidRPr="005B3C0C">
        <w:rPr>
          <w:rFonts w:cs="Arial"/>
          <w:bCs/>
          <w:szCs w:val="24"/>
          <w:shd w:val="clear" w:color="auto" w:fill="FFFFFF"/>
        </w:rPr>
        <w:fldChar w:fldCharType="end"/>
      </w:r>
      <w:r w:rsidRPr="005B3C0C">
        <w:rPr>
          <w:rFonts w:cs="Arial"/>
          <w:bCs/>
          <w:szCs w:val="24"/>
          <w:shd w:val="clear" w:color="auto" w:fill="FFFFFF"/>
        </w:rPr>
        <w:t>, with the setting at 3 mM Mg</w:t>
      </w:r>
      <w:r w:rsidRPr="005B3C0C">
        <w:rPr>
          <w:rFonts w:cs="Arial"/>
          <w:bCs/>
          <w:szCs w:val="24"/>
          <w:shd w:val="clear" w:color="auto" w:fill="FFFFFF"/>
          <w:vertAlign w:val="superscript"/>
        </w:rPr>
        <w:t>2+</w:t>
      </w:r>
      <w:r w:rsidRPr="005B3C0C">
        <w:rPr>
          <w:rFonts w:cs="Arial"/>
          <w:bCs/>
          <w:szCs w:val="24"/>
          <w:shd w:val="clear" w:color="auto" w:fill="FFFFFF"/>
        </w:rPr>
        <w:t>, 269.09 mM Na</w:t>
      </w:r>
      <w:r w:rsidRPr="005B3C0C">
        <w:rPr>
          <w:rFonts w:cs="Arial"/>
          <w:bCs/>
          <w:szCs w:val="24"/>
          <w:shd w:val="clear" w:color="auto" w:fill="FFFFFF"/>
          <w:vertAlign w:val="superscript"/>
        </w:rPr>
        <w:t>+</w:t>
      </w:r>
      <w:r w:rsidRPr="005B3C0C">
        <w:rPr>
          <w:rFonts w:cs="Arial"/>
          <w:bCs/>
          <w:szCs w:val="24"/>
          <w:shd w:val="clear" w:color="auto" w:fill="FFFFFF"/>
        </w:rPr>
        <w:t>, and 0.25 nM nucleic acid. Primer pairs assessed to have secondary structures with a Gibbs Free Energy (</w:t>
      </w:r>
      <w:r w:rsidRPr="005B3C0C">
        <w:rPr>
          <w:rFonts w:cs="Times New Roman"/>
          <w:bCs/>
          <w:szCs w:val="24"/>
          <w:shd w:val="clear" w:color="auto" w:fill="FFFFFF"/>
        </w:rPr>
        <w:t>Δ</w:t>
      </w:r>
      <w:r w:rsidRPr="005B3C0C">
        <w:rPr>
          <w:rFonts w:cs="Arial"/>
          <w:bCs/>
          <w:szCs w:val="24"/>
          <w:shd w:val="clear" w:color="auto" w:fill="FFFFFF"/>
        </w:rPr>
        <w:t>G, measure of spontaneity of reaction) less than -4.0</w:t>
      </w:r>
      <w:r w:rsidRPr="005B3C0C">
        <w:rPr>
          <w:rFonts w:cs="Times New Roman"/>
          <w:bCs/>
          <w:szCs w:val="24"/>
          <w:shd w:val="clear" w:color="auto" w:fill="FFFFFF"/>
        </w:rPr>
        <w:t xml:space="preserve"> Δ</w:t>
      </w:r>
      <w:r w:rsidRPr="005B3C0C">
        <w:rPr>
          <w:rFonts w:cs="Arial"/>
          <w:bCs/>
          <w:szCs w:val="24"/>
          <w:shd w:val="clear" w:color="auto" w:fill="FFFFFF"/>
        </w:rPr>
        <w:t xml:space="preserve">G were not accepted. Subsequently the secondary structures of the amplicon were analysed using </w:t>
      </w:r>
      <w:r w:rsidR="00FC200A">
        <w:rPr>
          <w:rFonts w:cs="Arial"/>
          <w:bCs/>
          <w:szCs w:val="24"/>
          <w:shd w:val="clear" w:color="auto" w:fill="FFFFFF"/>
        </w:rPr>
        <w:t>Una</w:t>
      </w:r>
      <w:r w:rsidRPr="005B3C0C">
        <w:rPr>
          <w:rFonts w:cs="Arial"/>
          <w:bCs/>
          <w:szCs w:val="24"/>
          <w:shd w:val="clear" w:color="auto" w:fill="FFFFFF"/>
        </w:rPr>
        <w:t xml:space="preserve">Fold software </w:t>
      </w:r>
      <w:r w:rsidR="00BD03EC" w:rsidRPr="005B3C0C">
        <w:rPr>
          <w:rFonts w:cs="Arial"/>
          <w:bCs/>
          <w:szCs w:val="24"/>
          <w:shd w:val="clear" w:color="auto" w:fill="FFFFFF"/>
        </w:rPr>
        <w:fldChar w:fldCharType="begin"/>
      </w:r>
      <w:r w:rsidR="00670425">
        <w:rPr>
          <w:rFonts w:cs="Arial"/>
          <w:bCs/>
          <w:szCs w:val="24"/>
          <w:shd w:val="clear" w:color="auto" w:fill="FFFFFF"/>
        </w:rPr>
        <w:instrText xml:space="preserve"> ADDIN ZOTERO_ITEM CSL_CITATION {"citationID":"15e1pl08ev","properties":{"formattedCitation":"(UnaFold IDT, 2010)","plainCitation":"(UnaFold IDT, 2010)"},"citationItems":[{"id":3297,"uris":["http://zotero.org/users/1204444/items/QUXNUWAC"],"uri":["http://zotero.org/users/1204444/items/QUXNUWAC"],"itemData":{"id":3297,"type":"webpage","title":"Unafold software","URL":"https://www.idtdna.com/UNAFold","author":[{"family":"UnaFold IDT","given":""}],"issued":{"date-parts":[["2010"]]},"accessed":{"date-parts":[["2015",1,1]]}}}],"schema":"https://github.com/citation-style-language/schema/raw/master/csl-citation.json"} </w:instrText>
      </w:r>
      <w:r w:rsidR="00BD03EC" w:rsidRPr="005B3C0C">
        <w:rPr>
          <w:rFonts w:cs="Arial"/>
          <w:bCs/>
          <w:szCs w:val="24"/>
          <w:shd w:val="clear" w:color="auto" w:fill="FFFFFF"/>
        </w:rPr>
        <w:fldChar w:fldCharType="separate"/>
      </w:r>
      <w:r w:rsidRPr="005B3C0C">
        <w:t>(</w:t>
      </w:r>
      <w:r w:rsidR="00FC200A">
        <w:t>Markham and Zuker, 2008</w:t>
      </w:r>
      <w:r w:rsidRPr="005B3C0C">
        <w:t>)</w:t>
      </w:r>
      <w:r w:rsidR="00BD03EC" w:rsidRPr="005B3C0C">
        <w:rPr>
          <w:rFonts w:cs="Arial"/>
          <w:bCs/>
          <w:szCs w:val="24"/>
          <w:shd w:val="clear" w:color="auto" w:fill="FFFFFF"/>
        </w:rPr>
        <w:fldChar w:fldCharType="end"/>
      </w:r>
      <w:r w:rsidRPr="005B3C0C">
        <w:rPr>
          <w:rFonts w:cs="Arial"/>
          <w:bCs/>
          <w:szCs w:val="24"/>
          <w:shd w:val="clear" w:color="auto" w:fill="FFFFFF"/>
        </w:rPr>
        <w:t xml:space="preserve"> using the settings 50°C, 3 mM Mg</w:t>
      </w:r>
      <w:r w:rsidRPr="005B3C0C">
        <w:rPr>
          <w:rFonts w:cs="Arial"/>
          <w:bCs/>
          <w:szCs w:val="24"/>
          <w:shd w:val="clear" w:color="auto" w:fill="FFFFFF"/>
          <w:vertAlign w:val="superscript"/>
        </w:rPr>
        <w:t>2+</w:t>
      </w:r>
      <w:r w:rsidRPr="005B3C0C">
        <w:rPr>
          <w:rFonts w:cs="Arial"/>
          <w:bCs/>
          <w:szCs w:val="24"/>
          <w:shd w:val="clear" w:color="auto" w:fill="FFFFFF"/>
        </w:rPr>
        <w:t>. Primer pairs with amplicon secondary structures T</w:t>
      </w:r>
      <w:r w:rsidRPr="005B3C0C">
        <w:rPr>
          <w:rFonts w:cs="Arial"/>
          <w:bCs/>
          <w:szCs w:val="24"/>
          <w:shd w:val="clear" w:color="auto" w:fill="FFFFFF"/>
          <w:vertAlign w:val="subscript"/>
        </w:rPr>
        <w:t xml:space="preserve">m </w:t>
      </w:r>
      <w:r w:rsidRPr="005B3C0C">
        <w:rPr>
          <w:rFonts w:cs="Arial"/>
          <w:bCs/>
          <w:szCs w:val="24"/>
          <w:shd w:val="clear" w:color="auto" w:fill="FFFFFF"/>
        </w:rPr>
        <w:t xml:space="preserve">above the annealing temperature (55°C) were not accepted. </w:t>
      </w:r>
    </w:p>
    <w:p w14:paraId="77D4B40F" w14:textId="77777777" w:rsidR="005B3C0C" w:rsidRPr="005B3C0C" w:rsidRDefault="005B3C0C" w:rsidP="005B3C0C">
      <w:pPr>
        <w:spacing w:line="360" w:lineRule="auto"/>
        <w:rPr>
          <w:rFonts w:cs="Arial"/>
          <w:b/>
          <w:bCs/>
          <w:szCs w:val="24"/>
          <w:shd w:val="clear" w:color="auto" w:fill="FFFFFF"/>
        </w:rPr>
      </w:pPr>
      <w:r w:rsidRPr="005B3C0C">
        <w:rPr>
          <w:rFonts w:cs="Arial"/>
          <w:bCs/>
          <w:szCs w:val="24"/>
          <w:shd w:val="clear" w:color="auto" w:fill="FFFFFF"/>
        </w:rPr>
        <w:t xml:space="preserve">Finally the amplicons were screened for cDNA specificity again using the BLAST search tool </w:t>
      </w:r>
      <w:r w:rsidR="00BD03EC" w:rsidRPr="005B3C0C">
        <w:rPr>
          <w:rFonts w:cs="Arial"/>
          <w:bCs/>
          <w:szCs w:val="24"/>
          <w:shd w:val="clear" w:color="auto" w:fill="FFFFFF"/>
        </w:rPr>
        <w:fldChar w:fldCharType="begin"/>
      </w:r>
      <w:r w:rsidR="00790A49">
        <w:rPr>
          <w:rFonts w:cs="Arial"/>
          <w:bCs/>
          <w:szCs w:val="24"/>
          <w:shd w:val="clear" w:color="auto" w:fill="FFFFFF"/>
        </w:rPr>
        <w:instrText xml:space="preserve"> ADDIN ZOTERO_ITEM CSL_CITATION {"citationID":"6v3gdh7nb","properties":{"formattedCitation":"(Johnson et al., 2008)","plainCitation":"(Johnson et al., 2008)"},"citationItems":[{"id":3278,"uris":["http://zotero.org/users/1204444/items/ZP7XJ6PU"],"uri":["http://zotero.org/users/1204444/items/ZP7XJ6PU"],"itemData":{"id":3278,"type":"article-journal","title":"NCBI BLAST: a better web interface","container-title":"Nucleic Acids Research","page":"W5-W9","volume":"36","issue":"suppl 2","source":"nar.oxfordjournals.org","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DOI":"10.1093/nar/gkn201","ISSN":"0305-1048, 1362-4962","note":"PMID: 18440982","shortTitle":"NCBI BLAST","journalAbbreviation":"Nucl. Acids Res.","language":"en","author":[{"family":"Johnson","given":"Mark"},{"family":"Zaretskaya","given":"Irena"},{"family":"Raytselis","given":"Yan"},{"family":"Merezhuk","given":"Yuri"},{"family":"McGinnis","given":"Scott"},{"family":"Madden","given":"Thomas L."}],"issued":{"date-parts":[["2008",7,1]]},"PMID":"18440982"}}],"schema":"https://github.com/citation-style-language/schema/raw/master/csl-citation.json"} </w:instrText>
      </w:r>
      <w:r w:rsidR="00BD03EC" w:rsidRPr="005B3C0C">
        <w:rPr>
          <w:rFonts w:cs="Arial"/>
          <w:bCs/>
          <w:szCs w:val="24"/>
          <w:shd w:val="clear" w:color="auto" w:fill="FFFFFF"/>
        </w:rPr>
        <w:fldChar w:fldCharType="separate"/>
      </w:r>
      <w:r w:rsidRPr="005B3C0C">
        <w:t xml:space="preserve">(Johnson </w:t>
      </w:r>
      <w:r w:rsidR="00490409" w:rsidRPr="00490409">
        <w:rPr>
          <w:i/>
        </w:rPr>
        <w:t>et al</w:t>
      </w:r>
      <w:r w:rsidRPr="005B3C0C">
        <w:t>., 2008)</w:t>
      </w:r>
      <w:r w:rsidR="00BD03EC" w:rsidRPr="005B3C0C">
        <w:rPr>
          <w:rFonts w:cs="Arial"/>
          <w:bCs/>
          <w:szCs w:val="24"/>
          <w:shd w:val="clear" w:color="auto" w:fill="FFFFFF"/>
        </w:rPr>
        <w:fldChar w:fldCharType="end"/>
      </w:r>
      <w:r w:rsidRPr="005B3C0C">
        <w:rPr>
          <w:rFonts w:cs="Arial"/>
          <w:bCs/>
          <w:szCs w:val="24"/>
          <w:shd w:val="clear" w:color="auto" w:fill="FFFFFF"/>
        </w:rPr>
        <w:t xml:space="preserve">. A total of 34 primer pairs (out of over 150 designed) were manufactured by </w:t>
      </w:r>
      <w:r w:rsidRPr="005B3C0C">
        <w:rPr>
          <w:szCs w:val="24"/>
        </w:rPr>
        <w:t xml:space="preserve">Eurofins Genomics after passing the </w:t>
      </w:r>
      <w:r w:rsidRPr="005B3C0C">
        <w:rPr>
          <w:rFonts w:cs="Arial"/>
          <w:bCs/>
          <w:i/>
          <w:szCs w:val="24"/>
          <w:shd w:val="clear" w:color="auto" w:fill="FFFFFF"/>
        </w:rPr>
        <w:t>in silico</w:t>
      </w:r>
      <w:r w:rsidRPr="005B3C0C">
        <w:rPr>
          <w:rFonts w:cs="Arial"/>
          <w:bCs/>
          <w:szCs w:val="24"/>
          <w:shd w:val="clear" w:color="auto" w:fill="FFFFFF"/>
        </w:rPr>
        <w:t xml:space="preserve"> quality assessment steps.  </w:t>
      </w:r>
    </w:p>
    <w:p w14:paraId="360C9784" w14:textId="77777777" w:rsidR="005B3C0C" w:rsidRPr="005B3C0C" w:rsidRDefault="005B3C0C" w:rsidP="005B3C0C">
      <w:pPr>
        <w:pStyle w:val="Heading4"/>
        <w:spacing w:before="240" w:after="240" w:line="360" w:lineRule="auto"/>
        <w:ind w:left="862" w:hanging="862"/>
        <w:rPr>
          <w:b w:val="0"/>
          <w:i w:val="0"/>
          <w:color w:val="auto"/>
        </w:rPr>
      </w:pPr>
      <w:r w:rsidRPr="005B3C0C">
        <w:rPr>
          <w:b w:val="0"/>
          <w:i w:val="0"/>
          <w:color w:val="auto"/>
        </w:rPr>
        <w:t>qRT-PCR method</w:t>
      </w:r>
    </w:p>
    <w:p w14:paraId="1C1D645E" w14:textId="77777777" w:rsidR="005B3C0C" w:rsidRPr="005B3C0C" w:rsidRDefault="005B3C0C" w:rsidP="005B3C0C">
      <w:pPr>
        <w:spacing w:line="360" w:lineRule="auto"/>
      </w:pPr>
      <w:r w:rsidRPr="005B3C0C">
        <w:t xml:space="preserve">Complementary (c)DNA synthesis and amplification was carried out using a one-step Brilliant III Ultra-Fast SYBR® Green QRT-PCR Master Mix kit (Agilent). The kit contained a Moloney Murine Leukaemia Virus (MMLV) based reverse transcriptase (RT) with </w:t>
      </w:r>
      <w:r w:rsidRPr="005B3C0C">
        <w:lastRenderedPageBreak/>
        <w:t xml:space="preserve">RNase block and a Taq43 mutant DNA polymerase. The RT reagent used gene specific primers (Table </w:t>
      </w:r>
      <w:r w:rsidR="003E62B0">
        <w:t>13</w:t>
      </w:r>
      <w:r w:rsidRPr="005B3C0C">
        <w:t>) for cDNA synthesis. Each reaction contained: 10 µL 2× SYBR Green QRT-PCR master mix (5 [2.5 final] mM MgCl</w:t>
      </w:r>
      <w:r w:rsidRPr="005B3C0C">
        <w:rPr>
          <w:vertAlign w:val="subscript"/>
        </w:rPr>
        <w:t>2</w:t>
      </w:r>
      <w:r w:rsidRPr="005B3C0C">
        <w:t>), 0.2 µL DTT (100 mM), 0.3 µL ROX dye (diluted 1:500), 1.5 µL RNase free dH</w:t>
      </w:r>
      <w:r w:rsidRPr="005B3C0C">
        <w:rPr>
          <w:vertAlign w:val="subscript"/>
        </w:rPr>
        <w:t>2</w:t>
      </w:r>
      <w:r w:rsidRPr="005B3C0C">
        <w:t>0, 1 µL forward primer (6 µM, final concentration 300 nM), 1 µL reverse primer (6 µM, final concentration 300 nM), 1 µL RT and 5 µL of RNA (4 - 20 ng µl</w:t>
      </w:r>
      <w:r w:rsidRPr="005B3C0C">
        <w:rPr>
          <w:vertAlign w:val="superscript"/>
        </w:rPr>
        <w:t>-1</w:t>
      </w:r>
      <w:r w:rsidRPr="005B3C0C">
        <w:t xml:space="preserve">). All components of the reaction, except the RNA were mixed together in one batch, to reduce sample-to-sample variability. Mixed reagents were aliquoted to a row of 8 wells in a polypropylene 96-well plate (410088, Agilent). An aliquot of 15 µl from each tube was then transferred to a new 96-well plate using a digital </w:t>
      </w:r>
      <w:r w:rsidRPr="005B3C0C">
        <w:rPr>
          <w:szCs w:val="24"/>
        </w:rPr>
        <w:t>8 channel-multipipette. Subsequently</w:t>
      </w:r>
      <w:r w:rsidRPr="005B3C0C">
        <w:t xml:space="preserve"> 5 µl</w:t>
      </w:r>
      <w:r w:rsidRPr="005B3C0C">
        <w:rPr>
          <w:szCs w:val="24"/>
        </w:rPr>
        <w:t xml:space="preserve"> RNA was transferred to each tube. The plate was sealed using </w:t>
      </w:r>
      <w:r w:rsidRPr="005B3C0C">
        <w:t>Optical Strip Caps (401425, Agilent).</w:t>
      </w:r>
      <w:r w:rsidRPr="005B3C0C">
        <w:rPr>
          <w:szCs w:val="24"/>
        </w:rPr>
        <w:t xml:space="preserve"> Th</w:t>
      </w:r>
      <w:r w:rsidRPr="005B3C0C">
        <w:t xml:space="preserve">is method reduced pipetting error and reduced sample-to-sample variability. </w:t>
      </w:r>
    </w:p>
    <w:p w14:paraId="2EA03394" w14:textId="77777777" w:rsidR="005B3C0C" w:rsidRPr="005B3C0C" w:rsidRDefault="005B3C0C" w:rsidP="005B3C0C">
      <w:pPr>
        <w:spacing w:line="360" w:lineRule="auto"/>
      </w:pPr>
      <w:r w:rsidRPr="005B3C0C">
        <w:t>Once sealed plates were inverted, to mix reaction components, and placed in a plate centrifuge for 20 seconds (handmade with off-the-shelf salad mixer) to remove bubbles. The thermocycling was performed using a Mx3005P instrument (Agilent) with SYBR®Green (492 - 516 nm) and ROX (585 - 610 nm) filters and the following hot start fast reaction conditions; 50°C for 10 minutes (cDNA synthesis), 95°C for 3 minutes (Taq activation), followed by 40 cycles of 95°C for 20 seconds and 55°C for 20 seconds. Fluorescence was measured after each 55°C cycle. The cycle threshold (Ct) value, defined as the fractional cycle number at which sample fluorescence passes a threshold which is significantly higher than background fluorescence, was calculated automatically by the instrument.  A disassociation curve analysis was performed after amplification cycling to assess the presence of a single amplicon product. With each run and primer pair a no-template control (NPC, RNA replaced with RNase-free dH</w:t>
      </w:r>
      <w:r w:rsidRPr="005B3C0C">
        <w:rPr>
          <w:vertAlign w:val="subscript"/>
        </w:rPr>
        <w:t>2</w:t>
      </w:r>
      <w:r w:rsidRPr="005B3C0C">
        <w:t>0) and no-reverse transcriptase control (NRTC, RT replaced with RNase-free dH</w:t>
      </w:r>
      <w:r w:rsidRPr="005B3C0C">
        <w:rPr>
          <w:vertAlign w:val="subscript"/>
        </w:rPr>
        <w:t>2</w:t>
      </w:r>
      <w:r w:rsidRPr="005B3C0C">
        <w:t xml:space="preserve">0) was also analysed. </w:t>
      </w:r>
    </w:p>
    <w:p w14:paraId="52E78EE7" w14:textId="77777777" w:rsidR="005B3C0C" w:rsidRPr="005B3C0C" w:rsidRDefault="005B3C0C" w:rsidP="005B3C0C">
      <w:pPr>
        <w:pStyle w:val="Heading4"/>
        <w:spacing w:before="240" w:after="240"/>
        <w:ind w:left="862" w:hanging="862"/>
        <w:rPr>
          <w:b w:val="0"/>
          <w:i w:val="0"/>
          <w:color w:val="auto"/>
        </w:rPr>
      </w:pPr>
      <w:r w:rsidRPr="005B3C0C">
        <w:rPr>
          <w:b w:val="0"/>
          <w:i w:val="0"/>
          <w:color w:val="auto"/>
        </w:rPr>
        <w:t>Primer efficiency</w:t>
      </w:r>
    </w:p>
    <w:p w14:paraId="18622177" w14:textId="77777777" w:rsidR="005B3C0C" w:rsidRPr="005B3C0C" w:rsidRDefault="005B3C0C" w:rsidP="005B3C0C">
      <w:pPr>
        <w:spacing w:line="360" w:lineRule="auto"/>
      </w:pPr>
      <w:r w:rsidRPr="005B3C0C">
        <w:t>Each primer pair was analysed by qRT-PCR using the method described in Section 5.2.14.1. A 5 µL aliquot of RNA diluted to 20 ng µl</w:t>
      </w:r>
      <w:r w:rsidRPr="005B3C0C">
        <w:rPr>
          <w:vertAlign w:val="superscript"/>
        </w:rPr>
        <w:t>-1</w:t>
      </w:r>
      <w:r w:rsidRPr="005B3C0C">
        <w:t xml:space="preserve"> (100 ng per reaction) was used. RNA was mixed from autotrophic and mixotrophic cultures grown under continuous light. The disassociate curve of each primer pair sample and control was analysed, primers </w:t>
      </w:r>
      <w:r w:rsidRPr="005B3C0C">
        <w:lastRenderedPageBreak/>
        <w:t xml:space="preserve">that produced multiple peaks, or any peak in controls (primer dimers) were not used for further analysis. No suitable primer pair was found for the H2B gene. </w:t>
      </w:r>
    </w:p>
    <w:p w14:paraId="07AA9B24" w14:textId="77777777" w:rsidR="005B3C0C" w:rsidRPr="005B3C0C" w:rsidRDefault="005B3C0C" w:rsidP="005B3C0C">
      <w:pPr>
        <w:spacing w:line="360" w:lineRule="auto"/>
      </w:pPr>
      <w:r w:rsidRPr="005B3C0C">
        <w:t xml:space="preserve">The efficiency of each primer was analysed by a two-step protocol as recommended by </w:t>
      </w:r>
      <w:r w:rsidR="00BD03EC" w:rsidRPr="005B3C0C">
        <w:fldChar w:fldCharType="begin"/>
      </w:r>
      <w:r w:rsidR="00790A49">
        <w:instrText xml:space="preserve"> ADDIN ZOTERO_ITEM CSL_CITATION {"citationID":"mGeuOort","properties":{"formattedCitation":"(Gallup and Ackermann, 2006)","plainCitation":"(Gallup and Ackermann, 2006)"},"citationItems":[{"id":3298,"uris":["http://zotero.org/users/1204444/items/U22SXTCV"],"uri":["http://zotero.org/users/1204444/items/U22SXTCV"],"itemData":{"id":3298,"type":"article-journal","title":"Addressing fluorogenic real-time qPCR inhibition using the novel custom Excel file system 'FocusField2-6GallupqPCRSet-upTool-001' to attain consistently high fidelity qPCR reactions","container-title":"Biological Procedures Online","page":"87-152","volume":"8","source":"PubMed","abstract":"The purpose of this manuscript is to discuss fluorogenic real-time quantitative polymerase chain reaction (qPCR) inhibition and to introduce/define a novel Microsoft Excel-based file system which provides a way to detect and avoid inhibition, and enables investigators to consistently design dynamically-sound, truly LOG-linear qPCR reactions very quickly. The qPCR problems this invention solves are universal to all qPCR reactions, and it performs all necessary qPCR set-up calculations in about 52 seconds (using a pentium 4 processor) for up to seven qPCR targets and seventy-two samples at a time - calculations that commonly take capable investigators days to finish. We have named this custom Excel-based file system \"FocusField2-6GallupqPCRSet-upTool-001\" (FF2-6-001 qPCR set-up tool), and are in the process of transforming it into professional qPCR set-up software to be made available in 2007. The current prototype is already fully functional.","DOI":"10.1251/bpo122","ISSN":"1480-9222","note":"PMID: 17033699\nPMCID: PMC1592462","journalAbbreviation":"Biol Proced Online","language":"eng","author":[{"family":"Gallup","given":"Jack M."},{"family":"Ackermann","given":"Mark R."}],"issued":{"date-parts":[["2006"]]},"PMID":"17033699","PMCID":"PMC1592462"}}],"schema":"https://github.com/citation-style-language/schema/raw/master/csl-citation.json"} </w:instrText>
      </w:r>
      <w:r w:rsidR="00BD03EC" w:rsidRPr="005B3C0C">
        <w:fldChar w:fldCharType="separate"/>
      </w:r>
      <w:r w:rsidRPr="005B3C0C">
        <w:t>Gallup and Ackermann (2006)</w:t>
      </w:r>
      <w:r w:rsidR="00BD03EC" w:rsidRPr="005B3C0C">
        <w:fldChar w:fldCharType="end"/>
      </w:r>
      <w:r w:rsidRPr="005B3C0C">
        <w:t>. First in order to find a dilution range for a log-linear relationship between the quantification value (Cq, the cycle in which fluorescence is first detected above baseline variation) and log dilution factor, a RNA mix (from autotrophic and mixotrophic cultures) was serially diluted by 2:5 until 11 dilutions were prepared (20 ng µl</w:t>
      </w:r>
      <w:r w:rsidRPr="005B3C0C">
        <w:rPr>
          <w:vertAlign w:val="superscript"/>
        </w:rPr>
        <w:t>-1</w:t>
      </w:r>
      <w:r w:rsidRPr="005B3C0C">
        <w:t>, 8 ng µl</w:t>
      </w:r>
      <w:r w:rsidRPr="005B3C0C">
        <w:rPr>
          <w:vertAlign w:val="superscript"/>
        </w:rPr>
        <w:t>-1</w:t>
      </w:r>
      <w:r w:rsidRPr="005B3C0C">
        <w:t>, 3.2 ng µl</w:t>
      </w:r>
      <w:r w:rsidRPr="005B3C0C">
        <w:rPr>
          <w:vertAlign w:val="superscript"/>
        </w:rPr>
        <w:t>-1</w:t>
      </w:r>
      <w:r w:rsidRPr="005B3C0C">
        <w:t>, 1.28 ng µl</w:t>
      </w:r>
      <w:r w:rsidRPr="005B3C0C">
        <w:rPr>
          <w:vertAlign w:val="superscript"/>
        </w:rPr>
        <w:t>-1</w:t>
      </w:r>
      <w:r w:rsidRPr="005B3C0C">
        <w:t>, 0.512 ng µl</w:t>
      </w:r>
      <w:r w:rsidRPr="005B3C0C">
        <w:rPr>
          <w:vertAlign w:val="superscript"/>
        </w:rPr>
        <w:t>-1</w:t>
      </w:r>
      <w:r w:rsidRPr="005B3C0C">
        <w:t>, 0.205 ng µl</w:t>
      </w:r>
      <w:r w:rsidRPr="005B3C0C">
        <w:rPr>
          <w:vertAlign w:val="superscript"/>
        </w:rPr>
        <w:t>-1</w:t>
      </w:r>
      <w:r w:rsidRPr="005B3C0C">
        <w:t>, 0.081 ng µl</w:t>
      </w:r>
      <w:r w:rsidRPr="005B3C0C">
        <w:rPr>
          <w:vertAlign w:val="superscript"/>
        </w:rPr>
        <w:t>-1</w:t>
      </w:r>
      <w:r w:rsidRPr="005B3C0C">
        <w:t>, 0.033 ng µl</w:t>
      </w:r>
      <w:r w:rsidRPr="005B3C0C">
        <w:rPr>
          <w:vertAlign w:val="superscript"/>
        </w:rPr>
        <w:t>-1</w:t>
      </w:r>
      <w:r w:rsidRPr="005B3C0C">
        <w:t>, 0.013 ng µl</w:t>
      </w:r>
      <w:r w:rsidRPr="005B3C0C">
        <w:rPr>
          <w:vertAlign w:val="superscript"/>
        </w:rPr>
        <w:t>-1</w:t>
      </w:r>
      <w:r w:rsidRPr="005B3C0C">
        <w:t>, 0.005 ng µl</w:t>
      </w:r>
      <w:r w:rsidRPr="005B3C0C">
        <w:rPr>
          <w:vertAlign w:val="superscript"/>
        </w:rPr>
        <w:t>-1</w:t>
      </w:r>
      <w:r w:rsidRPr="005B3C0C">
        <w:t>, 0.002 ng µl</w:t>
      </w:r>
      <w:r w:rsidRPr="005B3C0C">
        <w:rPr>
          <w:vertAlign w:val="superscript"/>
        </w:rPr>
        <w:t>-1</w:t>
      </w:r>
      <w:r w:rsidRPr="005B3C0C">
        <w:t>). A qRT-PCR reaction was carried out in triplicate with the 11 point dilution for each primer pair. The slope across each possible range of dilution points was calculated (i.e. 20 - 0.512 ng µl</w:t>
      </w:r>
      <w:r w:rsidRPr="005B3C0C">
        <w:rPr>
          <w:vertAlign w:val="superscript"/>
        </w:rPr>
        <w:t>-1</w:t>
      </w:r>
      <w:r w:rsidRPr="005B3C0C">
        <w:t>, 8 - 0.205 ng µl</w:t>
      </w:r>
      <w:r w:rsidRPr="005B3C0C">
        <w:rPr>
          <w:vertAlign w:val="superscript"/>
        </w:rPr>
        <w:t>-1</w:t>
      </w:r>
      <w:r w:rsidRPr="005B3C0C">
        <w:t>, etc.) using the following least squares best equation (LINEST function in Excel):</w:t>
      </w:r>
    </w:p>
    <w:p w14:paraId="370E5D70" w14:textId="77777777" w:rsidR="005B3C0C" w:rsidRPr="005B3C0C" w:rsidRDefault="005B3C0C" w:rsidP="005B3C0C">
      <w:pPr>
        <w:spacing w:line="360" w:lineRule="auto"/>
        <w:rPr>
          <w:rFonts w:eastAsiaTheme="minorEastAsia"/>
        </w:rPr>
      </w:pPr>
      <m:oMath>
        <m:r>
          <w:rPr>
            <w:rFonts w:ascii="Cambria Math" w:hAnsi="Cambria Math"/>
          </w:rPr>
          <m:t xml:space="preserve">m= </m:t>
        </m:r>
        <m:f>
          <m:fPr>
            <m:ctrlPr>
              <w:rPr>
                <w:rFonts w:ascii="Cambria Math" w:hAnsi="Cambria Math"/>
                <w:i/>
              </w:rPr>
            </m:ctrlPr>
          </m:fPr>
          <m:num>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d>
                  <m:dPr>
                    <m:ctrlPr>
                      <w:rPr>
                        <w:rFonts w:ascii="Cambria Math" w:hAnsi="Cambria Math"/>
                        <w:i/>
                      </w:rPr>
                    </m:ctrlPr>
                  </m:dPr>
                  <m:e>
                    <m:r>
                      <w:rPr>
                        <w:rFonts w:ascii="Cambria Math" w:hAnsi="Cambria Math"/>
                      </w:rPr>
                      <m:t>y-</m:t>
                    </m:r>
                    <m:acc>
                      <m:accPr>
                        <m:chr m:val="̅"/>
                        <m:ctrlPr>
                          <w:rPr>
                            <w:rFonts w:ascii="Cambria Math" w:hAnsi="Cambria Math"/>
                            <w:i/>
                          </w:rPr>
                        </m:ctrlPr>
                      </m:accPr>
                      <m:e>
                        <m:r>
                          <w:rPr>
                            <w:rFonts w:ascii="Cambria Math" w:hAnsi="Cambria Math"/>
                          </w:rPr>
                          <m:t>y</m:t>
                        </m:r>
                      </m:e>
                    </m:acc>
                  </m:e>
                </m:d>
              </m:e>
            </m:nary>
          </m:num>
          <m:den>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den>
        </m:f>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351CDB">
        <w:rPr>
          <w:rFonts w:eastAsiaTheme="minorEastAsia"/>
        </w:rPr>
        <w:t>40</w:t>
      </w:r>
    </w:p>
    <w:p w14:paraId="3D2375B8" w14:textId="77777777" w:rsidR="005B3C0C" w:rsidRPr="005B3C0C" w:rsidRDefault="005B3C0C" w:rsidP="005B3C0C">
      <w:pPr>
        <w:spacing w:line="360" w:lineRule="auto"/>
      </w:pPr>
      <w:r w:rsidRPr="005B3C0C">
        <w:t>where, m is the slope, x is the Cq values, y is the log</w:t>
      </w:r>
      <w:r w:rsidRPr="005B3C0C">
        <w:rPr>
          <w:vertAlign w:val="subscript"/>
        </w:rPr>
        <w:t>2</w:t>
      </w:r>
      <w:r w:rsidRPr="005B3C0C">
        <w:t xml:space="preserve"> RNA concentration (ng µl</w:t>
      </w:r>
      <w:r w:rsidRPr="005B3C0C">
        <w:rPr>
          <w:vertAlign w:val="superscript"/>
        </w:rPr>
        <w:t>-1</w:t>
      </w:r>
      <w:r w:rsidRPr="005B3C0C">
        <w:t>). This slope is then used in the following equation to calculate primer pair efficiency (E) over the range of concentrations used to calculate the slope:</w:t>
      </w:r>
    </w:p>
    <w:p w14:paraId="1467DA21" w14:textId="77777777" w:rsidR="005B3C0C" w:rsidRPr="005B3C0C" w:rsidRDefault="005B3C0C" w:rsidP="005B3C0C">
      <w:pPr>
        <w:spacing w:line="360" w:lineRule="auto"/>
      </w:pPr>
      <m:oMath>
        <m:r>
          <w:rPr>
            <w:rFonts w:ascii="Cambria Math" w:hAnsi="Cambria Math"/>
          </w:rPr>
          <m:t>E=</m:t>
        </m:r>
        <m:d>
          <m:dPr>
            <m:ctrlPr>
              <w:rPr>
                <w:rFonts w:ascii="Cambria Math" w:hAnsi="Cambria Math"/>
                <w:i/>
              </w:rPr>
            </m:ctrlPr>
          </m:dPr>
          <m:e>
            <m:sSup>
              <m:sSupPr>
                <m:ctrlPr>
                  <w:rPr>
                    <w:rFonts w:ascii="Cambria Math" w:hAnsi="Cambria Math"/>
                    <w:i/>
                  </w:rPr>
                </m:ctrlPr>
              </m:sSupPr>
              <m:e>
                <m:r>
                  <w:rPr>
                    <w:rFonts w:ascii="Cambria Math" w:hAnsi="Cambria Math"/>
                  </w:rPr>
                  <m:t>2</m:t>
                </m:r>
              </m:e>
              <m: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m:t>
                        </m:r>
                      </m:den>
                    </m:f>
                  </m:e>
                </m:d>
              </m:sup>
            </m:sSup>
            <m:r>
              <w:rPr>
                <w:rFonts w:ascii="Cambria Math" w:hAnsi="Cambria Math"/>
              </w:rPr>
              <m:t>-1</m:t>
            </m:r>
          </m:e>
        </m:d>
        <m:r>
          <w:rPr>
            <w:rFonts w:ascii="Cambria Math" w:hAnsi="Cambria Math"/>
          </w:rPr>
          <m:t xml:space="preserve"> ×100</m:t>
        </m:r>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351CDB">
        <w:rPr>
          <w:rFonts w:eastAsiaTheme="minorEastAsia"/>
        </w:rPr>
        <w:t>41</w:t>
      </w:r>
    </w:p>
    <w:p w14:paraId="6F27E5FF" w14:textId="77777777" w:rsidR="005B3C0C" w:rsidRDefault="005B3C0C" w:rsidP="005B3C0C">
      <w:pPr>
        <w:spacing w:line="360" w:lineRule="auto"/>
      </w:pPr>
      <w:r w:rsidRPr="005B3C0C">
        <w:t>The range of dilutions with efficiency nearest 100% was chosen as the best dynamic range to use for subsequent efficiency calculations. The primers with the highest efficiency were then used for subsequent standard curve efficiency experiments. A 5 point 1:2 serial dilution within the dynamic range of each primer (e.g. 8 ng µl</w:t>
      </w:r>
      <w:r w:rsidRPr="005B3C0C">
        <w:rPr>
          <w:vertAlign w:val="superscript"/>
        </w:rPr>
        <w:t>-1</w:t>
      </w:r>
      <w:r w:rsidRPr="005B3C0C">
        <w:t>, 4 ng µl</w:t>
      </w:r>
      <w:r w:rsidRPr="005B3C0C">
        <w:rPr>
          <w:vertAlign w:val="superscript"/>
        </w:rPr>
        <w:t>-1</w:t>
      </w:r>
      <w:r w:rsidRPr="005B3C0C">
        <w:t>, 2 ng µl</w:t>
      </w:r>
      <w:r w:rsidRPr="005B3C0C">
        <w:rPr>
          <w:vertAlign w:val="superscript"/>
        </w:rPr>
        <w:t>-1</w:t>
      </w:r>
      <w:r w:rsidRPr="005B3C0C">
        <w:t>, 1 ng µl</w:t>
      </w:r>
      <w:r w:rsidRPr="005B3C0C">
        <w:rPr>
          <w:vertAlign w:val="superscript"/>
        </w:rPr>
        <w:t>-1</w:t>
      </w:r>
      <w:r w:rsidRPr="005B3C0C">
        <w:t>, 0.5 ng µl</w:t>
      </w:r>
      <w:r w:rsidRPr="005B3C0C">
        <w:rPr>
          <w:vertAlign w:val="superscript"/>
        </w:rPr>
        <w:t>-1</w:t>
      </w:r>
      <w:r w:rsidRPr="005B3C0C">
        <w:t xml:space="preserve">) was prepared and amplified as described above. The efficiency of that range was then calculated using Equation </w:t>
      </w:r>
      <w:r w:rsidR="003E62B0">
        <w:t>40</w:t>
      </w:r>
      <w:r w:rsidRPr="005B3C0C">
        <w:t xml:space="preserve"> and </w:t>
      </w:r>
      <w:r w:rsidR="003E62B0">
        <w:t>41</w:t>
      </w:r>
      <w:r w:rsidRPr="005B3C0C">
        <w:t xml:space="preserve">. Each dilution was carried out in triplicate and the mean efficiency was calculated (Table </w:t>
      </w:r>
      <w:r w:rsidR="00351CDB">
        <w:t>13</w:t>
      </w:r>
      <w:r w:rsidRPr="005B3C0C">
        <w:t>).</w:t>
      </w:r>
    </w:p>
    <w:tbl>
      <w:tblPr>
        <w:tblStyle w:val="TableGrid2"/>
        <w:tblW w:w="0" w:type="auto"/>
        <w:tblInd w:w="250" w:type="dxa"/>
        <w:tblLayout w:type="fixed"/>
        <w:tblCellMar>
          <w:left w:w="57" w:type="dxa"/>
          <w:right w:w="57" w:type="dxa"/>
        </w:tblCellMar>
        <w:tblLook w:val="04A0" w:firstRow="1" w:lastRow="0" w:firstColumn="1" w:lastColumn="0" w:noHBand="0" w:noVBand="1"/>
      </w:tblPr>
      <w:tblGrid>
        <w:gridCol w:w="851"/>
        <w:gridCol w:w="1650"/>
        <w:gridCol w:w="2976"/>
        <w:gridCol w:w="1134"/>
        <w:gridCol w:w="1134"/>
      </w:tblGrid>
      <w:tr w:rsidR="005B3C0C" w:rsidRPr="005B3C0C" w14:paraId="2C54D319" w14:textId="77777777" w:rsidTr="005B3C0C">
        <w:trPr>
          <w:trHeight w:val="574"/>
        </w:trPr>
        <w:tc>
          <w:tcPr>
            <w:tcW w:w="7745" w:type="dxa"/>
            <w:gridSpan w:val="5"/>
            <w:tcBorders>
              <w:top w:val="nil"/>
              <w:left w:val="nil"/>
              <w:bottom w:val="nil"/>
              <w:right w:val="nil"/>
            </w:tcBorders>
          </w:tcPr>
          <w:p w14:paraId="68AF68D0" w14:textId="77777777" w:rsidR="005B3C0C" w:rsidRPr="005B3C0C" w:rsidRDefault="005B3C0C" w:rsidP="00351CDB">
            <w:pPr>
              <w:tabs>
                <w:tab w:val="left" w:pos="567"/>
                <w:tab w:val="left" w:pos="1134"/>
              </w:tabs>
              <w:autoSpaceDE w:val="0"/>
              <w:autoSpaceDN w:val="0"/>
              <w:adjustRightInd w:val="0"/>
              <w:spacing w:after="0" w:line="360" w:lineRule="auto"/>
              <w:ind w:right="113"/>
              <w:rPr>
                <w:rFonts w:cs="Arial"/>
                <w:sz w:val="20"/>
                <w:szCs w:val="20"/>
                <w:lang w:eastAsia="en-GB"/>
              </w:rPr>
            </w:pPr>
            <w:r w:rsidRPr="005B3C0C">
              <w:rPr>
                <w:rFonts w:cs="Arial"/>
                <w:b/>
                <w:sz w:val="20"/>
                <w:szCs w:val="20"/>
                <w:lang w:eastAsia="en-GB"/>
              </w:rPr>
              <w:t xml:space="preserve">Table </w:t>
            </w:r>
            <w:r w:rsidR="00351CDB">
              <w:rPr>
                <w:rFonts w:cs="Arial"/>
                <w:b/>
                <w:sz w:val="20"/>
                <w:szCs w:val="20"/>
                <w:lang w:eastAsia="en-GB"/>
              </w:rPr>
              <w:t>13</w:t>
            </w:r>
            <w:r w:rsidRPr="005B3C0C">
              <w:rPr>
                <w:rFonts w:cs="Arial"/>
                <w:sz w:val="20"/>
                <w:szCs w:val="20"/>
                <w:lang w:eastAsia="en-GB"/>
              </w:rPr>
              <w:t>. Primers pairs used in qRT-PCR experiments</w:t>
            </w:r>
          </w:p>
        </w:tc>
      </w:tr>
      <w:tr w:rsidR="005B3C0C" w:rsidRPr="005B3C0C" w14:paraId="2374E5D4" w14:textId="77777777" w:rsidTr="005B3C0C">
        <w:trPr>
          <w:trHeight w:val="695"/>
        </w:trPr>
        <w:tc>
          <w:tcPr>
            <w:tcW w:w="851" w:type="dxa"/>
            <w:tcBorders>
              <w:top w:val="single" w:sz="4" w:space="0" w:color="auto"/>
              <w:left w:val="nil"/>
              <w:bottom w:val="single" w:sz="4" w:space="0" w:color="auto"/>
              <w:right w:val="nil"/>
            </w:tcBorders>
            <w:hideMark/>
          </w:tcPr>
          <w:p w14:paraId="4D333043"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cs="Arial"/>
                <w:sz w:val="20"/>
                <w:szCs w:val="20"/>
                <w:lang w:eastAsia="en-GB"/>
              </w:rPr>
              <w:t>Gene</w:t>
            </w:r>
          </w:p>
        </w:tc>
        <w:tc>
          <w:tcPr>
            <w:tcW w:w="1650" w:type="dxa"/>
            <w:tcBorders>
              <w:top w:val="single" w:sz="4" w:space="0" w:color="auto"/>
              <w:left w:val="nil"/>
              <w:bottom w:val="single" w:sz="4" w:space="0" w:color="auto"/>
              <w:right w:val="nil"/>
            </w:tcBorders>
            <w:hideMark/>
          </w:tcPr>
          <w:p w14:paraId="3FCF4D70"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Transcript identifier</w:t>
            </w:r>
          </w:p>
        </w:tc>
        <w:tc>
          <w:tcPr>
            <w:tcW w:w="2976" w:type="dxa"/>
            <w:tcBorders>
              <w:top w:val="single" w:sz="4" w:space="0" w:color="auto"/>
              <w:left w:val="nil"/>
              <w:bottom w:val="single" w:sz="4" w:space="0" w:color="auto"/>
              <w:right w:val="nil"/>
            </w:tcBorders>
            <w:hideMark/>
          </w:tcPr>
          <w:p w14:paraId="0EDA8607"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Primer Pair: Forward (5’ – 3’)</w:t>
            </w:r>
          </w:p>
          <w:p w14:paraId="705460D4" w14:textId="77777777" w:rsidR="005B3C0C" w:rsidRPr="005B3C0C" w:rsidRDefault="005B3C0C" w:rsidP="005B3C0C">
            <w:pPr>
              <w:tabs>
                <w:tab w:val="left" w:pos="567"/>
                <w:tab w:val="left" w:pos="1134"/>
              </w:tabs>
              <w:autoSpaceDE w:val="0"/>
              <w:autoSpaceDN w:val="0"/>
              <w:adjustRightInd w:val="0"/>
              <w:spacing w:after="0" w:line="360" w:lineRule="auto"/>
              <w:ind w:right="113"/>
              <w:jc w:val="left"/>
              <w:rPr>
                <w:rFonts w:eastAsia="Calibri" w:cs="Arial"/>
                <w:sz w:val="20"/>
                <w:szCs w:val="20"/>
                <w:lang w:eastAsia="en-GB"/>
              </w:rPr>
            </w:pPr>
            <w:r w:rsidRPr="005B3C0C">
              <w:rPr>
                <w:rFonts w:eastAsia="Calibri" w:cs="Arial"/>
                <w:sz w:val="20"/>
                <w:szCs w:val="20"/>
                <w:lang w:eastAsia="en-GB"/>
              </w:rPr>
              <w:t xml:space="preserve">                      Reverse (5’ – 3’)</w:t>
            </w:r>
          </w:p>
        </w:tc>
        <w:tc>
          <w:tcPr>
            <w:tcW w:w="1134" w:type="dxa"/>
            <w:tcBorders>
              <w:top w:val="single" w:sz="4" w:space="0" w:color="auto"/>
              <w:left w:val="nil"/>
              <w:bottom w:val="single" w:sz="4" w:space="0" w:color="auto"/>
              <w:right w:val="nil"/>
            </w:tcBorders>
          </w:tcPr>
          <w:p w14:paraId="70139E3F"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Efficiency (%)</w:t>
            </w:r>
          </w:p>
        </w:tc>
        <w:tc>
          <w:tcPr>
            <w:tcW w:w="1134" w:type="dxa"/>
            <w:tcBorders>
              <w:top w:val="single" w:sz="4" w:space="0" w:color="auto"/>
              <w:left w:val="nil"/>
              <w:bottom w:val="single" w:sz="4" w:space="0" w:color="auto"/>
              <w:right w:val="nil"/>
            </w:tcBorders>
          </w:tcPr>
          <w:p w14:paraId="3BAAD331" w14:textId="77777777" w:rsidR="005B3C0C" w:rsidRPr="005B3C0C" w:rsidRDefault="005B3C0C" w:rsidP="005B3C0C">
            <w:pPr>
              <w:tabs>
                <w:tab w:val="left" w:pos="567"/>
                <w:tab w:val="left" w:pos="1134"/>
              </w:tabs>
              <w:autoSpaceDE w:val="0"/>
              <w:autoSpaceDN w:val="0"/>
              <w:adjustRightInd w:val="0"/>
              <w:spacing w:after="0" w:line="360" w:lineRule="auto"/>
              <w:ind w:right="113"/>
              <w:rPr>
                <w:rFonts w:eastAsia="Calibri" w:cs="Arial"/>
                <w:sz w:val="20"/>
                <w:szCs w:val="20"/>
                <w:lang w:eastAsia="en-GB"/>
              </w:rPr>
            </w:pPr>
            <w:r w:rsidRPr="005B3C0C">
              <w:rPr>
                <w:rFonts w:eastAsia="Calibri" w:cs="Arial"/>
                <w:sz w:val="20"/>
                <w:szCs w:val="20"/>
                <w:lang w:eastAsia="en-GB"/>
              </w:rPr>
              <w:t>Source</w:t>
            </w:r>
          </w:p>
        </w:tc>
      </w:tr>
      <w:tr w:rsidR="005B3C0C" w:rsidRPr="005B3C0C" w14:paraId="022D3112" w14:textId="77777777" w:rsidTr="005B3C0C">
        <w:trPr>
          <w:trHeight w:val="509"/>
        </w:trPr>
        <w:tc>
          <w:tcPr>
            <w:tcW w:w="851" w:type="dxa"/>
            <w:tcBorders>
              <w:top w:val="nil"/>
              <w:left w:val="nil"/>
              <w:bottom w:val="nil"/>
              <w:right w:val="nil"/>
            </w:tcBorders>
          </w:tcPr>
          <w:p w14:paraId="56A1C67D" w14:textId="77777777" w:rsidR="005B3C0C" w:rsidRPr="001950F9" w:rsidRDefault="001950F9" w:rsidP="005B3C0C">
            <w:pPr>
              <w:tabs>
                <w:tab w:val="left" w:pos="567"/>
                <w:tab w:val="left" w:pos="1134"/>
              </w:tabs>
              <w:autoSpaceDE w:val="0"/>
              <w:autoSpaceDN w:val="0"/>
              <w:adjustRightInd w:val="0"/>
              <w:spacing w:after="0" w:line="240" w:lineRule="auto"/>
              <w:ind w:right="113"/>
              <w:jc w:val="left"/>
              <w:rPr>
                <w:rFonts w:eastAsia="Calibri" w:cs="Arial"/>
                <w:i/>
                <w:sz w:val="2"/>
                <w:szCs w:val="2"/>
                <w:lang w:eastAsia="en-GB"/>
              </w:rPr>
            </w:pPr>
            <w:r w:rsidRPr="001950F9">
              <w:rPr>
                <w:rFonts w:cs="Arial"/>
                <w:i/>
                <w:sz w:val="20"/>
                <w:szCs w:val="20"/>
                <w:lang w:eastAsia="en-GB"/>
              </w:rPr>
              <w:t>eif1a</w:t>
            </w:r>
          </w:p>
        </w:tc>
        <w:tc>
          <w:tcPr>
            <w:tcW w:w="1650" w:type="dxa"/>
            <w:tcBorders>
              <w:top w:val="nil"/>
              <w:left w:val="nil"/>
              <w:bottom w:val="nil"/>
              <w:right w:val="nil"/>
            </w:tcBorders>
          </w:tcPr>
          <w:p w14:paraId="17488666" w14:textId="77777777" w:rsidR="005B3C0C" w:rsidRPr="005B3C0C" w:rsidRDefault="005B3C0C" w:rsidP="005B3C0C">
            <w:pPr>
              <w:spacing w:line="240" w:lineRule="auto"/>
              <w:jc w:val="left"/>
              <w:rPr>
                <w:rFonts w:cs="Arial"/>
                <w:sz w:val="20"/>
                <w:szCs w:val="20"/>
                <w:lang w:eastAsia="en-GB"/>
              </w:rPr>
            </w:pPr>
            <w:r w:rsidRPr="005B3C0C">
              <w:rPr>
                <w:sz w:val="20"/>
                <w:szCs w:val="20"/>
              </w:rPr>
              <w:t>Cre02.g103550</w:t>
            </w:r>
          </w:p>
        </w:tc>
        <w:tc>
          <w:tcPr>
            <w:tcW w:w="2976" w:type="dxa"/>
            <w:tcBorders>
              <w:top w:val="nil"/>
              <w:left w:val="nil"/>
              <w:bottom w:val="nil"/>
              <w:right w:val="nil"/>
            </w:tcBorders>
          </w:tcPr>
          <w:p w14:paraId="5458BA7D"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sz w:val="20"/>
              </w:rPr>
            </w:pPr>
            <w:r w:rsidRPr="005B3C0C">
              <w:rPr>
                <w:sz w:val="20"/>
              </w:rPr>
              <w:t>CATTGTGGAGCCGCCATTTC GGCTGCTTGCATTTGCTTCC</w:t>
            </w:r>
          </w:p>
          <w:p w14:paraId="6AF73988"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sz w:val="4"/>
                <w:szCs w:val="4"/>
              </w:rPr>
            </w:pPr>
          </w:p>
        </w:tc>
        <w:tc>
          <w:tcPr>
            <w:tcW w:w="1134" w:type="dxa"/>
            <w:tcBorders>
              <w:top w:val="nil"/>
              <w:left w:val="nil"/>
              <w:bottom w:val="nil"/>
              <w:right w:val="nil"/>
            </w:tcBorders>
          </w:tcPr>
          <w:p w14:paraId="2966F45E"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lang w:eastAsia="en-GB"/>
              </w:rPr>
            </w:pPr>
            <w:r w:rsidRPr="005B3C0C">
              <w:rPr>
                <w:rFonts w:eastAsia="Calibri" w:cs="Arial"/>
                <w:sz w:val="20"/>
                <w:szCs w:val="20"/>
                <w:lang w:eastAsia="en-GB"/>
              </w:rPr>
              <w:t>104.03</w:t>
            </w:r>
          </w:p>
        </w:tc>
        <w:tc>
          <w:tcPr>
            <w:tcW w:w="1134" w:type="dxa"/>
            <w:tcBorders>
              <w:top w:val="nil"/>
              <w:left w:val="nil"/>
              <w:bottom w:val="nil"/>
              <w:right w:val="nil"/>
            </w:tcBorders>
          </w:tcPr>
          <w:p w14:paraId="6DB98B98"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eastAsia="Calibri" w:cs="Arial"/>
                <w:sz w:val="20"/>
                <w:szCs w:val="20"/>
                <w:lang w:eastAsia="en-GB"/>
              </w:rPr>
            </w:pPr>
            <w:r w:rsidRPr="005B3C0C">
              <w:rPr>
                <w:sz w:val="20"/>
                <w:szCs w:val="20"/>
              </w:rPr>
              <w:t xml:space="preserve">Blaby </w:t>
            </w:r>
            <w:r w:rsidR="00490409" w:rsidRPr="00490409">
              <w:rPr>
                <w:i/>
                <w:sz w:val="20"/>
                <w:szCs w:val="20"/>
              </w:rPr>
              <w:t>et al</w:t>
            </w:r>
            <w:r w:rsidRPr="005B3C0C">
              <w:rPr>
                <w:sz w:val="20"/>
                <w:szCs w:val="20"/>
              </w:rPr>
              <w:t>., 2013</w:t>
            </w:r>
          </w:p>
        </w:tc>
      </w:tr>
      <w:tr w:rsidR="005B3C0C" w:rsidRPr="005B3C0C" w14:paraId="355DC3DF" w14:textId="77777777" w:rsidTr="005B3C0C">
        <w:trPr>
          <w:trHeight w:val="417"/>
        </w:trPr>
        <w:tc>
          <w:tcPr>
            <w:tcW w:w="851" w:type="dxa"/>
            <w:tcBorders>
              <w:top w:val="nil"/>
              <w:left w:val="nil"/>
              <w:bottom w:val="nil"/>
              <w:right w:val="nil"/>
            </w:tcBorders>
          </w:tcPr>
          <w:p w14:paraId="1AC033EB" w14:textId="77777777" w:rsidR="005B3C0C" w:rsidRPr="005B3C0C" w:rsidRDefault="001950F9" w:rsidP="005B3C0C">
            <w:pPr>
              <w:tabs>
                <w:tab w:val="left" w:pos="567"/>
                <w:tab w:val="left" w:pos="1134"/>
              </w:tabs>
              <w:autoSpaceDE w:val="0"/>
              <w:autoSpaceDN w:val="0"/>
              <w:adjustRightInd w:val="0"/>
              <w:spacing w:after="0" w:line="240" w:lineRule="auto"/>
              <w:ind w:right="113"/>
              <w:jc w:val="left"/>
              <w:rPr>
                <w:rFonts w:eastAsia="Calibri" w:cs="Arial"/>
                <w:i/>
                <w:sz w:val="20"/>
                <w:szCs w:val="20"/>
                <w:lang w:eastAsia="en-GB"/>
              </w:rPr>
            </w:pPr>
            <w:r w:rsidRPr="005B3C0C">
              <w:rPr>
                <w:rFonts w:eastAsia="Calibri" w:cs="Arial"/>
                <w:i/>
                <w:sz w:val="20"/>
                <w:szCs w:val="20"/>
                <w:lang w:eastAsia="en-GB"/>
              </w:rPr>
              <w:t>rck1</w:t>
            </w:r>
          </w:p>
        </w:tc>
        <w:tc>
          <w:tcPr>
            <w:tcW w:w="1650" w:type="dxa"/>
            <w:tcBorders>
              <w:top w:val="nil"/>
              <w:left w:val="nil"/>
              <w:bottom w:val="nil"/>
              <w:right w:val="nil"/>
            </w:tcBorders>
          </w:tcPr>
          <w:p w14:paraId="5A94709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vertAlign w:val="superscript"/>
                <w:lang w:eastAsia="en-GB"/>
              </w:rPr>
            </w:pPr>
            <w:r w:rsidRPr="005B3C0C">
              <w:rPr>
                <w:sz w:val="20"/>
                <w:szCs w:val="20"/>
              </w:rPr>
              <w:t>Cre06.g278222</w:t>
            </w:r>
          </w:p>
        </w:tc>
        <w:tc>
          <w:tcPr>
            <w:tcW w:w="2976" w:type="dxa"/>
            <w:tcBorders>
              <w:top w:val="nil"/>
              <w:left w:val="nil"/>
              <w:bottom w:val="nil"/>
              <w:right w:val="nil"/>
            </w:tcBorders>
          </w:tcPr>
          <w:p w14:paraId="0BAF9CB5"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CAACATCACCAGCAAGAAGG</w:t>
            </w:r>
          </w:p>
          <w:p w14:paraId="6B1B9568"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CTGGGCATTTACAGGGAGTG</w:t>
            </w:r>
          </w:p>
          <w:p w14:paraId="1C3FA5D4"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50C970FC"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83.27</w:t>
            </w:r>
          </w:p>
        </w:tc>
        <w:tc>
          <w:tcPr>
            <w:tcW w:w="1134" w:type="dxa"/>
            <w:tcBorders>
              <w:top w:val="nil"/>
              <w:left w:val="nil"/>
              <w:bottom w:val="nil"/>
              <w:right w:val="nil"/>
            </w:tcBorders>
          </w:tcPr>
          <w:p w14:paraId="5B004B8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1D0F70CD" w14:textId="77777777" w:rsidTr="005B3C0C">
        <w:trPr>
          <w:trHeight w:val="495"/>
        </w:trPr>
        <w:tc>
          <w:tcPr>
            <w:tcW w:w="851" w:type="dxa"/>
            <w:tcBorders>
              <w:top w:val="nil"/>
              <w:left w:val="nil"/>
              <w:bottom w:val="nil"/>
              <w:right w:val="nil"/>
            </w:tcBorders>
          </w:tcPr>
          <w:p w14:paraId="69300F56" w14:textId="77777777" w:rsidR="005B3C0C" w:rsidRPr="005B3C0C" w:rsidRDefault="001950F9"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5B3C0C">
              <w:rPr>
                <w:rFonts w:cs="Arial"/>
                <w:i/>
                <w:sz w:val="20"/>
                <w:szCs w:val="20"/>
                <w:lang w:eastAsia="en-GB"/>
              </w:rPr>
              <w:lastRenderedPageBreak/>
              <w:t>gaphd</w:t>
            </w:r>
          </w:p>
        </w:tc>
        <w:tc>
          <w:tcPr>
            <w:tcW w:w="1650" w:type="dxa"/>
            <w:tcBorders>
              <w:top w:val="nil"/>
              <w:left w:val="nil"/>
              <w:bottom w:val="nil"/>
              <w:right w:val="nil"/>
            </w:tcBorders>
          </w:tcPr>
          <w:p w14:paraId="73C94176" w14:textId="77777777" w:rsidR="005B3C0C" w:rsidRPr="005B3C0C" w:rsidRDefault="005B3C0C" w:rsidP="005B3C0C">
            <w:pPr>
              <w:spacing w:line="240" w:lineRule="auto"/>
              <w:jc w:val="left"/>
              <w:rPr>
                <w:rFonts w:cs="Arial"/>
                <w:sz w:val="20"/>
                <w:szCs w:val="20"/>
                <w:vertAlign w:val="superscript"/>
                <w:lang w:eastAsia="en-GB"/>
              </w:rPr>
            </w:pPr>
            <w:r w:rsidRPr="005B3C0C">
              <w:rPr>
                <w:rFonts w:cs="Courier New"/>
                <w:bCs/>
                <w:sz w:val="20"/>
                <w:szCs w:val="20"/>
              </w:rPr>
              <w:t>Cre08.g380250</w:t>
            </w:r>
          </w:p>
        </w:tc>
        <w:tc>
          <w:tcPr>
            <w:tcW w:w="2976" w:type="dxa"/>
            <w:tcBorders>
              <w:top w:val="nil"/>
              <w:left w:val="nil"/>
              <w:bottom w:val="nil"/>
              <w:right w:val="nil"/>
            </w:tcBorders>
          </w:tcPr>
          <w:p w14:paraId="0AE1494D"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CTACGAGGATTAAGCAGC</w:t>
            </w:r>
          </w:p>
          <w:p w14:paraId="7FC5C524"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AACCACCTAGTTGTCCTT</w:t>
            </w:r>
          </w:p>
          <w:p w14:paraId="612902CB"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7D5D0461"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94.28</w:t>
            </w:r>
          </w:p>
        </w:tc>
        <w:tc>
          <w:tcPr>
            <w:tcW w:w="1134" w:type="dxa"/>
            <w:tcBorders>
              <w:top w:val="nil"/>
              <w:left w:val="nil"/>
              <w:bottom w:val="nil"/>
              <w:right w:val="nil"/>
            </w:tcBorders>
          </w:tcPr>
          <w:p w14:paraId="747DE6E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62DFC015" w14:textId="77777777" w:rsidTr="005B3C0C">
        <w:trPr>
          <w:trHeight w:val="419"/>
        </w:trPr>
        <w:tc>
          <w:tcPr>
            <w:tcW w:w="851" w:type="dxa"/>
            <w:tcBorders>
              <w:top w:val="nil"/>
              <w:left w:val="nil"/>
              <w:bottom w:val="nil"/>
              <w:right w:val="nil"/>
            </w:tcBorders>
          </w:tcPr>
          <w:p w14:paraId="74673652" w14:textId="77777777" w:rsidR="005B3C0C" w:rsidRPr="005B3C0C" w:rsidRDefault="001950F9"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5B3C0C">
              <w:rPr>
                <w:rFonts w:cs="Arial"/>
                <w:i/>
                <w:sz w:val="20"/>
                <w:szCs w:val="20"/>
                <w:lang w:eastAsia="en-GB"/>
              </w:rPr>
              <w:t>ubq2</w:t>
            </w:r>
          </w:p>
        </w:tc>
        <w:tc>
          <w:tcPr>
            <w:tcW w:w="1650" w:type="dxa"/>
            <w:tcBorders>
              <w:top w:val="nil"/>
              <w:left w:val="nil"/>
              <w:bottom w:val="nil"/>
              <w:right w:val="nil"/>
            </w:tcBorders>
          </w:tcPr>
          <w:p w14:paraId="369BDD6D" w14:textId="77777777" w:rsidR="005B3C0C" w:rsidRPr="005B3C0C" w:rsidRDefault="005B3C0C" w:rsidP="005B3C0C">
            <w:pPr>
              <w:spacing w:line="240" w:lineRule="auto"/>
              <w:jc w:val="left"/>
              <w:rPr>
                <w:rFonts w:cs="Arial"/>
                <w:sz w:val="20"/>
                <w:szCs w:val="20"/>
                <w:shd w:val="clear" w:color="auto" w:fill="FFFFFF"/>
              </w:rPr>
            </w:pPr>
            <w:r w:rsidRPr="005B3C0C">
              <w:rPr>
                <w:sz w:val="20"/>
                <w:szCs w:val="20"/>
              </w:rPr>
              <w:t>Cre09.g396400</w:t>
            </w:r>
          </w:p>
        </w:tc>
        <w:tc>
          <w:tcPr>
            <w:tcW w:w="2976" w:type="dxa"/>
            <w:tcBorders>
              <w:top w:val="nil"/>
              <w:left w:val="nil"/>
              <w:bottom w:val="nil"/>
              <w:right w:val="nil"/>
            </w:tcBorders>
          </w:tcPr>
          <w:p w14:paraId="148A7F55"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AAGCAGATGAACGATGACAAG</w:t>
            </w:r>
          </w:p>
          <w:p w14:paraId="2043A677"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CAGAGCCAGCACCAGATG</w:t>
            </w:r>
          </w:p>
          <w:p w14:paraId="5E55DAC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1EB5E87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84.51</w:t>
            </w:r>
          </w:p>
        </w:tc>
        <w:tc>
          <w:tcPr>
            <w:tcW w:w="1134" w:type="dxa"/>
            <w:tcBorders>
              <w:top w:val="nil"/>
              <w:left w:val="nil"/>
              <w:bottom w:val="nil"/>
              <w:right w:val="nil"/>
            </w:tcBorders>
          </w:tcPr>
          <w:p w14:paraId="43A31815"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1A2F04F2" w14:textId="77777777" w:rsidTr="005B3C0C">
        <w:trPr>
          <w:trHeight w:val="426"/>
        </w:trPr>
        <w:tc>
          <w:tcPr>
            <w:tcW w:w="851" w:type="dxa"/>
            <w:tcBorders>
              <w:top w:val="nil"/>
              <w:left w:val="nil"/>
              <w:bottom w:val="nil"/>
              <w:right w:val="nil"/>
            </w:tcBorders>
          </w:tcPr>
          <w:p w14:paraId="3CD8D965" w14:textId="77777777" w:rsidR="005B3C0C" w:rsidRPr="005B3C0C" w:rsidRDefault="000B69E8"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5B3C0C">
              <w:rPr>
                <w:rFonts w:cs="Arial"/>
                <w:i/>
                <w:sz w:val="20"/>
                <w:szCs w:val="20"/>
                <w:lang w:eastAsia="en-GB"/>
              </w:rPr>
              <w:t>ogd1</w:t>
            </w:r>
          </w:p>
        </w:tc>
        <w:tc>
          <w:tcPr>
            <w:tcW w:w="1650" w:type="dxa"/>
            <w:tcBorders>
              <w:top w:val="nil"/>
              <w:left w:val="nil"/>
              <w:bottom w:val="nil"/>
              <w:right w:val="nil"/>
            </w:tcBorders>
          </w:tcPr>
          <w:p w14:paraId="6618C384" w14:textId="77777777" w:rsidR="005B3C0C" w:rsidRPr="005B3C0C" w:rsidRDefault="005B3C0C" w:rsidP="005B3C0C">
            <w:pPr>
              <w:spacing w:line="240" w:lineRule="auto"/>
              <w:jc w:val="left"/>
              <w:rPr>
                <w:rFonts w:cs="Arial"/>
                <w:sz w:val="20"/>
                <w:szCs w:val="20"/>
                <w:shd w:val="clear" w:color="auto" w:fill="FFFFFF"/>
              </w:rPr>
            </w:pPr>
            <w:r w:rsidRPr="005B3C0C">
              <w:rPr>
                <w:sz w:val="20"/>
                <w:szCs w:val="20"/>
              </w:rPr>
              <w:t>Cre12.g537200</w:t>
            </w:r>
          </w:p>
        </w:tc>
        <w:tc>
          <w:tcPr>
            <w:tcW w:w="2976" w:type="dxa"/>
            <w:tcBorders>
              <w:top w:val="nil"/>
              <w:left w:val="nil"/>
              <w:bottom w:val="nil"/>
              <w:right w:val="nil"/>
            </w:tcBorders>
          </w:tcPr>
          <w:p w14:paraId="5F11984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sz w:val="20"/>
              </w:rPr>
            </w:pPr>
            <w:r w:rsidRPr="005B3C0C">
              <w:rPr>
                <w:sz w:val="20"/>
              </w:rPr>
              <w:t>CACATCGGCTACGAGTACAT</w:t>
            </w:r>
          </w:p>
          <w:p w14:paraId="410B1F1A"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sz w:val="20"/>
              </w:rPr>
            </w:pPr>
            <w:r w:rsidRPr="005B3C0C">
              <w:rPr>
                <w:sz w:val="20"/>
              </w:rPr>
              <w:t>GCTTCTGCTGCTTGGTGAAC</w:t>
            </w:r>
          </w:p>
          <w:p w14:paraId="62B4FD56"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5467C4BA"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99.80</w:t>
            </w:r>
          </w:p>
          <w:p w14:paraId="2BF2F068"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p>
        </w:tc>
        <w:tc>
          <w:tcPr>
            <w:tcW w:w="1134" w:type="dxa"/>
            <w:tcBorders>
              <w:top w:val="nil"/>
              <w:left w:val="nil"/>
              <w:bottom w:val="nil"/>
              <w:right w:val="nil"/>
            </w:tcBorders>
          </w:tcPr>
          <w:p w14:paraId="21FDA1A5"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14836C67" w14:textId="77777777" w:rsidTr="005B3C0C">
        <w:trPr>
          <w:trHeight w:val="404"/>
        </w:trPr>
        <w:tc>
          <w:tcPr>
            <w:tcW w:w="851" w:type="dxa"/>
            <w:tcBorders>
              <w:top w:val="nil"/>
              <w:left w:val="nil"/>
              <w:bottom w:val="nil"/>
              <w:right w:val="nil"/>
            </w:tcBorders>
          </w:tcPr>
          <w:p w14:paraId="18DD6EC4" w14:textId="77777777" w:rsidR="005B3C0C" w:rsidRPr="005B3C0C" w:rsidRDefault="00C6491F"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C6491F">
              <w:rPr>
                <w:rFonts w:cs="Arial"/>
                <w:i/>
                <w:sz w:val="20"/>
                <w:szCs w:val="20"/>
                <w:lang w:eastAsia="en-GB"/>
              </w:rPr>
              <w:t>icl1</w:t>
            </w:r>
          </w:p>
        </w:tc>
        <w:tc>
          <w:tcPr>
            <w:tcW w:w="1650" w:type="dxa"/>
            <w:tcBorders>
              <w:top w:val="nil"/>
              <w:left w:val="nil"/>
              <w:bottom w:val="nil"/>
              <w:right w:val="nil"/>
            </w:tcBorders>
          </w:tcPr>
          <w:p w14:paraId="01EF072F"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shd w:val="clear" w:color="auto" w:fill="FFFFFF"/>
              </w:rPr>
            </w:pPr>
            <w:r w:rsidRPr="005B3C0C">
              <w:rPr>
                <w:rFonts w:cs="Arial"/>
                <w:sz w:val="20"/>
                <w:szCs w:val="20"/>
                <w:lang w:eastAsia="en-GB"/>
              </w:rPr>
              <w:t>Cre06.g282800</w:t>
            </w:r>
          </w:p>
        </w:tc>
        <w:tc>
          <w:tcPr>
            <w:tcW w:w="2976" w:type="dxa"/>
            <w:tcBorders>
              <w:top w:val="nil"/>
              <w:left w:val="nil"/>
              <w:bottom w:val="nil"/>
              <w:right w:val="nil"/>
            </w:tcBorders>
          </w:tcPr>
          <w:p w14:paraId="49F34F78"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GTGGTTTCCCGCATCAACAACG</w:t>
            </w:r>
          </w:p>
          <w:p w14:paraId="163C8DAF"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CAGCTCGTATGCGTTCAGGTTG</w:t>
            </w:r>
          </w:p>
          <w:p w14:paraId="2C1429F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1C9A0BAC"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98.27</w:t>
            </w:r>
          </w:p>
        </w:tc>
        <w:tc>
          <w:tcPr>
            <w:tcW w:w="1134" w:type="dxa"/>
            <w:tcBorders>
              <w:top w:val="nil"/>
              <w:left w:val="nil"/>
              <w:bottom w:val="nil"/>
              <w:right w:val="nil"/>
            </w:tcBorders>
          </w:tcPr>
          <w:p w14:paraId="5CBE8865"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1AE1FEBB" w14:textId="77777777" w:rsidTr="005B3C0C">
        <w:trPr>
          <w:trHeight w:val="267"/>
        </w:trPr>
        <w:tc>
          <w:tcPr>
            <w:tcW w:w="851" w:type="dxa"/>
            <w:tcBorders>
              <w:top w:val="nil"/>
              <w:left w:val="nil"/>
              <w:bottom w:val="nil"/>
              <w:right w:val="nil"/>
            </w:tcBorders>
          </w:tcPr>
          <w:p w14:paraId="10E25981" w14:textId="77777777" w:rsidR="005B3C0C" w:rsidRPr="005B3C0C" w:rsidRDefault="000B69E8"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5B3C0C">
              <w:rPr>
                <w:rFonts w:cs="Arial"/>
                <w:i/>
                <w:sz w:val="20"/>
                <w:szCs w:val="20"/>
                <w:lang w:eastAsia="en-GB"/>
              </w:rPr>
              <w:t>gld2</w:t>
            </w:r>
          </w:p>
        </w:tc>
        <w:tc>
          <w:tcPr>
            <w:tcW w:w="1650" w:type="dxa"/>
            <w:tcBorders>
              <w:top w:val="nil"/>
              <w:left w:val="nil"/>
              <w:bottom w:val="nil"/>
              <w:right w:val="nil"/>
            </w:tcBorders>
          </w:tcPr>
          <w:p w14:paraId="5690522C" w14:textId="77777777" w:rsidR="005B3C0C" w:rsidRPr="005B3C0C" w:rsidRDefault="005B3C0C" w:rsidP="005B3C0C">
            <w:pPr>
              <w:spacing w:line="240" w:lineRule="auto"/>
              <w:jc w:val="left"/>
              <w:rPr>
                <w:rFonts w:cs="Arial"/>
                <w:sz w:val="20"/>
                <w:szCs w:val="20"/>
                <w:shd w:val="clear" w:color="auto" w:fill="FFFFFF"/>
              </w:rPr>
            </w:pPr>
            <w:r w:rsidRPr="005B3C0C">
              <w:rPr>
                <w:rFonts w:cs="Courier New"/>
                <w:bCs/>
                <w:sz w:val="20"/>
                <w:szCs w:val="20"/>
                <w:shd w:val="clear" w:color="auto" w:fill="FFFFFF"/>
              </w:rPr>
              <w:t>Cre08.g378150</w:t>
            </w:r>
          </w:p>
        </w:tc>
        <w:tc>
          <w:tcPr>
            <w:tcW w:w="2976" w:type="dxa"/>
            <w:tcBorders>
              <w:top w:val="nil"/>
              <w:left w:val="nil"/>
              <w:bottom w:val="nil"/>
              <w:right w:val="nil"/>
            </w:tcBorders>
          </w:tcPr>
          <w:p w14:paraId="79AD578B"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ATCCATCTCGCAAACCAA</w:t>
            </w:r>
          </w:p>
          <w:p w14:paraId="0A046F7A"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CAAGTCATACGCCTCCTC</w:t>
            </w:r>
          </w:p>
          <w:p w14:paraId="67355816"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048129C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88.64</w:t>
            </w:r>
          </w:p>
        </w:tc>
        <w:tc>
          <w:tcPr>
            <w:tcW w:w="1134" w:type="dxa"/>
            <w:tcBorders>
              <w:top w:val="nil"/>
              <w:left w:val="nil"/>
              <w:bottom w:val="nil"/>
              <w:right w:val="nil"/>
            </w:tcBorders>
          </w:tcPr>
          <w:p w14:paraId="6A2B517C"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2EB35B5C" w14:textId="77777777" w:rsidTr="005B3C0C">
        <w:trPr>
          <w:trHeight w:val="316"/>
        </w:trPr>
        <w:tc>
          <w:tcPr>
            <w:tcW w:w="851" w:type="dxa"/>
            <w:tcBorders>
              <w:top w:val="nil"/>
              <w:left w:val="nil"/>
              <w:bottom w:val="nil"/>
              <w:right w:val="nil"/>
            </w:tcBorders>
          </w:tcPr>
          <w:p w14:paraId="6AF608FF" w14:textId="77777777" w:rsidR="005B3C0C" w:rsidRPr="005B3C0C" w:rsidRDefault="0077366F"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77366F">
              <w:rPr>
                <w:rFonts w:cs="Arial"/>
                <w:i/>
                <w:sz w:val="20"/>
                <w:szCs w:val="20"/>
                <w:lang w:eastAsia="en-GB"/>
              </w:rPr>
              <w:t>rbsc2</w:t>
            </w:r>
          </w:p>
        </w:tc>
        <w:tc>
          <w:tcPr>
            <w:tcW w:w="1650" w:type="dxa"/>
            <w:tcBorders>
              <w:top w:val="nil"/>
              <w:left w:val="nil"/>
              <w:bottom w:val="nil"/>
              <w:right w:val="nil"/>
            </w:tcBorders>
          </w:tcPr>
          <w:p w14:paraId="7BC4204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shd w:val="clear" w:color="auto" w:fill="FFFFFF"/>
              </w:rPr>
            </w:pPr>
            <w:r w:rsidRPr="005B3C0C">
              <w:rPr>
                <w:rFonts w:cs="Courier New"/>
                <w:bCs/>
                <w:sz w:val="20"/>
                <w:szCs w:val="20"/>
                <w:shd w:val="clear" w:color="auto" w:fill="FFFFFF"/>
              </w:rPr>
              <w:t>Cre02.g120150</w:t>
            </w:r>
          </w:p>
        </w:tc>
        <w:tc>
          <w:tcPr>
            <w:tcW w:w="2976" w:type="dxa"/>
            <w:tcBorders>
              <w:top w:val="nil"/>
              <w:left w:val="nil"/>
              <w:bottom w:val="nil"/>
              <w:right w:val="nil"/>
            </w:tcBorders>
          </w:tcPr>
          <w:p w14:paraId="2E168D79"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CGGTGGATGGAAGATACTGCTCTC</w:t>
            </w:r>
          </w:p>
          <w:p w14:paraId="323E1A6C"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AAGACTGATCAGCACGAAACGG</w:t>
            </w:r>
          </w:p>
          <w:p w14:paraId="1388754F"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75090388"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87.94</w:t>
            </w:r>
          </w:p>
        </w:tc>
        <w:tc>
          <w:tcPr>
            <w:tcW w:w="1134" w:type="dxa"/>
            <w:tcBorders>
              <w:top w:val="nil"/>
              <w:left w:val="nil"/>
              <w:bottom w:val="nil"/>
              <w:right w:val="nil"/>
            </w:tcBorders>
          </w:tcPr>
          <w:p w14:paraId="75D95C35"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6D46CD96" w14:textId="77777777" w:rsidTr="005B3C0C">
        <w:trPr>
          <w:trHeight w:val="467"/>
        </w:trPr>
        <w:tc>
          <w:tcPr>
            <w:tcW w:w="851" w:type="dxa"/>
            <w:tcBorders>
              <w:top w:val="nil"/>
              <w:left w:val="nil"/>
              <w:bottom w:val="nil"/>
              <w:right w:val="nil"/>
            </w:tcBorders>
          </w:tcPr>
          <w:p w14:paraId="31C4A6DF" w14:textId="77777777" w:rsidR="005B3C0C" w:rsidRPr="005B3C0C" w:rsidRDefault="0077366F"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5B3C0C">
              <w:rPr>
                <w:rFonts w:cs="Arial"/>
                <w:i/>
                <w:sz w:val="20"/>
                <w:szCs w:val="20"/>
                <w:lang w:eastAsia="en-GB"/>
              </w:rPr>
              <w:t>acx2</w:t>
            </w:r>
          </w:p>
        </w:tc>
        <w:tc>
          <w:tcPr>
            <w:tcW w:w="1650" w:type="dxa"/>
            <w:tcBorders>
              <w:top w:val="nil"/>
              <w:left w:val="nil"/>
              <w:bottom w:val="nil"/>
              <w:right w:val="nil"/>
            </w:tcBorders>
          </w:tcPr>
          <w:p w14:paraId="604299AB" w14:textId="77777777" w:rsidR="005B3C0C" w:rsidRPr="005B3C0C" w:rsidRDefault="005B3C0C" w:rsidP="005B3C0C">
            <w:pPr>
              <w:spacing w:line="240" w:lineRule="auto"/>
              <w:jc w:val="left"/>
              <w:rPr>
                <w:rFonts w:cs="Arial"/>
                <w:sz w:val="20"/>
                <w:szCs w:val="20"/>
                <w:shd w:val="clear" w:color="auto" w:fill="FFFFFF"/>
              </w:rPr>
            </w:pPr>
            <w:r w:rsidRPr="005B3C0C">
              <w:rPr>
                <w:sz w:val="20"/>
                <w:szCs w:val="20"/>
              </w:rPr>
              <w:t>Cre12.g519100</w:t>
            </w:r>
          </w:p>
        </w:tc>
        <w:tc>
          <w:tcPr>
            <w:tcW w:w="2976" w:type="dxa"/>
            <w:tcBorders>
              <w:top w:val="nil"/>
              <w:left w:val="nil"/>
              <w:bottom w:val="nil"/>
              <w:right w:val="nil"/>
            </w:tcBorders>
          </w:tcPr>
          <w:p w14:paraId="760E1B18"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CACCACGACGCTTGAGTTTG</w:t>
            </w:r>
          </w:p>
          <w:p w14:paraId="16327017"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GTAAGTCTCCTTCCGCAGC</w:t>
            </w:r>
          </w:p>
          <w:p w14:paraId="2802EC5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1330774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108.31</w:t>
            </w:r>
          </w:p>
        </w:tc>
        <w:tc>
          <w:tcPr>
            <w:tcW w:w="1134" w:type="dxa"/>
            <w:tcBorders>
              <w:top w:val="nil"/>
              <w:left w:val="nil"/>
              <w:bottom w:val="nil"/>
              <w:right w:val="nil"/>
            </w:tcBorders>
          </w:tcPr>
          <w:p w14:paraId="455BC95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7F752228" w14:textId="77777777" w:rsidTr="005B3C0C">
        <w:trPr>
          <w:trHeight w:val="389"/>
        </w:trPr>
        <w:tc>
          <w:tcPr>
            <w:tcW w:w="851" w:type="dxa"/>
            <w:tcBorders>
              <w:top w:val="nil"/>
              <w:left w:val="nil"/>
              <w:bottom w:val="nil"/>
              <w:right w:val="nil"/>
            </w:tcBorders>
          </w:tcPr>
          <w:p w14:paraId="5049F74A" w14:textId="77777777" w:rsidR="005B3C0C" w:rsidRDefault="0077366F"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5B3C0C">
              <w:rPr>
                <w:rFonts w:cs="Arial"/>
                <w:i/>
                <w:sz w:val="20"/>
                <w:szCs w:val="20"/>
                <w:lang w:eastAsia="en-GB"/>
              </w:rPr>
              <w:t>gpd2</w:t>
            </w:r>
          </w:p>
          <w:p w14:paraId="40A0BF34" w14:textId="77777777" w:rsidR="0077366F" w:rsidRPr="005B3C0C" w:rsidRDefault="0077366F"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p>
        </w:tc>
        <w:tc>
          <w:tcPr>
            <w:tcW w:w="1650" w:type="dxa"/>
            <w:tcBorders>
              <w:top w:val="nil"/>
              <w:left w:val="nil"/>
              <w:bottom w:val="nil"/>
              <w:right w:val="nil"/>
            </w:tcBorders>
          </w:tcPr>
          <w:p w14:paraId="71D4084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shd w:val="clear" w:color="auto" w:fill="FFFFFF"/>
              </w:rPr>
            </w:pPr>
            <w:r w:rsidRPr="005B3C0C">
              <w:rPr>
                <w:sz w:val="20"/>
                <w:szCs w:val="20"/>
              </w:rPr>
              <w:t>Cre01.g053000</w:t>
            </w:r>
          </w:p>
        </w:tc>
        <w:tc>
          <w:tcPr>
            <w:tcW w:w="2976" w:type="dxa"/>
            <w:tcBorders>
              <w:top w:val="nil"/>
              <w:left w:val="nil"/>
              <w:bottom w:val="nil"/>
              <w:right w:val="nil"/>
            </w:tcBorders>
          </w:tcPr>
          <w:p w14:paraId="6E4D81B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CGTGAGTAATCTCGTATGTG</w:t>
            </w:r>
          </w:p>
          <w:p w14:paraId="2E75930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GCAACCAACAGTTCATCA</w:t>
            </w:r>
          </w:p>
          <w:p w14:paraId="6F958B9D"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571A08B6"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88.65</w:t>
            </w:r>
          </w:p>
        </w:tc>
        <w:tc>
          <w:tcPr>
            <w:tcW w:w="1134" w:type="dxa"/>
            <w:tcBorders>
              <w:top w:val="nil"/>
              <w:left w:val="nil"/>
              <w:bottom w:val="nil"/>
              <w:right w:val="nil"/>
            </w:tcBorders>
          </w:tcPr>
          <w:p w14:paraId="1CCCFF91"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7EB3CDFE" w14:textId="77777777" w:rsidTr="005B3C0C">
        <w:trPr>
          <w:trHeight w:val="467"/>
        </w:trPr>
        <w:tc>
          <w:tcPr>
            <w:tcW w:w="851" w:type="dxa"/>
            <w:tcBorders>
              <w:top w:val="nil"/>
              <w:left w:val="nil"/>
              <w:bottom w:val="nil"/>
              <w:right w:val="nil"/>
            </w:tcBorders>
          </w:tcPr>
          <w:p w14:paraId="4BAC597C" w14:textId="77777777" w:rsidR="005B3C0C" w:rsidRPr="000B69E8" w:rsidRDefault="0077366F"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0B69E8">
              <w:rPr>
                <w:rFonts w:cs="Arial"/>
                <w:i/>
                <w:sz w:val="20"/>
                <w:szCs w:val="20"/>
                <w:lang w:eastAsia="en-GB"/>
              </w:rPr>
              <w:t>pgd1</w:t>
            </w:r>
          </w:p>
        </w:tc>
        <w:tc>
          <w:tcPr>
            <w:tcW w:w="1650" w:type="dxa"/>
            <w:tcBorders>
              <w:top w:val="nil"/>
              <w:left w:val="nil"/>
              <w:bottom w:val="nil"/>
              <w:right w:val="nil"/>
            </w:tcBorders>
          </w:tcPr>
          <w:p w14:paraId="2DF1B4C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shd w:val="clear" w:color="auto" w:fill="FFFFFF"/>
              </w:rPr>
            </w:pPr>
            <w:r w:rsidRPr="005B3C0C">
              <w:rPr>
                <w:rFonts w:cs="Courier New"/>
                <w:bCs/>
                <w:sz w:val="20"/>
                <w:szCs w:val="20"/>
                <w:shd w:val="clear" w:color="auto" w:fill="FFFFFF"/>
              </w:rPr>
              <w:t>Cre03.g193500</w:t>
            </w:r>
          </w:p>
        </w:tc>
        <w:tc>
          <w:tcPr>
            <w:tcW w:w="2976" w:type="dxa"/>
            <w:tcBorders>
              <w:top w:val="nil"/>
              <w:left w:val="nil"/>
              <w:bottom w:val="nil"/>
              <w:right w:val="nil"/>
            </w:tcBorders>
          </w:tcPr>
          <w:p w14:paraId="2CB0074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AGCTATATGAGCCAGCTATTGTC</w:t>
            </w:r>
          </w:p>
          <w:p w14:paraId="78136330"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CTCACGCAGGACCTGGTC</w:t>
            </w:r>
          </w:p>
          <w:p w14:paraId="1AD11E14"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4"/>
                <w:szCs w:val="4"/>
                <w:lang w:eastAsia="en-GB"/>
              </w:rPr>
            </w:pPr>
          </w:p>
        </w:tc>
        <w:tc>
          <w:tcPr>
            <w:tcW w:w="1134" w:type="dxa"/>
            <w:tcBorders>
              <w:top w:val="nil"/>
              <w:left w:val="nil"/>
              <w:bottom w:val="nil"/>
              <w:right w:val="nil"/>
            </w:tcBorders>
          </w:tcPr>
          <w:p w14:paraId="637B9FA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 xml:space="preserve">102.50 </w:t>
            </w:r>
          </w:p>
        </w:tc>
        <w:tc>
          <w:tcPr>
            <w:tcW w:w="1134" w:type="dxa"/>
            <w:tcBorders>
              <w:top w:val="nil"/>
              <w:left w:val="nil"/>
              <w:bottom w:val="nil"/>
              <w:right w:val="nil"/>
            </w:tcBorders>
          </w:tcPr>
          <w:p w14:paraId="18A7F6CD"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r w:rsidR="005B3C0C" w:rsidRPr="005B3C0C" w14:paraId="15982734" w14:textId="77777777" w:rsidTr="005B3C0C">
        <w:trPr>
          <w:trHeight w:val="607"/>
        </w:trPr>
        <w:tc>
          <w:tcPr>
            <w:tcW w:w="851" w:type="dxa"/>
            <w:tcBorders>
              <w:top w:val="nil"/>
              <w:left w:val="nil"/>
              <w:bottom w:val="nil"/>
              <w:right w:val="nil"/>
            </w:tcBorders>
          </w:tcPr>
          <w:p w14:paraId="52F279F7" w14:textId="77777777" w:rsidR="005B3C0C" w:rsidRPr="005B3C0C" w:rsidRDefault="000B69E8" w:rsidP="005B3C0C">
            <w:pPr>
              <w:tabs>
                <w:tab w:val="left" w:pos="567"/>
                <w:tab w:val="left" w:pos="1134"/>
              </w:tabs>
              <w:autoSpaceDE w:val="0"/>
              <w:autoSpaceDN w:val="0"/>
              <w:adjustRightInd w:val="0"/>
              <w:spacing w:after="0" w:line="240" w:lineRule="auto"/>
              <w:ind w:right="113"/>
              <w:jc w:val="left"/>
              <w:rPr>
                <w:rFonts w:cs="Arial"/>
                <w:i/>
                <w:sz w:val="20"/>
                <w:szCs w:val="20"/>
                <w:lang w:eastAsia="en-GB"/>
              </w:rPr>
            </w:pPr>
            <w:r w:rsidRPr="005B3C0C">
              <w:rPr>
                <w:rFonts w:cs="Arial"/>
                <w:i/>
                <w:sz w:val="20"/>
                <w:szCs w:val="20"/>
                <w:lang w:eastAsia="en-GB"/>
              </w:rPr>
              <w:t>sta2</w:t>
            </w:r>
          </w:p>
        </w:tc>
        <w:tc>
          <w:tcPr>
            <w:tcW w:w="1650" w:type="dxa"/>
            <w:tcBorders>
              <w:top w:val="nil"/>
              <w:left w:val="nil"/>
              <w:bottom w:val="nil"/>
              <w:right w:val="nil"/>
            </w:tcBorders>
          </w:tcPr>
          <w:p w14:paraId="3B3DD9C3" w14:textId="77777777" w:rsidR="005B3C0C" w:rsidRPr="005B3C0C" w:rsidRDefault="005B3C0C" w:rsidP="005B3C0C">
            <w:pPr>
              <w:spacing w:line="240" w:lineRule="auto"/>
              <w:jc w:val="left"/>
              <w:rPr>
                <w:sz w:val="20"/>
                <w:szCs w:val="20"/>
              </w:rPr>
            </w:pPr>
            <w:r w:rsidRPr="005B3C0C">
              <w:rPr>
                <w:sz w:val="20"/>
                <w:szCs w:val="20"/>
              </w:rPr>
              <w:t xml:space="preserve">Cre17.g721500  </w:t>
            </w:r>
          </w:p>
          <w:p w14:paraId="4ED7F04C"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shd w:val="clear" w:color="auto" w:fill="FFFFFF"/>
              </w:rPr>
            </w:pPr>
          </w:p>
        </w:tc>
        <w:tc>
          <w:tcPr>
            <w:tcW w:w="2976" w:type="dxa"/>
            <w:tcBorders>
              <w:top w:val="nil"/>
              <w:left w:val="nil"/>
              <w:bottom w:val="nil"/>
              <w:right w:val="nil"/>
            </w:tcBorders>
          </w:tcPr>
          <w:p w14:paraId="4D2A6103"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CGGACGGCTATGCCAAGGTTTAC</w:t>
            </w:r>
          </w:p>
          <w:p w14:paraId="6DD87BEA"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AATGCCACCCTTCAGCCAGTTG</w:t>
            </w:r>
          </w:p>
        </w:tc>
        <w:tc>
          <w:tcPr>
            <w:tcW w:w="1134" w:type="dxa"/>
            <w:tcBorders>
              <w:top w:val="nil"/>
              <w:left w:val="nil"/>
              <w:bottom w:val="nil"/>
              <w:right w:val="nil"/>
            </w:tcBorders>
          </w:tcPr>
          <w:p w14:paraId="2516B95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102.22</w:t>
            </w:r>
          </w:p>
        </w:tc>
        <w:tc>
          <w:tcPr>
            <w:tcW w:w="1134" w:type="dxa"/>
            <w:tcBorders>
              <w:top w:val="nil"/>
              <w:left w:val="nil"/>
              <w:bottom w:val="nil"/>
              <w:right w:val="nil"/>
            </w:tcBorders>
          </w:tcPr>
          <w:p w14:paraId="73D03542" w14:textId="77777777" w:rsidR="005B3C0C" w:rsidRPr="005B3C0C" w:rsidRDefault="005B3C0C" w:rsidP="005B3C0C">
            <w:pPr>
              <w:tabs>
                <w:tab w:val="left" w:pos="567"/>
                <w:tab w:val="left" w:pos="1134"/>
              </w:tabs>
              <w:autoSpaceDE w:val="0"/>
              <w:autoSpaceDN w:val="0"/>
              <w:adjustRightInd w:val="0"/>
              <w:spacing w:after="0" w:line="240" w:lineRule="auto"/>
              <w:ind w:right="113"/>
              <w:jc w:val="left"/>
              <w:rPr>
                <w:rFonts w:cs="Arial"/>
                <w:sz w:val="20"/>
                <w:szCs w:val="20"/>
                <w:lang w:eastAsia="en-GB"/>
              </w:rPr>
            </w:pPr>
            <w:r w:rsidRPr="005B3C0C">
              <w:rPr>
                <w:rFonts w:cs="Arial"/>
                <w:sz w:val="20"/>
                <w:szCs w:val="20"/>
                <w:lang w:eastAsia="en-GB"/>
              </w:rPr>
              <w:t>This study</w:t>
            </w:r>
          </w:p>
        </w:tc>
      </w:tr>
    </w:tbl>
    <w:p w14:paraId="0924C40B" w14:textId="77777777" w:rsidR="005B3C0C" w:rsidRPr="005B3C0C" w:rsidRDefault="005B3C0C" w:rsidP="005B3C0C">
      <w:pPr>
        <w:pStyle w:val="Heading4"/>
        <w:spacing w:before="240" w:after="240"/>
        <w:ind w:left="862" w:hanging="862"/>
        <w:rPr>
          <w:b w:val="0"/>
          <w:i w:val="0"/>
          <w:color w:val="auto"/>
        </w:rPr>
      </w:pPr>
      <w:r w:rsidRPr="005B3C0C">
        <w:rPr>
          <w:b w:val="0"/>
          <w:i w:val="0"/>
          <w:color w:val="auto"/>
        </w:rPr>
        <w:t>Stability of reference genes</w:t>
      </w:r>
    </w:p>
    <w:p w14:paraId="62819EC7" w14:textId="77777777" w:rsidR="005B3C0C" w:rsidRPr="005B3C0C" w:rsidRDefault="005B3C0C" w:rsidP="005B3C0C">
      <w:pPr>
        <w:spacing w:line="360" w:lineRule="auto"/>
      </w:pPr>
      <w:r w:rsidRPr="005B3C0C">
        <w:t>The stability of the selected reference genes were assessed by comparing gene expression across the treatments. Four treatments were cultivated as described in section 5.2.2, autotrophic nitrogen replete and deplete conditions under 12 L and mixotrophic nitrogen replete and deplete conditions under continuous light (24 L). Experiments were carried out in triplicate. RNA sampling was taken 48 hours after resuspension. A qRT-PCR experiment was carried out on RNA extracts. Cq values were corrected for primer efficiency and converted to relative quantities (RQ) using the following equation:</w:t>
      </w:r>
    </w:p>
    <w:p w14:paraId="21B52EC2" w14:textId="77777777" w:rsidR="005B3C0C" w:rsidRPr="005B3C0C" w:rsidRDefault="005B3C0C" w:rsidP="005B3C0C">
      <w:pPr>
        <w:spacing w:line="360" w:lineRule="auto"/>
        <w:rPr>
          <w:rFonts w:eastAsiaTheme="minorEastAsia"/>
        </w:rPr>
      </w:pPr>
      <m:oMath>
        <m:r>
          <w:rPr>
            <w:rFonts w:ascii="Cambria Math" w:hAnsi="Cambria Math"/>
          </w:rPr>
          <m:t>RQ=</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Ct</m:t>
                </m:r>
              </m:e>
            </m:d>
          </m:sup>
        </m:sSup>
      </m:oMath>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351CDB">
        <w:rPr>
          <w:rFonts w:eastAsiaTheme="minorEastAsia"/>
        </w:rPr>
        <w:t>42</w:t>
      </w:r>
    </w:p>
    <w:p w14:paraId="3ECF829F" w14:textId="77777777" w:rsidR="005B3C0C" w:rsidRPr="005B3C0C" w:rsidRDefault="005B3C0C" w:rsidP="005B3C0C">
      <w:pPr>
        <w:spacing w:line="360" w:lineRule="auto"/>
        <w:rPr>
          <w:rFonts w:eastAsiaTheme="minorEastAsia"/>
        </w:rPr>
      </w:pPr>
      <w:r w:rsidRPr="005B3C0C">
        <w:rPr>
          <w:rFonts w:eastAsiaTheme="minorEastAsia"/>
        </w:rPr>
        <w:t>where, E is efficiency.</w:t>
      </w:r>
    </w:p>
    <w:p w14:paraId="39D2E5CE" w14:textId="77777777" w:rsidR="005B3C0C" w:rsidRPr="005B3C0C" w:rsidRDefault="005B3C0C" w:rsidP="005B3C0C">
      <w:pPr>
        <w:spacing w:line="360" w:lineRule="auto"/>
      </w:pPr>
      <w:r w:rsidRPr="005B3C0C">
        <w:rPr>
          <w:rFonts w:eastAsiaTheme="minorEastAsia"/>
        </w:rPr>
        <w:t xml:space="preserve">Subsequently, the data was processed using the NormFinder Excel Add-in (Ver. 2, Department of Molecular Medicine, Aarhus University Hospital). The NormFinder tool applies an algorithm to rank the expression stability of the reference genes under different treatment conditions </w:t>
      </w:r>
      <w:r w:rsidR="00BD03EC" w:rsidRPr="005B3C0C">
        <w:rPr>
          <w:rFonts w:eastAsiaTheme="minorEastAsia"/>
        </w:rPr>
        <w:fldChar w:fldCharType="begin"/>
      </w:r>
      <w:r w:rsidR="00790A49">
        <w:rPr>
          <w:rFonts w:eastAsiaTheme="minorEastAsia"/>
        </w:rPr>
        <w:instrText xml:space="preserve"> ADDIN ZOTERO_ITEM CSL_CITATION {"citationID":"1ei7ehhh5a","properties":{"formattedCitation":"(Andersen et al., 2004)","plainCitation":"(Andersen et al., 2004)"},"citationItems":[{"id":2988,"uris":["http://zotero.org/users/1204444/items/XVQDMZAB"],"uri":["http://zotero.org/users/1204444/items/XVQDMZAB"],"itemData":{"id":2988,"type":"article-journal","title":"Normalization of Real-Time Quantitative Reverse Transcription-PCR Data: A Model-Based Variance Estimation Approach to Identify Genes Suited for Normalization, Applied to Bladder and Colon Cancer Data Sets","container-title":"Cancer Research","page":"5245-5250","volume":"64","issue":"15","source":"cancerres.aacrjournals.org","abstract":"Accurate normalization is an absolute prerequisite for correct measurement of gene expression. For quantitative real-time reverse transcription-PCR (RT-PCR), the most commonly used normalization strategy involves standardization to a single constitutively expressed control gene. However, in recent years, it has become clear that no single gene is constitutively expressed in all cell types and under all experimental conditions, implying that the expression stability of the intended control gene has to be verified before each experiment. We outline a novel, innovative, and robust strategy to identify stably expressed genes among a set of candidate normalization genes. The strategy is rooted in a mathematical model of gene expression that enables estimation not only of the overall variation of the candidate normalization genes but also of the variation between sample subgroups of the sample set. Notably, the strategy provides a direct measure for the estimated expression variation, enabling the user to evaluate the systematic error introduced when using the gene. In a side-by-side comparison with a previously published strategy, our model-based approach performed in a more robust manner and showed less sensitivity toward coregulation of the candidate normalization genes. We used the model-based strategy to identify genes suited to normalize quantitative RT-PCR data from colon cancer and bladder cancer. These genes are UBC, GAPD, and TPT1 for the colon and HSPCB, TEGT, and ATP5B for the bladder. The presented strategy can be applied to evaluate the suitability of any normalization gene candidate in any kind of experimental design and should allow more reliable normalization of RT-PCR data.","DOI":"10.1158/0008-5472.CAN-04-0496","ISSN":"0008-5472, 1538-7445","note":"PMID: 15289330","shortTitle":"Normalization of Real-Time Quantitative Reverse Transcription-PCR Data","journalAbbreviation":"Cancer Res","language":"en","author":[{"family":"Andersen","given":"Claus Lindbjerg"},{"family":"Jensen","given":"Jens Ledet"},{"family":"Ørntoft","given":"Torben Falck"}],"issued":{"date-parts":[["2004",8,1]]},"PMID":"15289330"}}],"schema":"https://github.com/citation-style-language/schema/raw/master/csl-citation.json"} </w:instrText>
      </w:r>
      <w:r w:rsidR="00BD03EC" w:rsidRPr="005B3C0C">
        <w:rPr>
          <w:rFonts w:eastAsiaTheme="minorEastAsia"/>
        </w:rPr>
        <w:fldChar w:fldCharType="separate"/>
      </w:r>
      <w:r w:rsidRPr="005B3C0C">
        <w:t xml:space="preserve">(Andersen </w:t>
      </w:r>
      <w:r w:rsidR="00490409" w:rsidRPr="00490409">
        <w:rPr>
          <w:i/>
        </w:rPr>
        <w:t>et al</w:t>
      </w:r>
      <w:r w:rsidRPr="005B3C0C">
        <w:t>., 2004)</w:t>
      </w:r>
      <w:r w:rsidR="00BD03EC" w:rsidRPr="005B3C0C">
        <w:rPr>
          <w:rFonts w:eastAsiaTheme="minorEastAsia"/>
        </w:rPr>
        <w:fldChar w:fldCharType="end"/>
      </w:r>
      <w:r w:rsidRPr="005B3C0C">
        <w:rPr>
          <w:rFonts w:eastAsiaTheme="minorEastAsia"/>
        </w:rPr>
        <w:t xml:space="preserve">. The tool ranked </w:t>
      </w:r>
      <w:r w:rsidR="001950F9" w:rsidRPr="005B3C0C">
        <w:rPr>
          <w:rFonts w:eastAsiaTheme="minorEastAsia"/>
          <w:i/>
        </w:rPr>
        <w:t>gaphd</w:t>
      </w:r>
      <w:r w:rsidRPr="005B3C0C">
        <w:rPr>
          <w:rFonts w:eastAsiaTheme="minorEastAsia"/>
        </w:rPr>
        <w:t>,</w:t>
      </w:r>
      <w:r w:rsidR="001950F9" w:rsidRPr="005B3C0C">
        <w:rPr>
          <w:rFonts w:eastAsiaTheme="minorEastAsia"/>
        </w:rPr>
        <w:t xml:space="preserve"> </w:t>
      </w:r>
      <w:r w:rsidR="001950F9" w:rsidRPr="005B3C0C">
        <w:rPr>
          <w:rFonts w:eastAsiaTheme="minorEastAsia"/>
          <w:i/>
        </w:rPr>
        <w:t>eif</w:t>
      </w:r>
      <w:r w:rsidR="001950F9">
        <w:rPr>
          <w:rFonts w:eastAsiaTheme="minorEastAsia"/>
          <w:i/>
        </w:rPr>
        <w:t>1</w:t>
      </w:r>
      <w:r w:rsidR="001950F9" w:rsidRPr="005B3C0C">
        <w:rPr>
          <w:rFonts w:eastAsiaTheme="minorEastAsia"/>
          <w:i/>
        </w:rPr>
        <w:t>a</w:t>
      </w:r>
      <w:r w:rsidR="001950F9">
        <w:rPr>
          <w:rFonts w:eastAsiaTheme="minorEastAsia"/>
          <w:i/>
        </w:rPr>
        <w:t xml:space="preserve"> </w:t>
      </w:r>
      <w:r w:rsidRPr="005B3C0C">
        <w:rPr>
          <w:rFonts w:eastAsiaTheme="minorEastAsia"/>
        </w:rPr>
        <w:t xml:space="preserve">and </w:t>
      </w:r>
      <w:r w:rsidR="001950F9" w:rsidRPr="005B3C0C">
        <w:rPr>
          <w:rFonts w:eastAsiaTheme="minorEastAsia"/>
          <w:i/>
        </w:rPr>
        <w:t>rck1</w:t>
      </w:r>
      <w:r w:rsidR="001950F9" w:rsidRPr="005B3C0C">
        <w:rPr>
          <w:rFonts w:eastAsiaTheme="minorEastAsia"/>
        </w:rPr>
        <w:t xml:space="preserve"> </w:t>
      </w:r>
      <w:r w:rsidRPr="005B3C0C">
        <w:rPr>
          <w:rFonts w:eastAsiaTheme="minorEastAsia"/>
        </w:rPr>
        <w:t xml:space="preserve">to be the best combination of reference genes for stability. Subsequent experiments used these genes for normalisation. </w:t>
      </w:r>
    </w:p>
    <w:p w14:paraId="6AC6D3B8" w14:textId="77777777" w:rsidR="005B3C0C" w:rsidRPr="005B3C0C" w:rsidRDefault="005B3C0C" w:rsidP="005B3C0C">
      <w:pPr>
        <w:pStyle w:val="Heading4"/>
        <w:spacing w:before="240" w:after="240" w:line="360" w:lineRule="auto"/>
        <w:ind w:left="862" w:hanging="862"/>
        <w:rPr>
          <w:b w:val="0"/>
          <w:i w:val="0"/>
          <w:color w:val="auto"/>
        </w:rPr>
      </w:pPr>
      <w:r w:rsidRPr="005B3C0C">
        <w:rPr>
          <w:b w:val="0"/>
          <w:i w:val="0"/>
          <w:color w:val="auto"/>
        </w:rPr>
        <w:lastRenderedPageBreak/>
        <w:t>qRT-PCR experiment</w:t>
      </w:r>
    </w:p>
    <w:p w14:paraId="68B52969" w14:textId="77777777" w:rsidR="005B3C0C" w:rsidRPr="005B3C0C" w:rsidRDefault="005B3C0C" w:rsidP="005B3C0C">
      <w:pPr>
        <w:spacing w:line="360" w:lineRule="auto"/>
      </w:pPr>
      <w:r w:rsidRPr="005B3C0C">
        <w:t>Due to the large number of genes analysed per sample, RNA was prepared in advance for quick qRT-PCR plate set up. RNA for each sample was diluted to a concentration of 4 ng µl</w:t>
      </w:r>
      <w:r w:rsidRPr="005B3C0C">
        <w:rPr>
          <w:vertAlign w:val="superscript"/>
        </w:rPr>
        <w:t>-1</w:t>
      </w:r>
      <w:r w:rsidRPr="005B3C0C">
        <w:t xml:space="preserve"> (within the dynamic range of all primers), 4 x 50 µl</w:t>
      </w:r>
      <w:r w:rsidRPr="005B3C0C">
        <w:rPr>
          <w:vertAlign w:val="superscript"/>
        </w:rPr>
        <w:t xml:space="preserve"> </w:t>
      </w:r>
      <w:r w:rsidRPr="005B3C0C">
        <w:t xml:space="preserve">aliquots of the dilution were divided into 4 x 48 well plates (96 plate cut in two) in a logical order that was later used in the qRT-PCR plate set up (demonstrated in Figure </w:t>
      </w:r>
      <w:r w:rsidR="003E62B0">
        <w:t>48</w:t>
      </w:r>
      <w:r w:rsidRPr="005B3C0C">
        <w:t xml:space="preserve">). The plates were sealed and frozen at -80°C. Each RNA plate provided RNA for 3 PCR plates (3 reactions with 2 technical replicates), which were analysed during the same day (stored at 4°C during preparation). This methodology avoided repeated freeze thaw steps which may have degraded the RNA. </w:t>
      </w:r>
    </w:p>
    <w:p w14:paraId="09028CD2" w14:textId="2A102D9E" w:rsidR="005B3C0C" w:rsidRDefault="005B3C0C" w:rsidP="005B3C0C">
      <w:pPr>
        <w:spacing w:line="360" w:lineRule="auto"/>
      </w:pPr>
      <w:r w:rsidRPr="005B3C0C">
        <w:t xml:space="preserve">The sample maximisation setup was utilised for this study, where genes were analysed on the minimum number of plates as much as possible. Due to the large number of samples, genes (samples with the same gene expression analysed) were spread over 7 plates and therefore were vulnerable to run-to-run variation, which can be significant </w:t>
      </w:r>
      <w:r w:rsidR="00BD03EC" w:rsidRPr="005B3C0C">
        <w:fldChar w:fldCharType="begin"/>
      </w:r>
      <w:r w:rsidR="00790A49">
        <w:instrText xml:space="preserve"> ADDIN ZOTERO_ITEM CSL_CITATION {"citationID":"mnk53h6te","properties":{"formattedCitation":"(Hellemans et al., 2007)","plainCitation":"(Hellemans et al., 2007)"},"citationItems":[{"id":3142,"uris":["http://zotero.org/users/1204444/items/BV8DBWQ2"],"uri":["http://zotero.org/users/1204444/items/BV8DBWQ2"],"itemData":{"id":3142,"type":"article-journal","title":"qBase relative quantification framework and software for management and automated analysis of real-time quantitative PCR data","container-title":"Genome Biology","page":"R19","volume":"8","issue":"2","source":"www.genomebiology.com","abstract":"PMID: 17291332","DOI":"10.1186/gb-2007-8-2-r19","ISSN":"1465-6906","note":"PMID: 17291332","language":"en","author":[{"family":"Hellemans","given":"Jan"},{"family":"Mortier","given":"Geert"},{"family":"Paepe","given":"Anne De"},{"family":"Speleman","given":"Frank"},{"family":"Vandesompele","given":"Jo"}],"issued":{"date-parts":[["2007",2,9]]},"PMID":"17291332"}}],"schema":"https://github.com/citation-style-language/schema/raw/master/csl-citation.json"} </w:instrText>
      </w:r>
      <w:r w:rsidR="00BD03EC" w:rsidRPr="005B3C0C">
        <w:fldChar w:fldCharType="separate"/>
      </w:r>
      <w:r w:rsidRPr="005B3C0C">
        <w:t xml:space="preserve">(Hellemans </w:t>
      </w:r>
      <w:r w:rsidR="00490409" w:rsidRPr="00490409">
        <w:rPr>
          <w:i/>
        </w:rPr>
        <w:t>et al</w:t>
      </w:r>
      <w:r w:rsidRPr="005B3C0C">
        <w:t>., 2007)</w:t>
      </w:r>
      <w:r w:rsidR="00BD03EC" w:rsidRPr="005B3C0C">
        <w:fldChar w:fldCharType="end"/>
      </w:r>
      <w:r w:rsidRPr="005B3C0C">
        <w:t xml:space="preserve">. To correct for this variation 6 inter-run calibrators (IRC, 3 biological, 2 technical) were analysed with each plate. The inter-run calibrators were identical samples with the same RNA samples and primers pairs which were added to every plate run </w:t>
      </w:r>
      <w:r w:rsidR="00BD03EC" w:rsidRPr="005B3C0C">
        <w:fldChar w:fldCharType="begin"/>
      </w:r>
      <w:r w:rsidR="00790A49">
        <w:instrText xml:space="preserve"> ADDIN ZOTERO_ITEM CSL_CITATION {"citationID":"24rea2dp4c","properties":{"formattedCitation":"(Hellemans et al., 2007)","plainCitation":"(Hellemans et al., 2007)"},"citationItems":[{"id":3142,"uris":["http://zotero.org/users/1204444/items/BV8DBWQ2"],"uri":["http://zotero.org/users/1204444/items/BV8DBWQ2"],"itemData":{"id":3142,"type":"article-journal","title":"qBase relative quantification framework and software for management and automated analysis of real-time quantitative PCR data","container-title":"Genome Biology","page":"R19","volume":"8","issue":"2","source":"www.genomebiology.com","abstract":"PMID: 17291332","DOI":"10.1186/gb-2007-8-2-r19","ISSN":"1465-6906","note":"PMID: 17291332","language":"en","author":[{"family":"Hellemans","given":"Jan"},{"family":"Mortier","given":"Geert"},{"family":"Paepe","given":"Anne De"},{"family":"Speleman","given":"Frank"},{"family":"Vandesompele","given":"Jo"}],"issued":{"date-parts":[["2007",2,9]]},"PMID":"17291332"}}],"schema":"https://github.com/citation-style-language/schema/raw/master/csl-citation.json"} </w:instrText>
      </w:r>
      <w:r w:rsidR="00BD03EC" w:rsidRPr="005B3C0C">
        <w:fldChar w:fldCharType="separate"/>
      </w:r>
      <w:r w:rsidRPr="005B3C0C">
        <w:t xml:space="preserve">(Hellemans </w:t>
      </w:r>
      <w:r w:rsidR="00490409" w:rsidRPr="00490409">
        <w:rPr>
          <w:i/>
        </w:rPr>
        <w:t>et al</w:t>
      </w:r>
      <w:r w:rsidRPr="005B3C0C">
        <w:t xml:space="preserve">., 2007, Figure </w:t>
      </w:r>
      <w:r w:rsidR="00351CDB">
        <w:t>48</w:t>
      </w:r>
      <w:r w:rsidRPr="005B3C0C">
        <w:t>)</w:t>
      </w:r>
      <w:r w:rsidR="00BD03EC" w:rsidRPr="005B3C0C">
        <w:fldChar w:fldCharType="end"/>
      </w:r>
      <w:r w:rsidRPr="005B3C0C">
        <w:t xml:space="preserve">. Before any gene expression analysis was carried out a NRTC was carried out for each RNA sample with a primer pair which did not cross exon-exon boundaries to check for amplification of gDNA in samples. In addition, a NTC was carried out with each plate to check for primer dimers and reagent contamination. The qRT-PCR was carried out as described in Section 5.2.14.2. An example of the plate layout is demonstrated in Figure </w:t>
      </w:r>
      <w:r w:rsidR="00351CDB">
        <w:t>48</w:t>
      </w:r>
      <w:r w:rsidRPr="005B3C0C">
        <w:t xml:space="preserve">. In total 43 plates were analysed. </w:t>
      </w:r>
    </w:p>
    <w:p w14:paraId="49B2DCCA" w14:textId="5754D922" w:rsidR="0081741E" w:rsidRDefault="0081741E" w:rsidP="005B3C0C">
      <w:pPr>
        <w:spacing w:line="360" w:lineRule="auto"/>
      </w:pPr>
    </w:p>
    <w:p w14:paraId="6D1ACF35" w14:textId="53DF4B79" w:rsidR="0081741E" w:rsidRDefault="0081741E" w:rsidP="005B3C0C">
      <w:pPr>
        <w:spacing w:line="360" w:lineRule="auto"/>
      </w:pPr>
    </w:p>
    <w:p w14:paraId="385F4909" w14:textId="1AFB413C" w:rsidR="0081741E" w:rsidRDefault="0081741E" w:rsidP="005B3C0C">
      <w:pPr>
        <w:spacing w:line="360" w:lineRule="auto"/>
      </w:pPr>
    </w:p>
    <w:p w14:paraId="3402632E" w14:textId="6A5714E6" w:rsidR="0081741E" w:rsidRDefault="0081741E" w:rsidP="005B3C0C">
      <w:pPr>
        <w:spacing w:line="360" w:lineRule="auto"/>
      </w:pPr>
    </w:p>
    <w:p w14:paraId="29C99F83" w14:textId="77777777" w:rsidR="0081741E" w:rsidRDefault="0081741E" w:rsidP="005B3C0C">
      <w:pPr>
        <w:spacing w:line="360" w:lineRule="auto"/>
      </w:pPr>
    </w:p>
    <w:p w14:paraId="41E10870" w14:textId="77777777" w:rsidR="00CD286A" w:rsidRDefault="005128F7" w:rsidP="005B3C0C">
      <w:pPr>
        <w:spacing w:line="360" w:lineRule="auto"/>
      </w:pPr>
      <w:r>
        <w:rPr>
          <w:noProof/>
          <w:lang w:eastAsia="en-GB"/>
        </w:rPr>
        <w:lastRenderedPageBreak/>
        <mc:AlternateContent>
          <mc:Choice Requires="wpg">
            <w:drawing>
              <wp:anchor distT="0" distB="0" distL="114300" distR="114300" simplePos="0" relativeHeight="251858432" behindDoc="0" locked="0" layoutInCell="1" allowOverlap="1" wp14:anchorId="1EC0C37F" wp14:editId="6EBC6853">
                <wp:simplePos x="0" y="0"/>
                <wp:positionH relativeFrom="column">
                  <wp:posOffset>-5715</wp:posOffset>
                </wp:positionH>
                <wp:positionV relativeFrom="paragraph">
                  <wp:posOffset>-635</wp:posOffset>
                </wp:positionV>
                <wp:extent cx="5567045" cy="3439160"/>
                <wp:effectExtent l="0" t="0" r="0" b="8890"/>
                <wp:wrapNone/>
                <wp:docPr id="369"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7045" cy="3439160"/>
                          <a:chOff x="0" y="-17441"/>
                          <a:chExt cx="56302" cy="34405"/>
                        </a:xfrm>
                      </wpg:grpSpPr>
                      <wps:wsp>
                        <wps:cNvPr id="370" name="Text Box 44"/>
                        <wps:cNvSpPr txBox="1">
                          <a:spLocks noChangeArrowheads="1"/>
                        </wps:cNvSpPr>
                        <wps:spPr bwMode="auto">
                          <a:xfrm>
                            <a:off x="0" y="8549"/>
                            <a:ext cx="53957" cy="841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82DEFC9" w14:textId="77777777" w:rsidR="003B14DC" w:rsidRDefault="003B14DC" w:rsidP="00CD286A">
                              <w:pPr>
                                <w:spacing w:after="240"/>
                                <w:rPr>
                                  <w:sz w:val="20"/>
                                  <w:szCs w:val="20"/>
                                </w:rPr>
                              </w:pPr>
                              <w:r w:rsidRPr="00351CDB">
                                <w:rPr>
                                  <w:b/>
                                  <w:sz w:val="20"/>
                                  <w:szCs w:val="20"/>
                                </w:rPr>
                                <w:t>Figure  48</w:t>
                              </w:r>
                              <w:r w:rsidRPr="001E1487">
                                <w:rPr>
                                  <w:sz w:val="20"/>
                                  <w:szCs w:val="20"/>
                                </w:rPr>
                                <w:t>. Plate set up for qRT-PCR experiment. G is gene or primer pair, T is treatment, Y is sample time, B is biological replicate. The colour range indicates one treatment block. For RNA dilution the technical repeats were not included reducing the plate to 48 wells. Two aliquots of 5 µl of RNA were transferred to each plate following the addition of the reagent mixture.</w:t>
                              </w:r>
                            </w:p>
                            <w:p w14:paraId="5554B90D" w14:textId="77777777" w:rsidR="003B14DC" w:rsidRDefault="003B14DC" w:rsidP="00CD286A">
                              <w:pPr>
                                <w:spacing w:after="240"/>
                                <w:rPr>
                                  <w:sz w:val="20"/>
                                  <w:szCs w:val="20"/>
                                </w:rPr>
                              </w:pPr>
                            </w:p>
                            <w:p w14:paraId="2E4C090E" w14:textId="77777777" w:rsidR="003B14DC" w:rsidRPr="001E1487" w:rsidRDefault="003B14DC" w:rsidP="00CD286A">
                              <w:pPr>
                                <w:spacing w:after="240"/>
                                <w:rPr>
                                  <w:sz w:val="20"/>
                                  <w:szCs w:val="20"/>
                                </w:rPr>
                              </w:pPr>
                            </w:p>
                          </w:txbxContent>
                        </wps:txbx>
                        <wps:bodyPr rot="0" vert="horz" wrap="square" lIns="91440" tIns="45720" rIns="91440" bIns="45720" anchor="t" anchorCtr="0" upright="1">
                          <a:noAutofit/>
                        </wps:bodyPr>
                      </wps:wsp>
                      <wps:wsp>
                        <wps:cNvPr id="371" name="Text Box 45"/>
                        <wps:cNvSpPr txBox="1">
                          <a:spLocks noChangeArrowheads="1"/>
                        </wps:cNvSpPr>
                        <wps:spPr bwMode="auto">
                          <a:xfrm>
                            <a:off x="0" y="-17441"/>
                            <a:ext cx="56302" cy="2743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W w:w="8595" w:type="dxa"/>
                                <w:tblInd w:w="-85" w:type="dxa"/>
                                <w:tblCellMar>
                                  <w:left w:w="0" w:type="dxa"/>
                                  <w:right w:w="28" w:type="dxa"/>
                                </w:tblCellMar>
                                <w:tblLook w:val="04A0" w:firstRow="1" w:lastRow="0" w:firstColumn="1" w:lastColumn="0" w:noHBand="0" w:noVBand="1"/>
                              </w:tblPr>
                              <w:tblGrid>
                                <w:gridCol w:w="221"/>
                                <w:gridCol w:w="696"/>
                                <w:gridCol w:w="698"/>
                                <w:gridCol w:w="698"/>
                                <w:gridCol w:w="698"/>
                                <w:gridCol w:w="698"/>
                                <w:gridCol w:w="698"/>
                                <w:gridCol w:w="698"/>
                                <w:gridCol w:w="698"/>
                                <w:gridCol w:w="698"/>
                                <w:gridCol w:w="698"/>
                                <w:gridCol w:w="698"/>
                                <w:gridCol w:w="698"/>
                              </w:tblGrid>
                              <w:tr w:rsidR="003B14DC" w:rsidRPr="00F31106" w14:paraId="57A58F43" w14:textId="77777777" w:rsidTr="00CD286A">
                                <w:trPr>
                                  <w:trHeight w:val="397"/>
                                </w:trPr>
                                <w:tc>
                                  <w:tcPr>
                                    <w:tcW w:w="221" w:type="dxa"/>
                                    <w:tcBorders>
                                      <w:top w:val="single" w:sz="4" w:space="0" w:color="auto"/>
                                      <w:left w:val="single" w:sz="4" w:space="0" w:color="auto"/>
                                      <w:bottom w:val="single" w:sz="4" w:space="0" w:color="auto"/>
                                      <w:right w:val="single" w:sz="4" w:space="0" w:color="auto"/>
                                    </w:tcBorders>
                                  </w:tcPr>
                                  <w:p w14:paraId="5A9A7400"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p>
                                </w:tc>
                                <w:tc>
                                  <w:tcPr>
                                    <w:tcW w:w="696" w:type="dxa"/>
                                    <w:tcBorders>
                                      <w:top w:val="single" w:sz="4" w:space="0" w:color="auto"/>
                                      <w:left w:val="single" w:sz="4" w:space="0" w:color="auto"/>
                                      <w:bottom w:val="single" w:sz="4" w:space="0" w:color="auto"/>
                                      <w:right w:val="single" w:sz="4" w:space="0" w:color="auto"/>
                                    </w:tcBorders>
                                    <w:shd w:val="clear" w:color="auto" w:fill="auto"/>
                                    <w:vAlign w:val="center"/>
                                  </w:tcPr>
                                  <w:p w14:paraId="726117B0"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11D6A62A"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2</w:t>
                                    </w:r>
                                  </w:p>
                                </w:tc>
                                <w:tc>
                                  <w:tcPr>
                                    <w:tcW w:w="0" w:type="auto"/>
                                    <w:tcBorders>
                                      <w:top w:val="single" w:sz="4" w:space="0" w:color="auto"/>
                                      <w:left w:val="nil"/>
                                      <w:bottom w:val="single" w:sz="4" w:space="0" w:color="auto"/>
                                      <w:right w:val="single" w:sz="4" w:space="0" w:color="auto"/>
                                    </w:tcBorders>
                                    <w:shd w:val="clear" w:color="auto" w:fill="auto"/>
                                    <w:vAlign w:val="center"/>
                                  </w:tcPr>
                                  <w:p w14:paraId="72B14A09"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3</w:t>
                                    </w:r>
                                  </w:p>
                                </w:tc>
                                <w:tc>
                                  <w:tcPr>
                                    <w:tcW w:w="0" w:type="auto"/>
                                    <w:tcBorders>
                                      <w:top w:val="single" w:sz="4" w:space="0" w:color="auto"/>
                                      <w:left w:val="nil"/>
                                      <w:bottom w:val="single" w:sz="4" w:space="0" w:color="auto"/>
                                      <w:right w:val="single" w:sz="4" w:space="0" w:color="auto"/>
                                    </w:tcBorders>
                                    <w:shd w:val="clear" w:color="auto" w:fill="auto"/>
                                    <w:vAlign w:val="center"/>
                                  </w:tcPr>
                                  <w:p w14:paraId="16721EA1"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4</w:t>
                                    </w:r>
                                  </w:p>
                                </w:tc>
                                <w:tc>
                                  <w:tcPr>
                                    <w:tcW w:w="0" w:type="auto"/>
                                    <w:tcBorders>
                                      <w:top w:val="single" w:sz="4" w:space="0" w:color="auto"/>
                                      <w:left w:val="nil"/>
                                      <w:bottom w:val="single" w:sz="4" w:space="0" w:color="auto"/>
                                      <w:right w:val="single" w:sz="4" w:space="0" w:color="auto"/>
                                    </w:tcBorders>
                                    <w:shd w:val="clear" w:color="auto" w:fill="auto"/>
                                    <w:vAlign w:val="center"/>
                                  </w:tcPr>
                                  <w:p w14:paraId="330DB492"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5</w:t>
                                    </w:r>
                                  </w:p>
                                </w:tc>
                                <w:tc>
                                  <w:tcPr>
                                    <w:tcW w:w="0" w:type="auto"/>
                                    <w:tcBorders>
                                      <w:top w:val="single" w:sz="4" w:space="0" w:color="auto"/>
                                      <w:left w:val="nil"/>
                                      <w:bottom w:val="single" w:sz="4" w:space="0" w:color="auto"/>
                                      <w:right w:val="single" w:sz="4" w:space="0" w:color="auto"/>
                                    </w:tcBorders>
                                    <w:shd w:val="clear" w:color="auto" w:fill="auto"/>
                                    <w:vAlign w:val="center"/>
                                  </w:tcPr>
                                  <w:p w14:paraId="2FD513B7"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6</w:t>
                                    </w:r>
                                  </w:p>
                                </w:tc>
                                <w:tc>
                                  <w:tcPr>
                                    <w:tcW w:w="0" w:type="auto"/>
                                    <w:tcBorders>
                                      <w:top w:val="single" w:sz="4" w:space="0" w:color="auto"/>
                                      <w:left w:val="nil"/>
                                      <w:bottom w:val="single" w:sz="4" w:space="0" w:color="auto"/>
                                      <w:right w:val="single" w:sz="4" w:space="0" w:color="auto"/>
                                    </w:tcBorders>
                                    <w:shd w:val="clear" w:color="auto" w:fill="auto"/>
                                    <w:vAlign w:val="center"/>
                                  </w:tcPr>
                                  <w:p w14:paraId="1C6222AF"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7</w:t>
                                    </w:r>
                                  </w:p>
                                </w:tc>
                                <w:tc>
                                  <w:tcPr>
                                    <w:tcW w:w="0" w:type="auto"/>
                                    <w:tcBorders>
                                      <w:top w:val="single" w:sz="4" w:space="0" w:color="auto"/>
                                      <w:left w:val="nil"/>
                                      <w:bottom w:val="single" w:sz="4" w:space="0" w:color="auto"/>
                                      <w:right w:val="single" w:sz="4" w:space="0" w:color="auto"/>
                                    </w:tcBorders>
                                    <w:shd w:val="clear" w:color="auto" w:fill="auto"/>
                                    <w:vAlign w:val="center"/>
                                  </w:tcPr>
                                  <w:p w14:paraId="7BD946D2"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8</w:t>
                                    </w:r>
                                  </w:p>
                                </w:tc>
                                <w:tc>
                                  <w:tcPr>
                                    <w:tcW w:w="0" w:type="auto"/>
                                    <w:tcBorders>
                                      <w:top w:val="single" w:sz="4" w:space="0" w:color="auto"/>
                                      <w:left w:val="nil"/>
                                      <w:bottom w:val="single" w:sz="4" w:space="0" w:color="auto"/>
                                      <w:right w:val="single" w:sz="4" w:space="0" w:color="auto"/>
                                    </w:tcBorders>
                                    <w:shd w:val="clear" w:color="auto" w:fill="auto"/>
                                    <w:vAlign w:val="center"/>
                                  </w:tcPr>
                                  <w:p w14:paraId="597EEFC8"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9</w:t>
                                    </w:r>
                                  </w:p>
                                </w:tc>
                                <w:tc>
                                  <w:tcPr>
                                    <w:tcW w:w="0" w:type="auto"/>
                                    <w:tcBorders>
                                      <w:top w:val="single" w:sz="4" w:space="0" w:color="auto"/>
                                      <w:left w:val="nil"/>
                                      <w:bottom w:val="single" w:sz="4" w:space="0" w:color="auto"/>
                                      <w:right w:val="single" w:sz="4" w:space="0" w:color="auto"/>
                                    </w:tcBorders>
                                    <w:shd w:val="clear" w:color="auto" w:fill="auto"/>
                                    <w:vAlign w:val="center"/>
                                  </w:tcPr>
                                  <w:p w14:paraId="75C1B17B"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10</w:t>
                                    </w:r>
                                  </w:p>
                                </w:tc>
                                <w:tc>
                                  <w:tcPr>
                                    <w:tcW w:w="0" w:type="auto"/>
                                    <w:tcBorders>
                                      <w:top w:val="single" w:sz="4" w:space="0" w:color="auto"/>
                                      <w:left w:val="nil"/>
                                      <w:bottom w:val="single" w:sz="4" w:space="0" w:color="auto"/>
                                      <w:right w:val="single" w:sz="4" w:space="0" w:color="auto"/>
                                    </w:tcBorders>
                                    <w:shd w:val="clear" w:color="auto" w:fill="auto"/>
                                    <w:vAlign w:val="center"/>
                                  </w:tcPr>
                                  <w:p w14:paraId="22C2B61E"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11</w:t>
                                    </w:r>
                                  </w:p>
                                </w:tc>
                                <w:tc>
                                  <w:tcPr>
                                    <w:tcW w:w="0" w:type="auto"/>
                                    <w:tcBorders>
                                      <w:top w:val="single" w:sz="4" w:space="0" w:color="auto"/>
                                      <w:left w:val="nil"/>
                                      <w:bottom w:val="single" w:sz="4" w:space="0" w:color="auto"/>
                                      <w:right w:val="single" w:sz="4" w:space="0" w:color="auto"/>
                                    </w:tcBorders>
                                    <w:shd w:val="clear" w:color="auto" w:fill="auto"/>
                                    <w:vAlign w:val="center"/>
                                  </w:tcPr>
                                  <w:p w14:paraId="22D16F3F"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12</w:t>
                                    </w:r>
                                  </w:p>
                                </w:tc>
                              </w:tr>
                              <w:tr w:rsidR="003B14DC" w:rsidRPr="00F31106" w14:paraId="212A30BC" w14:textId="77777777" w:rsidTr="00CD286A">
                                <w:trPr>
                                  <w:trHeight w:val="397"/>
                                </w:trPr>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575F335"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A</w:t>
                                    </w:r>
                                  </w:p>
                                </w:tc>
                                <w:tc>
                                  <w:tcPr>
                                    <w:tcW w:w="696" w:type="dxa"/>
                                    <w:tcBorders>
                                      <w:top w:val="single" w:sz="4" w:space="0" w:color="auto"/>
                                      <w:left w:val="single" w:sz="4" w:space="0" w:color="auto"/>
                                      <w:bottom w:val="single" w:sz="4" w:space="0" w:color="auto"/>
                                      <w:right w:val="single" w:sz="4" w:space="0" w:color="auto"/>
                                    </w:tcBorders>
                                    <w:shd w:val="clear" w:color="000000" w:fill="F2DCDB"/>
                                    <w:vAlign w:val="center"/>
                                    <w:hideMark/>
                                  </w:tcPr>
                                  <w:p w14:paraId="18FFE10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1</w:t>
                                    </w:r>
                                  </w:p>
                                </w:tc>
                                <w:tc>
                                  <w:tcPr>
                                    <w:tcW w:w="0" w:type="auto"/>
                                    <w:tcBorders>
                                      <w:top w:val="single" w:sz="4" w:space="0" w:color="auto"/>
                                      <w:left w:val="nil"/>
                                      <w:bottom w:val="single" w:sz="4" w:space="0" w:color="auto"/>
                                      <w:right w:val="single" w:sz="4" w:space="0" w:color="auto"/>
                                    </w:tcBorders>
                                    <w:shd w:val="clear" w:color="000000" w:fill="F2DCDB"/>
                                    <w:vAlign w:val="center"/>
                                    <w:hideMark/>
                                  </w:tcPr>
                                  <w:p w14:paraId="2B68291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1</w:t>
                                    </w:r>
                                  </w:p>
                                </w:tc>
                                <w:tc>
                                  <w:tcPr>
                                    <w:tcW w:w="0" w:type="auto"/>
                                    <w:tcBorders>
                                      <w:top w:val="single" w:sz="4" w:space="0" w:color="auto"/>
                                      <w:left w:val="nil"/>
                                      <w:bottom w:val="single" w:sz="4" w:space="0" w:color="auto"/>
                                      <w:right w:val="single" w:sz="4" w:space="0" w:color="auto"/>
                                    </w:tcBorders>
                                    <w:shd w:val="clear" w:color="000000" w:fill="DA9694"/>
                                    <w:vAlign w:val="center"/>
                                    <w:hideMark/>
                                  </w:tcPr>
                                  <w:p w14:paraId="55FD8B5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3</w:t>
                                    </w:r>
                                  </w:p>
                                </w:tc>
                                <w:tc>
                                  <w:tcPr>
                                    <w:tcW w:w="0" w:type="auto"/>
                                    <w:tcBorders>
                                      <w:top w:val="single" w:sz="4" w:space="0" w:color="auto"/>
                                      <w:left w:val="nil"/>
                                      <w:bottom w:val="single" w:sz="4" w:space="0" w:color="auto"/>
                                      <w:right w:val="single" w:sz="4" w:space="0" w:color="auto"/>
                                    </w:tcBorders>
                                    <w:shd w:val="clear" w:color="000000" w:fill="DA9694"/>
                                    <w:vAlign w:val="center"/>
                                    <w:hideMark/>
                                  </w:tcPr>
                                  <w:p w14:paraId="7AD7214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3</w:t>
                                    </w:r>
                                  </w:p>
                                </w:tc>
                                <w:tc>
                                  <w:tcPr>
                                    <w:tcW w:w="0" w:type="auto"/>
                                    <w:tcBorders>
                                      <w:top w:val="single" w:sz="4" w:space="0" w:color="auto"/>
                                      <w:left w:val="nil"/>
                                      <w:bottom w:val="single" w:sz="4" w:space="0" w:color="auto"/>
                                      <w:right w:val="single" w:sz="4" w:space="0" w:color="auto"/>
                                    </w:tcBorders>
                                    <w:shd w:val="clear" w:color="000000" w:fill="963634"/>
                                    <w:vAlign w:val="center"/>
                                    <w:hideMark/>
                                  </w:tcPr>
                                  <w:p w14:paraId="2A23B19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2</w:t>
                                    </w:r>
                                  </w:p>
                                </w:tc>
                                <w:tc>
                                  <w:tcPr>
                                    <w:tcW w:w="0" w:type="auto"/>
                                    <w:tcBorders>
                                      <w:top w:val="single" w:sz="4" w:space="0" w:color="auto"/>
                                      <w:left w:val="nil"/>
                                      <w:bottom w:val="single" w:sz="4" w:space="0" w:color="auto"/>
                                      <w:right w:val="single" w:sz="4" w:space="0" w:color="auto"/>
                                    </w:tcBorders>
                                    <w:shd w:val="clear" w:color="000000" w:fill="963634"/>
                                    <w:vAlign w:val="center"/>
                                    <w:hideMark/>
                                  </w:tcPr>
                                  <w:p w14:paraId="3661258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2</w:t>
                                    </w:r>
                                  </w:p>
                                </w:tc>
                                <w:tc>
                                  <w:tcPr>
                                    <w:tcW w:w="0" w:type="auto"/>
                                    <w:tcBorders>
                                      <w:top w:val="single" w:sz="4" w:space="0" w:color="auto"/>
                                      <w:left w:val="nil"/>
                                      <w:bottom w:val="single" w:sz="4" w:space="0" w:color="auto"/>
                                      <w:right w:val="single" w:sz="4" w:space="0" w:color="auto"/>
                                    </w:tcBorders>
                                    <w:shd w:val="clear" w:color="000000" w:fill="B8CCE4"/>
                                    <w:vAlign w:val="center"/>
                                    <w:hideMark/>
                                  </w:tcPr>
                                  <w:p w14:paraId="47E8A76B"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1</w:t>
                                    </w:r>
                                  </w:p>
                                </w:tc>
                                <w:tc>
                                  <w:tcPr>
                                    <w:tcW w:w="0" w:type="auto"/>
                                    <w:tcBorders>
                                      <w:top w:val="single" w:sz="4" w:space="0" w:color="auto"/>
                                      <w:left w:val="nil"/>
                                      <w:bottom w:val="single" w:sz="4" w:space="0" w:color="auto"/>
                                      <w:right w:val="single" w:sz="4" w:space="0" w:color="auto"/>
                                    </w:tcBorders>
                                    <w:shd w:val="clear" w:color="000000" w:fill="B8CCE4"/>
                                    <w:vAlign w:val="center"/>
                                    <w:hideMark/>
                                  </w:tcPr>
                                  <w:p w14:paraId="436BA0B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1</w:t>
                                    </w:r>
                                  </w:p>
                                </w:tc>
                                <w:tc>
                                  <w:tcPr>
                                    <w:tcW w:w="0" w:type="auto"/>
                                    <w:tcBorders>
                                      <w:top w:val="single" w:sz="4" w:space="0" w:color="auto"/>
                                      <w:left w:val="nil"/>
                                      <w:bottom w:val="single" w:sz="4" w:space="0" w:color="auto"/>
                                      <w:right w:val="single" w:sz="4" w:space="0" w:color="auto"/>
                                    </w:tcBorders>
                                    <w:shd w:val="clear" w:color="000000" w:fill="00B0F0"/>
                                    <w:vAlign w:val="center"/>
                                    <w:hideMark/>
                                  </w:tcPr>
                                  <w:p w14:paraId="13026FF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3</w:t>
                                    </w:r>
                                  </w:p>
                                </w:tc>
                                <w:tc>
                                  <w:tcPr>
                                    <w:tcW w:w="0" w:type="auto"/>
                                    <w:tcBorders>
                                      <w:top w:val="single" w:sz="4" w:space="0" w:color="auto"/>
                                      <w:left w:val="nil"/>
                                      <w:bottom w:val="single" w:sz="4" w:space="0" w:color="auto"/>
                                      <w:right w:val="single" w:sz="4" w:space="0" w:color="auto"/>
                                    </w:tcBorders>
                                    <w:shd w:val="clear" w:color="000000" w:fill="00B0F0"/>
                                    <w:vAlign w:val="center"/>
                                    <w:hideMark/>
                                  </w:tcPr>
                                  <w:p w14:paraId="5F8D3F0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3</w:t>
                                    </w:r>
                                  </w:p>
                                </w:tc>
                                <w:tc>
                                  <w:tcPr>
                                    <w:tcW w:w="0" w:type="auto"/>
                                    <w:tcBorders>
                                      <w:top w:val="single" w:sz="4" w:space="0" w:color="auto"/>
                                      <w:left w:val="nil"/>
                                      <w:bottom w:val="single" w:sz="4" w:space="0" w:color="auto"/>
                                      <w:right w:val="single" w:sz="4" w:space="0" w:color="auto"/>
                                    </w:tcBorders>
                                    <w:shd w:val="clear" w:color="000000" w:fill="0070C0"/>
                                    <w:vAlign w:val="center"/>
                                    <w:hideMark/>
                                  </w:tcPr>
                                  <w:p w14:paraId="48B6C3A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2</w:t>
                                    </w:r>
                                  </w:p>
                                </w:tc>
                                <w:tc>
                                  <w:tcPr>
                                    <w:tcW w:w="0" w:type="auto"/>
                                    <w:tcBorders>
                                      <w:top w:val="single" w:sz="4" w:space="0" w:color="auto"/>
                                      <w:left w:val="nil"/>
                                      <w:bottom w:val="single" w:sz="4" w:space="0" w:color="auto"/>
                                      <w:right w:val="single" w:sz="4" w:space="0" w:color="auto"/>
                                    </w:tcBorders>
                                    <w:shd w:val="clear" w:color="000000" w:fill="0070C0"/>
                                    <w:vAlign w:val="center"/>
                                    <w:hideMark/>
                                  </w:tcPr>
                                  <w:p w14:paraId="267CEA0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2</w:t>
                                    </w:r>
                                  </w:p>
                                </w:tc>
                              </w:tr>
                              <w:tr w:rsidR="003B14DC" w:rsidRPr="00F31106" w14:paraId="3A5C7D3A"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6A9C6640"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B</w:t>
                                    </w:r>
                                  </w:p>
                                </w:tc>
                                <w:tc>
                                  <w:tcPr>
                                    <w:tcW w:w="696" w:type="dxa"/>
                                    <w:tcBorders>
                                      <w:top w:val="nil"/>
                                      <w:left w:val="single" w:sz="4" w:space="0" w:color="auto"/>
                                      <w:bottom w:val="single" w:sz="4" w:space="0" w:color="auto"/>
                                      <w:right w:val="single" w:sz="4" w:space="0" w:color="auto"/>
                                    </w:tcBorders>
                                    <w:shd w:val="clear" w:color="000000" w:fill="F2DCDB"/>
                                    <w:vAlign w:val="center"/>
                                    <w:hideMark/>
                                  </w:tcPr>
                                  <w:p w14:paraId="0D0B89C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2</w:t>
                                    </w:r>
                                  </w:p>
                                </w:tc>
                                <w:tc>
                                  <w:tcPr>
                                    <w:tcW w:w="0" w:type="auto"/>
                                    <w:tcBorders>
                                      <w:top w:val="nil"/>
                                      <w:left w:val="nil"/>
                                      <w:bottom w:val="single" w:sz="4" w:space="0" w:color="auto"/>
                                      <w:right w:val="single" w:sz="4" w:space="0" w:color="auto"/>
                                    </w:tcBorders>
                                    <w:shd w:val="clear" w:color="000000" w:fill="F2DCDB"/>
                                    <w:vAlign w:val="center"/>
                                    <w:hideMark/>
                                  </w:tcPr>
                                  <w:p w14:paraId="0EB2748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2</w:t>
                                    </w:r>
                                  </w:p>
                                </w:tc>
                                <w:tc>
                                  <w:tcPr>
                                    <w:tcW w:w="0" w:type="auto"/>
                                    <w:tcBorders>
                                      <w:top w:val="nil"/>
                                      <w:left w:val="nil"/>
                                      <w:bottom w:val="single" w:sz="4" w:space="0" w:color="auto"/>
                                      <w:right w:val="single" w:sz="4" w:space="0" w:color="auto"/>
                                    </w:tcBorders>
                                    <w:shd w:val="clear" w:color="000000" w:fill="C0504D"/>
                                    <w:vAlign w:val="center"/>
                                    <w:hideMark/>
                                  </w:tcPr>
                                  <w:p w14:paraId="6F2D774B"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1</w:t>
                                    </w:r>
                                  </w:p>
                                </w:tc>
                                <w:tc>
                                  <w:tcPr>
                                    <w:tcW w:w="0" w:type="auto"/>
                                    <w:tcBorders>
                                      <w:top w:val="nil"/>
                                      <w:left w:val="nil"/>
                                      <w:bottom w:val="single" w:sz="4" w:space="0" w:color="auto"/>
                                      <w:right w:val="single" w:sz="4" w:space="0" w:color="auto"/>
                                    </w:tcBorders>
                                    <w:shd w:val="clear" w:color="000000" w:fill="C0504D"/>
                                    <w:vAlign w:val="center"/>
                                    <w:hideMark/>
                                  </w:tcPr>
                                  <w:p w14:paraId="3E467C0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1</w:t>
                                    </w:r>
                                  </w:p>
                                </w:tc>
                                <w:tc>
                                  <w:tcPr>
                                    <w:tcW w:w="0" w:type="auto"/>
                                    <w:tcBorders>
                                      <w:top w:val="nil"/>
                                      <w:left w:val="nil"/>
                                      <w:bottom w:val="single" w:sz="4" w:space="0" w:color="auto"/>
                                      <w:right w:val="single" w:sz="4" w:space="0" w:color="auto"/>
                                    </w:tcBorders>
                                    <w:shd w:val="clear" w:color="000000" w:fill="963634"/>
                                    <w:vAlign w:val="center"/>
                                    <w:hideMark/>
                                  </w:tcPr>
                                  <w:p w14:paraId="31119F5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3</w:t>
                                    </w:r>
                                  </w:p>
                                </w:tc>
                                <w:tc>
                                  <w:tcPr>
                                    <w:tcW w:w="0" w:type="auto"/>
                                    <w:tcBorders>
                                      <w:top w:val="nil"/>
                                      <w:left w:val="nil"/>
                                      <w:bottom w:val="single" w:sz="4" w:space="0" w:color="auto"/>
                                      <w:right w:val="single" w:sz="4" w:space="0" w:color="auto"/>
                                    </w:tcBorders>
                                    <w:shd w:val="clear" w:color="000000" w:fill="963634"/>
                                    <w:vAlign w:val="center"/>
                                    <w:hideMark/>
                                  </w:tcPr>
                                  <w:p w14:paraId="0C19C0CB"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3</w:t>
                                    </w:r>
                                  </w:p>
                                </w:tc>
                                <w:tc>
                                  <w:tcPr>
                                    <w:tcW w:w="0" w:type="auto"/>
                                    <w:tcBorders>
                                      <w:top w:val="nil"/>
                                      <w:left w:val="nil"/>
                                      <w:bottom w:val="single" w:sz="4" w:space="0" w:color="auto"/>
                                      <w:right w:val="single" w:sz="4" w:space="0" w:color="auto"/>
                                    </w:tcBorders>
                                    <w:shd w:val="clear" w:color="000000" w:fill="B8CCE4"/>
                                    <w:vAlign w:val="center"/>
                                    <w:hideMark/>
                                  </w:tcPr>
                                  <w:p w14:paraId="5305E17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2</w:t>
                                    </w:r>
                                  </w:p>
                                </w:tc>
                                <w:tc>
                                  <w:tcPr>
                                    <w:tcW w:w="0" w:type="auto"/>
                                    <w:tcBorders>
                                      <w:top w:val="nil"/>
                                      <w:left w:val="nil"/>
                                      <w:bottom w:val="single" w:sz="4" w:space="0" w:color="auto"/>
                                      <w:right w:val="single" w:sz="4" w:space="0" w:color="auto"/>
                                    </w:tcBorders>
                                    <w:shd w:val="clear" w:color="000000" w:fill="B8CCE4"/>
                                    <w:vAlign w:val="center"/>
                                    <w:hideMark/>
                                  </w:tcPr>
                                  <w:p w14:paraId="23A79B8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2</w:t>
                                    </w:r>
                                  </w:p>
                                </w:tc>
                                <w:tc>
                                  <w:tcPr>
                                    <w:tcW w:w="0" w:type="auto"/>
                                    <w:tcBorders>
                                      <w:top w:val="nil"/>
                                      <w:left w:val="nil"/>
                                      <w:bottom w:val="single" w:sz="4" w:space="0" w:color="auto"/>
                                      <w:right w:val="single" w:sz="4" w:space="0" w:color="auto"/>
                                    </w:tcBorders>
                                    <w:shd w:val="clear" w:color="000000" w:fill="538DD5"/>
                                    <w:vAlign w:val="center"/>
                                    <w:hideMark/>
                                  </w:tcPr>
                                  <w:p w14:paraId="70054E5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1</w:t>
                                    </w:r>
                                  </w:p>
                                </w:tc>
                                <w:tc>
                                  <w:tcPr>
                                    <w:tcW w:w="0" w:type="auto"/>
                                    <w:tcBorders>
                                      <w:top w:val="nil"/>
                                      <w:left w:val="nil"/>
                                      <w:bottom w:val="single" w:sz="4" w:space="0" w:color="auto"/>
                                      <w:right w:val="single" w:sz="4" w:space="0" w:color="auto"/>
                                    </w:tcBorders>
                                    <w:shd w:val="clear" w:color="000000" w:fill="538DD5"/>
                                    <w:vAlign w:val="center"/>
                                    <w:hideMark/>
                                  </w:tcPr>
                                  <w:p w14:paraId="169B85C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1</w:t>
                                    </w:r>
                                  </w:p>
                                </w:tc>
                                <w:tc>
                                  <w:tcPr>
                                    <w:tcW w:w="0" w:type="auto"/>
                                    <w:tcBorders>
                                      <w:top w:val="nil"/>
                                      <w:left w:val="nil"/>
                                      <w:bottom w:val="single" w:sz="4" w:space="0" w:color="auto"/>
                                      <w:right w:val="single" w:sz="4" w:space="0" w:color="auto"/>
                                    </w:tcBorders>
                                    <w:shd w:val="clear" w:color="000000" w:fill="0070C0"/>
                                    <w:vAlign w:val="center"/>
                                    <w:hideMark/>
                                  </w:tcPr>
                                  <w:p w14:paraId="6768B87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3</w:t>
                                    </w:r>
                                  </w:p>
                                </w:tc>
                                <w:tc>
                                  <w:tcPr>
                                    <w:tcW w:w="0" w:type="auto"/>
                                    <w:tcBorders>
                                      <w:top w:val="nil"/>
                                      <w:left w:val="nil"/>
                                      <w:bottom w:val="single" w:sz="4" w:space="0" w:color="auto"/>
                                      <w:right w:val="single" w:sz="4" w:space="0" w:color="auto"/>
                                    </w:tcBorders>
                                    <w:shd w:val="clear" w:color="000000" w:fill="0070C0"/>
                                    <w:vAlign w:val="center"/>
                                    <w:hideMark/>
                                  </w:tcPr>
                                  <w:p w14:paraId="37790FB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3</w:t>
                                    </w:r>
                                  </w:p>
                                </w:tc>
                              </w:tr>
                              <w:tr w:rsidR="003B14DC" w:rsidRPr="00F31106" w14:paraId="51C43F5D"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093CF82F"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C</w:t>
                                    </w:r>
                                  </w:p>
                                </w:tc>
                                <w:tc>
                                  <w:tcPr>
                                    <w:tcW w:w="696" w:type="dxa"/>
                                    <w:tcBorders>
                                      <w:top w:val="nil"/>
                                      <w:left w:val="single" w:sz="4" w:space="0" w:color="auto"/>
                                      <w:bottom w:val="single" w:sz="4" w:space="0" w:color="auto"/>
                                      <w:right w:val="single" w:sz="4" w:space="0" w:color="auto"/>
                                    </w:tcBorders>
                                    <w:shd w:val="clear" w:color="000000" w:fill="F2DCDB"/>
                                    <w:vAlign w:val="center"/>
                                    <w:hideMark/>
                                  </w:tcPr>
                                  <w:p w14:paraId="0309DBF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3</w:t>
                                    </w:r>
                                  </w:p>
                                </w:tc>
                                <w:tc>
                                  <w:tcPr>
                                    <w:tcW w:w="0" w:type="auto"/>
                                    <w:tcBorders>
                                      <w:top w:val="nil"/>
                                      <w:left w:val="nil"/>
                                      <w:bottom w:val="single" w:sz="4" w:space="0" w:color="auto"/>
                                      <w:right w:val="single" w:sz="4" w:space="0" w:color="auto"/>
                                    </w:tcBorders>
                                    <w:shd w:val="clear" w:color="000000" w:fill="F2DCDB"/>
                                    <w:vAlign w:val="center"/>
                                    <w:hideMark/>
                                  </w:tcPr>
                                  <w:p w14:paraId="2C47A79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3</w:t>
                                    </w:r>
                                  </w:p>
                                </w:tc>
                                <w:tc>
                                  <w:tcPr>
                                    <w:tcW w:w="0" w:type="auto"/>
                                    <w:tcBorders>
                                      <w:top w:val="nil"/>
                                      <w:left w:val="nil"/>
                                      <w:bottom w:val="single" w:sz="4" w:space="0" w:color="auto"/>
                                      <w:right w:val="single" w:sz="4" w:space="0" w:color="auto"/>
                                    </w:tcBorders>
                                    <w:shd w:val="clear" w:color="000000" w:fill="C0504D"/>
                                    <w:vAlign w:val="center"/>
                                    <w:hideMark/>
                                  </w:tcPr>
                                  <w:p w14:paraId="53F4E2B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2</w:t>
                                    </w:r>
                                  </w:p>
                                </w:tc>
                                <w:tc>
                                  <w:tcPr>
                                    <w:tcW w:w="0" w:type="auto"/>
                                    <w:tcBorders>
                                      <w:top w:val="nil"/>
                                      <w:left w:val="nil"/>
                                      <w:bottom w:val="single" w:sz="4" w:space="0" w:color="auto"/>
                                      <w:right w:val="single" w:sz="4" w:space="0" w:color="auto"/>
                                    </w:tcBorders>
                                    <w:shd w:val="clear" w:color="000000" w:fill="C0504D"/>
                                    <w:vAlign w:val="center"/>
                                    <w:hideMark/>
                                  </w:tcPr>
                                  <w:p w14:paraId="74AA39F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2</w:t>
                                    </w:r>
                                  </w:p>
                                </w:tc>
                                <w:tc>
                                  <w:tcPr>
                                    <w:tcW w:w="0" w:type="auto"/>
                                    <w:tcBorders>
                                      <w:top w:val="nil"/>
                                      <w:left w:val="nil"/>
                                      <w:bottom w:val="single" w:sz="4" w:space="0" w:color="auto"/>
                                      <w:right w:val="single" w:sz="4" w:space="0" w:color="auto"/>
                                    </w:tcBorders>
                                    <w:shd w:val="clear" w:color="000000" w:fill="632523"/>
                                    <w:vAlign w:val="center"/>
                                    <w:hideMark/>
                                  </w:tcPr>
                                  <w:p w14:paraId="417E3DA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1</w:t>
                                    </w:r>
                                  </w:p>
                                </w:tc>
                                <w:tc>
                                  <w:tcPr>
                                    <w:tcW w:w="0" w:type="auto"/>
                                    <w:tcBorders>
                                      <w:top w:val="nil"/>
                                      <w:left w:val="nil"/>
                                      <w:bottom w:val="single" w:sz="4" w:space="0" w:color="auto"/>
                                      <w:right w:val="single" w:sz="4" w:space="0" w:color="auto"/>
                                    </w:tcBorders>
                                    <w:shd w:val="clear" w:color="000000" w:fill="632523"/>
                                    <w:vAlign w:val="center"/>
                                    <w:hideMark/>
                                  </w:tcPr>
                                  <w:p w14:paraId="2310EF6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1</w:t>
                                    </w:r>
                                  </w:p>
                                </w:tc>
                                <w:tc>
                                  <w:tcPr>
                                    <w:tcW w:w="0" w:type="auto"/>
                                    <w:tcBorders>
                                      <w:top w:val="nil"/>
                                      <w:left w:val="nil"/>
                                      <w:bottom w:val="single" w:sz="4" w:space="0" w:color="auto"/>
                                      <w:right w:val="single" w:sz="4" w:space="0" w:color="auto"/>
                                    </w:tcBorders>
                                    <w:shd w:val="clear" w:color="000000" w:fill="B8CCE4"/>
                                    <w:vAlign w:val="center"/>
                                    <w:hideMark/>
                                  </w:tcPr>
                                  <w:p w14:paraId="5BBC852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3</w:t>
                                    </w:r>
                                  </w:p>
                                </w:tc>
                                <w:tc>
                                  <w:tcPr>
                                    <w:tcW w:w="0" w:type="auto"/>
                                    <w:tcBorders>
                                      <w:top w:val="nil"/>
                                      <w:left w:val="nil"/>
                                      <w:bottom w:val="single" w:sz="4" w:space="0" w:color="auto"/>
                                      <w:right w:val="single" w:sz="4" w:space="0" w:color="auto"/>
                                    </w:tcBorders>
                                    <w:shd w:val="clear" w:color="000000" w:fill="B8CCE4"/>
                                    <w:vAlign w:val="center"/>
                                    <w:hideMark/>
                                  </w:tcPr>
                                  <w:p w14:paraId="6A4C067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3</w:t>
                                    </w:r>
                                  </w:p>
                                </w:tc>
                                <w:tc>
                                  <w:tcPr>
                                    <w:tcW w:w="0" w:type="auto"/>
                                    <w:tcBorders>
                                      <w:top w:val="nil"/>
                                      <w:left w:val="nil"/>
                                      <w:bottom w:val="single" w:sz="4" w:space="0" w:color="auto"/>
                                      <w:right w:val="single" w:sz="4" w:space="0" w:color="auto"/>
                                    </w:tcBorders>
                                    <w:shd w:val="clear" w:color="000000" w:fill="538DD5"/>
                                    <w:vAlign w:val="center"/>
                                    <w:hideMark/>
                                  </w:tcPr>
                                  <w:p w14:paraId="01A2293B"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2</w:t>
                                    </w:r>
                                  </w:p>
                                </w:tc>
                                <w:tc>
                                  <w:tcPr>
                                    <w:tcW w:w="0" w:type="auto"/>
                                    <w:tcBorders>
                                      <w:top w:val="nil"/>
                                      <w:left w:val="nil"/>
                                      <w:bottom w:val="single" w:sz="4" w:space="0" w:color="auto"/>
                                      <w:right w:val="single" w:sz="4" w:space="0" w:color="auto"/>
                                    </w:tcBorders>
                                    <w:shd w:val="clear" w:color="000000" w:fill="538DD5"/>
                                    <w:vAlign w:val="center"/>
                                    <w:hideMark/>
                                  </w:tcPr>
                                  <w:p w14:paraId="45146FE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2</w:t>
                                    </w:r>
                                  </w:p>
                                </w:tc>
                                <w:tc>
                                  <w:tcPr>
                                    <w:tcW w:w="0" w:type="auto"/>
                                    <w:tcBorders>
                                      <w:top w:val="nil"/>
                                      <w:left w:val="nil"/>
                                      <w:bottom w:val="single" w:sz="4" w:space="0" w:color="auto"/>
                                      <w:right w:val="single" w:sz="4" w:space="0" w:color="auto"/>
                                    </w:tcBorders>
                                    <w:shd w:val="clear" w:color="000000" w:fill="F2DCDB"/>
                                    <w:vAlign w:val="center"/>
                                    <w:hideMark/>
                                  </w:tcPr>
                                  <w:p w14:paraId="3C160F5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1</w:t>
                                    </w:r>
                                  </w:p>
                                </w:tc>
                                <w:tc>
                                  <w:tcPr>
                                    <w:tcW w:w="0" w:type="auto"/>
                                    <w:tcBorders>
                                      <w:top w:val="nil"/>
                                      <w:left w:val="nil"/>
                                      <w:bottom w:val="single" w:sz="4" w:space="0" w:color="auto"/>
                                      <w:right w:val="single" w:sz="4" w:space="0" w:color="auto"/>
                                    </w:tcBorders>
                                    <w:shd w:val="clear" w:color="000000" w:fill="F2DCDB"/>
                                    <w:vAlign w:val="center"/>
                                    <w:hideMark/>
                                  </w:tcPr>
                                  <w:p w14:paraId="35567B4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1</w:t>
                                    </w:r>
                                  </w:p>
                                </w:tc>
                              </w:tr>
                              <w:tr w:rsidR="003B14DC" w:rsidRPr="00F31106" w14:paraId="46934204"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70BFB430"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D</w:t>
                                    </w:r>
                                  </w:p>
                                </w:tc>
                                <w:tc>
                                  <w:tcPr>
                                    <w:tcW w:w="696" w:type="dxa"/>
                                    <w:tcBorders>
                                      <w:top w:val="nil"/>
                                      <w:left w:val="single" w:sz="4" w:space="0" w:color="auto"/>
                                      <w:bottom w:val="single" w:sz="4" w:space="0" w:color="auto"/>
                                      <w:right w:val="single" w:sz="4" w:space="0" w:color="auto"/>
                                    </w:tcBorders>
                                    <w:shd w:val="clear" w:color="000000" w:fill="E6B8B7"/>
                                    <w:vAlign w:val="center"/>
                                    <w:hideMark/>
                                  </w:tcPr>
                                  <w:p w14:paraId="05709AB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1</w:t>
                                    </w:r>
                                  </w:p>
                                </w:tc>
                                <w:tc>
                                  <w:tcPr>
                                    <w:tcW w:w="0" w:type="auto"/>
                                    <w:tcBorders>
                                      <w:top w:val="nil"/>
                                      <w:left w:val="nil"/>
                                      <w:bottom w:val="single" w:sz="4" w:space="0" w:color="auto"/>
                                      <w:right w:val="single" w:sz="4" w:space="0" w:color="auto"/>
                                    </w:tcBorders>
                                    <w:shd w:val="clear" w:color="000000" w:fill="E6B8B7"/>
                                    <w:vAlign w:val="center"/>
                                    <w:hideMark/>
                                  </w:tcPr>
                                  <w:p w14:paraId="4BECFD8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1</w:t>
                                    </w:r>
                                  </w:p>
                                </w:tc>
                                <w:tc>
                                  <w:tcPr>
                                    <w:tcW w:w="0" w:type="auto"/>
                                    <w:tcBorders>
                                      <w:top w:val="nil"/>
                                      <w:left w:val="nil"/>
                                      <w:bottom w:val="single" w:sz="4" w:space="0" w:color="auto"/>
                                      <w:right w:val="single" w:sz="4" w:space="0" w:color="auto"/>
                                    </w:tcBorders>
                                    <w:shd w:val="clear" w:color="000000" w:fill="C0504D"/>
                                    <w:vAlign w:val="center"/>
                                    <w:hideMark/>
                                  </w:tcPr>
                                  <w:p w14:paraId="5DC71F1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3</w:t>
                                    </w:r>
                                  </w:p>
                                </w:tc>
                                <w:tc>
                                  <w:tcPr>
                                    <w:tcW w:w="0" w:type="auto"/>
                                    <w:tcBorders>
                                      <w:top w:val="nil"/>
                                      <w:left w:val="nil"/>
                                      <w:bottom w:val="single" w:sz="4" w:space="0" w:color="auto"/>
                                      <w:right w:val="single" w:sz="4" w:space="0" w:color="auto"/>
                                    </w:tcBorders>
                                    <w:shd w:val="clear" w:color="000000" w:fill="C0504D"/>
                                    <w:vAlign w:val="center"/>
                                    <w:hideMark/>
                                  </w:tcPr>
                                  <w:p w14:paraId="3AFFFF7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3</w:t>
                                    </w:r>
                                  </w:p>
                                </w:tc>
                                <w:tc>
                                  <w:tcPr>
                                    <w:tcW w:w="0" w:type="auto"/>
                                    <w:tcBorders>
                                      <w:top w:val="nil"/>
                                      <w:left w:val="nil"/>
                                      <w:bottom w:val="single" w:sz="4" w:space="0" w:color="auto"/>
                                      <w:right w:val="single" w:sz="4" w:space="0" w:color="auto"/>
                                    </w:tcBorders>
                                    <w:shd w:val="clear" w:color="000000" w:fill="632523"/>
                                    <w:vAlign w:val="center"/>
                                    <w:hideMark/>
                                  </w:tcPr>
                                  <w:p w14:paraId="09F8FAE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2</w:t>
                                    </w:r>
                                  </w:p>
                                </w:tc>
                                <w:tc>
                                  <w:tcPr>
                                    <w:tcW w:w="0" w:type="auto"/>
                                    <w:tcBorders>
                                      <w:top w:val="nil"/>
                                      <w:left w:val="nil"/>
                                      <w:bottom w:val="single" w:sz="4" w:space="0" w:color="auto"/>
                                      <w:right w:val="single" w:sz="4" w:space="0" w:color="auto"/>
                                    </w:tcBorders>
                                    <w:shd w:val="clear" w:color="000000" w:fill="632523"/>
                                    <w:vAlign w:val="center"/>
                                    <w:hideMark/>
                                  </w:tcPr>
                                  <w:p w14:paraId="2FBD8AD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2</w:t>
                                    </w:r>
                                  </w:p>
                                </w:tc>
                                <w:tc>
                                  <w:tcPr>
                                    <w:tcW w:w="0" w:type="auto"/>
                                    <w:tcBorders>
                                      <w:top w:val="nil"/>
                                      <w:left w:val="nil"/>
                                      <w:bottom w:val="single" w:sz="4" w:space="0" w:color="auto"/>
                                      <w:right w:val="single" w:sz="4" w:space="0" w:color="auto"/>
                                    </w:tcBorders>
                                    <w:shd w:val="clear" w:color="000000" w:fill="8DB4E2"/>
                                    <w:vAlign w:val="center"/>
                                    <w:hideMark/>
                                  </w:tcPr>
                                  <w:p w14:paraId="158432A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1</w:t>
                                    </w:r>
                                  </w:p>
                                </w:tc>
                                <w:tc>
                                  <w:tcPr>
                                    <w:tcW w:w="0" w:type="auto"/>
                                    <w:tcBorders>
                                      <w:top w:val="nil"/>
                                      <w:left w:val="nil"/>
                                      <w:bottom w:val="single" w:sz="4" w:space="0" w:color="auto"/>
                                      <w:right w:val="single" w:sz="4" w:space="0" w:color="auto"/>
                                    </w:tcBorders>
                                    <w:shd w:val="clear" w:color="000000" w:fill="8DB4E2"/>
                                    <w:vAlign w:val="center"/>
                                    <w:hideMark/>
                                  </w:tcPr>
                                  <w:p w14:paraId="0B98BEC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1</w:t>
                                    </w:r>
                                  </w:p>
                                </w:tc>
                                <w:tc>
                                  <w:tcPr>
                                    <w:tcW w:w="0" w:type="auto"/>
                                    <w:tcBorders>
                                      <w:top w:val="nil"/>
                                      <w:left w:val="nil"/>
                                      <w:bottom w:val="single" w:sz="4" w:space="0" w:color="auto"/>
                                      <w:right w:val="single" w:sz="4" w:space="0" w:color="auto"/>
                                    </w:tcBorders>
                                    <w:shd w:val="clear" w:color="000000" w:fill="538DD5"/>
                                    <w:vAlign w:val="center"/>
                                    <w:hideMark/>
                                  </w:tcPr>
                                  <w:p w14:paraId="7DDBF7B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3</w:t>
                                    </w:r>
                                  </w:p>
                                </w:tc>
                                <w:tc>
                                  <w:tcPr>
                                    <w:tcW w:w="0" w:type="auto"/>
                                    <w:tcBorders>
                                      <w:top w:val="nil"/>
                                      <w:left w:val="nil"/>
                                      <w:bottom w:val="single" w:sz="4" w:space="0" w:color="auto"/>
                                      <w:right w:val="single" w:sz="4" w:space="0" w:color="auto"/>
                                    </w:tcBorders>
                                    <w:shd w:val="clear" w:color="000000" w:fill="538DD5"/>
                                    <w:vAlign w:val="center"/>
                                    <w:hideMark/>
                                  </w:tcPr>
                                  <w:p w14:paraId="7ABBFBE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3</w:t>
                                    </w:r>
                                  </w:p>
                                </w:tc>
                                <w:tc>
                                  <w:tcPr>
                                    <w:tcW w:w="0" w:type="auto"/>
                                    <w:tcBorders>
                                      <w:top w:val="nil"/>
                                      <w:left w:val="nil"/>
                                      <w:bottom w:val="single" w:sz="4" w:space="0" w:color="auto"/>
                                      <w:right w:val="single" w:sz="4" w:space="0" w:color="auto"/>
                                    </w:tcBorders>
                                    <w:shd w:val="clear" w:color="000000" w:fill="E6B8B7"/>
                                    <w:vAlign w:val="center"/>
                                    <w:hideMark/>
                                  </w:tcPr>
                                  <w:p w14:paraId="18BAC81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2</w:t>
                                    </w:r>
                                  </w:p>
                                </w:tc>
                                <w:tc>
                                  <w:tcPr>
                                    <w:tcW w:w="0" w:type="auto"/>
                                    <w:tcBorders>
                                      <w:top w:val="nil"/>
                                      <w:left w:val="nil"/>
                                      <w:bottom w:val="single" w:sz="4" w:space="0" w:color="auto"/>
                                      <w:right w:val="single" w:sz="4" w:space="0" w:color="auto"/>
                                    </w:tcBorders>
                                    <w:shd w:val="clear" w:color="000000" w:fill="E6B8B7"/>
                                    <w:vAlign w:val="center"/>
                                    <w:hideMark/>
                                  </w:tcPr>
                                  <w:p w14:paraId="509A329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2</w:t>
                                    </w:r>
                                  </w:p>
                                </w:tc>
                              </w:tr>
                              <w:tr w:rsidR="003B14DC" w:rsidRPr="00F31106" w14:paraId="022F92D8"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1A585CA9"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E</w:t>
                                    </w:r>
                                  </w:p>
                                </w:tc>
                                <w:tc>
                                  <w:tcPr>
                                    <w:tcW w:w="696" w:type="dxa"/>
                                    <w:tcBorders>
                                      <w:top w:val="nil"/>
                                      <w:left w:val="single" w:sz="4" w:space="0" w:color="auto"/>
                                      <w:bottom w:val="single" w:sz="4" w:space="0" w:color="auto"/>
                                      <w:right w:val="single" w:sz="4" w:space="0" w:color="auto"/>
                                    </w:tcBorders>
                                    <w:shd w:val="clear" w:color="000000" w:fill="E6B8B7"/>
                                    <w:vAlign w:val="center"/>
                                    <w:hideMark/>
                                  </w:tcPr>
                                  <w:p w14:paraId="4AE784A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2</w:t>
                                    </w:r>
                                  </w:p>
                                </w:tc>
                                <w:tc>
                                  <w:tcPr>
                                    <w:tcW w:w="0" w:type="auto"/>
                                    <w:tcBorders>
                                      <w:top w:val="nil"/>
                                      <w:left w:val="nil"/>
                                      <w:bottom w:val="single" w:sz="4" w:space="0" w:color="auto"/>
                                      <w:right w:val="single" w:sz="4" w:space="0" w:color="auto"/>
                                    </w:tcBorders>
                                    <w:shd w:val="clear" w:color="000000" w:fill="E6B8B7"/>
                                    <w:vAlign w:val="center"/>
                                    <w:hideMark/>
                                  </w:tcPr>
                                  <w:p w14:paraId="2ED7E80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2</w:t>
                                    </w:r>
                                  </w:p>
                                </w:tc>
                                <w:tc>
                                  <w:tcPr>
                                    <w:tcW w:w="0" w:type="auto"/>
                                    <w:tcBorders>
                                      <w:top w:val="nil"/>
                                      <w:left w:val="nil"/>
                                      <w:bottom w:val="single" w:sz="4" w:space="0" w:color="auto"/>
                                      <w:right w:val="single" w:sz="4" w:space="0" w:color="auto"/>
                                    </w:tcBorders>
                                    <w:shd w:val="clear" w:color="000000" w:fill="FF0000"/>
                                    <w:vAlign w:val="center"/>
                                    <w:hideMark/>
                                  </w:tcPr>
                                  <w:p w14:paraId="2BED690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1</w:t>
                                    </w:r>
                                  </w:p>
                                </w:tc>
                                <w:tc>
                                  <w:tcPr>
                                    <w:tcW w:w="0" w:type="auto"/>
                                    <w:tcBorders>
                                      <w:top w:val="nil"/>
                                      <w:left w:val="nil"/>
                                      <w:bottom w:val="single" w:sz="4" w:space="0" w:color="auto"/>
                                      <w:right w:val="single" w:sz="4" w:space="0" w:color="auto"/>
                                    </w:tcBorders>
                                    <w:shd w:val="clear" w:color="000000" w:fill="FF0000"/>
                                    <w:vAlign w:val="center"/>
                                    <w:hideMark/>
                                  </w:tcPr>
                                  <w:p w14:paraId="4DE3F20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1</w:t>
                                    </w:r>
                                  </w:p>
                                </w:tc>
                                <w:tc>
                                  <w:tcPr>
                                    <w:tcW w:w="0" w:type="auto"/>
                                    <w:tcBorders>
                                      <w:top w:val="nil"/>
                                      <w:left w:val="nil"/>
                                      <w:bottom w:val="single" w:sz="4" w:space="0" w:color="auto"/>
                                      <w:right w:val="single" w:sz="4" w:space="0" w:color="auto"/>
                                    </w:tcBorders>
                                    <w:shd w:val="clear" w:color="000000" w:fill="632523"/>
                                    <w:vAlign w:val="center"/>
                                    <w:hideMark/>
                                  </w:tcPr>
                                  <w:p w14:paraId="3CC8323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3</w:t>
                                    </w:r>
                                  </w:p>
                                </w:tc>
                                <w:tc>
                                  <w:tcPr>
                                    <w:tcW w:w="0" w:type="auto"/>
                                    <w:tcBorders>
                                      <w:top w:val="nil"/>
                                      <w:left w:val="nil"/>
                                      <w:bottom w:val="single" w:sz="4" w:space="0" w:color="auto"/>
                                      <w:right w:val="single" w:sz="4" w:space="0" w:color="auto"/>
                                    </w:tcBorders>
                                    <w:shd w:val="clear" w:color="000000" w:fill="632523"/>
                                    <w:vAlign w:val="center"/>
                                    <w:hideMark/>
                                  </w:tcPr>
                                  <w:p w14:paraId="673B024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3</w:t>
                                    </w:r>
                                  </w:p>
                                </w:tc>
                                <w:tc>
                                  <w:tcPr>
                                    <w:tcW w:w="0" w:type="auto"/>
                                    <w:tcBorders>
                                      <w:top w:val="nil"/>
                                      <w:left w:val="nil"/>
                                      <w:bottom w:val="single" w:sz="4" w:space="0" w:color="auto"/>
                                      <w:right w:val="single" w:sz="4" w:space="0" w:color="auto"/>
                                    </w:tcBorders>
                                    <w:shd w:val="clear" w:color="000000" w:fill="8DB4E2"/>
                                    <w:vAlign w:val="center"/>
                                    <w:hideMark/>
                                  </w:tcPr>
                                  <w:p w14:paraId="5DD354A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2</w:t>
                                    </w:r>
                                  </w:p>
                                </w:tc>
                                <w:tc>
                                  <w:tcPr>
                                    <w:tcW w:w="0" w:type="auto"/>
                                    <w:tcBorders>
                                      <w:top w:val="nil"/>
                                      <w:left w:val="nil"/>
                                      <w:bottom w:val="single" w:sz="4" w:space="0" w:color="auto"/>
                                      <w:right w:val="single" w:sz="4" w:space="0" w:color="auto"/>
                                    </w:tcBorders>
                                    <w:shd w:val="clear" w:color="000000" w:fill="8DB4E2"/>
                                    <w:vAlign w:val="center"/>
                                    <w:hideMark/>
                                  </w:tcPr>
                                  <w:p w14:paraId="0F62817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2</w:t>
                                    </w:r>
                                  </w:p>
                                </w:tc>
                                <w:tc>
                                  <w:tcPr>
                                    <w:tcW w:w="0" w:type="auto"/>
                                    <w:tcBorders>
                                      <w:top w:val="nil"/>
                                      <w:left w:val="nil"/>
                                      <w:bottom w:val="single" w:sz="4" w:space="0" w:color="auto"/>
                                      <w:right w:val="single" w:sz="4" w:space="0" w:color="auto"/>
                                    </w:tcBorders>
                                    <w:shd w:val="clear" w:color="000000" w:fill="366092"/>
                                    <w:vAlign w:val="center"/>
                                    <w:hideMark/>
                                  </w:tcPr>
                                  <w:p w14:paraId="510DE8C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1</w:t>
                                    </w:r>
                                  </w:p>
                                </w:tc>
                                <w:tc>
                                  <w:tcPr>
                                    <w:tcW w:w="0" w:type="auto"/>
                                    <w:tcBorders>
                                      <w:top w:val="nil"/>
                                      <w:left w:val="nil"/>
                                      <w:bottom w:val="single" w:sz="4" w:space="0" w:color="auto"/>
                                      <w:right w:val="single" w:sz="4" w:space="0" w:color="auto"/>
                                    </w:tcBorders>
                                    <w:shd w:val="clear" w:color="000000" w:fill="366092"/>
                                    <w:vAlign w:val="center"/>
                                    <w:hideMark/>
                                  </w:tcPr>
                                  <w:p w14:paraId="1DA7203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1</w:t>
                                    </w:r>
                                  </w:p>
                                </w:tc>
                                <w:tc>
                                  <w:tcPr>
                                    <w:tcW w:w="0" w:type="auto"/>
                                    <w:tcBorders>
                                      <w:top w:val="nil"/>
                                      <w:left w:val="nil"/>
                                      <w:bottom w:val="single" w:sz="4" w:space="0" w:color="auto"/>
                                      <w:right w:val="single" w:sz="4" w:space="0" w:color="auto"/>
                                    </w:tcBorders>
                                    <w:shd w:val="clear" w:color="000000" w:fill="DA9694"/>
                                    <w:vAlign w:val="center"/>
                                    <w:hideMark/>
                                  </w:tcPr>
                                  <w:p w14:paraId="2F8C7BC2"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3</w:t>
                                    </w:r>
                                  </w:p>
                                </w:tc>
                                <w:tc>
                                  <w:tcPr>
                                    <w:tcW w:w="0" w:type="auto"/>
                                    <w:tcBorders>
                                      <w:top w:val="nil"/>
                                      <w:left w:val="nil"/>
                                      <w:bottom w:val="single" w:sz="4" w:space="0" w:color="auto"/>
                                      <w:right w:val="single" w:sz="4" w:space="0" w:color="auto"/>
                                    </w:tcBorders>
                                    <w:shd w:val="clear" w:color="000000" w:fill="DA9694"/>
                                    <w:vAlign w:val="center"/>
                                    <w:hideMark/>
                                  </w:tcPr>
                                  <w:p w14:paraId="3B7492C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4</w:t>
                                    </w:r>
                                  </w:p>
                                </w:tc>
                              </w:tr>
                              <w:tr w:rsidR="003B14DC" w:rsidRPr="00F31106" w14:paraId="0BA183B9"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762124EF"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F</w:t>
                                    </w:r>
                                  </w:p>
                                </w:tc>
                                <w:tc>
                                  <w:tcPr>
                                    <w:tcW w:w="696" w:type="dxa"/>
                                    <w:tcBorders>
                                      <w:top w:val="nil"/>
                                      <w:left w:val="single" w:sz="4" w:space="0" w:color="auto"/>
                                      <w:bottom w:val="single" w:sz="4" w:space="0" w:color="auto"/>
                                      <w:right w:val="single" w:sz="4" w:space="0" w:color="auto"/>
                                    </w:tcBorders>
                                    <w:shd w:val="clear" w:color="000000" w:fill="E6B8B7"/>
                                    <w:vAlign w:val="center"/>
                                    <w:hideMark/>
                                  </w:tcPr>
                                  <w:p w14:paraId="7092D51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3</w:t>
                                    </w:r>
                                  </w:p>
                                </w:tc>
                                <w:tc>
                                  <w:tcPr>
                                    <w:tcW w:w="0" w:type="auto"/>
                                    <w:tcBorders>
                                      <w:top w:val="nil"/>
                                      <w:left w:val="nil"/>
                                      <w:bottom w:val="single" w:sz="4" w:space="0" w:color="auto"/>
                                      <w:right w:val="single" w:sz="4" w:space="0" w:color="auto"/>
                                    </w:tcBorders>
                                    <w:shd w:val="clear" w:color="000000" w:fill="E6B8B7"/>
                                    <w:vAlign w:val="center"/>
                                    <w:hideMark/>
                                  </w:tcPr>
                                  <w:p w14:paraId="4C04E1D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3</w:t>
                                    </w:r>
                                  </w:p>
                                </w:tc>
                                <w:tc>
                                  <w:tcPr>
                                    <w:tcW w:w="0" w:type="auto"/>
                                    <w:tcBorders>
                                      <w:top w:val="nil"/>
                                      <w:left w:val="nil"/>
                                      <w:bottom w:val="single" w:sz="4" w:space="0" w:color="auto"/>
                                      <w:right w:val="single" w:sz="4" w:space="0" w:color="auto"/>
                                    </w:tcBorders>
                                    <w:shd w:val="clear" w:color="000000" w:fill="FF0000"/>
                                    <w:vAlign w:val="center"/>
                                    <w:hideMark/>
                                  </w:tcPr>
                                  <w:p w14:paraId="7258C7E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2</w:t>
                                    </w:r>
                                  </w:p>
                                </w:tc>
                                <w:tc>
                                  <w:tcPr>
                                    <w:tcW w:w="0" w:type="auto"/>
                                    <w:tcBorders>
                                      <w:top w:val="nil"/>
                                      <w:left w:val="nil"/>
                                      <w:bottom w:val="single" w:sz="4" w:space="0" w:color="auto"/>
                                      <w:right w:val="single" w:sz="4" w:space="0" w:color="auto"/>
                                    </w:tcBorders>
                                    <w:shd w:val="clear" w:color="000000" w:fill="FF0000"/>
                                    <w:vAlign w:val="center"/>
                                    <w:hideMark/>
                                  </w:tcPr>
                                  <w:p w14:paraId="52F9B7B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2</w:t>
                                    </w:r>
                                  </w:p>
                                </w:tc>
                                <w:tc>
                                  <w:tcPr>
                                    <w:tcW w:w="0" w:type="auto"/>
                                    <w:tcBorders>
                                      <w:top w:val="nil"/>
                                      <w:left w:val="nil"/>
                                      <w:bottom w:val="single" w:sz="4" w:space="0" w:color="auto"/>
                                      <w:right w:val="single" w:sz="4" w:space="0" w:color="auto"/>
                                    </w:tcBorders>
                                    <w:shd w:val="clear" w:color="000000" w:fill="DCE6F1"/>
                                    <w:vAlign w:val="center"/>
                                    <w:hideMark/>
                                  </w:tcPr>
                                  <w:p w14:paraId="510AD12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1</w:t>
                                    </w:r>
                                  </w:p>
                                </w:tc>
                                <w:tc>
                                  <w:tcPr>
                                    <w:tcW w:w="0" w:type="auto"/>
                                    <w:tcBorders>
                                      <w:top w:val="nil"/>
                                      <w:left w:val="nil"/>
                                      <w:bottom w:val="single" w:sz="4" w:space="0" w:color="auto"/>
                                      <w:right w:val="single" w:sz="4" w:space="0" w:color="auto"/>
                                    </w:tcBorders>
                                    <w:shd w:val="clear" w:color="000000" w:fill="DCE6F1"/>
                                    <w:vAlign w:val="center"/>
                                    <w:hideMark/>
                                  </w:tcPr>
                                  <w:p w14:paraId="2706E34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1</w:t>
                                    </w:r>
                                  </w:p>
                                </w:tc>
                                <w:tc>
                                  <w:tcPr>
                                    <w:tcW w:w="0" w:type="auto"/>
                                    <w:tcBorders>
                                      <w:top w:val="nil"/>
                                      <w:left w:val="nil"/>
                                      <w:bottom w:val="single" w:sz="4" w:space="0" w:color="auto"/>
                                      <w:right w:val="single" w:sz="4" w:space="0" w:color="auto"/>
                                    </w:tcBorders>
                                    <w:shd w:val="clear" w:color="000000" w:fill="8DB4E2"/>
                                    <w:vAlign w:val="center"/>
                                    <w:hideMark/>
                                  </w:tcPr>
                                  <w:p w14:paraId="4E498B9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3</w:t>
                                    </w:r>
                                  </w:p>
                                </w:tc>
                                <w:tc>
                                  <w:tcPr>
                                    <w:tcW w:w="0" w:type="auto"/>
                                    <w:tcBorders>
                                      <w:top w:val="nil"/>
                                      <w:left w:val="nil"/>
                                      <w:bottom w:val="single" w:sz="4" w:space="0" w:color="auto"/>
                                      <w:right w:val="single" w:sz="4" w:space="0" w:color="auto"/>
                                    </w:tcBorders>
                                    <w:shd w:val="clear" w:color="000000" w:fill="8DB4E2"/>
                                    <w:vAlign w:val="center"/>
                                    <w:hideMark/>
                                  </w:tcPr>
                                  <w:p w14:paraId="767CB1D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3</w:t>
                                    </w:r>
                                  </w:p>
                                </w:tc>
                                <w:tc>
                                  <w:tcPr>
                                    <w:tcW w:w="0" w:type="auto"/>
                                    <w:tcBorders>
                                      <w:top w:val="nil"/>
                                      <w:left w:val="nil"/>
                                      <w:bottom w:val="single" w:sz="4" w:space="0" w:color="auto"/>
                                      <w:right w:val="single" w:sz="4" w:space="0" w:color="auto"/>
                                    </w:tcBorders>
                                    <w:shd w:val="clear" w:color="000000" w:fill="366092"/>
                                    <w:vAlign w:val="center"/>
                                    <w:hideMark/>
                                  </w:tcPr>
                                  <w:p w14:paraId="28BF4F5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2</w:t>
                                    </w:r>
                                  </w:p>
                                </w:tc>
                                <w:tc>
                                  <w:tcPr>
                                    <w:tcW w:w="0" w:type="auto"/>
                                    <w:tcBorders>
                                      <w:top w:val="nil"/>
                                      <w:left w:val="nil"/>
                                      <w:bottom w:val="single" w:sz="4" w:space="0" w:color="auto"/>
                                      <w:right w:val="single" w:sz="4" w:space="0" w:color="auto"/>
                                    </w:tcBorders>
                                    <w:shd w:val="clear" w:color="000000" w:fill="366092"/>
                                    <w:vAlign w:val="center"/>
                                    <w:hideMark/>
                                  </w:tcPr>
                                  <w:p w14:paraId="4E54568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2</w:t>
                                    </w:r>
                                  </w:p>
                                </w:tc>
                                <w:tc>
                                  <w:tcPr>
                                    <w:tcW w:w="0" w:type="auto"/>
                                    <w:tcBorders>
                                      <w:top w:val="nil"/>
                                      <w:left w:val="nil"/>
                                      <w:bottom w:val="single" w:sz="4" w:space="0" w:color="auto"/>
                                      <w:right w:val="single" w:sz="4" w:space="0" w:color="auto"/>
                                    </w:tcBorders>
                                    <w:shd w:val="clear" w:color="auto" w:fill="auto"/>
                                    <w:vAlign w:val="center"/>
                                    <w:hideMark/>
                                  </w:tcPr>
                                  <w:p w14:paraId="1489997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Pr>
                                        <w:rFonts w:ascii="Calibri" w:eastAsia="Times New Roman" w:hAnsi="Calibri" w:cs="Times New Roman"/>
                                        <w:color w:val="000000"/>
                                        <w:sz w:val="13"/>
                                        <w:szCs w:val="13"/>
                                        <w:lang w:eastAsia="en-GB"/>
                                      </w:rPr>
                                      <w:t>NTC</w:t>
                                    </w:r>
                                  </w:p>
                                </w:tc>
                                <w:tc>
                                  <w:tcPr>
                                    <w:tcW w:w="0" w:type="auto"/>
                                    <w:tcBorders>
                                      <w:top w:val="nil"/>
                                      <w:left w:val="nil"/>
                                      <w:bottom w:val="single" w:sz="4" w:space="0" w:color="auto"/>
                                      <w:right w:val="single" w:sz="4" w:space="0" w:color="auto"/>
                                    </w:tcBorders>
                                    <w:shd w:val="clear" w:color="auto" w:fill="auto"/>
                                    <w:vAlign w:val="center"/>
                                    <w:hideMark/>
                                  </w:tcPr>
                                  <w:p w14:paraId="7DD2660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Pr>
                                        <w:rFonts w:ascii="Calibri" w:eastAsia="Times New Roman" w:hAnsi="Calibri" w:cs="Times New Roman"/>
                                        <w:color w:val="000000"/>
                                        <w:sz w:val="13"/>
                                        <w:szCs w:val="13"/>
                                        <w:lang w:eastAsia="en-GB"/>
                                      </w:rPr>
                                      <w:t>NTC</w:t>
                                    </w:r>
                                  </w:p>
                                </w:tc>
                              </w:tr>
                              <w:tr w:rsidR="003B14DC" w:rsidRPr="00F31106" w14:paraId="0AFF71CA"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4E470DDF"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G</w:t>
                                    </w:r>
                                  </w:p>
                                </w:tc>
                                <w:tc>
                                  <w:tcPr>
                                    <w:tcW w:w="696" w:type="dxa"/>
                                    <w:tcBorders>
                                      <w:top w:val="nil"/>
                                      <w:left w:val="single" w:sz="4" w:space="0" w:color="auto"/>
                                      <w:bottom w:val="single" w:sz="4" w:space="0" w:color="auto"/>
                                      <w:right w:val="single" w:sz="4" w:space="0" w:color="auto"/>
                                    </w:tcBorders>
                                    <w:shd w:val="clear" w:color="000000" w:fill="DA9694"/>
                                    <w:vAlign w:val="center"/>
                                    <w:hideMark/>
                                  </w:tcPr>
                                  <w:p w14:paraId="16EC10A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1</w:t>
                                    </w:r>
                                  </w:p>
                                </w:tc>
                                <w:tc>
                                  <w:tcPr>
                                    <w:tcW w:w="0" w:type="auto"/>
                                    <w:tcBorders>
                                      <w:top w:val="nil"/>
                                      <w:left w:val="nil"/>
                                      <w:bottom w:val="single" w:sz="4" w:space="0" w:color="auto"/>
                                      <w:right w:val="single" w:sz="4" w:space="0" w:color="auto"/>
                                    </w:tcBorders>
                                    <w:shd w:val="clear" w:color="000000" w:fill="DA9694"/>
                                    <w:vAlign w:val="center"/>
                                    <w:hideMark/>
                                  </w:tcPr>
                                  <w:p w14:paraId="7947E56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1</w:t>
                                    </w:r>
                                  </w:p>
                                </w:tc>
                                <w:tc>
                                  <w:tcPr>
                                    <w:tcW w:w="0" w:type="auto"/>
                                    <w:tcBorders>
                                      <w:top w:val="nil"/>
                                      <w:left w:val="nil"/>
                                      <w:bottom w:val="single" w:sz="4" w:space="0" w:color="auto"/>
                                      <w:right w:val="single" w:sz="4" w:space="0" w:color="auto"/>
                                    </w:tcBorders>
                                    <w:shd w:val="clear" w:color="000000" w:fill="FF0000"/>
                                    <w:vAlign w:val="center"/>
                                    <w:hideMark/>
                                  </w:tcPr>
                                  <w:p w14:paraId="5638A19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3</w:t>
                                    </w:r>
                                  </w:p>
                                </w:tc>
                                <w:tc>
                                  <w:tcPr>
                                    <w:tcW w:w="0" w:type="auto"/>
                                    <w:tcBorders>
                                      <w:top w:val="nil"/>
                                      <w:left w:val="nil"/>
                                      <w:bottom w:val="single" w:sz="4" w:space="0" w:color="auto"/>
                                      <w:right w:val="single" w:sz="4" w:space="0" w:color="auto"/>
                                    </w:tcBorders>
                                    <w:shd w:val="clear" w:color="000000" w:fill="FF0000"/>
                                    <w:vAlign w:val="center"/>
                                    <w:hideMark/>
                                  </w:tcPr>
                                  <w:p w14:paraId="559C23C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3</w:t>
                                    </w:r>
                                  </w:p>
                                </w:tc>
                                <w:tc>
                                  <w:tcPr>
                                    <w:tcW w:w="0" w:type="auto"/>
                                    <w:tcBorders>
                                      <w:top w:val="nil"/>
                                      <w:left w:val="nil"/>
                                      <w:bottom w:val="single" w:sz="4" w:space="0" w:color="auto"/>
                                      <w:right w:val="single" w:sz="4" w:space="0" w:color="auto"/>
                                    </w:tcBorders>
                                    <w:shd w:val="clear" w:color="000000" w:fill="DCE6F1"/>
                                    <w:vAlign w:val="center"/>
                                    <w:hideMark/>
                                  </w:tcPr>
                                  <w:p w14:paraId="62146D4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2</w:t>
                                    </w:r>
                                  </w:p>
                                </w:tc>
                                <w:tc>
                                  <w:tcPr>
                                    <w:tcW w:w="0" w:type="auto"/>
                                    <w:tcBorders>
                                      <w:top w:val="nil"/>
                                      <w:left w:val="nil"/>
                                      <w:bottom w:val="single" w:sz="4" w:space="0" w:color="auto"/>
                                      <w:right w:val="single" w:sz="4" w:space="0" w:color="auto"/>
                                    </w:tcBorders>
                                    <w:shd w:val="clear" w:color="000000" w:fill="DCE6F1"/>
                                    <w:vAlign w:val="center"/>
                                    <w:hideMark/>
                                  </w:tcPr>
                                  <w:p w14:paraId="44B1A95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2</w:t>
                                    </w:r>
                                  </w:p>
                                </w:tc>
                                <w:tc>
                                  <w:tcPr>
                                    <w:tcW w:w="0" w:type="auto"/>
                                    <w:tcBorders>
                                      <w:top w:val="nil"/>
                                      <w:left w:val="nil"/>
                                      <w:bottom w:val="single" w:sz="4" w:space="0" w:color="auto"/>
                                      <w:right w:val="single" w:sz="4" w:space="0" w:color="auto"/>
                                    </w:tcBorders>
                                    <w:shd w:val="clear" w:color="000000" w:fill="00B0F0"/>
                                    <w:vAlign w:val="center"/>
                                    <w:hideMark/>
                                  </w:tcPr>
                                  <w:p w14:paraId="6EBA594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1</w:t>
                                    </w:r>
                                  </w:p>
                                </w:tc>
                                <w:tc>
                                  <w:tcPr>
                                    <w:tcW w:w="0" w:type="auto"/>
                                    <w:tcBorders>
                                      <w:top w:val="nil"/>
                                      <w:left w:val="nil"/>
                                      <w:bottom w:val="single" w:sz="4" w:space="0" w:color="auto"/>
                                      <w:right w:val="single" w:sz="4" w:space="0" w:color="auto"/>
                                    </w:tcBorders>
                                    <w:shd w:val="clear" w:color="000000" w:fill="00B0F0"/>
                                    <w:vAlign w:val="center"/>
                                    <w:hideMark/>
                                  </w:tcPr>
                                  <w:p w14:paraId="7E00D1F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1</w:t>
                                    </w:r>
                                  </w:p>
                                </w:tc>
                                <w:tc>
                                  <w:tcPr>
                                    <w:tcW w:w="0" w:type="auto"/>
                                    <w:tcBorders>
                                      <w:top w:val="nil"/>
                                      <w:left w:val="nil"/>
                                      <w:bottom w:val="single" w:sz="4" w:space="0" w:color="auto"/>
                                      <w:right w:val="single" w:sz="4" w:space="0" w:color="auto"/>
                                    </w:tcBorders>
                                    <w:shd w:val="clear" w:color="000000" w:fill="366092"/>
                                    <w:vAlign w:val="center"/>
                                    <w:hideMark/>
                                  </w:tcPr>
                                  <w:p w14:paraId="0084A9D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3</w:t>
                                    </w:r>
                                  </w:p>
                                </w:tc>
                                <w:tc>
                                  <w:tcPr>
                                    <w:tcW w:w="0" w:type="auto"/>
                                    <w:tcBorders>
                                      <w:top w:val="nil"/>
                                      <w:left w:val="nil"/>
                                      <w:bottom w:val="single" w:sz="4" w:space="0" w:color="auto"/>
                                      <w:right w:val="single" w:sz="4" w:space="0" w:color="auto"/>
                                    </w:tcBorders>
                                    <w:shd w:val="clear" w:color="000000" w:fill="366092"/>
                                    <w:vAlign w:val="center"/>
                                    <w:hideMark/>
                                  </w:tcPr>
                                  <w:p w14:paraId="7C75136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3</w:t>
                                    </w:r>
                                  </w:p>
                                </w:tc>
                                <w:tc>
                                  <w:tcPr>
                                    <w:tcW w:w="0" w:type="auto"/>
                                    <w:tcBorders>
                                      <w:top w:val="nil"/>
                                      <w:left w:val="nil"/>
                                      <w:bottom w:val="single" w:sz="4" w:space="0" w:color="auto"/>
                                      <w:right w:val="single" w:sz="4" w:space="0" w:color="auto"/>
                                    </w:tcBorders>
                                    <w:shd w:val="clear" w:color="auto" w:fill="auto"/>
                                    <w:vAlign w:val="center"/>
                                    <w:hideMark/>
                                  </w:tcPr>
                                  <w:p w14:paraId="3275E58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6FF4521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p>
                                </w:tc>
                              </w:tr>
                              <w:tr w:rsidR="003B14DC" w:rsidRPr="00F31106" w14:paraId="3B843B70"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04BD160C"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H</w:t>
                                    </w:r>
                                  </w:p>
                                </w:tc>
                                <w:tc>
                                  <w:tcPr>
                                    <w:tcW w:w="696" w:type="dxa"/>
                                    <w:tcBorders>
                                      <w:top w:val="nil"/>
                                      <w:left w:val="single" w:sz="4" w:space="0" w:color="auto"/>
                                      <w:bottom w:val="single" w:sz="4" w:space="0" w:color="auto"/>
                                      <w:right w:val="single" w:sz="4" w:space="0" w:color="auto"/>
                                    </w:tcBorders>
                                    <w:shd w:val="clear" w:color="000000" w:fill="DA9694"/>
                                    <w:vAlign w:val="center"/>
                                    <w:hideMark/>
                                  </w:tcPr>
                                  <w:p w14:paraId="65037EA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2</w:t>
                                    </w:r>
                                  </w:p>
                                </w:tc>
                                <w:tc>
                                  <w:tcPr>
                                    <w:tcW w:w="0" w:type="auto"/>
                                    <w:tcBorders>
                                      <w:top w:val="nil"/>
                                      <w:left w:val="nil"/>
                                      <w:bottom w:val="single" w:sz="4" w:space="0" w:color="auto"/>
                                      <w:right w:val="single" w:sz="4" w:space="0" w:color="auto"/>
                                    </w:tcBorders>
                                    <w:shd w:val="clear" w:color="000000" w:fill="DA9694"/>
                                    <w:vAlign w:val="center"/>
                                    <w:hideMark/>
                                  </w:tcPr>
                                  <w:p w14:paraId="521EEAF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2</w:t>
                                    </w:r>
                                  </w:p>
                                </w:tc>
                                <w:tc>
                                  <w:tcPr>
                                    <w:tcW w:w="0" w:type="auto"/>
                                    <w:tcBorders>
                                      <w:top w:val="nil"/>
                                      <w:left w:val="nil"/>
                                      <w:bottom w:val="single" w:sz="4" w:space="0" w:color="auto"/>
                                      <w:right w:val="single" w:sz="4" w:space="0" w:color="auto"/>
                                    </w:tcBorders>
                                    <w:shd w:val="clear" w:color="000000" w:fill="963634"/>
                                    <w:vAlign w:val="center"/>
                                    <w:hideMark/>
                                  </w:tcPr>
                                  <w:p w14:paraId="0729E4B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1</w:t>
                                    </w:r>
                                  </w:p>
                                </w:tc>
                                <w:tc>
                                  <w:tcPr>
                                    <w:tcW w:w="0" w:type="auto"/>
                                    <w:tcBorders>
                                      <w:top w:val="nil"/>
                                      <w:left w:val="nil"/>
                                      <w:bottom w:val="single" w:sz="4" w:space="0" w:color="auto"/>
                                      <w:right w:val="single" w:sz="4" w:space="0" w:color="auto"/>
                                    </w:tcBorders>
                                    <w:shd w:val="clear" w:color="000000" w:fill="963634"/>
                                    <w:vAlign w:val="center"/>
                                    <w:hideMark/>
                                  </w:tcPr>
                                  <w:p w14:paraId="6D375302"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1</w:t>
                                    </w:r>
                                  </w:p>
                                </w:tc>
                                <w:tc>
                                  <w:tcPr>
                                    <w:tcW w:w="0" w:type="auto"/>
                                    <w:tcBorders>
                                      <w:top w:val="nil"/>
                                      <w:left w:val="nil"/>
                                      <w:bottom w:val="single" w:sz="4" w:space="0" w:color="auto"/>
                                      <w:right w:val="single" w:sz="4" w:space="0" w:color="auto"/>
                                    </w:tcBorders>
                                    <w:shd w:val="clear" w:color="000000" w:fill="DCE6F1"/>
                                    <w:vAlign w:val="center"/>
                                    <w:hideMark/>
                                  </w:tcPr>
                                  <w:p w14:paraId="7E78657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3</w:t>
                                    </w:r>
                                  </w:p>
                                </w:tc>
                                <w:tc>
                                  <w:tcPr>
                                    <w:tcW w:w="0" w:type="auto"/>
                                    <w:tcBorders>
                                      <w:top w:val="nil"/>
                                      <w:left w:val="nil"/>
                                      <w:bottom w:val="single" w:sz="4" w:space="0" w:color="auto"/>
                                      <w:right w:val="single" w:sz="4" w:space="0" w:color="auto"/>
                                    </w:tcBorders>
                                    <w:shd w:val="clear" w:color="000000" w:fill="DCE6F1"/>
                                    <w:vAlign w:val="center"/>
                                    <w:hideMark/>
                                  </w:tcPr>
                                  <w:p w14:paraId="6BD97C3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3</w:t>
                                    </w:r>
                                  </w:p>
                                </w:tc>
                                <w:tc>
                                  <w:tcPr>
                                    <w:tcW w:w="0" w:type="auto"/>
                                    <w:tcBorders>
                                      <w:top w:val="nil"/>
                                      <w:left w:val="nil"/>
                                      <w:bottom w:val="single" w:sz="4" w:space="0" w:color="auto"/>
                                      <w:right w:val="single" w:sz="4" w:space="0" w:color="auto"/>
                                    </w:tcBorders>
                                    <w:shd w:val="clear" w:color="000000" w:fill="00B0F0"/>
                                    <w:vAlign w:val="center"/>
                                    <w:hideMark/>
                                  </w:tcPr>
                                  <w:p w14:paraId="118033A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2</w:t>
                                    </w:r>
                                  </w:p>
                                </w:tc>
                                <w:tc>
                                  <w:tcPr>
                                    <w:tcW w:w="0" w:type="auto"/>
                                    <w:tcBorders>
                                      <w:top w:val="nil"/>
                                      <w:left w:val="nil"/>
                                      <w:bottom w:val="single" w:sz="4" w:space="0" w:color="auto"/>
                                      <w:right w:val="single" w:sz="4" w:space="0" w:color="auto"/>
                                    </w:tcBorders>
                                    <w:shd w:val="clear" w:color="000000" w:fill="00B0F0"/>
                                    <w:vAlign w:val="center"/>
                                    <w:hideMark/>
                                  </w:tcPr>
                                  <w:p w14:paraId="7E4AABD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2</w:t>
                                    </w:r>
                                  </w:p>
                                </w:tc>
                                <w:tc>
                                  <w:tcPr>
                                    <w:tcW w:w="0" w:type="auto"/>
                                    <w:tcBorders>
                                      <w:top w:val="nil"/>
                                      <w:left w:val="nil"/>
                                      <w:bottom w:val="single" w:sz="4" w:space="0" w:color="auto"/>
                                      <w:right w:val="single" w:sz="4" w:space="0" w:color="auto"/>
                                    </w:tcBorders>
                                    <w:shd w:val="clear" w:color="000000" w:fill="0070C0"/>
                                    <w:vAlign w:val="center"/>
                                    <w:hideMark/>
                                  </w:tcPr>
                                  <w:p w14:paraId="11AF41F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1</w:t>
                                    </w:r>
                                  </w:p>
                                </w:tc>
                                <w:tc>
                                  <w:tcPr>
                                    <w:tcW w:w="0" w:type="auto"/>
                                    <w:tcBorders>
                                      <w:top w:val="nil"/>
                                      <w:left w:val="nil"/>
                                      <w:bottom w:val="single" w:sz="4" w:space="0" w:color="auto"/>
                                      <w:right w:val="single" w:sz="4" w:space="0" w:color="auto"/>
                                    </w:tcBorders>
                                    <w:shd w:val="clear" w:color="000000" w:fill="0070C0"/>
                                    <w:vAlign w:val="center"/>
                                    <w:hideMark/>
                                  </w:tcPr>
                                  <w:p w14:paraId="0B820862"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1</w:t>
                                    </w:r>
                                  </w:p>
                                </w:tc>
                                <w:tc>
                                  <w:tcPr>
                                    <w:tcW w:w="0" w:type="auto"/>
                                    <w:tcBorders>
                                      <w:top w:val="nil"/>
                                      <w:left w:val="nil"/>
                                      <w:bottom w:val="single" w:sz="4" w:space="0" w:color="auto"/>
                                      <w:right w:val="single" w:sz="4" w:space="0" w:color="auto"/>
                                    </w:tcBorders>
                                    <w:shd w:val="clear" w:color="auto" w:fill="auto"/>
                                    <w:vAlign w:val="center"/>
                                    <w:hideMark/>
                                  </w:tcPr>
                                  <w:p w14:paraId="168849C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0584322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p>
                                </w:tc>
                              </w:tr>
                            </w:tbl>
                            <w:p w14:paraId="5AE8FF8B" w14:textId="77777777" w:rsidR="003B14DC" w:rsidRDefault="003B14DC" w:rsidP="00CD286A"/>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EC0C37F" id="Group 12" o:spid="_x0000_s1403" style="position:absolute;left:0;text-align:left;margin-left:-.45pt;margin-top:-.05pt;width:438.35pt;height:270.8pt;z-index:251858432;mso-width-relative:margin;mso-height-relative:margin" coordorigin=",-17441" coordsize="56302,34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">
                <v:shape id="Text Box 44" o:spid="_x0000_s1404" type="#_x0000_t202" style="position:absolute;top:8549;width:53957;height:8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" stroked="f">
                  <v:textbox>
                    <w:txbxContent>
                      <w:p w14:paraId="382DEFC9" w14:textId="77777777" w:rsidR="003B14DC" w:rsidRDefault="003B14DC" w:rsidP="00CD286A">
                        <w:pPr>
                          <w:spacing w:after="240"/>
                          <w:rPr>
                            <w:sz w:val="20"/>
                            <w:szCs w:val="20"/>
                          </w:rPr>
                        </w:pPr>
                        <w:r w:rsidRPr="00351CDB">
                          <w:rPr>
                            <w:b/>
                            <w:sz w:val="20"/>
                            <w:szCs w:val="20"/>
                          </w:rPr>
                          <w:t>Figure  48</w:t>
                        </w:r>
                        <w:r w:rsidRPr="001E1487">
                          <w:rPr>
                            <w:sz w:val="20"/>
                            <w:szCs w:val="20"/>
                          </w:rPr>
                          <w:t>. Plate set up for qRT-PCR experiment. G is gene or primer pair, T is treatment, Y is sample time, B is biological replicate. The colour range indicates one treatment block. For RNA dilution the technical repeats were not included reducing the plate to 48 wells. Two aliquots of 5 µl of RNA were transferred to each plate following the addition of the reagent mixture.</w:t>
                        </w:r>
                      </w:p>
                      <w:p w14:paraId="5554B90D" w14:textId="77777777" w:rsidR="003B14DC" w:rsidRDefault="003B14DC" w:rsidP="00CD286A">
                        <w:pPr>
                          <w:spacing w:after="240"/>
                          <w:rPr>
                            <w:sz w:val="20"/>
                            <w:szCs w:val="20"/>
                          </w:rPr>
                        </w:pPr>
                      </w:p>
                      <w:p w14:paraId="2E4C090E" w14:textId="77777777" w:rsidR="003B14DC" w:rsidRPr="001E1487" w:rsidRDefault="003B14DC" w:rsidP="00CD286A">
                        <w:pPr>
                          <w:spacing w:after="240"/>
                          <w:rPr>
                            <w:sz w:val="20"/>
                            <w:szCs w:val="20"/>
                          </w:rPr>
                        </w:pPr>
                      </w:p>
                    </w:txbxContent>
                  </v:textbox>
                </v:shape>
                <v:shape id="Text Box 45" o:spid="_x0000_s1405" type="#_x0000_t202" style="position:absolute;top:-17441;width:56302;height:27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tbl>
                        <w:tblPr>
                          <w:tblW w:w="8595" w:type="dxa"/>
                          <w:tblInd w:w="-85" w:type="dxa"/>
                          <w:tblCellMar>
                            <w:left w:w="0" w:type="dxa"/>
                            <w:right w:w="28" w:type="dxa"/>
                          </w:tblCellMar>
                          <w:tblLook w:val="04A0" w:firstRow="1" w:lastRow="0" w:firstColumn="1" w:lastColumn="0" w:noHBand="0" w:noVBand="1"/>
                        </w:tblPr>
                        <w:tblGrid>
                          <w:gridCol w:w="221"/>
                          <w:gridCol w:w="696"/>
                          <w:gridCol w:w="698"/>
                          <w:gridCol w:w="698"/>
                          <w:gridCol w:w="698"/>
                          <w:gridCol w:w="698"/>
                          <w:gridCol w:w="698"/>
                          <w:gridCol w:w="698"/>
                          <w:gridCol w:w="698"/>
                          <w:gridCol w:w="698"/>
                          <w:gridCol w:w="698"/>
                          <w:gridCol w:w="698"/>
                          <w:gridCol w:w="698"/>
                        </w:tblGrid>
                        <w:tr w:rsidR="003B14DC" w:rsidRPr="00F31106" w14:paraId="57A58F43" w14:textId="77777777" w:rsidTr="00CD286A">
                          <w:trPr>
                            <w:trHeight w:val="397"/>
                          </w:trPr>
                          <w:tc>
                            <w:tcPr>
                              <w:tcW w:w="221" w:type="dxa"/>
                              <w:tcBorders>
                                <w:top w:val="single" w:sz="4" w:space="0" w:color="auto"/>
                                <w:left w:val="single" w:sz="4" w:space="0" w:color="auto"/>
                                <w:bottom w:val="single" w:sz="4" w:space="0" w:color="auto"/>
                                <w:right w:val="single" w:sz="4" w:space="0" w:color="auto"/>
                              </w:tcBorders>
                            </w:tcPr>
                            <w:p w14:paraId="5A9A7400"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p>
                          </w:tc>
                          <w:tc>
                            <w:tcPr>
                              <w:tcW w:w="696" w:type="dxa"/>
                              <w:tcBorders>
                                <w:top w:val="single" w:sz="4" w:space="0" w:color="auto"/>
                                <w:left w:val="single" w:sz="4" w:space="0" w:color="auto"/>
                                <w:bottom w:val="single" w:sz="4" w:space="0" w:color="auto"/>
                                <w:right w:val="single" w:sz="4" w:space="0" w:color="auto"/>
                              </w:tcBorders>
                              <w:shd w:val="clear" w:color="auto" w:fill="auto"/>
                              <w:vAlign w:val="center"/>
                            </w:tcPr>
                            <w:p w14:paraId="726117B0"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1</w:t>
                              </w:r>
                            </w:p>
                          </w:tc>
                          <w:tc>
                            <w:tcPr>
                              <w:tcW w:w="0" w:type="auto"/>
                              <w:tcBorders>
                                <w:top w:val="single" w:sz="4" w:space="0" w:color="auto"/>
                                <w:left w:val="nil"/>
                                <w:bottom w:val="single" w:sz="4" w:space="0" w:color="auto"/>
                                <w:right w:val="single" w:sz="4" w:space="0" w:color="auto"/>
                              </w:tcBorders>
                              <w:shd w:val="clear" w:color="auto" w:fill="auto"/>
                              <w:vAlign w:val="center"/>
                            </w:tcPr>
                            <w:p w14:paraId="11D6A62A"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2</w:t>
                              </w:r>
                            </w:p>
                          </w:tc>
                          <w:tc>
                            <w:tcPr>
                              <w:tcW w:w="0" w:type="auto"/>
                              <w:tcBorders>
                                <w:top w:val="single" w:sz="4" w:space="0" w:color="auto"/>
                                <w:left w:val="nil"/>
                                <w:bottom w:val="single" w:sz="4" w:space="0" w:color="auto"/>
                                <w:right w:val="single" w:sz="4" w:space="0" w:color="auto"/>
                              </w:tcBorders>
                              <w:shd w:val="clear" w:color="auto" w:fill="auto"/>
                              <w:vAlign w:val="center"/>
                            </w:tcPr>
                            <w:p w14:paraId="72B14A09"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3</w:t>
                              </w:r>
                            </w:p>
                          </w:tc>
                          <w:tc>
                            <w:tcPr>
                              <w:tcW w:w="0" w:type="auto"/>
                              <w:tcBorders>
                                <w:top w:val="single" w:sz="4" w:space="0" w:color="auto"/>
                                <w:left w:val="nil"/>
                                <w:bottom w:val="single" w:sz="4" w:space="0" w:color="auto"/>
                                <w:right w:val="single" w:sz="4" w:space="0" w:color="auto"/>
                              </w:tcBorders>
                              <w:shd w:val="clear" w:color="auto" w:fill="auto"/>
                              <w:vAlign w:val="center"/>
                            </w:tcPr>
                            <w:p w14:paraId="16721EA1"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4</w:t>
                              </w:r>
                            </w:p>
                          </w:tc>
                          <w:tc>
                            <w:tcPr>
                              <w:tcW w:w="0" w:type="auto"/>
                              <w:tcBorders>
                                <w:top w:val="single" w:sz="4" w:space="0" w:color="auto"/>
                                <w:left w:val="nil"/>
                                <w:bottom w:val="single" w:sz="4" w:space="0" w:color="auto"/>
                                <w:right w:val="single" w:sz="4" w:space="0" w:color="auto"/>
                              </w:tcBorders>
                              <w:shd w:val="clear" w:color="auto" w:fill="auto"/>
                              <w:vAlign w:val="center"/>
                            </w:tcPr>
                            <w:p w14:paraId="330DB492"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5</w:t>
                              </w:r>
                            </w:p>
                          </w:tc>
                          <w:tc>
                            <w:tcPr>
                              <w:tcW w:w="0" w:type="auto"/>
                              <w:tcBorders>
                                <w:top w:val="single" w:sz="4" w:space="0" w:color="auto"/>
                                <w:left w:val="nil"/>
                                <w:bottom w:val="single" w:sz="4" w:space="0" w:color="auto"/>
                                <w:right w:val="single" w:sz="4" w:space="0" w:color="auto"/>
                              </w:tcBorders>
                              <w:shd w:val="clear" w:color="auto" w:fill="auto"/>
                              <w:vAlign w:val="center"/>
                            </w:tcPr>
                            <w:p w14:paraId="2FD513B7"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6</w:t>
                              </w:r>
                            </w:p>
                          </w:tc>
                          <w:tc>
                            <w:tcPr>
                              <w:tcW w:w="0" w:type="auto"/>
                              <w:tcBorders>
                                <w:top w:val="single" w:sz="4" w:space="0" w:color="auto"/>
                                <w:left w:val="nil"/>
                                <w:bottom w:val="single" w:sz="4" w:space="0" w:color="auto"/>
                                <w:right w:val="single" w:sz="4" w:space="0" w:color="auto"/>
                              </w:tcBorders>
                              <w:shd w:val="clear" w:color="auto" w:fill="auto"/>
                              <w:vAlign w:val="center"/>
                            </w:tcPr>
                            <w:p w14:paraId="1C6222AF"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7</w:t>
                              </w:r>
                            </w:p>
                          </w:tc>
                          <w:tc>
                            <w:tcPr>
                              <w:tcW w:w="0" w:type="auto"/>
                              <w:tcBorders>
                                <w:top w:val="single" w:sz="4" w:space="0" w:color="auto"/>
                                <w:left w:val="nil"/>
                                <w:bottom w:val="single" w:sz="4" w:space="0" w:color="auto"/>
                                <w:right w:val="single" w:sz="4" w:space="0" w:color="auto"/>
                              </w:tcBorders>
                              <w:shd w:val="clear" w:color="auto" w:fill="auto"/>
                              <w:vAlign w:val="center"/>
                            </w:tcPr>
                            <w:p w14:paraId="7BD946D2"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8</w:t>
                              </w:r>
                            </w:p>
                          </w:tc>
                          <w:tc>
                            <w:tcPr>
                              <w:tcW w:w="0" w:type="auto"/>
                              <w:tcBorders>
                                <w:top w:val="single" w:sz="4" w:space="0" w:color="auto"/>
                                <w:left w:val="nil"/>
                                <w:bottom w:val="single" w:sz="4" w:space="0" w:color="auto"/>
                                <w:right w:val="single" w:sz="4" w:space="0" w:color="auto"/>
                              </w:tcBorders>
                              <w:shd w:val="clear" w:color="auto" w:fill="auto"/>
                              <w:vAlign w:val="center"/>
                            </w:tcPr>
                            <w:p w14:paraId="597EEFC8"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9</w:t>
                              </w:r>
                            </w:p>
                          </w:tc>
                          <w:tc>
                            <w:tcPr>
                              <w:tcW w:w="0" w:type="auto"/>
                              <w:tcBorders>
                                <w:top w:val="single" w:sz="4" w:space="0" w:color="auto"/>
                                <w:left w:val="nil"/>
                                <w:bottom w:val="single" w:sz="4" w:space="0" w:color="auto"/>
                                <w:right w:val="single" w:sz="4" w:space="0" w:color="auto"/>
                              </w:tcBorders>
                              <w:shd w:val="clear" w:color="auto" w:fill="auto"/>
                              <w:vAlign w:val="center"/>
                            </w:tcPr>
                            <w:p w14:paraId="75C1B17B"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10</w:t>
                              </w:r>
                            </w:p>
                          </w:tc>
                          <w:tc>
                            <w:tcPr>
                              <w:tcW w:w="0" w:type="auto"/>
                              <w:tcBorders>
                                <w:top w:val="single" w:sz="4" w:space="0" w:color="auto"/>
                                <w:left w:val="nil"/>
                                <w:bottom w:val="single" w:sz="4" w:space="0" w:color="auto"/>
                                <w:right w:val="single" w:sz="4" w:space="0" w:color="auto"/>
                              </w:tcBorders>
                              <w:shd w:val="clear" w:color="auto" w:fill="auto"/>
                              <w:vAlign w:val="center"/>
                            </w:tcPr>
                            <w:p w14:paraId="22C2B61E"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11</w:t>
                              </w:r>
                            </w:p>
                          </w:tc>
                          <w:tc>
                            <w:tcPr>
                              <w:tcW w:w="0" w:type="auto"/>
                              <w:tcBorders>
                                <w:top w:val="single" w:sz="4" w:space="0" w:color="auto"/>
                                <w:left w:val="nil"/>
                                <w:bottom w:val="single" w:sz="4" w:space="0" w:color="auto"/>
                                <w:right w:val="single" w:sz="4" w:space="0" w:color="auto"/>
                              </w:tcBorders>
                              <w:shd w:val="clear" w:color="auto" w:fill="auto"/>
                              <w:vAlign w:val="center"/>
                            </w:tcPr>
                            <w:p w14:paraId="22D16F3F" w14:textId="77777777" w:rsidR="003B14DC" w:rsidRPr="00F31106" w:rsidRDefault="003B14DC" w:rsidP="005B3C0C">
                              <w:pPr>
                                <w:spacing w:after="0" w:line="240" w:lineRule="auto"/>
                                <w:jc w:val="center"/>
                                <w:rPr>
                                  <w:rFonts w:ascii="Calibri" w:eastAsia="Times New Roman" w:hAnsi="Calibri" w:cs="Times New Roman"/>
                                  <w:color w:val="000000"/>
                                  <w:sz w:val="16"/>
                                  <w:szCs w:val="16"/>
                                  <w:lang w:eastAsia="en-GB"/>
                                </w:rPr>
                              </w:pPr>
                              <w:r w:rsidRPr="00F31106">
                                <w:rPr>
                                  <w:rFonts w:ascii="Calibri" w:eastAsia="Times New Roman" w:hAnsi="Calibri" w:cs="Times New Roman"/>
                                  <w:color w:val="000000"/>
                                  <w:sz w:val="16"/>
                                  <w:szCs w:val="16"/>
                                  <w:lang w:eastAsia="en-GB"/>
                                </w:rPr>
                                <w:t>12</w:t>
                              </w:r>
                            </w:p>
                          </w:tc>
                        </w:tr>
                        <w:tr w:rsidR="003B14DC" w:rsidRPr="00F31106" w14:paraId="212A30BC" w14:textId="77777777" w:rsidTr="00CD286A">
                          <w:trPr>
                            <w:trHeight w:val="397"/>
                          </w:trPr>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575F335"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A</w:t>
                              </w:r>
                            </w:p>
                          </w:tc>
                          <w:tc>
                            <w:tcPr>
                              <w:tcW w:w="696" w:type="dxa"/>
                              <w:tcBorders>
                                <w:top w:val="single" w:sz="4" w:space="0" w:color="auto"/>
                                <w:left w:val="single" w:sz="4" w:space="0" w:color="auto"/>
                                <w:bottom w:val="single" w:sz="4" w:space="0" w:color="auto"/>
                                <w:right w:val="single" w:sz="4" w:space="0" w:color="auto"/>
                              </w:tcBorders>
                              <w:shd w:val="clear" w:color="000000" w:fill="F2DCDB"/>
                              <w:vAlign w:val="center"/>
                              <w:hideMark/>
                            </w:tcPr>
                            <w:p w14:paraId="18FFE10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1</w:t>
                              </w:r>
                            </w:p>
                          </w:tc>
                          <w:tc>
                            <w:tcPr>
                              <w:tcW w:w="0" w:type="auto"/>
                              <w:tcBorders>
                                <w:top w:val="single" w:sz="4" w:space="0" w:color="auto"/>
                                <w:left w:val="nil"/>
                                <w:bottom w:val="single" w:sz="4" w:space="0" w:color="auto"/>
                                <w:right w:val="single" w:sz="4" w:space="0" w:color="auto"/>
                              </w:tcBorders>
                              <w:shd w:val="clear" w:color="000000" w:fill="F2DCDB"/>
                              <w:vAlign w:val="center"/>
                              <w:hideMark/>
                            </w:tcPr>
                            <w:p w14:paraId="2B68291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1</w:t>
                              </w:r>
                            </w:p>
                          </w:tc>
                          <w:tc>
                            <w:tcPr>
                              <w:tcW w:w="0" w:type="auto"/>
                              <w:tcBorders>
                                <w:top w:val="single" w:sz="4" w:space="0" w:color="auto"/>
                                <w:left w:val="nil"/>
                                <w:bottom w:val="single" w:sz="4" w:space="0" w:color="auto"/>
                                <w:right w:val="single" w:sz="4" w:space="0" w:color="auto"/>
                              </w:tcBorders>
                              <w:shd w:val="clear" w:color="000000" w:fill="DA9694"/>
                              <w:vAlign w:val="center"/>
                              <w:hideMark/>
                            </w:tcPr>
                            <w:p w14:paraId="55FD8B5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3</w:t>
                              </w:r>
                            </w:p>
                          </w:tc>
                          <w:tc>
                            <w:tcPr>
                              <w:tcW w:w="0" w:type="auto"/>
                              <w:tcBorders>
                                <w:top w:val="single" w:sz="4" w:space="0" w:color="auto"/>
                                <w:left w:val="nil"/>
                                <w:bottom w:val="single" w:sz="4" w:space="0" w:color="auto"/>
                                <w:right w:val="single" w:sz="4" w:space="0" w:color="auto"/>
                              </w:tcBorders>
                              <w:shd w:val="clear" w:color="000000" w:fill="DA9694"/>
                              <w:vAlign w:val="center"/>
                              <w:hideMark/>
                            </w:tcPr>
                            <w:p w14:paraId="7AD7214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3</w:t>
                              </w:r>
                            </w:p>
                          </w:tc>
                          <w:tc>
                            <w:tcPr>
                              <w:tcW w:w="0" w:type="auto"/>
                              <w:tcBorders>
                                <w:top w:val="single" w:sz="4" w:space="0" w:color="auto"/>
                                <w:left w:val="nil"/>
                                <w:bottom w:val="single" w:sz="4" w:space="0" w:color="auto"/>
                                <w:right w:val="single" w:sz="4" w:space="0" w:color="auto"/>
                              </w:tcBorders>
                              <w:shd w:val="clear" w:color="000000" w:fill="963634"/>
                              <w:vAlign w:val="center"/>
                              <w:hideMark/>
                            </w:tcPr>
                            <w:p w14:paraId="2A23B19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2</w:t>
                              </w:r>
                            </w:p>
                          </w:tc>
                          <w:tc>
                            <w:tcPr>
                              <w:tcW w:w="0" w:type="auto"/>
                              <w:tcBorders>
                                <w:top w:val="single" w:sz="4" w:space="0" w:color="auto"/>
                                <w:left w:val="nil"/>
                                <w:bottom w:val="single" w:sz="4" w:space="0" w:color="auto"/>
                                <w:right w:val="single" w:sz="4" w:space="0" w:color="auto"/>
                              </w:tcBorders>
                              <w:shd w:val="clear" w:color="000000" w:fill="963634"/>
                              <w:vAlign w:val="center"/>
                              <w:hideMark/>
                            </w:tcPr>
                            <w:p w14:paraId="3661258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2</w:t>
                              </w:r>
                            </w:p>
                          </w:tc>
                          <w:tc>
                            <w:tcPr>
                              <w:tcW w:w="0" w:type="auto"/>
                              <w:tcBorders>
                                <w:top w:val="single" w:sz="4" w:space="0" w:color="auto"/>
                                <w:left w:val="nil"/>
                                <w:bottom w:val="single" w:sz="4" w:space="0" w:color="auto"/>
                                <w:right w:val="single" w:sz="4" w:space="0" w:color="auto"/>
                              </w:tcBorders>
                              <w:shd w:val="clear" w:color="000000" w:fill="B8CCE4"/>
                              <w:vAlign w:val="center"/>
                              <w:hideMark/>
                            </w:tcPr>
                            <w:p w14:paraId="47E8A76B"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1</w:t>
                              </w:r>
                            </w:p>
                          </w:tc>
                          <w:tc>
                            <w:tcPr>
                              <w:tcW w:w="0" w:type="auto"/>
                              <w:tcBorders>
                                <w:top w:val="single" w:sz="4" w:space="0" w:color="auto"/>
                                <w:left w:val="nil"/>
                                <w:bottom w:val="single" w:sz="4" w:space="0" w:color="auto"/>
                                <w:right w:val="single" w:sz="4" w:space="0" w:color="auto"/>
                              </w:tcBorders>
                              <w:shd w:val="clear" w:color="000000" w:fill="B8CCE4"/>
                              <w:vAlign w:val="center"/>
                              <w:hideMark/>
                            </w:tcPr>
                            <w:p w14:paraId="436BA0B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1</w:t>
                              </w:r>
                            </w:p>
                          </w:tc>
                          <w:tc>
                            <w:tcPr>
                              <w:tcW w:w="0" w:type="auto"/>
                              <w:tcBorders>
                                <w:top w:val="single" w:sz="4" w:space="0" w:color="auto"/>
                                <w:left w:val="nil"/>
                                <w:bottom w:val="single" w:sz="4" w:space="0" w:color="auto"/>
                                <w:right w:val="single" w:sz="4" w:space="0" w:color="auto"/>
                              </w:tcBorders>
                              <w:shd w:val="clear" w:color="000000" w:fill="00B0F0"/>
                              <w:vAlign w:val="center"/>
                              <w:hideMark/>
                            </w:tcPr>
                            <w:p w14:paraId="13026FF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3</w:t>
                              </w:r>
                            </w:p>
                          </w:tc>
                          <w:tc>
                            <w:tcPr>
                              <w:tcW w:w="0" w:type="auto"/>
                              <w:tcBorders>
                                <w:top w:val="single" w:sz="4" w:space="0" w:color="auto"/>
                                <w:left w:val="nil"/>
                                <w:bottom w:val="single" w:sz="4" w:space="0" w:color="auto"/>
                                <w:right w:val="single" w:sz="4" w:space="0" w:color="auto"/>
                              </w:tcBorders>
                              <w:shd w:val="clear" w:color="000000" w:fill="00B0F0"/>
                              <w:vAlign w:val="center"/>
                              <w:hideMark/>
                            </w:tcPr>
                            <w:p w14:paraId="5F8D3F0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3</w:t>
                              </w:r>
                            </w:p>
                          </w:tc>
                          <w:tc>
                            <w:tcPr>
                              <w:tcW w:w="0" w:type="auto"/>
                              <w:tcBorders>
                                <w:top w:val="single" w:sz="4" w:space="0" w:color="auto"/>
                                <w:left w:val="nil"/>
                                <w:bottom w:val="single" w:sz="4" w:space="0" w:color="auto"/>
                                <w:right w:val="single" w:sz="4" w:space="0" w:color="auto"/>
                              </w:tcBorders>
                              <w:shd w:val="clear" w:color="000000" w:fill="0070C0"/>
                              <w:vAlign w:val="center"/>
                              <w:hideMark/>
                            </w:tcPr>
                            <w:p w14:paraId="48B6C3A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2</w:t>
                              </w:r>
                            </w:p>
                          </w:tc>
                          <w:tc>
                            <w:tcPr>
                              <w:tcW w:w="0" w:type="auto"/>
                              <w:tcBorders>
                                <w:top w:val="single" w:sz="4" w:space="0" w:color="auto"/>
                                <w:left w:val="nil"/>
                                <w:bottom w:val="single" w:sz="4" w:space="0" w:color="auto"/>
                                <w:right w:val="single" w:sz="4" w:space="0" w:color="auto"/>
                              </w:tcBorders>
                              <w:shd w:val="clear" w:color="000000" w:fill="0070C0"/>
                              <w:vAlign w:val="center"/>
                              <w:hideMark/>
                            </w:tcPr>
                            <w:p w14:paraId="267CEA0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2</w:t>
                              </w:r>
                            </w:p>
                          </w:tc>
                        </w:tr>
                        <w:tr w:rsidR="003B14DC" w:rsidRPr="00F31106" w14:paraId="3A5C7D3A"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6A9C6640"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B</w:t>
                              </w:r>
                            </w:p>
                          </w:tc>
                          <w:tc>
                            <w:tcPr>
                              <w:tcW w:w="696" w:type="dxa"/>
                              <w:tcBorders>
                                <w:top w:val="nil"/>
                                <w:left w:val="single" w:sz="4" w:space="0" w:color="auto"/>
                                <w:bottom w:val="single" w:sz="4" w:space="0" w:color="auto"/>
                                <w:right w:val="single" w:sz="4" w:space="0" w:color="auto"/>
                              </w:tcBorders>
                              <w:shd w:val="clear" w:color="000000" w:fill="F2DCDB"/>
                              <w:vAlign w:val="center"/>
                              <w:hideMark/>
                            </w:tcPr>
                            <w:p w14:paraId="0D0B89C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2</w:t>
                              </w:r>
                            </w:p>
                          </w:tc>
                          <w:tc>
                            <w:tcPr>
                              <w:tcW w:w="0" w:type="auto"/>
                              <w:tcBorders>
                                <w:top w:val="nil"/>
                                <w:left w:val="nil"/>
                                <w:bottom w:val="single" w:sz="4" w:space="0" w:color="auto"/>
                                <w:right w:val="single" w:sz="4" w:space="0" w:color="auto"/>
                              </w:tcBorders>
                              <w:shd w:val="clear" w:color="000000" w:fill="F2DCDB"/>
                              <w:vAlign w:val="center"/>
                              <w:hideMark/>
                            </w:tcPr>
                            <w:p w14:paraId="0EB2748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2</w:t>
                              </w:r>
                            </w:p>
                          </w:tc>
                          <w:tc>
                            <w:tcPr>
                              <w:tcW w:w="0" w:type="auto"/>
                              <w:tcBorders>
                                <w:top w:val="nil"/>
                                <w:left w:val="nil"/>
                                <w:bottom w:val="single" w:sz="4" w:space="0" w:color="auto"/>
                                <w:right w:val="single" w:sz="4" w:space="0" w:color="auto"/>
                              </w:tcBorders>
                              <w:shd w:val="clear" w:color="000000" w:fill="C0504D"/>
                              <w:vAlign w:val="center"/>
                              <w:hideMark/>
                            </w:tcPr>
                            <w:p w14:paraId="6F2D774B"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1</w:t>
                              </w:r>
                            </w:p>
                          </w:tc>
                          <w:tc>
                            <w:tcPr>
                              <w:tcW w:w="0" w:type="auto"/>
                              <w:tcBorders>
                                <w:top w:val="nil"/>
                                <w:left w:val="nil"/>
                                <w:bottom w:val="single" w:sz="4" w:space="0" w:color="auto"/>
                                <w:right w:val="single" w:sz="4" w:space="0" w:color="auto"/>
                              </w:tcBorders>
                              <w:shd w:val="clear" w:color="000000" w:fill="C0504D"/>
                              <w:vAlign w:val="center"/>
                              <w:hideMark/>
                            </w:tcPr>
                            <w:p w14:paraId="3E467C0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1</w:t>
                              </w:r>
                            </w:p>
                          </w:tc>
                          <w:tc>
                            <w:tcPr>
                              <w:tcW w:w="0" w:type="auto"/>
                              <w:tcBorders>
                                <w:top w:val="nil"/>
                                <w:left w:val="nil"/>
                                <w:bottom w:val="single" w:sz="4" w:space="0" w:color="auto"/>
                                <w:right w:val="single" w:sz="4" w:space="0" w:color="auto"/>
                              </w:tcBorders>
                              <w:shd w:val="clear" w:color="000000" w:fill="963634"/>
                              <w:vAlign w:val="center"/>
                              <w:hideMark/>
                            </w:tcPr>
                            <w:p w14:paraId="31119F5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3</w:t>
                              </w:r>
                            </w:p>
                          </w:tc>
                          <w:tc>
                            <w:tcPr>
                              <w:tcW w:w="0" w:type="auto"/>
                              <w:tcBorders>
                                <w:top w:val="nil"/>
                                <w:left w:val="nil"/>
                                <w:bottom w:val="single" w:sz="4" w:space="0" w:color="auto"/>
                                <w:right w:val="single" w:sz="4" w:space="0" w:color="auto"/>
                              </w:tcBorders>
                              <w:shd w:val="clear" w:color="000000" w:fill="963634"/>
                              <w:vAlign w:val="center"/>
                              <w:hideMark/>
                            </w:tcPr>
                            <w:p w14:paraId="0C19C0CB"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3</w:t>
                              </w:r>
                            </w:p>
                          </w:tc>
                          <w:tc>
                            <w:tcPr>
                              <w:tcW w:w="0" w:type="auto"/>
                              <w:tcBorders>
                                <w:top w:val="nil"/>
                                <w:left w:val="nil"/>
                                <w:bottom w:val="single" w:sz="4" w:space="0" w:color="auto"/>
                                <w:right w:val="single" w:sz="4" w:space="0" w:color="auto"/>
                              </w:tcBorders>
                              <w:shd w:val="clear" w:color="000000" w:fill="B8CCE4"/>
                              <w:vAlign w:val="center"/>
                              <w:hideMark/>
                            </w:tcPr>
                            <w:p w14:paraId="5305E17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2</w:t>
                              </w:r>
                            </w:p>
                          </w:tc>
                          <w:tc>
                            <w:tcPr>
                              <w:tcW w:w="0" w:type="auto"/>
                              <w:tcBorders>
                                <w:top w:val="nil"/>
                                <w:left w:val="nil"/>
                                <w:bottom w:val="single" w:sz="4" w:space="0" w:color="auto"/>
                                <w:right w:val="single" w:sz="4" w:space="0" w:color="auto"/>
                              </w:tcBorders>
                              <w:shd w:val="clear" w:color="000000" w:fill="B8CCE4"/>
                              <w:vAlign w:val="center"/>
                              <w:hideMark/>
                            </w:tcPr>
                            <w:p w14:paraId="23A79B8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2</w:t>
                              </w:r>
                            </w:p>
                          </w:tc>
                          <w:tc>
                            <w:tcPr>
                              <w:tcW w:w="0" w:type="auto"/>
                              <w:tcBorders>
                                <w:top w:val="nil"/>
                                <w:left w:val="nil"/>
                                <w:bottom w:val="single" w:sz="4" w:space="0" w:color="auto"/>
                                <w:right w:val="single" w:sz="4" w:space="0" w:color="auto"/>
                              </w:tcBorders>
                              <w:shd w:val="clear" w:color="000000" w:fill="538DD5"/>
                              <w:vAlign w:val="center"/>
                              <w:hideMark/>
                            </w:tcPr>
                            <w:p w14:paraId="70054E5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1</w:t>
                              </w:r>
                            </w:p>
                          </w:tc>
                          <w:tc>
                            <w:tcPr>
                              <w:tcW w:w="0" w:type="auto"/>
                              <w:tcBorders>
                                <w:top w:val="nil"/>
                                <w:left w:val="nil"/>
                                <w:bottom w:val="single" w:sz="4" w:space="0" w:color="auto"/>
                                <w:right w:val="single" w:sz="4" w:space="0" w:color="auto"/>
                              </w:tcBorders>
                              <w:shd w:val="clear" w:color="000000" w:fill="538DD5"/>
                              <w:vAlign w:val="center"/>
                              <w:hideMark/>
                            </w:tcPr>
                            <w:p w14:paraId="169B85C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1</w:t>
                              </w:r>
                            </w:p>
                          </w:tc>
                          <w:tc>
                            <w:tcPr>
                              <w:tcW w:w="0" w:type="auto"/>
                              <w:tcBorders>
                                <w:top w:val="nil"/>
                                <w:left w:val="nil"/>
                                <w:bottom w:val="single" w:sz="4" w:space="0" w:color="auto"/>
                                <w:right w:val="single" w:sz="4" w:space="0" w:color="auto"/>
                              </w:tcBorders>
                              <w:shd w:val="clear" w:color="000000" w:fill="0070C0"/>
                              <w:vAlign w:val="center"/>
                              <w:hideMark/>
                            </w:tcPr>
                            <w:p w14:paraId="6768B87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3</w:t>
                              </w:r>
                            </w:p>
                          </w:tc>
                          <w:tc>
                            <w:tcPr>
                              <w:tcW w:w="0" w:type="auto"/>
                              <w:tcBorders>
                                <w:top w:val="nil"/>
                                <w:left w:val="nil"/>
                                <w:bottom w:val="single" w:sz="4" w:space="0" w:color="auto"/>
                                <w:right w:val="single" w:sz="4" w:space="0" w:color="auto"/>
                              </w:tcBorders>
                              <w:shd w:val="clear" w:color="000000" w:fill="0070C0"/>
                              <w:vAlign w:val="center"/>
                              <w:hideMark/>
                            </w:tcPr>
                            <w:p w14:paraId="37790FB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3</w:t>
                              </w:r>
                            </w:p>
                          </w:tc>
                        </w:tr>
                        <w:tr w:rsidR="003B14DC" w:rsidRPr="00F31106" w14:paraId="51C43F5D"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093CF82F"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C</w:t>
                              </w:r>
                            </w:p>
                          </w:tc>
                          <w:tc>
                            <w:tcPr>
                              <w:tcW w:w="696" w:type="dxa"/>
                              <w:tcBorders>
                                <w:top w:val="nil"/>
                                <w:left w:val="single" w:sz="4" w:space="0" w:color="auto"/>
                                <w:bottom w:val="single" w:sz="4" w:space="0" w:color="auto"/>
                                <w:right w:val="single" w:sz="4" w:space="0" w:color="auto"/>
                              </w:tcBorders>
                              <w:shd w:val="clear" w:color="000000" w:fill="F2DCDB"/>
                              <w:vAlign w:val="center"/>
                              <w:hideMark/>
                            </w:tcPr>
                            <w:p w14:paraId="0309DBF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3</w:t>
                              </w:r>
                            </w:p>
                          </w:tc>
                          <w:tc>
                            <w:tcPr>
                              <w:tcW w:w="0" w:type="auto"/>
                              <w:tcBorders>
                                <w:top w:val="nil"/>
                                <w:left w:val="nil"/>
                                <w:bottom w:val="single" w:sz="4" w:space="0" w:color="auto"/>
                                <w:right w:val="single" w:sz="4" w:space="0" w:color="auto"/>
                              </w:tcBorders>
                              <w:shd w:val="clear" w:color="000000" w:fill="F2DCDB"/>
                              <w:vAlign w:val="center"/>
                              <w:hideMark/>
                            </w:tcPr>
                            <w:p w14:paraId="2C47A79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1.B3</w:t>
                              </w:r>
                            </w:p>
                          </w:tc>
                          <w:tc>
                            <w:tcPr>
                              <w:tcW w:w="0" w:type="auto"/>
                              <w:tcBorders>
                                <w:top w:val="nil"/>
                                <w:left w:val="nil"/>
                                <w:bottom w:val="single" w:sz="4" w:space="0" w:color="auto"/>
                                <w:right w:val="single" w:sz="4" w:space="0" w:color="auto"/>
                              </w:tcBorders>
                              <w:shd w:val="clear" w:color="000000" w:fill="C0504D"/>
                              <w:vAlign w:val="center"/>
                              <w:hideMark/>
                            </w:tcPr>
                            <w:p w14:paraId="53F4E2B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2</w:t>
                              </w:r>
                            </w:p>
                          </w:tc>
                          <w:tc>
                            <w:tcPr>
                              <w:tcW w:w="0" w:type="auto"/>
                              <w:tcBorders>
                                <w:top w:val="nil"/>
                                <w:left w:val="nil"/>
                                <w:bottom w:val="single" w:sz="4" w:space="0" w:color="auto"/>
                                <w:right w:val="single" w:sz="4" w:space="0" w:color="auto"/>
                              </w:tcBorders>
                              <w:shd w:val="clear" w:color="000000" w:fill="C0504D"/>
                              <w:vAlign w:val="center"/>
                              <w:hideMark/>
                            </w:tcPr>
                            <w:p w14:paraId="74AA39F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2</w:t>
                              </w:r>
                            </w:p>
                          </w:tc>
                          <w:tc>
                            <w:tcPr>
                              <w:tcW w:w="0" w:type="auto"/>
                              <w:tcBorders>
                                <w:top w:val="nil"/>
                                <w:left w:val="nil"/>
                                <w:bottom w:val="single" w:sz="4" w:space="0" w:color="auto"/>
                                <w:right w:val="single" w:sz="4" w:space="0" w:color="auto"/>
                              </w:tcBorders>
                              <w:shd w:val="clear" w:color="000000" w:fill="632523"/>
                              <w:vAlign w:val="center"/>
                              <w:hideMark/>
                            </w:tcPr>
                            <w:p w14:paraId="417E3DA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1</w:t>
                              </w:r>
                            </w:p>
                          </w:tc>
                          <w:tc>
                            <w:tcPr>
                              <w:tcW w:w="0" w:type="auto"/>
                              <w:tcBorders>
                                <w:top w:val="nil"/>
                                <w:left w:val="nil"/>
                                <w:bottom w:val="single" w:sz="4" w:space="0" w:color="auto"/>
                                <w:right w:val="single" w:sz="4" w:space="0" w:color="auto"/>
                              </w:tcBorders>
                              <w:shd w:val="clear" w:color="000000" w:fill="632523"/>
                              <w:vAlign w:val="center"/>
                              <w:hideMark/>
                            </w:tcPr>
                            <w:p w14:paraId="2310EF6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1</w:t>
                              </w:r>
                            </w:p>
                          </w:tc>
                          <w:tc>
                            <w:tcPr>
                              <w:tcW w:w="0" w:type="auto"/>
                              <w:tcBorders>
                                <w:top w:val="nil"/>
                                <w:left w:val="nil"/>
                                <w:bottom w:val="single" w:sz="4" w:space="0" w:color="auto"/>
                                <w:right w:val="single" w:sz="4" w:space="0" w:color="auto"/>
                              </w:tcBorders>
                              <w:shd w:val="clear" w:color="000000" w:fill="B8CCE4"/>
                              <w:vAlign w:val="center"/>
                              <w:hideMark/>
                            </w:tcPr>
                            <w:p w14:paraId="5BBC852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3</w:t>
                              </w:r>
                            </w:p>
                          </w:tc>
                          <w:tc>
                            <w:tcPr>
                              <w:tcW w:w="0" w:type="auto"/>
                              <w:tcBorders>
                                <w:top w:val="nil"/>
                                <w:left w:val="nil"/>
                                <w:bottom w:val="single" w:sz="4" w:space="0" w:color="auto"/>
                                <w:right w:val="single" w:sz="4" w:space="0" w:color="auto"/>
                              </w:tcBorders>
                              <w:shd w:val="clear" w:color="000000" w:fill="B8CCE4"/>
                              <w:vAlign w:val="center"/>
                              <w:hideMark/>
                            </w:tcPr>
                            <w:p w14:paraId="6A4C067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2.B3</w:t>
                              </w:r>
                            </w:p>
                          </w:tc>
                          <w:tc>
                            <w:tcPr>
                              <w:tcW w:w="0" w:type="auto"/>
                              <w:tcBorders>
                                <w:top w:val="nil"/>
                                <w:left w:val="nil"/>
                                <w:bottom w:val="single" w:sz="4" w:space="0" w:color="auto"/>
                                <w:right w:val="single" w:sz="4" w:space="0" w:color="auto"/>
                              </w:tcBorders>
                              <w:shd w:val="clear" w:color="000000" w:fill="538DD5"/>
                              <w:vAlign w:val="center"/>
                              <w:hideMark/>
                            </w:tcPr>
                            <w:p w14:paraId="01A2293B"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2</w:t>
                              </w:r>
                            </w:p>
                          </w:tc>
                          <w:tc>
                            <w:tcPr>
                              <w:tcW w:w="0" w:type="auto"/>
                              <w:tcBorders>
                                <w:top w:val="nil"/>
                                <w:left w:val="nil"/>
                                <w:bottom w:val="single" w:sz="4" w:space="0" w:color="auto"/>
                                <w:right w:val="single" w:sz="4" w:space="0" w:color="auto"/>
                              </w:tcBorders>
                              <w:shd w:val="clear" w:color="000000" w:fill="538DD5"/>
                              <w:vAlign w:val="center"/>
                              <w:hideMark/>
                            </w:tcPr>
                            <w:p w14:paraId="45146FE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2</w:t>
                              </w:r>
                            </w:p>
                          </w:tc>
                          <w:tc>
                            <w:tcPr>
                              <w:tcW w:w="0" w:type="auto"/>
                              <w:tcBorders>
                                <w:top w:val="nil"/>
                                <w:left w:val="nil"/>
                                <w:bottom w:val="single" w:sz="4" w:space="0" w:color="auto"/>
                                <w:right w:val="single" w:sz="4" w:space="0" w:color="auto"/>
                              </w:tcBorders>
                              <w:shd w:val="clear" w:color="000000" w:fill="F2DCDB"/>
                              <w:vAlign w:val="center"/>
                              <w:hideMark/>
                            </w:tcPr>
                            <w:p w14:paraId="3C160F5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1</w:t>
                              </w:r>
                            </w:p>
                          </w:tc>
                          <w:tc>
                            <w:tcPr>
                              <w:tcW w:w="0" w:type="auto"/>
                              <w:tcBorders>
                                <w:top w:val="nil"/>
                                <w:left w:val="nil"/>
                                <w:bottom w:val="single" w:sz="4" w:space="0" w:color="auto"/>
                                <w:right w:val="single" w:sz="4" w:space="0" w:color="auto"/>
                              </w:tcBorders>
                              <w:shd w:val="clear" w:color="000000" w:fill="F2DCDB"/>
                              <w:vAlign w:val="center"/>
                              <w:hideMark/>
                            </w:tcPr>
                            <w:p w14:paraId="35567B4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1</w:t>
                              </w:r>
                            </w:p>
                          </w:tc>
                        </w:tr>
                        <w:tr w:rsidR="003B14DC" w:rsidRPr="00F31106" w14:paraId="46934204"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70BFB430"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D</w:t>
                              </w:r>
                            </w:p>
                          </w:tc>
                          <w:tc>
                            <w:tcPr>
                              <w:tcW w:w="696" w:type="dxa"/>
                              <w:tcBorders>
                                <w:top w:val="nil"/>
                                <w:left w:val="single" w:sz="4" w:space="0" w:color="auto"/>
                                <w:bottom w:val="single" w:sz="4" w:space="0" w:color="auto"/>
                                <w:right w:val="single" w:sz="4" w:space="0" w:color="auto"/>
                              </w:tcBorders>
                              <w:shd w:val="clear" w:color="000000" w:fill="E6B8B7"/>
                              <w:vAlign w:val="center"/>
                              <w:hideMark/>
                            </w:tcPr>
                            <w:p w14:paraId="05709AB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1</w:t>
                              </w:r>
                            </w:p>
                          </w:tc>
                          <w:tc>
                            <w:tcPr>
                              <w:tcW w:w="0" w:type="auto"/>
                              <w:tcBorders>
                                <w:top w:val="nil"/>
                                <w:left w:val="nil"/>
                                <w:bottom w:val="single" w:sz="4" w:space="0" w:color="auto"/>
                                <w:right w:val="single" w:sz="4" w:space="0" w:color="auto"/>
                              </w:tcBorders>
                              <w:shd w:val="clear" w:color="000000" w:fill="E6B8B7"/>
                              <w:vAlign w:val="center"/>
                              <w:hideMark/>
                            </w:tcPr>
                            <w:p w14:paraId="4BECFD8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1</w:t>
                              </w:r>
                            </w:p>
                          </w:tc>
                          <w:tc>
                            <w:tcPr>
                              <w:tcW w:w="0" w:type="auto"/>
                              <w:tcBorders>
                                <w:top w:val="nil"/>
                                <w:left w:val="nil"/>
                                <w:bottom w:val="single" w:sz="4" w:space="0" w:color="auto"/>
                                <w:right w:val="single" w:sz="4" w:space="0" w:color="auto"/>
                              </w:tcBorders>
                              <w:shd w:val="clear" w:color="000000" w:fill="C0504D"/>
                              <w:vAlign w:val="center"/>
                              <w:hideMark/>
                            </w:tcPr>
                            <w:p w14:paraId="5DC71F1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3</w:t>
                              </w:r>
                            </w:p>
                          </w:tc>
                          <w:tc>
                            <w:tcPr>
                              <w:tcW w:w="0" w:type="auto"/>
                              <w:tcBorders>
                                <w:top w:val="nil"/>
                                <w:left w:val="nil"/>
                                <w:bottom w:val="single" w:sz="4" w:space="0" w:color="auto"/>
                                <w:right w:val="single" w:sz="4" w:space="0" w:color="auto"/>
                              </w:tcBorders>
                              <w:shd w:val="clear" w:color="000000" w:fill="C0504D"/>
                              <w:vAlign w:val="center"/>
                              <w:hideMark/>
                            </w:tcPr>
                            <w:p w14:paraId="3AFFFF7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4.B3</w:t>
                              </w:r>
                            </w:p>
                          </w:tc>
                          <w:tc>
                            <w:tcPr>
                              <w:tcW w:w="0" w:type="auto"/>
                              <w:tcBorders>
                                <w:top w:val="nil"/>
                                <w:left w:val="nil"/>
                                <w:bottom w:val="single" w:sz="4" w:space="0" w:color="auto"/>
                                <w:right w:val="single" w:sz="4" w:space="0" w:color="auto"/>
                              </w:tcBorders>
                              <w:shd w:val="clear" w:color="000000" w:fill="632523"/>
                              <w:vAlign w:val="center"/>
                              <w:hideMark/>
                            </w:tcPr>
                            <w:p w14:paraId="09F8FAE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2</w:t>
                              </w:r>
                            </w:p>
                          </w:tc>
                          <w:tc>
                            <w:tcPr>
                              <w:tcW w:w="0" w:type="auto"/>
                              <w:tcBorders>
                                <w:top w:val="nil"/>
                                <w:left w:val="nil"/>
                                <w:bottom w:val="single" w:sz="4" w:space="0" w:color="auto"/>
                                <w:right w:val="single" w:sz="4" w:space="0" w:color="auto"/>
                              </w:tcBorders>
                              <w:shd w:val="clear" w:color="000000" w:fill="632523"/>
                              <w:vAlign w:val="center"/>
                              <w:hideMark/>
                            </w:tcPr>
                            <w:p w14:paraId="2FBD8AD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2</w:t>
                              </w:r>
                            </w:p>
                          </w:tc>
                          <w:tc>
                            <w:tcPr>
                              <w:tcW w:w="0" w:type="auto"/>
                              <w:tcBorders>
                                <w:top w:val="nil"/>
                                <w:left w:val="nil"/>
                                <w:bottom w:val="single" w:sz="4" w:space="0" w:color="auto"/>
                                <w:right w:val="single" w:sz="4" w:space="0" w:color="auto"/>
                              </w:tcBorders>
                              <w:shd w:val="clear" w:color="000000" w:fill="8DB4E2"/>
                              <w:vAlign w:val="center"/>
                              <w:hideMark/>
                            </w:tcPr>
                            <w:p w14:paraId="158432A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1</w:t>
                              </w:r>
                            </w:p>
                          </w:tc>
                          <w:tc>
                            <w:tcPr>
                              <w:tcW w:w="0" w:type="auto"/>
                              <w:tcBorders>
                                <w:top w:val="nil"/>
                                <w:left w:val="nil"/>
                                <w:bottom w:val="single" w:sz="4" w:space="0" w:color="auto"/>
                                <w:right w:val="single" w:sz="4" w:space="0" w:color="auto"/>
                              </w:tcBorders>
                              <w:shd w:val="clear" w:color="000000" w:fill="8DB4E2"/>
                              <w:vAlign w:val="center"/>
                              <w:hideMark/>
                            </w:tcPr>
                            <w:p w14:paraId="0B98BEC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1</w:t>
                              </w:r>
                            </w:p>
                          </w:tc>
                          <w:tc>
                            <w:tcPr>
                              <w:tcW w:w="0" w:type="auto"/>
                              <w:tcBorders>
                                <w:top w:val="nil"/>
                                <w:left w:val="nil"/>
                                <w:bottom w:val="single" w:sz="4" w:space="0" w:color="auto"/>
                                <w:right w:val="single" w:sz="4" w:space="0" w:color="auto"/>
                              </w:tcBorders>
                              <w:shd w:val="clear" w:color="000000" w:fill="538DD5"/>
                              <w:vAlign w:val="center"/>
                              <w:hideMark/>
                            </w:tcPr>
                            <w:p w14:paraId="7DDBF7B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3</w:t>
                              </w:r>
                            </w:p>
                          </w:tc>
                          <w:tc>
                            <w:tcPr>
                              <w:tcW w:w="0" w:type="auto"/>
                              <w:tcBorders>
                                <w:top w:val="nil"/>
                                <w:left w:val="nil"/>
                                <w:bottom w:val="single" w:sz="4" w:space="0" w:color="auto"/>
                                <w:right w:val="single" w:sz="4" w:space="0" w:color="auto"/>
                              </w:tcBorders>
                              <w:shd w:val="clear" w:color="000000" w:fill="538DD5"/>
                              <w:vAlign w:val="center"/>
                              <w:hideMark/>
                            </w:tcPr>
                            <w:p w14:paraId="7ABBFBE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5.B3</w:t>
                              </w:r>
                            </w:p>
                          </w:tc>
                          <w:tc>
                            <w:tcPr>
                              <w:tcW w:w="0" w:type="auto"/>
                              <w:tcBorders>
                                <w:top w:val="nil"/>
                                <w:left w:val="nil"/>
                                <w:bottom w:val="single" w:sz="4" w:space="0" w:color="auto"/>
                                <w:right w:val="single" w:sz="4" w:space="0" w:color="auto"/>
                              </w:tcBorders>
                              <w:shd w:val="clear" w:color="000000" w:fill="E6B8B7"/>
                              <w:vAlign w:val="center"/>
                              <w:hideMark/>
                            </w:tcPr>
                            <w:p w14:paraId="18BAC81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2</w:t>
                              </w:r>
                            </w:p>
                          </w:tc>
                          <w:tc>
                            <w:tcPr>
                              <w:tcW w:w="0" w:type="auto"/>
                              <w:tcBorders>
                                <w:top w:val="nil"/>
                                <w:left w:val="nil"/>
                                <w:bottom w:val="single" w:sz="4" w:space="0" w:color="auto"/>
                                <w:right w:val="single" w:sz="4" w:space="0" w:color="auto"/>
                              </w:tcBorders>
                              <w:shd w:val="clear" w:color="000000" w:fill="E6B8B7"/>
                              <w:vAlign w:val="center"/>
                              <w:hideMark/>
                            </w:tcPr>
                            <w:p w14:paraId="509A329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2</w:t>
                              </w:r>
                            </w:p>
                          </w:tc>
                        </w:tr>
                        <w:tr w:rsidR="003B14DC" w:rsidRPr="00F31106" w14:paraId="022F92D8"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1A585CA9"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E</w:t>
                              </w:r>
                            </w:p>
                          </w:tc>
                          <w:tc>
                            <w:tcPr>
                              <w:tcW w:w="696" w:type="dxa"/>
                              <w:tcBorders>
                                <w:top w:val="nil"/>
                                <w:left w:val="single" w:sz="4" w:space="0" w:color="auto"/>
                                <w:bottom w:val="single" w:sz="4" w:space="0" w:color="auto"/>
                                <w:right w:val="single" w:sz="4" w:space="0" w:color="auto"/>
                              </w:tcBorders>
                              <w:shd w:val="clear" w:color="000000" w:fill="E6B8B7"/>
                              <w:vAlign w:val="center"/>
                              <w:hideMark/>
                            </w:tcPr>
                            <w:p w14:paraId="4AE784A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2</w:t>
                              </w:r>
                            </w:p>
                          </w:tc>
                          <w:tc>
                            <w:tcPr>
                              <w:tcW w:w="0" w:type="auto"/>
                              <w:tcBorders>
                                <w:top w:val="nil"/>
                                <w:left w:val="nil"/>
                                <w:bottom w:val="single" w:sz="4" w:space="0" w:color="auto"/>
                                <w:right w:val="single" w:sz="4" w:space="0" w:color="auto"/>
                              </w:tcBorders>
                              <w:shd w:val="clear" w:color="000000" w:fill="E6B8B7"/>
                              <w:vAlign w:val="center"/>
                              <w:hideMark/>
                            </w:tcPr>
                            <w:p w14:paraId="2ED7E80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2</w:t>
                              </w:r>
                            </w:p>
                          </w:tc>
                          <w:tc>
                            <w:tcPr>
                              <w:tcW w:w="0" w:type="auto"/>
                              <w:tcBorders>
                                <w:top w:val="nil"/>
                                <w:left w:val="nil"/>
                                <w:bottom w:val="single" w:sz="4" w:space="0" w:color="auto"/>
                                <w:right w:val="single" w:sz="4" w:space="0" w:color="auto"/>
                              </w:tcBorders>
                              <w:shd w:val="clear" w:color="000000" w:fill="FF0000"/>
                              <w:vAlign w:val="center"/>
                              <w:hideMark/>
                            </w:tcPr>
                            <w:p w14:paraId="2BED690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1</w:t>
                              </w:r>
                            </w:p>
                          </w:tc>
                          <w:tc>
                            <w:tcPr>
                              <w:tcW w:w="0" w:type="auto"/>
                              <w:tcBorders>
                                <w:top w:val="nil"/>
                                <w:left w:val="nil"/>
                                <w:bottom w:val="single" w:sz="4" w:space="0" w:color="auto"/>
                                <w:right w:val="single" w:sz="4" w:space="0" w:color="auto"/>
                              </w:tcBorders>
                              <w:shd w:val="clear" w:color="000000" w:fill="FF0000"/>
                              <w:vAlign w:val="center"/>
                              <w:hideMark/>
                            </w:tcPr>
                            <w:p w14:paraId="4DE3F20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1</w:t>
                              </w:r>
                            </w:p>
                          </w:tc>
                          <w:tc>
                            <w:tcPr>
                              <w:tcW w:w="0" w:type="auto"/>
                              <w:tcBorders>
                                <w:top w:val="nil"/>
                                <w:left w:val="nil"/>
                                <w:bottom w:val="single" w:sz="4" w:space="0" w:color="auto"/>
                                <w:right w:val="single" w:sz="4" w:space="0" w:color="auto"/>
                              </w:tcBorders>
                              <w:shd w:val="clear" w:color="000000" w:fill="632523"/>
                              <w:vAlign w:val="center"/>
                              <w:hideMark/>
                            </w:tcPr>
                            <w:p w14:paraId="3CC8323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3</w:t>
                              </w:r>
                            </w:p>
                          </w:tc>
                          <w:tc>
                            <w:tcPr>
                              <w:tcW w:w="0" w:type="auto"/>
                              <w:tcBorders>
                                <w:top w:val="nil"/>
                                <w:left w:val="nil"/>
                                <w:bottom w:val="single" w:sz="4" w:space="0" w:color="auto"/>
                                <w:right w:val="single" w:sz="4" w:space="0" w:color="auto"/>
                              </w:tcBorders>
                              <w:shd w:val="clear" w:color="000000" w:fill="632523"/>
                              <w:vAlign w:val="center"/>
                              <w:hideMark/>
                            </w:tcPr>
                            <w:p w14:paraId="673B024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7.B3</w:t>
                              </w:r>
                            </w:p>
                          </w:tc>
                          <w:tc>
                            <w:tcPr>
                              <w:tcW w:w="0" w:type="auto"/>
                              <w:tcBorders>
                                <w:top w:val="nil"/>
                                <w:left w:val="nil"/>
                                <w:bottom w:val="single" w:sz="4" w:space="0" w:color="auto"/>
                                <w:right w:val="single" w:sz="4" w:space="0" w:color="auto"/>
                              </w:tcBorders>
                              <w:shd w:val="clear" w:color="000000" w:fill="8DB4E2"/>
                              <w:vAlign w:val="center"/>
                              <w:hideMark/>
                            </w:tcPr>
                            <w:p w14:paraId="5DD354A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2</w:t>
                              </w:r>
                            </w:p>
                          </w:tc>
                          <w:tc>
                            <w:tcPr>
                              <w:tcW w:w="0" w:type="auto"/>
                              <w:tcBorders>
                                <w:top w:val="nil"/>
                                <w:left w:val="nil"/>
                                <w:bottom w:val="single" w:sz="4" w:space="0" w:color="auto"/>
                                <w:right w:val="single" w:sz="4" w:space="0" w:color="auto"/>
                              </w:tcBorders>
                              <w:shd w:val="clear" w:color="000000" w:fill="8DB4E2"/>
                              <w:vAlign w:val="center"/>
                              <w:hideMark/>
                            </w:tcPr>
                            <w:p w14:paraId="0F62817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2</w:t>
                              </w:r>
                            </w:p>
                          </w:tc>
                          <w:tc>
                            <w:tcPr>
                              <w:tcW w:w="0" w:type="auto"/>
                              <w:tcBorders>
                                <w:top w:val="nil"/>
                                <w:left w:val="nil"/>
                                <w:bottom w:val="single" w:sz="4" w:space="0" w:color="auto"/>
                                <w:right w:val="single" w:sz="4" w:space="0" w:color="auto"/>
                              </w:tcBorders>
                              <w:shd w:val="clear" w:color="000000" w:fill="366092"/>
                              <w:vAlign w:val="center"/>
                              <w:hideMark/>
                            </w:tcPr>
                            <w:p w14:paraId="510DE8C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1</w:t>
                              </w:r>
                            </w:p>
                          </w:tc>
                          <w:tc>
                            <w:tcPr>
                              <w:tcW w:w="0" w:type="auto"/>
                              <w:tcBorders>
                                <w:top w:val="nil"/>
                                <w:left w:val="nil"/>
                                <w:bottom w:val="single" w:sz="4" w:space="0" w:color="auto"/>
                                <w:right w:val="single" w:sz="4" w:space="0" w:color="auto"/>
                              </w:tcBorders>
                              <w:shd w:val="clear" w:color="000000" w:fill="366092"/>
                              <w:vAlign w:val="center"/>
                              <w:hideMark/>
                            </w:tcPr>
                            <w:p w14:paraId="1DA7203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1</w:t>
                              </w:r>
                            </w:p>
                          </w:tc>
                          <w:tc>
                            <w:tcPr>
                              <w:tcW w:w="0" w:type="auto"/>
                              <w:tcBorders>
                                <w:top w:val="nil"/>
                                <w:left w:val="nil"/>
                                <w:bottom w:val="single" w:sz="4" w:space="0" w:color="auto"/>
                                <w:right w:val="single" w:sz="4" w:space="0" w:color="auto"/>
                              </w:tcBorders>
                              <w:shd w:val="clear" w:color="000000" w:fill="DA9694"/>
                              <w:vAlign w:val="center"/>
                              <w:hideMark/>
                            </w:tcPr>
                            <w:p w14:paraId="2F8C7BC2"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3</w:t>
                              </w:r>
                            </w:p>
                          </w:tc>
                          <w:tc>
                            <w:tcPr>
                              <w:tcW w:w="0" w:type="auto"/>
                              <w:tcBorders>
                                <w:top w:val="nil"/>
                                <w:left w:val="nil"/>
                                <w:bottom w:val="single" w:sz="4" w:space="0" w:color="auto"/>
                                <w:right w:val="single" w:sz="4" w:space="0" w:color="auto"/>
                              </w:tcBorders>
                              <w:shd w:val="clear" w:color="000000" w:fill="DA9694"/>
                              <w:vAlign w:val="center"/>
                              <w:hideMark/>
                            </w:tcPr>
                            <w:p w14:paraId="3B7492C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IRC</w:t>
                              </w:r>
                              <w:r>
                                <w:rPr>
                                  <w:rFonts w:ascii="Calibri" w:eastAsia="Times New Roman" w:hAnsi="Calibri" w:cs="Times New Roman"/>
                                  <w:color w:val="000000"/>
                                  <w:sz w:val="13"/>
                                  <w:szCs w:val="13"/>
                                  <w:lang w:eastAsia="en-GB"/>
                                </w:rPr>
                                <w:t>.B4</w:t>
                              </w:r>
                            </w:p>
                          </w:tc>
                        </w:tr>
                        <w:tr w:rsidR="003B14DC" w:rsidRPr="00F31106" w14:paraId="0BA183B9"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762124EF"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F</w:t>
                              </w:r>
                            </w:p>
                          </w:tc>
                          <w:tc>
                            <w:tcPr>
                              <w:tcW w:w="696" w:type="dxa"/>
                              <w:tcBorders>
                                <w:top w:val="nil"/>
                                <w:left w:val="single" w:sz="4" w:space="0" w:color="auto"/>
                                <w:bottom w:val="single" w:sz="4" w:space="0" w:color="auto"/>
                                <w:right w:val="single" w:sz="4" w:space="0" w:color="auto"/>
                              </w:tcBorders>
                              <w:shd w:val="clear" w:color="000000" w:fill="E6B8B7"/>
                              <w:vAlign w:val="center"/>
                              <w:hideMark/>
                            </w:tcPr>
                            <w:p w14:paraId="7092D511"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3</w:t>
                              </w:r>
                            </w:p>
                          </w:tc>
                          <w:tc>
                            <w:tcPr>
                              <w:tcW w:w="0" w:type="auto"/>
                              <w:tcBorders>
                                <w:top w:val="nil"/>
                                <w:left w:val="nil"/>
                                <w:bottom w:val="single" w:sz="4" w:space="0" w:color="auto"/>
                                <w:right w:val="single" w:sz="4" w:space="0" w:color="auto"/>
                              </w:tcBorders>
                              <w:shd w:val="clear" w:color="000000" w:fill="E6B8B7"/>
                              <w:vAlign w:val="center"/>
                              <w:hideMark/>
                            </w:tcPr>
                            <w:p w14:paraId="4C04E1D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2.B3</w:t>
                              </w:r>
                            </w:p>
                          </w:tc>
                          <w:tc>
                            <w:tcPr>
                              <w:tcW w:w="0" w:type="auto"/>
                              <w:tcBorders>
                                <w:top w:val="nil"/>
                                <w:left w:val="nil"/>
                                <w:bottom w:val="single" w:sz="4" w:space="0" w:color="auto"/>
                                <w:right w:val="single" w:sz="4" w:space="0" w:color="auto"/>
                              </w:tcBorders>
                              <w:shd w:val="clear" w:color="000000" w:fill="FF0000"/>
                              <w:vAlign w:val="center"/>
                              <w:hideMark/>
                            </w:tcPr>
                            <w:p w14:paraId="7258C7E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2</w:t>
                              </w:r>
                            </w:p>
                          </w:tc>
                          <w:tc>
                            <w:tcPr>
                              <w:tcW w:w="0" w:type="auto"/>
                              <w:tcBorders>
                                <w:top w:val="nil"/>
                                <w:left w:val="nil"/>
                                <w:bottom w:val="single" w:sz="4" w:space="0" w:color="auto"/>
                                <w:right w:val="single" w:sz="4" w:space="0" w:color="auto"/>
                              </w:tcBorders>
                              <w:shd w:val="clear" w:color="000000" w:fill="FF0000"/>
                              <w:vAlign w:val="center"/>
                              <w:hideMark/>
                            </w:tcPr>
                            <w:p w14:paraId="52F9B7B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2</w:t>
                              </w:r>
                            </w:p>
                          </w:tc>
                          <w:tc>
                            <w:tcPr>
                              <w:tcW w:w="0" w:type="auto"/>
                              <w:tcBorders>
                                <w:top w:val="nil"/>
                                <w:left w:val="nil"/>
                                <w:bottom w:val="single" w:sz="4" w:space="0" w:color="auto"/>
                                <w:right w:val="single" w:sz="4" w:space="0" w:color="auto"/>
                              </w:tcBorders>
                              <w:shd w:val="clear" w:color="000000" w:fill="DCE6F1"/>
                              <w:vAlign w:val="center"/>
                              <w:hideMark/>
                            </w:tcPr>
                            <w:p w14:paraId="510AD12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1</w:t>
                              </w:r>
                            </w:p>
                          </w:tc>
                          <w:tc>
                            <w:tcPr>
                              <w:tcW w:w="0" w:type="auto"/>
                              <w:tcBorders>
                                <w:top w:val="nil"/>
                                <w:left w:val="nil"/>
                                <w:bottom w:val="single" w:sz="4" w:space="0" w:color="auto"/>
                                <w:right w:val="single" w:sz="4" w:space="0" w:color="auto"/>
                              </w:tcBorders>
                              <w:shd w:val="clear" w:color="000000" w:fill="DCE6F1"/>
                              <w:vAlign w:val="center"/>
                              <w:hideMark/>
                            </w:tcPr>
                            <w:p w14:paraId="2706E34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1</w:t>
                              </w:r>
                            </w:p>
                          </w:tc>
                          <w:tc>
                            <w:tcPr>
                              <w:tcW w:w="0" w:type="auto"/>
                              <w:tcBorders>
                                <w:top w:val="nil"/>
                                <w:left w:val="nil"/>
                                <w:bottom w:val="single" w:sz="4" w:space="0" w:color="auto"/>
                                <w:right w:val="single" w:sz="4" w:space="0" w:color="auto"/>
                              </w:tcBorders>
                              <w:shd w:val="clear" w:color="000000" w:fill="8DB4E2"/>
                              <w:vAlign w:val="center"/>
                              <w:hideMark/>
                            </w:tcPr>
                            <w:p w14:paraId="4E498B9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3</w:t>
                              </w:r>
                            </w:p>
                          </w:tc>
                          <w:tc>
                            <w:tcPr>
                              <w:tcW w:w="0" w:type="auto"/>
                              <w:tcBorders>
                                <w:top w:val="nil"/>
                                <w:left w:val="nil"/>
                                <w:bottom w:val="single" w:sz="4" w:space="0" w:color="auto"/>
                                <w:right w:val="single" w:sz="4" w:space="0" w:color="auto"/>
                              </w:tcBorders>
                              <w:shd w:val="clear" w:color="000000" w:fill="8DB4E2"/>
                              <w:vAlign w:val="center"/>
                              <w:hideMark/>
                            </w:tcPr>
                            <w:p w14:paraId="767CB1D6"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3.B3</w:t>
                              </w:r>
                            </w:p>
                          </w:tc>
                          <w:tc>
                            <w:tcPr>
                              <w:tcW w:w="0" w:type="auto"/>
                              <w:tcBorders>
                                <w:top w:val="nil"/>
                                <w:left w:val="nil"/>
                                <w:bottom w:val="single" w:sz="4" w:space="0" w:color="auto"/>
                                <w:right w:val="single" w:sz="4" w:space="0" w:color="auto"/>
                              </w:tcBorders>
                              <w:shd w:val="clear" w:color="000000" w:fill="366092"/>
                              <w:vAlign w:val="center"/>
                              <w:hideMark/>
                            </w:tcPr>
                            <w:p w14:paraId="28BF4F5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2</w:t>
                              </w:r>
                            </w:p>
                          </w:tc>
                          <w:tc>
                            <w:tcPr>
                              <w:tcW w:w="0" w:type="auto"/>
                              <w:tcBorders>
                                <w:top w:val="nil"/>
                                <w:left w:val="nil"/>
                                <w:bottom w:val="single" w:sz="4" w:space="0" w:color="auto"/>
                                <w:right w:val="single" w:sz="4" w:space="0" w:color="auto"/>
                              </w:tcBorders>
                              <w:shd w:val="clear" w:color="000000" w:fill="366092"/>
                              <w:vAlign w:val="center"/>
                              <w:hideMark/>
                            </w:tcPr>
                            <w:p w14:paraId="4E54568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2</w:t>
                              </w:r>
                            </w:p>
                          </w:tc>
                          <w:tc>
                            <w:tcPr>
                              <w:tcW w:w="0" w:type="auto"/>
                              <w:tcBorders>
                                <w:top w:val="nil"/>
                                <w:left w:val="nil"/>
                                <w:bottom w:val="single" w:sz="4" w:space="0" w:color="auto"/>
                                <w:right w:val="single" w:sz="4" w:space="0" w:color="auto"/>
                              </w:tcBorders>
                              <w:shd w:val="clear" w:color="auto" w:fill="auto"/>
                              <w:vAlign w:val="center"/>
                              <w:hideMark/>
                            </w:tcPr>
                            <w:p w14:paraId="1489997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Pr>
                                  <w:rFonts w:ascii="Calibri" w:eastAsia="Times New Roman" w:hAnsi="Calibri" w:cs="Times New Roman"/>
                                  <w:color w:val="000000"/>
                                  <w:sz w:val="13"/>
                                  <w:szCs w:val="13"/>
                                  <w:lang w:eastAsia="en-GB"/>
                                </w:rPr>
                                <w:t>NTC</w:t>
                              </w:r>
                            </w:p>
                          </w:tc>
                          <w:tc>
                            <w:tcPr>
                              <w:tcW w:w="0" w:type="auto"/>
                              <w:tcBorders>
                                <w:top w:val="nil"/>
                                <w:left w:val="nil"/>
                                <w:bottom w:val="single" w:sz="4" w:space="0" w:color="auto"/>
                                <w:right w:val="single" w:sz="4" w:space="0" w:color="auto"/>
                              </w:tcBorders>
                              <w:shd w:val="clear" w:color="auto" w:fill="auto"/>
                              <w:vAlign w:val="center"/>
                              <w:hideMark/>
                            </w:tcPr>
                            <w:p w14:paraId="7DD2660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Pr>
                                  <w:rFonts w:ascii="Calibri" w:eastAsia="Times New Roman" w:hAnsi="Calibri" w:cs="Times New Roman"/>
                                  <w:color w:val="000000"/>
                                  <w:sz w:val="13"/>
                                  <w:szCs w:val="13"/>
                                  <w:lang w:eastAsia="en-GB"/>
                                </w:rPr>
                                <w:t>NTC</w:t>
                              </w:r>
                            </w:p>
                          </w:tc>
                        </w:tr>
                        <w:tr w:rsidR="003B14DC" w:rsidRPr="00F31106" w14:paraId="0AFF71CA"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4E470DDF"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G</w:t>
                              </w:r>
                            </w:p>
                          </w:tc>
                          <w:tc>
                            <w:tcPr>
                              <w:tcW w:w="696" w:type="dxa"/>
                              <w:tcBorders>
                                <w:top w:val="nil"/>
                                <w:left w:val="single" w:sz="4" w:space="0" w:color="auto"/>
                                <w:bottom w:val="single" w:sz="4" w:space="0" w:color="auto"/>
                                <w:right w:val="single" w:sz="4" w:space="0" w:color="auto"/>
                              </w:tcBorders>
                              <w:shd w:val="clear" w:color="000000" w:fill="DA9694"/>
                              <w:vAlign w:val="center"/>
                              <w:hideMark/>
                            </w:tcPr>
                            <w:p w14:paraId="16EC10A9"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1</w:t>
                              </w:r>
                            </w:p>
                          </w:tc>
                          <w:tc>
                            <w:tcPr>
                              <w:tcW w:w="0" w:type="auto"/>
                              <w:tcBorders>
                                <w:top w:val="nil"/>
                                <w:left w:val="nil"/>
                                <w:bottom w:val="single" w:sz="4" w:space="0" w:color="auto"/>
                                <w:right w:val="single" w:sz="4" w:space="0" w:color="auto"/>
                              </w:tcBorders>
                              <w:shd w:val="clear" w:color="000000" w:fill="DA9694"/>
                              <w:vAlign w:val="center"/>
                              <w:hideMark/>
                            </w:tcPr>
                            <w:p w14:paraId="7947E56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1</w:t>
                              </w:r>
                            </w:p>
                          </w:tc>
                          <w:tc>
                            <w:tcPr>
                              <w:tcW w:w="0" w:type="auto"/>
                              <w:tcBorders>
                                <w:top w:val="nil"/>
                                <w:left w:val="nil"/>
                                <w:bottom w:val="single" w:sz="4" w:space="0" w:color="auto"/>
                                <w:right w:val="single" w:sz="4" w:space="0" w:color="auto"/>
                              </w:tcBorders>
                              <w:shd w:val="clear" w:color="000000" w:fill="FF0000"/>
                              <w:vAlign w:val="center"/>
                              <w:hideMark/>
                            </w:tcPr>
                            <w:p w14:paraId="5638A19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3</w:t>
                              </w:r>
                            </w:p>
                          </w:tc>
                          <w:tc>
                            <w:tcPr>
                              <w:tcW w:w="0" w:type="auto"/>
                              <w:tcBorders>
                                <w:top w:val="nil"/>
                                <w:left w:val="nil"/>
                                <w:bottom w:val="single" w:sz="4" w:space="0" w:color="auto"/>
                                <w:right w:val="single" w:sz="4" w:space="0" w:color="auto"/>
                              </w:tcBorders>
                              <w:shd w:val="clear" w:color="000000" w:fill="FF0000"/>
                              <w:vAlign w:val="center"/>
                              <w:hideMark/>
                            </w:tcPr>
                            <w:p w14:paraId="559C23C0"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5.B3</w:t>
                              </w:r>
                            </w:p>
                          </w:tc>
                          <w:tc>
                            <w:tcPr>
                              <w:tcW w:w="0" w:type="auto"/>
                              <w:tcBorders>
                                <w:top w:val="nil"/>
                                <w:left w:val="nil"/>
                                <w:bottom w:val="single" w:sz="4" w:space="0" w:color="auto"/>
                                <w:right w:val="single" w:sz="4" w:space="0" w:color="auto"/>
                              </w:tcBorders>
                              <w:shd w:val="clear" w:color="000000" w:fill="DCE6F1"/>
                              <w:vAlign w:val="center"/>
                              <w:hideMark/>
                            </w:tcPr>
                            <w:p w14:paraId="62146D4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2</w:t>
                              </w:r>
                            </w:p>
                          </w:tc>
                          <w:tc>
                            <w:tcPr>
                              <w:tcW w:w="0" w:type="auto"/>
                              <w:tcBorders>
                                <w:top w:val="nil"/>
                                <w:left w:val="nil"/>
                                <w:bottom w:val="single" w:sz="4" w:space="0" w:color="auto"/>
                                <w:right w:val="single" w:sz="4" w:space="0" w:color="auto"/>
                              </w:tcBorders>
                              <w:shd w:val="clear" w:color="000000" w:fill="DCE6F1"/>
                              <w:vAlign w:val="center"/>
                              <w:hideMark/>
                            </w:tcPr>
                            <w:p w14:paraId="44B1A95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2</w:t>
                              </w:r>
                            </w:p>
                          </w:tc>
                          <w:tc>
                            <w:tcPr>
                              <w:tcW w:w="0" w:type="auto"/>
                              <w:tcBorders>
                                <w:top w:val="nil"/>
                                <w:left w:val="nil"/>
                                <w:bottom w:val="single" w:sz="4" w:space="0" w:color="auto"/>
                                <w:right w:val="single" w:sz="4" w:space="0" w:color="auto"/>
                              </w:tcBorders>
                              <w:shd w:val="clear" w:color="000000" w:fill="00B0F0"/>
                              <w:vAlign w:val="center"/>
                              <w:hideMark/>
                            </w:tcPr>
                            <w:p w14:paraId="6EBA594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1</w:t>
                              </w:r>
                            </w:p>
                          </w:tc>
                          <w:tc>
                            <w:tcPr>
                              <w:tcW w:w="0" w:type="auto"/>
                              <w:tcBorders>
                                <w:top w:val="nil"/>
                                <w:left w:val="nil"/>
                                <w:bottom w:val="single" w:sz="4" w:space="0" w:color="auto"/>
                                <w:right w:val="single" w:sz="4" w:space="0" w:color="auto"/>
                              </w:tcBorders>
                              <w:shd w:val="clear" w:color="000000" w:fill="00B0F0"/>
                              <w:vAlign w:val="center"/>
                              <w:hideMark/>
                            </w:tcPr>
                            <w:p w14:paraId="7E00D1F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1</w:t>
                              </w:r>
                            </w:p>
                          </w:tc>
                          <w:tc>
                            <w:tcPr>
                              <w:tcW w:w="0" w:type="auto"/>
                              <w:tcBorders>
                                <w:top w:val="nil"/>
                                <w:left w:val="nil"/>
                                <w:bottom w:val="single" w:sz="4" w:space="0" w:color="auto"/>
                                <w:right w:val="single" w:sz="4" w:space="0" w:color="auto"/>
                              </w:tcBorders>
                              <w:shd w:val="clear" w:color="000000" w:fill="366092"/>
                              <w:vAlign w:val="center"/>
                              <w:hideMark/>
                            </w:tcPr>
                            <w:p w14:paraId="0084A9DC"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3</w:t>
                              </w:r>
                            </w:p>
                          </w:tc>
                          <w:tc>
                            <w:tcPr>
                              <w:tcW w:w="0" w:type="auto"/>
                              <w:tcBorders>
                                <w:top w:val="nil"/>
                                <w:left w:val="nil"/>
                                <w:bottom w:val="single" w:sz="4" w:space="0" w:color="auto"/>
                                <w:right w:val="single" w:sz="4" w:space="0" w:color="auto"/>
                              </w:tcBorders>
                              <w:shd w:val="clear" w:color="000000" w:fill="366092"/>
                              <w:vAlign w:val="center"/>
                              <w:hideMark/>
                            </w:tcPr>
                            <w:p w14:paraId="7C75136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6.B3</w:t>
                              </w:r>
                            </w:p>
                          </w:tc>
                          <w:tc>
                            <w:tcPr>
                              <w:tcW w:w="0" w:type="auto"/>
                              <w:tcBorders>
                                <w:top w:val="nil"/>
                                <w:left w:val="nil"/>
                                <w:bottom w:val="single" w:sz="4" w:space="0" w:color="auto"/>
                                <w:right w:val="single" w:sz="4" w:space="0" w:color="auto"/>
                              </w:tcBorders>
                              <w:shd w:val="clear" w:color="auto" w:fill="auto"/>
                              <w:vAlign w:val="center"/>
                              <w:hideMark/>
                            </w:tcPr>
                            <w:p w14:paraId="3275E58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6FF4521F"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p>
                          </w:tc>
                        </w:tr>
                        <w:tr w:rsidR="003B14DC" w:rsidRPr="00F31106" w14:paraId="3B843B70" w14:textId="77777777" w:rsidTr="00CD286A">
                          <w:trPr>
                            <w:trHeight w:val="397"/>
                          </w:trPr>
                          <w:tc>
                            <w:tcPr>
                              <w:tcW w:w="221" w:type="dxa"/>
                              <w:tcBorders>
                                <w:top w:val="nil"/>
                                <w:left w:val="single" w:sz="4" w:space="0" w:color="auto"/>
                                <w:bottom w:val="single" w:sz="4" w:space="0" w:color="auto"/>
                                <w:right w:val="single" w:sz="4" w:space="0" w:color="auto"/>
                              </w:tcBorders>
                              <w:shd w:val="clear" w:color="auto" w:fill="auto"/>
                              <w:vAlign w:val="center"/>
                            </w:tcPr>
                            <w:p w14:paraId="04BD160C" w14:textId="77777777" w:rsidR="003B14DC" w:rsidRPr="00CE40DE" w:rsidRDefault="003B14DC" w:rsidP="005B3C0C">
                              <w:pPr>
                                <w:spacing w:after="0" w:line="240" w:lineRule="auto"/>
                                <w:jc w:val="center"/>
                                <w:rPr>
                                  <w:rFonts w:ascii="Calibri" w:eastAsia="Times New Roman" w:hAnsi="Calibri" w:cs="Times New Roman"/>
                                  <w:color w:val="000000"/>
                                  <w:sz w:val="16"/>
                                  <w:szCs w:val="16"/>
                                  <w:lang w:eastAsia="en-GB"/>
                                </w:rPr>
                              </w:pPr>
                              <w:r w:rsidRPr="00CE40DE">
                                <w:rPr>
                                  <w:rFonts w:ascii="Calibri" w:eastAsia="Times New Roman" w:hAnsi="Calibri" w:cs="Times New Roman"/>
                                  <w:color w:val="000000"/>
                                  <w:sz w:val="16"/>
                                  <w:szCs w:val="16"/>
                                  <w:lang w:eastAsia="en-GB"/>
                                </w:rPr>
                                <w:t>H</w:t>
                              </w:r>
                            </w:p>
                          </w:tc>
                          <w:tc>
                            <w:tcPr>
                              <w:tcW w:w="696" w:type="dxa"/>
                              <w:tcBorders>
                                <w:top w:val="nil"/>
                                <w:left w:val="single" w:sz="4" w:space="0" w:color="auto"/>
                                <w:bottom w:val="single" w:sz="4" w:space="0" w:color="auto"/>
                                <w:right w:val="single" w:sz="4" w:space="0" w:color="auto"/>
                              </w:tcBorders>
                              <w:shd w:val="clear" w:color="000000" w:fill="DA9694"/>
                              <w:vAlign w:val="center"/>
                              <w:hideMark/>
                            </w:tcPr>
                            <w:p w14:paraId="65037EA8"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2</w:t>
                              </w:r>
                            </w:p>
                          </w:tc>
                          <w:tc>
                            <w:tcPr>
                              <w:tcW w:w="0" w:type="auto"/>
                              <w:tcBorders>
                                <w:top w:val="nil"/>
                                <w:left w:val="nil"/>
                                <w:bottom w:val="single" w:sz="4" w:space="0" w:color="auto"/>
                                <w:right w:val="single" w:sz="4" w:space="0" w:color="auto"/>
                              </w:tcBorders>
                              <w:shd w:val="clear" w:color="000000" w:fill="DA9694"/>
                              <w:vAlign w:val="center"/>
                              <w:hideMark/>
                            </w:tcPr>
                            <w:p w14:paraId="521EEAF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3.B2</w:t>
                              </w:r>
                            </w:p>
                          </w:tc>
                          <w:tc>
                            <w:tcPr>
                              <w:tcW w:w="0" w:type="auto"/>
                              <w:tcBorders>
                                <w:top w:val="nil"/>
                                <w:left w:val="nil"/>
                                <w:bottom w:val="single" w:sz="4" w:space="0" w:color="auto"/>
                                <w:right w:val="single" w:sz="4" w:space="0" w:color="auto"/>
                              </w:tcBorders>
                              <w:shd w:val="clear" w:color="000000" w:fill="963634"/>
                              <w:vAlign w:val="center"/>
                              <w:hideMark/>
                            </w:tcPr>
                            <w:p w14:paraId="0729E4B3"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1</w:t>
                              </w:r>
                            </w:p>
                          </w:tc>
                          <w:tc>
                            <w:tcPr>
                              <w:tcW w:w="0" w:type="auto"/>
                              <w:tcBorders>
                                <w:top w:val="nil"/>
                                <w:left w:val="nil"/>
                                <w:bottom w:val="single" w:sz="4" w:space="0" w:color="auto"/>
                                <w:right w:val="single" w:sz="4" w:space="0" w:color="auto"/>
                              </w:tcBorders>
                              <w:shd w:val="clear" w:color="000000" w:fill="963634"/>
                              <w:vAlign w:val="center"/>
                              <w:hideMark/>
                            </w:tcPr>
                            <w:p w14:paraId="6D375302"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1.Y6.B1</w:t>
                              </w:r>
                            </w:p>
                          </w:tc>
                          <w:tc>
                            <w:tcPr>
                              <w:tcW w:w="0" w:type="auto"/>
                              <w:tcBorders>
                                <w:top w:val="nil"/>
                                <w:left w:val="nil"/>
                                <w:bottom w:val="single" w:sz="4" w:space="0" w:color="auto"/>
                                <w:right w:val="single" w:sz="4" w:space="0" w:color="auto"/>
                              </w:tcBorders>
                              <w:shd w:val="clear" w:color="000000" w:fill="DCE6F1"/>
                              <w:vAlign w:val="center"/>
                              <w:hideMark/>
                            </w:tcPr>
                            <w:p w14:paraId="7E78657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3</w:t>
                              </w:r>
                            </w:p>
                          </w:tc>
                          <w:tc>
                            <w:tcPr>
                              <w:tcW w:w="0" w:type="auto"/>
                              <w:tcBorders>
                                <w:top w:val="nil"/>
                                <w:left w:val="nil"/>
                                <w:bottom w:val="single" w:sz="4" w:space="0" w:color="auto"/>
                                <w:right w:val="single" w:sz="4" w:space="0" w:color="auto"/>
                              </w:tcBorders>
                              <w:shd w:val="clear" w:color="000000" w:fill="DCE6F1"/>
                              <w:vAlign w:val="center"/>
                              <w:hideMark/>
                            </w:tcPr>
                            <w:p w14:paraId="6BD97C3D"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1.B3</w:t>
                              </w:r>
                            </w:p>
                          </w:tc>
                          <w:tc>
                            <w:tcPr>
                              <w:tcW w:w="0" w:type="auto"/>
                              <w:tcBorders>
                                <w:top w:val="nil"/>
                                <w:left w:val="nil"/>
                                <w:bottom w:val="single" w:sz="4" w:space="0" w:color="auto"/>
                                <w:right w:val="single" w:sz="4" w:space="0" w:color="auto"/>
                              </w:tcBorders>
                              <w:shd w:val="clear" w:color="000000" w:fill="00B0F0"/>
                              <w:vAlign w:val="center"/>
                              <w:hideMark/>
                            </w:tcPr>
                            <w:p w14:paraId="118033AA"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2</w:t>
                              </w:r>
                            </w:p>
                          </w:tc>
                          <w:tc>
                            <w:tcPr>
                              <w:tcW w:w="0" w:type="auto"/>
                              <w:tcBorders>
                                <w:top w:val="nil"/>
                                <w:left w:val="nil"/>
                                <w:bottom w:val="single" w:sz="4" w:space="0" w:color="auto"/>
                                <w:right w:val="single" w:sz="4" w:space="0" w:color="auto"/>
                              </w:tcBorders>
                              <w:shd w:val="clear" w:color="000000" w:fill="00B0F0"/>
                              <w:vAlign w:val="center"/>
                              <w:hideMark/>
                            </w:tcPr>
                            <w:p w14:paraId="7E4AABD7"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4.B2</w:t>
                              </w:r>
                            </w:p>
                          </w:tc>
                          <w:tc>
                            <w:tcPr>
                              <w:tcW w:w="0" w:type="auto"/>
                              <w:tcBorders>
                                <w:top w:val="nil"/>
                                <w:left w:val="nil"/>
                                <w:bottom w:val="single" w:sz="4" w:space="0" w:color="auto"/>
                                <w:right w:val="single" w:sz="4" w:space="0" w:color="auto"/>
                              </w:tcBorders>
                              <w:shd w:val="clear" w:color="000000" w:fill="0070C0"/>
                              <w:vAlign w:val="center"/>
                              <w:hideMark/>
                            </w:tcPr>
                            <w:p w14:paraId="11AF41F5"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1</w:t>
                              </w:r>
                            </w:p>
                          </w:tc>
                          <w:tc>
                            <w:tcPr>
                              <w:tcW w:w="0" w:type="auto"/>
                              <w:tcBorders>
                                <w:top w:val="nil"/>
                                <w:left w:val="nil"/>
                                <w:bottom w:val="single" w:sz="4" w:space="0" w:color="auto"/>
                                <w:right w:val="single" w:sz="4" w:space="0" w:color="auto"/>
                              </w:tcBorders>
                              <w:shd w:val="clear" w:color="000000" w:fill="0070C0"/>
                              <w:vAlign w:val="center"/>
                              <w:hideMark/>
                            </w:tcPr>
                            <w:p w14:paraId="0B820862"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r w:rsidRPr="00F31106">
                                <w:rPr>
                                  <w:rFonts w:ascii="Calibri" w:eastAsia="Times New Roman" w:hAnsi="Calibri" w:cs="Times New Roman"/>
                                  <w:color w:val="000000"/>
                                  <w:sz w:val="13"/>
                                  <w:szCs w:val="13"/>
                                  <w:lang w:eastAsia="en-GB"/>
                                </w:rPr>
                                <w:t>G1.T2.Y7.B1</w:t>
                              </w:r>
                            </w:p>
                          </w:tc>
                          <w:tc>
                            <w:tcPr>
                              <w:tcW w:w="0" w:type="auto"/>
                              <w:tcBorders>
                                <w:top w:val="nil"/>
                                <w:left w:val="nil"/>
                                <w:bottom w:val="single" w:sz="4" w:space="0" w:color="auto"/>
                                <w:right w:val="single" w:sz="4" w:space="0" w:color="auto"/>
                              </w:tcBorders>
                              <w:shd w:val="clear" w:color="auto" w:fill="auto"/>
                              <w:vAlign w:val="center"/>
                              <w:hideMark/>
                            </w:tcPr>
                            <w:p w14:paraId="168849CE"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05843224" w14:textId="77777777" w:rsidR="003B14DC" w:rsidRPr="00F31106" w:rsidRDefault="003B14DC" w:rsidP="005B3C0C">
                              <w:pPr>
                                <w:spacing w:after="0" w:line="240" w:lineRule="auto"/>
                                <w:jc w:val="center"/>
                                <w:rPr>
                                  <w:rFonts w:ascii="Calibri" w:eastAsia="Times New Roman" w:hAnsi="Calibri" w:cs="Times New Roman"/>
                                  <w:color w:val="000000"/>
                                  <w:sz w:val="13"/>
                                  <w:szCs w:val="13"/>
                                  <w:lang w:eastAsia="en-GB"/>
                                </w:rPr>
                              </w:pPr>
                            </w:p>
                          </w:tc>
                        </w:tr>
                      </w:tbl>
                      <w:p w14:paraId="5AE8FF8B" w14:textId="77777777" w:rsidR="003B14DC" w:rsidRDefault="003B14DC" w:rsidP="00CD286A"/>
                    </w:txbxContent>
                  </v:textbox>
                </v:shape>
              </v:group>
            </w:pict>
          </mc:Fallback>
        </mc:AlternateContent>
      </w:r>
    </w:p>
    <w:p w14:paraId="710D9AB5" w14:textId="77777777" w:rsidR="00CD286A" w:rsidRDefault="00CD286A" w:rsidP="005B3C0C">
      <w:pPr>
        <w:spacing w:line="360" w:lineRule="auto"/>
      </w:pPr>
    </w:p>
    <w:p w14:paraId="31F512C8" w14:textId="77777777" w:rsidR="00CD286A" w:rsidRDefault="00CD286A" w:rsidP="005B3C0C">
      <w:pPr>
        <w:spacing w:line="360" w:lineRule="auto"/>
      </w:pPr>
    </w:p>
    <w:p w14:paraId="21DE5468" w14:textId="77777777" w:rsidR="00CD286A" w:rsidRDefault="00CD286A" w:rsidP="005B3C0C">
      <w:pPr>
        <w:spacing w:line="360" w:lineRule="auto"/>
      </w:pPr>
    </w:p>
    <w:p w14:paraId="6958D3C6" w14:textId="77777777" w:rsidR="00CD286A" w:rsidRDefault="00CD286A" w:rsidP="005B3C0C">
      <w:pPr>
        <w:spacing w:line="360" w:lineRule="auto"/>
      </w:pPr>
    </w:p>
    <w:p w14:paraId="0FC14366" w14:textId="77777777" w:rsidR="00CD286A" w:rsidRDefault="00CD286A" w:rsidP="005B3C0C">
      <w:pPr>
        <w:spacing w:line="360" w:lineRule="auto"/>
      </w:pPr>
    </w:p>
    <w:p w14:paraId="04436C30" w14:textId="77777777" w:rsidR="00CD286A" w:rsidRDefault="00CD286A" w:rsidP="005B3C0C">
      <w:pPr>
        <w:spacing w:line="360" w:lineRule="auto"/>
      </w:pPr>
    </w:p>
    <w:p w14:paraId="299A0F88" w14:textId="77777777" w:rsidR="00CD286A" w:rsidRDefault="00CD286A" w:rsidP="005B3C0C">
      <w:pPr>
        <w:spacing w:line="360" w:lineRule="auto"/>
      </w:pPr>
    </w:p>
    <w:p w14:paraId="1652A0B0" w14:textId="77777777" w:rsidR="00CD286A" w:rsidRDefault="00CD286A" w:rsidP="005B3C0C">
      <w:pPr>
        <w:spacing w:line="360" w:lineRule="auto"/>
      </w:pPr>
    </w:p>
    <w:p w14:paraId="7AEB2FF7" w14:textId="77777777" w:rsidR="00CD286A" w:rsidRPr="005B3C0C" w:rsidRDefault="00CD286A" w:rsidP="005B3C0C">
      <w:pPr>
        <w:spacing w:line="360" w:lineRule="auto"/>
      </w:pPr>
    </w:p>
    <w:p w14:paraId="2B9C0121" w14:textId="77777777" w:rsidR="005B3C0C" w:rsidRPr="005B3C0C" w:rsidRDefault="005B3C0C" w:rsidP="005B3C0C">
      <w:pPr>
        <w:pStyle w:val="Heading4"/>
        <w:spacing w:before="240" w:after="240"/>
        <w:ind w:left="862" w:hanging="862"/>
        <w:rPr>
          <w:b w:val="0"/>
          <w:color w:val="auto"/>
        </w:rPr>
      </w:pPr>
      <w:r w:rsidRPr="005B3C0C">
        <w:rPr>
          <w:b w:val="0"/>
          <w:color w:val="auto"/>
        </w:rPr>
        <w:t>Normalisation methodology</w:t>
      </w:r>
    </w:p>
    <w:p w14:paraId="1AE42622" w14:textId="77777777" w:rsidR="005B3C0C" w:rsidRPr="005B3C0C" w:rsidRDefault="005B3C0C" w:rsidP="00351CDB">
      <w:pPr>
        <w:spacing w:line="360" w:lineRule="auto"/>
      </w:pPr>
      <w:r w:rsidRPr="005B3C0C">
        <w:t xml:space="preserve">The model used to convert Cq values into normalised relative quantities was adapted from the model described in </w:t>
      </w:r>
      <w:r w:rsidR="00BD03EC" w:rsidRPr="005B3C0C">
        <w:fldChar w:fldCharType="begin"/>
      </w:r>
      <w:r w:rsidR="00790A49">
        <w:instrText xml:space="preserve"> ADDIN ZOTERO_ITEM CSL_CITATION {"citationID":"eifal4kam","properties":{"formattedCitation":"(Hellemans et al., 2007)","plainCitation":"(Hellemans et al., 2007)"},"citationItems":[{"id":3142,"uris":["http://zotero.org/users/1204444/items/BV8DBWQ2"],"uri":["http://zotero.org/users/1204444/items/BV8DBWQ2"],"itemData":{"id":3142,"type":"article-journal","title":"qBase relative quantification framework and software for management and automated analysis of real-time quantitative PCR data","container-title":"Genome Biology","page":"R19","volume":"8","issue":"2","source":"www.genomebiology.com","abstract":"PMID: 17291332","DOI":"10.1186/gb-2007-8-2-r19","ISSN":"1465-6906","note":"PMID: 17291332","language":"en","author":[{"family":"Hellemans","given":"Jan"},{"family":"Mortier","given":"Geert"},{"family":"Paepe","given":"Anne De"},{"family":"Speleman","given":"Frank"},{"family":"Vandesompele","given":"Jo"}],"issued":{"date-parts":[["2007",2,9]]},"PMID":"17291332"}}],"schema":"https://github.com/citation-style-language/schema/raw/master/csl-citation.json"} </w:instrText>
      </w:r>
      <w:r w:rsidR="00BD03EC" w:rsidRPr="005B3C0C">
        <w:fldChar w:fldCharType="separate"/>
      </w:r>
      <w:r w:rsidRPr="005B3C0C">
        <w:t xml:space="preserve">Hellemans </w:t>
      </w:r>
      <w:r w:rsidR="00490409" w:rsidRPr="00490409">
        <w:rPr>
          <w:i/>
        </w:rPr>
        <w:t>et al</w:t>
      </w:r>
      <w:r w:rsidRPr="005B3C0C">
        <w:t>. (2007)</w:t>
      </w:r>
      <w:r w:rsidR="00BD03EC" w:rsidRPr="005B3C0C">
        <w:fldChar w:fldCharType="end"/>
      </w:r>
      <w:r w:rsidRPr="005B3C0C">
        <w:t xml:space="preserve">, used in the qBase qRT-PCR analysis software (Biogazelle). In this method, as opposed to simpler models such as the Pfaffl model </w:t>
      </w:r>
      <w:r w:rsidR="00BD03EC" w:rsidRPr="005B3C0C">
        <w:fldChar w:fldCharType="begin"/>
      </w:r>
      <w:r w:rsidR="00790A49">
        <w:instrText xml:space="preserve"> ADDIN ZOTERO_ITEM CSL_CITATION {"citationID":"u3ktvoeug","properties":{"formattedCitation":"(Pfaffl, 2001)","plainCitation":"(Pfaffl, 2001)"},"citationItems":[{"id":3303,"uris":["http://zotero.org/users/1204444/items/Q28IZR9S"],"uri":["http://zotero.org/users/1204444/items/Q28IZR9S"],"itemData":{"id":3303,"type":"article-journal","title":"A new mathematical model for relative quantification in real-time RT-PCR","container-title":"Nucleic Acids Research","page":"e45","volume":"29","issue":"9","source":"PubMed","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ISSN":"1362-4962","note":"PMID: 11328886\nPMCID: PMC55695","journalAbbreviation":"Nucleic Acids Res.","language":"eng","author":[{"family":"Pfaffl","given":"M. W."}],"issued":{"date-parts":[["2001",5,1]]},"PMID":"11328886","PMCID":"PMC55695"}}],"schema":"https://github.com/citation-style-language/schema/raw/master/csl-citation.json"} </w:instrText>
      </w:r>
      <w:r w:rsidR="00BD03EC" w:rsidRPr="005B3C0C">
        <w:fldChar w:fldCharType="separate"/>
      </w:r>
      <w:r w:rsidRPr="005B3C0C">
        <w:t>(Pfaffl, 2001)</w:t>
      </w:r>
      <w:r w:rsidR="00BD03EC" w:rsidRPr="005B3C0C">
        <w:fldChar w:fldCharType="end"/>
      </w:r>
      <w:r w:rsidRPr="005B3C0C">
        <w:t xml:space="preserve">, multiple reference genes and IRCs can be used to normalise data. The basic principle of delta-Cq normalisation models is that the difference between the Cq value of a sample and a calibrator (delta-Cq) is converted from the logarithmic Cq to a linear relative quantity (i.e. fold change) by using delta-Cq as an exponential function </w:t>
      </w:r>
      <w:r w:rsidR="00E827BE" w:rsidRPr="005B3C0C">
        <w:t>and the</w:t>
      </w:r>
      <w:r w:rsidRPr="005B3C0C">
        <w:t xml:space="preserve"> efficiency of the primer pair as a base. Any sample can be used as the calibrator, as the relative difference between different samples does not change. In order to reduce error associated with the efficiency of the calibrator, the best strategy is to use the arithmetic average of all Cq values across all samples. Using this strategy all samples are compared against the sample average gene expression across all samples, treatments and time points. </w:t>
      </w:r>
    </w:p>
    <w:p w14:paraId="3D97A358" w14:textId="77777777" w:rsidR="005B3C0C" w:rsidRPr="005B3C0C" w:rsidRDefault="005B3C0C" w:rsidP="00351CDB">
      <w:pPr>
        <w:spacing w:line="360" w:lineRule="auto"/>
      </w:pPr>
      <w:r w:rsidRPr="005B3C0C">
        <w:t xml:space="preserve">One major alteration was made to the Helleman model, which related to the order of normalisation. In the Helleman model relative quantities are first normalised by reference genes (for initial RNA concentration variability correction) and then normalised by inter-run calibrators (for run-to-run variability correction). </w:t>
      </w:r>
      <w:r w:rsidR="00E827BE" w:rsidRPr="005B3C0C">
        <w:t>However,</w:t>
      </w:r>
      <w:r w:rsidRPr="005B3C0C">
        <w:t xml:space="preserve"> </w:t>
      </w:r>
      <w:r w:rsidRPr="005B3C0C">
        <w:lastRenderedPageBreak/>
        <w:t xml:space="preserve">because the samples in this experiment ran over multiple plates, the arithmetic average of Cq values was significantly affected by inter-run variability, including the reference genes. Using the normalisation order of the Helleman model the variability was corrected after the delta-Cq equation, consequently the relative quantities were skewed. To correct for this the inter-run normalisation was adapted to be carried out first, before the calculation of delta-CQ. The model used is described in the following steps. </w:t>
      </w:r>
    </w:p>
    <w:p w14:paraId="7D623B42" w14:textId="77777777" w:rsidR="005B3C0C" w:rsidRPr="005B3C0C" w:rsidRDefault="005B3C0C" w:rsidP="00351CDB">
      <w:pPr>
        <w:spacing w:line="360" w:lineRule="auto"/>
      </w:pPr>
      <w:r w:rsidRPr="005B3C0C">
        <w:t xml:space="preserve">The symbols used in the following formulae are; n, number of technical replicates; i, s, number of samples; k, g, number of genes; j, f, number of reference genes; p, c, r, number of runs; l, c, number of IRCs; m, and b, number of biological replicates v. Cq is threshold cycle, RQ is relative quantity, CCq is calibrated Cq, CRQ is calibrated RQ, NCRQ Is normalised CRQ. E is primer pair efficiency. </w:t>
      </w:r>
    </w:p>
    <w:p w14:paraId="3C886071" w14:textId="77777777" w:rsidR="005B3C0C" w:rsidRPr="005B3C0C" w:rsidRDefault="005B3C0C" w:rsidP="00AC5759">
      <w:pPr>
        <w:spacing w:line="360" w:lineRule="auto"/>
      </w:pPr>
      <w:r w:rsidRPr="005B3C0C">
        <w:t xml:space="preserve">Step 1. Calculate the mean Cq value for all technical repeats of the same gene sample combination across all runs, including reference genes and IRCs (Equation </w:t>
      </w:r>
      <w:r w:rsidR="00351CDB">
        <w:t>43</w:t>
      </w:r>
      <w:r w:rsidRPr="005B3C0C">
        <w:t xml:space="preserve">). In </w:t>
      </w:r>
      <w:r w:rsidR="00E827BE" w:rsidRPr="005B3C0C">
        <w:t>addition,</w:t>
      </w:r>
      <w:r w:rsidRPr="005B3C0C">
        <w:t xml:space="preserve"> calculate the standard error for the technical replicate means (Equation </w:t>
      </w:r>
      <w:r w:rsidR="00351CDB">
        <w:t>44</w:t>
      </w:r>
      <w:r w:rsidRPr="005B3C0C">
        <w:t xml:space="preserve">) </w:t>
      </w:r>
    </w:p>
    <w:p w14:paraId="56E8A67E" w14:textId="77777777" w:rsidR="005B3C0C" w:rsidRPr="005B3C0C" w:rsidRDefault="0081741E" w:rsidP="00AC5759">
      <w:pPr>
        <w:spacing w:line="360" w:lineRule="auto"/>
        <w:rPr>
          <w:rFonts w:eastAsiaTheme="minorEastAsia"/>
        </w:rPr>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Cq</m:t>
                </m:r>
              </m:e>
            </m:bar>
          </m:e>
          <m:sub>
            <m:r>
              <w:rPr>
                <w:rFonts w:ascii="Cambria Math" w:hAnsi="Cambria Math"/>
              </w:rPr>
              <m:t>kjl</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q</m:t>
                    </m:r>
                  </m:e>
                  <m:sub>
                    <m:r>
                      <w:rPr>
                        <w:rFonts w:ascii="Cambria Math" w:hAnsi="Cambria Math"/>
                      </w:rPr>
                      <m:t>ikjl</m:t>
                    </m:r>
                  </m:sub>
                </m:sSub>
              </m:e>
            </m:nary>
          </m:num>
          <m:den>
            <m:r>
              <w:rPr>
                <w:rFonts w:ascii="Cambria Math" w:hAnsi="Cambria Math"/>
              </w:rPr>
              <m:t>n</m:t>
            </m:r>
          </m:den>
        </m:f>
        <m:r>
          <w:rPr>
            <w:rFonts w:ascii="Cambria Math" w:hAnsi="Cambria Math"/>
          </w:rPr>
          <m:t xml:space="preserve">   </m:t>
        </m:r>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351CDB">
        <w:rPr>
          <w:rFonts w:eastAsiaTheme="minorEastAsia"/>
        </w:rPr>
        <w:t>43</w:t>
      </w:r>
    </w:p>
    <w:p w14:paraId="364808A4" w14:textId="77777777" w:rsidR="005B3C0C" w:rsidRPr="005B3C0C" w:rsidRDefault="005B3C0C" w:rsidP="00AC5759">
      <w:pPr>
        <w:spacing w:line="360" w:lineRule="auto"/>
        <w:rPr>
          <w:rFonts w:eastAsiaTheme="minorEastAsia"/>
        </w:rPr>
      </w:pPr>
      <m:oMath>
        <m:r>
          <w:rPr>
            <w:rFonts w:ascii="Cambria Math" w:hAnsi="Cambria Math"/>
          </w:rPr>
          <m:t>SE</m:t>
        </m:r>
        <m:d>
          <m:dPr>
            <m:ctrlPr>
              <w:rPr>
                <w:rFonts w:ascii="Cambria Math" w:hAnsi="Cambria Math"/>
                <w:i/>
              </w:rPr>
            </m:ctrlPr>
          </m:dPr>
          <m:e>
            <m:bar>
              <m:barPr>
                <m:pos m:val="top"/>
                <m:ctrlPr>
                  <w:rPr>
                    <w:rFonts w:ascii="Cambria Math" w:hAnsi="Cambria Math"/>
                    <w:i/>
                  </w:rPr>
                </m:ctrlPr>
              </m:barPr>
              <m:e>
                <m:sSub>
                  <m:sSubPr>
                    <m:ctrlPr>
                      <w:rPr>
                        <w:rFonts w:ascii="Cambria Math" w:hAnsi="Cambria Math"/>
                        <w:i/>
                      </w:rPr>
                    </m:ctrlPr>
                  </m:sSubPr>
                  <m:e>
                    <m:r>
                      <w:rPr>
                        <w:rFonts w:ascii="Cambria Math" w:hAnsi="Cambria Math"/>
                      </w:rPr>
                      <m:t>Cq</m:t>
                    </m:r>
                  </m:e>
                  <m:sub>
                    <m:r>
                      <w:rPr>
                        <w:rFonts w:ascii="Cambria Math" w:hAnsi="Cambria Math"/>
                      </w:rPr>
                      <m:t>kjl</m:t>
                    </m:r>
                  </m:sub>
                </m:sSub>
              </m:e>
            </m:bar>
          </m:e>
        </m:d>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 xml:space="preserve">n </m:t>
                </m:r>
                <m:d>
                  <m:dPr>
                    <m:ctrlPr>
                      <w:rPr>
                        <w:rFonts w:ascii="Cambria Math" w:hAnsi="Cambria Math"/>
                        <w:i/>
                      </w:rPr>
                    </m:ctrlPr>
                  </m:dPr>
                  <m:e>
                    <m:r>
                      <w:rPr>
                        <w:rFonts w:ascii="Cambria Math" w:hAnsi="Cambria Math"/>
                      </w:rPr>
                      <m:t>n-1</m:t>
                    </m:r>
                  </m:e>
                </m:d>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q</m:t>
                            </m:r>
                          </m:e>
                          <m:sub>
                            <m:r>
                              <w:rPr>
                                <w:rFonts w:ascii="Cambria Math" w:hAnsi="Cambria Math"/>
                              </w:rPr>
                              <m:t>ikjl</m:t>
                            </m:r>
                          </m:sub>
                        </m:sSub>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Cq</m:t>
                                </m:r>
                              </m:e>
                              <m:sub>
                                <m:r>
                                  <w:rPr>
                                    <w:rFonts w:ascii="Cambria Math" w:hAnsi="Cambria Math"/>
                                  </w:rPr>
                                  <m:t>kjl</m:t>
                                </m:r>
                              </m:sub>
                            </m:sSub>
                          </m:e>
                        </m:bar>
                      </m:e>
                    </m:d>
                  </m:e>
                  <m:sup>
                    <m:r>
                      <w:rPr>
                        <w:rFonts w:ascii="Cambria Math" w:hAnsi="Cambria Math"/>
                      </w:rPr>
                      <m:t>2</m:t>
                    </m:r>
                  </m:sup>
                </m:sSup>
              </m:e>
            </m:nary>
          </m:e>
        </m:rad>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351CDB">
        <w:rPr>
          <w:rFonts w:eastAsiaTheme="minorEastAsia"/>
        </w:rPr>
        <w:t>44</w:t>
      </w:r>
    </w:p>
    <w:p w14:paraId="04803F64" w14:textId="77777777" w:rsidR="005B3C0C" w:rsidRPr="005B3C0C" w:rsidRDefault="005B3C0C" w:rsidP="00AC5759">
      <w:pPr>
        <w:spacing w:line="360" w:lineRule="auto"/>
      </w:pPr>
      <w:r w:rsidRPr="005B3C0C">
        <w:t xml:space="preserve">Step 2. Calculate the mean </w:t>
      </w:r>
      <m:oMath>
        <m:bar>
          <m:barPr>
            <m:pos m:val="top"/>
            <m:ctrlPr>
              <w:rPr>
                <w:rFonts w:ascii="Cambria Math" w:hAnsi="Cambria Math"/>
                <w:i/>
              </w:rPr>
            </m:ctrlPr>
          </m:barPr>
          <m:e>
            <m:r>
              <w:rPr>
                <w:rFonts w:ascii="Cambria Math" w:hAnsi="Cambria Math"/>
              </w:rPr>
              <m:t>Cq</m:t>
            </m:r>
          </m:e>
        </m:bar>
      </m:oMath>
      <w:r w:rsidRPr="005B3C0C">
        <w:t xml:space="preserve"> for all same samples of each IRC across different all runs (i.e. the mean of all IPC 1, technical means, Figure </w:t>
      </w:r>
      <w:r w:rsidR="00351CDB">
        <w:t>4</w:t>
      </w:r>
      <w:r w:rsidR="00AC5759">
        <w:t>8</w:t>
      </w:r>
      <w:r w:rsidRPr="005B3C0C">
        <w:t xml:space="preserve">). This average of each IRC across all runs acts as a calibrator to compare inter-run variation. </w:t>
      </w:r>
    </w:p>
    <w:p w14:paraId="470CA191" w14:textId="77777777" w:rsidR="005B3C0C" w:rsidRPr="005B3C0C" w:rsidRDefault="0081741E" w:rsidP="00AC5759">
      <w:pPr>
        <w:spacing w:line="360" w:lineRule="auto"/>
        <w:rPr>
          <w:rFonts w:eastAsiaTheme="minorEastAsia"/>
        </w:rPr>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Cq</m:t>
                </m:r>
              </m:e>
            </m:bar>
          </m:e>
          <m:sub>
            <m:r>
              <w:rPr>
                <w:rFonts w:ascii="Cambria Math" w:hAnsi="Cambria Math"/>
              </w:rPr>
              <m:t>cali, m</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l=1</m:t>
                </m:r>
              </m:sub>
              <m:sup>
                <m:r>
                  <w:rPr>
                    <w:rFonts w:ascii="Cambria Math" w:hAnsi="Cambria Math"/>
                  </w:rPr>
                  <m:t>r</m:t>
                </m:r>
              </m:sup>
              <m:e>
                <m:bar>
                  <m:barPr>
                    <m:pos m:val="top"/>
                    <m:ctrlPr>
                      <w:rPr>
                        <w:rFonts w:ascii="Cambria Math" w:hAnsi="Cambria Math"/>
                        <w:i/>
                      </w:rPr>
                    </m:ctrlPr>
                  </m:barPr>
                  <m:e>
                    <m:sSub>
                      <m:sSubPr>
                        <m:ctrlPr>
                          <w:rPr>
                            <w:rFonts w:ascii="Cambria Math" w:hAnsi="Cambria Math"/>
                            <w:i/>
                          </w:rPr>
                        </m:ctrlPr>
                      </m:sSubPr>
                      <m:e>
                        <m:r>
                          <w:rPr>
                            <w:rFonts w:ascii="Cambria Math" w:hAnsi="Cambria Math"/>
                          </w:rPr>
                          <m:t>Cq</m:t>
                        </m:r>
                      </m:e>
                      <m:sub>
                        <m:r>
                          <w:rPr>
                            <w:rFonts w:ascii="Cambria Math" w:hAnsi="Cambria Math"/>
                          </w:rPr>
                          <m:t>lm</m:t>
                        </m:r>
                      </m:sub>
                    </m:sSub>
                  </m:e>
                </m:bar>
              </m:e>
            </m:nary>
          </m:num>
          <m:den>
            <m:r>
              <w:rPr>
                <w:rFonts w:ascii="Cambria Math" w:hAnsi="Cambria Math"/>
              </w:rPr>
              <m:t>r</m:t>
            </m:r>
          </m:den>
        </m:f>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45</w:t>
      </w:r>
    </w:p>
    <w:p w14:paraId="4A9F0108" w14:textId="77777777" w:rsidR="005B3C0C" w:rsidRPr="005B3C0C" w:rsidRDefault="005B3C0C" w:rsidP="00AC5759">
      <w:pPr>
        <w:spacing w:line="360" w:lineRule="auto"/>
        <w:rPr>
          <w:rFonts w:eastAsiaTheme="minorEastAsia"/>
        </w:rPr>
      </w:pPr>
      <w:r w:rsidRPr="005B3C0C">
        <w:rPr>
          <w:rFonts w:eastAsiaTheme="minorEastAsia"/>
        </w:rPr>
        <w:t xml:space="preserve">Step 3. Calculate the delta-Cq (Equation </w:t>
      </w:r>
      <w:r w:rsidR="00AC5759">
        <w:rPr>
          <w:rFonts w:eastAsiaTheme="minorEastAsia"/>
        </w:rPr>
        <w:t>46</w:t>
      </w:r>
      <w:r w:rsidRPr="005B3C0C">
        <w:rPr>
          <w:rFonts w:eastAsiaTheme="minorEastAsia"/>
        </w:rPr>
        <w:t xml:space="preserve">), and convert to RQ with the gene specific efficiency value for the IRC used (Equation </w:t>
      </w:r>
      <w:r w:rsidR="00AC5759">
        <w:rPr>
          <w:rFonts w:eastAsiaTheme="minorEastAsia"/>
        </w:rPr>
        <w:t>47</w:t>
      </w:r>
      <w:r w:rsidRPr="005B3C0C">
        <w:rPr>
          <w:rFonts w:eastAsiaTheme="minorEastAsia"/>
        </w:rPr>
        <w:t xml:space="preserve">). This RQ indicates the difference of IRC gene expression compared to the IRC average. The standard error for this RQ conversion is calculated with Equation </w:t>
      </w:r>
      <w:r w:rsidR="00AC5759">
        <w:rPr>
          <w:rFonts w:eastAsiaTheme="minorEastAsia"/>
        </w:rPr>
        <w:t>48.</w:t>
      </w:r>
    </w:p>
    <w:p w14:paraId="50F76313" w14:textId="77777777" w:rsidR="005B3C0C" w:rsidRPr="005B3C0C" w:rsidRDefault="005B3C0C" w:rsidP="00AC5759">
      <w:pPr>
        <w:spacing w:line="360" w:lineRule="auto"/>
      </w:pPr>
      <m:oMath>
        <m:r>
          <w:rPr>
            <w:rFonts w:ascii="Cambria Math" w:hAnsi="Cambria Math"/>
          </w:rPr>
          <m:t>∆</m:t>
        </m:r>
        <m:sSub>
          <m:sSubPr>
            <m:ctrlPr>
              <w:rPr>
                <w:rFonts w:ascii="Cambria Math" w:hAnsi="Cambria Math"/>
                <w:i/>
              </w:rPr>
            </m:ctrlPr>
          </m:sSubPr>
          <m:e>
            <m:r>
              <w:rPr>
                <w:rFonts w:ascii="Cambria Math" w:hAnsi="Cambria Math"/>
              </w:rPr>
              <m:t>Cq</m:t>
            </m:r>
          </m:e>
          <m:sub>
            <m:r>
              <w:rPr>
                <w:rFonts w:ascii="Cambria Math" w:hAnsi="Cambria Math"/>
              </w:rPr>
              <m:t>lm</m:t>
            </m:r>
          </m:sub>
        </m:sSub>
        <m:r>
          <w:rPr>
            <w:rFonts w:ascii="Cambria Math" w:hAnsi="Cambria Math"/>
          </w:rPr>
          <m:t xml:space="preserve">= </m:t>
        </m:r>
        <m:sSub>
          <m:sSubPr>
            <m:ctrlPr>
              <w:rPr>
                <w:rFonts w:ascii="Cambria Math" w:hAnsi="Cambria Math"/>
                <w:i/>
              </w:rPr>
            </m:ctrlPr>
          </m:sSubPr>
          <m:e>
            <m:bar>
              <m:barPr>
                <m:pos m:val="top"/>
                <m:ctrlPr>
                  <w:rPr>
                    <w:rFonts w:ascii="Cambria Math" w:hAnsi="Cambria Math"/>
                    <w:i/>
                  </w:rPr>
                </m:ctrlPr>
              </m:barPr>
              <m:e>
                <m:r>
                  <w:rPr>
                    <w:rFonts w:ascii="Cambria Math" w:hAnsi="Cambria Math"/>
                  </w:rPr>
                  <m:t>Cq</m:t>
                </m:r>
              </m:e>
            </m:bar>
          </m:e>
          <m:sub>
            <m:r>
              <w:rPr>
                <w:rFonts w:ascii="Cambria Math" w:hAnsi="Cambria Math"/>
              </w:rPr>
              <m:t>cali, m</m:t>
            </m:r>
          </m:sub>
        </m:sSub>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Cq</m:t>
                </m:r>
              </m:e>
            </m:bar>
          </m:e>
          <m:sub>
            <m:r>
              <w:rPr>
                <w:rFonts w:ascii="Cambria Math" w:hAnsi="Cambria Math"/>
              </w:rPr>
              <m:t>lm</m:t>
            </m:r>
          </m:sub>
        </m:sSub>
        <m:r>
          <w:rPr>
            <w:rFonts w:ascii="Cambria Math" w:hAnsi="Cambria Math"/>
          </w:rPr>
          <m:t xml:space="preserve"> </m:t>
        </m:r>
      </m:oMath>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AC5759">
        <w:rPr>
          <w:rFonts w:eastAsiaTheme="minorEastAsia"/>
        </w:rPr>
        <w:t>46</w:t>
      </w:r>
    </w:p>
    <w:p w14:paraId="3DA0C192" w14:textId="77777777" w:rsidR="005B3C0C" w:rsidRPr="005B3C0C" w:rsidRDefault="0081741E" w:rsidP="00AC5759">
      <w:pPr>
        <w:spacing w:line="360" w:lineRule="auto"/>
        <w:rPr>
          <w:rFonts w:eastAsiaTheme="minorEastAsia"/>
        </w:rPr>
      </w:pPr>
      <m:oMath>
        <m:sSub>
          <m:sSubPr>
            <m:ctrlPr>
              <w:rPr>
                <w:rFonts w:ascii="Cambria Math" w:hAnsi="Cambria Math"/>
                <w:i/>
              </w:rPr>
            </m:ctrlPr>
          </m:sSubPr>
          <m:e>
            <m:r>
              <w:rPr>
                <w:rFonts w:ascii="Cambria Math" w:hAnsi="Cambria Math"/>
              </w:rPr>
              <m:t>RQ</m:t>
            </m:r>
          </m:e>
          <m:sub>
            <m:r>
              <w:rPr>
                <w:rFonts w:ascii="Cambria Math" w:hAnsi="Cambria Math"/>
              </w:rPr>
              <m:t>l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lm</m:t>
                </m:r>
              </m:sub>
            </m:sSub>
          </m:e>
          <m:sup>
            <m:r>
              <w:rPr>
                <w:rFonts w:ascii="Cambria Math" w:hAnsi="Cambria Math"/>
              </w:rPr>
              <m:t>∆Cq</m:t>
            </m:r>
          </m:sup>
        </m:sSup>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47</w:t>
      </w:r>
    </w:p>
    <w:p w14:paraId="5B2EC691" w14:textId="77777777" w:rsidR="005B3C0C" w:rsidRPr="005B3C0C" w:rsidRDefault="005B3C0C" w:rsidP="00AC5759">
      <w:pPr>
        <w:spacing w:line="360" w:lineRule="auto"/>
        <w:rPr>
          <w:rFonts w:eastAsiaTheme="minorEastAsia"/>
        </w:rPr>
      </w:pPr>
      <m:oMath>
        <m:r>
          <w:rPr>
            <w:rFonts w:ascii="Cambria Math" w:eastAsiaTheme="minorEastAsia" w:hAnsi="Cambria Math"/>
          </w:rPr>
          <w:lastRenderedPageBreak/>
          <m:t>SE</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RQ</m:t>
                </m:r>
              </m:e>
              <m:sub>
                <m:r>
                  <w:rPr>
                    <w:rFonts w:ascii="Cambria Math" w:hAnsi="Cambria Math"/>
                  </w:rPr>
                  <m:t>lm</m:t>
                </m:r>
              </m:sub>
            </m:sSub>
          </m:e>
        </m: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RQ</m:t>
                    </m:r>
                  </m:e>
                  <m:sub>
                    <m:r>
                      <w:rPr>
                        <w:rFonts w:ascii="Cambria Math" w:eastAsiaTheme="minorEastAsia" w:hAnsi="Cambria Math"/>
                      </w:rPr>
                      <m:t>lm</m:t>
                    </m:r>
                  </m:sub>
                </m:sSub>
              </m:e>
              <m:sup>
                <m:r>
                  <w:rPr>
                    <w:rFonts w:ascii="Cambria Math" w:eastAsiaTheme="minorEastAsia" w:hAnsi="Cambria Math"/>
                  </w:rPr>
                  <m:t xml:space="preserve">2 </m:t>
                </m:r>
              </m:sup>
            </m:sSup>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Cq</m:t>
                                </m:r>
                              </m:e>
                              <m:sub>
                                <m:r>
                                  <w:rPr>
                                    <w:rFonts w:ascii="Cambria Math" w:hAnsi="Cambria Math"/>
                                  </w:rPr>
                                  <m:t>lm</m:t>
                                </m:r>
                              </m:sub>
                            </m:sSub>
                            <m:r>
                              <w:rPr>
                                <w:rFonts w:ascii="Cambria Math" w:hAnsi="Cambria Math"/>
                              </w:rPr>
                              <m:t xml:space="preserve"> × SE </m:t>
                            </m:r>
                            <m:d>
                              <m:dPr>
                                <m:ctrlPr>
                                  <w:rPr>
                                    <w:rFonts w:ascii="Cambria Math" w:hAnsi="Cambria Math"/>
                                    <w:i/>
                                  </w:rPr>
                                </m:ctrlPr>
                              </m:dPr>
                              <m:e>
                                <m:r>
                                  <w:rPr>
                                    <w:rFonts w:ascii="Cambria Math" w:hAnsi="Cambria Math"/>
                                  </w:rPr>
                                  <m:t>E</m:t>
                                </m:r>
                              </m:e>
                            </m:d>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m</m:t>
                                </m:r>
                              </m:sub>
                            </m:sSub>
                          </m:den>
                        </m:f>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lm</m:t>
                                    </m:r>
                                  </m:sub>
                                </m:sSub>
                              </m:e>
                            </m:d>
                            <m:r>
                              <w:rPr>
                                <w:rFonts w:ascii="Cambria Math" w:hAnsi="Cambria Math"/>
                              </w:rPr>
                              <m:t xml:space="preserve">×SE </m:t>
                            </m:r>
                            <m:d>
                              <m:dPr>
                                <m:ctrlPr>
                                  <w:rPr>
                                    <w:rFonts w:ascii="Cambria Math" w:hAnsi="Cambria Math"/>
                                    <w:i/>
                                  </w:rPr>
                                </m:ctrlPr>
                              </m:dPr>
                              <m:e>
                                <m:sSub>
                                  <m:sSubPr>
                                    <m:ctrlPr>
                                      <w:rPr>
                                        <w:rFonts w:ascii="Cambria Math" w:hAnsi="Cambria Math"/>
                                        <w:i/>
                                      </w:rPr>
                                    </m:ctrlPr>
                                  </m:sSubPr>
                                  <m:e>
                                    <m:bar>
                                      <m:barPr>
                                        <m:pos m:val="top"/>
                                        <m:ctrlPr>
                                          <w:rPr>
                                            <w:rFonts w:ascii="Cambria Math" w:hAnsi="Cambria Math"/>
                                            <w:i/>
                                          </w:rPr>
                                        </m:ctrlPr>
                                      </m:barPr>
                                      <m:e>
                                        <m:r>
                                          <w:rPr>
                                            <w:rFonts w:ascii="Cambria Math" w:hAnsi="Cambria Math"/>
                                          </w:rPr>
                                          <m:t>Cq</m:t>
                                        </m:r>
                                      </m:e>
                                    </m:bar>
                                  </m:e>
                                  <m:sub>
                                    <m:r>
                                      <w:rPr>
                                        <w:rFonts w:ascii="Cambria Math" w:hAnsi="Cambria Math"/>
                                      </w:rPr>
                                      <m:t>lm</m:t>
                                    </m:r>
                                  </m:sub>
                                </m:sSub>
                              </m:e>
                            </m:d>
                          </m:e>
                        </m:func>
                      </m:e>
                    </m:d>
                  </m:e>
                  <m:sup>
                    <m:r>
                      <w:rPr>
                        <w:rFonts w:ascii="Cambria Math" w:eastAsiaTheme="minorEastAsia" w:hAnsi="Cambria Math"/>
                      </w:rPr>
                      <m:t>2</m:t>
                    </m:r>
                  </m:sup>
                </m:sSup>
              </m:e>
            </m:d>
          </m:e>
        </m:rad>
      </m:oMath>
      <w:r w:rsidRPr="005B3C0C">
        <w:rPr>
          <w:rFonts w:eastAsiaTheme="minorEastAsia"/>
        </w:rPr>
        <w:t xml:space="preserve"> </w:t>
      </w:r>
      <w:r w:rsidRPr="005B3C0C">
        <w:rPr>
          <w:rFonts w:eastAsiaTheme="minorEastAsia"/>
        </w:rPr>
        <w:tab/>
        <w:t xml:space="preserve">Equation </w:t>
      </w:r>
      <w:r w:rsidR="00AC5759">
        <w:rPr>
          <w:rFonts w:eastAsiaTheme="minorEastAsia"/>
        </w:rPr>
        <w:t>48</w:t>
      </w:r>
    </w:p>
    <w:p w14:paraId="2C84A249" w14:textId="77777777" w:rsidR="005B3C0C" w:rsidRPr="005B3C0C" w:rsidRDefault="005B3C0C" w:rsidP="00AC5759">
      <w:pPr>
        <w:spacing w:line="360" w:lineRule="auto"/>
        <w:rPr>
          <w:rFonts w:eastAsiaTheme="minorEastAsia"/>
        </w:rPr>
      </w:pPr>
      <w:r w:rsidRPr="005B3C0C">
        <w:rPr>
          <w:rFonts w:eastAsiaTheme="minorEastAsia"/>
        </w:rPr>
        <w:t xml:space="preserve">Step 4. Calculate the calibration factor (CF) by finding the geometric mean of all the IRCs RQ for that run (Equation </w:t>
      </w:r>
      <w:r w:rsidR="00AC5759">
        <w:rPr>
          <w:rFonts w:eastAsiaTheme="minorEastAsia"/>
        </w:rPr>
        <w:t>49</w:t>
      </w:r>
      <w:r w:rsidRPr="005B3C0C">
        <w:rPr>
          <w:rFonts w:eastAsiaTheme="minorEastAsia"/>
        </w:rPr>
        <w:t xml:space="preserve">). Calculate the standard error for this CF (Equation </w:t>
      </w:r>
      <w:r w:rsidR="00AC5759">
        <w:rPr>
          <w:rFonts w:eastAsiaTheme="minorEastAsia"/>
        </w:rPr>
        <w:t>50</w:t>
      </w:r>
      <w:r w:rsidRPr="005B3C0C">
        <w:rPr>
          <w:rFonts w:eastAsiaTheme="minorEastAsia"/>
        </w:rPr>
        <w:t xml:space="preserve">). This CF factor gives an indication of how much Cq values of each run are over- or under-estimated compared to the average based on linear relative quantity. </w:t>
      </w:r>
    </w:p>
    <w:p w14:paraId="77529CCA" w14:textId="77777777" w:rsidR="005B3C0C" w:rsidRPr="005B3C0C" w:rsidRDefault="0081741E" w:rsidP="00AC5759">
      <w:pPr>
        <w:spacing w:line="36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CF</m:t>
            </m:r>
          </m:e>
          <m:sub>
            <m:r>
              <w:rPr>
                <w:rFonts w:ascii="Cambria Math" w:eastAsiaTheme="minorEastAsia" w:hAnsi="Cambria Math"/>
              </w:rPr>
              <m:t>l</m:t>
            </m:r>
          </m:sub>
        </m:sSub>
        <m:r>
          <w:rPr>
            <w:rFonts w:ascii="Cambria Math" w:eastAsiaTheme="minorEastAsia" w:hAnsi="Cambria Math"/>
          </w:rPr>
          <m:t xml:space="preserve">= </m:t>
        </m:r>
        <m:rad>
          <m:radPr>
            <m:ctrlPr>
              <w:rPr>
                <w:rFonts w:ascii="Cambria Math" w:eastAsiaTheme="minorEastAsia" w:hAnsi="Cambria Math"/>
                <w:i/>
              </w:rPr>
            </m:ctrlPr>
          </m:radPr>
          <m:deg>
            <m:r>
              <w:rPr>
                <w:rFonts w:ascii="Cambria Math" w:eastAsiaTheme="minorEastAsia" w:hAnsi="Cambria Math"/>
              </w:rPr>
              <m:t>c</m:t>
            </m:r>
          </m:deg>
          <m:e>
            <m:nary>
              <m:naryPr>
                <m:chr m:val="∏"/>
                <m:limLoc m:val="undOvr"/>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c</m:t>
                </m:r>
              </m:sup>
              <m:e>
                <m:sSub>
                  <m:sSubPr>
                    <m:ctrlPr>
                      <w:rPr>
                        <w:rFonts w:ascii="Cambria Math" w:eastAsiaTheme="minorEastAsia" w:hAnsi="Cambria Math"/>
                        <w:i/>
                      </w:rPr>
                    </m:ctrlPr>
                  </m:sSubPr>
                  <m:e>
                    <m:r>
                      <w:rPr>
                        <w:rFonts w:ascii="Cambria Math" w:eastAsiaTheme="minorEastAsia" w:hAnsi="Cambria Math"/>
                      </w:rPr>
                      <m:t>RQ</m:t>
                    </m:r>
                  </m:e>
                  <m:sub>
                    <m:r>
                      <w:rPr>
                        <w:rFonts w:ascii="Cambria Math" w:eastAsiaTheme="minorEastAsia" w:hAnsi="Cambria Math"/>
                      </w:rPr>
                      <m:t>lm</m:t>
                    </m:r>
                  </m:sub>
                </m:sSub>
              </m:e>
            </m:nary>
          </m:e>
        </m:rad>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49</w:t>
      </w:r>
    </w:p>
    <w:p w14:paraId="3755DC28" w14:textId="77777777" w:rsidR="005B3C0C" w:rsidRPr="005B3C0C" w:rsidRDefault="005B3C0C" w:rsidP="00AC5759">
      <w:pPr>
        <w:spacing w:line="360" w:lineRule="auto"/>
        <w:rPr>
          <w:rFonts w:eastAsiaTheme="minorEastAsia"/>
        </w:rPr>
      </w:pPr>
      <m:oMath>
        <m:r>
          <w:rPr>
            <w:rFonts w:ascii="Cambria Math" w:eastAsiaTheme="minorEastAsia" w:hAnsi="Cambria Math"/>
          </w:rPr>
          <m:t>S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F</m:t>
                </m:r>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F</m:t>
            </m:r>
          </m:e>
          <m:sub>
            <m:r>
              <w:rPr>
                <w:rFonts w:ascii="Cambria Math" w:eastAsiaTheme="minorEastAsia" w:hAnsi="Cambria Math"/>
              </w:rPr>
              <m:t>l</m:t>
            </m:r>
          </m:sub>
        </m:sSub>
        <m:r>
          <w:rPr>
            <w:rFonts w:ascii="Cambria Math" w:eastAsiaTheme="minorEastAsia" w:hAnsi="Cambria Math"/>
          </w:rPr>
          <m:t xml:space="preserve"> </m:t>
        </m:r>
        <m:rad>
          <m:radPr>
            <m:ctrlPr>
              <w:rPr>
                <w:rFonts w:ascii="Cambria Math" w:eastAsiaTheme="minorEastAsia" w:hAnsi="Cambria Math"/>
                <w:i/>
              </w:rPr>
            </m:ctrlPr>
          </m:radPr>
          <m:deg>
            <m:r>
              <w:rPr>
                <w:rFonts w:ascii="Cambria Math" w:eastAsiaTheme="minorEastAsia" w:hAnsi="Cambria Math"/>
              </w:rPr>
              <m:t>c</m:t>
            </m:r>
          </m:deg>
          <m:e>
            <m:nary>
              <m:naryPr>
                <m:chr m:val="∑"/>
                <m:limLoc m:val="undOvr"/>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c</m:t>
                </m:r>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Q</m:t>
                                    </m:r>
                                  </m:e>
                                  <m:sub>
                                    <m:r>
                                      <w:rPr>
                                        <w:rFonts w:ascii="Cambria Math" w:eastAsiaTheme="minorEastAsia" w:hAnsi="Cambria Math"/>
                                      </w:rPr>
                                      <m:t>lm</m:t>
                                    </m:r>
                                  </m:sub>
                                </m:sSub>
                              </m:e>
                            </m:d>
                          </m:num>
                          <m:den>
                            <m:r>
                              <w:rPr>
                                <w:rFonts w:ascii="Cambria Math" w:eastAsiaTheme="minorEastAsia" w:hAnsi="Cambria Math"/>
                              </w:rPr>
                              <m:t>c ×</m:t>
                            </m:r>
                            <m:sSub>
                              <m:sSubPr>
                                <m:ctrlPr>
                                  <w:rPr>
                                    <w:rFonts w:ascii="Cambria Math" w:eastAsiaTheme="minorEastAsia" w:hAnsi="Cambria Math"/>
                                    <w:i/>
                                  </w:rPr>
                                </m:ctrlPr>
                              </m:sSubPr>
                              <m:e>
                                <m:r>
                                  <w:rPr>
                                    <w:rFonts w:ascii="Cambria Math" w:eastAsiaTheme="minorEastAsia" w:hAnsi="Cambria Math"/>
                                  </w:rPr>
                                  <m:t>RQ</m:t>
                                </m:r>
                              </m:e>
                              <m:sub>
                                <m:r>
                                  <w:rPr>
                                    <w:rFonts w:ascii="Cambria Math" w:eastAsiaTheme="minorEastAsia" w:hAnsi="Cambria Math"/>
                                  </w:rPr>
                                  <m:t>lm</m:t>
                                </m:r>
                              </m:sub>
                            </m:sSub>
                          </m:den>
                        </m:f>
                      </m:e>
                    </m:d>
                  </m:e>
                  <m:sup>
                    <m:r>
                      <w:rPr>
                        <w:rFonts w:ascii="Cambria Math" w:eastAsiaTheme="minorEastAsia" w:hAnsi="Cambria Math"/>
                      </w:rPr>
                      <m:t>2</m:t>
                    </m:r>
                  </m:sup>
                </m:sSup>
              </m:e>
            </m:nary>
          </m:e>
        </m:rad>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AC5759">
        <w:rPr>
          <w:rFonts w:eastAsiaTheme="minorEastAsia"/>
        </w:rPr>
        <w:t>50</w:t>
      </w:r>
    </w:p>
    <w:p w14:paraId="73EBBE39" w14:textId="77777777" w:rsidR="005B3C0C" w:rsidRPr="005B3C0C" w:rsidRDefault="005B3C0C" w:rsidP="00AC5759">
      <w:pPr>
        <w:spacing w:line="360" w:lineRule="auto"/>
        <w:rPr>
          <w:rFonts w:eastAsiaTheme="minorEastAsia"/>
        </w:rPr>
      </w:pPr>
      <w:r w:rsidRPr="005B3C0C">
        <w:rPr>
          <w:rFonts w:eastAsiaTheme="minorEastAsia"/>
        </w:rPr>
        <w:t xml:space="preserve">Step 5. The CF is used to correct inter-run variation by first converting sample </w:t>
      </w:r>
      <m:oMath>
        <m:bar>
          <m:barPr>
            <m:pos m:val="top"/>
            <m:ctrlPr>
              <w:rPr>
                <w:rFonts w:ascii="Cambria Math" w:hAnsi="Cambria Math"/>
                <w:i/>
              </w:rPr>
            </m:ctrlPr>
          </m:barPr>
          <m:e>
            <m:r>
              <w:rPr>
                <w:rFonts w:ascii="Cambria Math" w:hAnsi="Cambria Math"/>
              </w:rPr>
              <m:t>Ct</m:t>
            </m:r>
          </m:e>
        </m:bar>
      </m:oMath>
      <w:r w:rsidRPr="005B3C0C">
        <w:rPr>
          <w:rFonts w:eastAsiaTheme="minorEastAsia"/>
        </w:rPr>
        <w:t xml:space="preserve"> values to RQ values (Equation </w:t>
      </w:r>
      <w:r w:rsidR="00AC5759">
        <w:rPr>
          <w:rFonts w:eastAsiaTheme="minorEastAsia"/>
        </w:rPr>
        <w:t>51</w:t>
      </w:r>
      <w:r w:rsidRPr="005B3C0C">
        <w:rPr>
          <w:rFonts w:eastAsiaTheme="minorEastAsia"/>
        </w:rPr>
        <w:t xml:space="preserve">). In linear form the RQ values are corrected for inter-run variation (Equation </w:t>
      </w:r>
      <w:r w:rsidR="00AC5759">
        <w:rPr>
          <w:rFonts w:eastAsiaTheme="minorEastAsia"/>
        </w:rPr>
        <w:t>52</w:t>
      </w:r>
      <w:r w:rsidRPr="005B3C0C">
        <w:rPr>
          <w:rFonts w:eastAsiaTheme="minorEastAsia"/>
        </w:rPr>
        <w:t xml:space="preserve">). For further processing the calibrated RQ (CRQ) are converted back to calibration </w:t>
      </w:r>
      <m:oMath>
        <m:bar>
          <m:barPr>
            <m:pos m:val="top"/>
            <m:ctrlPr>
              <w:rPr>
                <w:rFonts w:ascii="Cambria Math" w:hAnsi="Cambria Math"/>
                <w:i/>
              </w:rPr>
            </m:ctrlPr>
          </m:barPr>
          <m:e>
            <m:r>
              <w:rPr>
                <w:rFonts w:ascii="Cambria Math" w:hAnsi="Cambria Math"/>
              </w:rPr>
              <m:t>Ct</m:t>
            </m:r>
          </m:e>
        </m:bar>
        <m:r>
          <w:rPr>
            <w:rFonts w:ascii="Cambria Math" w:hAnsi="Cambria Math"/>
          </w:rPr>
          <m:t xml:space="preserve"> </m:t>
        </m:r>
      </m:oMath>
      <w:r w:rsidRPr="005B3C0C">
        <w:rPr>
          <w:rFonts w:eastAsiaTheme="minorEastAsia"/>
        </w:rPr>
        <w:t xml:space="preserve">values using a logarithmic equation (Equation </w:t>
      </w:r>
      <w:r w:rsidR="00AC5759">
        <w:rPr>
          <w:rFonts w:eastAsiaTheme="minorEastAsia"/>
        </w:rPr>
        <w:t>53</w:t>
      </w:r>
      <w:r w:rsidRPr="005B3C0C">
        <w:rPr>
          <w:rFonts w:eastAsiaTheme="minorEastAsia"/>
        </w:rPr>
        <w:t>)</w:t>
      </w:r>
    </w:p>
    <w:p w14:paraId="35ED8CCA" w14:textId="77777777" w:rsidR="005B3C0C" w:rsidRPr="005B3C0C" w:rsidRDefault="0081741E" w:rsidP="00AC5759">
      <w:pPr>
        <w:spacing w:line="360" w:lineRule="auto"/>
      </w:pPr>
      <m:oMath>
        <m:sSub>
          <m:sSubPr>
            <m:ctrlPr>
              <w:rPr>
                <w:rFonts w:ascii="Cambria Math" w:hAnsi="Cambria Math"/>
                <w:i/>
              </w:rPr>
            </m:ctrlPr>
          </m:sSubPr>
          <m:e>
            <m:r>
              <w:rPr>
                <w:rFonts w:ascii="Cambria Math" w:hAnsi="Cambria Math"/>
              </w:rPr>
              <m:t>RQ</m:t>
            </m:r>
          </m:e>
          <m:sub>
            <m:r>
              <w:rPr>
                <w:rFonts w:ascii="Cambria Math" w:hAnsi="Cambria Math"/>
              </w:rPr>
              <m:t>kjl</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kjl</m:t>
                </m:r>
              </m:sub>
            </m:sSub>
          </m:e>
          <m:sup>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Ct</m:t>
                    </m:r>
                  </m:e>
                </m:bar>
              </m:e>
              <m:sub>
                <m:r>
                  <w:rPr>
                    <w:rFonts w:ascii="Cambria Math" w:hAnsi="Cambria Math"/>
                  </w:rPr>
                  <m:t>kjl</m:t>
                </m:r>
              </m:sub>
            </m:sSub>
          </m:sup>
        </m:sSup>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51</w:t>
      </w:r>
    </w:p>
    <w:p w14:paraId="753EF36D" w14:textId="77777777" w:rsidR="005B3C0C" w:rsidRPr="005B3C0C" w:rsidRDefault="0081741E" w:rsidP="00AC5759">
      <w:pPr>
        <w:spacing w:line="360" w:lineRule="auto"/>
      </w:pPr>
      <m:oMath>
        <m:sSub>
          <m:sSubPr>
            <m:ctrlPr>
              <w:rPr>
                <w:rFonts w:ascii="Cambria Math" w:hAnsi="Cambria Math"/>
                <w:i/>
              </w:rPr>
            </m:ctrlPr>
          </m:sSubPr>
          <m:e>
            <m:r>
              <w:rPr>
                <w:rFonts w:ascii="Cambria Math" w:hAnsi="Cambria Math"/>
              </w:rPr>
              <m:t>CRQ</m:t>
            </m:r>
          </m:e>
          <m:sub>
            <m:r>
              <w:rPr>
                <w:rFonts w:ascii="Cambria Math" w:hAnsi="Cambria Math"/>
              </w:rPr>
              <m:t>kjl</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Q</m:t>
                </m:r>
              </m:e>
              <m:sub>
                <m:r>
                  <w:rPr>
                    <w:rFonts w:ascii="Cambria Math" w:hAnsi="Cambria Math"/>
                  </w:rPr>
                  <m:t>kjl</m:t>
                </m:r>
              </m:sub>
            </m:sSub>
          </m:num>
          <m:den>
            <m:sSub>
              <m:sSubPr>
                <m:ctrlPr>
                  <w:rPr>
                    <w:rFonts w:ascii="Cambria Math" w:eastAsiaTheme="minorEastAsia" w:hAnsi="Cambria Math"/>
                    <w:i/>
                  </w:rPr>
                </m:ctrlPr>
              </m:sSubPr>
              <m:e>
                <m:r>
                  <w:rPr>
                    <w:rFonts w:ascii="Cambria Math" w:eastAsiaTheme="minorEastAsia" w:hAnsi="Cambria Math"/>
                  </w:rPr>
                  <m:t>CF</m:t>
                </m:r>
              </m:e>
              <m:sub>
                <m:r>
                  <w:rPr>
                    <w:rFonts w:ascii="Cambria Math" w:eastAsiaTheme="minorEastAsia" w:hAnsi="Cambria Math"/>
                  </w:rPr>
                  <m:t>l</m:t>
                </m:r>
              </m:sub>
            </m:sSub>
          </m:den>
        </m:f>
      </m:oMath>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52</w:t>
      </w:r>
    </w:p>
    <w:p w14:paraId="0B0D98D5" w14:textId="77777777" w:rsidR="005B3C0C" w:rsidRPr="005B3C0C" w:rsidRDefault="005B3C0C" w:rsidP="00AC5759">
      <w:pPr>
        <w:spacing w:line="360" w:lineRule="auto"/>
      </w:pPr>
      <m:oMath>
        <m:r>
          <w:rPr>
            <w:rFonts w:ascii="Cambria Math" w:hAnsi="Cambria Math"/>
          </w:rPr>
          <m:t>C</m:t>
        </m:r>
        <m:sSub>
          <m:sSubPr>
            <m:ctrlPr>
              <w:rPr>
                <w:rFonts w:ascii="Cambria Math" w:hAnsi="Cambria Math"/>
                <w:i/>
              </w:rPr>
            </m:ctrlPr>
          </m:sSubPr>
          <m:e>
            <m:bar>
              <m:barPr>
                <m:pos m:val="top"/>
                <m:ctrlPr>
                  <w:rPr>
                    <w:rFonts w:ascii="Cambria Math" w:hAnsi="Cambria Math"/>
                    <w:i/>
                  </w:rPr>
                </m:ctrlPr>
              </m:barPr>
              <m:e>
                <m:r>
                  <w:rPr>
                    <w:rFonts w:ascii="Cambria Math" w:hAnsi="Cambria Math"/>
                  </w:rPr>
                  <m:t>Ct</m:t>
                </m:r>
              </m:e>
            </m:bar>
          </m:e>
          <m:sub>
            <m:r>
              <w:rPr>
                <w:rFonts w:ascii="Cambria Math" w:hAnsi="Cambria Math"/>
              </w:rPr>
              <m:t>kjl</m:t>
            </m:r>
          </m:sub>
        </m:sSub>
        <m:r>
          <w:rPr>
            <w:rFonts w:ascii="Cambria Math" w:hAnsi="Cambria Math"/>
          </w:rPr>
          <m:t xml:space="preserve">= </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sSub>
                  <m:sSubPr>
                    <m:ctrlPr>
                      <w:rPr>
                        <w:rFonts w:ascii="Cambria Math" w:hAnsi="Cambria Math"/>
                        <w:i/>
                      </w:rPr>
                    </m:ctrlPr>
                  </m:sSubPr>
                  <m:e>
                    <m:r>
                      <w:rPr>
                        <w:rFonts w:ascii="Cambria Math" w:hAnsi="Cambria Math"/>
                      </w:rPr>
                      <m:t>E</m:t>
                    </m:r>
                  </m:e>
                  <m:sub>
                    <m:r>
                      <w:rPr>
                        <w:rFonts w:ascii="Cambria Math" w:hAnsi="Cambria Math"/>
                      </w:rPr>
                      <m:t>kjl</m:t>
                    </m:r>
                  </m:sub>
                </m:sSub>
              </m:sub>
            </m:sSub>
          </m:fName>
          <m:e>
            <m:sSub>
              <m:sSubPr>
                <m:ctrlPr>
                  <w:rPr>
                    <w:rFonts w:ascii="Cambria Math" w:hAnsi="Cambria Math"/>
                    <w:i/>
                  </w:rPr>
                </m:ctrlPr>
              </m:sSubPr>
              <m:e>
                <m:r>
                  <w:rPr>
                    <w:rFonts w:ascii="Cambria Math" w:hAnsi="Cambria Math"/>
                  </w:rPr>
                  <m:t>CRQ</m:t>
                </m:r>
              </m:e>
              <m:sub>
                <m:r>
                  <w:rPr>
                    <w:rFonts w:ascii="Cambria Math" w:hAnsi="Cambria Math"/>
                  </w:rPr>
                  <m:t>kjl</m:t>
                </m:r>
              </m:sub>
            </m:sSub>
          </m:e>
        </m:func>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AC5759">
        <w:rPr>
          <w:rFonts w:eastAsiaTheme="minorEastAsia"/>
        </w:rPr>
        <w:t>53</w:t>
      </w:r>
    </w:p>
    <w:p w14:paraId="23ACDD27" w14:textId="77777777" w:rsidR="005B3C0C" w:rsidRPr="005B3C0C" w:rsidRDefault="005B3C0C" w:rsidP="00AC5759">
      <w:pPr>
        <w:spacing w:line="360" w:lineRule="auto"/>
        <w:rPr>
          <w:rFonts w:eastAsiaTheme="minorEastAsia"/>
        </w:rPr>
      </w:pPr>
      <w:r w:rsidRPr="005B3C0C">
        <w:t xml:space="preserve">Step 6. The </w:t>
      </w:r>
      <m:oMath>
        <m:r>
          <w:rPr>
            <w:rFonts w:ascii="Cambria Math" w:hAnsi="Cambria Math"/>
          </w:rPr>
          <m:t>C</m:t>
        </m:r>
        <m:bar>
          <m:barPr>
            <m:pos m:val="top"/>
            <m:ctrlPr>
              <w:rPr>
                <w:rFonts w:ascii="Cambria Math" w:hAnsi="Cambria Math"/>
                <w:i/>
              </w:rPr>
            </m:ctrlPr>
          </m:barPr>
          <m:e>
            <m:r>
              <w:rPr>
                <w:rFonts w:ascii="Cambria Math" w:hAnsi="Cambria Math"/>
              </w:rPr>
              <m:t>Ct</m:t>
            </m:r>
          </m:e>
        </m:bar>
      </m:oMath>
      <w:r w:rsidRPr="005B3C0C">
        <w:rPr>
          <w:rFonts w:eastAsiaTheme="minorEastAsia"/>
        </w:rPr>
        <w:t xml:space="preserve"> values are then used to calculate a calibrator (mean of all samples) (Equation </w:t>
      </w:r>
      <w:r w:rsidR="00AC5759">
        <w:rPr>
          <w:rFonts w:eastAsiaTheme="minorEastAsia"/>
        </w:rPr>
        <w:t>54</w:t>
      </w:r>
      <w:r w:rsidRPr="005B3C0C">
        <w:rPr>
          <w:rFonts w:eastAsiaTheme="minorEastAsia"/>
        </w:rPr>
        <w:t xml:space="preserve">). This calibrator is used to calculate delta-Cq (Equation </w:t>
      </w:r>
      <w:r w:rsidR="00AC5759">
        <w:rPr>
          <w:rFonts w:eastAsiaTheme="minorEastAsia"/>
        </w:rPr>
        <w:t>55</w:t>
      </w:r>
      <w:r w:rsidRPr="005B3C0C">
        <w:rPr>
          <w:rFonts w:eastAsiaTheme="minorEastAsia"/>
        </w:rPr>
        <w:t xml:space="preserve">). Subsequently, this delta-Cq is converted to linear CRQ (Equation </w:t>
      </w:r>
      <w:r w:rsidR="00AC5759">
        <w:rPr>
          <w:rFonts w:eastAsiaTheme="minorEastAsia"/>
        </w:rPr>
        <w:t>56</w:t>
      </w:r>
      <w:r w:rsidRPr="005B3C0C">
        <w:rPr>
          <w:rFonts w:eastAsiaTheme="minorEastAsia"/>
        </w:rPr>
        <w:t xml:space="preserve">) and CRQ SE (Equation </w:t>
      </w:r>
      <w:r w:rsidR="00AC5759">
        <w:rPr>
          <w:rFonts w:eastAsiaTheme="minorEastAsia"/>
        </w:rPr>
        <w:t>57</w:t>
      </w:r>
      <w:r w:rsidRPr="005B3C0C">
        <w:rPr>
          <w:rFonts w:eastAsiaTheme="minorEastAsia"/>
        </w:rPr>
        <w:t xml:space="preserve">) in the same sequence as the IRC RQ values. </w:t>
      </w:r>
    </w:p>
    <w:p w14:paraId="39ACD65E" w14:textId="77777777" w:rsidR="005B3C0C" w:rsidRPr="005B3C0C" w:rsidRDefault="0081741E" w:rsidP="00AC5759">
      <w:pPr>
        <w:spacing w:line="360" w:lineRule="auto"/>
      </w:pPr>
      <m:oMath>
        <m:sSub>
          <m:sSubPr>
            <m:ctrlPr>
              <w:rPr>
                <w:rFonts w:ascii="Cambria Math" w:hAnsi="Cambria Math"/>
                <w:i/>
              </w:rPr>
            </m:ctrlPr>
          </m:sSubPr>
          <m:e>
            <m:r>
              <w:rPr>
                <w:rFonts w:ascii="Cambria Math" w:hAnsi="Cambria Math"/>
              </w:rPr>
              <m:t>C</m:t>
            </m:r>
            <m:bar>
              <m:barPr>
                <m:pos m:val="top"/>
                <m:ctrlPr>
                  <w:rPr>
                    <w:rFonts w:ascii="Cambria Math" w:hAnsi="Cambria Math"/>
                    <w:i/>
                  </w:rPr>
                </m:ctrlPr>
              </m:barPr>
              <m:e>
                <m:r>
                  <w:rPr>
                    <w:rFonts w:ascii="Cambria Math" w:hAnsi="Cambria Math"/>
                  </w:rPr>
                  <m:t>Ct</m:t>
                </m:r>
              </m:e>
            </m:bar>
          </m:e>
          <m:sub>
            <m:r>
              <w:rPr>
                <w:rFonts w:ascii="Cambria Math" w:hAnsi="Cambria Math"/>
              </w:rPr>
              <m:t>cali,j</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s</m:t>
                </m:r>
              </m:sup>
              <m:e>
                <m:r>
                  <w:rPr>
                    <w:rFonts w:ascii="Cambria Math" w:hAnsi="Cambria Math"/>
                  </w:rPr>
                  <m:t>C</m:t>
                </m:r>
                <m:bar>
                  <m:barPr>
                    <m:pos m:val="top"/>
                    <m:ctrlPr>
                      <w:rPr>
                        <w:rFonts w:ascii="Cambria Math" w:hAnsi="Cambria Math"/>
                        <w:i/>
                      </w:rPr>
                    </m:ctrlPr>
                  </m:barPr>
                  <m:e>
                    <m:sSub>
                      <m:sSubPr>
                        <m:ctrlPr>
                          <w:rPr>
                            <w:rFonts w:ascii="Cambria Math" w:hAnsi="Cambria Math"/>
                            <w:i/>
                          </w:rPr>
                        </m:ctrlPr>
                      </m:sSubPr>
                      <m:e>
                        <m:r>
                          <w:rPr>
                            <w:rFonts w:ascii="Cambria Math" w:hAnsi="Cambria Math"/>
                          </w:rPr>
                          <m:t>Cq</m:t>
                        </m:r>
                      </m:e>
                      <m:sub>
                        <m:r>
                          <w:rPr>
                            <w:rFonts w:ascii="Cambria Math" w:hAnsi="Cambria Math"/>
                          </w:rPr>
                          <m:t>kj</m:t>
                        </m:r>
                      </m:sub>
                    </m:sSub>
                  </m:e>
                </m:bar>
              </m:e>
            </m:nary>
          </m:num>
          <m:den>
            <m:r>
              <w:rPr>
                <w:rFonts w:ascii="Cambria Math" w:hAnsi="Cambria Math"/>
              </w:rPr>
              <m:t>s</m:t>
            </m:r>
          </m:den>
        </m:f>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54</w:t>
      </w:r>
    </w:p>
    <w:p w14:paraId="36A8ACA4" w14:textId="77777777" w:rsidR="005B3C0C" w:rsidRPr="005B3C0C" w:rsidRDefault="005B3C0C" w:rsidP="00AC5759">
      <w:pPr>
        <w:spacing w:line="360" w:lineRule="auto"/>
      </w:pPr>
      <m:oMath>
        <m:r>
          <w:rPr>
            <w:rFonts w:ascii="Cambria Math" w:hAnsi="Cambria Math"/>
          </w:rPr>
          <m:t>∆</m:t>
        </m:r>
        <m:sSub>
          <m:sSubPr>
            <m:ctrlPr>
              <w:rPr>
                <w:rFonts w:ascii="Cambria Math" w:hAnsi="Cambria Math"/>
                <w:i/>
              </w:rPr>
            </m:ctrlPr>
          </m:sSubPr>
          <m:e>
            <m:r>
              <w:rPr>
                <w:rFonts w:ascii="Cambria Math" w:hAnsi="Cambria Math"/>
              </w:rPr>
              <m:t>CCt</m:t>
            </m:r>
          </m:e>
          <m:sub>
            <m:r>
              <w:rPr>
                <w:rFonts w:ascii="Cambria Math" w:hAnsi="Cambria Math"/>
              </w:rPr>
              <m:t>kj</m:t>
            </m:r>
          </m:sub>
        </m:sSub>
        <m:r>
          <w:rPr>
            <w:rFonts w:ascii="Cambria Math" w:hAnsi="Cambria Math"/>
          </w:rPr>
          <m:t xml:space="preserve">= </m:t>
        </m:r>
        <m:sSub>
          <m:sSubPr>
            <m:ctrlPr>
              <w:rPr>
                <w:rFonts w:ascii="Cambria Math" w:hAnsi="Cambria Math"/>
                <w:i/>
              </w:rPr>
            </m:ctrlPr>
          </m:sSubPr>
          <m:e>
            <m:r>
              <w:rPr>
                <w:rFonts w:ascii="Cambria Math" w:hAnsi="Cambria Math"/>
              </w:rPr>
              <m:t>C</m:t>
            </m:r>
            <m:bar>
              <m:barPr>
                <m:pos m:val="top"/>
                <m:ctrlPr>
                  <w:rPr>
                    <w:rFonts w:ascii="Cambria Math" w:hAnsi="Cambria Math"/>
                    <w:i/>
                  </w:rPr>
                </m:ctrlPr>
              </m:barPr>
              <m:e>
                <m:r>
                  <w:rPr>
                    <w:rFonts w:ascii="Cambria Math" w:hAnsi="Cambria Math"/>
                  </w:rPr>
                  <m:t>Ct</m:t>
                </m:r>
              </m:e>
            </m:bar>
          </m:e>
          <m:sub>
            <m:r>
              <w:rPr>
                <w:rFonts w:ascii="Cambria Math" w:hAnsi="Cambria Math"/>
              </w:rPr>
              <m:t>cali, j</m:t>
            </m:r>
          </m:sub>
        </m:sSub>
        <m:r>
          <w:rPr>
            <w:rFonts w:ascii="Cambria Math" w:hAnsi="Cambria Math"/>
          </w:rPr>
          <m:t>-C</m:t>
        </m:r>
        <m:sSub>
          <m:sSubPr>
            <m:ctrlPr>
              <w:rPr>
                <w:rFonts w:ascii="Cambria Math" w:hAnsi="Cambria Math"/>
                <w:i/>
              </w:rPr>
            </m:ctrlPr>
          </m:sSubPr>
          <m:e>
            <m:bar>
              <m:barPr>
                <m:pos m:val="top"/>
                <m:ctrlPr>
                  <w:rPr>
                    <w:rFonts w:ascii="Cambria Math" w:hAnsi="Cambria Math"/>
                    <w:i/>
                  </w:rPr>
                </m:ctrlPr>
              </m:barPr>
              <m:e>
                <m:r>
                  <w:rPr>
                    <w:rFonts w:ascii="Cambria Math" w:hAnsi="Cambria Math"/>
                  </w:rPr>
                  <m:t>Ct</m:t>
                </m:r>
              </m:e>
            </m:bar>
          </m:e>
          <m:sub>
            <m:r>
              <w:rPr>
                <w:rFonts w:ascii="Cambria Math" w:hAnsi="Cambria Math"/>
              </w:rPr>
              <m:t>kj</m:t>
            </m:r>
          </m:sub>
        </m:sSub>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AC5759">
        <w:rPr>
          <w:rFonts w:eastAsiaTheme="minorEastAsia"/>
        </w:rPr>
        <w:t>55</w:t>
      </w:r>
    </w:p>
    <w:p w14:paraId="7FF3D6E8" w14:textId="77777777" w:rsidR="005B3C0C" w:rsidRPr="005B3C0C" w:rsidRDefault="0081741E" w:rsidP="00AC5759">
      <w:pPr>
        <w:spacing w:line="360" w:lineRule="auto"/>
      </w:pPr>
      <m:oMath>
        <m:sSub>
          <m:sSubPr>
            <m:ctrlPr>
              <w:rPr>
                <w:rFonts w:ascii="Cambria Math" w:hAnsi="Cambria Math"/>
                <w:i/>
              </w:rPr>
            </m:ctrlPr>
          </m:sSubPr>
          <m:e>
            <m:r>
              <w:rPr>
                <w:rFonts w:ascii="Cambria Math" w:hAnsi="Cambria Math"/>
              </w:rPr>
              <m:t>CRQ</m:t>
            </m:r>
          </m:e>
          <m:sub>
            <m:r>
              <w:rPr>
                <w:rFonts w:ascii="Cambria Math" w:hAnsi="Cambria Math"/>
              </w:rPr>
              <m:t>kj</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kj</m:t>
                </m:r>
              </m:sub>
            </m:sSub>
          </m:e>
          <m:sup>
            <m:r>
              <w:rPr>
                <w:rFonts w:ascii="Cambria Math" w:hAnsi="Cambria Math"/>
              </w:rPr>
              <m:t>∆CCt</m:t>
            </m:r>
          </m:sup>
        </m:sSup>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56</w:t>
      </w:r>
    </w:p>
    <w:p w14:paraId="48887F7C" w14:textId="77777777" w:rsidR="005B3C0C" w:rsidRPr="005B3C0C" w:rsidRDefault="005B3C0C" w:rsidP="00AC5759">
      <w:pPr>
        <w:spacing w:line="360" w:lineRule="auto"/>
      </w:pPr>
      <m:oMath>
        <m:r>
          <w:rPr>
            <w:rFonts w:ascii="Cambria Math" w:eastAsiaTheme="minorEastAsia" w:hAnsi="Cambria Math"/>
          </w:rPr>
          <m:t>S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RQ</m:t>
                </m:r>
              </m:e>
              <m:sub>
                <m:r>
                  <w:rPr>
                    <w:rFonts w:ascii="Cambria Math" w:eastAsiaTheme="minorEastAsia" w:hAnsi="Cambria Math"/>
                  </w:rPr>
                  <m:t>kj</m:t>
                </m:r>
              </m:sub>
            </m:sSub>
          </m:e>
        </m: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CRQ</m:t>
                    </m:r>
                  </m:e>
                  <m:sub>
                    <m:r>
                      <w:rPr>
                        <w:rFonts w:ascii="Cambria Math" w:eastAsiaTheme="minorEastAsia" w:hAnsi="Cambria Math"/>
                      </w:rPr>
                      <m:t>kj</m:t>
                    </m:r>
                  </m:sub>
                </m:sSub>
              </m:e>
              <m:sup>
                <m:r>
                  <w:rPr>
                    <w:rFonts w:ascii="Cambria Math" w:eastAsiaTheme="minorEastAsia" w:hAnsi="Cambria Math"/>
                  </w:rPr>
                  <m:t>2</m:t>
                </m:r>
              </m:sup>
            </m:sSup>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C</m:t>
                            </m:r>
                            <m:sSub>
                              <m:sSubPr>
                                <m:ctrlPr>
                                  <w:rPr>
                                    <w:rFonts w:ascii="Cambria Math" w:hAnsi="Cambria Math"/>
                                    <w:i/>
                                  </w:rPr>
                                </m:ctrlPr>
                              </m:sSubPr>
                              <m:e>
                                <m:r>
                                  <w:rPr>
                                    <w:rFonts w:ascii="Cambria Math" w:hAnsi="Cambria Math"/>
                                  </w:rPr>
                                  <m:t>Ct</m:t>
                                </m:r>
                              </m:e>
                              <m:sub>
                                <m:r>
                                  <w:rPr>
                                    <w:rFonts w:ascii="Cambria Math" w:hAnsi="Cambria Math"/>
                                  </w:rPr>
                                  <m:t>lkj</m:t>
                                </m:r>
                              </m:sub>
                            </m:sSub>
                            <m:r>
                              <w:rPr>
                                <w:rFonts w:ascii="Cambria Math" w:hAnsi="Cambria Math"/>
                              </w:rPr>
                              <m:t xml:space="preserve"> × SE </m:t>
                            </m:r>
                            <m:d>
                              <m:dPr>
                                <m:ctrlPr>
                                  <w:rPr>
                                    <w:rFonts w:ascii="Cambria Math" w:hAnsi="Cambria Math"/>
                                    <w:i/>
                                  </w:rPr>
                                </m:ctrlPr>
                              </m:dPr>
                              <m:e>
                                <m:r>
                                  <w:rPr>
                                    <w:rFonts w:ascii="Cambria Math" w:hAnsi="Cambria Math"/>
                                  </w:rPr>
                                  <m:t>E</m:t>
                                </m:r>
                              </m:e>
                            </m:d>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kj</m:t>
                                </m:r>
                              </m:sub>
                            </m:sSub>
                          </m:den>
                        </m:f>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j</m:t>
                                    </m:r>
                                  </m:sub>
                                </m:sSub>
                              </m:e>
                            </m:d>
                            <m:r>
                              <w:rPr>
                                <w:rFonts w:ascii="Cambria Math" w:hAnsi="Cambria Math"/>
                              </w:rPr>
                              <m:t>×SE</m:t>
                            </m:r>
                            <m:d>
                              <m:dPr>
                                <m:ctrlPr>
                                  <w:rPr>
                                    <w:rFonts w:ascii="Cambria Math" w:hAnsi="Cambria Math"/>
                                    <w:i/>
                                  </w:rPr>
                                </m:ctrlPr>
                              </m:dPr>
                              <m:e>
                                <m:r>
                                  <w:rPr>
                                    <w:rFonts w:ascii="Cambria Math" w:hAnsi="Cambria Math"/>
                                  </w:rPr>
                                  <m:t>C</m:t>
                                </m:r>
                                <m:sSub>
                                  <m:sSubPr>
                                    <m:ctrlPr>
                                      <w:rPr>
                                        <w:rFonts w:ascii="Cambria Math" w:hAnsi="Cambria Math"/>
                                        <w:i/>
                                      </w:rPr>
                                    </m:ctrlPr>
                                  </m:sSubPr>
                                  <m:e>
                                    <m:bar>
                                      <m:barPr>
                                        <m:pos m:val="top"/>
                                        <m:ctrlPr>
                                          <w:rPr>
                                            <w:rFonts w:ascii="Cambria Math" w:hAnsi="Cambria Math"/>
                                            <w:i/>
                                          </w:rPr>
                                        </m:ctrlPr>
                                      </m:barPr>
                                      <m:e>
                                        <m:r>
                                          <w:rPr>
                                            <w:rFonts w:ascii="Cambria Math" w:hAnsi="Cambria Math"/>
                                          </w:rPr>
                                          <m:t>Ct</m:t>
                                        </m:r>
                                      </m:e>
                                    </m:bar>
                                  </m:e>
                                  <m:sub>
                                    <m:r>
                                      <w:rPr>
                                        <w:rFonts w:ascii="Cambria Math" w:hAnsi="Cambria Math"/>
                                      </w:rPr>
                                      <m:t>kj</m:t>
                                    </m:r>
                                  </m:sub>
                                </m:sSub>
                              </m:e>
                            </m:d>
                          </m:e>
                        </m:func>
                      </m:e>
                    </m:d>
                  </m:e>
                  <m:sup>
                    <m:r>
                      <w:rPr>
                        <w:rFonts w:ascii="Cambria Math" w:eastAsiaTheme="minorEastAsia" w:hAnsi="Cambria Math"/>
                      </w:rPr>
                      <m:t>2</m:t>
                    </m:r>
                  </m:sup>
                </m:sSup>
              </m:e>
            </m:d>
          </m:e>
        </m:rad>
      </m:oMath>
      <w:r w:rsidRPr="005B3C0C">
        <w:rPr>
          <w:rFonts w:eastAsiaTheme="minorEastAsia"/>
        </w:rPr>
        <w:tab/>
        <w:t xml:space="preserve"> Equation </w:t>
      </w:r>
      <w:r w:rsidR="00AC5759">
        <w:rPr>
          <w:rFonts w:eastAsiaTheme="minorEastAsia"/>
        </w:rPr>
        <w:t>57</w:t>
      </w:r>
    </w:p>
    <w:p w14:paraId="378FA5F8" w14:textId="77777777" w:rsidR="005B3C0C" w:rsidRPr="005B3C0C" w:rsidRDefault="005B3C0C" w:rsidP="00AC5759">
      <w:pPr>
        <w:tabs>
          <w:tab w:val="left" w:pos="2188"/>
        </w:tabs>
        <w:spacing w:line="360" w:lineRule="auto"/>
      </w:pPr>
      <w:r w:rsidRPr="005B3C0C">
        <w:t xml:space="preserve">Step 7. The next step of normalisation corrects for initial RNA concentration variability using the gene expression of a stably expressed reference gene (i.e. changes in reference </w:t>
      </w:r>
      <w:r w:rsidRPr="005B3C0C">
        <w:lastRenderedPageBreak/>
        <w:t xml:space="preserve">gene expression is due to initial RNA concentration). First the normalisation factor (NF) is calculated from the geometric mean of reference gene CRQ for each sample Equation </w:t>
      </w:r>
      <w:r w:rsidR="00AC5759">
        <w:t>58</w:t>
      </w:r>
      <w:r w:rsidRPr="005B3C0C">
        <w:t xml:space="preserve">. The standard error of this factor is calculated using Equation </w:t>
      </w:r>
      <w:r w:rsidR="00AC5759">
        <w:t>59</w:t>
      </w:r>
      <w:r w:rsidRPr="005B3C0C">
        <w:t xml:space="preserve">. </w:t>
      </w:r>
    </w:p>
    <w:p w14:paraId="1CDEE07B" w14:textId="77777777" w:rsidR="005B3C0C" w:rsidRPr="005B3C0C" w:rsidRDefault="0081741E" w:rsidP="00AC5759">
      <w:pPr>
        <w:tabs>
          <w:tab w:val="left" w:pos="2188"/>
        </w:tabs>
        <w:spacing w:line="36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NF</m:t>
            </m:r>
          </m:e>
          <m:sub>
            <m:r>
              <w:rPr>
                <w:rFonts w:ascii="Cambria Math" w:eastAsiaTheme="minorEastAsia" w:hAnsi="Cambria Math"/>
              </w:rPr>
              <m:t>k</m:t>
            </m:r>
          </m:sub>
        </m:sSub>
        <m:r>
          <w:rPr>
            <w:rFonts w:ascii="Cambria Math" w:eastAsiaTheme="minorEastAsia" w:hAnsi="Cambria Math"/>
          </w:rPr>
          <m:t xml:space="preserve">= </m:t>
        </m:r>
        <m:rad>
          <m:radPr>
            <m:ctrlPr>
              <w:rPr>
                <w:rFonts w:ascii="Cambria Math" w:eastAsiaTheme="minorEastAsia" w:hAnsi="Cambria Math"/>
                <w:i/>
              </w:rPr>
            </m:ctrlPr>
          </m:radPr>
          <m:deg>
            <m:r>
              <w:rPr>
                <w:rFonts w:ascii="Cambria Math" w:eastAsiaTheme="minorEastAsia" w:hAnsi="Cambria Math"/>
              </w:rPr>
              <m:t>f</m:t>
            </m:r>
          </m:deg>
          <m:e>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f</m:t>
                </m:r>
              </m:sup>
              <m:e>
                <m:sSub>
                  <m:sSubPr>
                    <m:ctrlPr>
                      <w:rPr>
                        <w:rFonts w:ascii="Cambria Math" w:eastAsiaTheme="minorEastAsia" w:hAnsi="Cambria Math"/>
                        <w:i/>
                      </w:rPr>
                    </m:ctrlPr>
                  </m:sSubPr>
                  <m:e>
                    <m:r>
                      <w:rPr>
                        <w:rFonts w:ascii="Cambria Math" w:eastAsiaTheme="minorEastAsia" w:hAnsi="Cambria Math"/>
                      </w:rPr>
                      <m:t>CRQ</m:t>
                    </m:r>
                  </m:e>
                  <m:sub>
                    <m:r>
                      <w:rPr>
                        <w:rFonts w:ascii="Cambria Math" w:eastAsiaTheme="minorEastAsia" w:hAnsi="Cambria Math"/>
                      </w:rPr>
                      <m:t>kp</m:t>
                    </m:r>
                  </m:sub>
                </m:sSub>
              </m:e>
            </m:nary>
          </m:e>
        </m:rad>
      </m:oMath>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58</w:t>
      </w:r>
    </w:p>
    <w:p w14:paraId="2D5689CE" w14:textId="77777777" w:rsidR="005B3C0C" w:rsidRPr="005B3C0C" w:rsidRDefault="005B3C0C" w:rsidP="00AC5759">
      <w:pPr>
        <w:tabs>
          <w:tab w:val="left" w:pos="2188"/>
        </w:tabs>
        <w:spacing w:line="360" w:lineRule="auto"/>
        <w:rPr>
          <w:rFonts w:eastAsiaTheme="minorEastAsia"/>
        </w:rPr>
      </w:pPr>
      <m:oMath>
        <m:r>
          <w:rPr>
            <w:rFonts w:ascii="Cambria Math" w:eastAsiaTheme="minorEastAsia" w:hAnsi="Cambria Math"/>
          </w:rPr>
          <m:t>S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F</m:t>
                </m:r>
              </m:e>
              <m:sub>
                <m:r>
                  <w:rPr>
                    <w:rFonts w:ascii="Cambria Math" w:eastAsiaTheme="minorEastAsia" w:hAnsi="Cambria Math"/>
                  </w:rPr>
                  <m:t>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F</m:t>
            </m:r>
          </m:e>
          <m:sub>
            <m:r>
              <w:rPr>
                <w:rFonts w:ascii="Cambria Math" w:eastAsiaTheme="minorEastAsia" w:hAnsi="Cambria Math"/>
              </w:rPr>
              <m:t>k</m:t>
            </m:r>
          </m:sub>
        </m:sSub>
        <m:r>
          <w:rPr>
            <w:rFonts w:ascii="Cambria Math" w:eastAsiaTheme="minorEastAsia" w:hAnsi="Cambria Math"/>
          </w:rPr>
          <m:t xml:space="preserve"> </m:t>
        </m:r>
        <m:rad>
          <m:radPr>
            <m:ctrlPr>
              <w:rPr>
                <w:rFonts w:ascii="Cambria Math" w:eastAsiaTheme="minorEastAsia" w:hAnsi="Cambria Math"/>
                <w:i/>
              </w:rPr>
            </m:ctrlPr>
          </m:radPr>
          <m:deg>
            <m:r>
              <w:rPr>
                <w:rFonts w:ascii="Cambria Math" w:eastAsiaTheme="minorEastAsia" w:hAnsi="Cambria Math"/>
              </w:rPr>
              <m:t>f</m:t>
            </m:r>
          </m:deg>
          <m:e>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f</m:t>
                </m:r>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RQ</m:t>
                                    </m:r>
                                  </m:e>
                                  <m:sub>
                                    <m:r>
                                      <w:rPr>
                                        <w:rFonts w:ascii="Cambria Math" w:eastAsiaTheme="minorEastAsia" w:hAnsi="Cambria Math"/>
                                      </w:rPr>
                                      <m:t>kp</m:t>
                                    </m:r>
                                  </m:sub>
                                </m:sSub>
                              </m:e>
                            </m:d>
                          </m:num>
                          <m:den>
                            <m:r>
                              <w:rPr>
                                <w:rFonts w:ascii="Cambria Math" w:eastAsiaTheme="minorEastAsia" w:hAnsi="Cambria Math"/>
                              </w:rPr>
                              <m:t>f ×</m:t>
                            </m:r>
                            <m:sSub>
                              <m:sSubPr>
                                <m:ctrlPr>
                                  <w:rPr>
                                    <w:rFonts w:ascii="Cambria Math" w:eastAsiaTheme="minorEastAsia" w:hAnsi="Cambria Math"/>
                                    <w:i/>
                                  </w:rPr>
                                </m:ctrlPr>
                              </m:sSubPr>
                              <m:e>
                                <m:r>
                                  <w:rPr>
                                    <w:rFonts w:ascii="Cambria Math" w:eastAsiaTheme="minorEastAsia" w:hAnsi="Cambria Math"/>
                                  </w:rPr>
                                  <m:t>CRQ</m:t>
                                </m:r>
                              </m:e>
                              <m:sub>
                                <m:r>
                                  <w:rPr>
                                    <w:rFonts w:ascii="Cambria Math" w:eastAsiaTheme="minorEastAsia" w:hAnsi="Cambria Math"/>
                                  </w:rPr>
                                  <m:t>kp</m:t>
                                </m:r>
                              </m:sub>
                            </m:sSub>
                          </m:den>
                        </m:f>
                      </m:e>
                    </m:d>
                  </m:e>
                  <m:sup>
                    <m:r>
                      <w:rPr>
                        <w:rFonts w:ascii="Cambria Math" w:eastAsiaTheme="minorEastAsia" w:hAnsi="Cambria Math"/>
                      </w:rPr>
                      <m:t>2</m:t>
                    </m:r>
                  </m:sup>
                </m:sSup>
              </m:e>
            </m:nary>
          </m:e>
        </m:rad>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AC5759">
        <w:rPr>
          <w:rFonts w:eastAsiaTheme="minorEastAsia"/>
        </w:rPr>
        <w:t>59</w:t>
      </w:r>
    </w:p>
    <w:p w14:paraId="6BF1635F" w14:textId="77777777" w:rsidR="005B3C0C" w:rsidRPr="005B3C0C" w:rsidRDefault="005B3C0C" w:rsidP="00AC5759">
      <w:pPr>
        <w:tabs>
          <w:tab w:val="left" w:pos="2188"/>
        </w:tabs>
        <w:spacing w:line="360" w:lineRule="auto"/>
      </w:pPr>
      <w:r w:rsidRPr="005B3C0C">
        <w:t xml:space="preserve">Step 8. The NF is then used to normalise sample CRQ values to NCRQ values in order to correct for initial RNA concentration variability (Equation </w:t>
      </w:r>
      <w:r w:rsidR="00AC5759">
        <w:t>60</w:t>
      </w:r>
      <w:r w:rsidRPr="005B3C0C">
        <w:t xml:space="preserve">). All elements of NCRQ components standard error are propagated using Equation </w:t>
      </w:r>
      <w:r w:rsidR="00AC5759">
        <w:t>61</w:t>
      </w:r>
      <w:r w:rsidRPr="005B3C0C">
        <w:t>.</w:t>
      </w:r>
    </w:p>
    <w:p w14:paraId="267E34EA" w14:textId="77777777" w:rsidR="005B3C0C" w:rsidRPr="005B3C0C" w:rsidRDefault="0081741E" w:rsidP="00AC5759">
      <w:pPr>
        <w:tabs>
          <w:tab w:val="left" w:pos="2188"/>
        </w:tabs>
        <w:spacing w:line="360" w:lineRule="auto"/>
      </w:pPr>
      <m:oMath>
        <m:sSub>
          <m:sSubPr>
            <m:ctrlPr>
              <w:rPr>
                <w:rFonts w:ascii="Cambria Math" w:hAnsi="Cambria Math"/>
                <w:i/>
              </w:rPr>
            </m:ctrlPr>
          </m:sSubPr>
          <m:e>
            <m:r>
              <w:rPr>
                <w:rFonts w:ascii="Cambria Math" w:hAnsi="Cambria Math"/>
              </w:rPr>
              <m:t>NCRQ</m:t>
            </m:r>
          </m:e>
          <m:sub>
            <m:r>
              <w:rPr>
                <w:rFonts w:ascii="Cambria Math" w:hAnsi="Cambria Math"/>
              </w:rPr>
              <m:t>k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RQ</m:t>
                </m:r>
              </m:e>
              <m:sub>
                <m:r>
                  <w:rPr>
                    <w:rFonts w:ascii="Cambria Math" w:hAnsi="Cambria Math"/>
                  </w:rPr>
                  <m:t>kj</m:t>
                </m:r>
              </m:sub>
            </m:sSub>
          </m:num>
          <m:den>
            <m:sSub>
              <m:sSubPr>
                <m:ctrlPr>
                  <w:rPr>
                    <w:rFonts w:ascii="Cambria Math" w:eastAsiaTheme="minorEastAsia" w:hAnsi="Cambria Math"/>
                    <w:i/>
                  </w:rPr>
                </m:ctrlPr>
              </m:sSubPr>
              <m:e>
                <m:r>
                  <w:rPr>
                    <w:rFonts w:ascii="Cambria Math" w:eastAsiaTheme="minorEastAsia" w:hAnsi="Cambria Math"/>
                  </w:rPr>
                  <m:t>NF</m:t>
                </m:r>
              </m:e>
              <m:sub>
                <m:r>
                  <w:rPr>
                    <w:rFonts w:ascii="Cambria Math" w:eastAsiaTheme="minorEastAsia" w:hAnsi="Cambria Math"/>
                  </w:rPr>
                  <m:t>k</m:t>
                </m:r>
              </m:sub>
            </m:sSub>
          </m:den>
        </m:f>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60</w:t>
      </w:r>
    </w:p>
    <w:p w14:paraId="52C0C328" w14:textId="77777777" w:rsidR="005B3C0C" w:rsidRPr="005B3C0C" w:rsidRDefault="005B3C0C" w:rsidP="00AC5759">
      <w:pPr>
        <w:tabs>
          <w:tab w:val="left" w:pos="2188"/>
        </w:tabs>
        <w:spacing w:line="360" w:lineRule="auto"/>
      </w:pPr>
      <m:oMath>
        <m:r>
          <w:rPr>
            <w:rFonts w:ascii="Cambria Math" w:eastAsiaTheme="minorEastAsia" w:hAnsi="Cambria Math"/>
          </w:rPr>
          <m:t>SE</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NCRQ</m:t>
                </m:r>
              </m:e>
              <m:sub>
                <m:r>
                  <w:rPr>
                    <w:rFonts w:ascii="Cambria Math" w:hAnsi="Cambria Math"/>
                  </w:rPr>
                  <m:t>kjl</m:t>
                </m:r>
              </m:sub>
            </m:sSub>
          </m:e>
        </m:d>
        <m:r>
          <w:rPr>
            <w:rFonts w:ascii="Cambria Math" w:eastAsiaTheme="minorEastAsia" w:hAnsi="Cambria Math"/>
          </w:rPr>
          <m:t>=</m:t>
        </m:r>
        <m:sSub>
          <m:sSubPr>
            <m:ctrlPr>
              <w:rPr>
                <w:rFonts w:ascii="Cambria Math" w:hAnsi="Cambria Math"/>
                <w:i/>
              </w:rPr>
            </m:ctrlPr>
          </m:sSubPr>
          <m:e>
            <m:r>
              <w:rPr>
                <w:rFonts w:ascii="Cambria Math" w:hAnsi="Cambria Math"/>
              </w:rPr>
              <m:t>NCRQ</m:t>
            </m:r>
          </m:e>
          <m:sub>
            <m:r>
              <w:rPr>
                <w:rFonts w:ascii="Cambria Math" w:hAnsi="Cambria Math"/>
              </w:rPr>
              <m:t>kj</m:t>
            </m:r>
          </m:sub>
        </m:sSub>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RQ</m:t>
                                </m:r>
                              </m:e>
                              <m:sub>
                                <m:r>
                                  <w:rPr>
                                    <w:rFonts w:ascii="Cambria Math" w:eastAsiaTheme="minorEastAsia" w:hAnsi="Cambria Math"/>
                                  </w:rPr>
                                  <m:t>kj</m:t>
                                </m:r>
                              </m:sub>
                            </m:sSub>
                          </m:e>
                        </m:d>
                      </m:num>
                      <m:den>
                        <m:sSub>
                          <m:sSubPr>
                            <m:ctrlPr>
                              <w:rPr>
                                <w:rFonts w:ascii="Cambria Math" w:eastAsiaTheme="minorEastAsia" w:hAnsi="Cambria Math"/>
                                <w:i/>
                              </w:rPr>
                            </m:ctrlPr>
                          </m:sSubPr>
                          <m:e>
                            <m:r>
                              <w:rPr>
                                <w:rFonts w:ascii="Cambria Math" w:eastAsiaTheme="minorEastAsia" w:hAnsi="Cambria Math"/>
                              </w:rPr>
                              <m:t>CRQ</m:t>
                            </m:r>
                          </m:e>
                          <m:sub>
                            <m:r>
                              <w:rPr>
                                <w:rFonts w:ascii="Cambria Math" w:eastAsiaTheme="minorEastAsia" w:hAnsi="Cambria Math"/>
                              </w:rPr>
                              <m:t>kj</m:t>
                            </m:r>
                          </m:sub>
                        </m:sSub>
                      </m:den>
                    </m:f>
                  </m:e>
                </m:d>
              </m:e>
              <m:sup>
                <m:r>
                  <w:rPr>
                    <w:rFonts w:ascii="Cambria Math" w:eastAsiaTheme="minorEastAsia" w:hAnsi="Cambria Math"/>
                  </w:rPr>
                  <m:t>2</m:t>
                </m:r>
              </m:sup>
            </m:s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F</m:t>
                                </m:r>
                              </m:e>
                              <m:sub>
                                <m:r>
                                  <w:rPr>
                                    <w:rFonts w:ascii="Cambria Math" w:eastAsiaTheme="minorEastAsia" w:hAnsi="Cambria Math"/>
                                  </w:rPr>
                                  <m:t>k</m:t>
                                </m:r>
                              </m:sub>
                            </m:sSub>
                          </m:e>
                        </m:d>
                      </m:num>
                      <m:den>
                        <m:sSub>
                          <m:sSubPr>
                            <m:ctrlPr>
                              <w:rPr>
                                <w:rFonts w:ascii="Cambria Math" w:eastAsiaTheme="minorEastAsia" w:hAnsi="Cambria Math"/>
                                <w:i/>
                              </w:rPr>
                            </m:ctrlPr>
                          </m:sSubPr>
                          <m:e>
                            <m:r>
                              <w:rPr>
                                <w:rFonts w:ascii="Cambria Math" w:eastAsiaTheme="minorEastAsia" w:hAnsi="Cambria Math"/>
                              </w:rPr>
                              <m:t>NF</m:t>
                            </m:r>
                          </m:e>
                          <m:sub>
                            <m:r>
                              <w:rPr>
                                <w:rFonts w:ascii="Cambria Math" w:eastAsiaTheme="minorEastAsia" w:hAnsi="Cambria Math"/>
                              </w:rPr>
                              <m:t>k</m:t>
                            </m:r>
                          </m:sub>
                        </m:sSub>
                      </m:den>
                    </m:f>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F</m:t>
                                </m:r>
                              </m:e>
                              <m:sub>
                                <m:r>
                                  <w:rPr>
                                    <w:rFonts w:ascii="Cambria Math" w:eastAsiaTheme="minorEastAsia" w:hAnsi="Cambria Math"/>
                                  </w:rPr>
                                  <m:t>l</m:t>
                                </m:r>
                              </m:sub>
                            </m:sSub>
                          </m:e>
                        </m:d>
                      </m:num>
                      <m:den>
                        <m:sSub>
                          <m:sSubPr>
                            <m:ctrlPr>
                              <w:rPr>
                                <w:rFonts w:ascii="Cambria Math" w:eastAsiaTheme="minorEastAsia" w:hAnsi="Cambria Math"/>
                                <w:i/>
                              </w:rPr>
                            </m:ctrlPr>
                          </m:sSubPr>
                          <m:e>
                            <m:r>
                              <w:rPr>
                                <w:rFonts w:ascii="Cambria Math" w:eastAsiaTheme="minorEastAsia" w:hAnsi="Cambria Math"/>
                              </w:rPr>
                              <m:t>CF</m:t>
                            </m:r>
                          </m:e>
                          <m:sub>
                            <m:r>
                              <w:rPr>
                                <w:rFonts w:ascii="Cambria Math" w:eastAsiaTheme="minorEastAsia" w:hAnsi="Cambria Math"/>
                              </w:rPr>
                              <m:t>l</m:t>
                            </m:r>
                          </m:sub>
                        </m:sSub>
                      </m:den>
                    </m:f>
                  </m:e>
                </m:d>
              </m:e>
              <m:sup>
                <m:r>
                  <w:rPr>
                    <w:rFonts w:ascii="Cambria Math" w:eastAsiaTheme="minorEastAsia" w:hAnsi="Cambria Math"/>
                  </w:rPr>
                  <m:t>2</m:t>
                </m:r>
              </m:sup>
            </m:sSup>
          </m:e>
        </m:rad>
      </m:oMath>
      <w:r w:rsidRPr="005B3C0C">
        <w:rPr>
          <w:rFonts w:eastAsiaTheme="minorEastAsia"/>
        </w:rPr>
        <w:t xml:space="preserve"> </w:t>
      </w:r>
      <w:r w:rsidRPr="005B3C0C">
        <w:rPr>
          <w:rFonts w:eastAsiaTheme="minorEastAsia"/>
        </w:rPr>
        <w:tab/>
        <w:t xml:space="preserve">Equation </w:t>
      </w:r>
      <w:r w:rsidR="00AC5759">
        <w:rPr>
          <w:rFonts w:eastAsiaTheme="minorEastAsia"/>
        </w:rPr>
        <w:t>61</w:t>
      </w:r>
    </w:p>
    <w:p w14:paraId="480BC0AE" w14:textId="77777777" w:rsidR="005B3C0C" w:rsidRPr="005B3C0C" w:rsidRDefault="005B3C0C" w:rsidP="00AC5759">
      <w:pPr>
        <w:tabs>
          <w:tab w:val="left" w:pos="2188"/>
        </w:tabs>
        <w:spacing w:line="360" w:lineRule="auto"/>
        <w:rPr>
          <w:rFonts w:eastAsiaTheme="minorEastAsia"/>
        </w:rPr>
      </w:pPr>
      <w:r w:rsidRPr="005B3C0C">
        <w:t xml:space="preserve">Step 9. </w:t>
      </w:r>
      <w:r w:rsidR="00E827BE" w:rsidRPr="005B3C0C">
        <w:t>Finally,</w:t>
      </w:r>
      <w:r w:rsidRPr="005B3C0C">
        <w:t xml:space="preserve"> to average biological repeats of each sample, the arithmetic</w:t>
      </w:r>
      <w:r w:rsidRPr="005B3C0C">
        <w:rPr>
          <w:rFonts w:eastAsiaTheme="minorEastAsia"/>
        </w:rPr>
        <w:t xml:space="preserve"> mean was calculated from log transformed values and then back-transformed (Equation </w:t>
      </w:r>
      <w:r w:rsidR="00AC5759">
        <w:rPr>
          <w:rFonts w:eastAsiaTheme="minorEastAsia"/>
        </w:rPr>
        <w:t>62</w:t>
      </w:r>
      <w:r w:rsidRPr="005B3C0C">
        <w:rPr>
          <w:rFonts w:eastAsiaTheme="minorEastAsia"/>
        </w:rPr>
        <w:t xml:space="preserve">). The standard error for the </w:t>
      </w:r>
      <w:r w:rsidRPr="005B3C0C">
        <w:t>arithmetic</w:t>
      </w:r>
      <w:r w:rsidRPr="005B3C0C">
        <w:rPr>
          <w:rFonts w:eastAsiaTheme="minorEastAsia"/>
        </w:rPr>
        <w:t xml:space="preserve"> mean of the NCRQ values is calculated (Equation </w:t>
      </w:r>
      <w:r w:rsidR="00AC5759">
        <w:rPr>
          <w:rFonts w:eastAsiaTheme="minorEastAsia"/>
        </w:rPr>
        <w:t>63</w:t>
      </w:r>
      <w:r w:rsidRPr="005B3C0C">
        <w:rPr>
          <w:rFonts w:eastAsiaTheme="minorEastAsia"/>
        </w:rPr>
        <w:t xml:space="preserve">). Secondly, the error of each NCRQ is propagated (Equation </w:t>
      </w:r>
      <w:r w:rsidR="00AC5759">
        <w:rPr>
          <w:rFonts w:eastAsiaTheme="minorEastAsia"/>
        </w:rPr>
        <w:t>64</w:t>
      </w:r>
      <w:r w:rsidRPr="005B3C0C">
        <w:rPr>
          <w:rFonts w:eastAsiaTheme="minorEastAsia"/>
        </w:rPr>
        <w:t xml:space="preserve">). Finally, these two errors are propagated (Equation </w:t>
      </w:r>
      <w:r w:rsidR="00AC5759">
        <w:rPr>
          <w:rFonts w:eastAsiaTheme="minorEastAsia"/>
        </w:rPr>
        <w:t>65</w:t>
      </w:r>
      <w:r w:rsidRPr="005B3C0C">
        <w:rPr>
          <w:rFonts w:eastAsiaTheme="minorEastAsia"/>
        </w:rPr>
        <w:t>).</w:t>
      </w:r>
    </w:p>
    <w:p w14:paraId="05EBA350" w14:textId="77777777" w:rsidR="005B3C0C" w:rsidRPr="005B3C0C" w:rsidRDefault="0081741E" w:rsidP="00AC5759">
      <w:pPr>
        <w:tabs>
          <w:tab w:val="left" w:pos="2188"/>
        </w:tabs>
        <w:spacing w:line="360" w:lineRule="auto"/>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NCRQ</m:t>
                </m:r>
              </m:e>
            </m:bar>
          </m:e>
          <m:sub>
            <m:r>
              <w:rPr>
                <w:rFonts w:ascii="Cambria Math" w:hAnsi="Cambria Math"/>
              </w:rPr>
              <m:t>jv</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b</m:t>
                    </m:r>
                  </m:sup>
                  <m:e>
                    <m:sSub>
                      <m:sSubPr>
                        <m:ctrlPr>
                          <w:rPr>
                            <w:rFonts w:ascii="Cambria Math" w:eastAsiaTheme="minorEastAsia" w:hAnsi="Cambria Math"/>
                            <w:i/>
                          </w:rPr>
                        </m:ctrlPr>
                      </m:sSubPr>
                      <m:e>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N</m:t>
                            </m:r>
                            <m:r>
                              <w:rPr>
                                <w:rFonts w:ascii="Cambria Math" w:eastAsiaTheme="minorEastAsia" w:hAnsi="Cambria Math"/>
                              </w:rPr>
                              <m:t>CRQ</m:t>
                            </m:r>
                          </m:e>
                        </m:func>
                      </m:e>
                      <m:sub>
                        <m:r>
                          <w:rPr>
                            <w:rFonts w:ascii="Cambria Math" w:eastAsiaTheme="minorEastAsia" w:hAnsi="Cambria Math"/>
                          </w:rPr>
                          <m:t>kjv</m:t>
                        </m:r>
                      </m:sub>
                    </m:sSub>
                  </m:e>
                </m:nary>
              </m:num>
              <m:den>
                <m:r>
                  <w:rPr>
                    <w:rFonts w:ascii="Cambria Math" w:eastAsiaTheme="minorEastAsia" w:hAnsi="Cambria Math"/>
                  </w:rPr>
                  <m:t>b</m:t>
                </m:r>
              </m:den>
            </m:f>
          </m:sup>
        </m:sSup>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r>
      <w:r w:rsidR="005B3C0C" w:rsidRPr="005B3C0C">
        <w:rPr>
          <w:rFonts w:eastAsiaTheme="minorEastAsia"/>
        </w:rPr>
        <w:tab/>
        <w:t xml:space="preserve">Equation </w:t>
      </w:r>
      <w:r w:rsidR="00AC5759">
        <w:rPr>
          <w:rFonts w:eastAsiaTheme="minorEastAsia"/>
        </w:rPr>
        <w:t>62</w:t>
      </w:r>
    </w:p>
    <w:p w14:paraId="3BE4EE35" w14:textId="77777777" w:rsidR="005B3C0C" w:rsidRPr="005B3C0C" w:rsidRDefault="0081741E" w:rsidP="00AC5759">
      <w:pPr>
        <w:tabs>
          <w:tab w:val="left" w:pos="2188"/>
        </w:tabs>
        <w:spacing w:line="360" w:lineRule="auto"/>
        <w:rPr>
          <w:rFonts w:eastAsiaTheme="minorEastAsia"/>
        </w:rPr>
      </w:pPr>
      <m:oMath>
        <m:sSup>
          <m:sSupPr>
            <m:ctrlPr>
              <w:rPr>
                <w:rFonts w:ascii="Cambria Math" w:hAnsi="Cambria Math"/>
                <w:i/>
              </w:rPr>
            </m:ctrlPr>
          </m:sSupPr>
          <m:e>
            <m:r>
              <w:rPr>
                <w:rFonts w:ascii="Cambria Math" w:eastAsiaTheme="minorEastAsia" w:hAnsi="Cambria Math"/>
              </w:rPr>
              <m:t>SE</m:t>
            </m:r>
            <m:d>
              <m:dPr>
                <m:ctrlPr>
                  <w:rPr>
                    <w:rFonts w:ascii="Cambria Math" w:eastAsiaTheme="minorEastAsia" w:hAnsi="Cambria Math"/>
                    <w:i/>
                  </w:rPr>
                </m:ctrlPr>
              </m:dPr>
              <m:e>
                <m:sSub>
                  <m:sSubPr>
                    <m:ctrlPr>
                      <w:rPr>
                        <w:rFonts w:ascii="Cambria Math" w:hAnsi="Cambria Math"/>
                        <w:i/>
                      </w:rPr>
                    </m:ctrlPr>
                  </m:sSubPr>
                  <m:e>
                    <m:bar>
                      <m:barPr>
                        <m:pos m:val="top"/>
                        <m:ctrlPr>
                          <w:rPr>
                            <w:rFonts w:ascii="Cambria Math" w:hAnsi="Cambria Math"/>
                            <w:i/>
                          </w:rPr>
                        </m:ctrlPr>
                      </m:barPr>
                      <m:e>
                        <m:r>
                          <w:rPr>
                            <w:rFonts w:ascii="Cambria Math" w:hAnsi="Cambria Math"/>
                          </w:rPr>
                          <m:t>NCRQ</m:t>
                        </m:r>
                      </m:e>
                    </m:bar>
                  </m:e>
                  <m:sub>
                    <m:r>
                      <w:rPr>
                        <w:rFonts w:ascii="Cambria Math" w:hAnsi="Cambria Math"/>
                      </w:rPr>
                      <m:t>jv'</m:t>
                    </m:r>
                  </m:sub>
                </m:sSub>
              </m:e>
            </m:d>
            <m:r>
              <w:rPr>
                <w:rFonts w:ascii="Cambria Math" w:eastAsiaTheme="minorEastAsia"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 xml:space="preserve">b </m:t>
                    </m:r>
                    <m:d>
                      <m:dPr>
                        <m:ctrlPr>
                          <w:rPr>
                            <w:rFonts w:ascii="Cambria Math" w:hAnsi="Cambria Math"/>
                            <w:i/>
                          </w:rPr>
                        </m:ctrlPr>
                      </m:dPr>
                      <m:e>
                        <m:r>
                          <w:rPr>
                            <w:rFonts w:ascii="Cambria Math" w:hAnsi="Cambria Math"/>
                          </w:rPr>
                          <m:t>b-1</m:t>
                        </m:r>
                      </m:e>
                    </m:d>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v=1</m:t>
                    </m:r>
                  </m:sub>
                  <m:sup>
                    <m:r>
                      <w:rPr>
                        <w:rFonts w:ascii="Cambria Math" w:hAnsi="Cambria Math"/>
                      </w:rPr>
                      <m:t>b</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CRQ</m:t>
                                </m:r>
                              </m:e>
                              <m:sub>
                                <m:r>
                                  <w:rPr>
                                    <w:rFonts w:ascii="Cambria Math" w:hAnsi="Cambria Math"/>
                                  </w:rPr>
                                  <m:t>kjv</m:t>
                                </m:r>
                              </m:sub>
                            </m:sSub>
                            <m:r>
                              <w:rPr>
                                <w:rFonts w:ascii="Cambria Math" w:hAnsi="Cambria Math"/>
                              </w:rPr>
                              <m:t xml:space="preserve">- </m:t>
                            </m:r>
                            <m:sSub>
                              <m:sSubPr>
                                <m:ctrlPr>
                                  <w:rPr>
                                    <w:rFonts w:ascii="Cambria Math" w:hAnsi="Cambria Math"/>
                                    <w:i/>
                                  </w:rPr>
                                </m:ctrlPr>
                              </m:sSubPr>
                              <m:e>
                                <m:bar>
                                  <m:barPr>
                                    <m:pos m:val="top"/>
                                    <m:ctrlPr>
                                      <w:rPr>
                                        <w:rFonts w:ascii="Cambria Math" w:hAnsi="Cambria Math"/>
                                        <w:i/>
                                      </w:rPr>
                                    </m:ctrlPr>
                                  </m:barPr>
                                  <m:e>
                                    <m:r>
                                      <w:rPr>
                                        <w:rFonts w:ascii="Cambria Math" w:hAnsi="Cambria Math"/>
                                      </w:rPr>
                                      <m:t>NCRQ</m:t>
                                    </m:r>
                                  </m:e>
                                </m:bar>
                              </m:e>
                              <m:sub>
                                <m:r>
                                  <w:rPr>
                                    <w:rFonts w:ascii="Cambria Math" w:hAnsi="Cambria Math"/>
                                  </w:rPr>
                                  <m:t>jv</m:t>
                                </m:r>
                              </m:sub>
                            </m:sSub>
                          </m:e>
                        </m:d>
                      </m:e>
                      <m:sup>
                        <m:r>
                          <w:rPr>
                            <w:rFonts w:ascii="Cambria Math" w:hAnsi="Cambria Math"/>
                          </w:rPr>
                          <m:t>2</m:t>
                        </m:r>
                      </m:sup>
                    </m:sSup>
                  </m:e>
                </m:nary>
              </m:e>
            </m:rad>
          </m:e>
          <m:sup>
            <m:r>
              <w:rPr>
                <w:rFonts w:ascii="Cambria Math" w:hAnsi="Cambria Math"/>
              </w:rPr>
              <m:t xml:space="preserve">   </m:t>
            </m:r>
          </m:sup>
        </m:sSup>
      </m:oMath>
      <w:r w:rsidR="005B3C0C" w:rsidRPr="005B3C0C">
        <w:rPr>
          <w:rFonts w:eastAsiaTheme="minorEastAsia"/>
        </w:rPr>
        <w:t xml:space="preserve"> </w:t>
      </w:r>
      <w:r w:rsidR="005B3C0C" w:rsidRPr="005B3C0C">
        <w:rPr>
          <w:rFonts w:eastAsiaTheme="minorEastAsia"/>
        </w:rPr>
        <w:tab/>
      </w:r>
      <w:r w:rsidR="005B3C0C" w:rsidRPr="005B3C0C">
        <w:rPr>
          <w:rFonts w:eastAsiaTheme="minorEastAsia"/>
        </w:rPr>
        <w:tab/>
        <w:t xml:space="preserve">Equation </w:t>
      </w:r>
      <w:r w:rsidR="00AC5759">
        <w:rPr>
          <w:rFonts w:eastAsiaTheme="minorEastAsia"/>
        </w:rPr>
        <w:t>63</w:t>
      </w:r>
    </w:p>
    <w:p w14:paraId="58933F4B" w14:textId="77777777" w:rsidR="005B3C0C" w:rsidRPr="005B3C0C" w:rsidRDefault="005B3C0C" w:rsidP="00AC5759">
      <w:pPr>
        <w:tabs>
          <w:tab w:val="left" w:pos="2188"/>
        </w:tabs>
        <w:spacing w:line="360" w:lineRule="auto"/>
        <w:rPr>
          <w:rFonts w:eastAsiaTheme="minorEastAsia"/>
        </w:rPr>
      </w:pPr>
      <m:oMath>
        <m:r>
          <w:rPr>
            <w:rFonts w:ascii="Cambria Math" w:eastAsiaTheme="minorEastAsia" w:hAnsi="Cambria Math"/>
          </w:rPr>
          <m:t>SE</m:t>
        </m:r>
        <m:d>
          <m:dPr>
            <m:ctrlPr>
              <w:rPr>
                <w:rFonts w:ascii="Cambria Math" w:eastAsiaTheme="minorEastAsia" w:hAnsi="Cambria Math"/>
                <w:i/>
              </w:rPr>
            </m:ctrlPr>
          </m:dPr>
          <m:e>
            <m:sSub>
              <m:sSubPr>
                <m:ctrlPr>
                  <w:rPr>
                    <w:rFonts w:ascii="Cambria Math" w:hAnsi="Cambria Math"/>
                    <w:i/>
                  </w:rPr>
                </m:ctrlPr>
              </m:sSubPr>
              <m:e>
                <m:bar>
                  <m:barPr>
                    <m:pos m:val="top"/>
                    <m:ctrlPr>
                      <w:rPr>
                        <w:rFonts w:ascii="Cambria Math" w:hAnsi="Cambria Math"/>
                        <w:i/>
                      </w:rPr>
                    </m:ctrlPr>
                  </m:barPr>
                  <m:e>
                    <m:r>
                      <w:rPr>
                        <w:rFonts w:ascii="Cambria Math" w:hAnsi="Cambria Math"/>
                      </w:rPr>
                      <m:t>NCRQ</m:t>
                    </m:r>
                  </m:e>
                </m:bar>
              </m:e>
              <m:sub>
                <m:r>
                  <w:rPr>
                    <w:rFonts w:ascii="Cambria Math" w:hAnsi="Cambria Math"/>
                  </w:rPr>
                  <m:t>jv''</m:t>
                </m:r>
              </m:sub>
            </m:sSub>
          </m:e>
        </m:d>
        <m:r>
          <w:rPr>
            <w:rFonts w:ascii="Cambria Math" w:eastAsiaTheme="minorEastAsia" w:hAnsi="Cambria Math"/>
          </w:rPr>
          <m:t>=</m:t>
        </m:r>
        <m:f>
          <m:fPr>
            <m:ctrlPr>
              <w:rPr>
                <w:rFonts w:ascii="Cambria Math" w:eastAsiaTheme="minorEastAsia" w:hAnsi="Cambria Math"/>
                <w:i/>
              </w:rPr>
            </m:ctrlPr>
          </m:fPr>
          <m:num>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b</m:t>
                    </m:r>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NCRQ</m:t>
                                        </m:r>
                                      </m:e>
                                      <m:sub>
                                        <m:r>
                                          <w:rPr>
                                            <w:rFonts w:ascii="Cambria Math" w:hAnsi="Cambria Math"/>
                                          </w:rPr>
                                          <m:t>kj</m:t>
                                        </m:r>
                                      </m:sub>
                                    </m:sSub>
                                  </m:e>
                                </m:d>
                              </m:num>
                              <m:den>
                                <m:r>
                                  <w:rPr>
                                    <w:rFonts w:ascii="Cambria Math" w:eastAsiaTheme="minorEastAsia" w:hAnsi="Cambria Math"/>
                                  </w:rPr>
                                  <m:t>b ×</m:t>
                                </m:r>
                                <m:sSub>
                                  <m:sSubPr>
                                    <m:ctrlPr>
                                      <w:rPr>
                                        <w:rFonts w:ascii="Cambria Math" w:eastAsiaTheme="minorEastAsia" w:hAnsi="Cambria Math"/>
                                        <w:i/>
                                      </w:rPr>
                                    </m:ctrlPr>
                                  </m:sSubPr>
                                  <m:e>
                                    <m:r>
                                      <w:rPr>
                                        <w:rFonts w:ascii="Cambria Math" w:eastAsiaTheme="minorEastAsia" w:hAnsi="Cambria Math"/>
                                      </w:rPr>
                                      <m:t>NCRQ</m:t>
                                    </m:r>
                                  </m:e>
                                  <m:sub>
                                    <m:r>
                                      <w:rPr>
                                        <w:rFonts w:ascii="Cambria Math" w:eastAsiaTheme="minorEastAsia" w:hAnsi="Cambria Math"/>
                                      </w:rPr>
                                      <m:t>kjl</m:t>
                                    </m:r>
                                  </m:sub>
                                </m:sSub>
                              </m:den>
                            </m:f>
                          </m:e>
                        </m:d>
                      </m:e>
                      <m:sup>
                        <m:r>
                          <w:rPr>
                            <w:rFonts w:ascii="Cambria Math" w:eastAsiaTheme="minorEastAsia" w:hAnsi="Cambria Math"/>
                          </w:rPr>
                          <m:t>2</m:t>
                        </m:r>
                      </m:sup>
                    </m:sSup>
                  </m:e>
                </m:nary>
              </m:e>
            </m:rad>
          </m:num>
          <m:den>
            <m:r>
              <w:rPr>
                <w:rFonts w:ascii="Cambria Math" w:eastAsiaTheme="minorEastAsia" w:hAnsi="Cambria Math"/>
              </w:rPr>
              <m:t>b</m:t>
            </m:r>
          </m:den>
        </m:f>
      </m:oMath>
      <w:r w:rsidRPr="005B3C0C">
        <w:rPr>
          <w:rFonts w:eastAsiaTheme="minorEastAsia"/>
        </w:rPr>
        <w:t xml:space="preserve"> </w:t>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r>
      <w:r w:rsidRPr="005B3C0C">
        <w:rPr>
          <w:rFonts w:eastAsiaTheme="minorEastAsia"/>
        </w:rPr>
        <w:tab/>
        <w:t xml:space="preserve">Equation </w:t>
      </w:r>
      <w:r w:rsidR="00AC5759">
        <w:rPr>
          <w:rFonts w:eastAsiaTheme="minorEastAsia"/>
        </w:rPr>
        <w:t>64</w:t>
      </w:r>
    </w:p>
    <w:p w14:paraId="23F00A7F" w14:textId="77777777" w:rsidR="005B3C0C" w:rsidRPr="005B3C0C" w:rsidRDefault="005B3C0C" w:rsidP="00AC5759">
      <w:pPr>
        <w:tabs>
          <w:tab w:val="left" w:pos="2188"/>
        </w:tabs>
        <w:spacing w:line="360" w:lineRule="auto"/>
      </w:pPr>
      <m:oMath>
        <m:r>
          <w:rPr>
            <w:rFonts w:ascii="Cambria Math" w:eastAsiaTheme="minorEastAsia" w:hAnsi="Cambria Math"/>
          </w:rPr>
          <m:t>SE</m:t>
        </m:r>
        <m:d>
          <m:dPr>
            <m:ctrlPr>
              <w:rPr>
                <w:rFonts w:ascii="Cambria Math" w:eastAsiaTheme="minorEastAsia" w:hAnsi="Cambria Math"/>
                <w:i/>
              </w:rPr>
            </m:ctrlPr>
          </m:dPr>
          <m:e>
            <m:sSub>
              <m:sSubPr>
                <m:ctrlPr>
                  <w:rPr>
                    <w:rFonts w:ascii="Cambria Math" w:hAnsi="Cambria Math"/>
                    <w:i/>
                  </w:rPr>
                </m:ctrlPr>
              </m:sSubPr>
              <m:e>
                <m:bar>
                  <m:barPr>
                    <m:pos m:val="top"/>
                    <m:ctrlPr>
                      <w:rPr>
                        <w:rFonts w:ascii="Cambria Math" w:hAnsi="Cambria Math"/>
                        <w:i/>
                      </w:rPr>
                    </m:ctrlPr>
                  </m:barPr>
                  <m:e>
                    <m:r>
                      <w:rPr>
                        <w:rFonts w:ascii="Cambria Math" w:hAnsi="Cambria Math"/>
                      </w:rPr>
                      <m:t>NCRQ</m:t>
                    </m:r>
                  </m:e>
                </m:bar>
              </m:e>
              <m:sub>
                <m:r>
                  <w:rPr>
                    <w:rFonts w:ascii="Cambria Math" w:hAnsi="Cambria Math"/>
                  </w:rPr>
                  <m:t>jv</m:t>
                </m:r>
              </m:sub>
            </m:sSub>
          </m:e>
        </m: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SE</m:t>
                    </m:r>
                    <m:d>
                      <m:dPr>
                        <m:ctrlPr>
                          <w:rPr>
                            <w:rFonts w:ascii="Cambria Math" w:eastAsiaTheme="minorEastAsia" w:hAnsi="Cambria Math"/>
                            <w:i/>
                          </w:rPr>
                        </m:ctrlPr>
                      </m:dPr>
                      <m:e>
                        <m:sSub>
                          <m:sSubPr>
                            <m:ctrlPr>
                              <w:rPr>
                                <w:rFonts w:ascii="Cambria Math" w:hAnsi="Cambria Math"/>
                                <w:i/>
                              </w:rPr>
                            </m:ctrlPr>
                          </m:sSubPr>
                          <m:e>
                            <m:bar>
                              <m:barPr>
                                <m:pos m:val="top"/>
                                <m:ctrlPr>
                                  <w:rPr>
                                    <w:rFonts w:ascii="Cambria Math" w:hAnsi="Cambria Math"/>
                                    <w:i/>
                                  </w:rPr>
                                </m:ctrlPr>
                              </m:barPr>
                              <m:e>
                                <m:r>
                                  <w:rPr>
                                    <w:rFonts w:ascii="Cambria Math" w:hAnsi="Cambria Math"/>
                                  </w:rPr>
                                  <m:t>NCRQ</m:t>
                                </m:r>
                              </m:e>
                            </m:bar>
                          </m:e>
                          <m:sub>
                            <m:r>
                              <w:rPr>
                                <w:rFonts w:ascii="Cambria Math" w:hAnsi="Cambria Math"/>
                              </w:rPr>
                              <m:t>jv'</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SE</m:t>
                        </m:r>
                        <m:d>
                          <m:dPr>
                            <m:ctrlPr>
                              <w:rPr>
                                <w:rFonts w:ascii="Cambria Math" w:eastAsiaTheme="minorEastAsia" w:hAnsi="Cambria Math"/>
                                <w:i/>
                              </w:rPr>
                            </m:ctrlPr>
                          </m:dPr>
                          <m:e>
                            <m:sSub>
                              <m:sSubPr>
                                <m:ctrlPr>
                                  <w:rPr>
                                    <w:rFonts w:ascii="Cambria Math" w:hAnsi="Cambria Math"/>
                                    <w:i/>
                                  </w:rPr>
                                </m:ctrlPr>
                              </m:sSubPr>
                              <m:e>
                                <m:bar>
                                  <m:barPr>
                                    <m:pos m:val="top"/>
                                    <m:ctrlPr>
                                      <w:rPr>
                                        <w:rFonts w:ascii="Cambria Math" w:hAnsi="Cambria Math"/>
                                        <w:i/>
                                      </w:rPr>
                                    </m:ctrlPr>
                                  </m:barPr>
                                  <m:e>
                                    <m:r>
                                      <w:rPr>
                                        <w:rFonts w:ascii="Cambria Math" w:hAnsi="Cambria Math"/>
                                      </w:rPr>
                                      <m:t>NCRQ</m:t>
                                    </m:r>
                                  </m:e>
                                </m:bar>
                              </m:e>
                              <m:sub>
                                <m:r>
                                  <w:rPr>
                                    <w:rFonts w:ascii="Cambria Math" w:hAnsi="Cambria Math"/>
                                  </w:rPr>
                                  <m:t>jv''</m:t>
                                </m:r>
                              </m:sub>
                            </m:sSub>
                          </m:e>
                        </m:d>
                      </m:e>
                    </m:d>
                  </m:e>
                  <m:sup>
                    <m:r>
                      <w:rPr>
                        <w:rFonts w:ascii="Cambria Math" w:eastAsiaTheme="minorEastAsia" w:hAnsi="Cambria Math"/>
                      </w:rPr>
                      <m:t xml:space="preserve">2 </m:t>
                    </m:r>
                  </m:sup>
                </m:sSup>
              </m:e>
              <m:sup>
                <m:r>
                  <w:rPr>
                    <w:rFonts w:ascii="Cambria Math" w:hAnsi="Cambria Math"/>
                  </w:rPr>
                  <m:t xml:space="preserve"> </m:t>
                </m:r>
              </m:sup>
            </m:sSup>
            <m:r>
              <w:rPr>
                <w:rFonts w:ascii="Cambria Math" w:eastAsiaTheme="minorEastAsia" w:hAnsi="Cambria Math"/>
              </w:rPr>
              <m:t xml:space="preserve"> </m:t>
            </m:r>
          </m:e>
        </m:rad>
      </m:oMath>
      <w:r w:rsidRPr="005B3C0C">
        <w:rPr>
          <w:rFonts w:eastAsiaTheme="minorEastAsia"/>
        </w:rPr>
        <w:t xml:space="preserve"> </w:t>
      </w:r>
      <w:r w:rsidRPr="005B3C0C">
        <w:rPr>
          <w:rFonts w:eastAsiaTheme="minorEastAsia"/>
        </w:rPr>
        <w:tab/>
      </w:r>
      <w:r w:rsidRPr="005B3C0C">
        <w:rPr>
          <w:rFonts w:eastAsiaTheme="minorEastAsia"/>
        </w:rPr>
        <w:tab/>
        <w:t xml:space="preserve">Equation </w:t>
      </w:r>
      <w:r w:rsidR="00AC5759">
        <w:rPr>
          <w:rFonts w:eastAsiaTheme="minorEastAsia"/>
        </w:rPr>
        <w:t>65</w:t>
      </w:r>
    </w:p>
    <w:p w14:paraId="4ACF7357" w14:textId="77777777" w:rsidR="005B3C0C" w:rsidRPr="005B3C0C" w:rsidRDefault="005B3C0C" w:rsidP="00AC5759">
      <w:pPr>
        <w:pStyle w:val="Heading3"/>
        <w:spacing w:after="120" w:line="360" w:lineRule="auto"/>
        <w:rPr>
          <w:b w:val="0"/>
          <w:color w:val="auto"/>
        </w:rPr>
      </w:pPr>
      <w:bookmarkStart w:id="91" w:name="_Toc462059808"/>
      <w:r w:rsidRPr="005B3C0C">
        <w:rPr>
          <w:b w:val="0"/>
          <w:color w:val="auto"/>
        </w:rPr>
        <w:lastRenderedPageBreak/>
        <w:t>Statistics</w:t>
      </w:r>
      <w:bookmarkEnd w:id="91"/>
    </w:p>
    <w:p w14:paraId="1388BC35" w14:textId="77777777" w:rsidR="005B3C0C" w:rsidRDefault="005B3C0C" w:rsidP="00AC5759">
      <w:pPr>
        <w:tabs>
          <w:tab w:val="left" w:pos="2188"/>
        </w:tabs>
        <w:spacing w:line="360" w:lineRule="auto"/>
      </w:pPr>
      <w:r w:rsidRPr="005B3C0C">
        <w:t xml:space="preserve">All results are presented as mean values. The effect of growth conditions on measured observations (inter-treatment variation) were statistically analysed using two-sample t-test, assuming unequal variance. The statistical significance of differences between measurements taken at different time points within the same treatment (intra-treatment variation) was analysed using a paired two </w:t>
      </w:r>
      <w:r w:rsidR="00E27134">
        <w:t>tailed</w:t>
      </w:r>
      <w:r w:rsidRPr="005B3C0C">
        <w:t xml:space="preserve"> t-test. All analyses were carried out with the statistical software R (v.3.1.2, R).</w:t>
      </w:r>
    </w:p>
    <w:p w14:paraId="7FA8EA6F" w14:textId="77777777" w:rsidR="00AC5759" w:rsidRDefault="00AC5759" w:rsidP="00AC5759">
      <w:pPr>
        <w:tabs>
          <w:tab w:val="left" w:pos="2188"/>
        </w:tabs>
        <w:spacing w:line="360" w:lineRule="auto"/>
      </w:pPr>
    </w:p>
    <w:p w14:paraId="0E369279" w14:textId="77777777" w:rsidR="00AC5759" w:rsidRDefault="00AC5759" w:rsidP="00AC5759">
      <w:pPr>
        <w:tabs>
          <w:tab w:val="left" w:pos="2188"/>
        </w:tabs>
        <w:spacing w:line="360" w:lineRule="auto"/>
      </w:pPr>
    </w:p>
    <w:p w14:paraId="5E9DE008" w14:textId="5CD88892" w:rsidR="00CD286A" w:rsidRDefault="00CD286A" w:rsidP="00AC5759">
      <w:pPr>
        <w:tabs>
          <w:tab w:val="left" w:pos="2188"/>
        </w:tabs>
        <w:spacing w:line="360" w:lineRule="auto"/>
      </w:pPr>
    </w:p>
    <w:p w14:paraId="79FC1FA7" w14:textId="675179ED" w:rsidR="0081741E" w:rsidRDefault="0081741E" w:rsidP="00AC5759">
      <w:pPr>
        <w:tabs>
          <w:tab w:val="left" w:pos="2188"/>
        </w:tabs>
        <w:spacing w:line="360" w:lineRule="auto"/>
      </w:pPr>
    </w:p>
    <w:p w14:paraId="3BBF649F" w14:textId="1C1B3FD3" w:rsidR="0081741E" w:rsidRDefault="0081741E" w:rsidP="00AC5759">
      <w:pPr>
        <w:tabs>
          <w:tab w:val="left" w:pos="2188"/>
        </w:tabs>
        <w:spacing w:line="360" w:lineRule="auto"/>
      </w:pPr>
    </w:p>
    <w:p w14:paraId="5C6C405E" w14:textId="5151AE54" w:rsidR="0081741E" w:rsidRDefault="0081741E" w:rsidP="00AC5759">
      <w:pPr>
        <w:tabs>
          <w:tab w:val="left" w:pos="2188"/>
        </w:tabs>
        <w:spacing w:line="360" w:lineRule="auto"/>
      </w:pPr>
    </w:p>
    <w:p w14:paraId="4599B9FC" w14:textId="3E0A5597" w:rsidR="0081741E" w:rsidRDefault="0081741E" w:rsidP="00AC5759">
      <w:pPr>
        <w:tabs>
          <w:tab w:val="left" w:pos="2188"/>
        </w:tabs>
        <w:spacing w:line="360" w:lineRule="auto"/>
      </w:pPr>
    </w:p>
    <w:p w14:paraId="2D8266A3" w14:textId="109AA921" w:rsidR="0081741E" w:rsidRDefault="0081741E" w:rsidP="00AC5759">
      <w:pPr>
        <w:tabs>
          <w:tab w:val="left" w:pos="2188"/>
        </w:tabs>
        <w:spacing w:line="360" w:lineRule="auto"/>
      </w:pPr>
    </w:p>
    <w:p w14:paraId="18572404" w14:textId="49B57FD8" w:rsidR="0081741E" w:rsidRDefault="0081741E" w:rsidP="00AC5759">
      <w:pPr>
        <w:tabs>
          <w:tab w:val="left" w:pos="2188"/>
        </w:tabs>
        <w:spacing w:line="360" w:lineRule="auto"/>
      </w:pPr>
    </w:p>
    <w:p w14:paraId="52F661C0" w14:textId="77777777" w:rsidR="0081741E" w:rsidRDefault="0081741E" w:rsidP="00AC5759">
      <w:pPr>
        <w:tabs>
          <w:tab w:val="left" w:pos="2188"/>
        </w:tabs>
        <w:spacing w:line="360" w:lineRule="auto"/>
      </w:pPr>
    </w:p>
    <w:p w14:paraId="69A875F6" w14:textId="77777777" w:rsidR="00CD286A" w:rsidRDefault="00CD286A" w:rsidP="00AC5759">
      <w:pPr>
        <w:tabs>
          <w:tab w:val="left" w:pos="2188"/>
        </w:tabs>
        <w:spacing w:line="360" w:lineRule="auto"/>
      </w:pPr>
    </w:p>
    <w:p w14:paraId="7EC23D26" w14:textId="77777777" w:rsidR="00CD286A" w:rsidRDefault="00CD286A" w:rsidP="00AC5759">
      <w:pPr>
        <w:tabs>
          <w:tab w:val="left" w:pos="2188"/>
        </w:tabs>
        <w:spacing w:line="360" w:lineRule="auto"/>
      </w:pPr>
    </w:p>
    <w:p w14:paraId="7CB0D263" w14:textId="77777777" w:rsidR="00CD286A" w:rsidRDefault="00CD286A" w:rsidP="00AC5759">
      <w:pPr>
        <w:tabs>
          <w:tab w:val="left" w:pos="2188"/>
        </w:tabs>
        <w:spacing w:line="360" w:lineRule="auto"/>
      </w:pPr>
    </w:p>
    <w:p w14:paraId="26841C46" w14:textId="77777777" w:rsidR="00CD286A" w:rsidRDefault="00CD286A" w:rsidP="00AC5759">
      <w:pPr>
        <w:tabs>
          <w:tab w:val="left" w:pos="2188"/>
        </w:tabs>
        <w:spacing w:line="360" w:lineRule="auto"/>
      </w:pPr>
    </w:p>
    <w:p w14:paraId="353D6A18" w14:textId="77777777" w:rsidR="00CD286A" w:rsidRDefault="00CD286A" w:rsidP="00AC5759">
      <w:pPr>
        <w:tabs>
          <w:tab w:val="left" w:pos="2188"/>
        </w:tabs>
        <w:spacing w:line="360" w:lineRule="auto"/>
      </w:pPr>
    </w:p>
    <w:p w14:paraId="101BEB32" w14:textId="77777777" w:rsidR="00CD286A" w:rsidRDefault="00CD286A" w:rsidP="00AC5759">
      <w:pPr>
        <w:tabs>
          <w:tab w:val="left" w:pos="2188"/>
        </w:tabs>
        <w:spacing w:line="360" w:lineRule="auto"/>
      </w:pPr>
    </w:p>
    <w:p w14:paraId="1A1A93CA" w14:textId="77777777" w:rsidR="00CD286A" w:rsidRDefault="00CD286A" w:rsidP="00AC5759">
      <w:pPr>
        <w:tabs>
          <w:tab w:val="left" w:pos="2188"/>
        </w:tabs>
        <w:spacing w:line="360" w:lineRule="auto"/>
      </w:pPr>
    </w:p>
    <w:p w14:paraId="4B13E0B9" w14:textId="77777777" w:rsidR="005B3C0C" w:rsidRPr="005B3C0C" w:rsidRDefault="005B3C0C" w:rsidP="005B3C0C">
      <w:pPr>
        <w:pStyle w:val="Heading2"/>
        <w:spacing w:after="120" w:line="360" w:lineRule="auto"/>
        <w:rPr>
          <w:color w:val="auto"/>
        </w:rPr>
      </w:pPr>
      <w:bookmarkStart w:id="92" w:name="_Toc462059809"/>
      <w:r w:rsidRPr="005B3C0C">
        <w:rPr>
          <w:color w:val="auto"/>
        </w:rPr>
        <w:lastRenderedPageBreak/>
        <w:t>Results</w:t>
      </w:r>
      <w:bookmarkEnd w:id="92"/>
    </w:p>
    <w:p w14:paraId="54A0E45C" w14:textId="77777777" w:rsidR="005B3C0C" w:rsidRPr="005B3C0C" w:rsidRDefault="005B3C0C" w:rsidP="005B3C0C">
      <w:pPr>
        <w:spacing w:line="360" w:lineRule="auto"/>
      </w:pPr>
      <w:r w:rsidRPr="005B3C0C">
        <w:t xml:space="preserve">Previous studies investigating the metabolic response of </w:t>
      </w:r>
      <w:r w:rsidRPr="005B3C0C">
        <w:rPr>
          <w:i/>
        </w:rPr>
        <w:t xml:space="preserve">C. reinhardtii </w:t>
      </w:r>
      <w:r w:rsidRPr="005B3C0C">
        <w:t xml:space="preserve">to N deprivation have focused almost exclusively on mixotrophic growth under continuous light conditions, with no studies (to this authors knowledge) directly comparing both light period and organic carbon supplementation. Accordingly, in order to determine the influence of these factors on the carbon metabolism of </w:t>
      </w:r>
      <w:r w:rsidRPr="005B3C0C">
        <w:rPr>
          <w:i/>
        </w:rPr>
        <w:t xml:space="preserve">C. reinhardtii </w:t>
      </w:r>
      <w:r w:rsidRPr="005B3C0C">
        <w:t>under nitrogen deprivation, autotrophic (HSM ambient CO</w:t>
      </w:r>
      <w:r w:rsidRPr="005B3C0C">
        <w:rPr>
          <w:vertAlign w:val="subscript"/>
        </w:rPr>
        <w:t>2</w:t>
      </w:r>
      <w:r w:rsidRPr="005B3C0C">
        <w:t>) and mixotrophic cultures (HSMA ambient CO</w:t>
      </w:r>
      <w:r w:rsidRPr="005B3C0C">
        <w:rPr>
          <w:vertAlign w:val="subscript"/>
        </w:rPr>
        <w:t>2</w:t>
      </w:r>
      <w:r w:rsidRPr="005B3C0C">
        <w:t xml:space="preserve">) cultivated under continuous (24 hour light) or diurnal (12 hour light/12 hour dark) light periods were grown to mid logarithmic phase, centrifuged, and resuspended in fresh N deplete media (NF). As a control, mixotrophic cultures grown under continuous light conditions were resuspended in N replete media (C). Treatment names are outlined in Table </w:t>
      </w:r>
      <w:r w:rsidR="00AC5759">
        <w:t>12</w:t>
      </w:r>
      <w:r w:rsidRPr="005B3C0C">
        <w:t xml:space="preserve">. The experimental design of the experiment was similar to that used in </w:t>
      </w:r>
      <w:r w:rsidR="00BD03EC" w:rsidRPr="005B3C0C">
        <w:fldChar w:fldCharType="begin"/>
      </w:r>
      <w:r w:rsidR="00790A49">
        <w:instrText xml:space="preserve"> ADDIN ZOTERO_ITEM CSL_CITATION {"citationID":"1QMx9AUe","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Pr="005B3C0C">
        <w:t xml:space="preserve">Goodenough </w:t>
      </w:r>
      <w:r w:rsidR="00490409" w:rsidRPr="00490409">
        <w:rPr>
          <w:i/>
        </w:rPr>
        <w:t>et al</w:t>
      </w:r>
      <w:r w:rsidRPr="005B3C0C">
        <w:t>. (2014)</w:t>
      </w:r>
      <w:r w:rsidR="00BD03EC" w:rsidRPr="005B3C0C">
        <w:fldChar w:fldCharType="end"/>
      </w:r>
      <w:r w:rsidRPr="005B3C0C">
        <w:t xml:space="preserve">, with the exception of using higher light intensity (100 </w:t>
      </w:r>
      <w:r w:rsidRPr="005B3C0C">
        <w:rPr>
          <w:szCs w:val="24"/>
        </w:rPr>
        <w:t>µmols photon m</w:t>
      </w:r>
      <w:r w:rsidRPr="005B3C0C">
        <w:rPr>
          <w:szCs w:val="24"/>
          <w:vertAlign w:val="superscript"/>
        </w:rPr>
        <w:t>-2</w:t>
      </w:r>
      <w:r w:rsidRPr="005B3C0C">
        <w:rPr>
          <w:szCs w:val="24"/>
        </w:rPr>
        <w:t xml:space="preserve"> s</w:t>
      </w:r>
      <w:r w:rsidRPr="005B3C0C">
        <w:rPr>
          <w:szCs w:val="24"/>
          <w:vertAlign w:val="superscript"/>
        </w:rPr>
        <w:t xml:space="preserve">- 1 </w:t>
      </w:r>
      <w:r w:rsidRPr="005B3C0C">
        <w:rPr>
          <w:szCs w:val="24"/>
        </w:rPr>
        <w:t xml:space="preserve">vs </w:t>
      </w:r>
      <w:r w:rsidRPr="005B3C0C">
        <w:t xml:space="preserve">25 </w:t>
      </w:r>
      <w:r w:rsidRPr="005B3C0C">
        <w:rPr>
          <w:szCs w:val="24"/>
        </w:rPr>
        <w:t>µmols), a requirement for moderate autotrophic growth.</w:t>
      </w:r>
    </w:p>
    <w:p w14:paraId="3B657E61" w14:textId="77777777" w:rsidR="005B3C0C" w:rsidRPr="005B3C0C" w:rsidRDefault="005B3C0C" w:rsidP="005B3C0C">
      <w:pPr>
        <w:pStyle w:val="Heading3"/>
        <w:spacing w:after="120" w:line="360" w:lineRule="auto"/>
        <w:rPr>
          <w:b w:val="0"/>
          <w:color w:val="auto"/>
        </w:rPr>
      </w:pPr>
      <w:bookmarkStart w:id="93" w:name="_Toc462059810"/>
      <w:r w:rsidRPr="005B3C0C">
        <w:rPr>
          <w:b w:val="0"/>
          <w:color w:val="auto"/>
        </w:rPr>
        <w:t>Cell growth and photosynthetic degradation</w:t>
      </w:r>
      <w:bookmarkEnd w:id="93"/>
    </w:p>
    <w:p w14:paraId="3FAE2ABA" w14:textId="77777777" w:rsidR="005B3C0C" w:rsidRPr="005B3C0C" w:rsidRDefault="005B3C0C" w:rsidP="005B3C0C">
      <w:pPr>
        <w:spacing w:line="360" w:lineRule="auto"/>
      </w:pPr>
      <w:r w:rsidRPr="005B3C0C">
        <w:t xml:space="preserve">Upon nitrogen deprivation cells in all treatments continued to divide for 24 hours before the cessation of growth (Figure </w:t>
      </w:r>
      <w:r w:rsidR="00AC5759">
        <w:t>49</w:t>
      </w:r>
      <w:r w:rsidRPr="005B3C0C">
        <w:t xml:space="preserve">), but at the expense of chlorophyll content (Figure </w:t>
      </w:r>
      <w:r w:rsidR="00AC5759">
        <w:t>50</w:t>
      </w:r>
      <w:r w:rsidRPr="005B3C0C">
        <w:t xml:space="preserve">). Cell density in both mixotrophic treatments doubled (2.1 fold increase for M-24-NF, 2.0 fold increase for M-12-NF), while chlorophyll content dropped by 58-61% (p&lt;0.01). </w:t>
      </w:r>
      <w:r w:rsidR="000C3C3C">
        <w:t xml:space="preserve">Consequently this drop indicates cessation of chlorophyll synthesis as cell divide (leading to chlorophyll content splitting between cells). </w:t>
      </w:r>
      <w:r w:rsidRPr="005B3C0C">
        <w:t xml:space="preserve">Unlike the trend reported in </w:t>
      </w:r>
      <w:r w:rsidR="00BD03EC" w:rsidRPr="005B3C0C">
        <w:fldChar w:fldCharType="begin"/>
      </w:r>
      <w:r w:rsidR="00790A49">
        <w:instrText xml:space="preserve"> ADDIN ZOTERO_ITEM CSL_CITATION {"citationID":"2a99e1aq5s","properties":{"formattedCitation":"(Schmollinger et al., 2014)","plainCitation":"(Schmollinger et al., 2014)"},"citationItems":[{"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Pr="005B3C0C">
        <w:t xml:space="preserve">Schmollinger </w:t>
      </w:r>
      <w:r w:rsidR="00490409" w:rsidRPr="00490409">
        <w:rPr>
          <w:i/>
        </w:rPr>
        <w:t>et al</w:t>
      </w:r>
      <w:r w:rsidRPr="005B3C0C">
        <w:t>. (2014)</w:t>
      </w:r>
      <w:r w:rsidR="00BD03EC" w:rsidRPr="005B3C0C">
        <w:fldChar w:fldCharType="end"/>
      </w:r>
      <w:r w:rsidRPr="005B3C0C">
        <w:t xml:space="preserve">, chlorophyll content continued to fall beyond </w:t>
      </w:r>
      <w:r w:rsidR="000C3C3C">
        <w:t>the cessation of cell growth (post-24 hours)</w:t>
      </w:r>
      <w:r w:rsidRPr="005B3C0C">
        <w:t>, indicating</w:t>
      </w:r>
      <w:r w:rsidR="000C3C3C">
        <w:t xml:space="preserve"> chlorophyll</w:t>
      </w:r>
      <w:r w:rsidRPr="005B3C0C">
        <w:t xml:space="preserve"> degradation. On the sixth day of N deprivation chlorophyll content had been reduced by 91% (11.2 fold) and 88% (8.4 fold) for M-24-NF and M-12-NF respectively (p&lt;0.001); the effect of the daily dark period on this degradation appears to be negligible for mixotrophic cultures (p&gt;0.05). As expected the cell growth of autotrophic treatments was comparatively modest, increasing by approximately 30% in both A-24-NF and A-12-NF (29% and 33%, respectively) in 24 hours. This growth was mirrored by a drop in chlorophyll content by 32% and 26% (not significantly different, p&gt; 0.05), beyond this point chlorophyll was degraded further reaching a 69% (3.25 fold) and 67% (3.1 fold) reduction by 6 days for A-24-NF and A-12-</w:t>
      </w:r>
      <w:r w:rsidRPr="005B3C0C">
        <w:lastRenderedPageBreak/>
        <w:t>NF respectively, with no significant difference (p&gt;0.05) between autotrophic treatments. Interestingly, beyond the initial growth period (post-24h NF), autotrophic treatments had a 2 fold higher rate of chlorophyll degradation (pg cell</w:t>
      </w:r>
      <w:r w:rsidRPr="005B3C0C">
        <w:rPr>
          <w:vertAlign w:val="superscript"/>
        </w:rPr>
        <w:t xml:space="preserve">-1 </w:t>
      </w:r>
      <w:r w:rsidRPr="005B3C0C">
        <w:t>d</w:t>
      </w:r>
      <w:r w:rsidRPr="005B3C0C">
        <w:rPr>
          <w:vertAlign w:val="superscript"/>
        </w:rPr>
        <w:t>-1</w:t>
      </w:r>
      <w:r w:rsidRPr="005B3C0C">
        <w:t xml:space="preserve">) compared to mixotrophic treatments, but retained more chlorophyll content after 6 days due to higher initial concentrations. Conversely, control cultures grown under N replete mixotrophic conditions continued log growth, reaching stationary phase between 48 and 96 hours, beyond which the chlorophyll content increased significantly (p&lt;0.05) by 37%, perhaps due to the exhaustion of acetate and a shift towards autotrophy </w:t>
      </w:r>
      <w:r w:rsidR="00BD03EC" w:rsidRPr="005B3C0C">
        <w:fldChar w:fldCharType="begin"/>
      </w:r>
      <w:r w:rsidR="00790A49">
        <w:instrText xml:space="preserve"> ADDIN ZOTERO_ITEM CSL_CITATION {"citationID":"2ge9p56iis","properties":{"formattedCitation":"(Smith et al., 2015b)","plainCitation":"(Smith et al., 2015b)"},"citationItems":[{"id":4363,"uris":["http://zotero.org/users/1204444/items/KAE8ECZR"],"uri":["http://zotero.org/users/1204444/items/KAE8ECZR"],"itemData":{"id":4363,"type":"article-journal","title":"Synergistic carbon metabolism in a fast growing mixotrophic freshwater microalgal species Micractinium inermum","container-title":"Biomass and Bioenergy","collection-title":"Implementing Sustainable Bioenergy Systems: Insights from the 2014 RCUK International Bioenergy Conference","page":"73-86","volume":"82","source":"ScienceDirect","abstract":"In recent years microalgae have attracted significant interest as a potential source of sustainable biofuel. Mixotrophic microalgae are able to simultaneously photosynthesise while assimilating and metabolising organic carbon. By combining autotrophic and heterotrophic metabolic pathways biomass productivity can be significantly increased. In this study, acetate-fed mixotrophic Micractinium inermum cultures were found to have a specific growth rate 1.74 times the sum of autotrophic and heterotrophic growth. It was hypothesised that gas exchange between the two metabolic pathways within mixotrophic cultures may have prevented growth limitation and enhanced growth. To determine the extent of synergistic gas exchange and its influence on metabolic activity, dissolved inorganic carbon (DIC), dissolved oxygen (DO) and photosynthesis and respiration rates were measured under different trophic conditions. A 32.7 fold and 2.4 fold increase in DIC and DO concentrations, relative to autotrophic and heterotrophic cultures respectively, were coupled with significant increases in rates of photosynthesis and respiration. These data strongly support the hypothesis of mixotrophic gas exchange within M. inermum cultures. In addition to enhanced growth, this phenomenon may provide reductions in aeration and oxygen stripping costs related to microalgae production.","DOI":"10.1016/j.biombioe.2015.04.023","ISSN":"0961-9534","journalAbbreviation":"Biomass and Bioenergy","author":[{"family":"Smith","given":"Richard T."},{"family":"Bangert","given":"Krys"},{"family":"Wilkinson","given":"Stephen J."},{"family":"Gilmour","given":"D. James"}],"issued":{"date-parts":[["2015",11]]}}}],"schema":"https://github.com/citation-style-language/schema/raw/master/csl-citation.json"} </w:instrText>
      </w:r>
      <w:r w:rsidR="00BD03EC" w:rsidRPr="005B3C0C">
        <w:fldChar w:fldCharType="separate"/>
      </w:r>
      <w:r w:rsidR="00473EBC" w:rsidRPr="00473EBC">
        <w:rPr>
          <w:rFonts w:ascii="Calibri" w:hAnsi="Calibri"/>
        </w:rPr>
        <w:t xml:space="preserve">(Smith </w:t>
      </w:r>
      <w:r w:rsidR="00490409" w:rsidRPr="00490409">
        <w:rPr>
          <w:rFonts w:ascii="Calibri" w:hAnsi="Calibri"/>
          <w:i/>
        </w:rPr>
        <w:t>et al</w:t>
      </w:r>
      <w:r w:rsidR="00833364">
        <w:rPr>
          <w:rFonts w:ascii="Calibri" w:hAnsi="Calibri"/>
        </w:rPr>
        <w:t>., 2015</w:t>
      </w:r>
      <w:r w:rsidR="00473EBC" w:rsidRPr="00473EBC">
        <w:rPr>
          <w:rFonts w:ascii="Calibri" w:hAnsi="Calibri"/>
        </w:rPr>
        <w:t>)</w:t>
      </w:r>
      <w:r w:rsidR="00BD03EC" w:rsidRPr="005B3C0C">
        <w:fldChar w:fldCharType="end"/>
      </w:r>
      <w:r w:rsidRPr="005B3C0C">
        <w:t>.</w:t>
      </w:r>
    </w:p>
    <w:p w14:paraId="17A9F318" w14:textId="77777777" w:rsidR="005B3C0C" w:rsidRPr="005B3C0C" w:rsidRDefault="005B3C0C" w:rsidP="005B3C0C">
      <w:pPr>
        <w:spacing w:line="360" w:lineRule="auto"/>
      </w:pPr>
      <w:r w:rsidRPr="005B3C0C">
        <w:t>In order to determine the integrity of photosynthetic machinery (particularly PSII) the maximum quantum efficiency of PSII (F</w:t>
      </w:r>
      <w:r w:rsidRPr="005B3C0C">
        <w:rPr>
          <w:vertAlign w:val="subscript"/>
        </w:rPr>
        <w:t>v</w:t>
      </w:r>
      <w:r w:rsidRPr="005B3C0C">
        <w:t>/F</w:t>
      </w:r>
      <w:r w:rsidRPr="005B3C0C">
        <w:rPr>
          <w:vertAlign w:val="subscript"/>
        </w:rPr>
        <w:t>m</w:t>
      </w:r>
      <w:r w:rsidRPr="005B3C0C">
        <w:t xml:space="preserve">) was tracked before and after cell resuspension in N deplete conditions (Figure </w:t>
      </w:r>
      <w:r w:rsidR="00AC5759">
        <w:t>51</w:t>
      </w:r>
      <w:r w:rsidRPr="005B3C0C">
        <w:t>). In support of the trend of chlorosis, F</w:t>
      </w:r>
      <w:r w:rsidRPr="005B3C0C">
        <w:rPr>
          <w:vertAlign w:val="subscript"/>
        </w:rPr>
        <w:t>v</w:t>
      </w:r>
      <w:r w:rsidRPr="005B3C0C">
        <w:t>/F</w:t>
      </w:r>
      <w:r w:rsidRPr="005B3C0C">
        <w:rPr>
          <w:vertAlign w:val="subscript"/>
        </w:rPr>
        <w:t>m</w:t>
      </w:r>
      <w:r w:rsidRPr="005B3C0C">
        <w:t xml:space="preserve"> measurements indicated a more rapid decline of photosynthetic capacity in mixotrophic treatments compared to autotrophic treatments, while the maximum quantum efficiency of the control treatment did not significantly alter over the 144 hour time period (p&gt;0.05). Again, the effect of photoperiod was minor until the last 48 hours, when the F</w:t>
      </w:r>
      <w:r w:rsidRPr="005B3C0C">
        <w:rPr>
          <w:vertAlign w:val="subscript"/>
        </w:rPr>
        <w:t>v</w:t>
      </w:r>
      <w:r w:rsidRPr="005B3C0C">
        <w:t>/F</w:t>
      </w:r>
      <w:r w:rsidRPr="005B3C0C">
        <w:rPr>
          <w:vertAlign w:val="subscript"/>
        </w:rPr>
        <w:t>m</w:t>
      </w:r>
      <w:r w:rsidRPr="005B3C0C">
        <w:t xml:space="preserve"> of M-12-NF continued to decline, while M-24-NF stabilised. The final fold reduction in mean F</w:t>
      </w:r>
      <w:r w:rsidRPr="005B3C0C">
        <w:rPr>
          <w:vertAlign w:val="subscript"/>
        </w:rPr>
        <w:t>v</w:t>
      </w:r>
      <w:r w:rsidRPr="005B3C0C">
        <w:t>/F</w:t>
      </w:r>
      <w:r w:rsidRPr="005B3C0C">
        <w:rPr>
          <w:vertAlign w:val="subscript"/>
        </w:rPr>
        <w:t>m</w:t>
      </w:r>
      <w:r w:rsidRPr="005B3C0C">
        <w:t xml:space="preserve"> </w:t>
      </w:r>
      <w:r w:rsidR="00E827BE" w:rsidRPr="005B3C0C">
        <w:t>ratio was</w:t>
      </w:r>
      <w:r w:rsidRPr="005B3C0C">
        <w:t xml:space="preserve"> 1.8 fold in M-24-NF, 3.2 fold in M-12-NF, 1.3 fold in A-24-NF and 1.4 in A-12-NF over 144 hours.</w:t>
      </w:r>
    </w:p>
    <w:p w14:paraId="6DDFAB2B" w14:textId="77777777" w:rsidR="005B3C0C" w:rsidRPr="005B3C0C" w:rsidRDefault="005128F7" w:rsidP="005B3C0C">
      <w:r>
        <w:rPr>
          <w:noProof/>
          <w:lang w:eastAsia="en-GB"/>
        </w:rPr>
        <w:lastRenderedPageBreak/>
        <mc:AlternateContent>
          <mc:Choice Requires="wps">
            <w:drawing>
              <wp:anchor distT="0" distB="0" distL="114300" distR="114300" simplePos="0" relativeHeight="251533824" behindDoc="1" locked="0" layoutInCell="1" allowOverlap="1" wp14:anchorId="1D6166D9" wp14:editId="4CFB3D73">
                <wp:simplePos x="0" y="0"/>
                <wp:positionH relativeFrom="column">
                  <wp:posOffset>17145</wp:posOffset>
                </wp:positionH>
                <wp:positionV relativeFrom="paragraph">
                  <wp:posOffset>8065135</wp:posOffset>
                </wp:positionV>
                <wp:extent cx="5406390" cy="685800"/>
                <wp:effectExtent l="0" t="0" r="3810" b="0"/>
                <wp:wrapTight wrapText="bothSides">
                  <wp:wrapPolygon edited="0">
                    <wp:start x="0" y="0"/>
                    <wp:lineTo x="0" y="21000"/>
                    <wp:lineTo x="21539" y="21000"/>
                    <wp:lineTo x="21539" y="0"/>
                    <wp:lineTo x="0" y="0"/>
                  </wp:wrapPolygon>
                </wp:wrapTight>
                <wp:docPr id="361"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6390" cy="6858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79B51D" w14:textId="77777777" w:rsidR="003B14DC" w:rsidRPr="00FE724F" w:rsidRDefault="003B14DC" w:rsidP="005B3C0C">
                            <w:pPr>
                              <w:rPr>
                                <w:sz w:val="20"/>
                                <w:szCs w:val="20"/>
                              </w:rPr>
                            </w:pPr>
                            <w:r>
                              <w:rPr>
                                <w:b/>
                                <w:sz w:val="20"/>
                                <w:szCs w:val="20"/>
                              </w:rPr>
                              <w:t>Figure 50</w:t>
                            </w:r>
                            <w:r w:rsidRPr="00FE724F">
                              <w:rPr>
                                <w:b/>
                                <w:sz w:val="20"/>
                                <w:szCs w:val="20"/>
                              </w:rPr>
                              <w:t xml:space="preserve">. </w:t>
                            </w:r>
                            <w:r>
                              <w:rPr>
                                <w:sz w:val="20"/>
                                <w:szCs w:val="20"/>
                              </w:rPr>
                              <w:t xml:space="preserve">Chlorophyll </w:t>
                            </w:r>
                            <w:r w:rsidRPr="00FE724F">
                              <w:rPr>
                                <w:sz w:val="20"/>
                                <w:szCs w:val="20"/>
                              </w:rPr>
                              <w:t>concentration (</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before (LOG) and after cell resuspension in nitrogen free (NF) or replete (C) medium. Treatment conditions outlined in Table 12. Error bars represent SE</w:t>
                            </w:r>
                            <w:r w:rsidRPr="00FE724F">
                              <w:rPr>
                                <w:sz w:val="20"/>
                                <w:szCs w:val="20"/>
                              </w:rPr>
                              <w:t xml:space="preserve"> (n=3).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6166D9" id="Text Box 192" o:spid="_x0000_s1406" type="#_x0000_t202" style="position:absolute;left:0;text-align:left;margin-left:1.35pt;margin-top:635.05pt;width:425.7pt;height:54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" stroked="f">
                <v:textbox>
                  <w:txbxContent>
                    <w:p w14:paraId="1D79B51D" w14:textId="77777777" w:rsidR="003B14DC" w:rsidRPr="00FE724F" w:rsidRDefault="003B14DC" w:rsidP="005B3C0C">
                      <w:pPr>
                        <w:rPr>
                          <w:sz w:val="20"/>
                          <w:szCs w:val="20"/>
                        </w:rPr>
                      </w:pPr>
                      <w:r>
                        <w:rPr>
                          <w:b/>
                          <w:sz w:val="20"/>
                          <w:szCs w:val="20"/>
                        </w:rPr>
                        <w:t>Figure 50</w:t>
                      </w:r>
                      <w:r w:rsidRPr="00FE724F">
                        <w:rPr>
                          <w:b/>
                          <w:sz w:val="20"/>
                          <w:szCs w:val="20"/>
                        </w:rPr>
                        <w:t xml:space="preserve">. </w:t>
                      </w:r>
                      <w:r>
                        <w:rPr>
                          <w:sz w:val="20"/>
                          <w:szCs w:val="20"/>
                        </w:rPr>
                        <w:t xml:space="preserve">Chlorophyll </w:t>
                      </w:r>
                      <w:r w:rsidRPr="00FE724F">
                        <w:rPr>
                          <w:sz w:val="20"/>
                          <w:szCs w:val="20"/>
                        </w:rPr>
                        <w:t>concentration (</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before (LOG) and after cell resuspension in nitrogen free (NF) or replete (C) medium. Treatment conditions outlined in Table 12. Error bars represent SE</w:t>
                      </w:r>
                      <w:r w:rsidRPr="00FE724F">
                        <w:rPr>
                          <w:sz w:val="20"/>
                          <w:szCs w:val="20"/>
                        </w:rPr>
                        <w:t xml:space="preserve"> (n=3). </w:t>
                      </w:r>
                    </w:p>
                  </w:txbxContent>
                </v:textbox>
                <w10:wrap type="tight"/>
              </v:shape>
            </w:pict>
          </mc:Fallback>
        </mc:AlternateContent>
      </w:r>
      <w:r w:rsidR="005B3C0C" w:rsidRPr="005B3C0C">
        <w:rPr>
          <w:noProof/>
          <w:lang w:eastAsia="en-GB"/>
        </w:rPr>
        <w:drawing>
          <wp:anchor distT="0" distB="0" distL="114300" distR="114300" simplePos="0" relativeHeight="251503104" behindDoc="0" locked="0" layoutInCell="1" allowOverlap="1" wp14:anchorId="470FBA2E" wp14:editId="5D714402">
            <wp:simplePos x="0" y="0"/>
            <wp:positionH relativeFrom="column">
              <wp:posOffset>880745</wp:posOffset>
            </wp:positionH>
            <wp:positionV relativeFrom="paragraph">
              <wp:posOffset>4384675</wp:posOffset>
            </wp:positionV>
            <wp:extent cx="3680460" cy="3549015"/>
            <wp:effectExtent l="0" t="0" r="0" b="0"/>
            <wp:wrapTopAndBottom/>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680460" cy="3549015"/>
                    </a:xfrm>
                    <a:prstGeom prst="rect">
                      <a:avLst/>
                    </a:prstGeom>
                  </pic:spPr>
                </pic:pic>
              </a:graphicData>
            </a:graphic>
          </wp:anchor>
        </w:drawing>
      </w:r>
      <w:r w:rsidR="005B3C0C" w:rsidRPr="005B3C0C">
        <w:rPr>
          <w:noProof/>
          <w:lang w:eastAsia="en-GB"/>
        </w:rPr>
        <w:t xml:space="preserve">  </w:t>
      </w:r>
      <w:r>
        <w:rPr>
          <w:noProof/>
          <w:lang w:eastAsia="en-GB"/>
        </w:rPr>
        <mc:AlternateContent>
          <mc:Choice Requires="wps">
            <w:drawing>
              <wp:anchor distT="0" distB="0" distL="114300" distR="114300" simplePos="0" relativeHeight="251530752" behindDoc="0" locked="0" layoutInCell="1" allowOverlap="1" wp14:anchorId="0AB49F5A" wp14:editId="5D4AFBC2">
                <wp:simplePos x="0" y="0"/>
                <wp:positionH relativeFrom="margin">
                  <wp:posOffset>193040</wp:posOffset>
                </wp:positionH>
                <wp:positionV relativeFrom="margin">
                  <wp:posOffset>3745865</wp:posOffset>
                </wp:positionV>
                <wp:extent cx="5406390" cy="642620"/>
                <wp:effectExtent l="0" t="0" r="3810" b="5080"/>
                <wp:wrapTopAndBottom/>
                <wp:docPr id="358"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6390" cy="6426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3F065C" w14:textId="77777777" w:rsidR="003B14DC" w:rsidRPr="00FE724F" w:rsidRDefault="003B14DC" w:rsidP="005B3C0C">
                            <w:pPr>
                              <w:rPr>
                                <w:sz w:val="20"/>
                                <w:szCs w:val="20"/>
                              </w:rPr>
                            </w:pPr>
                            <w:r w:rsidRPr="00FE724F">
                              <w:rPr>
                                <w:b/>
                                <w:sz w:val="20"/>
                                <w:szCs w:val="20"/>
                              </w:rPr>
                              <w:t xml:space="preserve">Figure  </w:t>
                            </w:r>
                            <w:r>
                              <w:rPr>
                                <w:b/>
                                <w:sz w:val="20"/>
                                <w:szCs w:val="20"/>
                              </w:rPr>
                              <w:t>49</w:t>
                            </w:r>
                            <w:r w:rsidRPr="00FE724F">
                              <w:rPr>
                                <w:b/>
                                <w:sz w:val="20"/>
                                <w:szCs w:val="20"/>
                              </w:rPr>
                              <w:t xml:space="preserve">. </w:t>
                            </w:r>
                            <w:r>
                              <w:rPr>
                                <w:sz w:val="20"/>
                                <w:szCs w:val="20"/>
                              </w:rPr>
                              <w:t xml:space="preserve">Growth curve of </w:t>
                            </w:r>
                            <w:r w:rsidRPr="00C53398">
                              <w:rPr>
                                <w:i/>
                                <w:sz w:val="20"/>
                                <w:szCs w:val="20"/>
                              </w:rPr>
                              <w:t>C. reinhardtii</w:t>
                            </w:r>
                            <w:r>
                              <w:rPr>
                                <w:i/>
                                <w:sz w:val="20"/>
                                <w:szCs w:val="20"/>
                              </w:rPr>
                              <w:t xml:space="preserve"> </w:t>
                            </w:r>
                            <w:r w:rsidRPr="001C43F7">
                              <w:rPr>
                                <w:sz w:val="20"/>
                                <w:szCs w:val="20"/>
                              </w:rPr>
                              <w:t xml:space="preserve">after </w:t>
                            </w:r>
                            <w:r>
                              <w:rPr>
                                <w:sz w:val="20"/>
                                <w:szCs w:val="20"/>
                              </w:rPr>
                              <w:t xml:space="preserve">cell resuspension into nitrogen free (NF) or replete (C) medium. Treatment conditions outlined in Table 12. Error bars indicate standard error (SE, n=3).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B49F5A" id="Text Box 189" o:spid="_x0000_s1407" type="#_x0000_t202" style="position:absolute;left:0;text-align:left;margin-left:15.2pt;margin-top:294.95pt;width:425.7pt;height:50.6pt;z-index:251530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" stroked="f">
                <v:textbox>
                  <w:txbxContent>
                    <w:p w14:paraId="043F065C" w14:textId="77777777" w:rsidR="003B14DC" w:rsidRPr="00FE724F" w:rsidRDefault="003B14DC" w:rsidP="005B3C0C">
                      <w:pPr>
                        <w:rPr>
                          <w:sz w:val="20"/>
                          <w:szCs w:val="20"/>
                        </w:rPr>
                      </w:pPr>
                      <w:r w:rsidRPr="00FE724F">
                        <w:rPr>
                          <w:b/>
                          <w:sz w:val="20"/>
                          <w:szCs w:val="20"/>
                        </w:rPr>
                        <w:t xml:space="preserve">Figure  </w:t>
                      </w:r>
                      <w:r>
                        <w:rPr>
                          <w:b/>
                          <w:sz w:val="20"/>
                          <w:szCs w:val="20"/>
                        </w:rPr>
                        <w:t>49</w:t>
                      </w:r>
                      <w:r w:rsidRPr="00FE724F">
                        <w:rPr>
                          <w:b/>
                          <w:sz w:val="20"/>
                          <w:szCs w:val="20"/>
                        </w:rPr>
                        <w:t xml:space="preserve">. </w:t>
                      </w:r>
                      <w:r>
                        <w:rPr>
                          <w:sz w:val="20"/>
                          <w:szCs w:val="20"/>
                        </w:rPr>
                        <w:t xml:space="preserve">Growth curve of </w:t>
                      </w:r>
                      <w:r w:rsidRPr="00C53398">
                        <w:rPr>
                          <w:i/>
                          <w:sz w:val="20"/>
                          <w:szCs w:val="20"/>
                        </w:rPr>
                        <w:t>C. reinhardtii</w:t>
                      </w:r>
                      <w:r>
                        <w:rPr>
                          <w:i/>
                          <w:sz w:val="20"/>
                          <w:szCs w:val="20"/>
                        </w:rPr>
                        <w:t xml:space="preserve"> </w:t>
                      </w:r>
                      <w:r w:rsidRPr="001C43F7">
                        <w:rPr>
                          <w:sz w:val="20"/>
                          <w:szCs w:val="20"/>
                        </w:rPr>
                        <w:t xml:space="preserve">after </w:t>
                      </w:r>
                      <w:r>
                        <w:rPr>
                          <w:sz w:val="20"/>
                          <w:szCs w:val="20"/>
                        </w:rPr>
                        <w:t xml:space="preserve">cell resuspension into nitrogen free (NF) or replete (C) medium. Treatment conditions outlined in Table 12. Error bars indicate standard error (SE, n=3). </w:t>
                      </w:r>
                    </w:p>
                  </w:txbxContent>
                </v:textbox>
                <w10:wrap type="topAndBottom" anchorx="margin" anchory="margin"/>
              </v:shape>
            </w:pict>
          </mc:Fallback>
        </mc:AlternateContent>
      </w:r>
      <w:r w:rsidR="005B3C0C" w:rsidRPr="005B3C0C">
        <w:rPr>
          <w:noProof/>
          <w:lang w:eastAsia="en-GB"/>
        </w:rPr>
        <w:drawing>
          <wp:anchor distT="0" distB="0" distL="114300" distR="114300" simplePos="0" relativeHeight="251500032" behindDoc="0" locked="0" layoutInCell="1" allowOverlap="1" wp14:anchorId="36BD09BF" wp14:editId="20A9250F">
            <wp:simplePos x="0" y="0"/>
            <wp:positionH relativeFrom="margin">
              <wp:posOffset>872490</wp:posOffset>
            </wp:positionH>
            <wp:positionV relativeFrom="margin">
              <wp:posOffset>127635</wp:posOffset>
            </wp:positionV>
            <wp:extent cx="3688715" cy="3549650"/>
            <wp:effectExtent l="0" t="0" r="0" b="0"/>
            <wp:wrapTopAndBottom/>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0" cstate="print">
                      <a:extLst>
                        <a:ext uri="{28A0092B-C50C-407E-A947-70E740481C1C}">
                          <a14:useLocalDpi xmlns:a14="http://schemas.microsoft.com/office/drawing/2010/main" val="0"/>
                        </a:ext>
                      </a:extLst>
                    </a:blip>
                    <a:srcRect l="2781" t="1427" r="3" b="2153"/>
                    <a:stretch/>
                  </pic:blipFill>
                  <pic:spPr bwMode="auto">
                    <a:xfrm>
                      <a:off x="0" y="0"/>
                      <a:ext cx="3688715" cy="354965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005B3C0C" w:rsidRPr="005B3C0C">
        <w:t xml:space="preserve"> </w:t>
      </w:r>
    </w:p>
    <w:p w14:paraId="38B68D74" w14:textId="77777777" w:rsidR="005B3C0C" w:rsidRPr="005B3C0C" w:rsidRDefault="005128F7" w:rsidP="005B3C0C">
      <w:r>
        <w:rPr>
          <w:noProof/>
          <w:lang w:eastAsia="en-GB"/>
        </w:rPr>
        <w:lastRenderedPageBreak/>
        <mc:AlternateContent>
          <mc:Choice Requires="wpg">
            <w:drawing>
              <wp:anchor distT="0" distB="0" distL="114300" distR="114300" simplePos="0" relativeHeight="251524608" behindDoc="0" locked="0" layoutInCell="1" allowOverlap="1" wp14:anchorId="6130941F" wp14:editId="13FF734A">
                <wp:simplePos x="0" y="0"/>
                <wp:positionH relativeFrom="column">
                  <wp:posOffset>-21590</wp:posOffset>
                </wp:positionH>
                <wp:positionV relativeFrom="paragraph">
                  <wp:posOffset>5080</wp:posOffset>
                </wp:positionV>
                <wp:extent cx="5406390" cy="4290695"/>
                <wp:effectExtent l="0" t="0" r="3810" b="0"/>
                <wp:wrapTopAndBottom/>
                <wp:docPr id="299"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6390" cy="4290695"/>
                          <a:chOff x="0" y="0"/>
                          <a:chExt cx="5406390" cy="4290848"/>
                        </a:xfrm>
                      </wpg:grpSpPr>
                      <pic:pic xmlns:pic="http://schemas.openxmlformats.org/drawingml/2006/picture">
                        <pic:nvPicPr>
                          <pic:cNvPr id="354" name="Picture 36"/>
                          <pic:cNvPicPr>
                            <a:picLocks noChangeAspect="1"/>
                          </pic:cNvPicPr>
                        </pic:nvPicPr>
                        <pic:blipFill>
                          <a:blip r:embed="rId111">
                            <a:extLst>
                              <a:ext uri="{28A0092B-C50C-407E-A947-70E740481C1C}">
                                <a14:useLocalDpi xmlns:a14="http://schemas.microsoft.com/office/drawing/2010/main" val="0"/>
                              </a:ext>
                            </a:extLst>
                          </a:blip>
                          <a:stretch>
                            <a:fillRect/>
                          </a:stretch>
                        </pic:blipFill>
                        <pic:spPr>
                          <a:xfrm>
                            <a:off x="472965" y="0"/>
                            <a:ext cx="3899338" cy="3605048"/>
                          </a:xfrm>
                          <a:prstGeom prst="rect">
                            <a:avLst/>
                          </a:prstGeom>
                        </pic:spPr>
                      </pic:pic>
                      <wps:wsp>
                        <wps:cNvPr id="357" name="Text Box 173"/>
                        <wps:cNvSpPr txBox="1">
                          <a:spLocks noChangeArrowheads="1"/>
                        </wps:cNvSpPr>
                        <wps:spPr bwMode="auto">
                          <a:xfrm>
                            <a:off x="0" y="3605048"/>
                            <a:ext cx="5406390" cy="6858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682495C" w14:textId="77777777" w:rsidR="003B14DC" w:rsidRPr="00FE724F" w:rsidRDefault="003B14DC" w:rsidP="005B3C0C">
                              <w:pPr>
                                <w:rPr>
                                  <w:sz w:val="20"/>
                                  <w:szCs w:val="20"/>
                                </w:rPr>
                              </w:pPr>
                              <w:r w:rsidRPr="00FE724F">
                                <w:rPr>
                                  <w:b/>
                                  <w:sz w:val="20"/>
                                  <w:szCs w:val="20"/>
                                </w:rPr>
                                <w:t xml:space="preserve">Figure  </w:t>
                              </w:r>
                              <w:r>
                                <w:rPr>
                                  <w:b/>
                                  <w:sz w:val="20"/>
                                  <w:szCs w:val="20"/>
                                </w:rPr>
                                <w:t>51</w:t>
                              </w:r>
                              <w:r w:rsidRPr="00FE724F">
                                <w:rPr>
                                  <w:b/>
                                  <w:sz w:val="20"/>
                                  <w:szCs w:val="20"/>
                                </w:rPr>
                                <w:t xml:space="preserve">. </w:t>
                              </w:r>
                              <w:r>
                                <w:rPr>
                                  <w:sz w:val="20"/>
                                  <w:szCs w:val="20"/>
                                </w:rPr>
                                <w:t>Maximum quantum yield of PSII (F</w:t>
                              </w:r>
                              <w:r w:rsidRPr="00153463">
                                <w:rPr>
                                  <w:sz w:val="20"/>
                                  <w:szCs w:val="20"/>
                                  <w:vertAlign w:val="subscript"/>
                                </w:rPr>
                                <w:t>v</w:t>
                              </w:r>
                              <w:r>
                                <w:rPr>
                                  <w:sz w:val="20"/>
                                  <w:szCs w:val="20"/>
                                </w:rPr>
                                <w:t>/F</w:t>
                              </w:r>
                              <w:r w:rsidRPr="00153463">
                                <w:rPr>
                                  <w:sz w:val="20"/>
                                  <w:szCs w:val="20"/>
                                  <w:vertAlign w:val="subscript"/>
                                </w:rPr>
                                <w:t>m</w:t>
                              </w:r>
                              <w:r>
                                <w:rPr>
                                  <w:sz w:val="20"/>
                                  <w:szCs w:val="20"/>
                                </w:rPr>
                                <w:t>)</w:t>
                              </w:r>
                              <w:r w:rsidRPr="00FE724F">
                                <w:rPr>
                                  <w:sz w:val="20"/>
                                  <w:szCs w:val="20"/>
                                </w:rPr>
                                <w:t xml:space="preserve"> </w:t>
                              </w:r>
                              <w:r>
                                <w:rPr>
                                  <w:sz w:val="20"/>
                                  <w:szCs w:val="20"/>
                                </w:rPr>
                                <w:t>before (LOG) and after cell resuspension in nitrogen free (NF) or replete (C) medium. Treatment conditions outlined in Table 12. Error bars represent SE</w:t>
                              </w:r>
                              <w:r w:rsidRPr="00FE724F">
                                <w:rPr>
                                  <w:sz w:val="20"/>
                                  <w:szCs w:val="20"/>
                                </w:rPr>
                                <w:t xml:space="preserve"> (n=3).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6130941F" id="Group 35" o:spid="_x0000_s1408" style="position:absolute;left:0;text-align:left;margin-left:-1.7pt;margin-top:.4pt;width:425.7pt;height:337.85pt;z-index:251524608;mso-height-relative:margin" coordsize="54063,42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">
                <v:shape id="Picture 36" o:spid="_x0000_s1409" type="#_x0000_t75" style="position:absolute;left:4729;width:38994;height:36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">
                  <v:imagedata r:id="rId112" o:title=""/>
                  <v:path arrowok="t"/>
                </v:shape>
                <v:shape id="Text Box 173" o:spid="_x0000_s1410" type="#_x0000_t202" style="position:absolute;top:36050;width:54063;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" stroked="f">
                  <v:textbox>
                    <w:txbxContent>
                      <w:p w14:paraId="3682495C" w14:textId="77777777" w:rsidR="003B14DC" w:rsidRPr="00FE724F" w:rsidRDefault="003B14DC" w:rsidP="005B3C0C">
                        <w:pPr>
                          <w:rPr>
                            <w:sz w:val="20"/>
                            <w:szCs w:val="20"/>
                          </w:rPr>
                        </w:pPr>
                        <w:r w:rsidRPr="00FE724F">
                          <w:rPr>
                            <w:b/>
                            <w:sz w:val="20"/>
                            <w:szCs w:val="20"/>
                          </w:rPr>
                          <w:t xml:space="preserve">Figure  </w:t>
                        </w:r>
                        <w:r>
                          <w:rPr>
                            <w:b/>
                            <w:sz w:val="20"/>
                            <w:szCs w:val="20"/>
                          </w:rPr>
                          <w:t>51</w:t>
                        </w:r>
                        <w:r w:rsidRPr="00FE724F">
                          <w:rPr>
                            <w:b/>
                            <w:sz w:val="20"/>
                            <w:szCs w:val="20"/>
                          </w:rPr>
                          <w:t xml:space="preserve">. </w:t>
                        </w:r>
                        <w:r>
                          <w:rPr>
                            <w:sz w:val="20"/>
                            <w:szCs w:val="20"/>
                          </w:rPr>
                          <w:t>Maximum quantum yield of PSII (F</w:t>
                        </w:r>
                        <w:r w:rsidRPr="00153463">
                          <w:rPr>
                            <w:sz w:val="20"/>
                            <w:szCs w:val="20"/>
                            <w:vertAlign w:val="subscript"/>
                          </w:rPr>
                          <w:t>v</w:t>
                        </w:r>
                        <w:r>
                          <w:rPr>
                            <w:sz w:val="20"/>
                            <w:szCs w:val="20"/>
                          </w:rPr>
                          <w:t>/F</w:t>
                        </w:r>
                        <w:r w:rsidRPr="00153463">
                          <w:rPr>
                            <w:sz w:val="20"/>
                            <w:szCs w:val="20"/>
                            <w:vertAlign w:val="subscript"/>
                          </w:rPr>
                          <w:t>m</w:t>
                        </w:r>
                        <w:r>
                          <w:rPr>
                            <w:sz w:val="20"/>
                            <w:szCs w:val="20"/>
                          </w:rPr>
                          <w:t>)</w:t>
                        </w:r>
                        <w:r w:rsidRPr="00FE724F">
                          <w:rPr>
                            <w:sz w:val="20"/>
                            <w:szCs w:val="20"/>
                          </w:rPr>
                          <w:t xml:space="preserve"> </w:t>
                        </w:r>
                        <w:r>
                          <w:rPr>
                            <w:sz w:val="20"/>
                            <w:szCs w:val="20"/>
                          </w:rPr>
                          <w:t>before (LOG) and after cell resuspension in nitrogen free (NF) or replete (C) medium. Treatment conditions outlined in Table 12. Error bars represent SE</w:t>
                        </w:r>
                        <w:r w:rsidRPr="00FE724F">
                          <w:rPr>
                            <w:sz w:val="20"/>
                            <w:szCs w:val="20"/>
                          </w:rPr>
                          <w:t xml:space="preserve"> (n=3). </w:t>
                        </w:r>
                      </w:p>
                    </w:txbxContent>
                  </v:textbox>
                </v:shape>
                <w10:wrap type="topAndBottom"/>
              </v:group>
            </w:pict>
          </mc:Fallback>
        </mc:AlternateContent>
      </w:r>
    </w:p>
    <w:p w14:paraId="4E5D664B" w14:textId="77777777" w:rsidR="005B3C0C" w:rsidRPr="005B3C0C" w:rsidRDefault="005B3C0C" w:rsidP="005B3C0C">
      <w:pPr>
        <w:pStyle w:val="Heading3"/>
        <w:spacing w:after="120" w:line="360" w:lineRule="auto"/>
        <w:rPr>
          <w:b w:val="0"/>
          <w:color w:val="auto"/>
        </w:rPr>
      </w:pPr>
      <w:bookmarkStart w:id="94" w:name="_Toc462059811"/>
      <w:r w:rsidRPr="005B3C0C">
        <w:rPr>
          <w:b w:val="0"/>
          <w:color w:val="auto"/>
        </w:rPr>
        <w:t>Central carbon metabolism</w:t>
      </w:r>
      <w:bookmarkEnd w:id="94"/>
    </w:p>
    <w:p w14:paraId="702A2C33" w14:textId="77777777" w:rsidR="005B3C0C" w:rsidRPr="005B3C0C" w:rsidRDefault="005B3C0C" w:rsidP="005B3C0C">
      <w:pPr>
        <w:tabs>
          <w:tab w:val="left" w:pos="1308"/>
        </w:tabs>
        <w:spacing w:line="360" w:lineRule="auto"/>
      </w:pPr>
      <w:r w:rsidRPr="005B3C0C">
        <w:t xml:space="preserve">Significant degradation of photosynthetic apparatus has been shown to be concurrent with a shift in the central carbon metabolism towards dominance of catabolic fuelled respiratory energy generation. The degree of photosynthetic degradation and availability of light may alter this shift and impact on the accumulation of carbon storage molecules. qRT-PCR was performed to quantify gene expression throughout the experiment. The degradation of photosynthetic machinery was mirrored by a significant (p&lt;0.01) downregulation of the </w:t>
      </w:r>
      <w:r w:rsidR="0077366F" w:rsidRPr="0077366F">
        <w:rPr>
          <w:i/>
        </w:rPr>
        <w:t>rbsc2</w:t>
      </w:r>
      <w:r w:rsidRPr="005B3C0C">
        <w:t xml:space="preserve"> gene</w:t>
      </w:r>
      <w:r w:rsidRPr="005B3C0C">
        <w:rPr>
          <w:i/>
        </w:rPr>
        <w:t xml:space="preserve"> </w:t>
      </w:r>
      <w:r w:rsidRPr="005B3C0C">
        <w:t xml:space="preserve">(Cre03.g120150) in all N deprived treatments (Figure </w:t>
      </w:r>
      <w:r w:rsidR="00AC5759">
        <w:t>53</w:t>
      </w:r>
      <w:r w:rsidRPr="005B3C0C">
        <w:t>).</w:t>
      </w:r>
      <w:r w:rsidR="004D42CE">
        <w:t xml:space="preserve"> The results are presented as fold change in expression relative to the average expression across all treatments and timepoints (Helleman </w:t>
      </w:r>
      <w:r w:rsidR="004D42CE">
        <w:rPr>
          <w:i/>
        </w:rPr>
        <w:t xml:space="preserve">et al. </w:t>
      </w:r>
      <w:r w:rsidR="004D42CE" w:rsidRPr="004D42CE">
        <w:t>200</w:t>
      </w:r>
      <w:r w:rsidR="004D42CE">
        <w:t>7).</w:t>
      </w:r>
      <w:r w:rsidRPr="005B3C0C">
        <w:t xml:space="preserve"> </w:t>
      </w:r>
      <w:r w:rsidR="004D42CE">
        <w:t xml:space="preserve">The gene </w:t>
      </w:r>
      <w:r w:rsidR="0077366F" w:rsidRPr="0077366F">
        <w:rPr>
          <w:i/>
        </w:rPr>
        <w:t>rbsc2</w:t>
      </w:r>
      <w:r w:rsidR="0077366F" w:rsidRPr="005B3C0C">
        <w:t xml:space="preserve"> </w:t>
      </w:r>
      <w:r w:rsidRPr="005B3C0C">
        <w:t>encodes for the small subunit 2 of ribulose1,5-biphosphate carboxylase/oxygenase (RuBisCO), a highly abundant enzyme responsible for the carboxylation of ribulose-1,5-biphophate (RuBP), the first major step of CO</w:t>
      </w:r>
      <w:r w:rsidRPr="005B3C0C">
        <w:rPr>
          <w:vertAlign w:val="subscript"/>
        </w:rPr>
        <w:t xml:space="preserve">2 </w:t>
      </w:r>
      <w:r w:rsidR="00E827BE" w:rsidRPr="005B3C0C">
        <w:t>sequestration within</w:t>
      </w:r>
      <w:r w:rsidRPr="005B3C0C">
        <w:t xml:space="preserve"> the Calvin cycle (Figure </w:t>
      </w:r>
      <w:r w:rsidR="00AC5759">
        <w:t>45</w:t>
      </w:r>
      <w:r w:rsidRPr="005B3C0C">
        <w:t xml:space="preserve">). Downregulation of </w:t>
      </w:r>
      <w:r w:rsidR="0077366F" w:rsidRPr="0077366F">
        <w:rPr>
          <w:i/>
        </w:rPr>
        <w:t>rbsc2</w:t>
      </w:r>
      <w:r w:rsidRPr="005B3C0C">
        <w:t xml:space="preserve"> is correlated with an increase in RuBP and other Calvin cycle metabolites, indicating a reduced Calvin </w:t>
      </w:r>
      <w:r w:rsidRPr="005B3C0C">
        <w:lastRenderedPageBreak/>
        <w:t xml:space="preserve">cycle flux </w:t>
      </w:r>
      <w:r w:rsidR="00BD03EC" w:rsidRPr="005B3C0C">
        <w:fldChar w:fldCharType="begin"/>
      </w:r>
      <w:r w:rsidR="00790A49">
        <w:instrText xml:space="preserve"> ADDIN ZOTERO_ITEM CSL_CITATION {"citationID":"2oulq6uk1a","properties":{"formattedCitation":"(Schmollinger et al., 2014)","plainCitation":"(Schmollinger et al., 2014)"},"citationItems":[{"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Pr="005B3C0C">
        <w:t xml:space="preserve">(Schmollinger </w:t>
      </w:r>
      <w:r w:rsidR="00490409" w:rsidRPr="00490409">
        <w:rPr>
          <w:i/>
        </w:rPr>
        <w:t>et al</w:t>
      </w:r>
      <w:r w:rsidRPr="005B3C0C">
        <w:t>., 2014)</w:t>
      </w:r>
      <w:r w:rsidR="00BD03EC" w:rsidRPr="005B3C0C">
        <w:fldChar w:fldCharType="end"/>
      </w:r>
      <w:r w:rsidRPr="005B3C0C">
        <w:t xml:space="preserve">. As expected the degree and rate of </w:t>
      </w:r>
      <w:r w:rsidR="0077366F" w:rsidRPr="0077366F">
        <w:rPr>
          <w:i/>
        </w:rPr>
        <w:t>rbsc2</w:t>
      </w:r>
      <w:r w:rsidR="0077366F" w:rsidRPr="005B3C0C">
        <w:t xml:space="preserve"> </w:t>
      </w:r>
      <w:r w:rsidRPr="005B3C0C">
        <w:t xml:space="preserve">downregulation was significantly increased under mixotrophic conditions; after 12 hours in N free medium </w:t>
      </w:r>
      <w:r w:rsidR="0077366F" w:rsidRPr="0077366F">
        <w:rPr>
          <w:i/>
        </w:rPr>
        <w:t>rbsc2</w:t>
      </w:r>
      <w:r w:rsidR="0077366F" w:rsidRPr="005B3C0C">
        <w:t xml:space="preserve"> </w:t>
      </w:r>
      <w:r w:rsidRPr="005B3C0C">
        <w:t xml:space="preserve">transcript abundance </w:t>
      </w:r>
      <w:r w:rsidR="00E42F03">
        <w:t>dropped</w:t>
      </w:r>
      <w:r w:rsidRPr="005B3C0C">
        <w:t xml:space="preserve"> 5 fold in M-24-NF between 0-12 hours, compared to a 1.7 fold drop in A-24-NF. Cultures grown under a light/dark cycle had a similar fold reduction over the 48 hour period measured compared to respective continuous light cultures, however, the downregulation was delayed until 12 hours post deprivation (7.5 fold and 4.5 fold drop between 2-12 hours, p&lt; 0.05). </w:t>
      </w:r>
      <w:r w:rsidR="0077366F" w:rsidRPr="0077366F">
        <w:rPr>
          <w:i/>
        </w:rPr>
        <w:t>rbsc2</w:t>
      </w:r>
      <w:r w:rsidR="0077366F" w:rsidRPr="005B3C0C">
        <w:t xml:space="preserve"> </w:t>
      </w:r>
      <w:r w:rsidRPr="005B3C0C">
        <w:t xml:space="preserve">expression remained depressed until the beginning of the second light period at 24 hours, when transcript abundance significantly increased (p&lt; 0.05) in both 12L treatments. This subsequent increase, and repeated fluctuations at 36 and 48 hours, strongly indicates a diurnal influence with lower Calvin cycle activity during the dark period. </w:t>
      </w:r>
      <w:r w:rsidR="0077366F" w:rsidRPr="0077366F">
        <w:rPr>
          <w:i/>
        </w:rPr>
        <w:t>rbsc2</w:t>
      </w:r>
      <w:r w:rsidRPr="005B3C0C">
        <w:t xml:space="preserve"> expression in the control treatment remained relatively stable although did experienced a comparatively moderate (37%) but statistically significant (p &lt; 0.05) decline in expression between 24 and 48 hours.</w:t>
      </w:r>
    </w:p>
    <w:p w14:paraId="1CEEA261" w14:textId="77777777" w:rsidR="005B3C0C" w:rsidRPr="00932EB1" w:rsidRDefault="00A07314" w:rsidP="005B3C0C">
      <w:pPr>
        <w:spacing w:line="360" w:lineRule="auto"/>
        <w:rPr>
          <w:rFonts w:cs="Arial"/>
          <w:szCs w:val="24"/>
          <w:lang w:eastAsia="en-GB"/>
        </w:rPr>
      </w:pPr>
      <w:r>
        <w:rPr>
          <w:rFonts w:cs="Arial"/>
          <w:szCs w:val="24"/>
          <w:lang w:eastAsia="en-GB"/>
        </w:rPr>
        <w:t xml:space="preserve">Expression of </w:t>
      </w:r>
      <w:r w:rsidR="00C6491F" w:rsidRPr="005B3C0C">
        <w:rPr>
          <w:rFonts w:cs="Arial"/>
          <w:i/>
          <w:szCs w:val="24"/>
          <w:lang w:eastAsia="en-GB"/>
        </w:rPr>
        <w:t>ogd1</w:t>
      </w:r>
      <w:r w:rsidR="005B3C0C" w:rsidRPr="005B3C0C">
        <w:rPr>
          <w:rFonts w:cs="Arial"/>
          <w:szCs w:val="24"/>
          <w:lang w:eastAsia="en-GB"/>
        </w:rPr>
        <w:t xml:space="preserve"> was measured to determine regulation of the tricarboxylic acid (TCA) cycle and cellular respiration after N deprivation. The </w:t>
      </w:r>
      <w:r w:rsidR="00C6491F" w:rsidRPr="005B3C0C">
        <w:rPr>
          <w:rFonts w:cs="Arial"/>
          <w:i/>
          <w:szCs w:val="24"/>
          <w:lang w:eastAsia="en-GB"/>
        </w:rPr>
        <w:t>ogd1</w:t>
      </w:r>
      <w:r w:rsidR="005B3C0C" w:rsidRPr="005B3C0C">
        <w:rPr>
          <w:rFonts w:cs="Arial"/>
          <w:szCs w:val="24"/>
          <w:lang w:eastAsia="en-GB"/>
        </w:rPr>
        <w:t xml:space="preserve"> gene encodes the </w:t>
      </w:r>
      <w:r w:rsidR="005B3C0C" w:rsidRPr="005B3C0C">
        <w:rPr>
          <w:lang w:eastAsia="en-GB"/>
        </w:rPr>
        <w:t xml:space="preserve">2-oxoglutarate dehydrogenase E1 subunit of the α-ketoglutarate dehydrogenase enzyme complex, a key catalyst in the TCA cycle involved in the decarboxylation of α-ketoglutarate releasing reductive NADH which goes on to drive mitochondrial oxidative phosphorylation (ATP synthesis, Figure </w:t>
      </w:r>
      <w:r w:rsidR="00C674B9">
        <w:rPr>
          <w:lang w:eastAsia="en-GB"/>
        </w:rPr>
        <w:t>54</w:t>
      </w:r>
      <w:r w:rsidR="005B3C0C" w:rsidRPr="005B3C0C">
        <w:rPr>
          <w:lang w:eastAsia="en-GB"/>
        </w:rPr>
        <w:t xml:space="preserve">). </w:t>
      </w:r>
      <w:r w:rsidR="005B3C0C" w:rsidRPr="005B3C0C">
        <w:rPr>
          <w:rFonts w:cs="Arial"/>
          <w:szCs w:val="24"/>
          <w:lang w:eastAsia="en-GB"/>
        </w:rPr>
        <w:t xml:space="preserve">In agreement with </w:t>
      </w:r>
      <w:r w:rsidR="00BD03EC" w:rsidRPr="005B3C0C">
        <w:rPr>
          <w:rFonts w:cs="Arial"/>
          <w:szCs w:val="24"/>
          <w:lang w:eastAsia="en-GB"/>
        </w:rPr>
        <w:fldChar w:fldCharType="begin"/>
      </w:r>
      <w:r w:rsidR="00790A49">
        <w:rPr>
          <w:rFonts w:cs="Arial"/>
          <w:szCs w:val="24"/>
          <w:lang w:eastAsia="en-GB"/>
        </w:rPr>
        <w:instrText xml:space="preserve"> ADDIN ZOTERO_ITEM CSL_CITATION {"citationID":"pdej9ef4c","properties":{"formattedCitation":"(Blaby et al., 2013; Goodenough et al., 2014)","plainCitation":"(Blaby et al., 2013; Goodenough et al., 2014)"},"citationItems":[{"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szCs w:val="24"/>
          <w:lang w:eastAsia="en-GB"/>
        </w:rPr>
        <w:instrText>∼</w:instrText>
      </w:r>
      <w:r w:rsidR="00790A49">
        <w:rPr>
          <w:rFonts w:cs="Arial"/>
          <w:szCs w:val="24"/>
          <w:lang w:eastAsia="en-GB"/>
        </w:rPr>
        <w:instrText xml:space="preserve">425 genes are upregulated </w:instrText>
      </w:r>
      <w:r w:rsidR="00790A49">
        <w:rPr>
          <w:rFonts w:ascii="Calibri" w:hAnsi="Calibri" w:cs="Calibri"/>
          <w:szCs w:val="24"/>
          <w:lang w:eastAsia="en-GB"/>
        </w:rPr>
        <w:instrText>≥</w:instrText>
      </w:r>
      <w:r w:rsidR="00790A49">
        <w:rPr>
          <w:rFonts w:cs="Arial"/>
          <w:szCs w:val="24"/>
          <w:lang w:eastAsia="en-GB"/>
        </w:rPr>
        <w:instrText xml:space="preserve">2-fold and </w:instrText>
      </w:r>
      <w:r w:rsidR="00790A49">
        <w:rPr>
          <w:rFonts w:ascii="Cambria Math" w:hAnsi="Cambria Math" w:cs="Cambria Math"/>
          <w:szCs w:val="24"/>
          <w:lang w:eastAsia="en-GB"/>
        </w:rPr>
        <w:instrText>∼</w:instrText>
      </w:r>
      <w:r w:rsidR="00790A49">
        <w:rPr>
          <w:rFonts w:cs="Arial"/>
          <w:szCs w:val="24"/>
          <w:lang w:eastAsia="en-GB"/>
        </w:rPr>
        <w:instrText xml:space="preserve">875 genes are downregulated </w:instrText>
      </w:r>
      <w:r w:rsidR="00790A49">
        <w:rPr>
          <w:rFonts w:ascii="Calibri" w:hAnsi="Calibri" w:cs="Calibri"/>
          <w:szCs w:val="24"/>
          <w:lang w:eastAsia="en-GB"/>
        </w:rPr>
        <w:instrText>≥</w:instrText>
      </w:r>
      <w:r w:rsidR="00790A49">
        <w:rPr>
          <w:rFonts w:cs="Arial"/>
          <w:szCs w:val="24"/>
          <w:lang w:eastAsia="en-GB"/>
        </w:rPr>
        <w:instrText xml:space="preserve">2-fold in each strain. Expression of a small subset of </w:instrText>
      </w:r>
      <w:r w:rsidR="00790A49">
        <w:rPr>
          <w:rFonts w:ascii="Calibri" w:hAnsi="Calibri" w:cs="Calibri"/>
          <w:szCs w:val="24"/>
          <w:lang w:eastAsia="en-GB"/>
        </w:rPr>
        <w:instrText>“</w:instrText>
      </w:r>
      <w:r w:rsidR="00790A49">
        <w:rPr>
          <w:rFonts w:cs="Arial"/>
          <w:szCs w:val="24"/>
          <w:lang w:eastAsia="en-GB"/>
        </w:rPr>
        <w:instrText>sensitive</w:instrText>
      </w:r>
      <w:r w:rsidR="00790A49">
        <w:rPr>
          <w:rFonts w:ascii="Calibri" w:hAnsi="Calibri" w:cs="Calibri"/>
          <w:szCs w:val="24"/>
          <w:lang w:eastAsia="en-GB"/>
        </w:rPr>
        <w:instrText>”</w:instrText>
      </w:r>
      <w:r w:rsidR="00790A49">
        <w:rPr>
          <w:rFonts w:cs="Arial"/>
          <w:szCs w:val="24"/>
          <w:lang w:eastAsia="en-GB"/>
        </w:rPr>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rPr>
          <w:rFonts w:cs="Arial"/>
          <w:szCs w:val="24"/>
          <w:lang w:eastAsia="en-GB"/>
        </w:rPr>
        <w:fldChar w:fldCharType="separate"/>
      </w:r>
      <w:r w:rsidR="005B3C0C" w:rsidRPr="005B3C0C">
        <w:t xml:space="preserve"> Blaby </w:t>
      </w:r>
      <w:r w:rsidR="00490409" w:rsidRPr="00490409">
        <w:rPr>
          <w:i/>
        </w:rPr>
        <w:t>et al</w:t>
      </w:r>
      <w:r w:rsidR="005B3C0C" w:rsidRPr="005B3C0C">
        <w:t xml:space="preserve">. (2013) and Goodenough </w:t>
      </w:r>
      <w:r w:rsidR="00490409" w:rsidRPr="00490409">
        <w:rPr>
          <w:i/>
        </w:rPr>
        <w:t>et al</w:t>
      </w:r>
      <w:r w:rsidR="005B3C0C" w:rsidRPr="005B3C0C">
        <w:t>. (2014)</w:t>
      </w:r>
      <w:r w:rsidR="00BD03EC" w:rsidRPr="005B3C0C">
        <w:rPr>
          <w:rFonts w:cs="Arial"/>
          <w:szCs w:val="24"/>
          <w:lang w:eastAsia="en-GB"/>
        </w:rPr>
        <w:fldChar w:fldCharType="end"/>
      </w:r>
      <w:r w:rsidR="005B3C0C" w:rsidRPr="005B3C0C">
        <w:rPr>
          <w:rFonts w:cs="Arial"/>
          <w:szCs w:val="24"/>
          <w:lang w:eastAsia="en-GB"/>
        </w:rPr>
        <w:t xml:space="preserve">, </w:t>
      </w:r>
      <w:r w:rsidR="00C6491F" w:rsidRPr="005B3C0C">
        <w:rPr>
          <w:rFonts w:cs="Arial"/>
          <w:i/>
          <w:szCs w:val="24"/>
          <w:lang w:eastAsia="en-GB"/>
        </w:rPr>
        <w:t>ogd1</w:t>
      </w:r>
      <w:r w:rsidR="005B3C0C" w:rsidRPr="005B3C0C">
        <w:rPr>
          <w:rFonts w:cs="Arial"/>
          <w:szCs w:val="24"/>
          <w:lang w:eastAsia="en-GB"/>
        </w:rPr>
        <w:t xml:space="preserve"> expression in M-24-NF, declined slowly between LOG-48 hours NF (2.5 fold decline, p&lt; 0.001, Figure </w:t>
      </w:r>
      <w:r w:rsidR="003E62B0">
        <w:rPr>
          <w:rFonts w:cs="Arial"/>
          <w:szCs w:val="24"/>
          <w:lang w:eastAsia="en-GB"/>
        </w:rPr>
        <w:t>54</w:t>
      </w:r>
      <w:r w:rsidR="005B3C0C" w:rsidRPr="005B3C0C">
        <w:rPr>
          <w:rFonts w:cs="Arial"/>
          <w:szCs w:val="24"/>
          <w:lang w:eastAsia="en-GB"/>
        </w:rPr>
        <w:t xml:space="preserve">). In contrast A-24-NF cultures experienced a moderate but significant increase in </w:t>
      </w:r>
      <w:r w:rsidR="00C6491F" w:rsidRPr="005B3C0C">
        <w:rPr>
          <w:rFonts w:cs="Arial"/>
          <w:i/>
          <w:szCs w:val="24"/>
          <w:lang w:eastAsia="en-GB"/>
        </w:rPr>
        <w:t>ogd1</w:t>
      </w:r>
      <w:r w:rsidR="005B3C0C" w:rsidRPr="005B3C0C">
        <w:rPr>
          <w:rFonts w:cs="Arial"/>
          <w:szCs w:val="24"/>
          <w:lang w:eastAsia="en-GB"/>
        </w:rPr>
        <w:t xml:space="preserve"> expression over the experiment (1.85 fold, p&lt; 0,05), but from a significantly lower initial transcript abundance (3 fold lower, p&lt;0.01) compared to M-24-NF. </w:t>
      </w:r>
      <w:r w:rsidR="00932EB1">
        <w:rPr>
          <w:rFonts w:cs="Arial"/>
          <w:szCs w:val="24"/>
          <w:lang w:eastAsia="en-GB"/>
        </w:rPr>
        <w:t xml:space="preserve">Expression of </w:t>
      </w:r>
      <w:r w:rsidR="00932EB1">
        <w:rPr>
          <w:rFonts w:cs="Arial"/>
          <w:i/>
          <w:szCs w:val="24"/>
          <w:lang w:eastAsia="en-GB"/>
        </w:rPr>
        <w:t xml:space="preserve">ogd1 </w:t>
      </w:r>
      <w:r w:rsidR="00932EB1">
        <w:rPr>
          <w:rFonts w:cs="Arial"/>
          <w:szCs w:val="24"/>
          <w:lang w:eastAsia="en-GB"/>
        </w:rPr>
        <w:t xml:space="preserve">in the nitrogen replete control culture, M-24-C, also dropped (1.6 fold, p&lt;0.01) over the first 2 hours but then remained relatively stable. </w:t>
      </w:r>
    </w:p>
    <w:p w14:paraId="09D834D7" w14:textId="77777777" w:rsidR="0029652F" w:rsidRDefault="0029652F" w:rsidP="005B3C0C">
      <w:pPr>
        <w:spacing w:line="360" w:lineRule="auto"/>
        <w:rPr>
          <w:rFonts w:cs="Arial"/>
          <w:szCs w:val="24"/>
          <w:lang w:eastAsia="en-GB"/>
        </w:rPr>
      </w:pPr>
    </w:p>
    <w:p w14:paraId="466FC82A" w14:textId="77777777" w:rsidR="005B3C0C" w:rsidRPr="005B3C0C" w:rsidRDefault="0029652F" w:rsidP="005B3C0C">
      <w:pPr>
        <w:spacing w:line="360" w:lineRule="auto"/>
        <w:rPr>
          <w:rFonts w:cs="Arial"/>
          <w:szCs w:val="24"/>
          <w:lang w:eastAsia="en-GB"/>
        </w:rPr>
      </w:pPr>
      <w:r>
        <w:rPr>
          <w:noProof/>
          <w:lang w:eastAsia="en-GB"/>
        </w:rPr>
        <w:lastRenderedPageBreak/>
        <mc:AlternateContent>
          <mc:Choice Requires="wpg">
            <w:drawing>
              <wp:anchor distT="0" distB="0" distL="114300" distR="114300" simplePos="0" relativeHeight="251521536" behindDoc="0" locked="0" layoutInCell="1" allowOverlap="1" wp14:anchorId="2437B0E4" wp14:editId="49F69242">
                <wp:simplePos x="0" y="0"/>
                <wp:positionH relativeFrom="column">
                  <wp:posOffset>80010</wp:posOffset>
                </wp:positionH>
                <wp:positionV relativeFrom="paragraph">
                  <wp:posOffset>172720</wp:posOffset>
                </wp:positionV>
                <wp:extent cx="5284470" cy="5730875"/>
                <wp:effectExtent l="0" t="0" r="0" b="3175"/>
                <wp:wrapTopAndBottom/>
                <wp:docPr id="292" name="Group 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4470" cy="5730875"/>
                          <a:chOff x="0" y="6485"/>
                          <a:chExt cx="52844" cy="57331"/>
                        </a:xfrm>
                      </wpg:grpSpPr>
                      <pic:pic xmlns:pic="http://schemas.openxmlformats.org/drawingml/2006/picture">
                        <pic:nvPicPr>
                          <pic:cNvPr id="294" name="Picture 357"/>
                          <pic:cNvPicPr>
                            <a:picLocks noChangeAspect="1"/>
                          </pic:cNvPicPr>
                        </pic:nvPicPr>
                        <pic:blipFill>
                          <a:blip r:embed="rId113">
                            <a:extLst>
                              <a:ext uri="{28A0092B-C50C-407E-A947-70E740481C1C}">
                                <a14:useLocalDpi xmlns:a14="http://schemas.microsoft.com/office/drawing/2010/main" val="0"/>
                              </a:ext>
                            </a:extLst>
                          </a:blip>
                          <a:srcRect t="1447" b="1830"/>
                          <a:stretch>
                            <a:fillRect/>
                          </a:stretch>
                        </pic:blipFill>
                        <pic:spPr bwMode="auto">
                          <a:xfrm>
                            <a:off x="2020" y="6485"/>
                            <a:ext cx="49760" cy="38916"/>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295" name="Text Box 171"/>
                        <wps:cNvSpPr txBox="1">
                          <a:spLocks noChangeArrowheads="1"/>
                        </wps:cNvSpPr>
                        <wps:spPr bwMode="auto">
                          <a:xfrm>
                            <a:off x="0" y="47208"/>
                            <a:ext cx="52844" cy="1660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B404E4F" w14:textId="77777777" w:rsidR="003B14DC" w:rsidRPr="00FF6D54" w:rsidRDefault="003B14DC" w:rsidP="005B3C0C">
                              <w:pPr>
                                <w:rPr>
                                  <w:i/>
                                  <w:sz w:val="20"/>
                                  <w:szCs w:val="20"/>
                                </w:rPr>
                              </w:pPr>
                              <w:r w:rsidRPr="00FE724F">
                                <w:rPr>
                                  <w:b/>
                                  <w:sz w:val="20"/>
                                  <w:szCs w:val="20"/>
                                </w:rPr>
                                <w:t xml:space="preserve">Figure </w:t>
                              </w:r>
                              <w:r>
                                <w:rPr>
                                  <w:b/>
                                  <w:sz w:val="20"/>
                                  <w:szCs w:val="20"/>
                                </w:rPr>
                                <w:t>53</w:t>
                              </w:r>
                              <w:r w:rsidRPr="00FE724F">
                                <w:rPr>
                                  <w:b/>
                                  <w:sz w:val="20"/>
                                  <w:szCs w:val="20"/>
                                </w:rPr>
                                <w:t xml:space="preserve">. </w:t>
                              </w:r>
                              <w:r>
                                <w:rPr>
                                  <w:sz w:val="20"/>
                                  <w:szCs w:val="20"/>
                                </w:rPr>
                                <w:t xml:space="preserve">Fold change (relative to the average expression of all samples across all timepoints and treatments) of </w:t>
                              </w:r>
                              <w:r>
                                <w:rPr>
                                  <w:i/>
                                  <w:sz w:val="20"/>
                                  <w:szCs w:val="20"/>
                                </w:rPr>
                                <w:t>rbsc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standard </w:t>
                              </w:r>
                              <w:r>
                                <w:rPr>
                                  <w:sz w:val="20"/>
                                  <w:szCs w:val="20"/>
                                </w:rPr>
                                <w:t>error</w:t>
                              </w:r>
                              <w:r w:rsidRPr="00FE724F">
                                <w:rPr>
                                  <w:sz w:val="20"/>
                                  <w:szCs w:val="20"/>
                                </w:rPr>
                                <w:t xml:space="preserve"> (n=3)</w:t>
                              </w:r>
                              <w:r>
                                <w:rPr>
                                  <w:sz w:val="20"/>
                                  <w:szCs w:val="20"/>
                                </w:rPr>
                                <w:t>, * symbols indicate significant difference from L time point values (t-test, p&lt;0.05)</w:t>
                              </w:r>
                              <w:r w:rsidRPr="00FE724F">
                                <w:rPr>
                                  <w:sz w:val="20"/>
                                  <w:szCs w:val="20"/>
                                </w:rPr>
                                <w:t xml:space="preserve">. </w:t>
                              </w:r>
                              <w:r>
                                <w:rPr>
                                  <w:sz w:val="20"/>
                                  <w:szCs w:val="20"/>
                                </w:rPr>
                                <w:t xml:space="preserve">For M-12-NF and A-12-NF, L(=LOG) sample taken in dark period before resuspension, then 0 to 12 hours light; 12 to 24 hours dark; 24 to 36 hours light; 36 to 48 hours dark. Referencing genes used for normalisation in this and all subsequent qRT-PCR were </w:t>
                              </w:r>
                              <w:r>
                                <w:rPr>
                                  <w:i/>
                                  <w:sz w:val="20"/>
                                  <w:szCs w:val="20"/>
                                </w:rPr>
                                <w:t>gaphd, eif1a and rck1.</w:t>
                              </w:r>
                            </w:p>
                            <w:p w14:paraId="4D0925B5" w14:textId="77777777" w:rsidR="003B14DC" w:rsidRDefault="003B14DC" w:rsidP="005B3C0C">
                              <w:pPr>
                                <w:rPr>
                                  <w:sz w:val="20"/>
                                  <w:szCs w:val="20"/>
                                </w:rPr>
                              </w:pPr>
                            </w:p>
                            <w:p w14:paraId="72F87801" w14:textId="77777777" w:rsidR="003B14DC" w:rsidRDefault="003B14DC" w:rsidP="005B3C0C">
                              <w:pPr>
                                <w:rPr>
                                  <w:sz w:val="20"/>
                                  <w:szCs w:val="20"/>
                                </w:rPr>
                              </w:pPr>
                            </w:p>
                            <w:p w14:paraId="4120A3BE"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2437B0E4" id="Group 826" o:spid="_x0000_s1411" style="position:absolute;left:0;text-align:left;margin-left:6.3pt;margin-top:13.6pt;width:416.1pt;height:451.25pt;z-index:251521536;mso-height-relative:margin" coordorigin=",6485" coordsize="52844,57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">
                <v:shape id="Picture 357" o:spid="_x0000_s1412" type="#_x0000_t75" style="position:absolute;left:2020;top:6485;width:49760;height:38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">
                  <v:imagedata r:id="rId114" o:title="" croptop="948f" cropbottom="1199f"/>
                  <v:path arrowok="t"/>
                </v:shape>
                <v:shape id="Text Box 171" o:spid="_x0000_s1413" type="#_x0000_t202" style="position:absolute;top:47208;width:52844;height:16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5B404E4F" w14:textId="77777777" w:rsidR="003B14DC" w:rsidRPr="00FF6D54" w:rsidRDefault="003B14DC" w:rsidP="005B3C0C">
                        <w:pPr>
                          <w:rPr>
                            <w:i/>
                            <w:sz w:val="20"/>
                            <w:szCs w:val="20"/>
                          </w:rPr>
                        </w:pPr>
                        <w:r w:rsidRPr="00FE724F">
                          <w:rPr>
                            <w:b/>
                            <w:sz w:val="20"/>
                            <w:szCs w:val="20"/>
                          </w:rPr>
                          <w:t xml:space="preserve">Figure </w:t>
                        </w:r>
                        <w:r>
                          <w:rPr>
                            <w:b/>
                            <w:sz w:val="20"/>
                            <w:szCs w:val="20"/>
                          </w:rPr>
                          <w:t>53</w:t>
                        </w:r>
                        <w:r w:rsidRPr="00FE724F">
                          <w:rPr>
                            <w:b/>
                            <w:sz w:val="20"/>
                            <w:szCs w:val="20"/>
                          </w:rPr>
                          <w:t xml:space="preserve">. </w:t>
                        </w:r>
                        <w:r>
                          <w:rPr>
                            <w:sz w:val="20"/>
                            <w:szCs w:val="20"/>
                          </w:rPr>
                          <w:t xml:space="preserve">Fold change (relative to the average expression of all samples across all timepoints and treatments) of </w:t>
                        </w:r>
                        <w:r>
                          <w:rPr>
                            <w:i/>
                            <w:sz w:val="20"/>
                            <w:szCs w:val="20"/>
                          </w:rPr>
                          <w:t>rbsc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standard </w:t>
                        </w:r>
                        <w:r>
                          <w:rPr>
                            <w:sz w:val="20"/>
                            <w:szCs w:val="20"/>
                          </w:rPr>
                          <w:t>error</w:t>
                        </w:r>
                        <w:r w:rsidRPr="00FE724F">
                          <w:rPr>
                            <w:sz w:val="20"/>
                            <w:szCs w:val="20"/>
                          </w:rPr>
                          <w:t xml:space="preserve"> (n=3)</w:t>
                        </w:r>
                        <w:r>
                          <w:rPr>
                            <w:sz w:val="20"/>
                            <w:szCs w:val="20"/>
                          </w:rPr>
                          <w:t>, * symbols indicate significant difference from L time point values (t-test, p&lt;0.05)</w:t>
                        </w:r>
                        <w:r w:rsidRPr="00FE724F">
                          <w:rPr>
                            <w:sz w:val="20"/>
                            <w:szCs w:val="20"/>
                          </w:rPr>
                          <w:t xml:space="preserve">. </w:t>
                        </w:r>
                        <w:r>
                          <w:rPr>
                            <w:sz w:val="20"/>
                            <w:szCs w:val="20"/>
                          </w:rPr>
                          <w:t xml:space="preserve">For M-12-NF and A-12-NF, L(=LOG) sample taken in dark period before resuspension, then 0 to 12 hours light; 12 to 24 hours dark; 24 to 36 hours light; 36 to 48 hours dark. Referencing genes used for normalisation in this and all subsequent qRT-PCR were </w:t>
                        </w:r>
                        <w:r>
                          <w:rPr>
                            <w:i/>
                            <w:sz w:val="20"/>
                            <w:szCs w:val="20"/>
                          </w:rPr>
                          <w:t>gaphd, eif1a and rck1.</w:t>
                        </w:r>
                      </w:p>
                      <w:p w14:paraId="4D0925B5" w14:textId="77777777" w:rsidR="003B14DC" w:rsidRDefault="003B14DC" w:rsidP="005B3C0C">
                        <w:pPr>
                          <w:rPr>
                            <w:sz w:val="20"/>
                            <w:szCs w:val="20"/>
                          </w:rPr>
                        </w:pPr>
                      </w:p>
                      <w:p w14:paraId="72F87801" w14:textId="77777777" w:rsidR="003B14DC" w:rsidRDefault="003B14DC" w:rsidP="005B3C0C">
                        <w:pPr>
                          <w:rPr>
                            <w:sz w:val="20"/>
                            <w:szCs w:val="20"/>
                          </w:rPr>
                        </w:pPr>
                      </w:p>
                      <w:p w14:paraId="4120A3BE" w14:textId="77777777" w:rsidR="003B14DC" w:rsidRPr="00FE724F" w:rsidRDefault="003B14DC" w:rsidP="005B3C0C">
                        <w:pPr>
                          <w:rPr>
                            <w:sz w:val="20"/>
                            <w:szCs w:val="20"/>
                          </w:rPr>
                        </w:pPr>
                      </w:p>
                    </w:txbxContent>
                  </v:textbox>
                </v:shape>
                <w10:wrap type="topAndBottom"/>
              </v:group>
            </w:pict>
          </mc:Fallback>
        </mc:AlternateContent>
      </w:r>
      <w:r w:rsidR="002859F7" w:rsidRPr="00416487">
        <w:rPr>
          <w:b/>
          <w:noProof/>
          <w:lang w:eastAsia="en-GB"/>
        </w:rPr>
        <mc:AlternateContent>
          <mc:Choice Requires="wps">
            <w:drawing>
              <wp:anchor distT="0" distB="0" distL="114300" distR="114300" simplePos="0" relativeHeight="251918848" behindDoc="0" locked="0" layoutInCell="1" allowOverlap="1" wp14:anchorId="50D2A8EF" wp14:editId="1355C68B">
                <wp:simplePos x="0" y="0"/>
                <wp:positionH relativeFrom="column">
                  <wp:posOffset>4547870</wp:posOffset>
                </wp:positionH>
                <wp:positionV relativeFrom="paragraph">
                  <wp:posOffset>1373505</wp:posOffset>
                </wp:positionV>
                <wp:extent cx="1189990" cy="2108835"/>
                <wp:effectExtent l="0" t="0" r="0" b="5715"/>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9990" cy="2108835"/>
                        </a:xfrm>
                        <a:prstGeom prst="rect">
                          <a:avLst/>
                        </a:prstGeom>
                        <a:noFill/>
                        <a:ln w="9525">
                          <a:noFill/>
                          <a:miter lim="800000"/>
                          <a:headEnd/>
                          <a:tailEnd/>
                        </a:ln>
                      </wps:spPr>
                      <wps:txbx>
                        <w:txbxContent>
                          <w:p w14:paraId="71F504BB" w14:textId="77777777" w:rsidR="003B14DC" w:rsidRDefault="003B14DC" w:rsidP="002859F7">
                            <w:r>
                              <w:t xml:space="preserve">      </w:t>
                            </w:r>
                          </w:p>
                          <w:p w14:paraId="5FC37DBB" w14:textId="77777777" w:rsidR="003B14DC" w:rsidRDefault="003B14DC" w:rsidP="002859F7"/>
                          <w:p w14:paraId="69BB5C40" w14:textId="77777777" w:rsidR="003B14DC" w:rsidRDefault="003B14DC" w:rsidP="002859F7">
                            <w:pPr>
                              <w:spacing w:after="0" w:line="240" w:lineRule="auto"/>
                            </w:pPr>
                            <w:r>
                              <w:t xml:space="preserve">            </w:t>
                            </w:r>
                            <w:r w:rsidRPr="00113EC3">
                              <w:rPr>
                                <w:sz w:val="12"/>
                                <w:szCs w:val="12"/>
                              </w:rPr>
                              <w:t xml:space="preserve"> </w:t>
                            </w:r>
                          </w:p>
                          <w:p w14:paraId="53CF03FA" w14:textId="77777777" w:rsidR="003B14DC" w:rsidRDefault="003B14DC" w:rsidP="002859F7">
                            <w:pPr>
                              <w:spacing w:after="0" w:line="240" w:lineRule="auto"/>
                              <w:contextualSpacing/>
                            </w:pPr>
                            <w:r>
                              <w:t xml:space="preserve">     </w:t>
                            </w:r>
                            <w:r w:rsidRPr="002859F7">
                              <w:rPr>
                                <w:sz w:val="12"/>
                                <w:szCs w:val="12"/>
                              </w:rPr>
                              <w:t xml:space="preserve">  </w:t>
                            </w:r>
                            <w:r>
                              <w:rPr>
                                <w:sz w:val="12"/>
                                <w:szCs w:val="12"/>
                              </w:rPr>
                              <w:t xml:space="preserve"> </w:t>
                            </w:r>
                            <w:r>
                              <w:t>*</w:t>
                            </w:r>
                          </w:p>
                          <w:p w14:paraId="47D869E8" w14:textId="77777777" w:rsidR="003B14DC" w:rsidRDefault="003B14DC" w:rsidP="002859F7">
                            <w:pPr>
                              <w:spacing w:after="0" w:line="240" w:lineRule="auto"/>
                              <w:contextualSpacing/>
                            </w:pPr>
                            <w:r>
                              <w:t xml:space="preserve">             *</w:t>
                            </w:r>
                          </w:p>
                          <w:p w14:paraId="5463CC30" w14:textId="77777777" w:rsidR="003B14DC" w:rsidRDefault="003B14DC" w:rsidP="002859F7">
                            <w:pPr>
                              <w:spacing w:after="0" w:line="240" w:lineRule="auto"/>
                              <w:contextualSpacing/>
                            </w:pPr>
                            <w:r>
                              <w:t xml:space="preserve">         </w:t>
                            </w:r>
                            <w:r w:rsidRPr="002859F7">
                              <w:rPr>
                                <w:sz w:val="12"/>
                                <w:szCs w:val="12"/>
                              </w:rPr>
                              <w:t xml:space="preserve"> </w:t>
                            </w:r>
                            <w:r>
                              <w:rPr>
                                <w:sz w:val="12"/>
                                <w:szCs w:val="12"/>
                              </w:rPr>
                              <w:t xml:space="preserve"> </w:t>
                            </w:r>
                            <w:r>
                              <w:t>*</w:t>
                            </w:r>
                          </w:p>
                          <w:p w14:paraId="139D1E4A" w14:textId="77777777" w:rsidR="003B14DC" w:rsidRDefault="003B14DC" w:rsidP="002859F7">
                            <w:pPr>
                              <w:spacing w:after="0" w:line="240" w:lineRule="auto"/>
                              <w:contextualSpacing/>
                            </w:pPr>
                            <w:r w:rsidRPr="002859F7">
                              <w:rPr>
                                <w:sz w:val="12"/>
                                <w:szCs w:val="12"/>
                              </w:rPr>
                              <w:t xml:space="preserve"> </w:t>
                            </w:r>
                            <w:r>
                              <w:t>*</w:t>
                            </w:r>
                            <w:r w:rsidRPr="002859F7">
                              <w:rPr>
                                <w:sz w:val="12"/>
                                <w:szCs w:val="12"/>
                              </w:rPr>
                              <w:t xml:space="preserve"> </w:t>
                            </w:r>
                            <w:r>
                              <w:t xml:space="preserve">*       </w:t>
                            </w:r>
                          </w:p>
                          <w:p w14:paraId="0D9FAFFD" w14:textId="77777777" w:rsidR="003B14DC" w:rsidRDefault="003B14DC" w:rsidP="002859F7">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D2A8EF" id="_x0000_s1414" type="#_x0000_t202" style="position:absolute;left:0;text-align:left;margin-left:358.1pt;margin-top:108.15pt;width:93.7pt;height:166.05pt;z-index:25191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" filled="f" stroked="f">
                <v:textbox>
                  <w:txbxContent>
                    <w:p w14:paraId="71F504BB" w14:textId="77777777" w:rsidR="003B14DC" w:rsidRDefault="003B14DC" w:rsidP="002859F7">
                      <w:r>
                        <w:t xml:space="preserve">      </w:t>
                      </w:r>
                    </w:p>
                    <w:p w14:paraId="5FC37DBB" w14:textId="77777777" w:rsidR="003B14DC" w:rsidRDefault="003B14DC" w:rsidP="002859F7"/>
                    <w:p w14:paraId="69BB5C40" w14:textId="77777777" w:rsidR="003B14DC" w:rsidRDefault="003B14DC" w:rsidP="002859F7">
                      <w:pPr>
                        <w:spacing w:after="0" w:line="240" w:lineRule="auto"/>
                      </w:pPr>
                      <w:r>
                        <w:t xml:space="preserve">            </w:t>
                      </w:r>
                      <w:r w:rsidRPr="00113EC3">
                        <w:rPr>
                          <w:sz w:val="12"/>
                          <w:szCs w:val="12"/>
                        </w:rPr>
                        <w:t xml:space="preserve"> </w:t>
                      </w:r>
                    </w:p>
                    <w:p w14:paraId="53CF03FA" w14:textId="77777777" w:rsidR="003B14DC" w:rsidRDefault="003B14DC" w:rsidP="002859F7">
                      <w:pPr>
                        <w:spacing w:after="0" w:line="240" w:lineRule="auto"/>
                        <w:contextualSpacing/>
                      </w:pPr>
                      <w:r>
                        <w:t xml:space="preserve">     </w:t>
                      </w:r>
                      <w:r w:rsidRPr="002859F7">
                        <w:rPr>
                          <w:sz w:val="12"/>
                          <w:szCs w:val="12"/>
                        </w:rPr>
                        <w:t xml:space="preserve">  </w:t>
                      </w:r>
                      <w:r>
                        <w:rPr>
                          <w:sz w:val="12"/>
                          <w:szCs w:val="12"/>
                        </w:rPr>
                        <w:t xml:space="preserve"> </w:t>
                      </w:r>
                      <w:r>
                        <w:t>*</w:t>
                      </w:r>
                    </w:p>
                    <w:p w14:paraId="47D869E8" w14:textId="77777777" w:rsidR="003B14DC" w:rsidRDefault="003B14DC" w:rsidP="002859F7">
                      <w:pPr>
                        <w:spacing w:after="0" w:line="240" w:lineRule="auto"/>
                        <w:contextualSpacing/>
                      </w:pPr>
                      <w:r>
                        <w:t xml:space="preserve">             *</w:t>
                      </w:r>
                    </w:p>
                    <w:p w14:paraId="5463CC30" w14:textId="77777777" w:rsidR="003B14DC" w:rsidRDefault="003B14DC" w:rsidP="002859F7">
                      <w:pPr>
                        <w:spacing w:after="0" w:line="240" w:lineRule="auto"/>
                        <w:contextualSpacing/>
                      </w:pPr>
                      <w:r>
                        <w:t xml:space="preserve">         </w:t>
                      </w:r>
                      <w:r w:rsidRPr="002859F7">
                        <w:rPr>
                          <w:sz w:val="12"/>
                          <w:szCs w:val="12"/>
                        </w:rPr>
                        <w:t xml:space="preserve"> </w:t>
                      </w:r>
                      <w:r>
                        <w:rPr>
                          <w:sz w:val="12"/>
                          <w:szCs w:val="12"/>
                        </w:rPr>
                        <w:t xml:space="preserve"> </w:t>
                      </w:r>
                      <w:r>
                        <w:t>*</w:t>
                      </w:r>
                    </w:p>
                    <w:p w14:paraId="139D1E4A" w14:textId="77777777" w:rsidR="003B14DC" w:rsidRDefault="003B14DC" w:rsidP="002859F7">
                      <w:pPr>
                        <w:spacing w:after="0" w:line="240" w:lineRule="auto"/>
                        <w:contextualSpacing/>
                      </w:pPr>
                      <w:r w:rsidRPr="002859F7">
                        <w:rPr>
                          <w:sz w:val="12"/>
                          <w:szCs w:val="12"/>
                        </w:rPr>
                        <w:t xml:space="preserve"> </w:t>
                      </w:r>
                      <w:r>
                        <w:t>*</w:t>
                      </w:r>
                      <w:r w:rsidRPr="002859F7">
                        <w:rPr>
                          <w:sz w:val="12"/>
                          <w:szCs w:val="12"/>
                        </w:rPr>
                        <w:t xml:space="preserve"> </w:t>
                      </w:r>
                      <w:r>
                        <w:t xml:space="preserve">*       </w:t>
                      </w:r>
                    </w:p>
                    <w:p w14:paraId="0D9FAFFD" w14:textId="77777777" w:rsidR="003B14DC" w:rsidRDefault="003B14DC" w:rsidP="002859F7">
                      <w:r>
                        <w:t xml:space="preserve">            </w:t>
                      </w:r>
                    </w:p>
                  </w:txbxContent>
                </v:textbox>
              </v:shape>
            </w:pict>
          </mc:Fallback>
        </mc:AlternateContent>
      </w:r>
      <w:r w:rsidR="002859F7" w:rsidRPr="00416487">
        <w:rPr>
          <w:b/>
          <w:noProof/>
          <w:lang w:eastAsia="en-GB"/>
        </w:rPr>
        <mc:AlternateContent>
          <mc:Choice Requires="wps">
            <w:drawing>
              <wp:anchor distT="0" distB="0" distL="114300" distR="114300" simplePos="0" relativeHeight="251920896" behindDoc="0" locked="0" layoutInCell="1" allowOverlap="1" wp14:anchorId="07D73CEF" wp14:editId="5CAE90CB">
                <wp:simplePos x="0" y="0"/>
                <wp:positionH relativeFrom="column">
                  <wp:posOffset>3623526</wp:posOffset>
                </wp:positionH>
                <wp:positionV relativeFrom="paragraph">
                  <wp:posOffset>824038</wp:posOffset>
                </wp:positionV>
                <wp:extent cx="741871" cy="2544445"/>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871" cy="2544445"/>
                        </a:xfrm>
                        <a:prstGeom prst="rect">
                          <a:avLst/>
                        </a:prstGeom>
                        <a:noFill/>
                        <a:ln w="9525">
                          <a:noFill/>
                          <a:miter lim="800000"/>
                          <a:headEnd/>
                          <a:tailEnd/>
                        </a:ln>
                      </wps:spPr>
                      <wps:txbx>
                        <w:txbxContent>
                          <w:p w14:paraId="26ADDFA8" w14:textId="77777777" w:rsidR="003B14DC" w:rsidRDefault="003B14DC" w:rsidP="002859F7">
                            <w:r>
                              <w:t xml:space="preserve">      </w:t>
                            </w:r>
                          </w:p>
                          <w:p w14:paraId="7769FC61" w14:textId="77777777" w:rsidR="003B14DC" w:rsidRDefault="003B14DC" w:rsidP="002859F7"/>
                          <w:p w14:paraId="380418F7" w14:textId="77777777" w:rsidR="003B14DC" w:rsidRDefault="003B14DC" w:rsidP="002859F7">
                            <w:pPr>
                              <w:spacing w:after="0" w:line="240" w:lineRule="auto"/>
                            </w:pPr>
                            <w:r>
                              <w:t xml:space="preserve">            </w:t>
                            </w:r>
                            <w:r w:rsidRPr="00113EC3">
                              <w:rPr>
                                <w:sz w:val="12"/>
                                <w:szCs w:val="12"/>
                              </w:rPr>
                              <w:t xml:space="preserve"> </w:t>
                            </w:r>
                          </w:p>
                          <w:p w14:paraId="103E7BCC" w14:textId="77777777" w:rsidR="003B14DC" w:rsidRDefault="003B14DC" w:rsidP="002859F7">
                            <w:pPr>
                              <w:spacing w:after="0" w:line="240" w:lineRule="auto"/>
                              <w:contextualSpacing/>
                            </w:pPr>
                            <w:r>
                              <w:t>*</w:t>
                            </w:r>
                          </w:p>
                          <w:p w14:paraId="48200033" w14:textId="77777777" w:rsidR="003B14DC" w:rsidRDefault="003B14DC" w:rsidP="002859F7">
                            <w:pPr>
                              <w:spacing w:after="0" w:line="240" w:lineRule="auto"/>
                              <w:contextualSpacing/>
                            </w:pPr>
                            <w:r>
                              <w:t xml:space="preserve"> </w:t>
                            </w:r>
                          </w:p>
                          <w:p w14:paraId="0EB47C1F" w14:textId="77777777" w:rsidR="003B14DC" w:rsidRDefault="003B14DC" w:rsidP="002859F7">
                            <w:pPr>
                              <w:spacing w:after="0" w:line="240" w:lineRule="auto"/>
                              <w:contextualSpacing/>
                            </w:pPr>
                            <w:r>
                              <w:t xml:space="preserve">   * </w:t>
                            </w:r>
                          </w:p>
                          <w:p w14:paraId="3D0A71B3" w14:textId="77777777" w:rsidR="003B14DC" w:rsidRDefault="003B14DC" w:rsidP="002859F7">
                            <w:pPr>
                              <w:spacing w:after="0" w:line="240" w:lineRule="auto"/>
                              <w:contextualSpacing/>
                            </w:pPr>
                            <w:r>
                              <w:t xml:space="preserve">      * * </w:t>
                            </w:r>
                          </w:p>
                          <w:p w14:paraId="54B8C1F5" w14:textId="77777777" w:rsidR="003B14DC" w:rsidRDefault="003B14DC" w:rsidP="002859F7">
                            <w:r>
                              <w:t xml:space="preserve">            * </w:t>
                            </w:r>
                          </w:p>
                          <w:p w14:paraId="4EF5BD5A" w14:textId="77777777" w:rsidR="003B14DC" w:rsidRDefault="003B14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D73CEF" id="_x0000_s1415" type="#_x0000_t202" style="position:absolute;left:0;text-align:left;margin-left:285.3pt;margin-top:64.9pt;width:58.4pt;height:200.35pt;z-index:25192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" filled="f" stroked="f">
                <v:textbox>
                  <w:txbxContent>
                    <w:p w14:paraId="26ADDFA8" w14:textId="77777777" w:rsidR="003B14DC" w:rsidRDefault="003B14DC" w:rsidP="002859F7">
                      <w:r>
                        <w:t xml:space="preserve">      </w:t>
                      </w:r>
                    </w:p>
                    <w:p w14:paraId="7769FC61" w14:textId="77777777" w:rsidR="003B14DC" w:rsidRDefault="003B14DC" w:rsidP="002859F7"/>
                    <w:p w14:paraId="380418F7" w14:textId="77777777" w:rsidR="003B14DC" w:rsidRDefault="003B14DC" w:rsidP="002859F7">
                      <w:pPr>
                        <w:spacing w:after="0" w:line="240" w:lineRule="auto"/>
                      </w:pPr>
                      <w:r>
                        <w:t xml:space="preserve">            </w:t>
                      </w:r>
                      <w:r w:rsidRPr="00113EC3">
                        <w:rPr>
                          <w:sz w:val="12"/>
                          <w:szCs w:val="12"/>
                        </w:rPr>
                        <w:t xml:space="preserve"> </w:t>
                      </w:r>
                    </w:p>
                    <w:p w14:paraId="103E7BCC" w14:textId="77777777" w:rsidR="003B14DC" w:rsidRDefault="003B14DC" w:rsidP="002859F7">
                      <w:pPr>
                        <w:spacing w:after="0" w:line="240" w:lineRule="auto"/>
                        <w:contextualSpacing/>
                      </w:pPr>
                      <w:r>
                        <w:t>*</w:t>
                      </w:r>
                    </w:p>
                    <w:p w14:paraId="48200033" w14:textId="77777777" w:rsidR="003B14DC" w:rsidRDefault="003B14DC" w:rsidP="002859F7">
                      <w:pPr>
                        <w:spacing w:after="0" w:line="240" w:lineRule="auto"/>
                        <w:contextualSpacing/>
                      </w:pPr>
                      <w:r>
                        <w:t xml:space="preserve"> </w:t>
                      </w:r>
                    </w:p>
                    <w:p w14:paraId="0EB47C1F" w14:textId="77777777" w:rsidR="003B14DC" w:rsidRDefault="003B14DC" w:rsidP="002859F7">
                      <w:pPr>
                        <w:spacing w:after="0" w:line="240" w:lineRule="auto"/>
                        <w:contextualSpacing/>
                      </w:pPr>
                      <w:r>
                        <w:t xml:space="preserve">   * </w:t>
                      </w:r>
                    </w:p>
                    <w:p w14:paraId="3D0A71B3" w14:textId="77777777" w:rsidR="003B14DC" w:rsidRDefault="003B14DC" w:rsidP="002859F7">
                      <w:pPr>
                        <w:spacing w:after="0" w:line="240" w:lineRule="auto"/>
                        <w:contextualSpacing/>
                      </w:pPr>
                      <w:r>
                        <w:t xml:space="preserve">      * * </w:t>
                      </w:r>
                    </w:p>
                    <w:p w14:paraId="54B8C1F5" w14:textId="77777777" w:rsidR="003B14DC" w:rsidRDefault="003B14DC" w:rsidP="002859F7">
                      <w:r>
                        <w:t xml:space="preserve">            * </w:t>
                      </w:r>
                    </w:p>
                    <w:p w14:paraId="4EF5BD5A" w14:textId="77777777" w:rsidR="003B14DC" w:rsidRDefault="003B14DC"/>
                  </w:txbxContent>
                </v:textbox>
              </v:shape>
            </w:pict>
          </mc:Fallback>
        </mc:AlternateContent>
      </w:r>
      <w:r w:rsidR="00113EC3" w:rsidRPr="00416487">
        <w:rPr>
          <w:b/>
          <w:noProof/>
          <w:lang w:eastAsia="en-GB"/>
        </w:rPr>
        <mc:AlternateContent>
          <mc:Choice Requires="wps">
            <w:drawing>
              <wp:anchor distT="0" distB="0" distL="114300" distR="114300" simplePos="0" relativeHeight="251916800" behindDoc="0" locked="0" layoutInCell="1" allowOverlap="1" wp14:anchorId="03DC5D2A" wp14:editId="2FF5B4D5">
                <wp:simplePos x="0" y="0"/>
                <wp:positionH relativeFrom="column">
                  <wp:posOffset>2751947</wp:posOffset>
                </wp:positionH>
                <wp:positionV relativeFrom="paragraph">
                  <wp:posOffset>1841764</wp:posOffset>
                </wp:positionV>
                <wp:extent cx="2374265" cy="1910954"/>
                <wp:effectExtent l="0" t="0" r="0" b="0"/>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910954"/>
                        </a:xfrm>
                        <a:prstGeom prst="rect">
                          <a:avLst/>
                        </a:prstGeom>
                        <a:noFill/>
                        <a:ln w="9525">
                          <a:noFill/>
                          <a:miter lim="800000"/>
                          <a:headEnd/>
                          <a:tailEnd/>
                        </a:ln>
                      </wps:spPr>
                      <wps:txbx>
                        <w:txbxContent>
                          <w:p w14:paraId="4D2A22D6" w14:textId="77777777" w:rsidR="003B14DC" w:rsidRDefault="003B14DC" w:rsidP="00113EC3">
                            <w:r>
                              <w:t xml:space="preserve">      *</w:t>
                            </w:r>
                          </w:p>
                          <w:p w14:paraId="64873ACA" w14:textId="77777777" w:rsidR="003B14DC" w:rsidRDefault="003B14DC" w:rsidP="00113EC3"/>
                          <w:p w14:paraId="32E7496D" w14:textId="77777777" w:rsidR="003B14DC" w:rsidRDefault="003B14DC" w:rsidP="00113EC3">
                            <w:r>
                              <w:t xml:space="preserve">            </w:t>
                            </w:r>
                            <w:r w:rsidRPr="00113EC3">
                              <w:rPr>
                                <w:sz w:val="12"/>
                                <w:szCs w:val="12"/>
                              </w:rPr>
                              <w:t xml:space="preserve"> </w:t>
                            </w:r>
                            <w:r>
                              <w:t>*</w:t>
                            </w:r>
                          </w:p>
                          <w:p w14:paraId="6DF89F9B" w14:textId="77777777" w:rsidR="003B14DC" w:rsidRDefault="003B14DC" w:rsidP="00113EC3">
                            <w:r>
                              <w:t xml:space="preserve">* *    * </w:t>
                            </w:r>
                          </w:p>
                          <w:p w14:paraId="760FE24F" w14:textId="77777777" w:rsidR="003B14DC" w:rsidRDefault="003B14DC" w:rsidP="00113EC3">
                            <w:r>
                              <w:t xml:space="preserve">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3DC5D2A" id="_x0000_s1416" type="#_x0000_t202" style="position:absolute;left:0;text-align:left;margin-left:216.7pt;margin-top:145pt;width:186.95pt;height:150.45pt;z-index:25191680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" filled="f" stroked="f">
                <v:textbox>
                  <w:txbxContent>
                    <w:p w14:paraId="4D2A22D6" w14:textId="77777777" w:rsidR="003B14DC" w:rsidRDefault="003B14DC" w:rsidP="00113EC3">
                      <w:r>
                        <w:t xml:space="preserve">      *</w:t>
                      </w:r>
                    </w:p>
                    <w:p w14:paraId="64873ACA" w14:textId="77777777" w:rsidR="003B14DC" w:rsidRDefault="003B14DC" w:rsidP="00113EC3"/>
                    <w:p w14:paraId="32E7496D" w14:textId="77777777" w:rsidR="003B14DC" w:rsidRDefault="003B14DC" w:rsidP="00113EC3">
                      <w:r>
                        <w:t xml:space="preserve">            </w:t>
                      </w:r>
                      <w:r w:rsidRPr="00113EC3">
                        <w:rPr>
                          <w:sz w:val="12"/>
                          <w:szCs w:val="12"/>
                        </w:rPr>
                        <w:t xml:space="preserve"> </w:t>
                      </w:r>
                      <w:r>
                        <w:t>*</w:t>
                      </w:r>
                    </w:p>
                    <w:p w14:paraId="6DF89F9B" w14:textId="77777777" w:rsidR="003B14DC" w:rsidRDefault="003B14DC" w:rsidP="00113EC3">
                      <w:r>
                        <w:t xml:space="preserve">* *    * </w:t>
                      </w:r>
                    </w:p>
                    <w:p w14:paraId="760FE24F" w14:textId="77777777" w:rsidR="003B14DC" w:rsidRDefault="003B14DC" w:rsidP="00113EC3">
                      <w:r>
                        <w:t xml:space="preserve">   </w:t>
                      </w:r>
                    </w:p>
                  </w:txbxContent>
                </v:textbox>
              </v:shape>
            </w:pict>
          </mc:Fallback>
        </mc:AlternateContent>
      </w:r>
      <w:r w:rsidR="00113EC3" w:rsidRPr="00416487">
        <w:rPr>
          <w:b/>
          <w:noProof/>
          <w:lang w:eastAsia="en-GB"/>
        </w:rPr>
        <mc:AlternateContent>
          <mc:Choice Requires="wps">
            <w:drawing>
              <wp:anchor distT="0" distB="0" distL="114300" distR="114300" simplePos="0" relativeHeight="251914752" behindDoc="0" locked="0" layoutInCell="1" allowOverlap="1" wp14:anchorId="5E320BD0" wp14:editId="0027173D">
                <wp:simplePos x="0" y="0"/>
                <wp:positionH relativeFrom="column">
                  <wp:posOffset>1802765</wp:posOffset>
                </wp:positionH>
                <wp:positionV relativeFrom="paragraph">
                  <wp:posOffset>2207571</wp:posOffset>
                </wp:positionV>
                <wp:extent cx="2374265" cy="905774"/>
                <wp:effectExtent l="0" t="0" r="0" b="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905774"/>
                        </a:xfrm>
                        <a:prstGeom prst="rect">
                          <a:avLst/>
                        </a:prstGeom>
                        <a:noFill/>
                        <a:ln w="9525">
                          <a:noFill/>
                          <a:miter lim="800000"/>
                          <a:headEnd/>
                          <a:tailEnd/>
                        </a:ln>
                      </wps:spPr>
                      <wps:txbx>
                        <w:txbxContent>
                          <w:p w14:paraId="2C71297F" w14:textId="77777777" w:rsidR="003B14DC" w:rsidRDefault="003B14DC" w:rsidP="00113EC3">
                            <w:pPr>
                              <w:spacing w:line="240" w:lineRule="auto"/>
                            </w:pPr>
                            <w:r>
                              <w:t xml:space="preserve">*       </w:t>
                            </w:r>
                          </w:p>
                          <w:p w14:paraId="0C51AD6E" w14:textId="77777777" w:rsidR="003B14DC" w:rsidRDefault="003B14DC" w:rsidP="00113EC3">
                            <w:r>
                              <w:t xml:space="preserve">      *   </w:t>
                            </w:r>
                            <w:r w:rsidRPr="00113EC3">
                              <w:rPr>
                                <w:sz w:val="12"/>
                                <w:szCs w:val="12"/>
                              </w:rPr>
                              <w:t xml:space="preserve"> </w:t>
                            </w:r>
                            <w:r>
                              <w:t>*</w:t>
                            </w:r>
                          </w:p>
                          <w:p w14:paraId="34770298" w14:textId="77777777" w:rsidR="003B14DC" w:rsidRDefault="003B14DC" w:rsidP="00113EC3">
                            <w:r>
                              <w:t xml:space="preserve">   *    *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E320BD0" id="_x0000_s1417" type="#_x0000_t202" style="position:absolute;left:0;text-align:left;margin-left:141.95pt;margin-top:173.8pt;width:186.95pt;height:71.3pt;z-index:2519147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" filled="f" stroked="f">
                <v:textbox>
                  <w:txbxContent>
                    <w:p w14:paraId="2C71297F" w14:textId="77777777" w:rsidR="003B14DC" w:rsidRDefault="003B14DC" w:rsidP="00113EC3">
                      <w:pPr>
                        <w:spacing w:line="240" w:lineRule="auto"/>
                      </w:pPr>
                      <w:r>
                        <w:t xml:space="preserve">*       </w:t>
                      </w:r>
                    </w:p>
                    <w:p w14:paraId="0C51AD6E" w14:textId="77777777" w:rsidR="003B14DC" w:rsidRDefault="003B14DC" w:rsidP="00113EC3">
                      <w:r>
                        <w:t xml:space="preserve">      *   </w:t>
                      </w:r>
                      <w:r w:rsidRPr="00113EC3">
                        <w:rPr>
                          <w:sz w:val="12"/>
                          <w:szCs w:val="12"/>
                        </w:rPr>
                        <w:t xml:space="preserve"> </w:t>
                      </w:r>
                      <w:r>
                        <w:t>*</w:t>
                      </w:r>
                    </w:p>
                    <w:p w14:paraId="34770298" w14:textId="77777777" w:rsidR="003B14DC" w:rsidRDefault="003B14DC" w:rsidP="00113EC3">
                      <w:r>
                        <w:t xml:space="preserve">   *    * </w:t>
                      </w:r>
                    </w:p>
                  </w:txbxContent>
                </v:textbox>
              </v:shape>
            </w:pict>
          </mc:Fallback>
        </mc:AlternateContent>
      </w:r>
      <w:r w:rsidR="00302A45" w:rsidRPr="00416487">
        <w:rPr>
          <w:b/>
          <w:noProof/>
          <w:lang w:eastAsia="en-GB"/>
        </w:rPr>
        <mc:AlternateContent>
          <mc:Choice Requires="wps">
            <w:drawing>
              <wp:anchor distT="0" distB="0" distL="114300" distR="114300" simplePos="0" relativeHeight="251912704" behindDoc="0" locked="0" layoutInCell="1" allowOverlap="1" wp14:anchorId="21471DD0" wp14:editId="76B33A0D">
                <wp:simplePos x="0" y="0"/>
                <wp:positionH relativeFrom="column">
                  <wp:posOffset>-145415</wp:posOffset>
                </wp:positionH>
                <wp:positionV relativeFrom="paragraph">
                  <wp:posOffset>1518656</wp:posOffset>
                </wp:positionV>
                <wp:extent cx="2374265" cy="755374"/>
                <wp:effectExtent l="0" t="0" r="0" b="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755374"/>
                        </a:xfrm>
                        <a:prstGeom prst="rect">
                          <a:avLst/>
                        </a:prstGeom>
                        <a:noFill/>
                        <a:ln w="9525">
                          <a:noFill/>
                          <a:miter lim="800000"/>
                          <a:headEnd/>
                          <a:tailEnd/>
                        </a:ln>
                      </wps:spPr>
                      <wps:txbx>
                        <w:txbxContent>
                          <w:p w14:paraId="4AA09957" w14:textId="77777777" w:rsidR="003B14DC" w:rsidRDefault="003B14DC" w:rsidP="00302A45">
                            <w:r>
                              <w:t xml:space="preserve">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471DD0" id="_x0000_s1418" type="#_x0000_t202" style="position:absolute;left:0;text-align:left;margin-left:-11.45pt;margin-top:119.6pt;width:186.95pt;height:59.5pt;z-index:25191270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" filled="f" stroked="f">
                <v:textbox>
                  <w:txbxContent>
                    <w:p w14:paraId="4AA09957" w14:textId="77777777" w:rsidR="003B14DC" w:rsidRDefault="003B14DC" w:rsidP="00302A45">
                      <w:r>
                        <w:t xml:space="preserve">                                            *</w:t>
                      </w:r>
                    </w:p>
                  </w:txbxContent>
                </v:textbox>
              </v:shape>
            </w:pict>
          </mc:Fallback>
        </mc:AlternateContent>
      </w:r>
      <w:r w:rsidR="005B3C0C" w:rsidRPr="005B3C0C">
        <w:rPr>
          <w:rFonts w:cs="Arial"/>
          <w:szCs w:val="24"/>
          <w:lang w:eastAsia="en-GB"/>
        </w:rPr>
        <w:t xml:space="preserve">As expected the diurnal trend observed in </w:t>
      </w:r>
      <w:r w:rsidR="00C6491F" w:rsidRPr="005B3C0C">
        <w:rPr>
          <w:rFonts w:cs="Arial"/>
          <w:i/>
          <w:szCs w:val="24"/>
          <w:lang w:eastAsia="en-GB"/>
        </w:rPr>
        <w:t>ogd1</w:t>
      </w:r>
      <w:r w:rsidR="005B3C0C" w:rsidRPr="005B3C0C">
        <w:rPr>
          <w:rFonts w:cs="Arial"/>
          <w:szCs w:val="24"/>
          <w:lang w:eastAsia="en-GB"/>
        </w:rPr>
        <w:t xml:space="preserve"> expression was inverse to the pattern measured in </w:t>
      </w:r>
      <w:r w:rsidR="0077366F" w:rsidRPr="0077366F">
        <w:rPr>
          <w:rFonts w:cs="Arial"/>
          <w:i/>
          <w:szCs w:val="24"/>
          <w:lang w:eastAsia="en-GB"/>
        </w:rPr>
        <w:t>rbsc2</w:t>
      </w:r>
      <w:r w:rsidR="005B3C0C" w:rsidRPr="005B3C0C">
        <w:rPr>
          <w:rFonts w:cs="Arial"/>
          <w:szCs w:val="24"/>
          <w:lang w:eastAsia="en-GB"/>
        </w:rPr>
        <w:t>, with expression dropping immediately after resuspension (and illumination) between LOG-0 hours in both M-12-NF (4.7 fold drop, p&lt;</w:t>
      </w:r>
      <w:r w:rsidR="00E827BE" w:rsidRPr="005B3C0C">
        <w:rPr>
          <w:rFonts w:cs="Arial"/>
          <w:szCs w:val="24"/>
          <w:lang w:eastAsia="en-GB"/>
        </w:rPr>
        <w:t>0.01)</w:t>
      </w:r>
      <w:r w:rsidR="005B3C0C" w:rsidRPr="005B3C0C">
        <w:rPr>
          <w:rFonts w:cs="Arial"/>
          <w:szCs w:val="24"/>
          <w:lang w:eastAsia="en-GB"/>
        </w:rPr>
        <w:t xml:space="preserve"> and A-12-NF (3 fold drop, p&lt;0.05). Expression was then upregulated immediately before (12 hours) and after (14 hours) darkness: 3.45 fold and 4.3 fold (p&lt;0.001) increase in M-12-NF and A-12-NF</w:t>
      </w:r>
      <w:r w:rsidR="003B14DC">
        <w:rPr>
          <w:rFonts w:cs="Arial"/>
          <w:szCs w:val="24"/>
          <w:lang w:eastAsia="en-GB"/>
        </w:rPr>
        <w:t>,</w:t>
      </w:r>
      <w:r w:rsidR="005B3C0C" w:rsidRPr="005B3C0C">
        <w:rPr>
          <w:rFonts w:cs="Arial"/>
          <w:szCs w:val="24"/>
          <w:lang w:eastAsia="en-GB"/>
        </w:rPr>
        <w:t xml:space="preserve"> respectively</w:t>
      </w:r>
      <w:r w:rsidR="003B14DC">
        <w:rPr>
          <w:rFonts w:cs="Arial"/>
          <w:szCs w:val="24"/>
          <w:lang w:eastAsia="en-GB"/>
        </w:rPr>
        <w:t>,</w:t>
      </w:r>
      <w:r w:rsidR="005B3C0C" w:rsidRPr="005B3C0C">
        <w:rPr>
          <w:rFonts w:cs="Arial"/>
          <w:szCs w:val="24"/>
          <w:lang w:eastAsia="en-GB"/>
        </w:rPr>
        <w:t xml:space="preserve"> between 2-14 hours. The trend was repeated again between 24-48 hours in A-12-NF, but not M-12-NF. </w:t>
      </w:r>
    </w:p>
    <w:p w14:paraId="495EC59B" w14:textId="77777777" w:rsidR="00C36374" w:rsidRDefault="00C36374" w:rsidP="005B3C0C">
      <w:pPr>
        <w:spacing w:line="360" w:lineRule="auto"/>
        <w:contextualSpacing/>
        <w:rPr>
          <w:szCs w:val="24"/>
        </w:rPr>
      </w:pPr>
    </w:p>
    <w:p w14:paraId="53CF96B0" w14:textId="77777777" w:rsidR="00C36374" w:rsidRDefault="00C36374" w:rsidP="005B3C0C">
      <w:pPr>
        <w:spacing w:line="360" w:lineRule="auto"/>
        <w:contextualSpacing/>
        <w:rPr>
          <w:szCs w:val="24"/>
        </w:rPr>
      </w:pPr>
    </w:p>
    <w:p w14:paraId="5DD4AD6F" w14:textId="77777777" w:rsidR="00C674B9" w:rsidRDefault="009E0B86" w:rsidP="005B3C0C">
      <w:pPr>
        <w:spacing w:line="360" w:lineRule="auto"/>
        <w:contextualSpacing/>
        <w:rPr>
          <w:rFonts w:cs="Arial"/>
          <w:szCs w:val="24"/>
          <w:lang w:eastAsia="en-GB"/>
        </w:rPr>
      </w:pPr>
      <w:r w:rsidRPr="00416487">
        <w:rPr>
          <w:b/>
          <w:noProof/>
          <w:lang w:eastAsia="en-GB"/>
        </w:rPr>
        <w:lastRenderedPageBreak/>
        <mc:AlternateContent>
          <mc:Choice Requires="wps">
            <w:drawing>
              <wp:anchor distT="0" distB="0" distL="114300" distR="114300" simplePos="0" relativeHeight="251892224" behindDoc="0" locked="0" layoutInCell="1" allowOverlap="1" wp14:anchorId="45172E1C" wp14:editId="54C6FC15">
                <wp:simplePos x="0" y="0"/>
                <wp:positionH relativeFrom="column">
                  <wp:posOffset>3500563</wp:posOffset>
                </wp:positionH>
                <wp:positionV relativeFrom="paragraph">
                  <wp:posOffset>5457190</wp:posOffset>
                </wp:positionV>
                <wp:extent cx="2277110" cy="857885"/>
                <wp:effectExtent l="0" t="0" r="0" b="0"/>
                <wp:wrapNone/>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7110" cy="857885"/>
                        </a:xfrm>
                        <a:prstGeom prst="rect">
                          <a:avLst/>
                        </a:prstGeom>
                        <a:noFill/>
                        <a:ln w="9525">
                          <a:noFill/>
                          <a:miter lim="800000"/>
                          <a:headEnd/>
                          <a:tailEnd/>
                        </a:ln>
                      </wps:spPr>
                      <wps:txbx>
                        <w:txbxContent>
                          <w:p w14:paraId="1AE5A35B" w14:textId="77777777" w:rsidR="003B14DC" w:rsidRDefault="003B14DC" w:rsidP="0059039D">
                            <w:r>
                              <w:t>*          * *</w:t>
                            </w:r>
                          </w:p>
                          <w:p w14:paraId="76B8A1FD" w14:textId="77777777" w:rsidR="003B14DC" w:rsidRDefault="003B14DC" w:rsidP="0059039D">
                            <w:r>
                              <w:t xml:space="preserve">      * *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72E1C" id="_x0000_s1419" type="#_x0000_t202" style="position:absolute;left:0;text-align:left;margin-left:275.65pt;margin-top:429.7pt;width:179.3pt;height:67.55pt;z-index:25189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" filled="f" stroked="f">
                <v:textbox>
                  <w:txbxContent>
                    <w:p w14:paraId="1AE5A35B" w14:textId="77777777" w:rsidR="003B14DC" w:rsidRDefault="003B14DC" w:rsidP="0059039D">
                      <w:r>
                        <w:t>*          * *</w:t>
                      </w:r>
                    </w:p>
                    <w:p w14:paraId="76B8A1FD" w14:textId="77777777" w:rsidR="003B14DC" w:rsidRDefault="003B14DC" w:rsidP="0059039D">
                      <w:r>
                        <w:t xml:space="preserve">      * *    </w:t>
                      </w:r>
                    </w:p>
                  </w:txbxContent>
                </v:textbox>
              </v:shape>
            </w:pict>
          </mc:Fallback>
        </mc:AlternateContent>
      </w:r>
      <w:r w:rsidR="00F454AA">
        <w:rPr>
          <w:rFonts w:cs="Arial"/>
          <w:noProof/>
          <w:szCs w:val="24"/>
          <w:lang w:eastAsia="en-GB"/>
        </w:rPr>
        <mc:AlternateContent>
          <mc:Choice Requires="wpg">
            <w:drawing>
              <wp:anchor distT="0" distB="0" distL="114300" distR="114300" simplePos="0" relativeHeight="251536896" behindDoc="0" locked="0" layoutInCell="1" allowOverlap="1" wp14:anchorId="26D0B785" wp14:editId="70C1A77D">
                <wp:simplePos x="0" y="0"/>
                <wp:positionH relativeFrom="column">
                  <wp:posOffset>130175</wp:posOffset>
                </wp:positionH>
                <wp:positionV relativeFrom="paragraph">
                  <wp:posOffset>3436620</wp:posOffset>
                </wp:positionV>
                <wp:extent cx="5187950" cy="5422265"/>
                <wp:effectExtent l="0" t="0" r="0" b="6985"/>
                <wp:wrapTopAndBottom/>
                <wp:docPr id="289" name="Group 8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87950" cy="5422265"/>
                          <a:chOff x="1900" y="0"/>
                          <a:chExt cx="53901" cy="54217"/>
                        </a:xfrm>
                      </wpg:grpSpPr>
                      <pic:pic xmlns:pic="http://schemas.openxmlformats.org/drawingml/2006/picture">
                        <pic:nvPicPr>
                          <pic:cNvPr id="290" name="Picture 358"/>
                          <pic:cNvPicPr>
                            <a:picLocks noChangeAspect="1"/>
                          </pic:cNvPicPr>
                        </pic:nvPicPr>
                        <pic:blipFill>
                          <a:blip r:embed="rId115">
                            <a:extLst>
                              <a:ext uri="{28A0092B-C50C-407E-A947-70E740481C1C}">
                                <a14:useLocalDpi xmlns:a14="http://schemas.microsoft.com/office/drawing/2010/main" val="0"/>
                              </a:ext>
                            </a:extLst>
                          </a:blip>
                          <a:srcRect/>
                          <a:stretch>
                            <a:fillRect/>
                          </a:stretch>
                        </pic:blipFill>
                        <pic:spPr bwMode="auto">
                          <a:xfrm>
                            <a:off x="1900" y="0"/>
                            <a:ext cx="53901" cy="43313"/>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291" name="Text Box 195"/>
                        <wps:cNvSpPr txBox="1">
                          <a:spLocks noChangeArrowheads="1"/>
                        </wps:cNvSpPr>
                        <wps:spPr bwMode="auto">
                          <a:xfrm>
                            <a:off x="2494" y="42454"/>
                            <a:ext cx="52641" cy="1176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C87BEAB" w14:textId="77777777" w:rsidR="003B14DC" w:rsidRDefault="003B14DC" w:rsidP="005B3C0C">
                              <w:pPr>
                                <w:rPr>
                                  <w:sz w:val="20"/>
                                  <w:szCs w:val="20"/>
                                </w:rPr>
                              </w:pPr>
                              <w:r w:rsidRPr="00FE724F">
                                <w:rPr>
                                  <w:b/>
                                  <w:sz w:val="20"/>
                                  <w:szCs w:val="20"/>
                                </w:rPr>
                                <w:t xml:space="preserve">Figure </w:t>
                              </w:r>
                              <w:r>
                                <w:rPr>
                                  <w:b/>
                                  <w:sz w:val="20"/>
                                  <w:szCs w:val="20"/>
                                </w:rPr>
                                <w:t>54</w:t>
                              </w:r>
                              <w:r w:rsidRPr="00FE724F">
                                <w:rPr>
                                  <w:b/>
                                  <w:sz w:val="20"/>
                                  <w:szCs w:val="20"/>
                                </w:rPr>
                                <w:t xml:space="preserve">. </w:t>
                              </w:r>
                              <w:r>
                                <w:rPr>
                                  <w:sz w:val="20"/>
                                  <w:szCs w:val="20"/>
                                </w:rPr>
                                <w:t xml:space="preserve">Fold change (relative to the average expression of all samples across all timepoints and treatments) of </w:t>
                              </w:r>
                              <w:r w:rsidRPr="00F47F02">
                                <w:rPr>
                                  <w:i/>
                                  <w:sz w:val="20"/>
                                  <w:szCs w:val="20"/>
                                </w:rPr>
                                <w:t>ogd1</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6EAA6E80" w14:textId="77777777" w:rsidR="003B14DC" w:rsidRDefault="003B14DC" w:rsidP="005B3C0C">
                              <w:pPr>
                                <w:rPr>
                                  <w:sz w:val="20"/>
                                  <w:szCs w:val="20"/>
                                </w:rPr>
                              </w:pPr>
                            </w:p>
                            <w:p w14:paraId="1B5E102D" w14:textId="77777777" w:rsidR="003B14DC" w:rsidRDefault="003B14DC" w:rsidP="005B3C0C">
                              <w:pPr>
                                <w:rPr>
                                  <w:sz w:val="20"/>
                                  <w:szCs w:val="20"/>
                                </w:rPr>
                              </w:pPr>
                            </w:p>
                            <w:p w14:paraId="029F4294" w14:textId="77777777" w:rsidR="003B14DC" w:rsidRDefault="003B14DC" w:rsidP="005B3C0C">
                              <w:pPr>
                                <w:rPr>
                                  <w:sz w:val="20"/>
                                  <w:szCs w:val="20"/>
                                </w:rPr>
                              </w:pPr>
                            </w:p>
                            <w:p w14:paraId="32C9CC08"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6D0B785" id="Group 827" o:spid="_x0000_s1420" style="position:absolute;left:0;text-align:left;margin-left:10.25pt;margin-top:270.6pt;width:408.5pt;height:426.95pt;z-index:251536896;mso-width-relative:margin;mso-height-relative:margin" coordorigin="1900" coordsize="53901,54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">
                <v:shape id="Picture 358" o:spid="_x0000_s1421" type="#_x0000_t75" style="position:absolute;left:1900;width:53901;height:43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">
                  <v:imagedata r:id="rId116" o:title=""/>
                  <v:path arrowok="t"/>
                </v:shape>
                <v:shape id="Text Box 195" o:spid="_x0000_s1422" type="#_x0000_t202" style="position:absolute;left:2494;top:42454;width:52641;height:11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" filled="f" stroked="f">
                  <v:textbox>
                    <w:txbxContent>
                      <w:p w14:paraId="2C87BEAB" w14:textId="77777777" w:rsidR="003B14DC" w:rsidRDefault="003B14DC" w:rsidP="005B3C0C">
                        <w:pPr>
                          <w:rPr>
                            <w:sz w:val="20"/>
                            <w:szCs w:val="20"/>
                          </w:rPr>
                        </w:pPr>
                        <w:r w:rsidRPr="00FE724F">
                          <w:rPr>
                            <w:b/>
                            <w:sz w:val="20"/>
                            <w:szCs w:val="20"/>
                          </w:rPr>
                          <w:t xml:space="preserve">Figure </w:t>
                        </w:r>
                        <w:r>
                          <w:rPr>
                            <w:b/>
                            <w:sz w:val="20"/>
                            <w:szCs w:val="20"/>
                          </w:rPr>
                          <w:t>54</w:t>
                        </w:r>
                        <w:r w:rsidRPr="00FE724F">
                          <w:rPr>
                            <w:b/>
                            <w:sz w:val="20"/>
                            <w:szCs w:val="20"/>
                          </w:rPr>
                          <w:t xml:space="preserve">. </w:t>
                        </w:r>
                        <w:r>
                          <w:rPr>
                            <w:sz w:val="20"/>
                            <w:szCs w:val="20"/>
                          </w:rPr>
                          <w:t xml:space="preserve">Fold change (relative to the average expression of all samples across all timepoints and treatments) of </w:t>
                        </w:r>
                        <w:r w:rsidRPr="00F47F02">
                          <w:rPr>
                            <w:i/>
                            <w:sz w:val="20"/>
                            <w:szCs w:val="20"/>
                          </w:rPr>
                          <w:t>ogd1</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6EAA6E80" w14:textId="77777777" w:rsidR="003B14DC" w:rsidRDefault="003B14DC" w:rsidP="005B3C0C">
                        <w:pPr>
                          <w:rPr>
                            <w:sz w:val="20"/>
                            <w:szCs w:val="20"/>
                          </w:rPr>
                        </w:pPr>
                      </w:p>
                      <w:p w14:paraId="1B5E102D" w14:textId="77777777" w:rsidR="003B14DC" w:rsidRDefault="003B14DC" w:rsidP="005B3C0C">
                        <w:pPr>
                          <w:rPr>
                            <w:sz w:val="20"/>
                            <w:szCs w:val="20"/>
                          </w:rPr>
                        </w:pPr>
                      </w:p>
                      <w:p w14:paraId="029F4294" w14:textId="77777777" w:rsidR="003B14DC" w:rsidRDefault="003B14DC" w:rsidP="005B3C0C">
                        <w:pPr>
                          <w:rPr>
                            <w:sz w:val="20"/>
                            <w:szCs w:val="20"/>
                          </w:rPr>
                        </w:pPr>
                      </w:p>
                      <w:p w14:paraId="32C9CC08" w14:textId="77777777" w:rsidR="003B14DC" w:rsidRPr="00FE724F" w:rsidRDefault="003B14DC" w:rsidP="005B3C0C">
                        <w:pPr>
                          <w:rPr>
                            <w:sz w:val="20"/>
                            <w:szCs w:val="20"/>
                          </w:rPr>
                        </w:pPr>
                      </w:p>
                    </w:txbxContent>
                  </v:textbox>
                </v:shape>
                <w10:wrap type="topAndBottom"/>
              </v:group>
            </w:pict>
          </mc:Fallback>
        </mc:AlternateContent>
      </w:r>
      <w:r w:rsidR="0059039D" w:rsidRPr="00416487">
        <w:rPr>
          <w:b/>
          <w:noProof/>
          <w:lang w:eastAsia="en-GB"/>
        </w:rPr>
        <mc:AlternateContent>
          <mc:Choice Requires="wps">
            <w:drawing>
              <wp:anchor distT="0" distB="0" distL="114300" distR="114300" simplePos="0" relativeHeight="251894272" behindDoc="0" locked="0" layoutInCell="1" allowOverlap="1" wp14:anchorId="6D7DE903" wp14:editId="50435BE6">
                <wp:simplePos x="0" y="0"/>
                <wp:positionH relativeFrom="column">
                  <wp:posOffset>4381500</wp:posOffset>
                </wp:positionH>
                <wp:positionV relativeFrom="paragraph">
                  <wp:posOffset>3930898</wp:posOffset>
                </wp:positionV>
                <wp:extent cx="2374265" cy="3219422"/>
                <wp:effectExtent l="0" t="0" r="0" b="635"/>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19422"/>
                        </a:xfrm>
                        <a:prstGeom prst="rect">
                          <a:avLst/>
                        </a:prstGeom>
                        <a:noFill/>
                        <a:ln w="9525">
                          <a:noFill/>
                          <a:miter lim="800000"/>
                          <a:headEnd/>
                          <a:tailEnd/>
                        </a:ln>
                      </wps:spPr>
                      <wps:txbx>
                        <w:txbxContent>
                          <w:p w14:paraId="149A95C1" w14:textId="77777777" w:rsidR="003B14DC" w:rsidRDefault="003B14DC" w:rsidP="0059039D">
                            <w:r>
                              <w:t xml:space="preserve">             </w:t>
                            </w:r>
                          </w:p>
                          <w:p w14:paraId="096FD2F4" w14:textId="77777777" w:rsidR="003B14DC" w:rsidRDefault="003B14DC" w:rsidP="0059039D"/>
                          <w:p w14:paraId="21FC89D9" w14:textId="77777777" w:rsidR="003B14DC" w:rsidRDefault="003B14DC" w:rsidP="0059039D"/>
                          <w:p w14:paraId="70410DF0" w14:textId="77777777" w:rsidR="003B14DC" w:rsidRDefault="003B14DC" w:rsidP="0059039D">
                            <w:r>
                              <w:t xml:space="preserve">         *    </w:t>
                            </w:r>
                          </w:p>
                          <w:p w14:paraId="0AC0B4AA" w14:textId="77777777" w:rsidR="003B14DC" w:rsidRDefault="003B14DC" w:rsidP="0059039D">
                            <w:r>
                              <w:t xml:space="preserve">      *        *</w:t>
                            </w:r>
                          </w:p>
                          <w:p w14:paraId="1DDF96A1" w14:textId="77777777" w:rsidR="003B14DC" w:rsidRDefault="003B14DC" w:rsidP="0059039D"/>
                          <w:p w14:paraId="25A27329" w14:textId="77777777" w:rsidR="003B14DC" w:rsidRDefault="003B14DC" w:rsidP="0059039D"/>
                          <w:p w14:paraId="6428A91C" w14:textId="77777777" w:rsidR="003B14DC" w:rsidRDefault="003B14DC" w:rsidP="0059039D"/>
                          <w:p w14:paraId="06EC8060" w14:textId="77777777" w:rsidR="003B14DC" w:rsidRDefault="003B14DC" w:rsidP="0059039D">
                            <w:r>
                              <w:t xml:space="preserve">* *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7DE903" id="_x0000_s1423" type="#_x0000_t202" style="position:absolute;left:0;text-align:left;margin-left:345pt;margin-top:309.5pt;width:186.95pt;height:253.5pt;z-index:2518942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" filled="f" stroked="f">
                <v:textbox>
                  <w:txbxContent>
                    <w:p w14:paraId="149A95C1" w14:textId="77777777" w:rsidR="003B14DC" w:rsidRDefault="003B14DC" w:rsidP="0059039D">
                      <w:r>
                        <w:t xml:space="preserve">             </w:t>
                      </w:r>
                    </w:p>
                    <w:p w14:paraId="096FD2F4" w14:textId="77777777" w:rsidR="003B14DC" w:rsidRDefault="003B14DC" w:rsidP="0059039D"/>
                    <w:p w14:paraId="21FC89D9" w14:textId="77777777" w:rsidR="003B14DC" w:rsidRDefault="003B14DC" w:rsidP="0059039D"/>
                    <w:p w14:paraId="70410DF0" w14:textId="77777777" w:rsidR="003B14DC" w:rsidRDefault="003B14DC" w:rsidP="0059039D">
                      <w:r>
                        <w:t xml:space="preserve">         *    </w:t>
                      </w:r>
                    </w:p>
                    <w:p w14:paraId="0AC0B4AA" w14:textId="77777777" w:rsidR="003B14DC" w:rsidRDefault="003B14DC" w:rsidP="0059039D">
                      <w:r>
                        <w:t xml:space="preserve">      *        *</w:t>
                      </w:r>
                    </w:p>
                    <w:p w14:paraId="1DDF96A1" w14:textId="77777777" w:rsidR="003B14DC" w:rsidRDefault="003B14DC" w:rsidP="0059039D"/>
                    <w:p w14:paraId="25A27329" w14:textId="77777777" w:rsidR="003B14DC" w:rsidRDefault="003B14DC" w:rsidP="0059039D"/>
                    <w:p w14:paraId="6428A91C" w14:textId="77777777" w:rsidR="003B14DC" w:rsidRDefault="003B14DC" w:rsidP="0059039D"/>
                    <w:p w14:paraId="06EC8060" w14:textId="77777777" w:rsidR="003B14DC" w:rsidRDefault="003B14DC" w:rsidP="0059039D">
                      <w:r>
                        <w:t xml:space="preserve">* *    </w:t>
                      </w:r>
                    </w:p>
                  </w:txbxContent>
                </v:textbox>
              </v:shape>
            </w:pict>
          </mc:Fallback>
        </mc:AlternateContent>
      </w:r>
      <w:r w:rsidR="0059039D" w:rsidRPr="00416487">
        <w:rPr>
          <w:b/>
          <w:noProof/>
          <w:lang w:eastAsia="en-GB"/>
        </w:rPr>
        <mc:AlternateContent>
          <mc:Choice Requires="wps">
            <w:drawing>
              <wp:anchor distT="0" distB="0" distL="114300" distR="114300" simplePos="0" relativeHeight="251890176" behindDoc="0" locked="0" layoutInCell="1" allowOverlap="1" wp14:anchorId="2F02689E" wp14:editId="43295933">
                <wp:simplePos x="0" y="0"/>
                <wp:positionH relativeFrom="column">
                  <wp:posOffset>2509851</wp:posOffset>
                </wp:positionH>
                <wp:positionV relativeFrom="paragraph">
                  <wp:posOffset>3665855</wp:posOffset>
                </wp:positionV>
                <wp:extent cx="2374265" cy="3371353"/>
                <wp:effectExtent l="0" t="0" r="0" b="635"/>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371353"/>
                        </a:xfrm>
                        <a:prstGeom prst="rect">
                          <a:avLst/>
                        </a:prstGeom>
                        <a:noFill/>
                        <a:ln w="9525">
                          <a:noFill/>
                          <a:miter lim="800000"/>
                          <a:headEnd/>
                          <a:tailEnd/>
                        </a:ln>
                      </wps:spPr>
                      <wps:txbx>
                        <w:txbxContent>
                          <w:p w14:paraId="03884AD2" w14:textId="77777777" w:rsidR="003B14DC" w:rsidRPr="0059039D" w:rsidRDefault="003B14DC" w:rsidP="0059039D">
                            <w:pPr>
                              <w:rPr>
                                <w:sz w:val="12"/>
                                <w:szCs w:val="12"/>
                              </w:rPr>
                            </w:pPr>
                          </w:p>
                          <w:p w14:paraId="1EAB023A" w14:textId="77777777" w:rsidR="003B14DC" w:rsidRDefault="003B14DC" w:rsidP="0059039D">
                            <w:r>
                              <w:t xml:space="preserve">          </w:t>
                            </w:r>
                          </w:p>
                          <w:p w14:paraId="21813DCB" w14:textId="77777777" w:rsidR="003B14DC" w:rsidRDefault="003B14DC" w:rsidP="0059039D"/>
                          <w:p w14:paraId="762C5C99" w14:textId="77777777" w:rsidR="003B14DC" w:rsidRPr="0059039D" w:rsidRDefault="003B14DC" w:rsidP="0059039D">
                            <w:pPr>
                              <w:rPr>
                                <w:sz w:val="20"/>
                                <w:szCs w:val="20"/>
                              </w:rPr>
                            </w:pPr>
                          </w:p>
                          <w:p w14:paraId="1EE96134" w14:textId="77777777" w:rsidR="003B14DC" w:rsidRDefault="003B14DC" w:rsidP="0059039D">
                            <w:r>
                              <w:t xml:space="preserve">      *     </w:t>
                            </w:r>
                          </w:p>
                          <w:p w14:paraId="7A42D909" w14:textId="77777777" w:rsidR="003B14DC" w:rsidRPr="0059039D" w:rsidRDefault="003B14DC" w:rsidP="0059039D">
                            <w:pPr>
                              <w:rPr>
                                <w:sz w:val="20"/>
                                <w:szCs w:val="20"/>
                              </w:rPr>
                            </w:pPr>
                            <w:r>
                              <w:rPr>
                                <w:sz w:val="20"/>
                                <w:szCs w:val="20"/>
                              </w:rPr>
                              <w:t xml:space="preserve">              *  *</w:t>
                            </w:r>
                          </w:p>
                          <w:p w14:paraId="718D239B" w14:textId="77777777" w:rsidR="003B14DC" w:rsidRPr="0059039D" w:rsidRDefault="003B14DC" w:rsidP="0059039D">
                            <w:pPr>
                              <w:rPr>
                                <w:sz w:val="20"/>
                                <w:szCs w:val="20"/>
                              </w:rPr>
                            </w:pPr>
                          </w:p>
                          <w:p w14:paraId="4E9BDC88" w14:textId="77777777" w:rsidR="003B14DC" w:rsidRPr="0059039D" w:rsidRDefault="003B14DC" w:rsidP="0059039D">
                            <w:pPr>
                              <w:rPr>
                                <w:sz w:val="20"/>
                                <w:szCs w:val="20"/>
                              </w:rPr>
                            </w:pPr>
                            <w:r>
                              <w:rPr>
                                <w:sz w:val="20"/>
                                <w:szCs w:val="20"/>
                              </w:rPr>
                              <w:t xml:space="preserve">                     *</w:t>
                            </w:r>
                          </w:p>
                          <w:p w14:paraId="4C68248C" w14:textId="77777777" w:rsidR="003B14DC" w:rsidRDefault="003B14DC" w:rsidP="0059039D">
                            <w:r>
                              <w:t xml:space="preserve">* *        </w:t>
                            </w:r>
                          </w:p>
                          <w:p w14:paraId="524EF237" w14:textId="77777777" w:rsidR="003B14DC" w:rsidRDefault="003B14DC" w:rsidP="0059039D">
                            <w:r>
                              <w:t xml:space="preserve">               </w:t>
                            </w:r>
                          </w:p>
                          <w:p w14:paraId="39AEFC47" w14:textId="77777777" w:rsidR="003B14DC" w:rsidRDefault="003B14DC" w:rsidP="0059039D">
                            <w:r>
                              <w:t xml:space="preserve">                </w:t>
                            </w:r>
                          </w:p>
                          <w:p w14:paraId="0910F089" w14:textId="77777777" w:rsidR="003B14DC" w:rsidRDefault="003B14DC" w:rsidP="0059039D">
                            <w:r>
                              <w:t xml:space="preserve">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02689E" id="_x0000_s1424" type="#_x0000_t202" style="position:absolute;left:0;text-align:left;margin-left:197.65pt;margin-top:288.65pt;width:186.95pt;height:265.45pt;z-index:25189017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" filled="f" stroked="f">
                <v:textbox>
                  <w:txbxContent>
                    <w:p w14:paraId="03884AD2" w14:textId="77777777" w:rsidR="003B14DC" w:rsidRPr="0059039D" w:rsidRDefault="003B14DC" w:rsidP="0059039D">
                      <w:pPr>
                        <w:rPr>
                          <w:sz w:val="12"/>
                          <w:szCs w:val="12"/>
                        </w:rPr>
                      </w:pPr>
                    </w:p>
                    <w:p w14:paraId="1EAB023A" w14:textId="77777777" w:rsidR="003B14DC" w:rsidRDefault="003B14DC" w:rsidP="0059039D">
                      <w:r>
                        <w:t xml:space="preserve">          </w:t>
                      </w:r>
                    </w:p>
                    <w:p w14:paraId="21813DCB" w14:textId="77777777" w:rsidR="003B14DC" w:rsidRDefault="003B14DC" w:rsidP="0059039D"/>
                    <w:p w14:paraId="762C5C99" w14:textId="77777777" w:rsidR="003B14DC" w:rsidRPr="0059039D" w:rsidRDefault="003B14DC" w:rsidP="0059039D">
                      <w:pPr>
                        <w:rPr>
                          <w:sz w:val="20"/>
                          <w:szCs w:val="20"/>
                        </w:rPr>
                      </w:pPr>
                    </w:p>
                    <w:p w14:paraId="1EE96134" w14:textId="77777777" w:rsidR="003B14DC" w:rsidRDefault="003B14DC" w:rsidP="0059039D">
                      <w:r>
                        <w:t xml:space="preserve">      *     </w:t>
                      </w:r>
                    </w:p>
                    <w:p w14:paraId="7A42D909" w14:textId="77777777" w:rsidR="003B14DC" w:rsidRPr="0059039D" w:rsidRDefault="003B14DC" w:rsidP="0059039D">
                      <w:pPr>
                        <w:rPr>
                          <w:sz w:val="20"/>
                          <w:szCs w:val="20"/>
                        </w:rPr>
                      </w:pPr>
                      <w:r>
                        <w:rPr>
                          <w:sz w:val="20"/>
                          <w:szCs w:val="20"/>
                        </w:rPr>
                        <w:t xml:space="preserve">              *  *</w:t>
                      </w:r>
                    </w:p>
                    <w:p w14:paraId="718D239B" w14:textId="77777777" w:rsidR="003B14DC" w:rsidRPr="0059039D" w:rsidRDefault="003B14DC" w:rsidP="0059039D">
                      <w:pPr>
                        <w:rPr>
                          <w:sz w:val="20"/>
                          <w:szCs w:val="20"/>
                        </w:rPr>
                      </w:pPr>
                    </w:p>
                    <w:p w14:paraId="4E9BDC88" w14:textId="77777777" w:rsidR="003B14DC" w:rsidRPr="0059039D" w:rsidRDefault="003B14DC" w:rsidP="0059039D">
                      <w:pPr>
                        <w:rPr>
                          <w:sz w:val="20"/>
                          <w:szCs w:val="20"/>
                        </w:rPr>
                      </w:pPr>
                      <w:r>
                        <w:rPr>
                          <w:sz w:val="20"/>
                          <w:szCs w:val="20"/>
                        </w:rPr>
                        <w:t xml:space="preserve">                     *</w:t>
                      </w:r>
                    </w:p>
                    <w:p w14:paraId="4C68248C" w14:textId="77777777" w:rsidR="003B14DC" w:rsidRDefault="003B14DC" w:rsidP="0059039D">
                      <w:r>
                        <w:t xml:space="preserve">* *        </w:t>
                      </w:r>
                    </w:p>
                    <w:p w14:paraId="524EF237" w14:textId="77777777" w:rsidR="003B14DC" w:rsidRDefault="003B14DC" w:rsidP="0059039D">
                      <w:r>
                        <w:t xml:space="preserve">               </w:t>
                      </w:r>
                    </w:p>
                    <w:p w14:paraId="39AEFC47" w14:textId="77777777" w:rsidR="003B14DC" w:rsidRDefault="003B14DC" w:rsidP="0059039D">
                      <w:r>
                        <w:t xml:space="preserve">                </w:t>
                      </w:r>
                    </w:p>
                    <w:p w14:paraId="0910F089" w14:textId="77777777" w:rsidR="003B14DC" w:rsidRDefault="003B14DC" w:rsidP="0059039D">
                      <w:r>
                        <w:t xml:space="preserve">                </w:t>
                      </w:r>
                    </w:p>
                  </w:txbxContent>
                </v:textbox>
              </v:shape>
            </w:pict>
          </mc:Fallback>
        </mc:AlternateContent>
      </w:r>
      <w:r w:rsidR="00416487" w:rsidRPr="00416487">
        <w:rPr>
          <w:b/>
          <w:noProof/>
          <w:lang w:eastAsia="en-GB"/>
        </w:rPr>
        <mc:AlternateContent>
          <mc:Choice Requires="wps">
            <w:drawing>
              <wp:anchor distT="0" distB="0" distL="114300" distR="114300" simplePos="0" relativeHeight="251888128" behindDoc="0" locked="0" layoutInCell="1" allowOverlap="1" wp14:anchorId="2BA3423D" wp14:editId="244FE0C8">
                <wp:simplePos x="0" y="0"/>
                <wp:positionH relativeFrom="column">
                  <wp:posOffset>1649399</wp:posOffset>
                </wp:positionH>
                <wp:positionV relativeFrom="paragraph">
                  <wp:posOffset>4503916</wp:posOffset>
                </wp:positionV>
                <wp:extent cx="2374265" cy="1780733"/>
                <wp:effectExtent l="0" t="0" r="0"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780733"/>
                        </a:xfrm>
                        <a:prstGeom prst="rect">
                          <a:avLst/>
                        </a:prstGeom>
                        <a:noFill/>
                        <a:ln w="9525">
                          <a:noFill/>
                          <a:miter lim="800000"/>
                          <a:headEnd/>
                          <a:tailEnd/>
                        </a:ln>
                      </wps:spPr>
                      <wps:txbx>
                        <w:txbxContent>
                          <w:p w14:paraId="140B25B3" w14:textId="77777777" w:rsidR="003B14DC" w:rsidRPr="00416487" w:rsidRDefault="003B14DC" w:rsidP="00416487">
                            <w:pPr>
                              <w:rPr>
                                <w:sz w:val="20"/>
                                <w:szCs w:val="20"/>
                              </w:rPr>
                            </w:pPr>
                          </w:p>
                          <w:p w14:paraId="0AB207D7" w14:textId="77777777" w:rsidR="003B14DC" w:rsidRDefault="003B14DC" w:rsidP="00416487"/>
                          <w:p w14:paraId="6AE38557" w14:textId="77777777" w:rsidR="003B14DC" w:rsidRDefault="003B14DC" w:rsidP="00416487">
                            <w:r>
                              <w:t xml:space="preserve">  </w:t>
                            </w:r>
                            <w:r w:rsidRPr="0063492B">
                              <w:rPr>
                                <w:sz w:val="12"/>
                                <w:szCs w:val="12"/>
                              </w:rPr>
                              <w:t xml:space="preserve"> </w:t>
                            </w:r>
                            <w:r>
                              <w:t xml:space="preserve">*        </w:t>
                            </w:r>
                          </w:p>
                          <w:p w14:paraId="357F4A53" w14:textId="77777777" w:rsidR="003B14DC" w:rsidRDefault="003B14DC" w:rsidP="00416487">
                            <w:r>
                              <w:t xml:space="preserve">             *  </w:t>
                            </w:r>
                          </w:p>
                          <w:p w14:paraId="6F532565" w14:textId="77777777" w:rsidR="003B14DC" w:rsidRDefault="003B14DC" w:rsidP="00416487">
                            <w:r>
                              <w:t xml:space="preserve">                </w:t>
                            </w:r>
                          </w:p>
                          <w:p w14:paraId="63CE8C53" w14:textId="77777777" w:rsidR="003B14DC" w:rsidRDefault="003B14DC" w:rsidP="00416487">
                            <w:r>
                              <w:t xml:space="preserve">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BA3423D" id="_x0000_s1425" type="#_x0000_t202" style="position:absolute;left:0;text-align:left;margin-left:129.85pt;margin-top:354.65pt;width:186.95pt;height:140.2pt;z-index:2518881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" filled="f" stroked="f">
                <v:textbox>
                  <w:txbxContent>
                    <w:p w14:paraId="140B25B3" w14:textId="77777777" w:rsidR="003B14DC" w:rsidRPr="00416487" w:rsidRDefault="003B14DC" w:rsidP="00416487">
                      <w:pPr>
                        <w:rPr>
                          <w:sz w:val="20"/>
                          <w:szCs w:val="20"/>
                        </w:rPr>
                      </w:pPr>
                    </w:p>
                    <w:p w14:paraId="0AB207D7" w14:textId="77777777" w:rsidR="003B14DC" w:rsidRDefault="003B14DC" w:rsidP="00416487"/>
                    <w:p w14:paraId="6AE38557" w14:textId="77777777" w:rsidR="003B14DC" w:rsidRDefault="003B14DC" w:rsidP="00416487">
                      <w:r>
                        <w:t xml:space="preserve">  </w:t>
                      </w:r>
                      <w:r w:rsidRPr="0063492B">
                        <w:rPr>
                          <w:sz w:val="12"/>
                          <w:szCs w:val="12"/>
                        </w:rPr>
                        <w:t xml:space="preserve"> </w:t>
                      </w:r>
                      <w:r>
                        <w:t xml:space="preserve">*        </w:t>
                      </w:r>
                    </w:p>
                    <w:p w14:paraId="357F4A53" w14:textId="77777777" w:rsidR="003B14DC" w:rsidRDefault="003B14DC" w:rsidP="00416487">
                      <w:r>
                        <w:t xml:space="preserve">             *  </w:t>
                      </w:r>
                    </w:p>
                    <w:p w14:paraId="6F532565" w14:textId="77777777" w:rsidR="003B14DC" w:rsidRDefault="003B14DC" w:rsidP="00416487">
                      <w:r>
                        <w:t xml:space="preserve">                </w:t>
                      </w:r>
                    </w:p>
                    <w:p w14:paraId="63CE8C53" w14:textId="77777777" w:rsidR="003B14DC" w:rsidRDefault="003B14DC" w:rsidP="00416487">
                      <w:r>
                        <w:t xml:space="preserve">                *</w:t>
                      </w:r>
                    </w:p>
                  </w:txbxContent>
                </v:textbox>
              </v:shape>
            </w:pict>
          </mc:Fallback>
        </mc:AlternateContent>
      </w:r>
      <w:r w:rsidR="00416487" w:rsidRPr="00416487">
        <w:rPr>
          <w:b/>
          <w:noProof/>
          <w:lang w:eastAsia="en-GB"/>
        </w:rPr>
        <mc:AlternateContent>
          <mc:Choice Requires="wps">
            <w:drawing>
              <wp:anchor distT="0" distB="0" distL="114300" distR="114300" simplePos="0" relativeHeight="251886080" behindDoc="0" locked="0" layoutInCell="1" allowOverlap="1" wp14:anchorId="3BD56A22" wp14:editId="276F17AC">
                <wp:simplePos x="0" y="0"/>
                <wp:positionH relativeFrom="column">
                  <wp:posOffset>766804</wp:posOffset>
                </wp:positionH>
                <wp:positionV relativeFrom="paragraph">
                  <wp:posOffset>5529635</wp:posOffset>
                </wp:positionV>
                <wp:extent cx="2374265" cy="755374"/>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755374"/>
                        </a:xfrm>
                        <a:prstGeom prst="rect">
                          <a:avLst/>
                        </a:prstGeom>
                        <a:noFill/>
                        <a:ln w="9525">
                          <a:noFill/>
                          <a:miter lim="800000"/>
                          <a:headEnd/>
                          <a:tailEnd/>
                        </a:ln>
                      </wps:spPr>
                      <wps:txbx>
                        <w:txbxContent>
                          <w:p w14:paraId="054FB576" w14:textId="77777777" w:rsidR="003B14DC" w:rsidRDefault="003B14DC" w:rsidP="00416487">
                            <w:r>
                              <w:t>*       * * *</w:t>
                            </w:r>
                          </w:p>
                          <w:p w14:paraId="5DF13660" w14:textId="77777777" w:rsidR="003B14DC" w:rsidRDefault="003B14DC" w:rsidP="00416487">
                            <w:r>
                              <w:t xml:space="preserve">   * *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BD56A22" id="_x0000_s1426" type="#_x0000_t202" style="position:absolute;left:0;text-align:left;margin-left:60.4pt;margin-top:435.4pt;width:186.95pt;height:59.5pt;z-index:25188608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" filled="f" stroked="f">
                <v:textbox>
                  <w:txbxContent>
                    <w:p w14:paraId="054FB576" w14:textId="77777777" w:rsidR="003B14DC" w:rsidRDefault="003B14DC" w:rsidP="00416487">
                      <w:r>
                        <w:t>*       * * *</w:t>
                      </w:r>
                    </w:p>
                    <w:p w14:paraId="5DF13660" w14:textId="77777777" w:rsidR="003B14DC" w:rsidRDefault="003B14DC" w:rsidP="00416487">
                      <w:r>
                        <w:t xml:space="preserve">   * *     </w:t>
                      </w:r>
                    </w:p>
                  </w:txbxContent>
                </v:textbox>
              </v:shape>
            </w:pict>
          </mc:Fallback>
        </mc:AlternateContent>
      </w:r>
      <w:r w:rsidR="005B3C0C" w:rsidRPr="005B3C0C">
        <w:rPr>
          <w:szCs w:val="24"/>
        </w:rPr>
        <w:t xml:space="preserve">The </w:t>
      </w:r>
      <w:r w:rsidR="00C6491F" w:rsidRPr="00C6491F">
        <w:rPr>
          <w:i/>
          <w:szCs w:val="24"/>
        </w:rPr>
        <w:t>icl1</w:t>
      </w:r>
      <w:r w:rsidR="005B3C0C" w:rsidRPr="005B3C0C">
        <w:rPr>
          <w:szCs w:val="24"/>
        </w:rPr>
        <w:t xml:space="preserve"> gene (</w:t>
      </w:r>
      <w:r w:rsidR="005B3C0C" w:rsidRPr="005B3C0C">
        <w:rPr>
          <w:rFonts w:cs="Arial"/>
          <w:szCs w:val="24"/>
          <w:lang w:eastAsia="en-GB"/>
        </w:rPr>
        <w:t>Cre06.g282800) encodes for isocitrate lysase, a key enzyme specific to</w:t>
      </w:r>
      <w:r w:rsidR="00C36374">
        <w:rPr>
          <w:rFonts w:cs="Arial"/>
          <w:szCs w:val="24"/>
          <w:lang w:eastAsia="en-GB"/>
        </w:rPr>
        <w:t xml:space="preserve"> </w:t>
      </w:r>
      <w:r w:rsidR="005B3C0C" w:rsidRPr="005B3C0C">
        <w:rPr>
          <w:rFonts w:cs="Arial"/>
          <w:szCs w:val="24"/>
          <w:lang w:eastAsia="en-GB"/>
        </w:rPr>
        <w:t xml:space="preserve">the glyoxylate cycle presumed to be located within the peroxisome (Figure </w:t>
      </w:r>
      <w:r w:rsidR="00C674B9">
        <w:rPr>
          <w:rFonts w:cs="Arial"/>
          <w:szCs w:val="24"/>
          <w:lang w:eastAsia="en-GB"/>
        </w:rPr>
        <w:t>45</w:t>
      </w:r>
      <w:r w:rsidR="005B3C0C" w:rsidRPr="005B3C0C">
        <w:rPr>
          <w:rFonts w:cs="Arial"/>
          <w:szCs w:val="24"/>
          <w:lang w:eastAsia="en-GB"/>
        </w:rPr>
        <w:t>). The sequential action of isocitrate lysase and malate synthase is critical to the formation C4 acids from 2 acetyl-CoA units (C2), bypassing two oxidative and CO</w:t>
      </w:r>
      <w:r w:rsidR="005B3C0C" w:rsidRPr="005B3C0C">
        <w:rPr>
          <w:rFonts w:cs="Arial"/>
          <w:szCs w:val="24"/>
          <w:vertAlign w:val="subscript"/>
          <w:lang w:eastAsia="en-GB"/>
        </w:rPr>
        <w:t>2</w:t>
      </w:r>
      <w:r w:rsidR="005B3C0C" w:rsidRPr="005B3C0C">
        <w:rPr>
          <w:rFonts w:cs="Arial"/>
          <w:szCs w:val="24"/>
          <w:lang w:eastAsia="en-GB"/>
        </w:rPr>
        <w:t xml:space="preserve"> evolving steps in the TCA cycle, enabling growth on C2 compounds </w:t>
      </w:r>
      <w:r w:rsidR="00BD03EC" w:rsidRPr="005B3C0C">
        <w:rPr>
          <w:rFonts w:cs="Arial"/>
          <w:szCs w:val="24"/>
          <w:lang w:eastAsia="en-GB"/>
        </w:rPr>
        <w:fldChar w:fldCharType="begin"/>
      </w:r>
      <w:r w:rsidR="00790A49">
        <w:rPr>
          <w:rFonts w:cs="Arial"/>
          <w:szCs w:val="24"/>
          <w:lang w:eastAsia="en-GB"/>
        </w:rPr>
        <w:instrText xml:space="preserve"> ADDIN ZOTERO_ITEM CSL_CITATION {"citationID":"214b89alj5","properties":{"formattedCitation":"(Plancke et al., 2014)","plainCitation":"(Plancke et al., 2014)"},"citationItems":[{"id":2849,"uris":["http://zotero.org/users/1204444/items/P8IFD3SC"],"uri":["http://zotero.org/users/1204444/items/P8IFD3SC"],"itemData":{"id":2849,"type":"article-journal","title":"Lack of isocitrate lyase in Chlamydomonas leads to changes in carbon metabolism and in the response to oxidative stress under mixotrophic growth","container-title":"The Plant Journal","page":"404-417","volume":"77","issue":"3","source":"Wiley Online Library","abstract":"Isocitrate lyase is a key enzyme of the glyoxylate cycle. This cycle plays an essential role in cell growth on acetate, and is important for gluconeogenesis as it bypasses the two oxidative steps of the tricarboxylic acid (TCA) cycle in which CO2 is evolved. In this paper, a null icl mutant of the green microalga Chlamydomonas reinhardtii is described. Our data show that isocitrate lyase is required for growth in darkness on acetate (heterotrophic conditions), as well as for efficient growth in the light when acetate is supplied (mixotrophic conditions). Under these latter conditions, reduced acetate assimilation and concomitant reduced respiration occur, and biomass composition analysis reveals an increase in total fatty acid content, including neutral lipids and free fatty acids. Quantitative proteomic analysis by 14N/15N labelling was performed, and more than 1600 proteins were identified. These analyses reveal a strong decrease in the amounts of enzymes of the glyoxylate cycle and gluconeogenesis in parallel with a shift of the TCA cycle towards amino acid synthesis, accompanied by an increase in free amino acids. The decrease of the glyoxylate cycle and gluconeogenesis, as well as the decrease in enzymes involved in β–oxidation of fatty acids in the icl mutant are probably major factors that contribute to remodelling of lipids in the icl mutant. These modifications are probably responsible for the elevation of the response to oxidative stress, with significantly augmented levels and activities of superoxide dismutase and ascorbate peroxidase, and increased resistance to paraquat.","DOI":"10.1111/tpj.12392","ISSN":"1365-313X","journalAbbreviation":"Plant J","language":"en","author":[{"family":"Plancke","given":"Charlotte"},{"family":"Vigeolas","given":"Helene"},{"family":"Höhner","given":"Ricarda"},{"family":"Roberty","given":"Stephane"},{"family":"Emonds-Alt","given":"Barbara"},{"family":"Larosa","given":"Véronique"},{"family":"Willamme","given":"Remi"},{"family":"Duby","given":"Franceline"},{"family":"Onga Dhali","given":"David"},{"family":"Thonart","given":"Philippe"},{"family":"Hiligsmann","given":"Serge"},{"family":"Franck","given":"Fabrice"},{"family":"Eppe","given":"Gauthier"},{"family":"Cardol","given":"Pierre"},{"family":"Hippler","given":"Michael"},{"family":"Remacle","given":"Claire"}],"issued":{"date-parts":[["2014",2,1]]}}}],"schema":"https://github.com/citation-style-language/schema/raw/master/csl-citation.json"} </w:instrText>
      </w:r>
      <w:r w:rsidR="00BD03EC" w:rsidRPr="005B3C0C">
        <w:rPr>
          <w:rFonts w:cs="Arial"/>
          <w:szCs w:val="24"/>
          <w:lang w:eastAsia="en-GB"/>
        </w:rPr>
        <w:fldChar w:fldCharType="separate"/>
      </w:r>
      <w:r w:rsidR="005B3C0C" w:rsidRPr="005B3C0C">
        <w:t xml:space="preserve">(Plancke </w:t>
      </w:r>
      <w:r w:rsidR="00490409" w:rsidRPr="00490409">
        <w:rPr>
          <w:i/>
        </w:rPr>
        <w:t>et al</w:t>
      </w:r>
      <w:r w:rsidR="005B3C0C" w:rsidRPr="005B3C0C">
        <w:t>., 2014)</w:t>
      </w:r>
      <w:r w:rsidR="00BD03EC" w:rsidRPr="005B3C0C">
        <w:rPr>
          <w:rFonts w:cs="Arial"/>
          <w:szCs w:val="24"/>
          <w:lang w:eastAsia="en-GB"/>
        </w:rPr>
        <w:fldChar w:fldCharType="end"/>
      </w:r>
      <w:r w:rsidR="005B3C0C" w:rsidRPr="005B3C0C">
        <w:rPr>
          <w:rFonts w:cs="Arial"/>
          <w:szCs w:val="24"/>
          <w:lang w:eastAsia="en-GB"/>
        </w:rPr>
        <w:t xml:space="preserve">. These C4 molecules can then feed into the gluconeogenesis and other biosynthesis pathways or be used to replenish intermediates in the TCA cycle </w:t>
      </w:r>
      <w:r w:rsidR="00BD03EC" w:rsidRPr="005B3C0C">
        <w:rPr>
          <w:rFonts w:cs="Arial"/>
          <w:szCs w:val="24"/>
          <w:lang w:eastAsia="en-GB"/>
        </w:rPr>
        <w:fldChar w:fldCharType="begin"/>
      </w:r>
      <w:r w:rsidR="00790A49">
        <w:rPr>
          <w:rFonts w:cs="Arial"/>
          <w:szCs w:val="24"/>
          <w:lang w:eastAsia="en-GB"/>
        </w:rPr>
        <w:instrText xml:space="preserve"> ADDIN ZOTERO_ITEM CSL_CITATION {"citationID":"DPo9mxmo","properties":{"formattedCitation":"(Dunn et al., 2009; Plancke et al., 2014)","plainCitation":"(Dunn et al., 2009; Plancke et al., 2014)"},"citationItems":[{"id":3481,"uris":["http://zotero.org/users/1204444/items/9WSDET6E"],"uri":["http://zotero.org/users/1204444/items/9WSDET6E"],"itemData":{"id":3481,"type":"article-journal","title":"Major roles of isocitrate lyase and malate synthase in bacterial and fungal pathogenesis","container-title":"Microbiology (Reading, England)","page":"3166-3175","volume":"155","issue":"Pt 10","source":"PubMed","abstract":"The glyoxylate cycle is an anaplerotic pathway of the tricarboxylic acid (TCA) cycle that allows growth on C(2) compounds by bypassing the CO(2)-generating steps of the TCA cycle. The unique enzymes of this route are isocitrate lyase (ICL) and malate synthase (MS). ICL cleaves isocitrate to glyoxylate and succinate, and MS converts glyoxylate and acetyl-CoA to malate. The end products of the bypass can be used for gluconeogenesis and other biosynthetic processes. The glyoxylate cycle occurs in Eukarya, Bacteria and Archaea. Recent studies of ICL- and MS-deficient strains as well as proteomic and transcriptional analyses show that these enzymes are often important in human, animal and plant pathogenesis. These studies have extended our understanding of the metabolic pathways essential for the survival of pathogens inside the host and provide a more complete picture of the physiology of pathogenic micro-organisms. Hopefully, the recent knowledge generated about the role of the glyoxylate cycle in virulence can be used for the development of new vaccines, or specific inhibitors to combat bacterial and fungal diseases.","DOI":"10.1099/mic.0.030858-0","ISSN":"1350-0872","note":"PMID: 19684068","journalAbbreviation":"Microbiology (Reading, Engl.)","language":"eng","author":[{"family":"Dunn","given":"M. F."},{"family":"Ramírez-Trujillo","given":"J. A."},{"family":"Hernández-Lucas","given":"I."}],"issued":{"date-parts":[["2009",10]]},"PMID":"19684068"}},{"id":2849,"uris":["http://zotero.org/users/1204444/items/P8IFD3SC"],"uri":["http://zotero.org/users/1204444/items/P8IFD3SC"],"itemData":{"id":2849,"type":"article-journal","title":"Lack of isocitrate lyase in Chlamydomonas leads to changes in carbon metabolism and in the response to oxidative stress under mixotrophic growth","container-title":"The Plant Journal","page":"404-417","volume":"77","issue":"3","source":"Wiley Online Library","abstract":"Isocitrate lyase is a key enzyme of the glyoxylate cycle. This cycle plays an essential role in cell growth on acetate, and is important for gluconeogenesis as it bypasses the two oxidative steps of the tricarboxylic acid (TCA) cycle in which CO2 is evolved. In this paper, a null icl mutant of the green microalga Chlamydomonas reinhardtii is described. Our data show that isocitrate lyase is required for growth in darkness on acetate (heterotrophic conditions), as well as for efficient growth in the light when acetate is supplied (mixotrophic conditions). Under these latter conditions, reduced acetate assimilation and concomitant reduced respiration occur, and biomass composition analysis reveals an increase in total fatty acid content, including neutral lipids and free fatty acids. Quantitative proteomic analysis by 14N/15N labelling was performed, and more than 1600 proteins were identified. These analyses reveal a strong decrease in the amounts of enzymes of the glyoxylate cycle and gluconeogenesis in parallel with a shift of the TCA cycle towards amino acid synthesis, accompanied by an increase in free amino acids. The decrease of the glyoxylate cycle and gluconeogenesis, as well as the decrease in enzymes involved in β–oxidation of fatty acids in the icl mutant are probably major factors that contribute to remodelling of lipids in the icl mutant. These modifications are probably responsible for the elevation of the response to oxidative stress, with significantly augmented levels and activities of superoxide dismutase and ascorbate peroxidase, and increased resistance to paraquat.","DOI":"10.1111/tpj.12392","ISSN":"1365-313X","journalAbbreviation":"Plant J","language":"en","author":[{"family":"Plancke","given":"Charlotte"},{"family":"Vigeolas","given":"Helene"},{"family":"Höhner","given":"Ricarda"},{"family":"Roberty","given":"Stephane"},{"family":"Emonds-Alt","given":"Barbara"},{"family":"Larosa","given":"Véronique"},{"family":"Willamme","given":"Remi"},{"family":"Duby","given":"Franceline"},{"family":"Onga Dhali","given":"David"},{"family":"Thonart","given":"Philippe"},{"family":"Hiligsmann","given":"Serge"},{"family":"Franck","given":"Fabrice"},{"family":"Eppe","given":"Gauthier"},{"family":"Cardol","given":"Pierre"},{"family":"Hippler","given":"Michael"},{"family":"Remacle","given":"Claire"}],"issued":{"date-parts":[["2014",2,1]]}}}],"schema":"https://github.com/citation-style-language/schema/raw/master/csl-citation.json"} </w:instrText>
      </w:r>
      <w:r w:rsidR="00BD03EC" w:rsidRPr="005B3C0C">
        <w:rPr>
          <w:rFonts w:cs="Arial"/>
          <w:szCs w:val="24"/>
          <w:lang w:eastAsia="en-GB"/>
        </w:rPr>
        <w:fldChar w:fldCharType="separate"/>
      </w:r>
      <w:r w:rsidR="005B3C0C" w:rsidRPr="005B3C0C">
        <w:t xml:space="preserve">(Figure </w:t>
      </w:r>
      <w:r w:rsidR="00C674B9">
        <w:t>45</w:t>
      </w:r>
      <w:r w:rsidR="005B3C0C" w:rsidRPr="005B3C0C">
        <w:t xml:space="preserve">, Dunn </w:t>
      </w:r>
      <w:r w:rsidR="00490409" w:rsidRPr="00490409">
        <w:rPr>
          <w:i/>
        </w:rPr>
        <w:t>et al</w:t>
      </w:r>
      <w:r w:rsidR="005B3C0C" w:rsidRPr="005B3C0C">
        <w:t xml:space="preserve">., 2009; Plancke </w:t>
      </w:r>
      <w:r w:rsidR="00490409" w:rsidRPr="00490409">
        <w:rPr>
          <w:i/>
        </w:rPr>
        <w:t>et al</w:t>
      </w:r>
      <w:r w:rsidR="005B3C0C" w:rsidRPr="005B3C0C">
        <w:t>., 2014)</w:t>
      </w:r>
      <w:r w:rsidR="00BD03EC" w:rsidRPr="005B3C0C">
        <w:rPr>
          <w:rFonts w:cs="Arial"/>
          <w:szCs w:val="24"/>
          <w:lang w:eastAsia="en-GB"/>
        </w:rPr>
        <w:fldChar w:fldCharType="end"/>
      </w:r>
      <w:r w:rsidR="005B3C0C" w:rsidRPr="005B3C0C">
        <w:rPr>
          <w:rFonts w:cs="Arial"/>
          <w:szCs w:val="24"/>
          <w:lang w:eastAsia="en-GB"/>
        </w:rPr>
        <w:t xml:space="preserve">. This pathway is thought to play a predominant role in the assimilation of acetyl-CoA derived from acetate and fatty acids (via peroxisome localised β-oxidation FA degradation) in </w:t>
      </w:r>
      <w:r w:rsidR="005B3C0C" w:rsidRPr="005B3C0C">
        <w:rPr>
          <w:rFonts w:cs="Arial"/>
          <w:i/>
          <w:szCs w:val="24"/>
          <w:lang w:eastAsia="en-GB"/>
        </w:rPr>
        <w:t xml:space="preserve">C. reinhardtii </w:t>
      </w:r>
      <w:r w:rsidR="00BD03EC" w:rsidRPr="005B3C0C">
        <w:rPr>
          <w:rFonts w:cs="Arial"/>
          <w:i/>
          <w:szCs w:val="24"/>
          <w:lang w:eastAsia="en-GB"/>
        </w:rPr>
        <w:fldChar w:fldCharType="begin"/>
      </w:r>
      <w:r w:rsidR="00790A49">
        <w:rPr>
          <w:rFonts w:cs="Arial"/>
          <w:i/>
          <w:szCs w:val="24"/>
          <w:lang w:eastAsia="en-GB"/>
        </w:rPr>
        <w:instrText xml:space="preserve"> ADDIN ZOTERO_ITEM CSL_CITATION {"citationID":"2mhf67bd7p","properties":{"formattedCitation":"(Harris, 2009; Plancke et al., 2014)","plainCitation":"(Harris, 2009; Plancke et al., 2014)"},"citationItems":[{"id":3364,"uris":["http://zotero.org/users/1204444/items/C4P2UXKC"],"uri":["http://zotero.org/users/1204444/items/C4P2UXKC"],"itemData":{"id":3364,"type":"book","title":"The Chlamydomonas Sourcebook: Introduction to Chlamydomonas and Its Laboratory Use","publisher":"Academic Press","number-of-pages":"484","source":"Google Books","abstract":"Dr. Harris has played a major role in the development of this organism as a model system. Her previous version of the Chlamydomonas Sourcebook which published in 1989, has been a classic in the field and is considered required reading for anyone working with this organism. This latest edition has been expanded to include three volumes providing molecular techniques, analysis of the recently sequenced genome, and reviews of the current status of the diverse fields in which Chlamydomonas is used as a model organism. Methods for Chlamydomonas research and best practices for applications in research, including methods for culture, preservation of cultures, preparation of media, lists of inhibitors and other additives to culture media, are included. Additions to this volume also include help with common laboratory problems such as contamination, student demonstrations, and properties of particular strains and mutants.This volume is part of a 3-Volume Set (ISBN: 978-0-12-370873-1) and is also sold individually.* Expanded revision of gold standard reference* Includes latest advances in research, including completion of the genome * Provides broad perspective with studies in cell and molecular biology, genetics, plant physiology and related fields* Available as part of a 3-Volume Set or sold individually","ISBN":"978-0-08-091955-3","shortTitle":"The Chlamydomonas Sourcebook","language":"en","author":[{"family":"Harris","given":"Elizabeth H."}],"issued":{"date-parts":[["2009",3,7]]}}},{"id":2849,"uris":["http://zotero.org/users/1204444/items/P8IFD3SC"],"uri":["http://zotero.org/users/1204444/items/P8IFD3SC"],"itemData":{"id":2849,"type":"article-journal","title":"Lack of isocitrate lyase in Chlamydomonas leads to changes in carbon metabolism and in the response to oxidative stress under mixotrophic growth","container-title":"The Plant Journal","page":"404-417","volume":"77","issue":"3","source":"Wiley Online Library","abstract":"Isocitrate lyase is a key enzyme of the glyoxylate cycle. This cycle plays an essential role in cell growth on acetate, and is important for gluconeogenesis as it bypasses the two oxidative steps of the tricarboxylic acid (TCA) cycle in which CO2 is evolved. In this paper, a null icl mutant of the green microalga Chlamydomonas reinhardtii is described. Our data show that isocitrate lyase is required for growth in darkness on acetate (heterotrophic conditions), as well as for efficient growth in the light when acetate is supplied (mixotrophic conditions). Under these latter conditions, reduced acetate assimilation and concomitant reduced respiration occur, and biomass composition analysis reveals an increase in total fatty acid content, including neutral lipids and free fatty acids. Quantitative proteomic analysis by 14N/15N labelling was performed, and more than 1600 proteins were identified. These analyses reveal a strong decrease in the amounts of enzymes of the glyoxylate cycle and gluconeogenesis in parallel with a shift of the TCA cycle towards amino acid synthesis, accompanied by an increase in free amino acids. The decrease of the glyoxylate cycle and gluconeogenesis, as well as the decrease in enzymes involved in β–oxidation of fatty acids in the icl mutant are probably major factors that contribute to remodelling of lipids in the icl mutant. These modifications are probably responsible for the elevation of the response to oxidative stress, with significantly augmented levels and activities of superoxide dismutase and ascorbate peroxidase, and increased resistance to paraquat.","DOI":"10.1111/tpj.12392","ISSN":"1365-313X","journalAbbreviation":"Plant J","language":"en","author":[{"family":"Plancke","given":"Charlotte"},{"family":"Vigeolas","given":"Helene"},{"family":"Höhner","given":"Ricarda"},{"family":"Roberty","given":"Stephane"},{"family":"Emonds-Alt","given":"Barbara"},{"family":"Larosa","given":"Véronique"},{"family":"Willamme","given":"Remi"},{"family":"Duby","given":"Franceline"},{"family":"Onga Dhali","given":"David"},{"family":"Thonart","given":"Philippe"},{"family":"Hiligsmann","given":"Serge"},{"family":"Franck","given":"Fabrice"},{"family":"Eppe","given":"Gauthier"},{"family":"Cardol","given":"Pierre"},{"family":"Hippler","given":"Michael"},{"family":"Remacle","given":"Claire"}],"issued":{"date-parts":[["2014",2,1]]}}}],"schema":"https://github.com/citation-style-language/schema/raw/master/csl-citation.json"} </w:instrText>
      </w:r>
      <w:r w:rsidR="00BD03EC" w:rsidRPr="005B3C0C">
        <w:rPr>
          <w:rFonts w:cs="Arial"/>
          <w:i/>
          <w:szCs w:val="24"/>
          <w:lang w:eastAsia="en-GB"/>
        </w:rPr>
        <w:fldChar w:fldCharType="separate"/>
      </w:r>
      <w:r w:rsidR="005B3C0C" w:rsidRPr="005B3C0C">
        <w:t xml:space="preserve">(Harris, 2009; Plancke </w:t>
      </w:r>
      <w:r w:rsidR="00490409" w:rsidRPr="00490409">
        <w:rPr>
          <w:i/>
        </w:rPr>
        <w:t>et al</w:t>
      </w:r>
      <w:r w:rsidR="005B3C0C" w:rsidRPr="005B3C0C">
        <w:t>., 2014)</w:t>
      </w:r>
      <w:r w:rsidR="00BD03EC" w:rsidRPr="005B3C0C">
        <w:rPr>
          <w:rFonts w:cs="Arial"/>
          <w:i/>
          <w:szCs w:val="24"/>
          <w:lang w:eastAsia="en-GB"/>
        </w:rPr>
        <w:fldChar w:fldCharType="end"/>
      </w:r>
      <w:r w:rsidR="005B3C0C" w:rsidRPr="005B3C0C">
        <w:rPr>
          <w:rFonts w:cs="Arial"/>
          <w:szCs w:val="24"/>
          <w:lang w:eastAsia="en-GB"/>
        </w:rPr>
        <w:t xml:space="preserve">. Consequently </w:t>
      </w:r>
      <w:r w:rsidR="00C6491F" w:rsidRPr="00C6491F">
        <w:rPr>
          <w:rFonts w:cs="Arial"/>
          <w:i/>
          <w:szCs w:val="24"/>
          <w:lang w:eastAsia="en-GB"/>
        </w:rPr>
        <w:t>icl1</w:t>
      </w:r>
      <w:r w:rsidR="005B3C0C" w:rsidRPr="005B3C0C">
        <w:rPr>
          <w:rFonts w:cs="Arial"/>
          <w:szCs w:val="24"/>
          <w:lang w:eastAsia="en-GB"/>
        </w:rPr>
        <w:t xml:space="preserve"> expression provides an indication of the assimilation pathway of acetate and activity of FA degradation. In the control treatment, M-24-C, following an initial dip immediately </w:t>
      </w:r>
      <w:r w:rsidR="005B3C0C" w:rsidRPr="005B3C0C">
        <w:rPr>
          <w:rFonts w:cs="Arial"/>
          <w:szCs w:val="24"/>
          <w:lang w:eastAsia="en-GB"/>
        </w:rPr>
        <w:lastRenderedPageBreak/>
        <w:t xml:space="preserve">after resuspension, </w:t>
      </w:r>
      <w:r w:rsidR="00C6491F" w:rsidRPr="00C6491F">
        <w:rPr>
          <w:rFonts w:cs="Arial"/>
          <w:i/>
          <w:szCs w:val="24"/>
          <w:lang w:eastAsia="en-GB"/>
        </w:rPr>
        <w:t>icl1</w:t>
      </w:r>
      <w:r w:rsidR="005B3C0C" w:rsidRPr="005B3C0C">
        <w:rPr>
          <w:rFonts w:cs="Arial"/>
          <w:szCs w:val="24"/>
          <w:lang w:eastAsia="en-GB"/>
        </w:rPr>
        <w:t xml:space="preserve"> expression remains relatively steady (although with large variance, Figure </w:t>
      </w:r>
      <w:r w:rsidR="00C674B9">
        <w:rPr>
          <w:rFonts w:cs="Arial"/>
          <w:szCs w:val="24"/>
          <w:lang w:eastAsia="en-GB"/>
        </w:rPr>
        <w:t>55</w:t>
      </w:r>
      <w:r w:rsidR="005B3C0C" w:rsidRPr="005B3C0C">
        <w:rPr>
          <w:rFonts w:cs="Arial"/>
          <w:szCs w:val="24"/>
          <w:lang w:eastAsia="en-GB"/>
        </w:rPr>
        <w:t xml:space="preserve">). After 36 hours there is a significant downregulation of </w:t>
      </w:r>
      <w:r w:rsidR="00C6491F" w:rsidRPr="00C6491F">
        <w:rPr>
          <w:rFonts w:cs="Arial"/>
          <w:i/>
          <w:szCs w:val="24"/>
          <w:lang w:eastAsia="en-GB"/>
        </w:rPr>
        <w:t>icl1</w:t>
      </w:r>
      <w:r w:rsidR="005B3C0C" w:rsidRPr="005B3C0C">
        <w:rPr>
          <w:rFonts w:cs="Arial"/>
          <w:szCs w:val="24"/>
          <w:lang w:eastAsia="en-GB"/>
        </w:rPr>
        <w:t xml:space="preserve"> which correlates with rapid exhaustion of acetate (Figure </w:t>
      </w:r>
      <w:r w:rsidR="00C674B9">
        <w:rPr>
          <w:rFonts w:cs="Arial"/>
          <w:szCs w:val="24"/>
          <w:lang w:eastAsia="en-GB"/>
        </w:rPr>
        <w:t>56</w:t>
      </w:r>
      <w:r w:rsidR="005B3C0C" w:rsidRPr="005B3C0C">
        <w:rPr>
          <w:rFonts w:cs="Arial"/>
          <w:szCs w:val="24"/>
          <w:lang w:eastAsia="en-GB"/>
        </w:rPr>
        <w:t xml:space="preserve">). In contrast, </w:t>
      </w:r>
      <w:r w:rsidR="00C6491F" w:rsidRPr="00C6491F">
        <w:rPr>
          <w:rFonts w:cs="Arial"/>
          <w:i/>
          <w:szCs w:val="24"/>
          <w:lang w:eastAsia="en-GB"/>
        </w:rPr>
        <w:t>icl1</w:t>
      </w:r>
      <w:r w:rsidR="005B3C0C" w:rsidRPr="005B3C0C">
        <w:rPr>
          <w:rFonts w:cs="Arial"/>
          <w:szCs w:val="24"/>
          <w:lang w:eastAsia="en-GB"/>
        </w:rPr>
        <w:t xml:space="preserve"> expression in M-24-NF is suppressed after 2 hours (3 fold decline, LOG-2 hours, p&lt; 0.05) and continues to decline reaching a 33.4 fold drop by 48 hours (LOG-48 hours, p&lt;0.001), despite high acetate availability and continued acetate consumption (Figure </w:t>
      </w:r>
      <w:r w:rsidR="00C674B9">
        <w:rPr>
          <w:rFonts w:cs="Arial"/>
          <w:szCs w:val="24"/>
          <w:lang w:eastAsia="en-GB"/>
        </w:rPr>
        <w:t>55</w:t>
      </w:r>
      <w:r w:rsidR="005B3C0C" w:rsidRPr="005B3C0C">
        <w:rPr>
          <w:rFonts w:cs="Arial"/>
          <w:szCs w:val="24"/>
          <w:lang w:eastAsia="en-GB"/>
        </w:rPr>
        <w:t xml:space="preserve"> and </w:t>
      </w:r>
      <w:r w:rsidR="00C674B9">
        <w:rPr>
          <w:rFonts w:cs="Arial"/>
          <w:szCs w:val="24"/>
          <w:lang w:eastAsia="en-GB"/>
        </w:rPr>
        <w:t>56</w:t>
      </w:r>
      <w:r w:rsidR="005B3C0C" w:rsidRPr="005B3C0C">
        <w:rPr>
          <w:rFonts w:cs="Arial"/>
          <w:szCs w:val="24"/>
          <w:lang w:eastAsia="en-GB"/>
        </w:rPr>
        <w:t>). Unsurprisingly, A-24-NF treatments, with no acetate supplementation, had very low initial expression rates, which did not significantly alter</w:t>
      </w:r>
      <w:r w:rsidR="005128F7">
        <w:rPr>
          <w:noProof/>
          <w:sz w:val="12"/>
          <w:szCs w:val="12"/>
          <w:lang w:eastAsia="en-GB"/>
        </w:rPr>
        <mc:AlternateContent>
          <mc:Choice Requires="wpg">
            <w:drawing>
              <wp:anchor distT="0" distB="0" distL="114300" distR="114300" simplePos="0" relativeHeight="251560448" behindDoc="1" locked="0" layoutInCell="1" allowOverlap="1" wp14:anchorId="3A0F70B5" wp14:editId="6BEBF21B">
                <wp:simplePos x="0" y="0"/>
                <wp:positionH relativeFrom="margin">
                  <wp:posOffset>-79375</wp:posOffset>
                </wp:positionH>
                <wp:positionV relativeFrom="margin">
                  <wp:posOffset>2995930</wp:posOffset>
                </wp:positionV>
                <wp:extent cx="5384800" cy="5354320"/>
                <wp:effectExtent l="0" t="1270" r="0" b="0"/>
                <wp:wrapSquare wrapText="bothSides"/>
                <wp:docPr id="89"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84800" cy="5354320"/>
                          <a:chOff x="1302" y="7185"/>
                          <a:chExt cx="8480" cy="8432"/>
                        </a:xfrm>
                      </wpg:grpSpPr>
                      <pic:pic xmlns:pic="http://schemas.openxmlformats.org/drawingml/2006/picture">
                        <pic:nvPicPr>
                          <pic:cNvPr id="113" name="Picture 9"/>
                          <pic:cNvPicPr>
                            <a:picLocks noChangeAspect="1"/>
                          </pic:cNvPicPr>
                        </pic:nvPicPr>
                        <pic:blipFill>
                          <a:blip r:embed="rId117">
                            <a:extLst>
                              <a:ext uri="{28A0092B-C50C-407E-A947-70E740481C1C}">
                                <a14:useLocalDpi xmlns:a14="http://schemas.microsoft.com/office/drawing/2010/main" val="0"/>
                              </a:ext>
                            </a:extLst>
                          </a:blip>
                          <a:srcRect/>
                          <a:stretch>
                            <a:fillRect/>
                          </a:stretch>
                        </pic:blipFill>
                        <pic:spPr bwMode="auto">
                          <a:xfrm>
                            <a:off x="1302" y="7185"/>
                            <a:ext cx="8152" cy="642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288" name="Text Box 10"/>
                        <wps:cNvSpPr txBox="1">
                          <a:spLocks noChangeArrowheads="1"/>
                        </wps:cNvSpPr>
                        <wps:spPr bwMode="auto">
                          <a:xfrm>
                            <a:off x="1493" y="13606"/>
                            <a:ext cx="8289" cy="201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id="202">
                          <w:txbxContent>
                            <w:p w14:paraId="1FC65533" w14:textId="77777777" w:rsidR="003B14DC" w:rsidRDefault="003B14DC" w:rsidP="005B3C0C">
                              <w:pPr>
                                <w:rPr>
                                  <w:sz w:val="20"/>
                                  <w:szCs w:val="20"/>
                                </w:rPr>
                              </w:pPr>
                              <w:r w:rsidRPr="00FE724F">
                                <w:rPr>
                                  <w:b/>
                                  <w:sz w:val="20"/>
                                  <w:szCs w:val="20"/>
                                </w:rPr>
                                <w:t xml:space="preserve">Figure </w:t>
                              </w:r>
                              <w:r>
                                <w:rPr>
                                  <w:b/>
                                  <w:sz w:val="20"/>
                                  <w:szCs w:val="20"/>
                                </w:rPr>
                                <w:t>55</w:t>
                              </w:r>
                              <w:r w:rsidRPr="00FE724F">
                                <w:rPr>
                                  <w:b/>
                                  <w:sz w:val="20"/>
                                  <w:szCs w:val="20"/>
                                </w:rPr>
                                <w:t xml:space="preserve">. </w:t>
                              </w:r>
                              <w:r>
                                <w:rPr>
                                  <w:sz w:val="20"/>
                                  <w:szCs w:val="20"/>
                                </w:rPr>
                                <w:t xml:space="preserve">Fold change (relative to the average expression of all samples across all timepoints and treatments) of </w:t>
                              </w:r>
                              <w:r w:rsidRPr="00C6491F">
                                <w:rPr>
                                  <w:i/>
                                  <w:sz w:val="20"/>
                                  <w:szCs w:val="20"/>
                                </w:rPr>
                                <w:t>icl1</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w:t>
                              </w:r>
                              <w:r w:rsidRPr="0029652F">
                                <w:rPr>
                                  <w:sz w:val="20"/>
                                  <w:szCs w:val="20"/>
                                </w:rPr>
                                <w:t xml:space="preserve"> </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16BF3FD3" w14:textId="77777777" w:rsidR="003B14DC" w:rsidRPr="00F0682A" w:rsidRDefault="003B14DC" w:rsidP="00DD2A4D">
                              <w:pPr>
                                <w:rPr>
                                  <w:sz w:val="10"/>
                                  <w:szCs w:val="10"/>
                                </w:rPr>
                              </w:pPr>
                              <w:r>
                                <w:rPr>
                                  <w:b/>
                                  <w:sz w:val="20"/>
                                  <w:szCs w:val="20"/>
                                </w:rPr>
                                <w:t xml:space="preserve">Figure 3. </w:t>
                              </w:r>
                              <w:r>
                                <w:rPr>
                                  <w:sz w:val="20"/>
                                  <w:szCs w:val="20"/>
                                </w:rPr>
                                <w:t xml:space="preserve">The carbon debt and repayment period (years) of different biofuels (Fargione </w:t>
                              </w:r>
                              <w:r w:rsidRPr="00490409">
                                <w:rPr>
                                  <w:i/>
                                  <w:sz w:val="20"/>
                                  <w:szCs w:val="20"/>
                                </w:rPr>
                                <w:t>et al</w:t>
                              </w:r>
                              <w:r>
                                <w:rPr>
                                  <w:sz w:val="20"/>
                                  <w:szCs w:val="20"/>
                                </w:rPr>
                                <w:t xml:space="preserve">., 2008). </w:t>
                              </w:r>
                            </w:p>
                            <w:p w14:paraId="42004144" w14:textId="77777777" w:rsidR="003B14DC" w:rsidRDefault="003B14DC" w:rsidP="005B3C0C">
                              <w:pPr>
                                <w:rPr>
                                  <w:sz w:val="20"/>
                                  <w:szCs w:val="20"/>
                                </w:rPr>
                              </w:pPr>
                            </w:p>
                            <w:p w14:paraId="1ED4AFB6" w14:textId="77777777" w:rsidR="003B14DC" w:rsidRDefault="003B14DC" w:rsidP="005B3C0C">
                              <w:pPr>
                                <w:rPr>
                                  <w:sz w:val="20"/>
                                  <w:szCs w:val="20"/>
                                </w:rPr>
                              </w:pPr>
                            </w:p>
                            <w:p w14:paraId="6065A312" w14:textId="77777777" w:rsidR="003B14DC" w:rsidRDefault="003B14DC" w:rsidP="005B3C0C">
                              <w:pPr>
                                <w:rPr>
                                  <w:sz w:val="20"/>
                                  <w:szCs w:val="20"/>
                                </w:rPr>
                              </w:pPr>
                            </w:p>
                            <w:p w14:paraId="362DCE18" w14:textId="77777777" w:rsidR="003B14DC" w:rsidRDefault="003B14DC" w:rsidP="005B3C0C">
                              <w:pPr>
                                <w:rPr>
                                  <w:sz w:val="20"/>
                                  <w:szCs w:val="20"/>
                                </w:rPr>
                              </w:pPr>
                            </w:p>
                            <w:p w14:paraId="16483F6B" w14:textId="77777777" w:rsidR="003B14DC" w:rsidRPr="00F0682A" w:rsidRDefault="003B14DC" w:rsidP="005B3C0C">
                              <w:pPr>
                                <w:rPr>
                                  <w:sz w:val="10"/>
                                  <w:szCs w:val="10"/>
                                </w:rPr>
                              </w:pPr>
                              <w:r>
                                <w:rPr>
                                  <w:b/>
                                  <w:sz w:val="20"/>
                                  <w:szCs w:val="20"/>
                                </w:rPr>
                                <w:t xml:space="preserve">Figure 3. </w:t>
                              </w:r>
                              <w:r>
                                <w:rPr>
                                  <w:sz w:val="20"/>
                                  <w:szCs w:val="20"/>
                                </w:rPr>
                                <w:t xml:space="preserve">The carbon debt and repayment period (years) of different biofuels (Fargione </w:t>
                              </w:r>
                              <w:r w:rsidRPr="00490409">
                                <w:rPr>
                                  <w:i/>
                                  <w:sz w:val="20"/>
                                  <w:szCs w:val="20"/>
                                </w:rPr>
                                <w:t>et al</w:t>
                              </w:r>
                              <w:r>
                                <w:rPr>
                                  <w:sz w:val="20"/>
                                  <w:szCs w:val="20"/>
                                </w:rPr>
                                <w:t xml:space="preserve">., 2008).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0F70B5" id="Group 40" o:spid="_x0000_s1427" style="position:absolute;left:0;text-align:left;margin-left:-6.25pt;margin-top:235.9pt;width:424pt;height:421.6pt;z-index:-251756032;mso-position-horizontal-relative:margin;mso-position-vertical-relative:margin" coordorigin="1302,7185" coordsize="8480,8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">
                <v:shape id="Picture 9" o:spid="_x0000_s1428" type="#_x0000_t75" style="position:absolute;left:1302;top:7185;width:8152;height:6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">
                  <v:imagedata r:id="rId118" o:title=""/>
                  <v:path arrowok="t"/>
                </v:shape>
                <v:shape id="Text Box 10" o:spid="_x0000_s1429" type="#_x0000_t202" style="position:absolute;left:1493;top:13606;width:8289;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" filled="f" stroked="f">
                  <v:textbox style="mso-next-textbox:#Text Box 10">
                    <w:txbxContent>
                      <w:p w14:paraId="1FC65533" w14:textId="77777777" w:rsidR="003B14DC" w:rsidRDefault="003B14DC" w:rsidP="005B3C0C">
                        <w:pPr>
                          <w:rPr>
                            <w:sz w:val="20"/>
                            <w:szCs w:val="20"/>
                          </w:rPr>
                        </w:pPr>
                        <w:r w:rsidRPr="00FE724F">
                          <w:rPr>
                            <w:b/>
                            <w:sz w:val="20"/>
                            <w:szCs w:val="20"/>
                          </w:rPr>
                          <w:t xml:space="preserve">Figure </w:t>
                        </w:r>
                        <w:r>
                          <w:rPr>
                            <w:b/>
                            <w:sz w:val="20"/>
                            <w:szCs w:val="20"/>
                          </w:rPr>
                          <w:t>55</w:t>
                        </w:r>
                        <w:r w:rsidRPr="00FE724F">
                          <w:rPr>
                            <w:b/>
                            <w:sz w:val="20"/>
                            <w:szCs w:val="20"/>
                          </w:rPr>
                          <w:t xml:space="preserve">. </w:t>
                        </w:r>
                        <w:r>
                          <w:rPr>
                            <w:sz w:val="20"/>
                            <w:szCs w:val="20"/>
                          </w:rPr>
                          <w:t xml:space="preserve">Fold change (relative to the average expression of all samples across all timepoints and treatments) of </w:t>
                        </w:r>
                        <w:r w:rsidRPr="00C6491F">
                          <w:rPr>
                            <w:i/>
                            <w:sz w:val="20"/>
                            <w:szCs w:val="20"/>
                          </w:rPr>
                          <w:t>icl1</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w:t>
                        </w:r>
                        <w:r w:rsidRPr="0029652F">
                          <w:rPr>
                            <w:sz w:val="20"/>
                            <w:szCs w:val="20"/>
                          </w:rPr>
                          <w:t xml:space="preserve"> </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16BF3FD3" w14:textId="77777777" w:rsidR="003B14DC" w:rsidRPr="00F0682A" w:rsidRDefault="003B14DC" w:rsidP="00DD2A4D">
                        <w:pPr>
                          <w:rPr>
                            <w:sz w:val="10"/>
                            <w:szCs w:val="10"/>
                          </w:rPr>
                        </w:pPr>
                        <w:r>
                          <w:rPr>
                            <w:b/>
                            <w:sz w:val="20"/>
                            <w:szCs w:val="20"/>
                          </w:rPr>
                          <w:t xml:space="preserve">Figure 3. </w:t>
                        </w:r>
                        <w:r>
                          <w:rPr>
                            <w:sz w:val="20"/>
                            <w:szCs w:val="20"/>
                          </w:rPr>
                          <w:t xml:space="preserve">The carbon debt and repayment period (years) of different biofuels (Fargione </w:t>
                        </w:r>
                        <w:r w:rsidRPr="00490409">
                          <w:rPr>
                            <w:i/>
                            <w:sz w:val="20"/>
                            <w:szCs w:val="20"/>
                          </w:rPr>
                          <w:t>et al</w:t>
                        </w:r>
                        <w:r>
                          <w:rPr>
                            <w:sz w:val="20"/>
                            <w:szCs w:val="20"/>
                          </w:rPr>
                          <w:t xml:space="preserve">., 2008). </w:t>
                        </w:r>
                      </w:p>
                      <w:p w14:paraId="42004144" w14:textId="77777777" w:rsidR="003B14DC" w:rsidRDefault="003B14DC" w:rsidP="005B3C0C">
                        <w:pPr>
                          <w:rPr>
                            <w:sz w:val="20"/>
                            <w:szCs w:val="20"/>
                          </w:rPr>
                        </w:pPr>
                      </w:p>
                      <w:p w14:paraId="1ED4AFB6" w14:textId="77777777" w:rsidR="003B14DC" w:rsidRDefault="003B14DC" w:rsidP="005B3C0C">
                        <w:pPr>
                          <w:rPr>
                            <w:sz w:val="20"/>
                            <w:szCs w:val="20"/>
                          </w:rPr>
                        </w:pPr>
                      </w:p>
                      <w:p w14:paraId="6065A312" w14:textId="77777777" w:rsidR="003B14DC" w:rsidRDefault="003B14DC" w:rsidP="005B3C0C">
                        <w:pPr>
                          <w:rPr>
                            <w:sz w:val="20"/>
                            <w:szCs w:val="20"/>
                          </w:rPr>
                        </w:pPr>
                      </w:p>
                      <w:p w14:paraId="362DCE18" w14:textId="77777777" w:rsidR="003B14DC" w:rsidRDefault="003B14DC" w:rsidP="005B3C0C">
                        <w:pPr>
                          <w:rPr>
                            <w:sz w:val="20"/>
                            <w:szCs w:val="20"/>
                          </w:rPr>
                        </w:pPr>
                      </w:p>
                      <w:p w14:paraId="16483F6B" w14:textId="77777777" w:rsidR="003B14DC" w:rsidRPr="00F0682A" w:rsidRDefault="003B14DC" w:rsidP="005B3C0C">
                        <w:pPr>
                          <w:rPr>
                            <w:sz w:val="10"/>
                            <w:szCs w:val="10"/>
                          </w:rPr>
                        </w:pPr>
                        <w:r>
                          <w:rPr>
                            <w:b/>
                            <w:sz w:val="20"/>
                            <w:szCs w:val="20"/>
                          </w:rPr>
                          <w:t xml:space="preserve">Figure 3. </w:t>
                        </w:r>
                        <w:r>
                          <w:rPr>
                            <w:sz w:val="20"/>
                            <w:szCs w:val="20"/>
                          </w:rPr>
                          <w:t xml:space="preserve">The carbon debt and repayment period (years) of different biofuels (Fargione </w:t>
                        </w:r>
                        <w:r w:rsidRPr="00490409">
                          <w:rPr>
                            <w:i/>
                            <w:sz w:val="20"/>
                            <w:szCs w:val="20"/>
                          </w:rPr>
                          <w:t>et al</w:t>
                        </w:r>
                        <w:r>
                          <w:rPr>
                            <w:sz w:val="20"/>
                            <w:szCs w:val="20"/>
                          </w:rPr>
                          <w:t xml:space="preserve">., 2008). </w:t>
                        </w:r>
                      </w:p>
                    </w:txbxContent>
                  </v:textbox>
                </v:shape>
                <w10:wrap type="square" anchorx="margin" anchory="margin"/>
              </v:group>
            </w:pict>
          </mc:Fallback>
        </mc:AlternateContent>
      </w:r>
      <w:r w:rsidR="009F482C">
        <w:rPr>
          <w:rFonts w:cs="Arial"/>
          <w:szCs w:val="24"/>
          <w:lang w:eastAsia="en-GB"/>
        </w:rPr>
        <w:t xml:space="preserve"> </w:t>
      </w:r>
      <w:r w:rsidRPr="00416487">
        <w:rPr>
          <w:b/>
          <w:noProof/>
          <w:lang w:eastAsia="en-GB"/>
        </w:rPr>
        <mc:AlternateContent>
          <mc:Choice Requires="wps">
            <w:drawing>
              <wp:anchor distT="0" distB="0" distL="114300" distR="114300" simplePos="0" relativeHeight="251900416" behindDoc="0" locked="0" layoutInCell="1" allowOverlap="1" wp14:anchorId="718DF37C" wp14:editId="55B3E0BB">
                <wp:simplePos x="0" y="0"/>
                <wp:positionH relativeFrom="column">
                  <wp:posOffset>4182110</wp:posOffset>
                </wp:positionH>
                <wp:positionV relativeFrom="paragraph">
                  <wp:posOffset>4277862</wp:posOffset>
                </wp:positionV>
                <wp:extent cx="2258060" cy="2901950"/>
                <wp:effectExtent l="0" t="0" r="0" b="0"/>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1249A17E" w14:textId="77777777" w:rsidR="003B14DC" w:rsidRDefault="003B14DC" w:rsidP="00621C85">
                            <w:r>
                              <w:t xml:space="preserve">         </w:t>
                            </w:r>
                          </w:p>
                          <w:p w14:paraId="2DC525BB" w14:textId="77777777" w:rsidR="003B14DC" w:rsidRDefault="003B14DC" w:rsidP="00621C85">
                            <w:pPr>
                              <w:spacing w:after="0" w:line="240" w:lineRule="auto"/>
                              <w:contextualSpacing/>
                            </w:pPr>
                            <w:r>
                              <w:t xml:space="preserve">          </w:t>
                            </w:r>
                          </w:p>
                          <w:p w14:paraId="7F45514B" w14:textId="77777777" w:rsidR="003B14DC" w:rsidRDefault="003B14DC" w:rsidP="00621C85">
                            <w:pPr>
                              <w:spacing w:after="0" w:line="240" w:lineRule="auto"/>
                              <w:contextualSpacing/>
                            </w:pPr>
                            <w:r>
                              <w:t xml:space="preserve">            </w:t>
                            </w:r>
                            <w:r w:rsidRPr="001F0C89">
                              <w:rPr>
                                <w:sz w:val="12"/>
                                <w:szCs w:val="12"/>
                              </w:rPr>
                              <w:t xml:space="preserve"> </w:t>
                            </w:r>
                          </w:p>
                          <w:p w14:paraId="214CACB3" w14:textId="77777777" w:rsidR="003B14DC" w:rsidRDefault="003B14DC" w:rsidP="00621C85">
                            <w:pPr>
                              <w:spacing w:after="0" w:line="240" w:lineRule="auto"/>
                              <w:contextualSpacing/>
                            </w:pPr>
                            <w:r>
                              <w:t xml:space="preserve">                </w:t>
                            </w:r>
                          </w:p>
                          <w:p w14:paraId="158A0BA6" w14:textId="77777777" w:rsidR="003B14DC" w:rsidRPr="001F0C89" w:rsidRDefault="003B14DC" w:rsidP="00621C85">
                            <w:pPr>
                              <w:spacing w:after="0" w:line="240" w:lineRule="auto"/>
                              <w:contextualSpacing/>
                              <w:rPr>
                                <w:sz w:val="16"/>
                                <w:szCs w:val="16"/>
                              </w:rPr>
                            </w:pPr>
                            <w:r>
                              <w:t xml:space="preserve"> </w:t>
                            </w:r>
                          </w:p>
                          <w:p w14:paraId="6BED90C1" w14:textId="77777777" w:rsidR="003B14DC" w:rsidRDefault="003B14DC" w:rsidP="00621C85">
                            <w:pPr>
                              <w:spacing w:after="0" w:line="240" w:lineRule="auto"/>
                              <w:contextualSpacing/>
                            </w:pPr>
                            <w:r>
                              <w:t xml:space="preserve">             </w:t>
                            </w:r>
                            <w:r w:rsidRPr="00A6576A">
                              <w:rPr>
                                <w:sz w:val="16"/>
                                <w:szCs w:val="16"/>
                              </w:rPr>
                              <w:t xml:space="preserve"> </w:t>
                            </w:r>
                            <w:r>
                              <w:t>*</w:t>
                            </w:r>
                          </w:p>
                          <w:p w14:paraId="13D737D3" w14:textId="77777777" w:rsidR="003B14DC" w:rsidRDefault="003B14DC" w:rsidP="00621C85">
                            <w:pPr>
                              <w:spacing w:after="0" w:line="240" w:lineRule="auto"/>
                              <w:contextualSpacing/>
                            </w:pPr>
                            <w:r>
                              <w:t xml:space="preserve">                   </w:t>
                            </w:r>
                            <w:r w:rsidRPr="00A6576A">
                              <w:rPr>
                                <w:sz w:val="12"/>
                                <w:szCs w:val="12"/>
                              </w:rPr>
                              <w:t xml:space="preserve"> </w:t>
                            </w:r>
                            <w:r>
                              <w:t>*</w:t>
                            </w:r>
                          </w:p>
                          <w:p w14:paraId="428548EF" w14:textId="77777777" w:rsidR="003B14DC" w:rsidRDefault="003B14DC" w:rsidP="00621C85">
                            <w:pPr>
                              <w:spacing w:after="0" w:line="240" w:lineRule="auto"/>
                              <w:contextualSpacing/>
                            </w:pPr>
                            <w:r>
                              <w:t xml:space="preserve">                </w:t>
                            </w:r>
                          </w:p>
                          <w:p w14:paraId="0E4BC3E8" w14:textId="77777777" w:rsidR="003B14DC" w:rsidRDefault="003B14DC" w:rsidP="00621C85">
                            <w:pPr>
                              <w:spacing w:after="0" w:line="240" w:lineRule="auto"/>
                              <w:contextualSpacing/>
                            </w:pPr>
                            <w:r>
                              <w:t xml:space="preserve"> </w:t>
                            </w:r>
                          </w:p>
                          <w:p w14:paraId="0BA74EE9" w14:textId="77777777" w:rsidR="003B14DC" w:rsidRDefault="003B14DC" w:rsidP="00621C85">
                            <w:pPr>
                              <w:spacing w:after="0" w:line="240" w:lineRule="auto"/>
                              <w:contextualSpacing/>
                            </w:pPr>
                            <w:r>
                              <w:t xml:space="preserve">                 </w:t>
                            </w:r>
                          </w:p>
                          <w:p w14:paraId="2C8AF9E4" w14:textId="77777777" w:rsidR="003B14DC" w:rsidRDefault="003B14DC" w:rsidP="00621C85">
                            <w:r>
                              <w:t xml:space="preserve"> *</w:t>
                            </w:r>
                            <w:r w:rsidRPr="00621C85">
                              <w:rPr>
                                <w:sz w:val="12"/>
                                <w:szCs w:val="12"/>
                              </w:rPr>
                              <w:t xml:space="preserve"> </w:t>
                            </w:r>
                            <w:r>
                              <w:t>*</w:t>
                            </w:r>
                            <w:r w:rsidRPr="00621C85">
                              <w:rPr>
                                <w:sz w:val="12"/>
                                <w:szCs w:val="12"/>
                              </w:rPr>
                              <w:t xml:space="preserve"> </w:t>
                            </w:r>
                            <w:r>
                              <w:t xml:space="preserve">*        *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8DF37C" id="_x0000_s1430" type="#_x0000_t202" style="position:absolute;left:0;text-align:left;margin-left:329.3pt;margin-top:336.85pt;width:177.8pt;height:228.5pt;z-index:25190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" filled="f" stroked="f">
                <v:textbox>
                  <w:txbxContent>
                    <w:p w14:paraId="1249A17E" w14:textId="77777777" w:rsidR="003B14DC" w:rsidRDefault="003B14DC" w:rsidP="00621C85">
                      <w:r>
                        <w:t xml:space="preserve">         </w:t>
                      </w:r>
                    </w:p>
                    <w:p w14:paraId="2DC525BB" w14:textId="77777777" w:rsidR="003B14DC" w:rsidRDefault="003B14DC" w:rsidP="00621C85">
                      <w:pPr>
                        <w:spacing w:after="0" w:line="240" w:lineRule="auto"/>
                        <w:contextualSpacing/>
                      </w:pPr>
                      <w:r>
                        <w:t xml:space="preserve">          </w:t>
                      </w:r>
                    </w:p>
                    <w:p w14:paraId="7F45514B" w14:textId="77777777" w:rsidR="003B14DC" w:rsidRDefault="003B14DC" w:rsidP="00621C85">
                      <w:pPr>
                        <w:spacing w:after="0" w:line="240" w:lineRule="auto"/>
                        <w:contextualSpacing/>
                      </w:pPr>
                      <w:r>
                        <w:t xml:space="preserve">            </w:t>
                      </w:r>
                      <w:r w:rsidRPr="001F0C89">
                        <w:rPr>
                          <w:sz w:val="12"/>
                          <w:szCs w:val="12"/>
                        </w:rPr>
                        <w:t xml:space="preserve"> </w:t>
                      </w:r>
                    </w:p>
                    <w:p w14:paraId="214CACB3" w14:textId="77777777" w:rsidR="003B14DC" w:rsidRDefault="003B14DC" w:rsidP="00621C85">
                      <w:pPr>
                        <w:spacing w:after="0" w:line="240" w:lineRule="auto"/>
                        <w:contextualSpacing/>
                      </w:pPr>
                      <w:r>
                        <w:t xml:space="preserve">                </w:t>
                      </w:r>
                    </w:p>
                    <w:p w14:paraId="158A0BA6" w14:textId="77777777" w:rsidR="003B14DC" w:rsidRPr="001F0C89" w:rsidRDefault="003B14DC" w:rsidP="00621C85">
                      <w:pPr>
                        <w:spacing w:after="0" w:line="240" w:lineRule="auto"/>
                        <w:contextualSpacing/>
                        <w:rPr>
                          <w:sz w:val="16"/>
                          <w:szCs w:val="16"/>
                        </w:rPr>
                      </w:pPr>
                      <w:r>
                        <w:t xml:space="preserve"> </w:t>
                      </w:r>
                    </w:p>
                    <w:p w14:paraId="6BED90C1" w14:textId="77777777" w:rsidR="003B14DC" w:rsidRDefault="003B14DC" w:rsidP="00621C85">
                      <w:pPr>
                        <w:spacing w:after="0" w:line="240" w:lineRule="auto"/>
                        <w:contextualSpacing/>
                      </w:pPr>
                      <w:r>
                        <w:t xml:space="preserve">             </w:t>
                      </w:r>
                      <w:r w:rsidRPr="00A6576A">
                        <w:rPr>
                          <w:sz w:val="16"/>
                          <w:szCs w:val="16"/>
                        </w:rPr>
                        <w:t xml:space="preserve"> </w:t>
                      </w:r>
                      <w:r>
                        <w:t>*</w:t>
                      </w:r>
                    </w:p>
                    <w:p w14:paraId="13D737D3" w14:textId="77777777" w:rsidR="003B14DC" w:rsidRDefault="003B14DC" w:rsidP="00621C85">
                      <w:pPr>
                        <w:spacing w:after="0" w:line="240" w:lineRule="auto"/>
                        <w:contextualSpacing/>
                      </w:pPr>
                      <w:r>
                        <w:t xml:space="preserve">                   </w:t>
                      </w:r>
                      <w:r w:rsidRPr="00A6576A">
                        <w:rPr>
                          <w:sz w:val="12"/>
                          <w:szCs w:val="12"/>
                        </w:rPr>
                        <w:t xml:space="preserve"> </w:t>
                      </w:r>
                      <w:r>
                        <w:t>*</w:t>
                      </w:r>
                    </w:p>
                    <w:p w14:paraId="428548EF" w14:textId="77777777" w:rsidR="003B14DC" w:rsidRDefault="003B14DC" w:rsidP="00621C85">
                      <w:pPr>
                        <w:spacing w:after="0" w:line="240" w:lineRule="auto"/>
                        <w:contextualSpacing/>
                      </w:pPr>
                      <w:r>
                        <w:t xml:space="preserve">                </w:t>
                      </w:r>
                    </w:p>
                    <w:p w14:paraId="0E4BC3E8" w14:textId="77777777" w:rsidR="003B14DC" w:rsidRDefault="003B14DC" w:rsidP="00621C85">
                      <w:pPr>
                        <w:spacing w:after="0" w:line="240" w:lineRule="auto"/>
                        <w:contextualSpacing/>
                      </w:pPr>
                      <w:r>
                        <w:t xml:space="preserve"> </w:t>
                      </w:r>
                    </w:p>
                    <w:p w14:paraId="0BA74EE9" w14:textId="77777777" w:rsidR="003B14DC" w:rsidRDefault="003B14DC" w:rsidP="00621C85">
                      <w:pPr>
                        <w:spacing w:after="0" w:line="240" w:lineRule="auto"/>
                        <w:contextualSpacing/>
                      </w:pPr>
                      <w:r>
                        <w:t xml:space="preserve">                 </w:t>
                      </w:r>
                    </w:p>
                    <w:p w14:paraId="2C8AF9E4" w14:textId="77777777" w:rsidR="003B14DC" w:rsidRDefault="003B14DC" w:rsidP="00621C85">
                      <w:r>
                        <w:t xml:space="preserve"> *</w:t>
                      </w:r>
                      <w:r w:rsidRPr="00621C85">
                        <w:rPr>
                          <w:sz w:val="12"/>
                          <w:szCs w:val="12"/>
                        </w:rPr>
                        <w:t xml:space="preserve"> </w:t>
                      </w:r>
                      <w:r>
                        <w:t>*</w:t>
                      </w:r>
                      <w:r w:rsidRPr="00621C85">
                        <w:rPr>
                          <w:sz w:val="12"/>
                          <w:szCs w:val="12"/>
                        </w:rPr>
                        <w:t xml:space="preserve"> </w:t>
                      </w:r>
                      <w:r>
                        <w:t xml:space="preserve">*        *                   </w:t>
                      </w:r>
                    </w:p>
                  </w:txbxContent>
                </v:textbox>
              </v:shape>
            </w:pict>
          </mc:Fallback>
        </mc:AlternateContent>
      </w:r>
      <w:r w:rsidRPr="00416487">
        <w:rPr>
          <w:b/>
          <w:noProof/>
          <w:lang w:eastAsia="en-GB"/>
        </w:rPr>
        <mc:AlternateContent>
          <mc:Choice Requires="wps">
            <w:drawing>
              <wp:anchor distT="0" distB="0" distL="114300" distR="114300" simplePos="0" relativeHeight="251898368" behindDoc="0" locked="0" layoutInCell="1" allowOverlap="1" wp14:anchorId="6720D9A7" wp14:editId="70C14790">
                <wp:simplePos x="0" y="0"/>
                <wp:positionH relativeFrom="column">
                  <wp:posOffset>1350010</wp:posOffset>
                </wp:positionH>
                <wp:positionV relativeFrom="paragraph">
                  <wp:posOffset>4355125</wp:posOffset>
                </wp:positionV>
                <wp:extent cx="2258060" cy="2901950"/>
                <wp:effectExtent l="0" t="0" r="0" b="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4E77F5CB" w14:textId="77777777" w:rsidR="003B14DC" w:rsidRDefault="003B14DC" w:rsidP="00A46FFC">
                            <w:r>
                              <w:t xml:space="preserve">                 </w:t>
                            </w:r>
                          </w:p>
                          <w:p w14:paraId="6B1D57D1" w14:textId="77777777" w:rsidR="003B14DC" w:rsidRDefault="003B14DC" w:rsidP="00A46FFC">
                            <w:r>
                              <w:t xml:space="preserve">          </w:t>
                            </w:r>
                          </w:p>
                          <w:p w14:paraId="5FBEDC6B" w14:textId="77777777" w:rsidR="003B14DC" w:rsidRDefault="003B14DC" w:rsidP="00A46FFC">
                            <w:r>
                              <w:t xml:space="preserve">            </w:t>
                            </w:r>
                            <w:r w:rsidRPr="001F0C89">
                              <w:rPr>
                                <w:sz w:val="12"/>
                                <w:szCs w:val="12"/>
                              </w:rPr>
                              <w:t xml:space="preserve"> </w:t>
                            </w:r>
                          </w:p>
                          <w:p w14:paraId="381AD980" w14:textId="77777777" w:rsidR="003B14DC" w:rsidRDefault="003B14DC" w:rsidP="00A46FFC">
                            <w:pPr>
                              <w:spacing w:after="0" w:line="240" w:lineRule="auto"/>
                            </w:pPr>
                            <w:r>
                              <w:t xml:space="preserve">       *</w:t>
                            </w:r>
                          </w:p>
                          <w:p w14:paraId="7916DB2A" w14:textId="77777777" w:rsidR="003B14DC" w:rsidRDefault="003B14DC" w:rsidP="00A46FFC">
                            <w:pPr>
                              <w:spacing w:after="0" w:line="240" w:lineRule="auto"/>
                              <w:contextualSpacing/>
                            </w:pPr>
                            <w:r>
                              <w:t xml:space="preserve">          *</w:t>
                            </w:r>
                          </w:p>
                          <w:p w14:paraId="7CE2C806" w14:textId="77777777" w:rsidR="003B14DC" w:rsidRPr="001F0C89" w:rsidRDefault="003B14DC" w:rsidP="00621C85">
                            <w:pPr>
                              <w:spacing w:after="0" w:line="240" w:lineRule="auto"/>
                              <w:rPr>
                                <w:sz w:val="16"/>
                                <w:szCs w:val="16"/>
                              </w:rPr>
                            </w:pPr>
                            <w:r>
                              <w:t xml:space="preserve">             </w:t>
                            </w:r>
                            <w:r w:rsidRPr="00A46FFC">
                              <w:rPr>
                                <w:sz w:val="12"/>
                                <w:szCs w:val="12"/>
                              </w:rPr>
                              <w:t xml:space="preserve"> </w:t>
                            </w:r>
                            <w:r>
                              <w:t xml:space="preserve">*                          *    </w:t>
                            </w:r>
                          </w:p>
                          <w:p w14:paraId="2320926E" w14:textId="77777777" w:rsidR="003B14DC" w:rsidRDefault="003B14DC" w:rsidP="00621C85">
                            <w:pPr>
                              <w:spacing w:after="0" w:line="240" w:lineRule="auto"/>
                              <w:contextualSpacing/>
                            </w:pPr>
                            <w:r>
                              <w:t xml:space="preserve">                </w:t>
                            </w:r>
                            <w:r w:rsidRPr="00A46FFC">
                              <w:rPr>
                                <w:sz w:val="12"/>
                                <w:szCs w:val="12"/>
                              </w:rPr>
                              <w:t xml:space="preserve"> </w:t>
                            </w:r>
                            <w:r>
                              <w:t xml:space="preserve">*          </w:t>
                            </w:r>
                            <w:r w:rsidRPr="00621C85">
                              <w:rPr>
                                <w:sz w:val="12"/>
                                <w:szCs w:val="12"/>
                              </w:rPr>
                              <w:t xml:space="preserve"> </w:t>
                            </w:r>
                            <w:r>
                              <w:t xml:space="preserve">*                </w:t>
                            </w:r>
                            <w:r w:rsidRPr="00621C85">
                              <w:rPr>
                                <w:sz w:val="12"/>
                                <w:szCs w:val="12"/>
                              </w:rPr>
                              <w:t xml:space="preserve"> </w:t>
                            </w:r>
                            <w:r>
                              <w:t>*</w:t>
                            </w:r>
                          </w:p>
                          <w:p w14:paraId="339E505E" w14:textId="77777777" w:rsidR="003B14DC" w:rsidRDefault="003B14DC" w:rsidP="00621C85">
                            <w:pPr>
                              <w:spacing w:after="0" w:line="240" w:lineRule="auto"/>
                              <w:contextualSpacing/>
                              <w:rPr>
                                <w:sz w:val="12"/>
                                <w:szCs w:val="12"/>
                              </w:rPr>
                            </w:pPr>
                            <w:r>
                              <w:t xml:space="preserve">                   </w:t>
                            </w:r>
                            <w:r w:rsidRPr="00A46FFC">
                              <w:rPr>
                                <w:sz w:val="12"/>
                                <w:szCs w:val="12"/>
                              </w:rPr>
                              <w:t xml:space="preserve"> </w:t>
                            </w:r>
                          </w:p>
                          <w:p w14:paraId="5B7DE7C9" w14:textId="77777777" w:rsidR="003B14DC" w:rsidRDefault="003B14DC" w:rsidP="00621C85">
                            <w:pPr>
                              <w:spacing w:after="0" w:line="240" w:lineRule="auto"/>
                              <w:contextualSpacing/>
                            </w:pPr>
                            <w:r>
                              <w:rPr>
                                <w:sz w:val="12"/>
                                <w:szCs w:val="12"/>
                              </w:rPr>
                              <w:t xml:space="preserve">                                </w:t>
                            </w:r>
                            <w:r>
                              <w:t xml:space="preserve">*           </w:t>
                            </w:r>
                            <w:r w:rsidRPr="00621C85">
                              <w:rPr>
                                <w:sz w:val="12"/>
                                <w:szCs w:val="12"/>
                              </w:rPr>
                              <w:t xml:space="preserve"> </w:t>
                            </w:r>
                            <w:r>
                              <w:t>*</w:t>
                            </w:r>
                            <w:r w:rsidRPr="00621C85">
                              <w:rPr>
                                <w:sz w:val="12"/>
                                <w:szCs w:val="12"/>
                              </w:rPr>
                              <w:t xml:space="preserve"> </w:t>
                            </w:r>
                            <w:r>
                              <w:t xml:space="preserve">*       </w:t>
                            </w:r>
                            <w:r w:rsidRPr="00621C85">
                              <w:rPr>
                                <w:sz w:val="12"/>
                                <w:szCs w:val="12"/>
                              </w:rPr>
                              <w:t xml:space="preserve"> </w:t>
                            </w:r>
                            <w:r>
                              <w:t>*</w:t>
                            </w:r>
                          </w:p>
                          <w:p w14:paraId="0831E85C" w14:textId="77777777" w:rsidR="003B14DC" w:rsidRDefault="003B14DC" w:rsidP="00A46FFC">
                            <w:r>
                              <w:t xml:space="preserve">               </w:t>
                            </w:r>
                          </w:p>
                          <w:p w14:paraId="7DABB8D5" w14:textId="77777777" w:rsidR="003B14DC" w:rsidRDefault="003B14DC" w:rsidP="00A46FFC">
                            <w:r>
                              <w:t xml:space="preserve"> </w:t>
                            </w:r>
                          </w:p>
                          <w:p w14:paraId="3FDEB20C" w14:textId="77777777" w:rsidR="003B14DC" w:rsidRDefault="003B14DC" w:rsidP="00A46FFC">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20D9A7" id="_x0000_s1431" type="#_x0000_t202" style="position:absolute;left:0;text-align:left;margin-left:106.3pt;margin-top:342.9pt;width:177.8pt;height:228.5pt;z-index:25189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" filled="f" stroked="f">
                <v:textbox>
                  <w:txbxContent>
                    <w:p w14:paraId="4E77F5CB" w14:textId="77777777" w:rsidR="003B14DC" w:rsidRDefault="003B14DC" w:rsidP="00A46FFC">
                      <w:r>
                        <w:t xml:space="preserve">                 </w:t>
                      </w:r>
                    </w:p>
                    <w:p w14:paraId="6B1D57D1" w14:textId="77777777" w:rsidR="003B14DC" w:rsidRDefault="003B14DC" w:rsidP="00A46FFC">
                      <w:r>
                        <w:t xml:space="preserve">          </w:t>
                      </w:r>
                    </w:p>
                    <w:p w14:paraId="5FBEDC6B" w14:textId="77777777" w:rsidR="003B14DC" w:rsidRDefault="003B14DC" w:rsidP="00A46FFC">
                      <w:r>
                        <w:t xml:space="preserve">            </w:t>
                      </w:r>
                      <w:r w:rsidRPr="001F0C89">
                        <w:rPr>
                          <w:sz w:val="12"/>
                          <w:szCs w:val="12"/>
                        </w:rPr>
                        <w:t xml:space="preserve"> </w:t>
                      </w:r>
                    </w:p>
                    <w:p w14:paraId="381AD980" w14:textId="77777777" w:rsidR="003B14DC" w:rsidRDefault="003B14DC" w:rsidP="00A46FFC">
                      <w:pPr>
                        <w:spacing w:after="0" w:line="240" w:lineRule="auto"/>
                      </w:pPr>
                      <w:r>
                        <w:t xml:space="preserve">       *</w:t>
                      </w:r>
                    </w:p>
                    <w:p w14:paraId="7916DB2A" w14:textId="77777777" w:rsidR="003B14DC" w:rsidRDefault="003B14DC" w:rsidP="00A46FFC">
                      <w:pPr>
                        <w:spacing w:after="0" w:line="240" w:lineRule="auto"/>
                        <w:contextualSpacing/>
                      </w:pPr>
                      <w:r>
                        <w:t xml:space="preserve">          *</w:t>
                      </w:r>
                    </w:p>
                    <w:p w14:paraId="7CE2C806" w14:textId="77777777" w:rsidR="003B14DC" w:rsidRPr="001F0C89" w:rsidRDefault="003B14DC" w:rsidP="00621C85">
                      <w:pPr>
                        <w:spacing w:after="0" w:line="240" w:lineRule="auto"/>
                        <w:rPr>
                          <w:sz w:val="16"/>
                          <w:szCs w:val="16"/>
                        </w:rPr>
                      </w:pPr>
                      <w:r>
                        <w:t xml:space="preserve">             </w:t>
                      </w:r>
                      <w:r w:rsidRPr="00A46FFC">
                        <w:rPr>
                          <w:sz w:val="12"/>
                          <w:szCs w:val="12"/>
                        </w:rPr>
                        <w:t xml:space="preserve"> </w:t>
                      </w:r>
                      <w:r>
                        <w:t xml:space="preserve">*                          *    </w:t>
                      </w:r>
                    </w:p>
                    <w:p w14:paraId="2320926E" w14:textId="77777777" w:rsidR="003B14DC" w:rsidRDefault="003B14DC" w:rsidP="00621C85">
                      <w:pPr>
                        <w:spacing w:after="0" w:line="240" w:lineRule="auto"/>
                        <w:contextualSpacing/>
                      </w:pPr>
                      <w:r>
                        <w:t xml:space="preserve">                </w:t>
                      </w:r>
                      <w:r w:rsidRPr="00A46FFC">
                        <w:rPr>
                          <w:sz w:val="12"/>
                          <w:szCs w:val="12"/>
                        </w:rPr>
                        <w:t xml:space="preserve"> </w:t>
                      </w:r>
                      <w:r>
                        <w:t xml:space="preserve">*          </w:t>
                      </w:r>
                      <w:r w:rsidRPr="00621C85">
                        <w:rPr>
                          <w:sz w:val="12"/>
                          <w:szCs w:val="12"/>
                        </w:rPr>
                        <w:t xml:space="preserve"> </w:t>
                      </w:r>
                      <w:r>
                        <w:t xml:space="preserve">*                </w:t>
                      </w:r>
                      <w:r w:rsidRPr="00621C85">
                        <w:rPr>
                          <w:sz w:val="12"/>
                          <w:szCs w:val="12"/>
                        </w:rPr>
                        <w:t xml:space="preserve"> </w:t>
                      </w:r>
                      <w:r>
                        <w:t>*</w:t>
                      </w:r>
                    </w:p>
                    <w:p w14:paraId="339E505E" w14:textId="77777777" w:rsidR="003B14DC" w:rsidRDefault="003B14DC" w:rsidP="00621C85">
                      <w:pPr>
                        <w:spacing w:after="0" w:line="240" w:lineRule="auto"/>
                        <w:contextualSpacing/>
                        <w:rPr>
                          <w:sz w:val="12"/>
                          <w:szCs w:val="12"/>
                        </w:rPr>
                      </w:pPr>
                      <w:r>
                        <w:t xml:space="preserve">                   </w:t>
                      </w:r>
                      <w:r w:rsidRPr="00A46FFC">
                        <w:rPr>
                          <w:sz w:val="12"/>
                          <w:szCs w:val="12"/>
                        </w:rPr>
                        <w:t xml:space="preserve"> </w:t>
                      </w:r>
                    </w:p>
                    <w:p w14:paraId="5B7DE7C9" w14:textId="77777777" w:rsidR="003B14DC" w:rsidRDefault="003B14DC" w:rsidP="00621C85">
                      <w:pPr>
                        <w:spacing w:after="0" w:line="240" w:lineRule="auto"/>
                        <w:contextualSpacing/>
                      </w:pPr>
                      <w:r>
                        <w:rPr>
                          <w:sz w:val="12"/>
                          <w:szCs w:val="12"/>
                        </w:rPr>
                        <w:t xml:space="preserve">                                </w:t>
                      </w:r>
                      <w:r>
                        <w:t xml:space="preserve">*           </w:t>
                      </w:r>
                      <w:r w:rsidRPr="00621C85">
                        <w:rPr>
                          <w:sz w:val="12"/>
                          <w:szCs w:val="12"/>
                        </w:rPr>
                        <w:t xml:space="preserve"> </w:t>
                      </w:r>
                      <w:r>
                        <w:t>*</w:t>
                      </w:r>
                      <w:r w:rsidRPr="00621C85">
                        <w:rPr>
                          <w:sz w:val="12"/>
                          <w:szCs w:val="12"/>
                        </w:rPr>
                        <w:t xml:space="preserve"> </w:t>
                      </w:r>
                      <w:r>
                        <w:t xml:space="preserve">*       </w:t>
                      </w:r>
                      <w:r w:rsidRPr="00621C85">
                        <w:rPr>
                          <w:sz w:val="12"/>
                          <w:szCs w:val="12"/>
                        </w:rPr>
                        <w:t xml:space="preserve"> </w:t>
                      </w:r>
                      <w:r>
                        <w:t>*</w:t>
                      </w:r>
                    </w:p>
                    <w:p w14:paraId="0831E85C" w14:textId="77777777" w:rsidR="003B14DC" w:rsidRDefault="003B14DC" w:rsidP="00A46FFC">
                      <w:r>
                        <w:t xml:space="preserve">               </w:t>
                      </w:r>
                    </w:p>
                    <w:p w14:paraId="7DABB8D5" w14:textId="77777777" w:rsidR="003B14DC" w:rsidRDefault="003B14DC" w:rsidP="00A46FFC">
                      <w:r>
                        <w:t xml:space="preserve"> </w:t>
                      </w:r>
                    </w:p>
                    <w:p w14:paraId="3FDEB20C" w14:textId="77777777" w:rsidR="003B14DC" w:rsidRDefault="003B14DC" w:rsidP="00A46FFC">
                      <w:r>
                        <w:t xml:space="preserve">                      </w:t>
                      </w:r>
                    </w:p>
                  </w:txbxContent>
                </v:textbox>
              </v:shape>
            </w:pict>
          </mc:Fallback>
        </mc:AlternateContent>
      </w:r>
      <w:r w:rsidRPr="00416487">
        <w:rPr>
          <w:b/>
          <w:noProof/>
          <w:lang w:eastAsia="en-GB"/>
        </w:rPr>
        <mc:AlternateContent>
          <mc:Choice Requires="wps">
            <w:drawing>
              <wp:anchor distT="0" distB="0" distL="114300" distR="114300" simplePos="0" relativeHeight="251896320" behindDoc="0" locked="0" layoutInCell="1" allowOverlap="1" wp14:anchorId="375B8B50" wp14:editId="41E35327">
                <wp:simplePos x="0" y="0"/>
                <wp:positionH relativeFrom="column">
                  <wp:posOffset>388620</wp:posOffset>
                </wp:positionH>
                <wp:positionV relativeFrom="paragraph">
                  <wp:posOffset>3511846</wp:posOffset>
                </wp:positionV>
                <wp:extent cx="2258060" cy="2901950"/>
                <wp:effectExtent l="0" t="0" r="0" b="0"/>
                <wp:wrapNone/>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7AF23350" w14:textId="77777777" w:rsidR="003B14DC" w:rsidRDefault="003B14DC" w:rsidP="001F0C89">
                            <w:r>
                              <w:t xml:space="preserve">         </w:t>
                            </w:r>
                          </w:p>
                          <w:p w14:paraId="38A78FF4" w14:textId="77777777" w:rsidR="003B14DC" w:rsidRDefault="003B14DC" w:rsidP="001F0C89">
                            <w:r>
                              <w:t xml:space="preserve">          </w:t>
                            </w:r>
                          </w:p>
                          <w:p w14:paraId="0F4A6247" w14:textId="77777777" w:rsidR="003B14DC" w:rsidRDefault="003B14DC" w:rsidP="001F0C89">
                            <w:r>
                              <w:t xml:space="preserve">            </w:t>
                            </w:r>
                            <w:r w:rsidRPr="001F0C89">
                              <w:rPr>
                                <w:sz w:val="12"/>
                                <w:szCs w:val="12"/>
                              </w:rPr>
                              <w:t xml:space="preserve"> </w:t>
                            </w:r>
                          </w:p>
                          <w:p w14:paraId="33A90114" w14:textId="77777777" w:rsidR="003B14DC" w:rsidRDefault="003B14DC" w:rsidP="001F0C89">
                            <w:r>
                              <w:t xml:space="preserve">                *</w:t>
                            </w:r>
                          </w:p>
                          <w:p w14:paraId="759B3A73" w14:textId="77777777" w:rsidR="003B14DC" w:rsidRPr="001F0C89" w:rsidRDefault="003B14DC" w:rsidP="001F0C89">
                            <w:pPr>
                              <w:rPr>
                                <w:sz w:val="16"/>
                                <w:szCs w:val="16"/>
                              </w:rPr>
                            </w:pPr>
                            <w:r>
                              <w:t xml:space="preserve"> </w:t>
                            </w:r>
                          </w:p>
                          <w:p w14:paraId="5F1E33FA" w14:textId="77777777" w:rsidR="003B14DC" w:rsidRDefault="003B14DC" w:rsidP="001F0C89">
                            <w:r>
                              <w:t xml:space="preserve">   *</w:t>
                            </w:r>
                          </w:p>
                          <w:p w14:paraId="24BCF4BC" w14:textId="77777777" w:rsidR="003B14DC" w:rsidRDefault="003B14DC" w:rsidP="001F0C89">
                            <w:r>
                              <w:t xml:space="preserve">                </w:t>
                            </w:r>
                          </w:p>
                          <w:p w14:paraId="00058DE4" w14:textId="77777777" w:rsidR="003B14DC" w:rsidRDefault="003B14DC" w:rsidP="001F0C89">
                            <w:r>
                              <w:t xml:space="preserve"> </w:t>
                            </w:r>
                          </w:p>
                          <w:p w14:paraId="70212324" w14:textId="77777777" w:rsidR="003B14DC" w:rsidRDefault="003B14DC" w:rsidP="001F0C89">
                            <w:r>
                              <w:t xml:space="preserve">                   *</w:t>
                            </w:r>
                          </w:p>
                          <w:p w14:paraId="424E0893" w14:textId="77777777" w:rsidR="003B14DC" w:rsidRDefault="003B14DC" w:rsidP="001F0C89">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5B8B50" id="_x0000_s1432" type="#_x0000_t202" style="position:absolute;left:0;text-align:left;margin-left:30.6pt;margin-top:276.5pt;width:177.8pt;height:228.5pt;z-index:25189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" filled="f" stroked="f">
                <v:textbox>
                  <w:txbxContent>
                    <w:p w14:paraId="7AF23350" w14:textId="77777777" w:rsidR="003B14DC" w:rsidRDefault="003B14DC" w:rsidP="001F0C89">
                      <w:r>
                        <w:t xml:space="preserve">         </w:t>
                      </w:r>
                    </w:p>
                    <w:p w14:paraId="38A78FF4" w14:textId="77777777" w:rsidR="003B14DC" w:rsidRDefault="003B14DC" w:rsidP="001F0C89">
                      <w:r>
                        <w:t xml:space="preserve">          </w:t>
                      </w:r>
                    </w:p>
                    <w:p w14:paraId="0F4A6247" w14:textId="77777777" w:rsidR="003B14DC" w:rsidRDefault="003B14DC" w:rsidP="001F0C89">
                      <w:r>
                        <w:t xml:space="preserve">            </w:t>
                      </w:r>
                      <w:r w:rsidRPr="001F0C89">
                        <w:rPr>
                          <w:sz w:val="12"/>
                          <w:szCs w:val="12"/>
                        </w:rPr>
                        <w:t xml:space="preserve"> </w:t>
                      </w:r>
                    </w:p>
                    <w:p w14:paraId="33A90114" w14:textId="77777777" w:rsidR="003B14DC" w:rsidRDefault="003B14DC" w:rsidP="001F0C89">
                      <w:r>
                        <w:t xml:space="preserve">                *</w:t>
                      </w:r>
                    </w:p>
                    <w:p w14:paraId="759B3A73" w14:textId="77777777" w:rsidR="003B14DC" w:rsidRPr="001F0C89" w:rsidRDefault="003B14DC" w:rsidP="001F0C89">
                      <w:pPr>
                        <w:rPr>
                          <w:sz w:val="16"/>
                          <w:szCs w:val="16"/>
                        </w:rPr>
                      </w:pPr>
                      <w:r>
                        <w:t xml:space="preserve"> </w:t>
                      </w:r>
                    </w:p>
                    <w:p w14:paraId="5F1E33FA" w14:textId="77777777" w:rsidR="003B14DC" w:rsidRDefault="003B14DC" w:rsidP="001F0C89">
                      <w:r>
                        <w:t xml:space="preserve">   *</w:t>
                      </w:r>
                    </w:p>
                    <w:p w14:paraId="24BCF4BC" w14:textId="77777777" w:rsidR="003B14DC" w:rsidRDefault="003B14DC" w:rsidP="001F0C89">
                      <w:r>
                        <w:t xml:space="preserve">                </w:t>
                      </w:r>
                    </w:p>
                    <w:p w14:paraId="00058DE4" w14:textId="77777777" w:rsidR="003B14DC" w:rsidRDefault="003B14DC" w:rsidP="001F0C89">
                      <w:r>
                        <w:t xml:space="preserve"> </w:t>
                      </w:r>
                    </w:p>
                    <w:p w14:paraId="70212324" w14:textId="77777777" w:rsidR="003B14DC" w:rsidRDefault="003B14DC" w:rsidP="001F0C89">
                      <w:r>
                        <w:t xml:space="preserve">                   *</w:t>
                      </w:r>
                    </w:p>
                    <w:p w14:paraId="424E0893" w14:textId="77777777" w:rsidR="003B14DC" w:rsidRDefault="003B14DC" w:rsidP="001F0C89">
                      <w:r>
                        <w:t xml:space="preserve">                      *</w:t>
                      </w:r>
                    </w:p>
                  </w:txbxContent>
                </v:textbox>
              </v:shape>
            </w:pict>
          </mc:Fallback>
        </mc:AlternateContent>
      </w:r>
      <w:r w:rsidR="005B3C0C" w:rsidRPr="005B3C0C">
        <w:rPr>
          <w:rFonts w:cs="Arial"/>
          <w:szCs w:val="24"/>
          <w:lang w:eastAsia="en-GB"/>
        </w:rPr>
        <w:t xml:space="preserve">throughout the experiment (p&gt; 0.05). </w:t>
      </w:r>
    </w:p>
    <w:p w14:paraId="430E70D0" w14:textId="77777777" w:rsidR="009F482C" w:rsidRDefault="009F482C" w:rsidP="005B3C0C">
      <w:pPr>
        <w:spacing w:line="360" w:lineRule="auto"/>
        <w:rPr>
          <w:rFonts w:cs="Arial"/>
          <w:szCs w:val="24"/>
          <w:lang w:eastAsia="en-GB"/>
        </w:rPr>
      </w:pPr>
    </w:p>
    <w:p w14:paraId="1C0AAE36" w14:textId="77777777" w:rsidR="005B3C0C" w:rsidRPr="005B3C0C" w:rsidRDefault="005128F7" w:rsidP="005B3C0C">
      <w:pPr>
        <w:spacing w:line="360" w:lineRule="auto"/>
        <w:rPr>
          <w:sz w:val="12"/>
          <w:szCs w:val="12"/>
        </w:rPr>
      </w:pPr>
      <w:r>
        <w:rPr>
          <w:noProof/>
          <w:lang w:eastAsia="en-GB"/>
        </w:rPr>
        <w:lastRenderedPageBreak/>
        <mc:AlternateContent>
          <mc:Choice Requires="wpg">
            <w:drawing>
              <wp:anchor distT="0" distB="0" distL="114300" distR="114300" simplePos="0" relativeHeight="251546112" behindDoc="0" locked="0" layoutInCell="1" allowOverlap="1" wp14:anchorId="63925AEF" wp14:editId="48F9D21D">
                <wp:simplePos x="0" y="0"/>
                <wp:positionH relativeFrom="margin">
                  <wp:posOffset>-40005</wp:posOffset>
                </wp:positionH>
                <wp:positionV relativeFrom="margin">
                  <wp:posOffset>4972050</wp:posOffset>
                </wp:positionV>
                <wp:extent cx="5129530" cy="3894455"/>
                <wp:effectExtent l="0" t="0" r="0" b="0"/>
                <wp:wrapTopAndBottom/>
                <wp:docPr id="86" name="Group 2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29530" cy="3894455"/>
                          <a:chOff x="1176" y="1020"/>
                          <a:chExt cx="8460" cy="6322"/>
                        </a:xfrm>
                      </wpg:grpSpPr>
                      <wps:wsp>
                        <wps:cNvPr id="87" name="Text Box 12"/>
                        <wps:cNvSpPr txBox="1">
                          <a:spLocks noChangeArrowheads="1"/>
                        </wps:cNvSpPr>
                        <wps:spPr bwMode="auto">
                          <a:xfrm>
                            <a:off x="1176" y="6417"/>
                            <a:ext cx="8460" cy="92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981C81B" w14:textId="77777777" w:rsidR="003B14DC" w:rsidRDefault="003B14DC" w:rsidP="005B3C0C">
                              <w:pPr>
                                <w:rPr>
                                  <w:sz w:val="20"/>
                                  <w:szCs w:val="20"/>
                                </w:rPr>
                              </w:pPr>
                              <w:r w:rsidRPr="009B4623">
                                <w:rPr>
                                  <w:b/>
                                  <w:sz w:val="20"/>
                                  <w:szCs w:val="20"/>
                                </w:rPr>
                                <w:t xml:space="preserve">Figure </w:t>
                              </w:r>
                              <w:r>
                                <w:rPr>
                                  <w:b/>
                                  <w:sz w:val="20"/>
                                  <w:szCs w:val="20"/>
                                </w:rPr>
                                <w:t>56</w:t>
                              </w:r>
                              <w:r w:rsidRPr="009B4623">
                                <w:rPr>
                                  <w:b/>
                                  <w:sz w:val="20"/>
                                  <w:szCs w:val="20"/>
                                </w:rPr>
                                <w:t xml:space="preserve">. </w:t>
                              </w:r>
                              <w:r>
                                <w:rPr>
                                  <w:b/>
                                  <w:sz w:val="20"/>
                                  <w:szCs w:val="20"/>
                                </w:rPr>
                                <w:t xml:space="preserve"> </w:t>
                              </w:r>
                              <w:r>
                                <w:rPr>
                                  <w:sz w:val="20"/>
                                  <w:szCs w:val="20"/>
                                </w:rPr>
                                <w:t>Concentration of acetate in supernatant (mM) of mixotrophic treatments. Error bars represent SE (n=3)</w:t>
                              </w:r>
                            </w:p>
                            <w:p w14:paraId="12E69358" w14:textId="77777777" w:rsidR="003B14DC" w:rsidRPr="009B4623" w:rsidRDefault="003B14DC" w:rsidP="005B3C0C">
                              <w:pPr>
                                <w:rPr>
                                  <w:i/>
                                  <w:sz w:val="20"/>
                                  <w:szCs w:val="20"/>
                                </w:rPr>
                              </w:pPr>
                            </w:p>
                          </w:txbxContent>
                        </wps:txbx>
                        <wps:bodyPr rot="0" vert="horz" wrap="square" lIns="91440" tIns="45720" rIns="91440" bIns="45720" anchor="t" anchorCtr="0" upright="1">
                          <a:noAutofit/>
                        </wps:bodyPr>
                      </wps:wsp>
                      <pic:pic xmlns:pic="http://schemas.openxmlformats.org/drawingml/2006/picture">
                        <pic:nvPicPr>
                          <pic:cNvPr id="88" name="Picture 13"/>
                          <pic:cNvPicPr>
                            <a:picLocks noChangeAspect="1"/>
                          </pic:cNvPicPr>
                        </pic:nvPicPr>
                        <pic:blipFill>
                          <a:blip r:embed="rId119">
                            <a:extLst>
                              <a:ext uri="{28A0092B-C50C-407E-A947-70E740481C1C}">
                                <a14:useLocalDpi xmlns:a14="http://schemas.microsoft.com/office/drawing/2010/main" val="0"/>
                              </a:ext>
                            </a:extLst>
                          </a:blip>
                          <a:srcRect t="2045"/>
                          <a:stretch>
                            <a:fillRect/>
                          </a:stretch>
                        </pic:blipFill>
                        <pic:spPr bwMode="auto">
                          <a:xfrm>
                            <a:off x="2320" y="1020"/>
                            <a:ext cx="5612" cy="5548"/>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3925AEF" id="Group 209" o:spid="_x0000_s1433" style="position:absolute;left:0;text-align:left;margin-left:-3.15pt;margin-top:391.5pt;width:403.9pt;height:306.65pt;z-index:251546112;mso-position-horizontal-relative:margin;mso-position-vertical-relative:margin" coordorigin="1176,1020" coordsize="8460,63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">
                <v:shape id="Text Box 12" o:spid="_x0000_s1434" type="#_x0000_t202" style="position:absolute;left:1176;top:6417;width:8460;height: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4981C81B" w14:textId="77777777" w:rsidR="003B14DC" w:rsidRDefault="003B14DC" w:rsidP="005B3C0C">
                        <w:pPr>
                          <w:rPr>
                            <w:sz w:val="20"/>
                            <w:szCs w:val="20"/>
                          </w:rPr>
                        </w:pPr>
                        <w:r w:rsidRPr="009B4623">
                          <w:rPr>
                            <w:b/>
                            <w:sz w:val="20"/>
                            <w:szCs w:val="20"/>
                          </w:rPr>
                          <w:t xml:space="preserve">Figure </w:t>
                        </w:r>
                        <w:r>
                          <w:rPr>
                            <w:b/>
                            <w:sz w:val="20"/>
                            <w:szCs w:val="20"/>
                          </w:rPr>
                          <w:t>56</w:t>
                        </w:r>
                        <w:r w:rsidRPr="009B4623">
                          <w:rPr>
                            <w:b/>
                            <w:sz w:val="20"/>
                            <w:szCs w:val="20"/>
                          </w:rPr>
                          <w:t xml:space="preserve">. </w:t>
                        </w:r>
                        <w:r>
                          <w:rPr>
                            <w:b/>
                            <w:sz w:val="20"/>
                            <w:szCs w:val="20"/>
                          </w:rPr>
                          <w:t xml:space="preserve"> </w:t>
                        </w:r>
                        <w:r>
                          <w:rPr>
                            <w:sz w:val="20"/>
                            <w:szCs w:val="20"/>
                          </w:rPr>
                          <w:t>Concentration of acetate in supernatant (mM) of mixotrophic treatments. Error bars represent SE (n=3)</w:t>
                        </w:r>
                      </w:p>
                      <w:p w14:paraId="12E69358" w14:textId="77777777" w:rsidR="003B14DC" w:rsidRPr="009B4623" w:rsidRDefault="003B14DC" w:rsidP="005B3C0C">
                        <w:pPr>
                          <w:rPr>
                            <w:i/>
                            <w:sz w:val="20"/>
                            <w:szCs w:val="20"/>
                          </w:rPr>
                        </w:pPr>
                      </w:p>
                    </w:txbxContent>
                  </v:textbox>
                </v:shape>
                <v:shape id="Picture 13" o:spid="_x0000_s1435" type="#_x0000_t75" style="position:absolute;left:2320;top:1020;width:5612;height:5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">
                  <v:imagedata r:id="rId120" o:title="" croptop="1340f"/>
                  <v:path arrowok="t"/>
                </v:shape>
                <w10:wrap type="topAndBottom" anchorx="margin" anchory="margin"/>
              </v:group>
            </w:pict>
          </mc:Fallback>
        </mc:AlternateContent>
      </w:r>
      <w:r w:rsidR="005B3C0C" w:rsidRPr="005B3C0C">
        <w:rPr>
          <w:rFonts w:cs="Arial"/>
          <w:szCs w:val="24"/>
          <w:lang w:eastAsia="en-GB"/>
        </w:rPr>
        <w:t xml:space="preserve">Unlike M-24-NF, </w:t>
      </w:r>
      <w:r w:rsidR="00A07314" w:rsidRPr="00C6491F">
        <w:rPr>
          <w:rFonts w:cs="Arial"/>
          <w:i/>
          <w:szCs w:val="24"/>
          <w:lang w:eastAsia="en-GB"/>
        </w:rPr>
        <w:t>icl1</w:t>
      </w:r>
      <w:r w:rsidR="005B3C0C" w:rsidRPr="005B3C0C">
        <w:rPr>
          <w:rFonts w:cs="Arial"/>
          <w:i/>
          <w:szCs w:val="24"/>
          <w:lang w:eastAsia="en-GB"/>
        </w:rPr>
        <w:t xml:space="preserve"> </w:t>
      </w:r>
      <w:r w:rsidR="005B3C0C" w:rsidRPr="005B3C0C">
        <w:rPr>
          <w:rFonts w:cs="Arial"/>
          <w:szCs w:val="24"/>
          <w:lang w:eastAsia="en-GB"/>
        </w:rPr>
        <w:t xml:space="preserve">expression in M-12-NF </w:t>
      </w:r>
      <w:r w:rsidR="00E42F03">
        <w:rPr>
          <w:rFonts w:cs="Arial"/>
          <w:szCs w:val="24"/>
          <w:lang w:eastAsia="en-GB"/>
        </w:rPr>
        <w:t>dropped</w:t>
      </w:r>
      <w:r w:rsidR="005B3C0C" w:rsidRPr="005B3C0C">
        <w:rPr>
          <w:rFonts w:cs="Arial"/>
          <w:szCs w:val="24"/>
          <w:lang w:eastAsia="en-GB"/>
        </w:rPr>
        <w:t xml:space="preserve"> immediately after resuspension, reaching a 110 fold drop after 2 hours (LOG-2 hours, p&lt;0.001). Furthermore, 2 hours into the first NF dark period </w:t>
      </w:r>
      <w:r w:rsidR="00C6491F" w:rsidRPr="00C6491F">
        <w:rPr>
          <w:rFonts w:cs="Arial"/>
          <w:i/>
          <w:szCs w:val="24"/>
          <w:lang w:eastAsia="en-GB"/>
        </w:rPr>
        <w:t>icl1</w:t>
      </w:r>
      <w:r w:rsidR="005B3C0C" w:rsidRPr="005B3C0C">
        <w:rPr>
          <w:rFonts w:cs="Arial"/>
          <w:szCs w:val="24"/>
          <w:lang w:eastAsia="en-GB"/>
        </w:rPr>
        <w:t xml:space="preserve"> expression ramped back up to pre-deprivation levels (115 fold increase, 2-14 hours, p&lt;0.001), then dropped immediately before (24 hours) and further after (36 hours) illumination. This diurnal pattern was also evident in the A-12-NF treatment, despite no acetate supplementation. Transcript abundance increased 41 fold (p&lt;0.05) between 12-14 hours, and continuing to increase to 24 hours (113 fold increase 12-24 hours, p&lt;0.01). Similarly expression plummeted during illumination (218 fold drop, 24-36 hours, p&lt;0.001) and increased over the second dark period darkness (187 fold, 36-48 hours, p&lt;0.01). Despite the higher </w:t>
      </w:r>
      <w:r w:rsidR="00C6491F" w:rsidRPr="00C6491F">
        <w:rPr>
          <w:rFonts w:cs="Arial"/>
          <w:i/>
          <w:szCs w:val="24"/>
          <w:lang w:eastAsia="en-GB"/>
        </w:rPr>
        <w:t>icl1</w:t>
      </w:r>
      <w:r w:rsidR="005B3C0C" w:rsidRPr="005B3C0C">
        <w:rPr>
          <w:rFonts w:cs="Arial"/>
          <w:szCs w:val="24"/>
          <w:lang w:eastAsia="en-GB"/>
        </w:rPr>
        <w:t xml:space="preserve"> expression at night, the rate of acetate consumption in M-12-NF dropped by 57% compared to consumption between 0-12 hours (r</w:t>
      </w:r>
      <w:r w:rsidR="00246055">
        <w:rPr>
          <w:rFonts w:cs="Arial"/>
          <w:szCs w:val="24"/>
          <w:lang w:eastAsia="en-GB"/>
        </w:rPr>
        <w:t>ate calculated as difference in acetate consumption between two time points divided by period of time)</w:t>
      </w:r>
      <w:r w:rsidR="005B3C0C" w:rsidRPr="005B3C0C">
        <w:rPr>
          <w:rFonts w:cs="Arial"/>
          <w:szCs w:val="24"/>
          <w:lang w:eastAsia="en-GB"/>
        </w:rPr>
        <w:t>, while M-24-NF consumption remained constant</w:t>
      </w:r>
      <w:r w:rsidR="005D3CC3">
        <w:rPr>
          <w:rFonts w:cs="Arial"/>
          <w:szCs w:val="24"/>
          <w:lang w:eastAsia="en-GB"/>
        </w:rPr>
        <w:t xml:space="preserve"> (Figure 56)</w:t>
      </w:r>
      <w:r w:rsidR="005B3C0C" w:rsidRPr="005B3C0C">
        <w:rPr>
          <w:rFonts w:cs="Arial"/>
          <w:szCs w:val="24"/>
          <w:lang w:eastAsia="en-GB"/>
        </w:rPr>
        <w:t>. The overall rate of acetate uptake (between 0-48 hours) was 350 µmols hr</w:t>
      </w:r>
      <w:r w:rsidR="005B3C0C" w:rsidRPr="005B3C0C">
        <w:rPr>
          <w:rFonts w:cs="Arial"/>
          <w:szCs w:val="24"/>
          <w:vertAlign w:val="superscript"/>
          <w:lang w:eastAsia="en-GB"/>
        </w:rPr>
        <w:t xml:space="preserve">-1 </w:t>
      </w:r>
      <w:r w:rsidR="005B3C0C" w:rsidRPr="005B3C0C">
        <w:rPr>
          <w:rFonts w:cs="Arial"/>
          <w:szCs w:val="24"/>
          <w:lang w:eastAsia="en-GB"/>
        </w:rPr>
        <w:t>for M-24-C, 181 µmols hr</w:t>
      </w:r>
      <w:r w:rsidR="005B3C0C" w:rsidRPr="005B3C0C">
        <w:rPr>
          <w:rFonts w:cs="Arial"/>
          <w:szCs w:val="24"/>
          <w:vertAlign w:val="superscript"/>
          <w:lang w:eastAsia="en-GB"/>
        </w:rPr>
        <w:t>-1</w:t>
      </w:r>
      <w:r w:rsidR="005B3C0C" w:rsidRPr="005B3C0C">
        <w:rPr>
          <w:rFonts w:cs="Arial"/>
          <w:szCs w:val="24"/>
          <w:lang w:eastAsia="en-GB"/>
        </w:rPr>
        <w:t xml:space="preserve"> for M-24-NF and 112 µmols hr</w:t>
      </w:r>
      <w:r w:rsidR="005B3C0C" w:rsidRPr="005B3C0C">
        <w:rPr>
          <w:rFonts w:cs="Arial"/>
          <w:szCs w:val="24"/>
          <w:vertAlign w:val="superscript"/>
          <w:lang w:eastAsia="en-GB"/>
        </w:rPr>
        <w:t xml:space="preserve">-1 </w:t>
      </w:r>
      <w:r w:rsidR="005B3C0C" w:rsidRPr="005B3C0C">
        <w:rPr>
          <w:rFonts w:cs="Arial"/>
          <w:szCs w:val="24"/>
          <w:lang w:eastAsia="en-GB"/>
        </w:rPr>
        <w:t xml:space="preserve">for M-12-NF, which is comparative to the rate observed in </w:t>
      </w:r>
      <w:r w:rsidR="00BD03EC" w:rsidRPr="005B3C0C">
        <w:rPr>
          <w:rFonts w:cs="Arial"/>
          <w:szCs w:val="24"/>
          <w:lang w:eastAsia="en-GB"/>
        </w:rPr>
        <w:fldChar w:fldCharType="begin"/>
      </w:r>
      <w:r w:rsidR="00790A49">
        <w:rPr>
          <w:rFonts w:cs="Arial"/>
          <w:szCs w:val="24"/>
          <w:lang w:eastAsia="en-GB"/>
        </w:rPr>
        <w:instrText xml:space="preserve"> ADDIN ZOTERO_ITEM CSL_CITATION {"citationID":"1oss0ak80i","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szCs w:val="24"/>
          <w:lang w:eastAsia="en-GB"/>
        </w:rPr>
        <w:instrText>∼</w:instrText>
      </w:r>
      <w:r w:rsidR="00790A49">
        <w:rPr>
          <w:rFonts w:cs="Arial"/>
          <w:szCs w:val="24"/>
          <w:lang w:eastAsia="en-GB"/>
        </w:rPr>
        <w:instrText xml:space="preserve">425 genes are upregulated </w:instrText>
      </w:r>
      <w:r w:rsidR="00790A49">
        <w:rPr>
          <w:rFonts w:ascii="Calibri" w:hAnsi="Calibri" w:cs="Calibri"/>
          <w:szCs w:val="24"/>
          <w:lang w:eastAsia="en-GB"/>
        </w:rPr>
        <w:instrText>≥</w:instrText>
      </w:r>
      <w:r w:rsidR="00790A49">
        <w:rPr>
          <w:rFonts w:cs="Arial"/>
          <w:szCs w:val="24"/>
          <w:lang w:eastAsia="en-GB"/>
        </w:rPr>
        <w:instrText xml:space="preserve">2-fold and </w:instrText>
      </w:r>
      <w:r w:rsidR="00790A49">
        <w:rPr>
          <w:rFonts w:ascii="Cambria Math" w:hAnsi="Cambria Math" w:cs="Cambria Math"/>
          <w:szCs w:val="24"/>
          <w:lang w:eastAsia="en-GB"/>
        </w:rPr>
        <w:instrText>∼</w:instrText>
      </w:r>
      <w:r w:rsidR="00790A49">
        <w:rPr>
          <w:rFonts w:cs="Arial"/>
          <w:szCs w:val="24"/>
          <w:lang w:eastAsia="en-GB"/>
        </w:rPr>
        <w:instrText xml:space="preserve">875 genes are downregulated ≥2-fold in each strain. Expression of a small subset of “sensiti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rPr>
          <w:rFonts w:cs="Arial"/>
          <w:szCs w:val="24"/>
          <w:lang w:eastAsia="en-GB"/>
        </w:rPr>
        <w:fldChar w:fldCharType="separate"/>
      </w:r>
      <w:r w:rsidR="005B3C0C" w:rsidRPr="005B3C0C">
        <w:t xml:space="preserve">Goodenough </w:t>
      </w:r>
      <w:r w:rsidR="00490409" w:rsidRPr="00490409">
        <w:rPr>
          <w:i/>
        </w:rPr>
        <w:t>et al</w:t>
      </w:r>
      <w:r w:rsidR="005B3C0C" w:rsidRPr="005B3C0C">
        <w:t>. (2014)</w:t>
      </w:r>
      <w:r w:rsidR="00BD03EC" w:rsidRPr="005B3C0C">
        <w:rPr>
          <w:rFonts w:cs="Arial"/>
          <w:szCs w:val="24"/>
          <w:lang w:eastAsia="en-GB"/>
        </w:rPr>
        <w:fldChar w:fldCharType="end"/>
      </w:r>
      <w:r w:rsidR="005B3C0C" w:rsidRPr="005B3C0C">
        <w:rPr>
          <w:rFonts w:cs="Arial"/>
          <w:szCs w:val="24"/>
          <w:lang w:eastAsia="en-GB"/>
        </w:rPr>
        <w:t xml:space="preserve"> (193 µmols hr</w:t>
      </w:r>
      <w:r w:rsidR="005B3C0C" w:rsidRPr="005B3C0C">
        <w:rPr>
          <w:rFonts w:cs="Arial"/>
          <w:szCs w:val="24"/>
          <w:vertAlign w:val="superscript"/>
          <w:lang w:eastAsia="en-GB"/>
        </w:rPr>
        <w:t xml:space="preserve">-1 </w:t>
      </w:r>
      <w:r w:rsidR="005B3C0C" w:rsidRPr="005B3C0C">
        <w:rPr>
          <w:rFonts w:cs="Arial"/>
          <w:szCs w:val="24"/>
          <w:lang w:eastAsia="en-GB"/>
        </w:rPr>
        <w:t>for similar cell density M-24-NF treatment).</w:t>
      </w:r>
    </w:p>
    <w:p w14:paraId="60CA0E81" w14:textId="77777777" w:rsidR="005B3C0C" w:rsidRPr="005B3C0C" w:rsidRDefault="005B3C0C" w:rsidP="005B3C0C">
      <w:pPr>
        <w:spacing w:line="360" w:lineRule="auto"/>
        <w:rPr>
          <w:rFonts w:cs="Arial"/>
          <w:szCs w:val="24"/>
          <w:lang w:eastAsia="en-GB"/>
        </w:rPr>
      </w:pPr>
      <w:r w:rsidRPr="005B3C0C">
        <w:lastRenderedPageBreak/>
        <w:t>The oxidative phase of the pentose-phosphate pathway (OPPP) acts as an alternative route to upper stage of glycolysis, oxidising glucose-6-phosphate to the intermediate Ribose-5-phosphate, producing 2 NADPH molecules (and 1 CO</w:t>
      </w:r>
      <w:r w:rsidRPr="005B3C0C">
        <w:rPr>
          <w:vertAlign w:val="subscript"/>
        </w:rPr>
        <w:t>2</w:t>
      </w:r>
      <w:r w:rsidRPr="005B3C0C">
        <w:t xml:space="preserve">). NADPH is a reducing agent required for anabolic reactions, particularly fatty acid synthesis (14 NADPH per C16 FA, 62 NADPH per C16 if acetyl-CoA production included) </w:t>
      </w:r>
      <w:r w:rsidR="00BD03EC" w:rsidRPr="005B3C0C">
        <w:fldChar w:fldCharType="begin"/>
      </w:r>
      <w:r w:rsidR="00790A49">
        <w:instrText xml:space="preserve"> ADDIN ZOTERO_ITEM CSL_CITATION {"citationID":"16u803oigr","properties":{"formattedCitation":"(Johnson and Alric, 2013)","plainCitation":"(Johnson and Alric, 2013)"},"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schema":"https://github.com/citation-style-language/schema/raw/master/csl-citation.json"} </w:instrText>
      </w:r>
      <w:r w:rsidR="00BD03EC" w:rsidRPr="005B3C0C">
        <w:fldChar w:fldCharType="separate"/>
      </w:r>
      <w:r w:rsidRPr="005B3C0C">
        <w:t>(Johnson and Alric, 2013)</w:t>
      </w:r>
      <w:r w:rsidR="00BD03EC" w:rsidRPr="005B3C0C">
        <w:fldChar w:fldCharType="end"/>
      </w:r>
      <w:r w:rsidRPr="005B3C0C">
        <w:t xml:space="preserve">. The major alternative pathway for NADPH production is the last stage (PSI) of the photosynthetic linear electron transport, consequently a degradation of the photosynthetic machinery is likely to lead to a simultaneous upregulation of the OPPP pathway, particularly if NADPH demand is maintained through lipid synthesis. The </w:t>
      </w:r>
      <w:r w:rsidR="000B69E8" w:rsidRPr="005B3C0C">
        <w:rPr>
          <w:i/>
        </w:rPr>
        <w:t>gld2</w:t>
      </w:r>
      <w:r w:rsidRPr="005B3C0C">
        <w:t xml:space="preserve"> gene (Cre08.g378150), encodes for the enzyme glucose-6-phosphate dehydrogenase. This enzyme is involved in the first step in the PP pathway, the conversion of glucose-6-phosphate into 6-phosphogluconolactonase (producing 1 NADPH, Figure </w:t>
      </w:r>
      <w:r w:rsidR="00C674B9">
        <w:t>45</w:t>
      </w:r>
      <w:r w:rsidRPr="005B3C0C">
        <w:t xml:space="preserve">). </w:t>
      </w:r>
      <w:r w:rsidR="00BD03EC" w:rsidRPr="005B3C0C">
        <w:rPr>
          <w:rFonts w:cs="Arial"/>
          <w:szCs w:val="24"/>
          <w:lang w:eastAsia="en-GB"/>
        </w:rPr>
        <w:fldChar w:fldCharType="begin"/>
      </w:r>
      <w:r w:rsidR="00790A49">
        <w:rPr>
          <w:rFonts w:cs="Arial"/>
          <w:szCs w:val="24"/>
          <w:lang w:eastAsia="en-GB"/>
        </w:rPr>
        <w:instrText xml:space="preserve"> ADDIN ZOTERO_ITEM CSL_CITATION {"citationID":"Stad1BYO","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szCs w:val="24"/>
          <w:lang w:eastAsia="en-GB"/>
        </w:rPr>
        <w:instrText>∼</w:instrText>
      </w:r>
      <w:r w:rsidR="00790A49">
        <w:rPr>
          <w:rFonts w:cs="Arial"/>
          <w:szCs w:val="24"/>
          <w:lang w:eastAsia="en-GB"/>
        </w:rPr>
        <w:instrText xml:space="preserve">425 genes are upregulated </w:instrText>
      </w:r>
      <w:r w:rsidR="00790A49">
        <w:rPr>
          <w:rFonts w:ascii="Calibri" w:hAnsi="Calibri" w:cs="Calibri"/>
          <w:szCs w:val="24"/>
          <w:lang w:eastAsia="en-GB"/>
        </w:rPr>
        <w:instrText>≥</w:instrText>
      </w:r>
      <w:r w:rsidR="00790A49">
        <w:rPr>
          <w:rFonts w:cs="Arial"/>
          <w:szCs w:val="24"/>
          <w:lang w:eastAsia="en-GB"/>
        </w:rPr>
        <w:instrText xml:space="preserve">2-fold and </w:instrText>
      </w:r>
      <w:r w:rsidR="00790A49">
        <w:rPr>
          <w:rFonts w:ascii="Cambria Math" w:hAnsi="Cambria Math" w:cs="Cambria Math"/>
          <w:szCs w:val="24"/>
          <w:lang w:eastAsia="en-GB"/>
        </w:rPr>
        <w:instrText>∼</w:instrText>
      </w:r>
      <w:r w:rsidR="00790A49">
        <w:rPr>
          <w:rFonts w:cs="Arial"/>
          <w:szCs w:val="24"/>
          <w:lang w:eastAsia="en-GB"/>
        </w:rPr>
        <w:instrText xml:space="preserve">875 genes are downregulated </w:instrText>
      </w:r>
      <w:r w:rsidR="00790A49">
        <w:rPr>
          <w:rFonts w:ascii="Calibri" w:hAnsi="Calibri" w:cs="Calibri"/>
          <w:szCs w:val="24"/>
          <w:lang w:eastAsia="en-GB"/>
        </w:rPr>
        <w:instrText>≥</w:instrText>
      </w:r>
      <w:r w:rsidR="00790A49">
        <w:rPr>
          <w:rFonts w:cs="Arial"/>
          <w:szCs w:val="24"/>
          <w:lang w:eastAsia="en-GB"/>
        </w:rPr>
        <w:instrText xml:space="preserve">2-fold in each strain. Expression of a small subset of </w:instrText>
      </w:r>
      <w:r w:rsidR="00790A49">
        <w:rPr>
          <w:rFonts w:ascii="Calibri" w:hAnsi="Calibri" w:cs="Calibri"/>
          <w:szCs w:val="24"/>
          <w:lang w:eastAsia="en-GB"/>
        </w:rPr>
        <w:instrText>“</w:instrText>
      </w:r>
      <w:r w:rsidR="00790A49">
        <w:rPr>
          <w:rFonts w:cs="Arial"/>
          <w:szCs w:val="24"/>
          <w:lang w:eastAsia="en-GB"/>
        </w:rPr>
        <w:instrText>sensitive</w:instrText>
      </w:r>
      <w:r w:rsidR="00790A49">
        <w:rPr>
          <w:rFonts w:ascii="Calibri" w:hAnsi="Calibri" w:cs="Calibri"/>
          <w:szCs w:val="24"/>
          <w:lang w:eastAsia="en-GB"/>
        </w:rPr>
        <w:instrText>”</w:instrText>
      </w:r>
      <w:r w:rsidR="00790A49">
        <w:rPr>
          <w:rFonts w:cs="Arial"/>
          <w:szCs w:val="24"/>
          <w:lang w:eastAsia="en-GB"/>
        </w:rPr>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rPr>
          <w:rFonts w:cs="Arial"/>
          <w:szCs w:val="24"/>
          <w:lang w:eastAsia="en-GB"/>
        </w:rPr>
        <w:fldChar w:fldCharType="separate"/>
      </w:r>
      <w:r w:rsidRPr="005B3C0C">
        <w:t xml:space="preserve">Goodenough </w:t>
      </w:r>
      <w:r w:rsidR="00490409" w:rsidRPr="00490409">
        <w:rPr>
          <w:i/>
        </w:rPr>
        <w:t>et al</w:t>
      </w:r>
      <w:r w:rsidRPr="005B3C0C">
        <w:t>. (2014)</w:t>
      </w:r>
      <w:r w:rsidR="00BD03EC" w:rsidRPr="005B3C0C">
        <w:rPr>
          <w:rFonts w:cs="Arial"/>
          <w:szCs w:val="24"/>
          <w:lang w:eastAsia="en-GB"/>
        </w:rPr>
        <w:fldChar w:fldCharType="end"/>
      </w:r>
      <w:r w:rsidRPr="005B3C0C">
        <w:rPr>
          <w:rFonts w:cs="Arial"/>
          <w:szCs w:val="24"/>
          <w:lang w:eastAsia="en-GB"/>
        </w:rPr>
        <w:t xml:space="preserve"> demonstrated that nitrogen stress induced an upregulation of </w:t>
      </w:r>
      <w:r w:rsidR="000B69E8" w:rsidRPr="005B3C0C">
        <w:rPr>
          <w:rFonts w:cs="Arial"/>
          <w:i/>
          <w:szCs w:val="24"/>
          <w:lang w:eastAsia="en-GB"/>
        </w:rPr>
        <w:t>gld2</w:t>
      </w:r>
      <w:r w:rsidRPr="005B3C0C">
        <w:rPr>
          <w:rFonts w:cs="Arial"/>
          <w:szCs w:val="24"/>
          <w:lang w:eastAsia="en-GB"/>
        </w:rPr>
        <w:t xml:space="preserve"> and downstream OPPP genes in mixotrophic </w:t>
      </w:r>
      <w:r w:rsidRPr="005B3C0C">
        <w:rPr>
          <w:rFonts w:cs="Arial"/>
          <w:i/>
          <w:szCs w:val="24"/>
          <w:lang w:eastAsia="en-GB"/>
        </w:rPr>
        <w:t xml:space="preserve">C. reinhardtii </w:t>
      </w:r>
      <w:r w:rsidRPr="005B3C0C">
        <w:rPr>
          <w:rFonts w:cs="Arial"/>
          <w:szCs w:val="24"/>
          <w:lang w:eastAsia="en-GB"/>
        </w:rPr>
        <w:t xml:space="preserve">under continuous light (similar to M-24-NF); however the impact of different light and carbon regimes on the activity of glucose-6-phosphate breakdown through the OPPP is not known. As expected </w:t>
      </w:r>
      <w:r w:rsidR="000B69E8" w:rsidRPr="005B3C0C">
        <w:rPr>
          <w:rFonts w:cs="Arial"/>
          <w:i/>
          <w:szCs w:val="24"/>
          <w:lang w:eastAsia="en-GB"/>
        </w:rPr>
        <w:t>gld2</w:t>
      </w:r>
      <w:r w:rsidRPr="005B3C0C">
        <w:rPr>
          <w:rFonts w:cs="Arial"/>
          <w:szCs w:val="24"/>
          <w:lang w:eastAsia="en-GB"/>
        </w:rPr>
        <w:t xml:space="preserve"> expression in M-24-NF was upregulated rapidly, increasing 3 fold after 2 hours in NF medium (LOG-2 hours, p&gt;0.05) (Figure </w:t>
      </w:r>
      <w:r w:rsidR="00C674B9">
        <w:rPr>
          <w:rFonts w:cs="Arial"/>
          <w:szCs w:val="24"/>
          <w:lang w:eastAsia="en-GB"/>
        </w:rPr>
        <w:t>57</w:t>
      </w:r>
      <w:r w:rsidRPr="005B3C0C">
        <w:rPr>
          <w:rFonts w:cs="Arial"/>
          <w:szCs w:val="24"/>
          <w:lang w:eastAsia="en-GB"/>
        </w:rPr>
        <w:t xml:space="preserve">). Expression remained stable, with the exception of a spike at 24 hours (1.8 fold increase between 14-24 hours, p&lt;0.001). The expression trend was very similar in M-12-NF, increasing 3.3 fold after 2 hours (LOG-2 hours, p&lt;0.01) and remaining stable, with the exception of a small drop (1.64 fold, p&lt;0.05) after 36 hours. </w:t>
      </w:r>
      <w:r w:rsidR="00A07314">
        <w:rPr>
          <w:rFonts w:cs="Arial"/>
          <w:szCs w:val="24"/>
          <w:lang w:eastAsia="en-GB"/>
        </w:rPr>
        <w:t>Th</w:t>
      </w:r>
      <w:r w:rsidR="00932EB1">
        <w:rPr>
          <w:rFonts w:cs="Arial"/>
          <w:szCs w:val="24"/>
          <w:lang w:eastAsia="en-GB"/>
        </w:rPr>
        <w:t>e</w:t>
      </w:r>
      <w:r w:rsidR="00A07314">
        <w:rPr>
          <w:rFonts w:cs="Arial"/>
          <w:szCs w:val="24"/>
          <w:lang w:eastAsia="en-GB"/>
        </w:rPr>
        <w:t xml:space="preserve"> gene </w:t>
      </w:r>
      <w:r w:rsidR="000B69E8" w:rsidRPr="005B3C0C">
        <w:rPr>
          <w:rFonts w:cs="Arial"/>
          <w:i/>
          <w:szCs w:val="24"/>
          <w:lang w:eastAsia="en-GB"/>
        </w:rPr>
        <w:t>gld2</w:t>
      </w:r>
      <w:r w:rsidRPr="005B3C0C">
        <w:rPr>
          <w:rFonts w:cs="Arial"/>
          <w:szCs w:val="24"/>
          <w:lang w:eastAsia="en-GB"/>
        </w:rPr>
        <w:t xml:space="preserve"> was also upregulated in autotrophic treatments although at a more gradual rate, increasing 3.1 fold (p&lt;0.01) over 48 hours for A-24-NF. However, the peak expression was 3.2 fold lower than M-24-NF. </w:t>
      </w:r>
      <w:r w:rsidR="00A07314">
        <w:rPr>
          <w:rFonts w:cs="Arial"/>
          <w:szCs w:val="24"/>
          <w:lang w:eastAsia="en-GB"/>
        </w:rPr>
        <w:t xml:space="preserve">Expression of </w:t>
      </w:r>
      <w:r w:rsidR="000B69E8" w:rsidRPr="005B3C0C">
        <w:rPr>
          <w:rFonts w:cs="Arial"/>
          <w:i/>
          <w:szCs w:val="24"/>
          <w:lang w:eastAsia="en-GB"/>
        </w:rPr>
        <w:t>gld2</w:t>
      </w:r>
      <w:r w:rsidRPr="005B3C0C">
        <w:rPr>
          <w:rFonts w:cs="Arial"/>
          <w:szCs w:val="24"/>
          <w:lang w:eastAsia="en-GB"/>
        </w:rPr>
        <w:t xml:space="preserve"> in A-12-NF increased at a similar rate to A-24-NF, however expression dropped at 24 hours (3.5 fold drop, p&lt;0.05) and 48 hours (5.9 fold drop, p&lt;0.05), and is assumed to be downregulated gradually (or post 14 hours) during the dark period. </w:t>
      </w:r>
    </w:p>
    <w:p w14:paraId="429B503E" w14:textId="77777777" w:rsidR="005B3C0C" w:rsidRPr="005B3C0C" w:rsidRDefault="0029652F" w:rsidP="005B3C0C">
      <w:pPr>
        <w:spacing w:line="360" w:lineRule="auto"/>
      </w:pPr>
      <w:r>
        <w:rPr>
          <w:noProof/>
          <w:lang w:eastAsia="en-GB"/>
        </w:rPr>
        <w:lastRenderedPageBreak/>
        <mc:AlternateContent>
          <mc:Choice Requires="wpg">
            <w:drawing>
              <wp:anchor distT="0" distB="0" distL="114300" distR="114300" simplePos="0" relativeHeight="251527680" behindDoc="0" locked="0" layoutInCell="1" allowOverlap="1" wp14:anchorId="18C350E5" wp14:editId="32FE7F4C">
                <wp:simplePos x="0" y="0"/>
                <wp:positionH relativeFrom="column">
                  <wp:posOffset>-18415</wp:posOffset>
                </wp:positionH>
                <wp:positionV relativeFrom="paragraph">
                  <wp:posOffset>2540</wp:posOffset>
                </wp:positionV>
                <wp:extent cx="5615305" cy="5528310"/>
                <wp:effectExtent l="0" t="0" r="0" b="0"/>
                <wp:wrapTopAndBottom/>
                <wp:docPr id="828" name="Group 8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5305" cy="5528310"/>
                          <a:chOff x="0" y="-71328"/>
                          <a:chExt cx="5615646" cy="5531212"/>
                        </a:xfrm>
                      </wpg:grpSpPr>
                      <pic:pic xmlns:pic="http://schemas.openxmlformats.org/drawingml/2006/picture">
                        <pic:nvPicPr>
                          <pic:cNvPr id="360" name="Picture 360"/>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71328"/>
                            <a:ext cx="5404514" cy="4285397"/>
                          </a:xfrm>
                          <a:prstGeom prst="rect">
                            <a:avLst/>
                          </a:prstGeom>
                        </pic:spPr>
                      </pic:pic>
                      <wps:wsp>
                        <wps:cNvPr id="85" name="Text Box 176"/>
                        <wps:cNvSpPr txBox="1">
                          <a:spLocks noChangeArrowheads="1"/>
                        </wps:cNvSpPr>
                        <wps:spPr bwMode="auto">
                          <a:xfrm>
                            <a:off x="351496" y="4211398"/>
                            <a:ext cx="5264150" cy="124848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D2EC1E7" w14:textId="77777777" w:rsidR="003B14DC" w:rsidRDefault="003B14DC" w:rsidP="005B3C0C">
                              <w:pPr>
                                <w:rPr>
                                  <w:sz w:val="20"/>
                                  <w:szCs w:val="20"/>
                                </w:rPr>
                              </w:pPr>
                              <w:r w:rsidRPr="00FE724F">
                                <w:rPr>
                                  <w:b/>
                                  <w:sz w:val="20"/>
                                  <w:szCs w:val="20"/>
                                </w:rPr>
                                <w:t xml:space="preserve">Figure </w:t>
                              </w:r>
                              <w:r>
                                <w:rPr>
                                  <w:b/>
                                  <w:sz w:val="20"/>
                                  <w:szCs w:val="20"/>
                                </w:rPr>
                                <w:t>57</w:t>
                              </w:r>
                              <w:r w:rsidRPr="00FE724F">
                                <w:rPr>
                                  <w:b/>
                                  <w:sz w:val="20"/>
                                  <w:szCs w:val="20"/>
                                </w:rPr>
                                <w:t xml:space="preserve">. </w:t>
                              </w:r>
                              <w:r>
                                <w:rPr>
                                  <w:sz w:val="20"/>
                                  <w:szCs w:val="20"/>
                                </w:rPr>
                                <w:t xml:space="preserve">Fold change (relative to the average expression of all samples across timepoints and treatments) of </w:t>
                              </w:r>
                              <w:r w:rsidRPr="00F47F02">
                                <w:rPr>
                                  <w:i/>
                                  <w:sz w:val="20"/>
                                  <w:szCs w:val="20"/>
                                </w:rPr>
                                <w:t>gld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sidRPr="0029652F">
                                <w:rPr>
                                  <w:sz w:val="20"/>
                                  <w:szCs w:val="20"/>
                                </w:rPr>
                                <w:t xml:space="preserve"> </w:t>
                              </w:r>
                              <w:r>
                                <w:rPr>
                                  <w:sz w:val="20"/>
                                  <w:szCs w:val="20"/>
                                </w:rPr>
                                <w:t>*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55D17F40" w14:textId="77777777" w:rsidR="003B14DC" w:rsidRDefault="003B14DC" w:rsidP="005B3C0C">
                              <w:pPr>
                                <w:rPr>
                                  <w:sz w:val="20"/>
                                  <w:szCs w:val="20"/>
                                </w:rPr>
                              </w:pPr>
                            </w:p>
                            <w:p w14:paraId="610BAD43" w14:textId="77777777" w:rsidR="003B14DC" w:rsidRDefault="003B14DC" w:rsidP="005B3C0C">
                              <w:pPr>
                                <w:rPr>
                                  <w:sz w:val="20"/>
                                  <w:szCs w:val="20"/>
                                </w:rPr>
                              </w:pPr>
                            </w:p>
                            <w:p w14:paraId="1802DC94" w14:textId="77777777" w:rsidR="003B14DC" w:rsidRDefault="003B14DC" w:rsidP="005B3C0C">
                              <w:pPr>
                                <w:rPr>
                                  <w:sz w:val="20"/>
                                  <w:szCs w:val="20"/>
                                </w:rPr>
                              </w:pPr>
                            </w:p>
                            <w:p w14:paraId="40D4C932"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18C350E5" id="Group 828" o:spid="_x0000_s1436" style="position:absolute;left:0;text-align:left;margin-left:-1.45pt;margin-top:.2pt;width:442.15pt;height:435.3pt;z-index:251527680;mso-height-relative:margin" coordorigin=",-713" coordsize="56156,55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">
                <v:shape id="Picture 360" o:spid="_x0000_s1437" type="#_x0000_t75" style="position:absolute;top:-713;width:54045;height:4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">
                  <v:imagedata r:id="rId122" o:title=""/>
                  <v:path arrowok="t"/>
                </v:shape>
                <v:shape id="Text Box 176" o:spid="_x0000_s1438" type="#_x0000_t202" style="position:absolute;left:3514;top:42113;width:52642;height:12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0D2EC1E7" w14:textId="77777777" w:rsidR="003B14DC" w:rsidRDefault="003B14DC" w:rsidP="005B3C0C">
                        <w:pPr>
                          <w:rPr>
                            <w:sz w:val="20"/>
                            <w:szCs w:val="20"/>
                          </w:rPr>
                        </w:pPr>
                        <w:r w:rsidRPr="00FE724F">
                          <w:rPr>
                            <w:b/>
                            <w:sz w:val="20"/>
                            <w:szCs w:val="20"/>
                          </w:rPr>
                          <w:t xml:space="preserve">Figure </w:t>
                        </w:r>
                        <w:r>
                          <w:rPr>
                            <w:b/>
                            <w:sz w:val="20"/>
                            <w:szCs w:val="20"/>
                          </w:rPr>
                          <w:t>57</w:t>
                        </w:r>
                        <w:r w:rsidRPr="00FE724F">
                          <w:rPr>
                            <w:b/>
                            <w:sz w:val="20"/>
                            <w:szCs w:val="20"/>
                          </w:rPr>
                          <w:t xml:space="preserve">. </w:t>
                        </w:r>
                        <w:r>
                          <w:rPr>
                            <w:sz w:val="20"/>
                            <w:szCs w:val="20"/>
                          </w:rPr>
                          <w:t xml:space="preserve">Fold change (relative to the average expression of all samples across timepoints and treatments) of </w:t>
                        </w:r>
                        <w:r w:rsidRPr="00F47F02">
                          <w:rPr>
                            <w:i/>
                            <w:sz w:val="20"/>
                            <w:szCs w:val="20"/>
                          </w:rPr>
                          <w:t>gld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sidRPr="0029652F">
                          <w:rPr>
                            <w:sz w:val="20"/>
                            <w:szCs w:val="20"/>
                          </w:rPr>
                          <w:t xml:space="preserve"> </w:t>
                        </w:r>
                        <w:r>
                          <w:rPr>
                            <w:sz w:val="20"/>
                            <w:szCs w:val="20"/>
                          </w:rPr>
                          <w:t>*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55D17F40" w14:textId="77777777" w:rsidR="003B14DC" w:rsidRDefault="003B14DC" w:rsidP="005B3C0C">
                        <w:pPr>
                          <w:rPr>
                            <w:sz w:val="20"/>
                            <w:szCs w:val="20"/>
                          </w:rPr>
                        </w:pPr>
                      </w:p>
                      <w:p w14:paraId="610BAD43" w14:textId="77777777" w:rsidR="003B14DC" w:rsidRDefault="003B14DC" w:rsidP="005B3C0C">
                        <w:pPr>
                          <w:rPr>
                            <w:sz w:val="20"/>
                            <w:szCs w:val="20"/>
                          </w:rPr>
                        </w:pPr>
                      </w:p>
                      <w:p w14:paraId="1802DC94" w14:textId="77777777" w:rsidR="003B14DC" w:rsidRDefault="003B14DC" w:rsidP="005B3C0C">
                        <w:pPr>
                          <w:rPr>
                            <w:sz w:val="20"/>
                            <w:szCs w:val="20"/>
                          </w:rPr>
                        </w:pPr>
                      </w:p>
                      <w:p w14:paraId="40D4C932" w14:textId="77777777" w:rsidR="003B14DC" w:rsidRPr="00FE724F" w:rsidRDefault="003B14DC" w:rsidP="005B3C0C">
                        <w:pPr>
                          <w:rPr>
                            <w:sz w:val="20"/>
                            <w:szCs w:val="20"/>
                          </w:rPr>
                        </w:pPr>
                      </w:p>
                    </w:txbxContent>
                  </v:textbox>
                </v:shape>
                <w10:wrap type="topAndBottom"/>
              </v:group>
            </w:pict>
          </mc:Fallback>
        </mc:AlternateContent>
      </w:r>
      <w:r w:rsidR="006047D5" w:rsidRPr="00416487">
        <w:rPr>
          <w:b/>
          <w:noProof/>
          <w:lang w:eastAsia="en-GB"/>
        </w:rPr>
        <mc:AlternateContent>
          <mc:Choice Requires="wps">
            <w:drawing>
              <wp:anchor distT="0" distB="0" distL="114300" distR="114300" simplePos="0" relativeHeight="251910656" behindDoc="0" locked="0" layoutInCell="1" allowOverlap="1" wp14:anchorId="491A42D9" wp14:editId="68665B80">
                <wp:simplePos x="0" y="0"/>
                <wp:positionH relativeFrom="column">
                  <wp:posOffset>4070985</wp:posOffset>
                </wp:positionH>
                <wp:positionV relativeFrom="paragraph">
                  <wp:posOffset>1187678</wp:posOffset>
                </wp:positionV>
                <wp:extent cx="2258060" cy="2185035"/>
                <wp:effectExtent l="0" t="0" r="0" b="5715"/>
                <wp:wrapNone/>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185035"/>
                        </a:xfrm>
                        <a:prstGeom prst="rect">
                          <a:avLst/>
                        </a:prstGeom>
                        <a:noFill/>
                        <a:ln w="9525">
                          <a:noFill/>
                          <a:miter lim="800000"/>
                          <a:headEnd/>
                          <a:tailEnd/>
                        </a:ln>
                      </wps:spPr>
                      <wps:txbx>
                        <w:txbxContent>
                          <w:p w14:paraId="6CD82275" w14:textId="77777777" w:rsidR="003B14DC" w:rsidRDefault="003B14DC" w:rsidP="006047D5">
                            <w:pPr>
                              <w:spacing w:after="0" w:line="240" w:lineRule="auto"/>
                              <w:contextualSpacing/>
                            </w:pPr>
                            <w:r>
                              <w:t xml:space="preserve">                      </w:t>
                            </w:r>
                          </w:p>
                          <w:p w14:paraId="3AAEC2DD" w14:textId="77777777" w:rsidR="003B14DC" w:rsidRDefault="003B14DC" w:rsidP="006047D5">
                            <w:pPr>
                              <w:spacing w:after="0" w:line="240" w:lineRule="auto"/>
                              <w:contextualSpacing/>
                            </w:pPr>
                          </w:p>
                          <w:p w14:paraId="5D76628A" w14:textId="77777777" w:rsidR="003B14DC" w:rsidRDefault="003B14DC" w:rsidP="006047D5">
                            <w:pPr>
                              <w:spacing w:after="0" w:line="240" w:lineRule="auto"/>
                              <w:contextualSpacing/>
                            </w:pPr>
                          </w:p>
                          <w:p w14:paraId="21AF2233" w14:textId="77777777" w:rsidR="003B14DC" w:rsidRDefault="003B14DC" w:rsidP="006047D5">
                            <w:pPr>
                              <w:spacing w:after="0" w:line="240" w:lineRule="auto"/>
                              <w:contextualSpacing/>
                            </w:pPr>
                          </w:p>
                          <w:p w14:paraId="56BFBEBD" w14:textId="77777777" w:rsidR="003B14DC" w:rsidRDefault="003B14DC" w:rsidP="006047D5">
                            <w:pPr>
                              <w:spacing w:after="0" w:line="240" w:lineRule="auto"/>
                              <w:contextualSpacing/>
                            </w:pPr>
                          </w:p>
                          <w:p w14:paraId="15054C0D" w14:textId="77777777" w:rsidR="003B14DC" w:rsidRDefault="003B14DC" w:rsidP="006047D5">
                            <w:pPr>
                              <w:spacing w:after="0" w:line="240" w:lineRule="auto"/>
                              <w:contextualSpacing/>
                            </w:pPr>
                            <w:r>
                              <w:t xml:space="preserve">                           *</w:t>
                            </w:r>
                          </w:p>
                          <w:p w14:paraId="07435E13" w14:textId="77777777" w:rsidR="003B14DC" w:rsidRDefault="003B14DC" w:rsidP="006047D5">
                            <w:pPr>
                              <w:spacing w:after="0" w:line="240" w:lineRule="auto"/>
                              <w:contextualSpacing/>
                            </w:pPr>
                          </w:p>
                          <w:p w14:paraId="3E7CC017" w14:textId="77777777" w:rsidR="003B14DC" w:rsidRDefault="003B14DC" w:rsidP="006047D5">
                            <w:pPr>
                              <w:spacing w:after="0" w:line="240" w:lineRule="auto"/>
                              <w:contextualSpacing/>
                            </w:pPr>
                          </w:p>
                          <w:p w14:paraId="52E20D3E" w14:textId="77777777" w:rsidR="003B14DC" w:rsidRDefault="003B14DC" w:rsidP="006047D5">
                            <w:r>
                              <w:t xml:space="preserve">                   </w:t>
                            </w:r>
                            <w:r w:rsidRPr="00DC49E0">
                              <w:rPr>
                                <w:sz w:val="12"/>
                                <w:szCs w:val="12"/>
                              </w:rPr>
                              <w:t xml:space="preserve">  </w:t>
                            </w:r>
                            <w:r>
                              <w:t>*</w:t>
                            </w:r>
                          </w:p>
                          <w:p w14:paraId="4522EA06" w14:textId="77777777" w:rsidR="003B14DC" w:rsidRPr="006047D5" w:rsidRDefault="003B14DC" w:rsidP="006047D5">
                            <w:pPr>
                              <w:spacing w:after="0" w:line="240" w:lineRule="auto"/>
                              <w:contextualSpacing/>
                              <w:rPr>
                                <w:szCs w:val="24"/>
                              </w:rPr>
                            </w:pPr>
                            <w:r>
                              <w:t xml:space="preserve">         </w:t>
                            </w:r>
                            <w:r w:rsidRPr="006047D5">
                              <w:rPr>
                                <w:sz w:val="12"/>
                                <w:szCs w:val="12"/>
                              </w:rPr>
                              <w:t xml:space="preserve"> </w:t>
                            </w:r>
                            <w:r>
                              <w:t xml:space="preserve">    </w:t>
                            </w:r>
                            <w:r w:rsidRPr="006047D5">
                              <w:rPr>
                                <w:sz w:val="12"/>
                                <w:szCs w:val="12"/>
                              </w:rPr>
                              <w:t xml:space="preserve"> </w:t>
                            </w:r>
                            <w:r>
                              <w:t>*</w:t>
                            </w:r>
                            <w:r w:rsidRPr="006047D5">
                              <w:rPr>
                                <w:szCs w:val="24"/>
                              </w:rPr>
                              <w:t xml:space="preserve"> </w:t>
                            </w:r>
                            <w:r>
                              <w:rPr>
                                <w:szCs w:val="24"/>
                              </w:rPr>
                              <w:t xml:space="preserve">*  </w:t>
                            </w:r>
                          </w:p>
                          <w:p w14:paraId="6778D499" w14:textId="77777777" w:rsidR="003B14DC" w:rsidRPr="006047D5" w:rsidRDefault="003B14DC" w:rsidP="006047D5">
                            <w:pPr>
                              <w:spacing w:after="0"/>
                              <w:contextualSpacing/>
                              <w:rPr>
                                <w:szCs w:val="24"/>
                              </w:rPr>
                            </w:pPr>
                            <w:r w:rsidRPr="006047D5">
                              <w:rPr>
                                <w:szCs w:val="24"/>
                              </w:rPr>
                              <w:t xml:space="preserve">            </w:t>
                            </w:r>
                            <w:r>
                              <w:rPr>
                                <w:szCs w:val="24"/>
                              </w:rPr>
                              <w:t xml:space="preserve">    </w:t>
                            </w:r>
                          </w:p>
                          <w:p w14:paraId="2180EB6B" w14:textId="77777777" w:rsidR="003B14DC" w:rsidRDefault="003B14DC" w:rsidP="006047D5">
                            <w:pPr>
                              <w:spacing w:after="0" w:line="240" w:lineRule="auto"/>
                              <w:contextualSpacing/>
                            </w:pPr>
                            <w:r>
                              <w:t xml:space="preserve">                       </w:t>
                            </w:r>
                            <w:r w:rsidRPr="006047D5">
                              <w:rPr>
                                <w:sz w:val="12"/>
                                <w:szCs w:val="12"/>
                              </w:rPr>
                              <w:t xml:space="preserve"> </w:t>
                            </w:r>
                          </w:p>
                          <w:p w14:paraId="69D428AF" w14:textId="77777777" w:rsidR="003B14DC" w:rsidRDefault="003B14DC" w:rsidP="006047D5">
                            <w:pPr>
                              <w:spacing w:after="0" w:line="240" w:lineRule="auto"/>
                              <w:contextualSpacing/>
                            </w:pPr>
                            <w:r>
                              <w:t xml:space="preserve">                      </w:t>
                            </w:r>
                          </w:p>
                          <w:p w14:paraId="0B299FFD" w14:textId="77777777" w:rsidR="003B14DC" w:rsidRPr="001F0C89" w:rsidRDefault="003B14DC" w:rsidP="006047D5">
                            <w:pPr>
                              <w:rPr>
                                <w:sz w:val="16"/>
                                <w:szCs w:val="16"/>
                              </w:rPr>
                            </w:pPr>
                            <w:r>
                              <w:t xml:space="preserve"> </w:t>
                            </w:r>
                          </w:p>
                          <w:p w14:paraId="56EB5B4A" w14:textId="77777777" w:rsidR="003B14DC" w:rsidRDefault="003B14DC" w:rsidP="006047D5">
                            <w:r>
                              <w:t xml:space="preserve">                    </w:t>
                            </w:r>
                          </w:p>
                          <w:p w14:paraId="1E1A106F" w14:textId="77777777" w:rsidR="003B14DC" w:rsidRDefault="003B14DC" w:rsidP="006047D5"/>
                          <w:p w14:paraId="68F53109" w14:textId="77777777" w:rsidR="003B14DC" w:rsidRDefault="003B14DC" w:rsidP="006047D5">
                            <w:r>
                              <w:t xml:space="preserve">                   *</w:t>
                            </w:r>
                          </w:p>
                          <w:p w14:paraId="216727BF" w14:textId="77777777" w:rsidR="003B14DC" w:rsidRDefault="003B14DC" w:rsidP="006047D5">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A42D9" id="_x0000_s1439" type="#_x0000_t202" style="position:absolute;left:0;text-align:left;margin-left:320.55pt;margin-top:93.5pt;width:177.8pt;height:172.05pt;z-index:25191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" filled="f" stroked="f">
                <v:textbox>
                  <w:txbxContent>
                    <w:p w14:paraId="6CD82275" w14:textId="77777777" w:rsidR="003B14DC" w:rsidRDefault="003B14DC" w:rsidP="006047D5">
                      <w:pPr>
                        <w:spacing w:after="0" w:line="240" w:lineRule="auto"/>
                        <w:contextualSpacing/>
                      </w:pPr>
                      <w:r>
                        <w:t xml:space="preserve">                      </w:t>
                      </w:r>
                    </w:p>
                    <w:p w14:paraId="3AAEC2DD" w14:textId="77777777" w:rsidR="003B14DC" w:rsidRDefault="003B14DC" w:rsidP="006047D5">
                      <w:pPr>
                        <w:spacing w:after="0" w:line="240" w:lineRule="auto"/>
                        <w:contextualSpacing/>
                      </w:pPr>
                    </w:p>
                    <w:p w14:paraId="5D76628A" w14:textId="77777777" w:rsidR="003B14DC" w:rsidRDefault="003B14DC" w:rsidP="006047D5">
                      <w:pPr>
                        <w:spacing w:after="0" w:line="240" w:lineRule="auto"/>
                        <w:contextualSpacing/>
                      </w:pPr>
                    </w:p>
                    <w:p w14:paraId="21AF2233" w14:textId="77777777" w:rsidR="003B14DC" w:rsidRDefault="003B14DC" w:rsidP="006047D5">
                      <w:pPr>
                        <w:spacing w:after="0" w:line="240" w:lineRule="auto"/>
                        <w:contextualSpacing/>
                      </w:pPr>
                    </w:p>
                    <w:p w14:paraId="56BFBEBD" w14:textId="77777777" w:rsidR="003B14DC" w:rsidRDefault="003B14DC" w:rsidP="006047D5">
                      <w:pPr>
                        <w:spacing w:after="0" w:line="240" w:lineRule="auto"/>
                        <w:contextualSpacing/>
                      </w:pPr>
                    </w:p>
                    <w:p w14:paraId="15054C0D" w14:textId="77777777" w:rsidR="003B14DC" w:rsidRDefault="003B14DC" w:rsidP="006047D5">
                      <w:pPr>
                        <w:spacing w:after="0" w:line="240" w:lineRule="auto"/>
                        <w:contextualSpacing/>
                      </w:pPr>
                      <w:r>
                        <w:t xml:space="preserve">                           *</w:t>
                      </w:r>
                    </w:p>
                    <w:p w14:paraId="07435E13" w14:textId="77777777" w:rsidR="003B14DC" w:rsidRDefault="003B14DC" w:rsidP="006047D5">
                      <w:pPr>
                        <w:spacing w:after="0" w:line="240" w:lineRule="auto"/>
                        <w:contextualSpacing/>
                      </w:pPr>
                    </w:p>
                    <w:p w14:paraId="3E7CC017" w14:textId="77777777" w:rsidR="003B14DC" w:rsidRDefault="003B14DC" w:rsidP="006047D5">
                      <w:pPr>
                        <w:spacing w:after="0" w:line="240" w:lineRule="auto"/>
                        <w:contextualSpacing/>
                      </w:pPr>
                    </w:p>
                    <w:p w14:paraId="52E20D3E" w14:textId="77777777" w:rsidR="003B14DC" w:rsidRDefault="003B14DC" w:rsidP="006047D5">
                      <w:r>
                        <w:t xml:space="preserve">                   </w:t>
                      </w:r>
                      <w:r w:rsidRPr="00DC49E0">
                        <w:rPr>
                          <w:sz w:val="12"/>
                          <w:szCs w:val="12"/>
                        </w:rPr>
                        <w:t xml:space="preserve">  </w:t>
                      </w:r>
                      <w:r>
                        <w:t>*</w:t>
                      </w:r>
                    </w:p>
                    <w:p w14:paraId="4522EA06" w14:textId="77777777" w:rsidR="003B14DC" w:rsidRPr="006047D5" w:rsidRDefault="003B14DC" w:rsidP="006047D5">
                      <w:pPr>
                        <w:spacing w:after="0" w:line="240" w:lineRule="auto"/>
                        <w:contextualSpacing/>
                        <w:rPr>
                          <w:szCs w:val="24"/>
                        </w:rPr>
                      </w:pPr>
                      <w:r>
                        <w:t xml:space="preserve">         </w:t>
                      </w:r>
                      <w:r w:rsidRPr="006047D5">
                        <w:rPr>
                          <w:sz w:val="12"/>
                          <w:szCs w:val="12"/>
                        </w:rPr>
                        <w:t xml:space="preserve"> </w:t>
                      </w:r>
                      <w:r>
                        <w:t xml:space="preserve">    </w:t>
                      </w:r>
                      <w:r w:rsidRPr="006047D5">
                        <w:rPr>
                          <w:sz w:val="12"/>
                          <w:szCs w:val="12"/>
                        </w:rPr>
                        <w:t xml:space="preserve"> </w:t>
                      </w:r>
                      <w:r>
                        <w:t>*</w:t>
                      </w:r>
                      <w:r w:rsidRPr="006047D5">
                        <w:rPr>
                          <w:szCs w:val="24"/>
                        </w:rPr>
                        <w:t xml:space="preserve"> </w:t>
                      </w:r>
                      <w:r>
                        <w:rPr>
                          <w:szCs w:val="24"/>
                        </w:rPr>
                        <w:t xml:space="preserve">*  </w:t>
                      </w:r>
                    </w:p>
                    <w:p w14:paraId="6778D499" w14:textId="77777777" w:rsidR="003B14DC" w:rsidRPr="006047D5" w:rsidRDefault="003B14DC" w:rsidP="006047D5">
                      <w:pPr>
                        <w:spacing w:after="0"/>
                        <w:contextualSpacing/>
                        <w:rPr>
                          <w:szCs w:val="24"/>
                        </w:rPr>
                      </w:pPr>
                      <w:r w:rsidRPr="006047D5">
                        <w:rPr>
                          <w:szCs w:val="24"/>
                        </w:rPr>
                        <w:t xml:space="preserve">            </w:t>
                      </w:r>
                      <w:r>
                        <w:rPr>
                          <w:szCs w:val="24"/>
                        </w:rPr>
                        <w:t xml:space="preserve">    </w:t>
                      </w:r>
                    </w:p>
                    <w:p w14:paraId="2180EB6B" w14:textId="77777777" w:rsidR="003B14DC" w:rsidRDefault="003B14DC" w:rsidP="006047D5">
                      <w:pPr>
                        <w:spacing w:after="0" w:line="240" w:lineRule="auto"/>
                        <w:contextualSpacing/>
                      </w:pPr>
                      <w:r>
                        <w:t xml:space="preserve">                       </w:t>
                      </w:r>
                      <w:r w:rsidRPr="006047D5">
                        <w:rPr>
                          <w:sz w:val="12"/>
                          <w:szCs w:val="12"/>
                        </w:rPr>
                        <w:t xml:space="preserve"> </w:t>
                      </w:r>
                    </w:p>
                    <w:p w14:paraId="69D428AF" w14:textId="77777777" w:rsidR="003B14DC" w:rsidRDefault="003B14DC" w:rsidP="006047D5">
                      <w:pPr>
                        <w:spacing w:after="0" w:line="240" w:lineRule="auto"/>
                        <w:contextualSpacing/>
                      </w:pPr>
                      <w:r>
                        <w:t xml:space="preserve">                      </w:t>
                      </w:r>
                    </w:p>
                    <w:p w14:paraId="0B299FFD" w14:textId="77777777" w:rsidR="003B14DC" w:rsidRPr="001F0C89" w:rsidRDefault="003B14DC" w:rsidP="006047D5">
                      <w:pPr>
                        <w:rPr>
                          <w:sz w:val="16"/>
                          <w:szCs w:val="16"/>
                        </w:rPr>
                      </w:pPr>
                      <w:r>
                        <w:t xml:space="preserve"> </w:t>
                      </w:r>
                    </w:p>
                    <w:p w14:paraId="56EB5B4A" w14:textId="77777777" w:rsidR="003B14DC" w:rsidRDefault="003B14DC" w:rsidP="006047D5">
                      <w:r>
                        <w:t xml:space="preserve">                    </w:t>
                      </w:r>
                    </w:p>
                    <w:p w14:paraId="1E1A106F" w14:textId="77777777" w:rsidR="003B14DC" w:rsidRDefault="003B14DC" w:rsidP="006047D5"/>
                    <w:p w14:paraId="68F53109" w14:textId="77777777" w:rsidR="003B14DC" w:rsidRDefault="003B14DC" w:rsidP="006047D5">
                      <w:r>
                        <w:t xml:space="preserve">                   *</w:t>
                      </w:r>
                    </w:p>
                    <w:p w14:paraId="216727BF" w14:textId="77777777" w:rsidR="003B14DC" w:rsidRDefault="003B14DC" w:rsidP="006047D5">
                      <w:r>
                        <w:t xml:space="preserve">                      *</w:t>
                      </w:r>
                    </w:p>
                  </w:txbxContent>
                </v:textbox>
              </v:shape>
            </w:pict>
          </mc:Fallback>
        </mc:AlternateContent>
      </w:r>
      <w:r w:rsidR="006047D5" w:rsidRPr="00416487">
        <w:rPr>
          <w:b/>
          <w:noProof/>
          <w:lang w:eastAsia="en-GB"/>
        </w:rPr>
        <mc:AlternateContent>
          <mc:Choice Requires="wps">
            <w:drawing>
              <wp:anchor distT="0" distB="0" distL="114300" distR="114300" simplePos="0" relativeHeight="251908608" behindDoc="0" locked="0" layoutInCell="1" allowOverlap="1" wp14:anchorId="3AF7F6C3" wp14:editId="39D135FC">
                <wp:simplePos x="0" y="0"/>
                <wp:positionH relativeFrom="column">
                  <wp:posOffset>3315599</wp:posOffset>
                </wp:positionH>
                <wp:positionV relativeFrom="paragraph">
                  <wp:posOffset>2390140</wp:posOffset>
                </wp:positionV>
                <wp:extent cx="2258060" cy="2185035"/>
                <wp:effectExtent l="0" t="0" r="0" b="5715"/>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185035"/>
                        </a:xfrm>
                        <a:prstGeom prst="rect">
                          <a:avLst/>
                        </a:prstGeom>
                        <a:noFill/>
                        <a:ln w="9525">
                          <a:noFill/>
                          <a:miter lim="800000"/>
                          <a:headEnd/>
                          <a:tailEnd/>
                        </a:ln>
                      </wps:spPr>
                      <wps:txbx>
                        <w:txbxContent>
                          <w:p w14:paraId="1B2D1F06" w14:textId="77777777" w:rsidR="003B14DC" w:rsidRDefault="003B14DC" w:rsidP="006047D5">
                            <w:pPr>
                              <w:spacing w:after="0" w:line="240" w:lineRule="auto"/>
                              <w:contextualSpacing/>
                            </w:pPr>
                            <w:r>
                              <w:t xml:space="preserve">                      *</w:t>
                            </w:r>
                          </w:p>
                          <w:p w14:paraId="2D0BD769" w14:textId="77777777" w:rsidR="003B14DC" w:rsidRDefault="003B14DC" w:rsidP="006047D5">
                            <w:r>
                              <w:t xml:space="preserve">                   *</w:t>
                            </w:r>
                          </w:p>
                          <w:p w14:paraId="3A53B3C2" w14:textId="77777777" w:rsidR="003B14DC" w:rsidRPr="006047D5" w:rsidRDefault="003B14DC" w:rsidP="006047D5">
                            <w:pPr>
                              <w:spacing w:after="0" w:line="240" w:lineRule="auto"/>
                              <w:contextualSpacing/>
                              <w:rPr>
                                <w:szCs w:val="24"/>
                              </w:rPr>
                            </w:pPr>
                            <w:r>
                              <w:t xml:space="preserve">         </w:t>
                            </w:r>
                            <w:r w:rsidRPr="006047D5">
                              <w:rPr>
                                <w:sz w:val="12"/>
                                <w:szCs w:val="12"/>
                              </w:rPr>
                              <w:t xml:space="preserve"> </w:t>
                            </w:r>
                            <w:r>
                              <w:t>*</w:t>
                            </w:r>
                            <w:r w:rsidRPr="006047D5">
                              <w:rPr>
                                <w:sz w:val="12"/>
                                <w:szCs w:val="12"/>
                              </w:rPr>
                              <w:t xml:space="preserve">  </w:t>
                            </w:r>
                            <w:r>
                              <w:t>*</w:t>
                            </w:r>
                            <w:r w:rsidRPr="006047D5">
                              <w:rPr>
                                <w:szCs w:val="24"/>
                              </w:rPr>
                              <w:t xml:space="preserve"> </w:t>
                            </w:r>
                            <w:r>
                              <w:rPr>
                                <w:szCs w:val="24"/>
                              </w:rPr>
                              <w:t xml:space="preserve">*  </w:t>
                            </w:r>
                          </w:p>
                          <w:p w14:paraId="3823E06F" w14:textId="77777777" w:rsidR="003B14DC" w:rsidRPr="006047D5" w:rsidRDefault="003B14DC" w:rsidP="006047D5">
                            <w:pPr>
                              <w:spacing w:after="0"/>
                              <w:contextualSpacing/>
                              <w:rPr>
                                <w:szCs w:val="24"/>
                              </w:rPr>
                            </w:pPr>
                            <w:r w:rsidRPr="006047D5">
                              <w:rPr>
                                <w:szCs w:val="24"/>
                              </w:rPr>
                              <w:t xml:space="preserve">            </w:t>
                            </w:r>
                            <w:r>
                              <w:rPr>
                                <w:szCs w:val="24"/>
                              </w:rPr>
                              <w:t xml:space="preserve">    </w:t>
                            </w:r>
                          </w:p>
                          <w:p w14:paraId="5365DCB0" w14:textId="77777777" w:rsidR="003B14DC" w:rsidRDefault="003B14DC" w:rsidP="006047D5">
                            <w:pPr>
                              <w:spacing w:after="0" w:line="240" w:lineRule="auto"/>
                              <w:contextualSpacing/>
                            </w:pPr>
                            <w:r>
                              <w:t xml:space="preserve">                       </w:t>
                            </w:r>
                            <w:r w:rsidRPr="006047D5">
                              <w:rPr>
                                <w:sz w:val="12"/>
                                <w:szCs w:val="12"/>
                              </w:rPr>
                              <w:t xml:space="preserve"> </w:t>
                            </w:r>
                          </w:p>
                          <w:p w14:paraId="05D02807" w14:textId="77777777" w:rsidR="003B14DC" w:rsidRDefault="003B14DC" w:rsidP="006047D5">
                            <w:pPr>
                              <w:spacing w:after="0" w:line="240" w:lineRule="auto"/>
                              <w:contextualSpacing/>
                            </w:pPr>
                            <w:r>
                              <w:t xml:space="preserve">                      </w:t>
                            </w:r>
                          </w:p>
                          <w:p w14:paraId="1D9C5116" w14:textId="77777777" w:rsidR="003B14DC" w:rsidRPr="001F0C89" w:rsidRDefault="003B14DC" w:rsidP="006047D5">
                            <w:pPr>
                              <w:rPr>
                                <w:sz w:val="16"/>
                                <w:szCs w:val="16"/>
                              </w:rPr>
                            </w:pPr>
                            <w:r>
                              <w:t xml:space="preserve"> </w:t>
                            </w:r>
                          </w:p>
                          <w:p w14:paraId="10DF89D8" w14:textId="77777777" w:rsidR="003B14DC" w:rsidRDefault="003B14DC" w:rsidP="006047D5">
                            <w:r>
                              <w:t xml:space="preserve">                    </w:t>
                            </w:r>
                          </w:p>
                          <w:p w14:paraId="6AB7D691" w14:textId="77777777" w:rsidR="003B14DC" w:rsidRDefault="003B14DC" w:rsidP="006047D5"/>
                          <w:p w14:paraId="29AF743C" w14:textId="77777777" w:rsidR="003B14DC" w:rsidRDefault="003B14DC" w:rsidP="006047D5">
                            <w:r>
                              <w:t xml:space="preserve">                   *</w:t>
                            </w:r>
                          </w:p>
                          <w:p w14:paraId="4B0AE96E" w14:textId="77777777" w:rsidR="003B14DC" w:rsidRDefault="003B14DC" w:rsidP="006047D5">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F7F6C3" id="_x0000_s1440" type="#_x0000_t202" style="position:absolute;left:0;text-align:left;margin-left:261.05pt;margin-top:188.2pt;width:177.8pt;height:172.05pt;z-index:25190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" filled="f" stroked="f">
                <v:textbox>
                  <w:txbxContent>
                    <w:p w14:paraId="1B2D1F06" w14:textId="77777777" w:rsidR="003B14DC" w:rsidRDefault="003B14DC" w:rsidP="006047D5">
                      <w:pPr>
                        <w:spacing w:after="0" w:line="240" w:lineRule="auto"/>
                        <w:contextualSpacing/>
                      </w:pPr>
                      <w:r>
                        <w:t xml:space="preserve">                      *</w:t>
                      </w:r>
                    </w:p>
                    <w:p w14:paraId="2D0BD769" w14:textId="77777777" w:rsidR="003B14DC" w:rsidRDefault="003B14DC" w:rsidP="006047D5">
                      <w:r>
                        <w:t xml:space="preserve">                   *</w:t>
                      </w:r>
                    </w:p>
                    <w:p w14:paraId="3A53B3C2" w14:textId="77777777" w:rsidR="003B14DC" w:rsidRPr="006047D5" w:rsidRDefault="003B14DC" w:rsidP="006047D5">
                      <w:pPr>
                        <w:spacing w:after="0" w:line="240" w:lineRule="auto"/>
                        <w:contextualSpacing/>
                        <w:rPr>
                          <w:szCs w:val="24"/>
                        </w:rPr>
                      </w:pPr>
                      <w:r>
                        <w:t xml:space="preserve">         </w:t>
                      </w:r>
                      <w:r w:rsidRPr="006047D5">
                        <w:rPr>
                          <w:sz w:val="12"/>
                          <w:szCs w:val="12"/>
                        </w:rPr>
                        <w:t xml:space="preserve"> </w:t>
                      </w:r>
                      <w:r>
                        <w:t>*</w:t>
                      </w:r>
                      <w:r w:rsidRPr="006047D5">
                        <w:rPr>
                          <w:sz w:val="12"/>
                          <w:szCs w:val="12"/>
                        </w:rPr>
                        <w:t xml:space="preserve">  </w:t>
                      </w:r>
                      <w:r>
                        <w:t>*</w:t>
                      </w:r>
                      <w:r w:rsidRPr="006047D5">
                        <w:rPr>
                          <w:szCs w:val="24"/>
                        </w:rPr>
                        <w:t xml:space="preserve"> </w:t>
                      </w:r>
                      <w:r>
                        <w:rPr>
                          <w:szCs w:val="24"/>
                        </w:rPr>
                        <w:t xml:space="preserve">*  </w:t>
                      </w:r>
                    </w:p>
                    <w:p w14:paraId="3823E06F" w14:textId="77777777" w:rsidR="003B14DC" w:rsidRPr="006047D5" w:rsidRDefault="003B14DC" w:rsidP="006047D5">
                      <w:pPr>
                        <w:spacing w:after="0"/>
                        <w:contextualSpacing/>
                        <w:rPr>
                          <w:szCs w:val="24"/>
                        </w:rPr>
                      </w:pPr>
                      <w:r w:rsidRPr="006047D5">
                        <w:rPr>
                          <w:szCs w:val="24"/>
                        </w:rPr>
                        <w:t xml:space="preserve">            </w:t>
                      </w:r>
                      <w:r>
                        <w:rPr>
                          <w:szCs w:val="24"/>
                        </w:rPr>
                        <w:t xml:space="preserve">    </w:t>
                      </w:r>
                    </w:p>
                    <w:p w14:paraId="5365DCB0" w14:textId="77777777" w:rsidR="003B14DC" w:rsidRDefault="003B14DC" w:rsidP="006047D5">
                      <w:pPr>
                        <w:spacing w:after="0" w:line="240" w:lineRule="auto"/>
                        <w:contextualSpacing/>
                      </w:pPr>
                      <w:r>
                        <w:t xml:space="preserve">                       </w:t>
                      </w:r>
                      <w:r w:rsidRPr="006047D5">
                        <w:rPr>
                          <w:sz w:val="12"/>
                          <w:szCs w:val="12"/>
                        </w:rPr>
                        <w:t xml:space="preserve"> </w:t>
                      </w:r>
                    </w:p>
                    <w:p w14:paraId="05D02807" w14:textId="77777777" w:rsidR="003B14DC" w:rsidRDefault="003B14DC" w:rsidP="006047D5">
                      <w:pPr>
                        <w:spacing w:after="0" w:line="240" w:lineRule="auto"/>
                        <w:contextualSpacing/>
                      </w:pPr>
                      <w:r>
                        <w:t xml:space="preserve">                      </w:t>
                      </w:r>
                    </w:p>
                    <w:p w14:paraId="1D9C5116" w14:textId="77777777" w:rsidR="003B14DC" w:rsidRPr="001F0C89" w:rsidRDefault="003B14DC" w:rsidP="006047D5">
                      <w:pPr>
                        <w:rPr>
                          <w:sz w:val="16"/>
                          <w:szCs w:val="16"/>
                        </w:rPr>
                      </w:pPr>
                      <w:r>
                        <w:t xml:space="preserve"> </w:t>
                      </w:r>
                    </w:p>
                    <w:p w14:paraId="10DF89D8" w14:textId="77777777" w:rsidR="003B14DC" w:rsidRDefault="003B14DC" w:rsidP="006047D5">
                      <w:r>
                        <w:t xml:space="preserve">                    </w:t>
                      </w:r>
                    </w:p>
                    <w:p w14:paraId="6AB7D691" w14:textId="77777777" w:rsidR="003B14DC" w:rsidRDefault="003B14DC" w:rsidP="006047D5"/>
                    <w:p w14:paraId="29AF743C" w14:textId="77777777" w:rsidR="003B14DC" w:rsidRDefault="003B14DC" w:rsidP="006047D5">
                      <w:r>
                        <w:t xml:space="preserve">                   *</w:t>
                      </w:r>
                    </w:p>
                    <w:p w14:paraId="4B0AE96E" w14:textId="77777777" w:rsidR="003B14DC" w:rsidRDefault="003B14DC" w:rsidP="006047D5">
                      <w:r>
                        <w:t xml:space="preserve">                      *</w:t>
                      </w:r>
                    </w:p>
                  </w:txbxContent>
                </v:textbox>
              </v:shape>
            </w:pict>
          </mc:Fallback>
        </mc:AlternateContent>
      </w:r>
      <w:r w:rsidR="006047D5" w:rsidRPr="00416487">
        <w:rPr>
          <w:b/>
          <w:noProof/>
          <w:lang w:eastAsia="en-GB"/>
        </w:rPr>
        <mc:AlternateContent>
          <mc:Choice Requires="wps">
            <w:drawing>
              <wp:anchor distT="0" distB="0" distL="114300" distR="114300" simplePos="0" relativeHeight="251906560" behindDoc="0" locked="0" layoutInCell="1" allowOverlap="1" wp14:anchorId="1E66E086" wp14:editId="2A10E162">
                <wp:simplePos x="0" y="0"/>
                <wp:positionH relativeFrom="column">
                  <wp:posOffset>2281555</wp:posOffset>
                </wp:positionH>
                <wp:positionV relativeFrom="paragraph">
                  <wp:posOffset>1366951</wp:posOffset>
                </wp:positionV>
                <wp:extent cx="2258060" cy="2185358"/>
                <wp:effectExtent l="0" t="0" r="0" b="5715"/>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185358"/>
                        </a:xfrm>
                        <a:prstGeom prst="rect">
                          <a:avLst/>
                        </a:prstGeom>
                        <a:noFill/>
                        <a:ln w="9525">
                          <a:noFill/>
                          <a:miter lim="800000"/>
                          <a:headEnd/>
                          <a:tailEnd/>
                        </a:ln>
                      </wps:spPr>
                      <wps:txbx>
                        <w:txbxContent>
                          <w:p w14:paraId="1E01F36D" w14:textId="77777777" w:rsidR="003B14DC" w:rsidRDefault="003B14DC" w:rsidP="006047D5">
                            <w:r>
                              <w:t xml:space="preserve">             </w:t>
                            </w:r>
                          </w:p>
                          <w:p w14:paraId="4BE45CA9" w14:textId="77777777" w:rsidR="003B14DC" w:rsidRDefault="003B14DC" w:rsidP="006047D5"/>
                          <w:p w14:paraId="12C3A4DA" w14:textId="77777777" w:rsidR="003B14DC" w:rsidRPr="006047D5" w:rsidRDefault="003B14DC" w:rsidP="006047D5">
                            <w:pPr>
                              <w:spacing w:after="0" w:line="240" w:lineRule="auto"/>
                              <w:contextualSpacing/>
                              <w:rPr>
                                <w:szCs w:val="24"/>
                              </w:rPr>
                            </w:pPr>
                            <w:r>
                              <w:t xml:space="preserve">         </w:t>
                            </w:r>
                            <w:r w:rsidRPr="006047D5">
                              <w:rPr>
                                <w:sz w:val="12"/>
                                <w:szCs w:val="12"/>
                              </w:rPr>
                              <w:t xml:space="preserve"> </w:t>
                            </w:r>
                            <w:r>
                              <w:t>*</w:t>
                            </w:r>
                            <w:r w:rsidRPr="006047D5">
                              <w:rPr>
                                <w:sz w:val="12"/>
                                <w:szCs w:val="12"/>
                              </w:rPr>
                              <w:t xml:space="preserve">  </w:t>
                            </w:r>
                            <w:r>
                              <w:t>*</w:t>
                            </w:r>
                            <w:r w:rsidRPr="006047D5">
                              <w:rPr>
                                <w:szCs w:val="24"/>
                              </w:rPr>
                              <w:t xml:space="preserve"> </w:t>
                            </w:r>
                            <w:r>
                              <w:rPr>
                                <w:szCs w:val="24"/>
                              </w:rPr>
                              <w:t xml:space="preserve">*  </w:t>
                            </w:r>
                            <w:r w:rsidRPr="006047D5">
                              <w:rPr>
                                <w:szCs w:val="24"/>
                              </w:rPr>
                              <w:t>*</w:t>
                            </w:r>
                          </w:p>
                          <w:p w14:paraId="7697F06C" w14:textId="77777777" w:rsidR="003B14DC" w:rsidRPr="006047D5" w:rsidRDefault="003B14DC" w:rsidP="006047D5">
                            <w:pPr>
                              <w:spacing w:after="0"/>
                              <w:contextualSpacing/>
                              <w:rPr>
                                <w:szCs w:val="24"/>
                              </w:rPr>
                            </w:pPr>
                            <w:r w:rsidRPr="006047D5">
                              <w:rPr>
                                <w:szCs w:val="24"/>
                              </w:rPr>
                              <w:t xml:space="preserve">            </w:t>
                            </w:r>
                            <w:r>
                              <w:rPr>
                                <w:szCs w:val="24"/>
                              </w:rPr>
                              <w:t xml:space="preserve">    </w:t>
                            </w:r>
                          </w:p>
                          <w:p w14:paraId="3DEF4609" w14:textId="77777777" w:rsidR="003B14DC" w:rsidRDefault="003B14DC" w:rsidP="006047D5">
                            <w:pPr>
                              <w:spacing w:after="0" w:line="240" w:lineRule="auto"/>
                              <w:contextualSpacing/>
                            </w:pPr>
                            <w:r>
                              <w:t xml:space="preserve">                       *</w:t>
                            </w:r>
                            <w:r w:rsidRPr="006047D5">
                              <w:rPr>
                                <w:sz w:val="12"/>
                                <w:szCs w:val="12"/>
                              </w:rPr>
                              <w:t xml:space="preserve"> </w:t>
                            </w:r>
                            <w:r>
                              <w:t>*</w:t>
                            </w:r>
                          </w:p>
                          <w:p w14:paraId="1F5EA934" w14:textId="77777777" w:rsidR="003B14DC" w:rsidRDefault="003B14DC" w:rsidP="006047D5">
                            <w:pPr>
                              <w:spacing w:after="0" w:line="240" w:lineRule="auto"/>
                              <w:contextualSpacing/>
                            </w:pPr>
                            <w:r>
                              <w:t xml:space="preserve">                      </w:t>
                            </w:r>
                          </w:p>
                          <w:p w14:paraId="0D8DF2E1" w14:textId="77777777" w:rsidR="003B14DC" w:rsidRPr="001F0C89" w:rsidRDefault="003B14DC" w:rsidP="006047D5">
                            <w:pPr>
                              <w:rPr>
                                <w:sz w:val="16"/>
                                <w:szCs w:val="16"/>
                              </w:rPr>
                            </w:pPr>
                            <w:r>
                              <w:t xml:space="preserve"> </w:t>
                            </w:r>
                          </w:p>
                          <w:p w14:paraId="19AB640D" w14:textId="77777777" w:rsidR="003B14DC" w:rsidRDefault="003B14DC" w:rsidP="006047D5">
                            <w:r>
                              <w:t xml:space="preserve">      *                </w:t>
                            </w:r>
                          </w:p>
                          <w:p w14:paraId="5F2A170B" w14:textId="77777777" w:rsidR="003B14DC" w:rsidRDefault="003B14DC" w:rsidP="006047D5"/>
                          <w:p w14:paraId="6CC2F668" w14:textId="77777777" w:rsidR="003B14DC" w:rsidRDefault="003B14DC" w:rsidP="006047D5">
                            <w:r>
                              <w:t xml:space="preserve">                   *</w:t>
                            </w:r>
                          </w:p>
                          <w:p w14:paraId="0E73E5D3" w14:textId="77777777" w:rsidR="003B14DC" w:rsidRDefault="003B14DC" w:rsidP="006047D5">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66E086" id="_x0000_s1441" type="#_x0000_t202" style="position:absolute;left:0;text-align:left;margin-left:179.65pt;margin-top:107.65pt;width:177.8pt;height:172.1pt;z-index:25190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" filled="f" stroked="f">
                <v:textbox>
                  <w:txbxContent>
                    <w:p w14:paraId="1E01F36D" w14:textId="77777777" w:rsidR="003B14DC" w:rsidRDefault="003B14DC" w:rsidP="006047D5">
                      <w:r>
                        <w:t xml:space="preserve">             </w:t>
                      </w:r>
                    </w:p>
                    <w:p w14:paraId="4BE45CA9" w14:textId="77777777" w:rsidR="003B14DC" w:rsidRDefault="003B14DC" w:rsidP="006047D5"/>
                    <w:p w14:paraId="12C3A4DA" w14:textId="77777777" w:rsidR="003B14DC" w:rsidRPr="006047D5" w:rsidRDefault="003B14DC" w:rsidP="006047D5">
                      <w:pPr>
                        <w:spacing w:after="0" w:line="240" w:lineRule="auto"/>
                        <w:contextualSpacing/>
                        <w:rPr>
                          <w:szCs w:val="24"/>
                        </w:rPr>
                      </w:pPr>
                      <w:r>
                        <w:t xml:space="preserve">         </w:t>
                      </w:r>
                      <w:r w:rsidRPr="006047D5">
                        <w:rPr>
                          <w:sz w:val="12"/>
                          <w:szCs w:val="12"/>
                        </w:rPr>
                        <w:t xml:space="preserve"> </w:t>
                      </w:r>
                      <w:r>
                        <w:t>*</w:t>
                      </w:r>
                      <w:r w:rsidRPr="006047D5">
                        <w:rPr>
                          <w:sz w:val="12"/>
                          <w:szCs w:val="12"/>
                        </w:rPr>
                        <w:t xml:space="preserve">  </w:t>
                      </w:r>
                      <w:r>
                        <w:t>*</w:t>
                      </w:r>
                      <w:r w:rsidRPr="006047D5">
                        <w:rPr>
                          <w:szCs w:val="24"/>
                        </w:rPr>
                        <w:t xml:space="preserve"> </w:t>
                      </w:r>
                      <w:r>
                        <w:rPr>
                          <w:szCs w:val="24"/>
                        </w:rPr>
                        <w:t xml:space="preserve">*  </w:t>
                      </w:r>
                      <w:r w:rsidRPr="006047D5">
                        <w:rPr>
                          <w:szCs w:val="24"/>
                        </w:rPr>
                        <w:t>*</w:t>
                      </w:r>
                    </w:p>
                    <w:p w14:paraId="7697F06C" w14:textId="77777777" w:rsidR="003B14DC" w:rsidRPr="006047D5" w:rsidRDefault="003B14DC" w:rsidP="006047D5">
                      <w:pPr>
                        <w:spacing w:after="0"/>
                        <w:contextualSpacing/>
                        <w:rPr>
                          <w:szCs w:val="24"/>
                        </w:rPr>
                      </w:pPr>
                      <w:r w:rsidRPr="006047D5">
                        <w:rPr>
                          <w:szCs w:val="24"/>
                        </w:rPr>
                        <w:t xml:space="preserve">            </w:t>
                      </w:r>
                      <w:r>
                        <w:rPr>
                          <w:szCs w:val="24"/>
                        </w:rPr>
                        <w:t xml:space="preserve">    </w:t>
                      </w:r>
                    </w:p>
                    <w:p w14:paraId="3DEF4609" w14:textId="77777777" w:rsidR="003B14DC" w:rsidRDefault="003B14DC" w:rsidP="006047D5">
                      <w:pPr>
                        <w:spacing w:after="0" w:line="240" w:lineRule="auto"/>
                        <w:contextualSpacing/>
                      </w:pPr>
                      <w:r>
                        <w:t xml:space="preserve">                       *</w:t>
                      </w:r>
                      <w:r w:rsidRPr="006047D5">
                        <w:rPr>
                          <w:sz w:val="12"/>
                          <w:szCs w:val="12"/>
                        </w:rPr>
                        <w:t xml:space="preserve"> </w:t>
                      </w:r>
                      <w:r>
                        <w:t>*</w:t>
                      </w:r>
                    </w:p>
                    <w:p w14:paraId="1F5EA934" w14:textId="77777777" w:rsidR="003B14DC" w:rsidRDefault="003B14DC" w:rsidP="006047D5">
                      <w:pPr>
                        <w:spacing w:after="0" w:line="240" w:lineRule="auto"/>
                        <w:contextualSpacing/>
                      </w:pPr>
                      <w:r>
                        <w:t xml:space="preserve">                      </w:t>
                      </w:r>
                    </w:p>
                    <w:p w14:paraId="0D8DF2E1" w14:textId="77777777" w:rsidR="003B14DC" w:rsidRPr="001F0C89" w:rsidRDefault="003B14DC" w:rsidP="006047D5">
                      <w:pPr>
                        <w:rPr>
                          <w:sz w:val="16"/>
                          <w:szCs w:val="16"/>
                        </w:rPr>
                      </w:pPr>
                      <w:r>
                        <w:t xml:space="preserve"> </w:t>
                      </w:r>
                    </w:p>
                    <w:p w14:paraId="19AB640D" w14:textId="77777777" w:rsidR="003B14DC" w:rsidRDefault="003B14DC" w:rsidP="006047D5">
                      <w:r>
                        <w:t xml:space="preserve">      *                </w:t>
                      </w:r>
                    </w:p>
                    <w:p w14:paraId="5F2A170B" w14:textId="77777777" w:rsidR="003B14DC" w:rsidRDefault="003B14DC" w:rsidP="006047D5"/>
                    <w:p w14:paraId="6CC2F668" w14:textId="77777777" w:rsidR="003B14DC" w:rsidRDefault="003B14DC" w:rsidP="006047D5">
                      <w:r>
                        <w:t xml:space="preserve">                   *</w:t>
                      </w:r>
                    </w:p>
                    <w:p w14:paraId="0E73E5D3" w14:textId="77777777" w:rsidR="003B14DC" w:rsidRDefault="003B14DC" w:rsidP="006047D5">
                      <w:r>
                        <w:t xml:space="preserve">                      *</w:t>
                      </w:r>
                    </w:p>
                  </w:txbxContent>
                </v:textbox>
              </v:shape>
            </w:pict>
          </mc:Fallback>
        </mc:AlternateContent>
      </w:r>
      <w:r w:rsidR="006047D5" w:rsidRPr="00416487">
        <w:rPr>
          <w:b/>
          <w:noProof/>
          <w:lang w:eastAsia="en-GB"/>
        </w:rPr>
        <mc:AlternateContent>
          <mc:Choice Requires="wps">
            <w:drawing>
              <wp:anchor distT="0" distB="0" distL="114300" distR="114300" simplePos="0" relativeHeight="251904512" behindDoc="0" locked="0" layoutInCell="1" allowOverlap="1" wp14:anchorId="49972CC0" wp14:editId="64A34876">
                <wp:simplePos x="0" y="0"/>
                <wp:positionH relativeFrom="column">
                  <wp:posOffset>1591789</wp:posOffset>
                </wp:positionH>
                <wp:positionV relativeFrom="paragraph">
                  <wp:posOffset>315080</wp:posOffset>
                </wp:positionV>
                <wp:extent cx="2258170" cy="3962999"/>
                <wp:effectExtent l="0" t="0" r="0" b="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170" cy="3962999"/>
                        </a:xfrm>
                        <a:prstGeom prst="rect">
                          <a:avLst/>
                        </a:prstGeom>
                        <a:noFill/>
                        <a:ln w="9525">
                          <a:noFill/>
                          <a:miter lim="800000"/>
                          <a:headEnd/>
                          <a:tailEnd/>
                        </a:ln>
                      </wps:spPr>
                      <wps:txbx>
                        <w:txbxContent>
                          <w:p w14:paraId="550DBC23" w14:textId="77777777" w:rsidR="003B14DC" w:rsidRDefault="003B14DC" w:rsidP="006047D5">
                            <w:r>
                              <w:t xml:space="preserve">             *</w:t>
                            </w:r>
                          </w:p>
                          <w:p w14:paraId="0AF77CFC" w14:textId="77777777" w:rsidR="003B14DC" w:rsidRDefault="003B14DC" w:rsidP="006047D5"/>
                          <w:p w14:paraId="53828319" w14:textId="77777777" w:rsidR="003B14DC" w:rsidRDefault="003B14DC" w:rsidP="006047D5"/>
                          <w:p w14:paraId="50EC2EB9" w14:textId="77777777" w:rsidR="003B14DC" w:rsidRDefault="003B14DC" w:rsidP="006047D5">
                            <w:r>
                              <w:t xml:space="preserve">  </w:t>
                            </w:r>
                          </w:p>
                          <w:p w14:paraId="0FC9447B" w14:textId="77777777" w:rsidR="003B14DC" w:rsidRPr="006047D5" w:rsidRDefault="003B14DC" w:rsidP="006047D5">
                            <w:pPr>
                              <w:rPr>
                                <w:sz w:val="16"/>
                                <w:szCs w:val="16"/>
                              </w:rPr>
                            </w:pPr>
                          </w:p>
                          <w:p w14:paraId="3754CAEC" w14:textId="77777777" w:rsidR="003B14DC" w:rsidRDefault="003B14DC" w:rsidP="006047D5">
                            <w:pPr>
                              <w:spacing w:after="0" w:line="240" w:lineRule="auto"/>
                            </w:pPr>
                            <w:r>
                              <w:t xml:space="preserve">         </w:t>
                            </w:r>
                            <w:r w:rsidRPr="006047D5">
                              <w:rPr>
                                <w:sz w:val="12"/>
                                <w:szCs w:val="12"/>
                              </w:rPr>
                              <w:t xml:space="preserve"> </w:t>
                            </w:r>
                            <w:r>
                              <w:t>*     *</w:t>
                            </w:r>
                          </w:p>
                          <w:p w14:paraId="4AF987F7" w14:textId="77777777" w:rsidR="003B14DC" w:rsidRDefault="003B14DC" w:rsidP="006047D5">
                            <w:r>
                              <w:t xml:space="preserve">   * *        </w:t>
                            </w:r>
                            <w:r w:rsidRPr="001F0C89">
                              <w:rPr>
                                <w:sz w:val="12"/>
                                <w:szCs w:val="12"/>
                              </w:rPr>
                              <w:t xml:space="preserve"> </w:t>
                            </w:r>
                          </w:p>
                          <w:p w14:paraId="61E1EC77" w14:textId="77777777" w:rsidR="003B14DC" w:rsidRDefault="003B14DC" w:rsidP="006047D5">
                            <w:r>
                              <w:t xml:space="preserve">                </w:t>
                            </w:r>
                          </w:p>
                          <w:p w14:paraId="333973FD" w14:textId="77777777" w:rsidR="003B14DC" w:rsidRPr="001F0C89" w:rsidRDefault="003B14DC" w:rsidP="006047D5">
                            <w:pPr>
                              <w:rPr>
                                <w:sz w:val="16"/>
                                <w:szCs w:val="16"/>
                              </w:rPr>
                            </w:pPr>
                            <w:r>
                              <w:t xml:space="preserve"> </w:t>
                            </w:r>
                          </w:p>
                          <w:p w14:paraId="3E2373D2" w14:textId="77777777" w:rsidR="003B14DC" w:rsidRDefault="003B14DC" w:rsidP="006047D5">
                            <w:r>
                              <w:t xml:space="preserve">   </w:t>
                            </w:r>
                          </w:p>
                          <w:p w14:paraId="711F20FE" w14:textId="77777777" w:rsidR="003B14DC" w:rsidRDefault="003B14DC" w:rsidP="006047D5">
                            <w:r>
                              <w:t xml:space="preserve">*                </w:t>
                            </w:r>
                          </w:p>
                          <w:p w14:paraId="5241AB15" w14:textId="77777777" w:rsidR="003B14DC" w:rsidRDefault="003B14DC" w:rsidP="006047D5">
                            <w:r>
                              <w:t xml:space="preserve"> </w:t>
                            </w:r>
                          </w:p>
                          <w:p w14:paraId="3C4D1361" w14:textId="77777777" w:rsidR="003B14DC" w:rsidRDefault="003B14DC" w:rsidP="006047D5">
                            <w:r>
                              <w:t xml:space="preserve">                   </w:t>
                            </w:r>
                          </w:p>
                          <w:p w14:paraId="73ED4667" w14:textId="77777777" w:rsidR="003B14DC" w:rsidRDefault="003B14DC" w:rsidP="006047D5">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972CC0" id="_x0000_s1442" type="#_x0000_t202" style="position:absolute;left:0;text-align:left;margin-left:125.35pt;margin-top:24.8pt;width:177.8pt;height:312.05pt;z-index:25190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" filled="f" stroked="f">
                <v:textbox>
                  <w:txbxContent>
                    <w:p w14:paraId="550DBC23" w14:textId="77777777" w:rsidR="003B14DC" w:rsidRDefault="003B14DC" w:rsidP="006047D5">
                      <w:r>
                        <w:t xml:space="preserve">             *</w:t>
                      </w:r>
                    </w:p>
                    <w:p w14:paraId="0AF77CFC" w14:textId="77777777" w:rsidR="003B14DC" w:rsidRDefault="003B14DC" w:rsidP="006047D5"/>
                    <w:p w14:paraId="53828319" w14:textId="77777777" w:rsidR="003B14DC" w:rsidRDefault="003B14DC" w:rsidP="006047D5"/>
                    <w:p w14:paraId="50EC2EB9" w14:textId="77777777" w:rsidR="003B14DC" w:rsidRDefault="003B14DC" w:rsidP="006047D5">
                      <w:r>
                        <w:t xml:space="preserve">  </w:t>
                      </w:r>
                    </w:p>
                    <w:p w14:paraId="0FC9447B" w14:textId="77777777" w:rsidR="003B14DC" w:rsidRPr="006047D5" w:rsidRDefault="003B14DC" w:rsidP="006047D5">
                      <w:pPr>
                        <w:rPr>
                          <w:sz w:val="16"/>
                          <w:szCs w:val="16"/>
                        </w:rPr>
                      </w:pPr>
                    </w:p>
                    <w:p w14:paraId="3754CAEC" w14:textId="77777777" w:rsidR="003B14DC" w:rsidRDefault="003B14DC" w:rsidP="006047D5">
                      <w:pPr>
                        <w:spacing w:after="0" w:line="240" w:lineRule="auto"/>
                      </w:pPr>
                      <w:r>
                        <w:t xml:space="preserve">         </w:t>
                      </w:r>
                      <w:r w:rsidRPr="006047D5">
                        <w:rPr>
                          <w:sz w:val="12"/>
                          <w:szCs w:val="12"/>
                        </w:rPr>
                        <w:t xml:space="preserve"> </w:t>
                      </w:r>
                      <w:r>
                        <w:t>*     *</w:t>
                      </w:r>
                    </w:p>
                    <w:p w14:paraId="4AF987F7" w14:textId="77777777" w:rsidR="003B14DC" w:rsidRDefault="003B14DC" w:rsidP="006047D5">
                      <w:r>
                        <w:t xml:space="preserve">   * *        </w:t>
                      </w:r>
                      <w:r w:rsidRPr="001F0C89">
                        <w:rPr>
                          <w:sz w:val="12"/>
                          <w:szCs w:val="12"/>
                        </w:rPr>
                        <w:t xml:space="preserve"> </w:t>
                      </w:r>
                    </w:p>
                    <w:p w14:paraId="61E1EC77" w14:textId="77777777" w:rsidR="003B14DC" w:rsidRDefault="003B14DC" w:rsidP="006047D5">
                      <w:r>
                        <w:t xml:space="preserve">                </w:t>
                      </w:r>
                    </w:p>
                    <w:p w14:paraId="333973FD" w14:textId="77777777" w:rsidR="003B14DC" w:rsidRPr="001F0C89" w:rsidRDefault="003B14DC" w:rsidP="006047D5">
                      <w:pPr>
                        <w:rPr>
                          <w:sz w:val="16"/>
                          <w:szCs w:val="16"/>
                        </w:rPr>
                      </w:pPr>
                      <w:r>
                        <w:t xml:space="preserve"> </w:t>
                      </w:r>
                    </w:p>
                    <w:p w14:paraId="3E2373D2" w14:textId="77777777" w:rsidR="003B14DC" w:rsidRDefault="003B14DC" w:rsidP="006047D5">
                      <w:r>
                        <w:t xml:space="preserve">   </w:t>
                      </w:r>
                    </w:p>
                    <w:p w14:paraId="711F20FE" w14:textId="77777777" w:rsidR="003B14DC" w:rsidRDefault="003B14DC" w:rsidP="006047D5">
                      <w:r>
                        <w:t xml:space="preserve">*                </w:t>
                      </w:r>
                    </w:p>
                    <w:p w14:paraId="5241AB15" w14:textId="77777777" w:rsidR="003B14DC" w:rsidRDefault="003B14DC" w:rsidP="006047D5">
                      <w:r>
                        <w:t xml:space="preserve"> </w:t>
                      </w:r>
                    </w:p>
                    <w:p w14:paraId="3C4D1361" w14:textId="77777777" w:rsidR="003B14DC" w:rsidRDefault="003B14DC" w:rsidP="006047D5">
                      <w:r>
                        <w:t xml:space="preserve">                   </w:t>
                      </w:r>
                    </w:p>
                    <w:p w14:paraId="73ED4667" w14:textId="77777777" w:rsidR="003B14DC" w:rsidRDefault="003B14DC" w:rsidP="006047D5">
                      <w:r>
                        <w:t xml:space="preserve">                      </w:t>
                      </w:r>
                    </w:p>
                  </w:txbxContent>
                </v:textbox>
              </v:shape>
            </w:pict>
          </mc:Fallback>
        </mc:AlternateContent>
      </w:r>
      <w:r w:rsidR="006047D5" w:rsidRPr="00416487">
        <w:rPr>
          <w:b/>
          <w:noProof/>
          <w:lang w:eastAsia="en-GB"/>
        </w:rPr>
        <mc:AlternateContent>
          <mc:Choice Requires="wps">
            <w:drawing>
              <wp:anchor distT="0" distB="0" distL="114300" distR="114300" simplePos="0" relativeHeight="251902464" behindDoc="0" locked="0" layoutInCell="1" allowOverlap="1" wp14:anchorId="5D744840" wp14:editId="671FCB3B">
                <wp:simplePos x="0" y="0"/>
                <wp:positionH relativeFrom="column">
                  <wp:posOffset>464449</wp:posOffset>
                </wp:positionH>
                <wp:positionV relativeFrom="paragraph">
                  <wp:posOffset>1074420</wp:posOffset>
                </wp:positionV>
                <wp:extent cx="2258170" cy="2902226"/>
                <wp:effectExtent l="0" t="0" r="0" b="0"/>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170" cy="2902226"/>
                        </a:xfrm>
                        <a:prstGeom prst="rect">
                          <a:avLst/>
                        </a:prstGeom>
                        <a:noFill/>
                        <a:ln w="9525">
                          <a:noFill/>
                          <a:miter lim="800000"/>
                          <a:headEnd/>
                          <a:tailEnd/>
                        </a:ln>
                      </wps:spPr>
                      <wps:txbx>
                        <w:txbxContent>
                          <w:p w14:paraId="18463603" w14:textId="77777777" w:rsidR="003B14DC" w:rsidRDefault="003B14DC" w:rsidP="006047D5">
                            <w:r>
                              <w:t xml:space="preserve">         </w:t>
                            </w:r>
                          </w:p>
                          <w:p w14:paraId="5892D400" w14:textId="77777777" w:rsidR="003B14DC" w:rsidRDefault="003B14DC" w:rsidP="006047D5">
                            <w:r>
                              <w:t xml:space="preserve">          </w:t>
                            </w:r>
                          </w:p>
                          <w:p w14:paraId="13DBE5B6" w14:textId="77777777" w:rsidR="003B14DC" w:rsidRDefault="003B14DC" w:rsidP="006047D5">
                            <w:r>
                              <w:t xml:space="preserve">            </w:t>
                            </w:r>
                            <w:r w:rsidRPr="001F0C89">
                              <w:rPr>
                                <w:sz w:val="12"/>
                                <w:szCs w:val="12"/>
                              </w:rPr>
                              <w:t xml:space="preserve"> </w:t>
                            </w:r>
                          </w:p>
                          <w:p w14:paraId="76082532" w14:textId="77777777" w:rsidR="003B14DC" w:rsidRDefault="003B14DC" w:rsidP="006047D5">
                            <w:r>
                              <w:t xml:space="preserve">                </w:t>
                            </w:r>
                          </w:p>
                          <w:p w14:paraId="3187E434" w14:textId="77777777" w:rsidR="003B14DC" w:rsidRPr="001F0C89" w:rsidRDefault="003B14DC" w:rsidP="006047D5">
                            <w:pPr>
                              <w:rPr>
                                <w:sz w:val="16"/>
                                <w:szCs w:val="16"/>
                              </w:rPr>
                            </w:pPr>
                            <w:r>
                              <w:t xml:space="preserve"> </w:t>
                            </w:r>
                          </w:p>
                          <w:p w14:paraId="454A6E3D" w14:textId="77777777" w:rsidR="003B14DC" w:rsidRDefault="003B14DC" w:rsidP="006047D5">
                            <w:r>
                              <w:t xml:space="preserve">   </w:t>
                            </w:r>
                          </w:p>
                          <w:p w14:paraId="537401B6" w14:textId="77777777" w:rsidR="003B14DC" w:rsidRDefault="003B14DC" w:rsidP="006047D5">
                            <w:r>
                              <w:t xml:space="preserve">                </w:t>
                            </w:r>
                          </w:p>
                          <w:p w14:paraId="24727E02" w14:textId="77777777" w:rsidR="003B14DC" w:rsidRDefault="003B14DC" w:rsidP="006047D5">
                            <w:r>
                              <w:t xml:space="preserve">  </w:t>
                            </w:r>
                          </w:p>
                          <w:p w14:paraId="5758D2DD" w14:textId="77777777" w:rsidR="003B14DC" w:rsidRDefault="003B14DC" w:rsidP="006047D5">
                            <w:r>
                              <w:t xml:space="preserve">                   </w:t>
                            </w:r>
                          </w:p>
                          <w:p w14:paraId="059E54B6" w14:textId="77777777" w:rsidR="003B14DC" w:rsidRDefault="003B14DC" w:rsidP="006047D5">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744840" id="_x0000_s1443" type="#_x0000_t202" style="position:absolute;left:0;text-align:left;margin-left:36.55pt;margin-top:84.6pt;width:177.8pt;height:228.5pt;z-index:25190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" filled="f" stroked="f">
                <v:textbox>
                  <w:txbxContent>
                    <w:p w14:paraId="18463603" w14:textId="77777777" w:rsidR="003B14DC" w:rsidRDefault="003B14DC" w:rsidP="006047D5">
                      <w:r>
                        <w:t xml:space="preserve">         </w:t>
                      </w:r>
                    </w:p>
                    <w:p w14:paraId="5892D400" w14:textId="77777777" w:rsidR="003B14DC" w:rsidRDefault="003B14DC" w:rsidP="006047D5">
                      <w:r>
                        <w:t xml:space="preserve">          </w:t>
                      </w:r>
                    </w:p>
                    <w:p w14:paraId="13DBE5B6" w14:textId="77777777" w:rsidR="003B14DC" w:rsidRDefault="003B14DC" w:rsidP="006047D5">
                      <w:r>
                        <w:t xml:space="preserve">            </w:t>
                      </w:r>
                      <w:r w:rsidRPr="001F0C89">
                        <w:rPr>
                          <w:sz w:val="12"/>
                          <w:szCs w:val="12"/>
                        </w:rPr>
                        <w:t xml:space="preserve"> </w:t>
                      </w:r>
                    </w:p>
                    <w:p w14:paraId="76082532" w14:textId="77777777" w:rsidR="003B14DC" w:rsidRDefault="003B14DC" w:rsidP="006047D5">
                      <w:r>
                        <w:t xml:space="preserve">                </w:t>
                      </w:r>
                    </w:p>
                    <w:p w14:paraId="3187E434" w14:textId="77777777" w:rsidR="003B14DC" w:rsidRPr="001F0C89" w:rsidRDefault="003B14DC" w:rsidP="006047D5">
                      <w:pPr>
                        <w:rPr>
                          <w:sz w:val="16"/>
                          <w:szCs w:val="16"/>
                        </w:rPr>
                      </w:pPr>
                      <w:r>
                        <w:t xml:space="preserve"> </w:t>
                      </w:r>
                    </w:p>
                    <w:p w14:paraId="454A6E3D" w14:textId="77777777" w:rsidR="003B14DC" w:rsidRDefault="003B14DC" w:rsidP="006047D5">
                      <w:r>
                        <w:t xml:space="preserve">   </w:t>
                      </w:r>
                    </w:p>
                    <w:p w14:paraId="537401B6" w14:textId="77777777" w:rsidR="003B14DC" w:rsidRDefault="003B14DC" w:rsidP="006047D5">
                      <w:r>
                        <w:t xml:space="preserve">                </w:t>
                      </w:r>
                    </w:p>
                    <w:p w14:paraId="24727E02" w14:textId="77777777" w:rsidR="003B14DC" w:rsidRDefault="003B14DC" w:rsidP="006047D5">
                      <w:r>
                        <w:t xml:space="preserve">  </w:t>
                      </w:r>
                    </w:p>
                    <w:p w14:paraId="5758D2DD" w14:textId="77777777" w:rsidR="003B14DC" w:rsidRDefault="003B14DC" w:rsidP="006047D5">
                      <w:r>
                        <w:t xml:space="preserve">                   </w:t>
                      </w:r>
                    </w:p>
                    <w:p w14:paraId="059E54B6" w14:textId="77777777" w:rsidR="003B14DC" w:rsidRDefault="003B14DC" w:rsidP="006047D5">
                      <w:r>
                        <w:t xml:space="preserve">                      </w:t>
                      </w:r>
                    </w:p>
                  </w:txbxContent>
                </v:textbox>
              </v:shape>
            </w:pict>
          </mc:Fallback>
        </mc:AlternateContent>
      </w:r>
    </w:p>
    <w:p w14:paraId="5B622B25" w14:textId="77777777" w:rsidR="005B3C0C" w:rsidRPr="005B3C0C" w:rsidRDefault="005B3C0C" w:rsidP="005B3C0C">
      <w:pPr>
        <w:pStyle w:val="Heading3"/>
        <w:spacing w:after="120" w:line="360" w:lineRule="auto"/>
        <w:rPr>
          <w:b w:val="0"/>
          <w:color w:val="auto"/>
        </w:rPr>
      </w:pPr>
      <w:bookmarkStart w:id="95" w:name="_Toc462059812"/>
      <w:r w:rsidRPr="005B3C0C">
        <w:rPr>
          <w:b w:val="0"/>
          <w:color w:val="auto"/>
        </w:rPr>
        <w:t>Starch accumulation under nitrogen deprivation</w:t>
      </w:r>
      <w:bookmarkEnd w:id="95"/>
    </w:p>
    <w:p w14:paraId="601E155D" w14:textId="77777777" w:rsidR="005B3C0C" w:rsidRPr="005B3C0C" w:rsidRDefault="005B3C0C" w:rsidP="005B3C0C">
      <w:pPr>
        <w:spacing w:line="360" w:lineRule="auto"/>
      </w:pPr>
      <w:r w:rsidRPr="005B3C0C">
        <w:t xml:space="preserve">Starch accumulation was assessed via an amyloglucosidase/α-amylase starch assay and by tracking the expression of </w:t>
      </w:r>
      <w:r w:rsidR="000B69E8" w:rsidRPr="005B3C0C">
        <w:rPr>
          <w:i/>
        </w:rPr>
        <w:t>sta2</w:t>
      </w:r>
      <w:r w:rsidRPr="005B3C0C">
        <w:t xml:space="preserve"> (Cre17.g721500).</w:t>
      </w:r>
      <w:r w:rsidR="001950F9">
        <w:t xml:space="preserve"> S</w:t>
      </w:r>
      <w:r w:rsidR="000B69E8" w:rsidRPr="005B3C0C">
        <w:rPr>
          <w:i/>
        </w:rPr>
        <w:t>ta2</w:t>
      </w:r>
      <w:r w:rsidRPr="005B3C0C">
        <w:t xml:space="preserve"> has been highlighted as a key and highly responsive gene that encodes the granule-bound starch synthase (GBSS1) enzyme, involved in the biosynthesis of amylose (and structure of amylopectin) components of starch </w:t>
      </w:r>
      <w:r w:rsidR="00BD03EC" w:rsidRPr="005B3C0C">
        <w:fldChar w:fldCharType="begin"/>
      </w:r>
      <w:r w:rsidR="00790A49">
        <w:instrText xml:space="preserve"> ADDIN ZOTERO_ITEM CSL_CITATION {"citationID":"2mgqpri97a","properties":{"formattedCitation":"(Delrue et al., 1992; Maddelein et al., 1994; Wattebled et al., 2002)","plainCitation":"(Delrue et al., 1992; Maddelein et al., 1994; Wattebled et al., 2002)"},"citationItems":[{"id":3458,"uris":["http://zotero.org/users/1204444/items/ZZ3QW638"],"uri":["http://zotero.org/users/1204444/items/ZZ3QW638"],"itemData":{"id":3458,"type":"article-journal","title":"Waxy Chlamydomonas reinhardtii: monocellular algal mutants defective in amylose biosynthesis and granule-bound starch synthase activity accumulate a structurally modified amylopectin.","container-title":"Journal of Bacteriology","page":"3612-3620","volume":"174","issue":"11","source":"jb.asm.org","abstract":"Amylose-defective mutants were selected after UV mutagenesis of Chlamydomonas reinhardtii cells. Two recessive nuclear alleles of the ST-2 gene led to the disappearance not only of amylose but also of a fraction of the amylopectin. Granule-bound starch synthase activities were markedly reduced in strains carrying either st-2-1 or st-2-2, as is the case for amylose-deficient (waxy) endosperm mutants of higher plants. The main 76-kDa protein associated with the starch granule was either missing or greatly diminished in both mutants, while st-2-1-carrying strains displayed a novel 56-kDa major protein. Methylation and nuclear magnetic resonance analysis of wild-type algal storage polysaccharide revealed a structure identical to that of higher-plant starch, while amylose-defective mutants retained a modified amylopectin fraction. We thus propose that the waxy gene product conditions not only the synthesis of amylose from endosperm storage tissue in higher-plant amyloplasts but also that of amylose and a fraction of amylopectin in all starch-accumulating plastids. The nature of the ST-2 (waxy) gene product with respect to the granule-bound starch synthase activities is discussed.","ISSN":"0021-9193, 1098-5530","note":"PMID: 1592815","shortTitle":"Waxy Chlamydomonas reinhardtii","journalAbbreviation":"J. Bacteriol.","language":"en","author":[{"family":"Delrue","given":"B."},{"family":"Fontaine","given":"T."},{"family":"Routier","given":"F."},{"family":"Decq","given":"A."},{"family":"Wieruszeski","given":"J. M."},{"family":"Koornhuyse","given":"N. Van Den"},{"family":"Maddelein","given":"M. L."},{"family":"Fournet","given":"B."},{"family":"Ball","given":"S."}],"issued":{"date-parts":[["1992",6,1]]},"PMID":"1592815"}},{"id":3461,"uris":["http://zotero.org/users/1204444/items/IIJRPJWW"],"uri":["http://zotero.org/users/1204444/items/IIJRPJWW"],"itemData":{"id":3461,"type":"article-journal","title":"Toward an understanding of the biogenesis of the starch granule. Determination of granule-bound and soluble starch synthase functions in amylopectin synthesis.","container-title":"Journal of Biological Chemistry","page":"25150-25157","volume":"269","issue":"40","source":"www.jbc.org","abstract":"Plant starch synthesis can be distinguished from those of bacterial, fungal, and animal glycogen by the presence of multiple elongation (starch synthases) and branching enzymes. This complexity has precluded genetic assignment of functions to the various soluble starch synthases in the building of amylopectin. In Chlamydomonas, we have recently shown that defects in the major soluble starch synthase lead to a specific decrease in the amount of a subset of amylopectin chains whose length ranges between 8 and 40 glucose residues (Fontaine, T., D'Hulst, C., Maddelein, M.-L., Routier, F., Marianne-Pepin, T., Decq, A., Wieruszeski, J. M., Delrue, B., Van Den Koornhuyse, N., Bossu, J.-P., Fournet, B., and Ball, S. G. (1993) J. Biol. Chem. 268, 16223-16230). We now demonstrate that granule-bound starch synthase, the enzyme that was thought to be solely responsible for amylose synthesis, is involved in amylopectin synthesis. Disruption of the Chlamydomonas granule-bound starch synthase structural gene establishes that synthesis of long chains by this enzyme can become an absolute requirement for amylopectin synthesis in particular mutant backgrounds. In the sole presence of soluble starch synthase I, Chlamydomonas directs the synthesis of a major water-soluble polysaccharide fraction and minute amounts of a new type of highly branched granular material, whose structure is intermediate between those of glycogen and amylopectin. These results lead us to propose that the nature of the elongation enzyme conditions the synthesis of distinct size classes of glucans in all starch fractions.","ISSN":"0021-9258, 1083-351X","note":"PMID: 7929203","journalAbbreviation":"J. Biol. Chem.","language":"en","author":[{"family":"Maddelein","given":"M. L."},{"family":"Libessart","given":"N."},{"family":"Bellanger","given":"F."},{"family":"Delrue","given":"B."},{"family":"D'Hulst","given":"C."},{"family":"Koornhuyse","given":"N. Van","dropping-particle":"den"},{"family":"Fontaine","given":"T."},{"family":"Wieruszeski","given":"J. M."},{"family":"Decq","given":"A."},{"family":"Ball","given":"S."}],"issued":{"date-parts":[["1994",10,7]]},"PMID":"7929203"}},{"id":2923,"uris":["http://zotero.org/users/1204444/items/SEG39M2E"],"uri":["http://zotero.org/users/1204444/items/SEG39M2E"],"itemData":{"id":2923,"type":"article-journal","title":"Granule-bound starch synthase I","container-title":"European Journal of Biochemistry","page":"3810-3820","volume":"269","issue":"15","source":"Wiley Online Library","abstract":"Starch defines a semicrystalline polymer made of two different polysaccharide fractions. The A- and B-type crystalline lattices define the distinct structures reported in cereal and tuber starches, respectively. Amylopectin, the major fraction of starch, is thought to be chiefly responsible for this semicrystalline organization while amylose is generally considered as an amorphous polymer with little or no impact on the overall crystalline organization. STA2 represents a Chlamydomonas reinhardtii gene required for both amylose biosynthesis and the presence of significant granule-bound starch synthase I (GBSSI) activity. We show that this locus encodes a 69 kDa starch synthase and report the organization of the corresponding STA2 locus. This enzyme displays a specific activity an order of magnitude higher than those reported for most vascular plants. This property enables us to report a detailed characterization of amylose synthesis both in vivo and invitro. We show that GBSSI is capable of synthesizing a significant number of crystalline structures within starch. Quantifications of amount and type of crystals synthesized under these conditions show that GBSSI induces the formation of B-type crystals either in close association with pre-existing amorphous amylopectin or by crystallization of entirely de novo synthesized material.","DOI":"10.1046/j.1432-1033.2002.03072.x","ISSN":"1432-1033","language":"en","author":[{"family":"Wattebled","given":"Fabrice"},{"family":"Buléon","given":"Alain"},{"family":"Bouchet","given":"Brigitte"},{"family":"Ral","given":"Jean-Philippe"},{"family":"Liénard","given":"Luc"},{"family":"Delvallé","given":"David"},{"family":"Binderup","given":"Kim"},{"family":"Dauvillée","given":"David"},{"family":"Ball","given":"Steven"},{"family":"D'Hulst","given":"Christophe"}],"issued":{"date-parts":[["2002",8,1]]}}}],"schema":"https://github.com/citation-style-language/schema/raw/master/csl-citation.json"} </w:instrText>
      </w:r>
      <w:r w:rsidR="00BD03EC" w:rsidRPr="005B3C0C">
        <w:fldChar w:fldCharType="separate"/>
      </w:r>
      <w:r w:rsidRPr="005B3C0C">
        <w:t xml:space="preserve">(Figure </w:t>
      </w:r>
      <w:r w:rsidR="003E62B0">
        <w:t>45</w:t>
      </w:r>
      <w:r w:rsidRPr="005B3C0C">
        <w:t xml:space="preserve">, Delrue </w:t>
      </w:r>
      <w:r w:rsidR="00490409" w:rsidRPr="00490409">
        <w:rPr>
          <w:i/>
        </w:rPr>
        <w:t>et al</w:t>
      </w:r>
      <w:r w:rsidRPr="005B3C0C">
        <w:t xml:space="preserve">., 1992; Maddelein </w:t>
      </w:r>
      <w:r w:rsidR="00490409" w:rsidRPr="00490409">
        <w:rPr>
          <w:i/>
        </w:rPr>
        <w:t>et al</w:t>
      </w:r>
      <w:r w:rsidRPr="005B3C0C">
        <w:t xml:space="preserve">., 1994; Wattebled </w:t>
      </w:r>
      <w:r w:rsidR="00490409" w:rsidRPr="00490409">
        <w:rPr>
          <w:i/>
        </w:rPr>
        <w:t>et al</w:t>
      </w:r>
      <w:r w:rsidRPr="005B3C0C">
        <w:t>., 2002)</w:t>
      </w:r>
      <w:r w:rsidR="00BD03EC" w:rsidRPr="005B3C0C">
        <w:fldChar w:fldCharType="end"/>
      </w:r>
      <w:r w:rsidRPr="005B3C0C">
        <w:t xml:space="preserve">. N deprivation led to an increase in cellular starch concentration in all treatments between 0 and 6 days (p&gt;0.001); however the degree and trend of accumulation and the expression of </w:t>
      </w:r>
      <w:r w:rsidR="000B69E8" w:rsidRPr="005B3C0C">
        <w:rPr>
          <w:i/>
        </w:rPr>
        <w:t>sta2</w:t>
      </w:r>
      <w:r w:rsidRPr="005B3C0C">
        <w:t xml:space="preserve"> were influenced by both photoperiod and organic carbon supplementation (Figure </w:t>
      </w:r>
      <w:r w:rsidR="002F27FF">
        <w:t>58</w:t>
      </w:r>
      <w:r w:rsidRPr="005B3C0C">
        <w:t xml:space="preserve"> and </w:t>
      </w:r>
      <w:r w:rsidR="002F27FF">
        <w:t>59</w:t>
      </w:r>
      <w:r w:rsidRPr="005B3C0C">
        <w:t xml:space="preserve">). </w:t>
      </w:r>
    </w:p>
    <w:p w14:paraId="7D267257" w14:textId="77777777"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512320" behindDoc="0" locked="0" layoutInCell="1" allowOverlap="1" wp14:anchorId="3BBEF302" wp14:editId="49C473A5">
                <wp:simplePos x="0" y="0"/>
                <wp:positionH relativeFrom="column">
                  <wp:posOffset>-68580</wp:posOffset>
                </wp:positionH>
                <wp:positionV relativeFrom="paragraph">
                  <wp:posOffset>99695</wp:posOffset>
                </wp:positionV>
                <wp:extent cx="5406390" cy="4477385"/>
                <wp:effectExtent l="0" t="0" r="0" b="0"/>
                <wp:wrapTopAndBottom/>
                <wp:docPr id="829" name="Group 8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6390" cy="4477385"/>
                          <a:chOff x="0" y="0"/>
                          <a:chExt cx="5406390" cy="4477407"/>
                        </a:xfrm>
                      </wpg:grpSpPr>
                      <pic:pic xmlns:pic="http://schemas.openxmlformats.org/drawingml/2006/picture">
                        <pic:nvPicPr>
                          <pic:cNvPr id="362" name="Picture 362"/>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800100" y="0"/>
                            <a:ext cx="3667125" cy="3600450"/>
                          </a:xfrm>
                          <a:prstGeom prst="rect">
                            <a:avLst/>
                          </a:prstGeom>
                        </pic:spPr>
                      </pic:pic>
                      <wps:wsp>
                        <wps:cNvPr id="84" name="Text Box 94"/>
                        <wps:cNvSpPr txBox="1">
                          <a:spLocks noChangeArrowheads="1"/>
                        </wps:cNvSpPr>
                        <wps:spPr bwMode="auto">
                          <a:xfrm>
                            <a:off x="0" y="3629025"/>
                            <a:ext cx="5406390" cy="84838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FFEACE2" w14:textId="77777777" w:rsidR="003B14DC" w:rsidRDefault="003B14DC" w:rsidP="005B3C0C">
                              <w:pPr>
                                <w:rPr>
                                  <w:sz w:val="20"/>
                                  <w:szCs w:val="20"/>
                                </w:rPr>
                              </w:pPr>
                              <w:r>
                                <w:rPr>
                                  <w:b/>
                                  <w:sz w:val="20"/>
                                  <w:szCs w:val="20"/>
                                </w:rPr>
                                <w:t>Figure</w:t>
                              </w:r>
                              <w:r w:rsidRPr="00FE724F">
                                <w:rPr>
                                  <w:b/>
                                  <w:sz w:val="20"/>
                                  <w:szCs w:val="20"/>
                                </w:rPr>
                                <w:t xml:space="preserve"> </w:t>
                              </w:r>
                              <w:r>
                                <w:rPr>
                                  <w:b/>
                                  <w:sz w:val="20"/>
                                  <w:szCs w:val="20"/>
                                </w:rPr>
                                <w:t>58</w:t>
                              </w:r>
                              <w:r w:rsidRPr="00FE724F">
                                <w:rPr>
                                  <w:b/>
                                  <w:sz w:val="20"/>
                                  <w:szCs w:val="20"/>
                                </w:rPr>
                                <w:t xml:space="preserve">. </w:t>
                              </w:r>
                              <w:r w:rsidRPr="00FE724F">
                                <w:rPr>
                                  <w:sz w:val="20"/>
                                  <w:szCs w:val="20"/>
                                </w:rPr>
                                <w:t xml:space="preserve">Starch </w:t>
                              </w:r>
                              <w:r>
                                <w:rPr>
                                  <w:sz w:val="20"/>
                                  <w:szCs w:val="20"/>
                                </w:rPr>
                                <w:t xml:space="preserve">content </w:t>
                              </w:r>
                              <w:r w:rsidRPr="00FE724F">
                                <w:rPr>
                                  <w:sz w:val="20"/>
                                  <w:szCs w:val="20"/>
                                </w:rPr>
                                <w:t>(µg starch mg</w:t>
                              </w:r>
                              <w:r>
                                <w:rPr>
                                  <w:sz w:val="20"/>
                                  <w:szCs w:val="20"/>
                                  <w:vertAlign w:val="superscript"/>
                                </w:rPr>
                                <w:t>-1</w:t>
                              </w:r>
                              <w:r w:rsidRPr="00FE724F">
                                <w:rPr>
                                  <w:sz w:val="20"/>
                                  <w:szCs w:val="20"/>
                                </w:rPr>
                                <w:t xml:space="preserve"> DCW) </w:t>
                              </w:r>
                              <w:r>
                                <w:rPr>
                                  <w:sz w:val="20"/>
                                  <w:szCs w:val="20"/>
                                </w:rPr>
                                <w:t xml:space="preserve">before (LOG) and after cell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 </w:t>
                              </w:r>
                            </w:p>
                            <w:p w14:paraId="483B3883" w14:textId="77777777" w:rsidR="003B14DC" w:rsidRDefault="003B14DC" w:rsidP="005B3C0C">
                              <w:pPr>
                                <w:rPr>
                                  <w:sz w:val="20"/>
                                  <w:szCs w:val="20"/>
                                </w:rPr>
                              </w:pPr>
                            </w:p>
                            <w:p w14:paraId="22F3CE56" w14:textId="77777777" w:rsidR="003B14DC" w:rsidRDefault="003B14DC" w:rsidP="005B3C0C">
                              <w:pPr>
                                <w:rPr>
                                  <w:sz w:val="20"/>
                                  <w:szCs w:val="20"/>
                                </w:rPr>
                              </w:pPr>
                            </w:p>
                            <w:p w14:paraId="7E3F7D6C"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BBEF302" id="Group 829" o:spid="_x0000_s1444" style="position:absolute;left:0;text-align:left;margin-left:-5.4pt;margin-top:7.85pt;width:425.7pt;height:352.55pt;z-index:251512320;mso-height-relative:margin" coordsize="54063,44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">
                <v:shape id="Picture 362" o:spid="_x0000_s1445" type="#_x0000_t75" style="position:absolute;left:8001;width:36671;height:36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">
                  <v:imagedata r:id="rId124" o:title=""/>
                  <v:path arrowok="t"/>
                </v:shape>
                <v:shape id="_x0000_s1446" type="#_x0000_t202" style="position:absolute;top:36290;width:54063;height:8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5FFEACE2" w14:textId="77777777" w:rsidR="003B14DC" w:rsidRDefault="003B14DC" w:rsidP="005B3C0C">
                        <w:pPr>
                          <w:rPr>
                            <w:sz w:val="20"/>
                            <w:szCs w:val="20"/>
                          </w:rPr>
                        </w:pPr>
                        <w:r>
                          <w:rPr>
                            <w:b/>
                            <w:sz w:val="20"/>
                            <w:szCs w:val="20"/>
                          </w:rPr>
                          <w:t>Figure</w:t>
                        </w:r>
                        <w:r w:rsidRPr="00FE724F">
                          <w:rPr>
                            <w:b/>
                            <w:sz w:val="20"/>
                            <w:szCs w:val="20"/>
                          </w:rPr>
                          <w:t xml:space="preserve"> </w:t>
                        </w:r>
                        <w:r>
                          <w:rPr>
                            <w:b/>
                            <w:sz w:val="20"/>
                            <w:szCs w:val="20"/>
                          </w:rPr>
                          <w:t>58</w:t>
                        </w:r>
                        <w:r w:rsidRPr="00FE724F">
                          <w:rPr>
                            <w:b/>
                            <w:sz w:val="20"/>
                            <w:szCs w:val="20"/>
                          </w:rPr>
                          <w:t xml:space="preserve">. </w:t>
                        </w:r>
                        <w:r w:rsidRPr="00FE724F">
                          <w:rPr>
                            <w:sz w:val="20"/>
                            <w:szCs w:val="20"/>
                          </w:rPr>
                          <w:t xml:space="preserve">Starch </w:t>
                        </w:r>
                        <w:r>
                          <w:rPr>
                            <w:sz w:val="20"/>
                            <w:szCs w:val="20"/>
                          </w:rPr>
                          <w:t xml:space="preserve">content </w:t>
                        </w:r>
                        <w:r w:rsidRPr="00FE724F">
                          <w:rPr>
                            <w:sz w:val="20"/>
                            <w:szCs w:val="20"/>
                          </w:rPr>
                          <w:t>(µg starch mg</w:t>
                        </w:r>
                        <w:r>
                          <w:rPr>
                            <w:sz w:val="20"/>
                            <w:szCs w:val="20"/>
                            <w:vertAlign w:val="superscript"/>
                          </w:rPr>
                          <w:t>-1</w:t>
                        </w:r>
                        <w:r w:rsidRPr="00FE724F">
                          <w:rPr>
                            <w:sz w:val="20"/>
                            <w:szCs w:val="20"/>
                          </w:rPr>
                          <w:t xml:space="preserve"> DCW) </w:t>
                        </w:r>
                        <w:r>
                          <w:rPr>
                            <w:sz w:val="20"/>
                            <w:szCs w:val="20"/>
                          </w:rPr>
                          <w:t xml:space="preserve">before (LOG) and after cell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 </w:t>
                        </w:r>
                      </w:p>
                      <w:p w14:paraId="483B3883" w14:textId="77777777" w:rsidR="003B14DC" w:rsidRDefault="003B14DC" w:rsidP="005B3C0C">
                        <w:pPr>
                          <w:rPr>
                            <w:sz w:val="20"/>
                            <w:szCs w:val="20"/>
                          </w:rPr>
                        </w:pPr>
                      </w:p>
                      <w:p w14:paraId="22F3CE56" w14:textId="77777777" w:rsidR="003B14DC" w:rsidRDefault="003B14DC" w:rsidP="005B3C0C">
                        <w:pPr>
                          <w:rPr>
                            <w:sz w:val="20"/>
                            <w:szCs w:val="20"/>
                          </w:rPr>
                        </w:pPr>
                      </w:p>
                      <w:p w14:paraId="7E3F7D6C" w14:textId="77777777" w:rsidR="003B14DC" w:rsidRPr="00FE724F" w:rsidRDefault="003B14DC" w:rsidP="005B3C0C">
                        <w:pPr>
                          <w:rPr>
                            <w:sz w:val="20"/>
                            <w:szCs w:val="20"/>
                          </w:rPr>
                        </w:pPr>
                      </w:p>
                    </w:txbxContent>
                  </v:textbox>
                </v:shape>
                <w10:wrap type="topAndBottom"/>
              </v:group>
            </w:pict>
          </mc:Fallback>
        </mc:AlternateContent>
      </w:r>
      <w:r w:rsidR="005B3C0C" w:rsidRPr="005B3C0C">
        <w:t xml:space="preserve">There was clearly a diurnal response to starch accumulation in both 12L treatments. </w:t>
      </w:r>
      <w:r w:rsidR="00932EB1">
        <w:t xml:space="preserve">Expression of </w:t>
      </w:r>
      <w:r w:rsidR="000B69E8" w:rsidRPr="005B3C0C">
        <w:rPr>
          <w:i/>
        </w:rPr>
        <w:t>sta2</w:t>
      </w:r>
      <w:r w:rsidR="005B3C0C" w:rsidRPr="005B3C0C">
        <w:t xml:space="preserve"> was tightly correlated to photoperiod, decreasing immediately before and during the dark period, and increasing at the onset of the light period. Log-phase samples (taken at the end of the dark period) had higher </w:t>
      </w:r>
      <w:r w:rsidR="000B69E8" w:rsidRPr="005B3C0C">
        <w:rPr>
          <w:i/>
        </w:rPr>
        <w:t>sta2</w:t>
      </w:r>
      <w:r w:rsidR="005B3C0C" w:rsidRPr="005B3C0C">
        <w:t xml:space="preserve"> expression, particularly in M-12-NF cultures (25.4 fold higher expression than M-24-NF, p &lt; 0.001). The starch concentration in 12L treatments, at this first</w:t>
      </w:r>
      <w:r w:rsidR="00A138AB">
        <w:t xml:space="preserve"> LOG phase</w:t>
      </w:r>
      <w:r w:rsidR="005B3C0C" w:rsidRPr="005B3C0C">
        <w:t xml:space="preserve"> time point, was significantly higher relative to corresponding continuous light treatments, 2.6 fold higher (p &lt; 0.001) in M-12-NF and 4.3 fold higher (p &lt; 0.001) in A-12-NF. After resuspension in NF media and exposure to light, </w:t>
      </w:r>
      <w:r w:rsidR="000B69E8" w:rsidRPr="005B3C0C">
        <w:rPr>
          <w:i/>
        </w:rPr>
        <w:t>sta2</w:t>
      </w:r>
      <w:r w:rsidR="005B3C0C" w:rsidRPr="005B3C0C">
        <w:t xml:space="preserve"> expression in both 12L treatments was immediately upregulated (3.57 and 3.02 fold for M-12-NF and A-12-NF, respectively, p&gt;0.01). In contrast, the response of 24L treatments was slower, with </w:t>
      </w:r>
      <w:r w:rsidR="000B69E8" w:rsidRPr="005B3C0C">
        <w:rPr>
          <w:i/>
        </w:rPr>
        <w:t>sta2</w:t>
      </w:r>
      <w:r w:rsidR="005B3C0C" w:rsidRPr="005B3C0C">
        <w:t xml:space="preserve"> expression increasing (and peaking in M-24-NF) after 2 hours of N stress. At the 12 hour time point, immediately before the onset of the dark period, </w:t>
      </w:r>
      <w:r w:rsidR="000B69E8" w:rsidRPr="005B3C0C">
        <w:rPr>
          <w:i/>
        </w:rPr>
        <w:t>sta2</w:t>
      </w:r>
      <w:r w:rsidR="005B3C0C" w:rsidRPr="005B3C0C">
        <w:t xml:space="preserve"> expression significantly decreased (34.7 and 16.3 fold reduction between 2 – 12 hours for M-12-NF and A-12-NF respectively, p&lt;0.001). This diurnal trend repeated, with a substantial increase in </w:t>
      </w:r>
      <w:r w:rsidR="000B69E8" w:rsidRPr="005B3C0C">
        <w:rPr>
          <w:i/>
        </w:rPr>
        <w:t>sta2</w:t>
      </w:r>
      <w:r w:rsidR="005B3C0C" w:rsidRPr="005B3C0C">
        <w:t xml:space="preserve"> </w:t>
      </w:r>
      <w:r w:rsidR="005B3C0C" w:rsidRPr="005B3C0C">
        <w:lastRenderedPageBreak/>
        <w:t xml:space="preserve">expression at 24 and 48 hours, and a large drop at 36 hours. Comparatively, in M-24-NF and A-24-NF cultures, </w:t>
      </w:r>
      <w:r w:rsidR="000B69E8" w:rsidRPr="005B3C0C">
        <w:rPr>
          <w:i/>
        </w:rPr>
        <w:t>sta2</w:t>
      </w:r>
      <w:r w:rsidR="005B3C0C" w:rsidRPr="005B3C0C">
        <w:t xml:space="preserve"> expression peaked within the first 12 hours then subsequently declined linearly, a trend that was reported (for M-24-NF treatments) in Goodenough </w:t>
      </w:r>
      <w:r w:rsidR="00490409" w:rsidRPr="00490409">
        <w:rPr>
          <w:i/>
        </w:rPr>
        <w:t>et al</w:t>
      </w:r>
      <w:r w:rsidR="005B3C0C" w:rsidRPr="005B3C0C">
        <w:t>. (2014)</w:t>
      </w:r>
    </w:p>
    <w:p w14:paraId="46FD607A" w14:textId="77777777" w:rsidR="005B3C0C" w:rsidRPr="005B3C0C" w:rsidRDefault="0029652F" w:rsidP="005B3C0C">
      <w:pPr>
        <w:spacing w:line="360" w:lineRule="auto"/>
      </w:pPr>
      <w:r>
        <w:rPr>
          <w:noProof/>
          <w:lang w:eastAsia="en-GB"/>
        </w:rPr>
        <mc:AlternateContent>
          <mc:Choice Requires="wpg">
            <w:drawing>
              <wp:anchor distT="0" distB="0" distL="114300" distR="114300" simplePos="0" relativeHeight="251567616" behindDoc="1" locked="0" layoutInCell="1" allowOverlap="1" wp14:anchorId="0E774CAB" wp14:editId="10955949">
                <wp:simplePos x="0" y="0"/>
                <wp:positionH relativeFrom="column">
                  <wp:posOffset>-60871</wp:posOffset>
                </wp:positionH>
                <wp:positionV relativeFrom="paragraph">
                  <wp:posOffset>128831</wp:posOffset>
                </wp:positionV>
                <wp:extent cx="5507990" cy="5443855"/>
                <wp:effectExtent l="0" t="0" r="0" b="4445"/>
                <wp:wrapNone/>
                <wp:docPr id="81"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7990" cy="5443855"/>
                          <a:chOff x="2172" y="7170"/>
                          <a:chExt cx="8674" cy="8573"/>
                        </a:xfrm>
                      </wpg:grpSpPr>
                      <pic:pic xmlns:pic="http://schemas.openxmlformats.org/drawingml/2006/picture">
                        <pic:nvPicPr>
                          <pic:cNvPr id="82" name="Picture 7"/>
                          <pic:cNvPicPr>
                            <a:picLocks noChangeAspect="1"/>
                          </pic:cNvPicPr>
                        </pic:nvPicPr>
                        <pic:blipFill>
                          <a:blip r:embed="rId125">
                            <a:extLst>
                              <a:ext uri="{28A0092B-C50C-407E-A947-70E740481C1C}">
                                <a14:useLocalDpi xmlns:a14="http://schemas.microsoft.com/office/drawing/2010/main" val="0"/>
                              </a:ext>
                            </a:extLst>
                          </a:blip>
                          <a:srcRect/>
                          <a:stretch>
                            <a:fillRect/>
                          </a:stretch>
                        </pic:blipFill>
                        <pic:spPr bwMode="auto">
                          <a:xfrm>
                            <a:off x="2448" y="7170"/>
                            <a:ext cx="8052" cy="62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83" name="Text Box 8"/>
                        <wps:cNvSpPr txBox="1">
                          <a:spLocks noChangeArrowheads="1"/>
                        </wps:cNvSpPr>
                        <wps:spPr bwMode="auto">
                          <a:xfrm>
                            <a:off x="2172" y="13400"/>
                            <a:ext cx="8674" cy="234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D82FF0A" w14:textId="77777777" w:rsidR="003B14DC" w:rsidRDefault="003B14DC" w:rsidP="005B3C0C">
                              <w:pPr>
                                <w:rPr>
                                  <w:sz w:val="20"/>
                                  <w:szCs w:val="20"/>
                                </w:rPr>
                              </w:pPr>
                              <w:r w:rsidRPr="00FE724F">
                                <w:rPr>
                                  <w:b/>
                                  <w:sz w:val="20"/>
                                  <w:szCs w:val="20"/>
                                </w:rPr>
                                <w:t>Figure</w:t>
                              </w:r>
                              <w:r>
                                <w:rPr>
                                  <w:b/>
                                  <w:sz w:val="20"/>
                                  <w:szCs w:val="20"/>
                                </w:rPr>
                                <w:t xml:space="preserve"> 59</w:t>
                              </w:r>
                              <w:r w:rsidRPr="00FE724F">
                                <w:rPr>
                                  <w:b/>
                                  <w:sz w:val="20"/>
                                  <w:szCs w:val="20"/>
                                </w:rPr>
                                <w:t xml:space="preserve">. </w:t>
                              </w:r>
                              <w:r>
                                <w:rPr>
                                  <w:sz w:val="20"/>
                                  <w:szCs w:val="20"/>
                                </w:rPr>
                                <w:t xml:space="preserve">Fold change (relative to the average expression of all samples across timepoints and treatments) in </w:t>
                              </w:r>
                              <w:r w:rsidRPr="00F47F02">
                                <w:rPr>
                                  <w:i/>
                                  <w:sz w:val="20"/>
                                  <w:szCs w:val="20"/>
                                </w:rPr>
                                <w:t>sta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 (</w:t>
                              </w:r>
                              <w:r w:rsidRPr="00FE724F">
                                <w:rPr>
                                  <w:sz w:val="20"/>
                                  <w:szCs w:val="20"/>
                                </w:rPr>
                                <w:t>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757ED847"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774CAB" id="Group 70" o:spid="_x0000_s1447" style="position:absolute;left:0;text-align:left;margin-left:-4.8pt;margin-top:10.15pt;width:433.7pt;height:428.65pt;z-index:-251748864" coordorigin="2172,7170" coordsize="8674,8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">
                <v:shape id="Picture 7" o:spid="_x0000_s1448" type="#_x0000_t75" style="position:absolute;left:2448;top:7170;width:8052;height: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">
                  <v:imagedata r:id="rId126" o:title=""/>
                  <v:path arrowok="t"/>
                </v:shape>
                <v:shape id="Text Box 8" o:spid="_x0000_s1449" type="#_x0000_t202" style="position:absolute;left:2172;top:13400;width:8674;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0D82FF0A" w14:textId="77777777" w:rsidR="003B14DC" w:rsidRDefault="003B14DC" w:rsidP="005B3C0C">
                        <w:pPr>
                          <w:rPr>
                            <w:sz w:val="20"/>
                            <w:szCs w:val="20"/>
                          </w:rPr>
                        </w:pPr>
                        <w:r w:rsidRPr="00FE724F">
                          <w:rPr>
                            <w:b/>
                            <w:sz w:val="20"/>
                            <w:szCs w:val="20"/>
                          </w:rPr>
                          <w:t>Figure</w:t>
                        </w:r>
                        <w:r>
                          <w:rPr>
                            <w:b/>
                            <w:sz w:val="20"/>
                            <w:szCs w:val="20"/>
                          </w:rPr>
                          <w:t xml:space="preserve"> 59</w:t>
                        </w:r>
                        <w:r w:rsidRPr="00FE724F">
                          <w:rPr>
                            <w:b/>
                            <w:sz w:val="20"/>
                            <w:szCs w:val="20"/>
                          </w:rPr>
                          <w:t xml:space="preserve">. </w:t>
                        </w:r>
                        <w:r>
                          <w:rPr>
                            <w:sz w:val="20"/>
                            <w:szCs w:val="20"/>
                          </w:rPr>
                          <w:t xml:space="preserve">Fold change (relative to the average expression of all samples across timepoints and treatments) in </w:t>
                        </w:r>
                        <w:r w:rsidRPr="00F47F02">
                          <w:rPr>
                            <w:i/>
                            <w:sz w:val="20"/>
                            <w:szCs w:val="20"/>
                          </w:rPr>
                          <w:t>sta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 (</w:t>
                        </w:r>
                        <w:r w:rsidRPr="00FE724F">
                          <w:rPr>
                            <w:sz w:val="20"/>
                            <w:szCs w:val="20"/>
                          </w:rPr>
                          <w:t>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757ED847" w14:textId="77777777" w:rsidR="003B14DC" w:rsidRPr="00FE724F" w:rsidRDefault="003B14DC" w:rsidP="005B3C0C">
                        <w:pPr>
                          <w:rPr>
                            <w:sz w:val="20"/>
                            <w:szCs w:val="20"/>
                          </w:rPr>
                        </w:pPr>
                      </w:p>
                    </w:txbxContent>
                  </v:textbox>
                </v:shape>
              </v:group>
            </w:pict>
          </mc:Fallback>
        </mc:AlternateContent>
      </w:r>
      <w:r w:rsidR="00861889" w:rsidRPr="00416487">
        <w:rPr>
          <w:b/>
          <w:noProof/>
          <w:lang w:eastAsia="en-GB"/>
        </w:rPr>
        <mc:AlternateContent>
          <mc:Choice Requires="wps">
            <w:drawing>
              <wp:anchor distT="0" distB="0" distL="114300" distR="114300" simplePos="0" relativeHeight="251931136" behindDoc="0" locked="0" layoutInCell="1" allowOverlap="1" wp14:anchorId="491D69CA" wp14:editId="4C8EFEEA">
                <wp:simplePos x="0" y="0"/>
                <wp:positionH relativeFrom="column">
                  <wp:posOffset>3998559</wp:posOffset>
                </wp:positionH>
                <wp:positionV relativeFrom="paragraph">
                  <wp:posOffset>-359865</wp:posOffset>
                </wp:positionV>
                <wp:extent cx="1444949" cy="4002656"/>
                <wp:effectExtent l="0" t="0" r="0" b="0"/>
                <wp:wrapNone/>
                <wp:docPr id="8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4949" cy="4002656"/>
                        </a:xfrm>
                        <a:prstGeom prst="rect">
                          <a:avLst/>
                        </a:prstGeom>
                        <a:noFill/>
                        <a:ln w="9525">
                          <a:noFill/>
                          <a:miter lim="800000"/>
                          <a:headEnd/>
                          <a:tailEnd/>
                        </a:ln>
                      </wps:spPr>
                      <wps:txbx>
                        <w:txbxContent>
                          <w:p w14:paraId="035B53C4" w14:textId="77777777" w:rsidR="003B14DC" w:rsidRDefault="003B14DC" w:rsidP="00861889">
                            <w:r>
                              <w:t xml:space="preserve">         </w:t>
                            </w:r>
                          </w:p>
                          <w:p w14:paraId="61A93FE5" w14:textId="77777777" w:rsidR="003B14DC" w:rsidRDefault="003B14DC" w:rsidP="00861889">
                            <w:r>
                              <w:t xml:space="preserve">         </w:t>
                            </w:r>
                            <w:r w:rsidRPr="007F0F11">
                              <w:rPr>
                                <w:sz w:val="12"/>
                                <w:szCs w:val="12"/>
                              </w:rPr>
                              <w:t xml:space="preserve"> </w:t>
                            </w:r>
                            <w:r>
                              <w:rPr>
                                <w:sz w:val="12"/>
                                <w:szCs w:val="12"/>
                              </w:rPr>
                              <w:t xml:space="preserve"> </w:t>
                            </w:r>
                          </w:p>
                          <w:p w14:paraId="35052F26" w14:textId="77777777" w:rsidR="003B14DC" w:rsidRPr="00861889" w:rsidRDefault="003B14DC" w:rsidP="00861889">
                            <w:pPr>
                              <w:spacing w:after="0" w:line="240" w:lineRule="auto"/>
                              <w:rPr>
                                <w:szCs w:val="24"/>
                              </w:rPr>
                            </w:pPr>
                            <w:r>
                              <w:t xml:space="preserve">            </w:t>
                            </w:r>
                            <w:r w:rsidRPr="001F0C89">
                              <w:rPr>
                                <w:sz w:val="12"/>
                                <w:szCs w:val="12"/>
                              </w:rPr>
                              <w:t xml:space="preserve"> </w:t>
                            </w:r>
                            <w:r>
                              <w:rPr>
                                <w:sz w:val="12"/>
                                <w:szCs w:val="12"/>
                              </w:rPr>
                              <w:t xml:space="preserve"> </w:t>
                            </w:r>
                            <w:r>
                              <w:rPr>
                                <w:szCs w:val="24"/>
                              </w:rPr>
                              <w:t xml:space="preserve">  </w:t>
                            </w:r>
                          </w:p>
                          <w:p w14:paraId="22EEA16B" w14:textId="77777777" w:rsidR="003B14DC" w:rsidRDefault="003B14DC" w:rsidP="00861889">
                            <w:pPr>
                              <w:spacing w:after="0" w:line="240" w:lineRule="auto"/>
                            </w:pPr>
                            <w:r>
                              <w:t xml:space="preserve">               </w:t>
                            </w:r>
                            <w:r w:rsidRPr="00861889">
                              <w:rPr>
                                <w:sz w:val="12"/>
                                <w:szCs w:val="12"/>
                              </w:rPr>
                              <w:t xml:space="preserve"> </w:t>
                            </w:r>
                            <w:r>
                              <w:rPr>
                                <w:sz w:val="12"/>
                                <w:szCs w:val="12"/>
                              </w:rPr>
                              <w:t xml:space="preserve"> </w:t>
                            </w:r>
                            <w:r>
                              <w:t xml:space="preserve"> </w:t>
                            </w:r>
                          </w:p>
                          <w:p w14:paraId="37B34CD4" w14:textId="77777777" w:rsidR="003B14DC" w:rsidRPr="001F0C89" w:rsidRDefault="003B14DC" w:rsidP="00861889">
                            <w:pPr>
                              <w:rPr>
                                <w:sz w:val="16"/>
                                <w:szCs w:val="16"/>
                              </w:rPr>
                            </w:pPr>
                            <w:r>
                              <w:t xml:space="preserve"> </w:t>
                            </w:r>
                          </w:p>
                          <w:p w14:paraId="74973B60" w14:textId="77777777" w:rsidR="003B14DC" w:rsidRDefault="003B14DC" w:rsidP="00861889">
                            <w:r>
                              <w:t xml:space="preserve">                      </w:t>
                            </w:r>
                            <w:r w:rsidRPr="00861889">
                              <w:rPr>
                                <w:sz w:val="12"/>
                                <w:szCs w:val="12"/>
                              </w:rPr>
                              <w:t xml:space="preserve"> </w:t>
                            </w:r>
                            <w:r>
                              <w:t>*</w:t>
                            </w:r>
                          </w:p>
                          <w:p w14:paraId="68CDD453" w14:textId="77777777" w:rsidR="003B14DC" w:rsidRDefault="003B14DC" w:rsidP="00861889"/>
                          <w:p w14:paraId="3B575722" w14:textId="77777777" w:rsidR="003B14DC" w:rsidRDefault="003B14DC" w:rsidP="00861889"/>
                          <w:p w14:paraId="20B68B2B" w14:textId="77777777" w:rsidR="003B14DC" w:rsidRDefault="003B14DC" w:rsidP="00861889">
                            <w:pPr>
                              <w:spacing w:after="0" w:line="240" w:lineRule="auto"/>
                            </w:pPr>
                            <w:r>
                              <w:t xml:space="preserve">                  </w:t>
                            </w:r>
                            <w:r w:rsidRPr="00861889">
                              <w:rPr>
                                <w:sz w:val="12"/>
                                <w:szCs w:val="12"/>
                              </w:rPr>
                              <w:t xml:space="preserve">  </w:t>
                            </w:r>
                            <w:r>
                              <w:t xml:space="preserve">   </w:t>
                            </w:r>
                          </w:p>
                          <w:p w14:paraId="1605C5F8" w14:textId="77777777" w:rsidR="003B14DC" w:rsidRDefault="003B14DC" w:rsidP="00861889">
                            <w:pPr>
                              <w:spacing w:after="0" w:line="240" w:lineRule="auto"/>
                              <w:rPr>
                                <w:sz w:val="12"/>
                                <w:szCs w:val="12"/>
                              </w:rPr>
                            </w:pPr>
                            <w:r>
                              <w:t xml:space="preserve">            </w:t>
                            </w:r>
                            <w:r w:rsidRPr="00861889">
                              <w:rPr>
                                <w:sz w:val="12"/>
                                <w:szCs w:val="12"/>
                              </w:rPr>
                              <w:t xml:space="preserve"> </w:t>
                            </w:r>
                          </w:p>
                          <w:p w14:paraId="76886A4C" w14:textId="77777777" w:rsidR="003B14DC" w:rsidRDefault="003B14DC" w:rsidP="00861889">
                            <w:pPr>
                              <w:spacing w:after="0" w:line="240" w:lineRule="auto"/>
                              <w:rPr>
                                <w:sz w:val="12"/>
                                <w:szCs w:val="12"/>
                              </w:rPr>
                            </w:pPr>
                          </w:p>
                          <w:p w14:paraId="6A62D015" w14:textId="77777777" w:rsidR="003B14DC" w:rsidRDefault="003B14DC" w:rsidP="00861889">
                            <w:pPr>
                              <w:spacing w:after="0" w:line="240" w:lineRule="auto"/>
                              <w:rPr>
                                <w:sz w:val="12"/>
                                <w:szCs w:val="12"/>
                              </w:rPr>
                            </w:pPr>
                          </w:p>
                          <w:p w14:paraId="6BD593D0" w14:textId="77777777" w:rsidR="003B14DC" w:rsidRDefault="003B14DC" w:rsidP="00861889">
                            <w:pPr>
                              <w:spacing w:after="0" w:line="240" w:lineRule="auto"/>
                            </w:pPr>
                            <w:r>
                              <w:t xml:space="preserve">         </w:t>
                            </w:r>
                            <w:r>
                              <w:rPr>
                                <w:sz w:val="12"/>
                                <w:szCs w:val="12"/>
                              </w:rPr>
                              <w:t xml:space="preserve">       </w:t>
                            </w:r>
                            <w:r>
                              <w:t>*</w:t>
                            </w:r>
                          </w:p>
                          <w:p w14:paraId="7B9478C3" w14:textId="77777777" w:rsidR="003B14DC" w:rsidRDefault="003B14DC" w:rsidP="00861889">
                            <w:pPr>
                              <w:spacing w:after="0" w:line="240" w:lineRule="auto"/>
                            </w:pPr>
                            <w:r>
                              <w:t xml:space="preserve">                            </w:t>
                            </w:r>
                            <w:r w:rsidRPr="007F0F11">
                              <w:rPr>
                                <w:sz w:val="12"/>
                                <w:szCs w:val="12"/>
                              </w:rPr>
                              <w:t xml:space="preserve"> </w:t>
                            </w:r>
                          </w:p>
                          <w:p w14:paraId="09E9C7C1" w14:textId="77777777" w:rsidR="003B14DC" w:rsidRDefault="003B14DC" w:rsidP="00861889">
                            <w:r>
                              <w:t xml:space="preserve">        </w:t>
                            </w:r>
                            <w:r w:rsidRPr="00861889">
                              <w:rPr>
                                <w:sz w:val="12"/>
                                <w:szCs w:val="12"/>
                              </w:rPr>
                              <w:t xml:space="preserve">   </w:t>
                            </w:r>
                            <w:r>
                              <w:rPr>
                                <w:sz w:val="12"/>
                                <w:szCs w:val="12"/>
                              </w:rPr>
                              <w:t xml:space="preserve"> </w:t>
                            </w:r>
                            <w:r>
                              <w:t xml:space="preserve">*      </w:t>
                            </w:r>
                            <w:r w:rsidRPr="007F0F11">
                              <w:rPr>
                                <w:sz w:val="12"/>
                                <w:szCs w:val="12"/>
                              </w:rPr>
                              <w:t xml:space="preserve">  </w:t>
                            </w:r>
                          </w:p>
                          <w:p w14:paraId="68A0F4C7" w14:textId="77777777" w:rsidR="003B14DC" w:rsidRDefault="003B14DC" w:rsidP="00861889">
                            <w:pPr>
                              <w:spacing w:after="0" w:line="240" w:lineRule="auto"/>
                            </w:pPr>
                            <w:r>
                              <w:t xml:space="preserve">                   </w:t>
                            </w:r>
                          </w:p>
                          <w:p w14:paraId="01DB62F1" w14:textId="77777777" w:rsidR="003B14DC" w:rsidRDefault="003B14DC" w:rsidP="00861889">
                            <w:pPr>
                              <w:spacing w:after="0" w:line="240" w:lineRule="auto"/>
                            </w:pPr>
                            <w:r>
                              <w:t xml:space="preserve">           </w:t>
                            </w:r>
                          </w:p>
                          <w:p w14:paraId="586F7990" w14:textId="77777777" w:rsidR="003B14DC" w:rsidRDefault="003B14DC" w:rsidP="00861889">
                            <w:r>
                              <w:t xml:space="preserve">                   </w:t>
                            </w:r>
                            <w:r w:rsidRPr="00861889">
                              <w:rPr>
                                <w:sz w:val="12"/>
                                <w:szCs w:val="12"/>
                              </w:rPr>
                              <w:t xml:space="preserve"> </w:t>
                            </w:r>
                            <w:r>
                              <w:t>*    *</w:t>
                            </w:r>
                          </w:p>
                          <w:p w14:paraId="47976421" w14:textId="77777777" w:rsidR="003B14DC" w:rsidRDefault="003B14DC" w:rsidP="00861889">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D69CA" id="_x0000_s1450" type="#_x0000_t202" style="position:absolute;left:0;text-align:left;margin-left:314.85pt;margin-top:-28.35pt;width:113.8pt;height:315.15pt;z-index:25193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" filled="f" stroked="f">
                <v:textbox>
                  <w:txbxContent>
                    <w:p w14:paraId="035B53C4" w14:textId="77777777" w:rsidR="003B14DC" w:rsidRDefault="003B14DC" w:rsidP="00861889">
                      <w:r>
                        <w:t xml:space="preserve">         </w:t>
                      </w:r>
                    </w:p>
                    <w:p w14:paraId="61A93FE5" w14:textId="77777777" w:rsidR="003B14DC" w:rsidRDefault="003B14DC" w:rsidP="00861889">
                      <w:r>
                        <w:t xml:space="preserve">         </w:t>
                      </w:r>
                      <w:r w:rsidRPr="007F0F11">
                        <w:rPr>
                          <w:sz w:val="12"/>
                          <w:szCs w:val="12"/>
                        </w:rPr>
                        <w:t xml:space="preserve"> </w:t>
                      </w:r>
                      <w:r>
                        <w:rPr>
                          <w:sz w:val="12"/>
                          <w:szCs w:val="12"/>
                        </w:rPr>
                        <w:t xml:space="preserve"> </w:t>
                      </w:r>
                    </w:p>
                    <w:p w14:paraId="35052F26" w14:textId="77777777" w:rsidR="003B14DC" w:rsidRPr="00861889" w:rsidRDefault="003B14DC" w:rsidP="00861889">
                      <w:pPr>
                        <w:spacing w:after="0" w:line="240" w:lineRule="auto"/>
                        <w:rPr>
                          <w:szCs w:val="24"/>
                        </w:rPr>
                      </w:pPr>
                      <w:r>
                        <w:t xml:space="preserve">            </w:t>
                      </w:r>
                      <w:r w:rsidRPr="001F0C89">
                        <w:rPr>
                          <w:sz w:val="12"/>
                          <w:szCs w:val="12"/>
                        </w:rPr>
                        <w:t xml:space="preserve"> </w:t>
                      </w:r>
                      <w:r>
                        <w:rPr>
                          <w:sz w:val="12"/>
                          <w:szCs w:val="12"/>
                        </w:rPr>
                        <w:t xml:space="preserve"> </w:t>
                      </w:r>
                      <w:r>
                        <w:rPr>
                          <w:szCs w:val="24"/>
                        </w:rPr>
                        <w:t xml:space="preserve">  </w:t>
                      </w:r>
                    </w:p>
                    <w:p w14:paraId="22EEA16B" w14:textId="77777777" w:rsidR="003B14DC" w:rsidRDefault="003B14DC" w:rsidP="00861889">
                      <w:pPr>
                        <w:spacing w:after="0" w:line="240" w:lineRule="auto"/>
                      </w:pPr>
                      <w:r>
                        <w:t xml:space="preserve">               </w:t>
                      </w:r>
                      <w:r w:rsidRPr="00861889">
                        <w:rPr>
                          <w:sz w:val="12"/>
                          <w:szCs w:val="12"/>
                        </w:rPr>
                        <w:t xml:space="preserve"> </w:t>
                      </w:r>
                      <w:r>
                        <w:rPr>
                          <w:sz w:val="12"/>
                          <w:szCs w:val="12"/>
                        </w:rPr>
                        <w:t xml:space="preserve"> </w:t>
                      </w:r>
                      <w:r>
                        <w:t xml:space="preserve"> </w:t>
                      </w:r>
                    </w:p>
                    <w:p w14:paraId="37B34CD4" w14:textId="77777777" w:rsidR="003B14DC" w:rsidRPr="001F0C89" w:rsidRDefault="003B14DC" w:rsidP="00861889">
                      <w:pPr>
                        <w:rPr>
                          <w:sz w:val="16"/>
                          <w:szCs w:val="16"/>
                        </w:rPr>
                      </w:pPr>
                      <w:r>
                        <w:t xml:space="preserve"> </w:t>
                      </w:r>
                    </w:p>
                    <w:p w14:paraId="74973B60" w14:textId="77777777" w:rsidR="003B14DC" w:rsidRDefault="003B14DC" w:rsidP="00861889">
                      <w:r>
                        <w:t xml:space="preserve">                      </w:t>
                      </w:r>
                      <w:r w:rsidRPr="00861889">
                        <w:rPr>
                          <w:sz w:val="12"/>
                          <w:szCs w:val="12"/>
                        </w:rPr>
                        <w:t xml:space="preserve"> </w:t>
                      </w:r>
                      <w:r>
                        <w:t>*</w:t>
                      </w:r>
                    </w:p>
                    <w:p w14:paraId="68CDD453" w14:textId="77777777" w:rsidR="003B14DC" w:rsidRDefault="003B14DC" w:rsidP="00861889"/>
                    <w:p w14:paraId="3B575722" w14:textId="77777777" w:rsidR="003B14DC" w:rsidRDefault="003B14DC" w:rsidP="00861889"/>
                    <w:p w14:paraId="20B68B2B" w14:textId="77777777" w:rsidR="003B14DC" w:rsidRDefault="003B14DC" w:rsidP="00861889">
                      <w:pPr>
                        <w:spacing w:after="0" w:line="240" w:lineRule="auto"/>
                      </w:pPr>
                      <w:r>
                        <w:t xml:space="preserve">                  </w:t>
                      </w:r>
                      <w:r w:rsidRPr="00861889">
                        <w:rPr>
                          <w:sz w:val="12"/>
                          <w:szCs w:val="12"/>
                        </w:rPr>
                        <w:t xml:space="preserve">  </w:t>
                      </w:r>
                      <w:r>
                        <w:t xml:space="preserve">   </w:t>
                      </w:r>
                    </w:p>
                    <w:p w14:paraId="1605C5F8" w14:textId="77777777" w:rsidR="003B14DC" w:rsidRDefault="003B14DC" w:rsidP="00861889">
                      <w:pPr>
                        <w:spacing w:after="0" w:line="240" w:lineRule="auto"/>
                        <w:rPr>
                          <w:sz w:val="12"/>
                          <w:szCs w:val="12"/>
                        </w:rPr>
                      </w:pPr>
                      <w:r>
                        <w:t xml:space="preserve">            </w:t>
                      </w:r>
                      <w:r w:rsidRPr="00861889">
                        <w:rPr>
                          <w:sz w:val="12"/>
                          <w:szCs w:val="12"/>
                        </w:rPr>
                        <w:t xml:space="preserve"> </w:t>
                      </w:r>
                    </w:p>
                    <w:p w14:paraId="76886A4C" w14:textId="77777777" w:rsidR="003B14DC" w:rsidRDefault="003B14DC" w:rsidP="00861889">
                      <w:pPr>
                        <w:spacing w:after="0" w:line="240" w:lineRule="auto"/>
                        <w:rPr>
                          <w:sz w:val="12"/>
                          <w:szCs w:val="12"/>
                        </w:rPr>
                      </w:pPr>
                    </w:p>
                    <w:p w14:paraId="6A62D015" w14:textId="77777777" w:rsidR="003B14DC" w:rsidRDefault="003B14DC" w:rsidP="00861889">
                      <w:pPr>
                        <w:spacing w:after="0" w:line="240" w:lineRule="auto"/>
                        <w:rPr>
                          <w:sz w:val="12"/>
                          <w:szCs w:val="12"/>
                        </w:rPr>
                      </w:pPr>
                    </w:p>
                    <w:p w14:paraId="6BD593D0" w14:textId="77777777" w:rsidR="003B14DC" w:rsidRDefault="003B14DC" w:rsidP="00861889">
                      <w:pPr>
                        <w:spacing w:after="0" w:line="240" w:lineRule="auto"/>
                      </w:pPr>
                      <w:r>
                        <w:t xml:space="preserve">         </w:t>
                      </w:r>
                      <w:r>
                        <w:rPr>
                          <w:sz w:val="12"/>
                          <w:szCs w:val="12"/>
                        </w:rPr>
                        <w:t xml:space="preserve">       </w:t>
                      </w:r>
                      <w:r>
                        <w:t>*</w:t>
                      </w:r>
                    </w:p>
                    <w:p w14:paraId="7B9478C3" w14:textId="77777777" w:rsidR="003B14DC" w:rsidRDefault="003B14DC" w:rsidP="00861889">
                      <w:pPr>
                        <w:spacing w:after="0" w:line="240" w:lineRule="auto"/>
                      </w:pPr>
                      <w:r>
                        <w:t xml:space="preserve">                            </w:t>
                      </w:r>
                      <w:r w:rsidRPr="007F0F11">
                        <w:rPr>
                          <w:sz w:val="12"/>
                          <w:szCs w:val="12"/>
                        </w:rPr>
                        <w:t xml:space="preserve"> </w:t>
                      </w:r>
                    </w:p>
                    <w:p w14:paraId="09E9C7C1" w14:textId="77777777" w:rsidR="003B14DC" w:rsidRDefault="003B14DC" w:rsidP="00861889">
                      <w:r>
                        <w:t xml:space="preserve">        </w:t>
                      </w:r>
                      <w:r w:rsidRPr="00861889">
                        <w:rPr>
                          <w:sz w:val="12"/>
                          <w:szCs w:val="12"/>
                        </w:rPr>
                        <w:t xml:space="preserve">   </w:t>
                      </w:r>
                      <w:r>
                        <w:rPr>
                          <w:sz w:val="12"/>
                          <w:szCs w:val="12"/>
                        </w:rPr>
                        <w:t xml:space="preserve"> </w:t>
                      </w:r>
                      <w:r>
                        <w:t xml:space="preserve">*      </w:t>
                      </w:r>
                      <w:r w:rsidRPr="007F0F11">
                        <w:rPr>
                          <w:sz w:val="12"/>
                          <w:szCs w:val="12"/>
                        </w:rPr>
                        <w:t xml:space="preserve">  </w:t>
                      </w:r>
                    </w:p>
                    <w:p w14:paraId="68A0F4C7" w14:textId="77777777" w:rsidR="003B14DC" w:rsidRDefault="003B14DC" w:rsidP="00861889">
                      <w:pPr>
                        <w:spacing w:after="0" w:line="240" w:lineRule="auto"/>
                      </w:pPr>
                      <w:r>
                        <w:t xml:space="preserve">                   </w:t>
                      </w:r>
                    </w:p>
                    <w:p w14:paraId="01DB62F1" w14:textId="77777777" w:rsidR="003B14DC" w:rsidRDefault="003B14DC" w:rsidP="00861889">
                      <w:pPr>
                        <w:spacing w:after="0" w:line="240" w:lineRule="auto"/>
                      </w:pPr>
                      <w:r>
                        <w:t xml:space="preserve">           </w:t>
                      </w:r>
                    </w:p>
                    <w:p w14:paraId="586F7990" w14:textId="77777777" w:rsidR="003B14DC" w:rsidRDefault="003B14DC" w:rsidP="00861889">
                      <w:r>
                        <w:t xml:space="preserve">                   </w:t>
                      </w:r>
                      <w:r w:rsidRPr="00861889">
                        <w:rPr>
                          <w:sz w:val="12"/>
                          <w:szCs w:val="12"/>
                        </w:rPr>
                        <w:t xml:space="preserve"> </w:t>
                      </w:r>
                      <w:r>
                        <w:t>*    *</w:t>
                      </w:r>
                    </w:p>
                    <w:p w14:paraId="47976421" w14:textId="77777777" w:rsidR="003B14DC" w:rsidRDefault="003B14DC" w:rsidP="00861889">
                      <w:r>
                        <w:t xml:space="preserve">                      </w:t>
                      </w:r>
                    </w:p>
                  </w:txbxContent>
                </v:textbox>
              </v:shape>
            </w:pict>
          </mc:Fallback>
        </mc:AlternateContent>
      </w:r>
      <w:r w:rsidR="00861889" w:rsidRPr="00416487">
        <w:rPr>
          <w:b/>
          <w:noProof/>
          <w:lang w:eastAsia="en-GB"/>
        </w:rPr>
        <mc:AlternateContent>
          <mc:Choice Requires="wps">
            <w:drawing>
              <wp:anchor distT="0" distB="0" distL="114300" distR="114300" simplePos="0" relativeHeight="251929088" behindDoc="0" locked="0" layoutInCell="1" allowOverlap="1" wp14:anchorId="590F6CAF" wp14:editId="24D63618">
                <wp:simplePos x="0" y="0"/>
                <wp:positionH relativeFrom="column">
                  <wp:posOffset>3144544</wp:posOffset>
                </wp:positionH>
                <wp:positionV relativeFrom="paragraph">
                  <wp:posOffset>269863</wp:posOffset>
                </wp:positionV>
                <wp:extent cx="1052423" cy="3778250"/>
                <wp:effectExtent l="0" t="0" r="0" b="0"/>
                <wp:wrapNone/>
                <wp:docPr id="8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423" cy="3778250"/>
                        </a:xfrm>
                        <a:prstGeom prst="rect">
                          <a:avLst/>
                        </a:prstGeom>
                        <a:noFill/>
                        <a:ln w="9525">
                          <a:noFill/>
                          <a:miter lim="800000"/>
                          <a:headEnd/>
                          <a:tailEnd/>
                        </a:ln>
                      </wps:spPr>
                      <wps:txbx>
                        <w:txbxContent>
                          <w:p w14:paraId="2A040A5F" w14:textId="77777777" w:rsidR="003B14DC" w:rsidRDefault="003B14DC" w:rsidP="00861889">
                            <w:r>
                              <w:t xml:space="preserve">         </w:t>
                            </w:r>
                          </w:p>
                          <w:p w14:paraId="780EB26E" w14:textId="77777777" w:rsidR="003B14DC" w:rsidRDefault="003B14DC" w:rsidP="00861889">
                            <w:r>
                              <w:t xml:space="preserve">         </w:t>
                            </w:r>
                            <w:r w:rsidRPr="007F0F11">
                              <w:rPr>
                                <w:sz w:val="12"/>
                                <w:szCs w:val="12"/>
                              </w:rPr>
                              <w:t xml:space="preserve"> </w:t>
                            </w:r>
                            <w:r>
                              <w:rPr>
                                <w:sz w:val="12"/>
                                <w:szCs w:val="12"/>
                              </w:rPr>
                              <w:t xml:space="preserve"> </w:t>
                            </w:r>
                          </w:p>
                          <w:p w14:paraId="66E01095" w14:textId="77777777" w:rsidR="003B14DC" w:rsidRPr="00861889" w:rsidRDefault="003B14DC" w:rsidP="00861889">
                            <w:pPr>
                              <w:spacing w:after="0" w:line="240" w:lineRule="auto"/>
                              <w:rPr>
                                <w:szCs w:val="24"/>
                              </w:rPr>
                            </w:pPr>
                            <w:r>
                              <w:t xml:space="preserve">            </w:t>
                            </w:r>
                            <w:r w:rsidRPr="001F0C89">
                              <w:rPr>
                                <w:sz w:val="12"/>
                                <w:szCs w:val="12"/>
                              </w:rPr>
                              <w:t xml:space="preserve"> </w:t>
                            </w:r>
                            <w:r>
                              <w:rPr>
                                <w:sz w:val="12"/>
                                <w:szCs w:val="12"/>
                              </w:rPr>
                              <w:t xml:space="preserve"> </w:t>
                            </w:r>
                            <w:r>
                              <w:rPr>
                                <w:szCs w:val="24"/>
                              </w:rPr>
                              <w:t xml:space="preserve">  </w:t>
                            </w:r>
                          </w:p>
                          <w:p w14:paraId="3CE91040" w14:textId="77777777" w:rsidR="003B14DC" w:rsidRDefault="003B14DC" w:rsidP="00861889">
                            <w:pPr>
                              <w:spacing w:after="0" w:line="240" w:lineRule="auto"/>
                            </w:pPr>
                            <w:r>
                              <w:t xml:space="preserve">               </w:t>
                            </w:r>
                            <w:r w:rsidRPr="00861889">
                              <w:rPr>
                                <w:sz w:val="12"/>
                                <w:szCs w:val="12"/>
                              </w:rPr>
                              <w:t xml:space="preserve"> </w:t>
                            </w:r>
                            <w:r>
                              <w:rPr>
                                <w:sz w:val="12"/>
                                <w:szCs w:val="12"/>
                              </w:rPr>
                              <w:t xml:space="preserve"> </w:t>
                            </w:r>
                            <w:r>
                              <w:t xml:space="preserve">* </w:t>
                            </w:r>
                          </w:p>
                          <w:p w14:paraId="54214536" w14:textId="77777777" w:rsidR="003B14DC" w:rsidRPr="001F0C89" w:rsidRDefault="003B14DC" w:rsidP="00861889">
                            <w:pPr>
                              <w:rPr>
                                <w:sz w:val="16"/>
                                <w:szCs w:val="16"/>
                              </w:rPr>
                            </w:pPr>
                            <w:r>
                              <w:t xml:space="preserve"> </w:t>
                            </w:r>
                          </w:p>
                          <w:p w14:paraId="1B68F9EB" w14:textId="77777777" w:rsidR="003B14DC" w:rsidRDefault="003B14DC" w:rsidP="00861889">
                            <w:r>
                              <w:t xml:space="preserve">              </w:t>
                            </w:r>
                          </w:p>
                          <w:p w14:paraId="254862EC" w14:textId="77777777" w:rsidR="003B14DC" w:rsidRDefault="003B14DC" w:rsidP="00861889"/>
                          <w:p w14:paraId="6507B433" w14:textId="77777777" w:rsidR="003B14DC" w:rsidRDefault="003B14DC" w:rsidP="00861889"/>
                          <w:p w14:paraId="7398F8C4" w14:textId="77777777" w:rsidR="003B14DC" w:rsidRDefault="003B14DC" w:rsidP="00861889">
                            <w:pPr>
                              <w:spacing w:after="0" w:line="240" w:lineRule="auto"/>
                            </w:pPr>
                            <w:r>
                              <w:t xml:space="preserve">                  </w:t>
                            </w:r>
                            <w:r w:rsidRPr="00861889">
                              <w:rPr>
                                <w:sz w:val="12"/>
                                <w:szCs w:val="12"/>
                              </w:rPr>
                              <w:t xml:space="preserve">  </w:t>
                            </w:r>
                            <w:r>
                              <w:t xml:space="preserve">*   </w:t>
                            </w:r>
                          </w:p>
                          <w:p w14:paraId="4E8C7B27" w14:textId="77777777" w:rsidR="003B14DC" w:rsidRDefault="003B14DC" w:rsidP="00861889">
                            <w:pPr>
                              <w:spacing w:after="0" w:line="240" w:lineRule="auto"/>
                              <w:rPr>
                                <w:sz w:val="12"/>
                                <w:szCs w:val="12"/>
                              </w:rPr>
                            </w:pPr>
                            <w:r>
                              <w:t xml:space="preserve">            </w:t>
                            </w:r>
                            <w:r w:rsidRPr="00861889">
                              <w:rPr>
                                <w:sz w:val="12"/>
                                <w:szCs w:val="12"/>
                              </w:rPr>
                              <w:t xml:space="preserve"> </w:t>
                            </w:r>
                          </w:p>
                          <w:p w14:paraId="7E5D5C0F" w14:textId="77777777" w:rsidR="003B14DC" w:rsidRDefault="003B14DC" w:rsidP="00861889">
                            <w:pPr>
                              <w:spacing w:after="0" w:line="240" w:lineRule="auto"/>
                              <w:rPr>
                                <w:sz w:val="12"/>
                                <w:szCs w:val="12"/>
                              </w:rPr>
                            </w:pPr>
                          </w:p>
                          <w:p w14:paraId="5EA1A3EF" w14:textId="77777777" w:rsidR="003B14DC" w:rsidRDefault="003B14DC" w:rsidP="00861889">
                            <w:pPr>
                              <w:spacing w:after="0" w:line="240" w:lineRule="auto"/>
                              <w:rPr>
                                <w:sz w:val="12"/>
                                <w:szCs w:val="12"/>
                              </w:rPr>
                            </w:pPr>
                          </w:p>
                          <w:p w14:paraId="7A1AE4A8" w14:textId="77777777" w:rsidR="003B14DC" w:rsidRDefault="003B14DC" w:rsidP="00861889">
                            <w:pPr>
                              <w:spacing w:after="0" w:line="240" w:lineRule="auto"/>
                            </w:pPr>
                            <w:r>
                              <w:t xml:space="preserve">         </w:t>
                            </w:r>
                            <w:r w:rsidRPr="007F0F11">
                              <w:rPr>
                                <w:sz w:val="12"/>
                                <w:szCs w:val="12"/>
                              </w:rPr>
                              <w:t xml:space="preserve"> </w:t>
                            </w:r>
                            <w:r>
                              <w:rPr>
                                <w:sz w:val="12"/>
                                <w:szCs w:val="12"/>
                              </w:rPr>
                              <w:t xml:space="preserve">      </w:t>
                            </w:r>
                            <w:r>
                              <w:t>*</w:t>
                            </w:r>
                          </w:p>
                          <w:p w14:paraId="74C30341" w14:textId="77777777" w:rsidR="003B14DC" w:rsidRDefault="003B14DC" w:rsidP="00861889">
                            <w:pPr>
                              <w:spacing w:after="0" w:line="240" w:lineRule="auto"/>
                            </w:pPr>
                            <w:r>
                              <w:t xml:space="preserve">                            </w:t>
                            </w:r>
                            <w:r w:rsidRPr="007F0F11">
                              <w:rPr>
                                <w:sz w:val="12"/>
                                <w:szCs w:val="12"/>
                              </w:rPr>
                              <w:t xml:space="preserve"> </w:t>
                            </w:r>
                          </w:p>
                          <w:p w14:paraId="7860C920" w14:textId="77777777" w:rsidR="003B14DC" w:rsidRDefault="003B14DC" w:rsidP="00861889">
                            <w:r>
                              <w:t xml:space="preserve">         </w:t>
                            </w:r>
                            <w:r w:rsidRPr="00861889">
                              <w:rPr>
                                <w:sz w:val="12"/>
                                <w:szCs w:val="12"/>
                              </w:rPr>
                              <w:t xml:space="preserve"> </w:t>
                            </w:r>
                            <w:r>
                              <w:t xml:space="preserve">*      </w:t>
                            </w:r>
                            <w:r w:rsidRPr="007F0F11">
                              <w:rPr>
                                <w:sz w:val="12"/>
                                <w:szCs w:val="12"/>
                              </w:rPr>
                              <w:t xml:space="preserve">  </w:t>
                            </w:r>
                          </w:p>
                          <w:p w14:paraId="3410BBD9" w14:textId="77777777" w:rsidR="003B14DC" w:rsidRDefault="003B14DC" w:rsidP="00861889">
                            <w:pPr>
                              <w:spacing w:after="0" w:line="240" w:lineRule="auto"/>
                            </w:pPr>
                            <w:r>
                              <w:t xml:space="preserve">                   </w:t>
                            </w:r>
                          </w:p>
                          <w:p w14:paraId="01034AFA" w14:textId="77777777" w:rsidR="003B14DC" w:rsidRDefault="003B14DC" w:rsidP="00861889">
                            <w:pPr>
                              <w:spacing w:after="0" w:line="240" w:lineRule="auto"/>
                            </w:pPr>
                            <w:r>
                              <w:t xml:space="preserve">    </w:t>
                            </w:r>
                          </w:p>
                          <w:p w14:paraId="766015CF" w14:textId="77777777" w:rsidR="003B14DC" w:rsidRDefault="003B14DC" w:rsidP="00861889">
                            <w:r>
                              <w:t xml:space="preserve">                   </w:t>
                            </w:r>
                          </w:p>
                          <w:p w14:paraId="5F31A0DB" w14:textId="77777777" w:rsidR="003B14DC" w:rsidRDefault="003B14DC" w:rsidP="00861889">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0F6CAF" id="_x0000_s1451" type="#_x0000_t202" style="position:absolute;left:0;text-align:left;margin-left:247.6pt;margin-top:21.25pt;width:82.85pt;height:297.5pt;z-index:25192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" filled="f" stroked="f">
                <v:textbox>
                  <w:txbxContent>
                    <w:p w14:paraId="2A040A5F" w14:textId="77777777" w:rsidR="003B14DC" w:rsidRDefault="003B14DC" w:rsidP="00861889">
                      <w:r>
                        <w:t xml:space="preserve">         </w:t>
                      </w:r>
                    </w:p>
                    <w:p w14:paraId="780EB26E" w14:textId="77777777" w:rsidR="003B14DC" w:rsidRDefault="003B14DC" w:rsidP="00861889">
                      <w:r>
                        <w:t xml:space="preserve">         </w:t>
                      </w:r>
                      <w:r w:rsidRPr="007F0F11">
                        <w:rPr>
                          <w:sz w:val="12"/>
                          <w:szCs w:val="12"/>
                        </w:rPr>
                        <w:t xml:space="preserve"> </w:t>
                      </w:r>
                      <w:r>
                        <w:rPr>
                          <w:sz w:val="12"/>
                          <w:szCs w:val="12"/>
                        </w:rPr>
                        <w:t xml:space="preserve"> </w:t>
                      </w:r>
                    </w:p>
                    <w:p w14:paraId="66E01095" w14:textId="77777777" w:rsidR="003B14DC" w:rsidRPr="00861889" w:rsidRDefault="003B14DC" w:rsidP="00861889">
                      <w:pPr>
                        <w:spacing w:after="0" w:line="240" w:lineRule="auto"/>
                        <w:rPr>
                          <w:szCs w:val="24"/>
                        </w:rPr>
                      </w:pPr>
                      <w:r>
                        <w:t xml:space="preserve">            </w:t>
                      </w:r>
                      <w:r w:rsidRPr="001F0C89">
                        <w:rPr>
                          <w:sz w:val="12"/>
                          <w:szCs w:val="12"/>
                        </w:rPr>
                        <w:t xml:space="preserve"> </w:t>
                      </w:r>
                      <w:r>
                        <w:rPr>
                          <w:sz w:val="12"/>
                          <w:szCs w:val="12"/>
                        </w:rPr>
                        <w:t xml:space="preserve"> </w:t>
                      </w:r>
                      <w:r>
                        <w:rPr>
                          <w:szCs w:val="24"/>
                        </w:rPr>
                        <w:t xml:space="preserve">  </w:t>
                      </w:r>
                    </w:p>
                    <w:p w14:paraId="3CE91040" w14:textId="77777777" w:rsidR="003B14DC" w:rsidRDefault="003B14DC" w:rsidP="00861889">
                      <w:pPr>
                        <w:spacing w:after="0" w:line="240" w:lineRule="auto"/>
                      </w:pPr>
                      <w:r>
                        <w:t xml:space="preserve">               </w:t>
                      </w:r>
                      <w:r w:rsidRPr="00861889">
                        <w:rPr>
                          <w:sz w:val="12"/>
                          <w:szCs w:val="12"/>
                        </w:rPr>
                        <w:t xml:space="preserve"> </w:t>
                      </w:r>
                      <w:r>
                        <w:rPr>
                          <w:sz w:val="12"/>
                          <w:szCs w:val="12"/>
                        </w:rPr>
                        <w:t xml:space="preserve"> </w:t>
                      </w:r>
                      <w:r>
                        <w:t xml:space="preserve">* </w:t>
                      </w:r>
                    </w:p>
                    <w:p w14:paraId="54214536" w14:textId="77777777" w:rsidR="003B14DC" w:rsidRPr="001F0C89" w:rsidRDefault="003B14DC" w:rsidP="00861889">
                      <w:pPr>
                        <w:rPr>
                          <w:sz w:val="16"/>
                          <w:szCs w:val="16"/>
                        </w:rPr>
                      </w:pPr>
                      <w:r>
                        <w:t xml:space="preserve"> </w:t>
                      </w:r>
                    </w:p>
                    <w:p w14:paraId="1B68F9EB" w14:textId="77777777" w:rsidR="003B14DC" w:rsidRDefault="003B14DC" w:rsidP="00861889">
                      <w:r>
                        <w:t xml:space="preserve">              </w:t>
                      </w:r>
                    </w:p>
                    <w:p w14:paraId="254862EC" w14:textId="77777777" w:rsidR="003B14DC" w:rsidRDefault="003B14DC" w:rsidP="00861889"/>
                    <w:p w14:paraId="6507B433" w14:textId="77777777" w:rsidR="003B14DC" w:rsidRDefault="003B14DC" w:rsidP="00861889"/>
                    <w:p w14:paraId="7398F8C4" w14:textId="77777777" w:rsidR="003B14DC" w:rsidRDefault="003B14DC" w:rsidP="00861889">
                      <w:pPr>
                        <w:spacing w:after="0" w:line="240" w:lineRule="auto"/>
                      </w:pPr>
                      <w:r>
                        <w:t xml:space="preserve">                  </w:t>
                      </w:r>
                      <w:r w:rsidRPr="00861889">
                        <w:rPr>
                          <w:sz w:val="12"/>
                          <w:szCs w:val="12"/>
                        </w:rPr>
                        <w:t xml:space="preserve">  </w:t>
                      </w:r>
                      <w:r>
                        <w:t xml:space="preserve">*   </w:t>
                      </w:r>
                    </w:p>
                    <w:p w14:paraId="4E8C7B27" w14:textId="77777777" w:rsidR="003B14DC" w:rsidRDefault="003B14DC" w:rsidP="00861889">
                      <w:pPr>
                        <w:spacing w:after="0" w:line="240" w:lineRule="auto"/>
                        <w:rPr>
                          <w:sz w:val="12"/>
                          <w:szCs w:val="12"/>
                        </w:rPr>
                      </w:pPr>
                      <w:r>
                        <w:t xml:space="preserve">            </w:t>
                      </w:r>
                      <w:r w:rsidRPr="00861889">
                        <w:rPr>
                          <w:sz w:val="12"/>
                          <w:szCs w:val="12"/>
                        </w:rPr>
                        <w:t xml:space="preserve"> </w:t>
                      </w:r>
                    </w:p>
                    <w:p w14:paraId="7E5D5C0F" w14:textId="77777777" w:rsidR="003B14DC" w:rsidRDefault="003B14DC" w:rsidP="00861889">
                      <w:pPr>
                        <w:spacing w:after="0" w:line="240" w:lineRule="auto"/>
                        <w:rPr>
                          <w:sz w:val="12"/>
                          <w:szCs w:val="12"/>
                        </w:rPr>
                      </w:pPr>
                    </w:p>
                    <w:p w14:paraId="5EA1A3EF" w14:textId="77777777" w:rsidR="003B14DC" w:rsidRDefault="003B14DC" w:rsidP="00861889">
                      <w:pPr>
                        <w:spacing w:after="0" w:line="240" w:lineRule="auto"/>
                        <w:rPr>
                          <w:sz w:val="12"/>
                          <w:szCs w:val="12"/>
                        </w:rPr>
                      </w:pPr>
                    </w:p>
                    <w:p w14:paraId="7A1AE4A8" w14:textId="77777777" w:rsidR="003B14DC" w:rsidRDefault="003B14DC" w:rsidP="00861889">
                      <w:pPr>
                        <w:spacing w:after="0" w:line="240" w:lineRule="auto"/>
                      </w:pPr>
                      <w:r>
                        <w:t xml:space="preserve">         </w:t>
                      </w:r>
                      <w:r w:rsidRPr="007F0F11">
                        <w:rPr>
                          <w:sz w:val="12"/>
                          <w:szCs w:val="12"/>
                        </w:rPr>
                        <w:t xml:space="preserve"> </w:t>
                      </w:r>
                      <w:r>
                        <w:rPr>
                          <w:sz w:val="12"/>
                          <w:szCs w:val="12"/>
                        </w:rPr>
                        <w:t xml:space="preserve">      </w:t>
                      </w:r>
                      <w:r>
                        <w:t>*</w:t>
                      </w:r>
                    </w:p>
                    <w:p w14:paraId="74C30341" w14:textId="77777777" w:rsidR="003B14DC" w:rsidRDefault="003B14DC" w:rsidP="00861889">
                      <w:pPr>
                        <w:spacing w:after="0" w:line="240" w:lineRule="auto"/>
                      </w:pPr>
                      <w:r>
                        <w:t xml:space="preserve">                            </w:t>
                      </w:r>
                      <w:r w:rsidRPr="007F0F11">
                        <w:rPr>
                          <w:sz w:val="12"/>
                          <w:szCs w:val="12"/>
                        </w:rPr>
                        <w:t xml:space="preserve"> </w:t>
                      </w:r>
                    </w:p>
                    <w:p w14:paraId="7860C920" w14:textId="77777777" w:rsidR="003B14DC" w:rsidRDefault="003B14DC" w:rsidP="00861889">
                      <w:r>
                        <w:t xml:space="preserve">         </w:t>
                      </w:r>
                      <w:r w:rsidRPr="00861889">
                        <w:rPr>
                          <w:sz w:val="12"/>
                          <w:szCs w:val="12"/>
                        </w:rPr>
                        <w:t xml:space="preserve"> </w:t>
                      </w:r>
                      <w:r>
                        <w:t xml:space="preserve">*      </w:t>
                      </w:r>
                      <w:r w:rsidRPr="007F0F11">
                        <w:rPr>
                          <w:sz w:val="12"/>
                          <w:szCs w:val="12"/>
                        </w:rPr>
                        <w:t xml:space="preserve">  </w:t>
                      </w:r>
                    </w:p>
                    <w:p w14:paraId="3410BBD9" w14:textId="77777777" w:rsidR="003B14DC" w:rsidRDefault="003B14DC" w:rsidP="00861889">
                      <w:pPr>
                        <w:spacing w:after="0" w:line="240" w:lineRule="auto"/>
                      </w:pPr>
                      <w:r>
                        <w:t xml:space="preserve">                   </w:t>
                      </w:r>
                    </w:p>
                    <w:p w14:paraId="01034AFA" w14:textId="77777777" w:rsidR="003B14DC" w:rsidRDefault="003B14DC" w:rsidP="00861889">
                      <w:pPr>
                        <w:spacing w:after="0" w:line="240" w:lineRule="auto"/>
                      </w:pPr>
                      <w:r>
                        <w:t xml:space="preserve">    </w:t>
                      </w:r>
                    </w:p>
                    <w:p w14:paraId="766015CF" w14:textId="77777777" w:rsidR="003B14DC" w:rsidRDefault="003B14DC" w:rsidP="00861889">
                      <w:r>
                        <w:t xml:space="preserve">                   </w:t>
                      </w:r>
                    </w:p>
                    <w:p w14:paraId="5F31A0DB" w14:textId="77777777" w:rsidR="003B14DC" w:rsidRDefault="003B14DC" w:rsidP="00861889">
                      <w:r>
                        <w:t xml:space="preserve">                      </w:t>
                      </w:r>
                    </w:p>
                  </w:txbxContent>
                </v:textbox>
              </v:shape>
            </w:pict>
          </mc:Fallback>
        </mc:AlternateContent>
      </w:r>
      <w:r w:rsidR="007F0F11" w:rsidRPr="00416487">
        <w:rPr>
          <w:b/>
          <w:noProof/>
          <w:lang w:eastAsia="en-GB"/>
        </w:rPr>
        <mc:AlternateContent>
          <mc:Choice Requires="wps">
            <w:drawing>
              <wp:anchor distT="0" distB="0" distL="114300" distR="114300" simplePos="0" relativeHeight="251927040" behindDoc="0" locked="0" layoutInCell="1" allowOverlap="1" wp14:anchorId="2AEC90AE" wp14:editId="48E5FD73">
                <wp:simplePos x="0" y="0"/>
                <wp:positionH relativeFrom="column">
                  <wp:posOffset>2143879</wp:posOffset>
                </wp:positionH>
                <wp:positionV relativeFrom="paragraph">
                  <wp:posOffset>114588</wp:posOffset>
                </wp:positionV>
                <wp:extent cx="1319841" cy="3778369"/>
                <wp:effectExtent l="0" t="0" r="0" b="0"/>
                <wp:wrapNone/>
                <wp:docPr id="8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841" cy="3778369"/>
                        </a:xfrm>
                        <a:prstGeom prst="rect">
                          <a:avLst/>
                        </a:prstGeom>
                        <a:noFill/>
                        <a:ln w="9525">
                          <a:noFill/>
                          <a:miter lim="800000"/>
                          <a:headEnd/>
                          <a:tailEnd/>
                        </a:ln>
                      </wps:spPr>
                      <wps:txbx>
                        <w:txbxContent>
                          <w:p w14:paraId="06E62ECB" w14:textId="77777777" w:rsidR="003B14DC" w:rsidRDefault="003B14DC" w:rsidP="007F0F11">
                            <w:r>
                              <w:t xml:space="preserve">         </w:t>
                            </w:r>
                          </w:p>
                          <w:p w14:paraId="479DE1A9" w14:textId="77777777" w:rsidR="003B14DC" w:rsidRDefault="003B14DC" w:rsidP="007F0F11">
                            <w:r>
                              <w:t xml:space="preserve">         </w:t>
                            </w:r>
                            <w:r w:rsidRPr="007F0F11">
                              <w:rPr>
                                <w:sz w:val="12"/>
                                <w:szCs w:val="12"/>
                              </w:rPr>
                              <w:t xml:space="preserve"> </w:t>
                            </w:r>
                            <w:r>
                              <w:rPr>
                                <w:sz w:val="12"/>
                                <w:szCs w:val="12"/>
                              </w:rPr>
                              <w:t xml:space="preserve"> </w:t>
                            </w:r>
                            <w:r>
                              <w:t>*</w:t>
                            </w:r>
                          </w:p>
                          <w:p w14:paraId="0EE6E7EA" w14:textId="77777777" w:rsidR="003B14DC" w:rsidRDefault="003B14DC" w:rsidP="007F0F11">
                            <w:r>
                              <w:t xml:space="preserve">            </w:t>
                            </w:r>
                            <w:r w:rsidRPr="001F0C89">
                              <w:rPr>
                                <w:sz w:val="12"/>
                                <w:szCs w:val="12"/>
                              </w:rPr>
                              <w:t xml:space="preserve"> </w:t>
                            </w:r>
                          </w:p>
                          <w:p w14:paraId="4B5BB57A" w14:textId="77777777" w:rsidR="003B14DC" w:rsidRDefault="003B14DC" w:rsidP="007F0F11">
                            <w:r>
                              <w:t xml:space="preserve">                </w:t>
                            </w:r>
                          </w:p>
                          <w:p w14:paraId="184DEF60" w14:textId="77777777" w:rsidR="003B14DC" w:rsidRPr="001F0C89" w:rsidRDefault="003B14DC" w:rsidP="007F0F11">
                            <w:pPr>
                              <w:rPr>
                                <w:sz w:val="16"/>
                                <w:szCs w:val="16"/>
                              </w:rPr>
                            </w:pPr>
                            <w:r>
                              <w:t xml:space="preserve"> </w:t>
                            </w:r>
                          </w:p>
                          <w:p w14:paraId="00E4F87E" w14:textId="77777777" w:rsidR="003B14DC" w:rsidRDefault="003B14DC" w:rsidP="007F0F11">
                            <w:r>
                              <w:t xml:space="preserve">            </w:t>
                            </w:r>
                            <w:r w:rsidRPr="0029652F">
                              <w:rPr>
                                <w:sz w:val="12"/>
                                <w:szCs w:val="12"/>
                              </w:rPr>
                              <w:t xml:space="preserve">  </w:t>
                            </w:r>
                            <w:r>
                              <w:t xml:space="preserve">* </w:t>
                            </w:r>
                          </w:p>
                          <w:p w14:paraId="6B1D993E" w14:textId="77777777" w:rsidR="003B14DC" w:rsidRDefault="003B14DC" w:rsidP="007F0F11"/>
                          <w:p w14:paraId="698CC473" w14:textId="77777777" w:rsidR="003B14DC" w:rsidRDefault="003B14DC" w:rsidP="007F0F11"/>
                          <w:p w14:paraId="58596EEE" w14:textId="77777777" w:rsidR="003B14DC" w:rsidRDefault="003B14DC" w:rsidP="007F0F11">
                            <w:pPr>
                              <w:spacing w:after="0" w:line="240" w:lineRule="auto"/>
                            </w:pPr>
                            <w:r>
                              <w:t xml:space="preserve">                     </w:t>
                            </w:r>
                          </w:p>
                          <w:p w14:paraId="7A0183AA" w14:textId="77777777" w:rsidR="003B14DC" w:rsidRDefault="003B14DC" w:rsidP="007F0F11">
                            <w:pPr>
                              <w:spacing w:after="0" w:line="240" w:lineRule="auto"/>
                            </w:pPr>
                            <w:r>
                              <w:t xml:space="preserve">                      </w:t>
                            </w:r>
                            <w:r w:rsidRPr="007F0F11">
                              <w:rPr>
                                <w:sz w:val="12"/>
                                <w:szCs w:val="12"/>
                              </w:rPr>
                              <w:t xml:space="preserve"> </w:t>
                            </w:r>
                            <w:r>
                              <w:t>*</w:t>
                            </w:r>
                          </w:p>
                          <w:p w14:paraId="2724FD7B" w14:textId="77777777" w:rsidR="003B14DC" w:rsidRDefault="003B14DC" w:rsidP="007F0F11">
                            <w:pPr>
                              <w:spacing w:after="0" w:line="240" w:lineRule="auto"/>
                            </w:pPr>
                            <w:r>
                              <w:t xml:space="preserve">                            </w:t>
                            </w:r>
                            <w:r w:rsidRPr="007F0F11">
                              <w:rPr>
                                <w:sz w:val="12"/>
                                <w:szCs w:val="12"/>
                              </w:rPr>
                              <w:t xml:space="preserve"> </w:t>
                            </w:r>
                            <w:r>
                              <w:t>*</w:t>
                            </w:r>
                          </w:p>
                          <w:p w14:paraId="511D20BD" w14:textId="77777777" w:rsidR="003B14DC" w:rsidRDefault="003B14DC" w:rsidP="007F0F11">
                            <w:r>
                              <w:t xml:space="preserve">                </w:t>
                            </w:r>
                            <w:r w:rsidRPr="007F0F11">
                              <w:rPr>
                                <w:sz w:val="12"/>
                                <w:szCs w:val="12"/>
                              </w:rPr>
                              <w:t xml:space="preserve"> </w:t>
                            </w:r>
                            <w:r>
                              <w:t>*</w:t>
                            </w:r>
                            <w:r w:rsidRPr="007F0F11">
                              <w:rPr>
                                <w:sz w:val="12"/>
                                <w:szCs w:val="12"/>
                              </w:rPr>
                              <w:t xml:space="preserve"> </w:t>
                            </w:r>
                            <w:r>
                              <w:t>*</w:t>
                            </w:r>
                          </w:p>
                          <w:p w14:paraId="657DD052" w14:textId="77777777" w:rsidR="003B14DC" w:rsidRDefault="003B14DC" w:rsidP="007F0F11">
                            <w:pPr>
                              <w:spacing w:after="0" w:line="240" w:lineRule="auto"/>
                            </w:pPr>
                            <w:r>
                              <w:t xml:space="preserve">                   </w:t>
                            </w:r>
                          </w:p>
                          <w:p w14:paraId="26ADB594" w14:textId="77777777" w:rsidR="003B14DC" w:rsidRDefault="003B14DC" w:rsidP="007F0F11">
                            <w:pPr>
                              <w:spacing w:after="0" w:line="240" w:lineRule="auto"/>
                            </w:pPr>
                            <w:r>
                              <w:t xml:space="preserve">    </w:t>
                            </w:r>
                          </w:p>
                          <w:p w14:paraId="711BB5CC" w14:textId="77777777" w:rsidR="003B14DC" w:rsidRDefault="003B14DC" w:rsidP="007F0F11">
                            <w:r>
                              <w:t xml:space="preserve">                   </w:t>
                            </w:r>
                          </w:p>
                          <w:p w14:paraId="4F1A3471" w14:textId="77777777" w:rsidR="003B14DC" w:rsidRDefault="003B14DC" w:rsidP="007F0F11">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EC90AE" id="_x0000_s1452" type="#_x0000_t202" style="position:absolute;left:0;text-align:left;margin-left:168.8pt;margin-top:9pt;width:103.9pt;height:297.5pt;z-index:25192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" filled="f" stroked="f">
                <v:textbox>
                  <w:txbxContent>
                    <w:p w14:paraId="06E62ECB" w14:textId="77777777" w:rsidR="003B14DC" w:rsidRDefault="003B14DC" w:rsidP="007F0F11">
                      <w:r>
                        <w:t xml:space="preserve">         </w:t>
                      </w:r>
                    </w:p>
                    <w:p w14:paraId="479DE1A9" w14:textId="77777777" w:rsidR="003B14DC" w:rsidRDefault="003B14DC" w:rsidP="007F0F11">
                      <w:r>
                        <w:t xml:space="preserve">         </w:t>
                      </w:r>
                      <w:r w:rsidRPr="007F0F11">
                        <w:rPr>
                          <w:sz w:val="12"/>
                          <w:szCs w:val="12"/>
                        </w:rPr>
                        <w:t xml:space="preserve"> </w:t>
                      </w:r>
                      <w:r>
                        <w:rPr>
                          <w:sz w:val="12"/>
                          <w:szCs w:val="12"/>
                        </w:rPr>
                        <w:t xml:space="preserve"> </w:t>
                      </w:r>
                      <w:r>
                        <w:t>*</w:t>
                      </w:r>
                    </w:p>
                    <w:p w14:paraId="0EE6E7EA" w14:textId="77777777" w:rsidR="003B14DC" w:rsidRDefault="003B14DC" w:rsidP="007F0F11">
                      <w:r>
                        <w:t xml:space="preserve">            </w:t>
                      </w:r>
                      <w:r w:rsidRPr="001F0C89">
                        <w:rPr>
                          <w:sz w:val="12"/>
                          <w:szCs w:val="12"/>
                        </w:rPr>
                        <w:t xml:space="preserve"> </w:t>
                      </w:r>
                    </w:p>
                    <w:p w14:paraId="4B5BB57A" w14:textId="77777777" w:rsidR="003B14DC" w:rsidRDefault="003B14DC" w:rsidP="007F0F11">
                      <w:r>
                        <w:t xml:space="preserve">                </w:t>
                      </w:r>
                    </w:p>
                    <w:p w14:paraId="184DEF60" w14:textId="77777777" w:rsidR="003B14DC" w:rsidRPr="001F0C89" w:rsidRDefault="003B14DC" w:rsidP="007F0F11">
                      <w:pPr>
                        <w:rPr>
                          <w:sz w:val="16"/>
                          <w:szCs w:val="16"/>
                        </w:rPr>
                      </w:pPr>
                      <w:r>
                        <w:t xml:space="preserve"> </w:t>
                      </w:r>
                    </w:p>
                    <w:p w14:paraId="00E4F87E" w14:textId="77777777" w:rsidR="003B14DC" w:rsidRDefault="003B14DC" w:rsidP="007F0F11">
                      <w:r>
                        <w:t xml:space="preserve">            </w:t>
                      </w:r>
                      <w:r w:rsidRPr="0029652F">
                        <w:rPr>
                          <w:sz w:val="12"/>
                          <w:szCs w:val="12"/>
                        </w:rPr>
                        <w:t xml:space="preserve">  </w:t>
                      </w:r>
                      <w:r>
                        <w:t xml:space="preserve">* </w:t>
                      </w:r>
                    </w:p>
                    <w:p w14:paraId="6B1D993E" w14:textId="77777777" w:rsidR="003B14DC" w:rsidRDefault="003B14DC" w:rsidP="007F0F11"/>
                    <w:p w14:paraId="698CC473" w14:textId="77777777" w:rsidR="003B14DC" w:rsidRDefault="003B14DC" w:rsidP="007F0F11"/>
                    <w:p w14:paraId="58596EEE" w14:textId="77777777" w:rsidR="003B14DC" w:rsidRDefault="003B14DC" w:rsidP="007F0F11">
                      <w:pPr>
                        <w:spacing w:after="0" w:line="240" w:lineRule="auto"/>
                      </w:pPr>
                      <w:r>
                        <w:t xml:space="preserve">                     </w:t>
                      </w:r>
                    </w:p>
                    <w:p w14:paraId="7A0183AA" w14:textId="77777777" w:rsidR="003B14DC" w:rsidRDefault="003B14DC" w:rsidP="007F0F11">
                      <w:pPr>
                        <w:spacing w:after="0" w:line="240" w:lineRule="auto"/>
                      </w:pPr>
                      <w:r>
                        <w:t xml:space="preserve">                      </w:t>
                      </w:r>
                      <w:r w:rsidRPr="007F0F11">
                        <w:rPr>
                          <w:sz w:val="12"/>
                          <w:szCs w:val="12"/>
                        </w:rPr>
                        <w:t xml:space="preserve"> </w:t>
                      </w:r>
                      <w:r>
                        <w:t>*</w:t>
                      </w:r>
                    </w:p>
                    <w:p w14:paraId="2724FD7B" w14:textId="77777777" w:rsidR="003B14DC" w:rsidRDefault="003B14DC" w:rsidP="007F0F11">
                      <w:pPr>
                        <w:spacing w:after="0" w:line="240" w:lineRule="auto"/>
                      </w:pPr>
                      <w:r>
                        <w:t xml:space="preserve">                            </w:t>
                      </w:r>
                      <w:r w:rsidRPr="007F0F11">
                        <w:rPr>
                          <w:sz w:val="12"/>
                          <w:szCs w:val="12"/>
                        </w:rPr>
                        <w:t xml:space="preserve"> </w:t>
                      </w:r>
                      <w:r>
                        <w:t>*</w:t>
                      </w:r>
                    </w:p>
                    <w:p w14:paraId="511D20BD" w14:textId="77777777" w:rsidR="003B14DC" w:rsidRDefault="003B14DC" w:rsidP="007F0F11">
                      <w:r>
                        <w:t xml:space="preserve">                </w:t>
                      </w:r>
                      <w:r w:rsidRPr="007F0F11">
                        <w:rPr>
                          <w:sz w:val="12"/>
                          <w:szCs w:val="12"/>
                        </w:rPr>
                        <w:t xml:space="preserve"> </w:t>
                      </w:r>
                      <w:r>
                        <w:t>*</w:t>
                      </w:r>
                      <w:r w:rsidRPr="007F0F11">
                        <w:rPr>
                          <w:sz w:val="12"/>
                          <w:szCs w:val="12"/>
                        </w:rPr>
                        <w:t xml:space="preserve"> </w:t>
                      </w:r>
                      <w:r>
                        <w:t>*</w:t>
                      </w:r>
                    </w:p>
                    <w:p w14:paraId="657DD052" w14:textId="77777777" w:rsidR="003B14DC" w:rsidRDefault="003B14DC" w:rsidP="007F0F11">
                      <w:pPr>
                        <w:spacing w:after="0" w:line="240" w:lineRule="auto"/>
                      </w:pPr>
                      <w:r>
                        <w:t xml:space="preserve">                   </w:t>
                      </w:r>
                    </w:p>
                    <w:p w14:paraId="26ADB594" w14:textId="77777777" w:rsidR="003B14DC" w:rsidRDefault="003B14DC" w:rsidP="007F0F11">
                      <w:pPr>
                        <w:spacing w:after="0" w:line="240" w:lineRule="auto"/>
                      </w:pPr>
                      <w:r>
                        <w:t xml:space="preserve">    </w:t>
                      </w:r>
                    </w:p>
                    <w:p w14:paraId="711BB5CC" w14:textId="77777777" w:rsidR="003B14DC" w:rsidRDefault="003B14DC" w:rsidP="007F0F11">
                      <w:r>
                        <w:t xml:space="preserve">                   </w:t>
                      </w:r>
                    </w:p>
                    <w:p w14:paraId="4F1A3471" w14:textId="77777777" w:rsidR="003B14DC" w:rsidRDefault="003B14DC" w:rsidP="007F0F11">
                      <w:r>
                        <w:t xml:space="preserve">                      </w:t>
                      </w:r>
                    </w:p>
                  </w:txbxContent>
                </v:textbox>
              </v:shape>
            </w:pict>
          </mc:Fallback>
        </mc:AlternateContent>
      </w:r>
    </w:p>
    <w:p w14:paraId="016AFF51" w14:textId="77777777" w:rsidR="005B3C0C" w:rsidRPr="005B3C0C" w:rsidRDefault="005B3C0C" w:rsidP="005B3C0C">
      <w:pPr>
        <w:spacing w:line="360" w:lineRule="auto"/>
      </w:pPr>
    </w:p>
    <w:p w14:paraId="00D1757C" w14:textId="77777777" w:rsidR="005B3C0C" w:rsidRPr="005B3C0C" w:rsidRDefault="005B3C0C" w:rsidP="005B3C0C">
      <w:pPr>
        <w:spacing w:line="360" w:lineRule="auto"/>
      </w:pPr>
    </w:p>
    <w:p w14:paraId="7E94CC38" w14:textId="77777777" w:rsidR="005B3C0C" w:rsidRPr="005B3C0C" w:rsidRDefault="007F0F11" w:rsidP="005B3C0C">
      <w:pPr>
        <w:spacing w:line="360" w:lineRule="auto"/>
      </w:pPr>
      <w:r w:rsidRPr="00416487">
        <w:rPr>
          <w:b/>
          <w:noProof/>
          <w:lang w:eastAsia="en-GB"/>
        </w:rPr>
        <mc:AlternateContent>
          <mc:Choice Requires="wps">
            <w:drawing>
              <wp:anchor distT="0" distB="0" distL="114300" distR="114300" simplePos="0" relativeHeight="251924992" behindDoc="0" locked="0" layoutInCell="1" allowOverlap="1" wp14:anchorId="05631BF5" wp14:editId="3A39109A">
                <wp:simplePos x="0" y="0"/>
                <wp:positionH relativeFrom="column">
                  <wp:posOffset>1384300</wp:posOffset>
                </wp:positionH>
                <wp:positionV relativeFrom="paragraph">
                  <wp:posOffset>14605</wp:posOffset>
                </wp:positionV>
                <wp:extent cx="1198880" cy="2901950"/>
                <wp:effectExtent l="0" t="0" r="0" b="0"/>
                <wp:wrapNone/>
                <wp:docPr id="3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8880" cy="2901950"/>
                        </a:xfrm>
                        <a:prstGeom prst="rect">
                          <a:avLst/>
                        </a:prstGeom>
                        <a:noFill/>
                        <a:ln w="9525">
                          <a:noFill/>
                          <a:miter lim="800000"/>
                          <a:headEnd/>
                          <a:tailEnd/>
                        </a:ln>
                      </wps:spPr>
                      <wps:txbx>
                        <w:txbxContent>
                          <w:p w14:paraId="20627B9B" w14:textId="77777777" w:rsidR="003B14DC" w:rsidRDefault="003B14DC" w:rsidP="007F0F11">
                            <w:r>
                              <w:t xml:space="preserve">         </w:t>
                            </w:r>
                          </w:p>
                          <w:p w14:paraId="7D2CB283" w14:textId="77777777" w:rsidR="003B14DC" w:rsidRDefault="003B14DC" w:rsidP="007F0F11">
                            <w:r>
                              <w:t xml:space="preserve">         </w:t>
                            </w:r>
                            <w:r w:rsidRPr="007F0F11">
                              <w:rPr>
                                <w:sz w:val="12"/>
                                <w:szCs w:val="12"/>
                              </w:rPr>
                              <w:t xml:space="preserve"> </w:t>
                            </w:r>
                            <w:r>
                              <w:t>*</w:t>
                            </w:r>
                          </w:p>
                          <w:p w14:paraId="36C93730" w14:textId="77777777" w:rsidR="003B14DC" w:rsidRDefault="003B14DC" w:rsidP="007F0F11">
                            <w:r>
                              <w:t xml:space="preserve">            </w:t>
                            </w:r>
                            <w:r w:rsidRPr="001F0C89">
                              <w:rPr>
                                <w:sz w:val="12"/>
                                <w:szCs w:val="12"/>
                              </w:rPr>
                              <w:t xml:space="preserve"> </w:t>
                            </w:r>
                          </w:p>
                          <w:p w14:paraId="6056FFFB" w14:textId="77777777" w:rsidR="003B14DC" w:rsidRDefault="003B14DC" w:rsidP="007F0F11">
                            <w:r>
                              <w:t xml:space="preserve">                </w:t>
                            </w:r>
                          </w:p>
                          <w:p w14:paraId="04A72E55" w14:textId="77777777" w:rsidR="003B14DC" w:rsidRPr="001F0C89" w:rsidRDefault="003B14DC" w:rsidP="007F0F11">
                            <w:pPr>
                              <w:rPr>
                                <w:sz w:val="16"/>
                                <w:szCs w:val="16"/>
                              </w:rPr>
                            </w:pPr>
                            <w:r>
                              <w:t xml:space="preserve"> </w:t>
                            </w:r>
                          </w:p>
                          <w:p w14:paraId="1CA926CF" w14:textId="77777777" w:rsidR="003B14DC" w:rsidRDefault="003B14DC" w:rsidP="007F0F11">
                            <w:r>
                              <w:t xml:space="preserve">             * *</w:t>
                            </w:r>
                          </w:p>
                          <w:p w14:paraId="204281F5" w14:textId="77777777" w:rsidR="003B14DC" w:rsidRDefault="003B14DC" w:rsidP="007F0F11">
                            <w:pPr>
                              <w:spacing w:after="0" w:line="240" w:lineRule="auto"/>
                            </w:pPr>
                            <w:r>
                              <w:t xml:space="preserve">                   </w:t>
                            </w:r>
                          </w:p>
                          <w:p w14:paraId="328054AB" w14:textId="77777777" w:rsidR="003B14DC" w:rsidRDefault="003B14DC" w:rsidP="007F0F11">
                            <w:pPr>
                              <w:spacing w:after="0" w:line="240" w:lineRule="auto"/>
                            </w:pPr>
                            <w:r>
                              <w:t xml:space="preserve">    </w:t>
                            </w:r>
                          </w:p>
                          <w:p w14:paraId="003CF499" w14:textId="77777777" w:rsidR="003B14DC" w:rsidRDefault="003B14DC" w:rsidP="007F0F11">
                            <w:r>
                              <w:t xml:space="preserve">                   </w:t>
                            </w:r>
                          </w:p>
                          <w:p w14:paraId="3D804835" w14:textId="77777777" w:rsidR="003B14DC" w:rsidRDefault="003B14DC" w:rsidP="007F0F11">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631BF5" id="_x0000_s1453" type="#_x0000_t202" style="position:absolute;left:0;text-align:left;margin-left:109pt;margin-top:1.15pt;width:94.4pt;height:228.5pt;z-index:25192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" filled="f" stroked="f">
                <v:textbox>
                  <w:txbxContent>
                    <w:p w14:paraId="20627B9B" w14:textId="77777777" w:rsidR="003B14DC" w:rsidRDefault="003B14DC" w:rsidP="007F0F11">
                      <w:r>
                        <w:t xml:space="preserve">         </w:t>
                      </w:r>
                    </w:p>
                    <w:p w14:paraId="7D2CB283" w14:textId="77777777" w:rsidR="003B14DC" w:rsidRDefault="003B14DC" w:rsidP="007F0F11">
                      <w:r>
                        <w:t xml:space="preserve">         </w:t>
                      </w:r>
                      <w:r w:rsidRPr="007F0F11">
                        <w:rPr>
                          <w:sz w:val="12"/>
                          <w:szCs w:val="12"/>
                        </w:rPr>
                        <w:t xml:space="preserve"> </w:t>
                      </w:r>
                      <w:r>
                        <w:t>*</w:t>
                      </w:r>
                    </w:p>
                    <w:p w14:paraId="36C93730" w14:textId="77777777" w:rsidR="003B14DC" w:rsidRDefault="003B14DC" w:rsidP="007F0F11">
                      <w:r>
                        <w:t xml:space="preserve">            </w:t>
                      </w:r>
                      <w:r w:rsidRPr="001F0C89">
                        <w:rPr>
                          <w:sz w:val="12"/>
                          <w:szCs w:val="12"/>
                        </w:rPr>
                        <w:t xml:space="preserve"> </w:t>
                      </w:r>
                    </w:p>
                    <w:p w14:paraId="6056FFFB" w14:textId="77777777" w:rsidR="003B14DC" w:rsidRDefault="003B14DC" w:rsidP="007F0F11">
                      <w:r>
                        <w:t xml:space="preserve">                </w:t>
                      </w:r>
                    </w:p>
                    <w:p w14:paraId="04A72E55" w14:textId="77777777" w:rsidR="003B14DC" w:rsidRPr="001F0C89" w:rsidRDefault="003B14DC" w:rsidP="007F0F11">
                      <w:pPr>
                        <w:rPr>
                          <w:sz w:val="16"/>
                          <w:szCs w:val="16"/>
                        </w:rPr>
                      </w:pPr>
                      <w:r>
                        <w:t xml:space="preserve"> </w:t>
                      </w:r>
                    </w:p>
                    <w:p w14:paraId="1CA926CF" w14:textId="77777777" w:rsidR="003B14DC" w:rsidRDefault="003B14DC" w:rsidP="007F0F11">
                      <w:r>
                        <w:t xml:space="preserve">             * *</w:t>
                      </w:r>
                    </w:p>
                    <w:p w14:paraId="204281F5" w14:textId="77777777" w:rsidR="003B14DC" w:rsidRDefault="003B14DC" w:rsidP="007F0F11">
                      <w:pPr>
                        <w:spacing w:after="0" w:line="240" w:lineRule="auto"/>
                      </w:pPr>
                      <w:r>
                        <w:t xml:space="preserve">                   </w:t>
                      </w:r>
                    </w:p>
                    <w:p w14:paraId="328054AB" w14:textId="77777777" w:rsidR="003B14DC" w:rsidRDefault="003B14DC" w:rsidP="007F0F11">
                      <w:pPr>
                        <w:spacing w:after="0" w:line="240" w:lineRule="auto"/>
                      </w:pPr>
                      <w:r>
                        <w:t xml:space="preserve">    </w:t>
                      </w:r>
                    </w:p>
                    <w:p w14:paraId="003CF499" w14:textId="77777777" w:rsidR="003B14DC" w:rsidRDefault="003B14DC" w:rsidP="007F0F11">
                      <w:r>
                        <w:t xml:space="preserve">                   </w:t>
                      </w:r>
                    </w:p>
                    <w:p w14:paraId="3D804835" w14:textId="77777777" w:rsidR="003B14DC" w:rsidRDefault="003B14DC" w:rsidP="007F0F11">
                      <w:r>
                        <w:t xml:space="preserve">                      </w:t>
                      </w:r>
                    </w:p>
                  </w:txbxContent>
                </v:textbox>
              </v:shape>
            </w:pict>
          </mc:Fallback>
        </mc:AlternateContent>
      </w:r>
      <w:r w:rsidRPr="00416487">
        <w:rPr>
          <w:b/>
          <w:noProof/>
          <w:lang w:eastAsia="en-GB"/>
        </w:rPr>
        <mc:AlternateContent>
          <mc:Choice Requires="wps">
            <w:drawing>
              <wp:anchor distT="0" distB="0" distL="114300" distR="114300" simplePos="0" relativeHeight="251922944" behindDoc="0" locked="0" layoutInCell="1" allowOverlap="1" wp14:anchorId="5A99CBDB" wp14:editId="3A3EA608">
                <wp:simplePos x="0" y="0"/>
                <wp:positionH relativeFrom="column">
                  <wp:posOffset>613410</wp:posOffset>
                </wp:positionH>
                <wp:positionV relativeFrom="paragraph">
                  <wp:posOffset>101324</wp:posOffset>
                </wp:positionV>
                <wp:extent cx="2258060" cy="2901950"/>
                <wp:effectExtent l="0" t="0" r="0" b="0"/>
                <wp:wrapNone/>
                <wp:docPr id="3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3B454672" w14:textId="77777777" w:rsidR="003B14DC" w:rsidRDefault="003B14DC" w:rsidP="004D2BAA">
                            <w:r>
                              <w:t xml:space="preserve">         </w:t>
                            </w:r>
                          </w:p>
                          <w:p w14:paraId="6BAC5CA7" w14:textId="77777777" w:rsidR="003B14DC" w:rsidRDefault="003B14DC" w:rsidP="004D2BAA">
                            <w:r>
                              <w:t xml:space="preserve">          </w:t>
                            </w:r>
                          </w:p>
                          <w:p w14:paraId="4E6B5952" w14:textId="77777777" w:rsidR="003B14DC" w:rsidRDefault="003B14DC" w:rsidP="004D2BAA">
                            <w:r>
                              <w:t xml:space="preserve">            </w:t>
                            </w:r>
                            <w:r w:rsidRPr="001F0C89">
                              <w:rPr>
                                <w:sz w:val="12"/>
                                <w:szCs w:val="12"/>
                              </w:rPr>
                              <w:t xml:space="preserve"> </w:t>
                            </w:r>
                          </w:p>
                          <w:p w14:paraId="074E72F0" w14:textId="77777777" w:rsidR="003B14DC" w:rsidRDefault="003B14DC" w:rsidP="004D2BAA">
                            <w:r>
                              <w:t xml:space="preserve">                </w:t>
                            </w:r>
                          </w:p>
                          <w:p w14:paraId="679C13FD" w14:textId="77777777" w:rsidR="003B14DC" w:rsidRPr="001F0C89" w:rsidRDefault="003B14DC" w:rsidP="004D2BAA">
                            <w:pPr>
                              <w:rPr>
                                <w:sz w:val="16"/>
                                <w:szCs w:val="16"/>
                              </w:rPr>
                            </w:pPr>
                            <w:r>
                              <w:t xml:space="preserve"> </w:t>
                            </w:r>
                          </w:p>
                          <w:p w14:paraId="69B7B097" w14:textId="77777777" w:rsidR="003B14DC" w:rsidRDefault="003B14DC" w:rsidP="004D2BAA">
                            <w:r>
                              <w:t xml:space="preserve">   </w:t>
                            </w:r>
                          </w:p>
                          <w:p w14:paraId="46FE8F56" w14:textId="77777777" w:rsidR="003B14DC" w:rsidRDefault="003B14DC" w:rsidP="007F0F11">
                            <w:pPr>
                              <w:spacing w:after="0" w:line="240" w:lineRule="auto"/>
                            </w:pPr>
                            <w:r>
                              <w:t xml:space="preserve">                   *</w:t>
                            </w:r>
                          </w:p>
                          <w:p w14:paraId="2ECDA119" w14:textId="77777777" w:rsidR="003B14DC" w:rsidRDefault="003B14DC" w:rsidP="007F0F11">
                            <w:pPr>
                              <w:spacing w:after="0" w:line="240" w:lineRule="auto"/>
                            </w:pPr>
                            <w:r>
                              <w:t xml:space="preserve">   * * * * * </w:t>
                            </w:r>
                          </w:p>
                          <w:p w14:paraId="21AA012B" w14:textId="77777777" w:rsidR="003B14DC" w:rsidRDefault="003B14DC" w:rsidP="004D2BAA">
                            <w:r>
                              <w:t xml:space="preserve">                   </w:t>
                            </w:r>
                          </w:p>
                          <w:p w14:paraId="11FB943C" w14:textId="77777777" w:rsidR="003B14DC" w:rsidRDefault="003B14DC" w:rsidP="004D2BAA">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99CBDB" id="_x0000_s1454" type="#_x0000_t202" style="position:absolute;left:0;text-align:left;margin-left:48.3pt;margin-top:8pt;width:177.8pt;height:228.5pt;z-index:25192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" filled="f" stroked="f">
                <v:textbox>
                  <w:txbxContent>
                    <w:p w14:paraId="3B454672" w14:textId="77777777" w:rsidR="003B14DC" w:rsidRDefault="003B14DC" w:rsidP="004D2BAA">
                      <w:r>
                        <w:t xml:space="preserve">         </w:t>
                      </w:r>
                    </w:p>
                    <w:p w14:paraId="6BAC5CA7" w14:textId="77777777" w:rsidR="003B14DC" w:rsidRDefault="003B14DC" w:rsidP="004D2BAA">
                      <w:r>
                        <w:t xml:space="preserve">          </w:t>
                      </w:r>
                    </w:p>
                    <w:p w14:paraId="4E6B5952" w14:textId="77777777" w:rsidR="003B14DC" w:rsidRDefault="003B14DC" w:rsidP="004D2BAA">
                      <w:r>
                        <w:t xml:space="preserve">            </w:t>
                      </w:r>
                      <w:r w:rsidRPr="001F0C89">
                        <w:rPr>
                          <w:sz w:val="12"/>
                          <w:szCs w:val="12"/>
                        </w:rPr>
                        <w:t xml:space="preserve"> </w:t>
                      </w:r>
                    </w:p>
                    <w:p w14:paraId="074E72F0" w14:textId="77777777" w:rsidR="003B14DC" w:rsidRDefault="003B14DC" w:rsidP="004D2BAA">
                      <w:r>
                        <w:t xml:space="preserve">                </w:t>
                      </w:r>
                    </w:p>
                    <w:p w14:paraId="679C13FD" w14:textId="77777777" w:rsidR="003B14DC" w:rsidRPr="001F0C89" w:rsidRDefault="003B14DC" w:rsidP="004D2BAA">
                      <w:pPr>
                        <w:rPr>
                          <w:sz w:val="16"/>
                          <w:szCs w:val="16"/>
                        </w:rPr>
                      </w:pPr>
                      <w:r>
                        <w:t xml:space="preserve"> </w:t>
                      </w:r>
                    </w:p>
                    <w:p w14:paraId="69B7B097" w14:textId="77777777" w:rsidR="003B14DC" w:rsidRDefault="003B14DC" w:rsidP="004D2BAA">
                      <w:r>
                        <w:t xml:space="preserve">   </w:t>
                      </w:r>
                    </w:p>
                    <w:p w14:paraId="46FE8F56" w14:textId="77777777" w:rsidR="003B14DC" w:rsidRDefault="003B14DC" w:rsidP="007F0F11">
                      <w:pPr>
                        <w:spacing w:after="0" w:line="240" w:lineRule="auto"/>
                      </w:pPr>
                      <w:r>
                        <w:t xml:space="preserve">                   *</w:t>
                      </w:r>
                    </w:p>
                    <w:p w14:paraId="2ECDA119" w14:textId="77777777" w:rsidR="003B14DC" w:rsidRDefault="003B14DC" w:rsidP="007F0F11">
                      <w:pPr>
                        <w:spacing w:after="0" w:line="240" w:lineRule="auto"/>
                      </w:pPr>
                      <w:r>
                        <w:t xml:space="preserve">   * * * * * </w:t>
                      </w:r>
                    </w:p>
                    <w:p w14:paraId="21AA012B" w14:textId="77777777" w:rsidR="003B14DC" w:rsidRDefault="003B14DC" w:rsidP="004D2BAA">
                      <w:r>
                        <w:t xml:space="preserve">                   </w:t>
                      </w:r>
                    </w:p>
                    <w:p w14:paraId="11FB943C" w14:textId="77777777" w:rsidR="003B14DC" w:rsidRDefault="003B14DC" w:rsidP="004D2BAA">
                      <w:r>
                        <w:t xml:space="preserve">                      </w:t>
                      </w:r>
                    </w:p>
                  </w:txbxContent>
                </v:textbox>
              </v:shape>
            </w:pict>
          </mc:Fallback>
        </mc:AlternateContent>
      </w:r>
    </w:p>
    <w:p w14:paraId="2D6B7232" w14:textId="77777777" w:rsidR="005B3C0C" w:rsidRPr="005B3C0C" w:rsidRDefault="005B3C0C" w:rsidP="005B3C0C">
      <w:pPr>
        <w:spacing w:line="360" w:lineRule="auto"/>
      </w:pPr>
    </w:p>
    <w:p w14:paraId="0E08BE69" w14:textId="77777777" w:rsidR="005B3C0C" w:rsidRPr="005B3C0C" w:rsidRDefault="005B3C0C" w:rsidP="005B3C0C">
      <w:pPr>
        <w:spacing w:line="360" w:lineRule="auto"/>
      </w:pPr>
    </w:p>
    <w:p w14:paraId="007D783F" w14:textId="77777777" w:rsidR="005B3C0C" w:rsidRPr="005B3C0C" w:rsidRDefault="005B3C0C" w:rsidP="005B3C0C">
      <w:pPr>
        <w:spacing w:line="360" w:lineRule="auto"/>
      </w:pPr>
    </w:p>
    <w:p w14:paraId="687AC1E8" w14:textId="77777777" w:rsidR="005B3C0C" w:rsidRPr="005B3C0C" w:rsidRDefault="005B3C0C" w:rsidP="005B3C0C">
      <w:pPr>
        <w:spacing w:line="360" w:lineRule="auto"/>
      </w:pPr>
    </w:p>
    <w:p w14:paraId="486DC3E3" w14:textId="77777777" w:rsidR="005B3C0C" w:rsidRPr="005B3C0C" w:rsidRDefault="005B3C0C" w:rsidP="005B3C0C">
      <w:pPr>
        <w:spacing w:line="360" w:lineRule="auto"/>
      </w:pPr>
    </w:p>
    <w:p w14:paraId="3600C244" w14:textId="77777777" w:rsidR="005B3C0C" w:rsidRPr="005B3C0C" w:rsidRDefault="005B3C0C" w:rsidP="005B3C0C">
      <w:pPr>
        <w:spacing w:line="360" w:lineRule="auto"/>
      </w:pPr>
    </w:p>
    <w:p w14:paraId="56298CA2" w14:textId="77777777" w:rsidR="005B3C0C" w:rsidRPr="005B3C0C" w:rsidRDefault="005B3C0C" w:rsidP="005B3C0C">
      <w:pPr>
        <w:spacing w:line="360" w:lineRule="auto"/>
      </w:pPr>
    </w:p>
    <w:p w14:paraId="13050C34" w14:textId="77777777" w:rsidR="005B3C0C" w:rsidRPr="005B3C0C" w:rsidRDefault="005B3C0C" w:rsidP="005B3C0C">
      <w:pPr>
        <w:spacing w:line="360" w:lineRule="auto"/>
      </w:pPr>
    </w:p>
    <w:p w14:paraId="43B1E934" w14:textId="77777777" w:rsidR="005B3C0C" w:rsidRPr="005B3C0C" w:rsidRDefault="005B3C0C" w:rsidP="005B3C0C">
      <w:pPr>
        <w:spacing w:line="360" w:lineRule="auto"/>
      </w:pPr>
    </w:p>
    <w:p w14:paraId="1B4C4037" w14:textId="77777777" w:rsidR="005B3C0C" w:rsidRPr="005B3C0C" w:rsidRDefault="005B3C0C" w:rsidP="005B3C0C">
      <w:pPr>
        <w:spacing w:line="360" w:lineRule="auto"/>
      </w:pPr>
    </w:p>
    <w:p w14:paraId="57484D07" w14:textId="77777777" w:rsidR="005B3C0C" w:rsidRPr="005B3C0C" w:rsidRDefault="005B3C0C" w:rsidP="005B3C0C">
      <w:pPr>
        <w:spacing w:line="360" w:lineRule="auto"/>
      </w:pPr>
    </w:p>
    <w:p w14:paraId="0BBFF796" w14:textId="77777777" w:rsidR="00F454AA" w:rsidRDefault="00F454AA" w:rsidP="005B3C0C">
      <w:pPr>
        <w:spacing w:line="360" w:lineRule="auto"/>
      </w:pPr>
    </w:p>
    <w:p w14:paraId="5E89FA80" w14:textId="77777777" w:rsidR="005B3C0C" w:rsidRPr="005B3C0C" w:rsidRDefault="005B3C0C" w:rsidP="005B3C0C">
      <w:pPr>
        <w:spacing w:line="360" w:lineRule="auto"/>
      </w:pPr>
      <w:r w:rsidRPr="005B3C0C">
        <w:t xml:space="preserve">Organic carbon supplementation also influenced starch accumulation and </w:t>
      </w:r>
      <w:r w:rsidR="000B69E8" w:rsidRPr="005B3C0C">
        <w:rPr>
          <w:i/>
        </w:rPr>
        <w:t>sta2</w:t>
      </w:r>
      <w:r w:rsidRPr="005B3C0C">
        <w:t xml:space="preserve"> expression trends.  As may be expected, the rate of starch accumulation in mixotrophic treatments was significantly higher (7 fold and 2.5 fold for M-24-NF and M-12-NF relative to autotrophic equivalents, p&lt;0.01) in the first 12 hours of N deprivation (Figure </w:t>
      </w:r>
      <w:r w:rsidR="002F27FF">
        <w:t>59</w:t>
      </w:r>
      <w:r w:rsidRPr="005B3C0C">
        <w:t xml:space="preserve">). This higher accumulation rate correlates to an earlier peak in </w:t>
      </w:r>
      <w:r w:rsidR="000B69E8" w:rsidRPr="005B3C0C">
        <w:rPr>
          <w:i/>
        </w:rPr>
        <w:t>sta2</w:t>
      </w:r>
      <w:r w:rsidRPr="005B3C0C">
        <w:t xml:space="preserve"> expression in mixotrophic cultures. Organic carbon availability also impacted levels of starch catabolism during dark periods in 12L treatments. During the first dark period (12-24 </w:t>
      </w:r>
      <w:r w:rsidRPr="005B3C0C">
        <w:lastRenderedPageBreak/>
        <w:t xml:space="preserve">hours) starch in the A-12-NF cultures dropped to a concentration significantly below than the initial log-phase concentration (p&lt; 0.01). Although no further measurements were taken at 12 hour periods (i.e. at the end of the light period), it is likely that this diurnal drop repeated, leading to a reduced final concentration compared to A-24-NF (134.3 vs 253.5 </w:t>
      </w:r>
      <w:r w:rsidRPr="005B3C0C">
        <w:rPr>
          <w:szCs w:val="24"/>
        </w:rPr>
        <w:t>µg starch mg</w:t>
      </w:r>
      <w:r w:rsidRPr="005B3C0C">
        <w:rPr>
          <w:szCs w:val="24"/>
          <w:vertAlign w:val="superscript"/>
        </w:rPr>
        <w:t>-1</w:t>
      </w:r>
      <w:r w:rsidRPr="005B3C0C">
        <w:rPr>
          <w:szCs w:val="24"/>
        </w:rPr>
        <w:t xml:space="preserve"> DCW, Figure </w:t>
      </w:r>
      <w:r w:rsidR="002F27FF">
        <w:rPr>
          <w:szCs w:val="24"/>
        </w:rPr>
        <w:t>59</w:t>
      </w:r>
      <w:r w:rsidRPr="005B3C0C">
        <w:rPr>
          <w:sz w:val="20"/>
          <w:szCs w:val="20"/>
        </w:rPr>
        <w:t>)</w:t>
      </w:r>
      <w:r w:rsidRPr="005B3C0C">
        <w:t>. In contrast, in mixotrophic cultures, although starch accumulation in M-12-NF did abate during the first dark period, the reduction was similar to the M-24-NF treatment. Beyond the 48 hour time point, unlike M-24-NF, M-12-NF cultures continued to accumulate starch for a further 48 hours.</w:t>
      </w:r>
    </w:p>
    <w:p w14:paraId="6E5BE580" w14:textId="77777777" w:rsidR="005B3C0C" w:rsidRPr="005B3C0C" w:rsidRDefault="005B3C0C" w:rsidP="005B3C0C">
      <w:pPr>
        <w:pStyle w:val="Heading3"/>
        <w:spacing w:after="120" w:line="360" w:lineRule="auto"/>
        <w:rPr>
          <w:b w:val="0"/>
          <w:color w:val="auto"/>
        </w:rPr>
      </w:pPr>
      <w:bookmarkStart w:id="96" w:name="_Toc462059813"/>
      <w:r w:rsidRPr="005B3C0C">
        <w:rPr>
          <w:b w:val="0"/>
          <w:color w:val="auto"/>
        </w:rPr>
        <w:t>TAG accumulation under nitrogen deprivation</w:t>
      </w:r>
      <w:bookmarkEnd w:id="96"/>
    </w:p>
    <w:p w14:paraId="56805A02" w14:textId="77777777" w:rsidR="005B3C0C" w:rsidRPr="005B3C0C" w:rsidRDefault="005B3C0C" w:rsidP="005B3C0C">
      <w:pPr>
        <w:spacing w:line="360" w:lineRule="auto"/>
      </w:pPr>
      <w:r w:rsidRPr="005B3C0C">
        <w:t>Accumulation of TAG was monitored using a commercial glycerol assay, and analysis of total fatty acid composition was carried out. Furthermore the expression of genes relate</w:t>
      </w:r>
      <w:r w:rsidR="00932EB1">
        <w:t>d</w:t>
      </w:r>
      <w:r w:rsidR="0077366F" w:rsidRPr="005B3C0C">
        <w:t xml:space="preserve"> </w:t>
      </w:r>
      <w:r w:rsidRPr="005B3C0C">
        <w:t xml:space="preserve">to TAG accumulation; </w:t>
      </w:r>
      <w:r w:rsidR="0077366F" w:rsidRPr="005B3C0C">
        <w:rPr>
          <w:i/>
        </w:rPr>
        <w:t>acx2</w:t>
      </w:r>
      <w:r w:rsidRPr="005B3C0C">
        <w:t xml:space="preserve"> (Cre12.g519100)</w:t>
      </w:r>
      <w:r w:rsidR="0077366F" w:rsidRPr="005B3C0C">
        <w:t xml:space="preserve"> </w:t>
      </w:r>
      <w:r w:rsidR="0077366F" w:rsidRPr="005B3C0C">
        <w:rPr>
          <w:i/>
        </w:rPr>
        <w:t>gpd2</w:t>
      </w:r>
      <w:r w:rsidR="0077366F" w:rsidRPr="005B3C0C">
        <w:t xml:space="preserve"> </w:t>
      </w:r>
      <w:r w:rsidRPr="005B3C0C">
        <w:t xml:space="preserve">(Cre01.g05300) and </w:t>
      </w:r>
      <w:r w:rsidR="0077366F" w:rsidRPr="005B3C0C">
        <w:rPr>
          <w:i/>
        </w:rPr>
        <w:t>pgd1</w:t>
      </w:r>
      <w:r w:rsidRPr="005B3C0C">
        <w:t xml:space="preserve"> (Cre03.g193500) were measured. Figure </w:t>
      </w:r>
      <w:r w:rsidR="002F27FF">
        <w:t>60</w:t>
      </w:r>
      <w:r w:rsidRPr="005B3C0C">
        <w:t xml:space="preserve"> presents the concentration of TAG per cell for all treatments, before and after resuspension into N deplete or N replete medium. As expected TAG concentration increases in all –N treatments, the highest increase was measured in M-24-NF cultures (62.5 fold over 6 days) and lowest in A-12-NF cultures (7 fold over 6 days). The influence of photoperiod was more apparent in mixotrophic treatments, where initial TAG accumulation rates over the first 12 hours were almost identical (0.674 and 0.671 pg cell</w:t>
      </w:r>
      <w:r w:rsidRPr="005B3C0C">
        <w:rPr>
          <w:vertAlign w:val="superscript"/>
        </w:rPr>
        <w:t>-1</w:t>
      </w:r>
      <w:r w:rsidRPr="005B3C0C">
        <w:t xml:space="preserve"> hr</w:t>
      </w:r>
      <w:r w:rsidRPr="005B3C0C">
        <w:rPr>
          <w:vertAlign w:val="superscript"/>
        </w:rPr>
        <w:t>-1</w:t>
      </w:r>
      <w:r w:rsidRPr="005B3C0C">
        <w:t xml:space="preserve"> for M-24-NF and M-12-NF respectively), with no significant difference (p =0.49). However, between 12 and 24 hours the accumulation rate continued to rise under continuous illumination, but fell during the dark period of M-12-NF treatments. Repetition of this trend is likely to have led to a reduced overall accumulation rate, and a 61% lower final TAG concentration in M-12-NF cultures (Figure </w:t>
      </w:r>
      <w:r w:rsidR="002F27FF">
        <w:t>60A, 60B,</w:t>
      </w:r>
      <w:r w:rsidRPr="005B3C0C">
        <w:t xml:space="preserve"> and </w:t>
      </w:r>
      <w:r w:rsidR="002F27FF">
        <w:t>61</w:t>
      </w:r>
      <w:r w:rsidRPr="005B3C0C">
        <w:t xml:space="preserve">). </w:t>
      </w:r>
    </w:p>
    <w:p w14:paraId="1509D7F8" w14:textId="77777777" w:rsidR="009F482C" w:rsidRDefault="009F482C" w:rsidP="005B3C0C">
      <w:pPr>
        <w:spacing w:line="360" w:lineRule="auto"/>
      </w:pPr>
    </w:p>
    <w:p w14:paraId="35AF0562" w14:textId="77777777" w:rsidR="009F482C" w:rsidRDefault="009F482C" w:rsidP="005B3C0C">
      <w:pPr>
        <w:spacing w:line="360" w:lineRule="auto"/>
      </w:pPr>
    </w:p>
    <w:p w14:paraId="166E5499" w14:textId="77777777" w:rsidR="009F482C" w:rsidRDefault="009F482C" w:rsidP="005B3C0C">
      <w:pPr>
        <w:spacing w:line="360" w:lineRule="auto"/>
      </w:pPr>
    </w:p>
    <w:p w14:paraId="21B03CD0" w14:textId="77777777" w:rsidR="009F482C" w:rsidRDefault="005128F7" w:rsidP="005B3C0C">
      <w:pPr>
        <w:spacing w:line="360" w:lineRule="auto"/>
        <w:rPr>
          <w:highlight w:val="yellow"/>
        </w:rPr>
      </w:pPr>
      <w:r>
        <w:rPr>
          <w:noProof/>
          <w:lang w:eastAsia="en-GB"/>
        </w:rPr>
        <w:lastRenderedPageBreak/>
        <mc:AlternateContent>
          <mc:Choice Requires="wpg">
            <w:drawing>
              <wp:inline distT="0" distB="0" distL="0" distR="0" wp14:anchorId="689CEFB8" wp14:editId="107462B1">
                <wp:extent cx="6048375" cy="8323580"/>
                <wp:effectExtent l="0" t="0" r="0" b="1270"/>
                <wp:docPr id="75" name="Group 8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48375" cy="8323580"/>
                          <a:chOff x="0" y="-228600"/>
                          <a:chExt cx="6048375" cy="8324811"/>
                        </a:xfrm>
                      </wpg:grpSpPr>
                      <pic:pic xmlns:pic="http://schemas.openxmlformats.org/drawingml/2006/picture">
                        <pic:nvPicPr>
                          <pic:cNvPr id="76" name="Picture 363"/>
                          <pic:cNvPicPr>
                            <a:picLocks noChangeAspect="1"/>
                          </pic:cNvPicPr>
                        </pic:nvPicPr>
                        <pic:blipFill>
                          <a:blip r:embed="rId127">
                            <a:extLst>
                              <a:ext uri="{28A0092B-C50C-407E-A947-70E740481C1C}">
                                <a14:useLocalDpi xmlns:a14="http://schemas.microsoft.com/office/drawing/2010/main" val="0"/>
                              </a:ext>
                            </a:extLst>
                          </a:blip>
                          <a:srcRect/>
                          <a:stretch>
                            <a:fillRect/>
                          </a:stretch>
                        </pic:blipFill>
                        <pic:spPr bwMode="auto">
                          <a:xfrm>
                            <a:off x="952500" y="3800476"/>
                            <a:ext cx="3571875" cy="3562351"/>
                          </a:xfrm>
                          <a:prstGeom prst="rect">
                            <a:avLst/>
                          </a:prstGeom>
                          <a:noFill/>
                          <a:ln>
                            <a:noFill/>
                          </a:ln>
                        </pic:spPr>
                      </pic:pic>
                      <pic:pic xmlns:pic="http://schemas.openxmlformats.org/drawingml/2006/picture">
                        <pic:nvPicPr>
                          <pic:cNvPr id="77" name="Picture 364"/>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933450" y="-228600"/>
                            <a:ext cx="3390900" cy="3600450"/>
                          </a:xfrm>
                          <a:prstGeom prst="rect">
                            <a:avLst/>
                          </a:prstGeom>
                        </pic:spPr>
                      </pic:pic>
                      <wps:wsp>
                        <wps:cNvPr id="78" name="Text Box 159"/>
                        <wps:cNvSpPr txBox="1">
                          <a:spLocks noChangeArrowheads="1"/>
                        </wps:cNvSpPr>
                        <wps:spPr bwMode="auto">
                          <a:xfrm>
                            <a:off x="0" y="7448552"/>
                            <a:ext cx="5286375" cy="647659"/>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F91410A" w14:textId="77777777" w:rsidR="003B14DC" w:rsidRDefault="003B14DC" w:rsidP="0024099D">
                              <w:pPr>
                                <w:rPr>
                                  <w:sz w:val="20"/>
                                  <w:szCs w:val="20"/>
                                </w:rPr>
                              </w:pPr>
                              <w:r w:rsidRPr="00FE724F">
                                <w:rPr>
                                  <w:b/>
                                  <w:sz w:val="20"/>
                                  <w:szCs w:val="20"/>
                                </w:rPr>
                                <w:t xml:space="preserve">Figure  </w:t>
                              </w:r>
                              <w:r>
                                <w:rPr>
                                  <w:b/>
                                  <w:sz w:val="20"/>
                                  <w:szCs w:val="20"/>
                                </w:rPr>
                                <w:t>60</w:t>
                              </w:r>
                              <w:r w:rsidRPr="00FE724F">
                                <w:rPr>
                                  <w:b/>
                                  <w:sz w:val="20"/>
                                  <w:szCs w:val="20"/>
                                </w:rPr>
                                <w:t xml:space="preserve">. </w:t>
                              </w:r>
                              <w:r>
                                <w:rPr>
                                  <w:sz w:val="20"/>
                                  <w:szCs w:val="20"/>
                                </w:rPr>
                                <w:t>TAG</w:t>
                              </w:r>
                              <w:r w:rsidRPr="00FE724F">
                                <w:rPr>
                                  <w:sz w:val="20"/>
                                  <w:szCs w:val="20"/>
                                </w:rPr>
                                <w:t xml:space="preserve"> </w:t>
                              </w:r>
                              <w:r>
                                <w:rPr>
                                  <w:sz w:val="20"/>
                                  <w:szCs w:val="20"/>
                                </w:rPr>
                                <w:t xml:space="preserve">content </w:t>
                              </w:r>
                              <w:r w:rsidRPr="00FE724F">
                                <w:rPr>
                                  <w:sz w:val="20"/>
                                  <w:szCs w:val="20"/>
                                </w:rPr>
                                <w:t>(</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before (LOG) and after cell resuspension in nitrogen free (NF) or replete (C) medium. A) LOG-48H-NF B) LOG to 144H-NF. Treatment conditions outlined in Table 12.  Error bars represent SE</w:t>
                              </w:r>
                              <w:r w:rsidRPr="00FE724F">
                                <w:rPr>
                                  <w:sz w:val="20"/>
                                  <w:szCs w:val="20"/>
                                </w:rPr>
                                <w:t xml:space="preserve"> (n=3).</w:t>
                              </w:r>
                            </w:p>
                            <w:p w14:paraId="32791F3C" w14:textId="77777777" w:rsidR="003B14DC" w:rsidRPr="00FE724F" w:rsidRDefault="003B14DC" w:rsidP="0024099D">
                              <w:pPr>
                                <w:rPr>
                                  <w:sz w:val="20"/>
                                  <w:szCs w:val="20"/>
                                </w:rPr>
                              </w:pPr>
                              <w:r w:rsidRPr="00FE724F">
                                <w:rPr>
                                  <w:sz w:val="20"/>
                                  <w:szCs w:val="20"/>
                                </w:rPr>
                                <w:t xml:space="preserve"> </w:t>
                              </w:r>
                            </w:p>
                          </w:txbxContent>
                        </wps:txbx>
                        <wps:bodyPr rot="0" vert="horz" wrap="square" lIns="91440" tIns="45720" rIns="91440" bIns="45720" anchor="t" anchorCtr="0" upright="1">
                          <a:noAutofit/>
                        </wps:bodyPr>
                      </wps:wsp>
                      <wps:wsp>
                        <wps:cNvPr id="79" name="Text Box 2"/>
                        <wps:cNvSpPr txBox="1">
                          <a:spLocks noChangeArrowheads="1"/>
                        </wps:cNvSpPr>
                        <wps:spPr bwMode="auto">
                          <a:xfrm>
                            <a:off x="3886200" y="66675"/>
                            <a:ext cx="2162175" cy="409575"/>
                          </a:xfrm>
                          <a:prstGeom prst="rect">
                            <a:avLst/>
                          </a:prstGeom>
                          <a:noFill/>
                          <a:ln w="9525">
                            <a:noFill/>
                            <a:miter lim="800000"/>
                            <a:headEnd/>
                            <a:tailEnd/>
                          </a:ln>
                        </wps:spPr>
                        <wps:txbx>
                          <w:txbxContent>
                            <w:p w14:paraId="5BB04B45" w14:textId="77777777" w:rsidR="003B14DC" w:rsidRPr="002F27FF" w:rsidRDefault="003B14DC" w:rsidP="0024099D">
                              <w:pPr>
                                <w:rPr>
                                  <w:b/>
                                </w:rPr>
                              </w:pPr>
                              <w:r w:rsidRPr="002F27FF">
                                <w:rPr>
                                  <w:b/>
                                </w:rPr>
                                <w:t>A</w:t>
                              </w:r>
                            </w:p>
                          </w:txbxContent>
                        </wps:txbx>
                        <wps:bodyPr rot="0" vert="horz" wrap="square" lIns="91440" tIns="45720" rIns="91440" bIns="45720" anchor="t" anchorCtr="0">
                          <a:spAutoFit/>
                        </wps:bodyPr>
                      </wps:wsp>
                      <wps:wsp>
                        <wps:cNvPr id="80" name="Text Box 2"/>
                        <wps:cNvSpPr txBox="1">
                          <a:spLocks noChangeArrowheads="1"/>
                        </wps:cNvSpPr>
                        <wps:spPr bwMode="auto">
                          <a:xfrm>
                            <a:off x="3886200" y="3813707"/>
                            <a:ext cx="2162175" cy="409575"/>
                          </a:xfrm>
                          <a:prstGeom prst="rect">
                            <a:avLst/>
                          </a:prstGeom>
                          <a:noFill/>
                          <a:ln w="9525">
                            <a:noFill/>
                            <a:miter lim="800000"/>
                            <a:headEnd/>
                            <a:tailEnd/>
                          </a:ln>
                        </wps:spPr>
                        <wps:txbx>
                          <w:txbxContent>
                            <w:p w14:paraId="7CFBEF28" w14:textId="77777777" w:rsidR="003B14DC" w:rsidRPr="002F27FF" w:rsidRDefault="003B14DC" w:rsidP="0024099D">
                              <w:pPr>
                                <w:rPr>
                                  <w:b/>
                                </w:rPr>
                              </w:pPr>
                              <w:r>
                                <w:rPr>
                                  <w:b/>
                                </w:rPr>
                                <w:t>B</w:t>
                              </w:r>
                            </w:p>
                          </w:txbxContent>
                        </wps:txbx>
                        <wps:bodyPr rot="0" vert="horz" wrap="square" lIns="91440" tIns="45720" rIns="91440" bIns="45720" anchor="t" anchorCtr="0">
                          <a:spAutoFit/>
                        </wps:bodyPr>
                      </wps:wsp>
                    </wpg:wgp>
                  </a:graphicData>
                </a:graphic>
              </wp:inline>
            </w:drawing>
          </mc:Choice>
          <mc:Fallback>
            <w:pict>
              <v:group w14:anchorId="689CEFB8" id="Group 832" o:spid="_x0000_s1455" style="width:476.25pt;height:655.4pt;mso-position-horizontal-relative:char;mso-position-vertical-relative:line" coordorigin=",-2286" coordsize="60483,832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">
                <v:shape id="Picture 363" o:spid="_x0000_s1456" type="#_x0000_t75" style="position:absolute;left:9525;top:38004;width:35718;height:35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">
                  <v:imagedata r:id="rId129" o:title=""/>
                  <v:path arrowok="t"/>
                </v:shape>
                <v:shape id="Picture 364" o:spid="_x0000_s1457" type="#_x0000_t75" style="position:absolute;left:9334;top:-2286;width:33909;height:36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">
                  <v:imagedata r:id="rId130" o:title=""/>
                  <v:path arrowok="t"/>
                </v:shape>
                <v:shape id="Text Box 159" o:spid="_x0000_s1458" type="#_x0000_t202" style="position:absolute;top:74485;width:52863;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14:paraId="6F91410A" w14:textId="77777777" w:rsidR="003B14DC" w:rsidRDefault="003B14DC" w:rsidP="0024099D">
                        <w:pPr>
                          <w:rPr>
                            <w:sz w:val="20"/>
                            <w:szCs w:val="20"/>
                          </w:rPr>
                        </w:pPr>
                        <w:r w:rsidRPr="00FE724F">
                          <w:rPr>
                            <w:b/>
                            <w:sz w:val="20"/>
                            <w:szCs w:val="20"/>
                          </w:rPr>
                          <w:t xml:space="preserve">Figure  </w:t>
                        </w:r>
                        <w:r>
                          <w:rPr>
                            <w:b/>
                            <w:sz w:val="20"/>
                            <w:szCs w:val="20"/>
                          </w:rPr>
                          <w:t>60</w:t>
                        </w:r>
                        <w:r w:rsidRPr="00FE724F">
                          <w:rPr>
                            <w:b/>
                            <w:sz w:val="20"/>
                            <w:szCs w:val="20"/>
                          </w:rPr>
                          <w:t xml:space="preserve">. </w:t>
                        </w:r>
                        <w:r>
                          <w:rPr>
                            <w:sz w:val="20"/>
                            <w:szCs w:val="20"/>
                          </w:rPr>
                          <w:t>TAG</w:t>
                        </w:r>
                        <w:r w:rsidRPr="00FE724F">
                          <w:rPr>
                            <w:sz w:val="20"/>
                            <w:szCs w:val="20"/>
                          </w:rPr>
                          <w:t xml:space="preserve"> </w:t>
                        </w:r>
                        <w:r>
                          <w:rPr>
                            <w:sz w:val="20"/>
                            <w:szCs w:val="20"/>
                          </w:rPr>
                          <w:t xml:space="preserve">content </w:t>
                        </w:r>
                        <w:r w:rsidRPr="00FE724F">
                          <w:rPr>
                            <w:sz w:val="20"/>
                            <w:szCs w:val="20"/>
                          </w:rPr>
                          <w:t>(</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before (LOG) and after cell resuspension in nitrogen free (NF) or replete (C) medium. A) LOG-48H-NF B) LOG to 144H-NF. Treatment conditions outlined in Table 12.  Error bars represent SE</w:t>
                        </w:r>
                        <w:r w:rsidRPr="00FE724F">
                          <w:rPr>
                            <w:sz w:val="20"/>
                            <w:szCs w:val="20"/>
                          </w:rPr>
                          <w:t xml:space="preserve"> (n=3).</w:t>
                        </w:r>
                      </w:p>
                      <w:p w14:paraId="32791F3C" w14:textId="77777777" w:rsidR="003B14DC" w:rsidRPr="00FE724F" w:rsidRDefault="003B14DC" w:rsidP="0024099D">
                        <w:pPr>
                          <w:rPr>
                            <w:sz w:val="20"/>
                            <w:szCs w:val="20"/>
                          </w:rPr>
                        </w:pPr>
                        <w:r w:rsidRPr="00FE724F">
                          <w:rPr>
                            <w:sz w:val="20"/>
                            <w:szCs w:val="20"/>
                          </w:rPr>
                          <w:t xml:space="preserve"> </w:t>
                        </w:r>
                      </w:p>
                    </w:txbxContent>
                  </v:textbox>
                </v:shape>
                <v:shape id="_x0000_s1459" type="#_x0000_t202" style="position:absolute;left:38862;top:666;width:2162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BB04B45" w14:textId="77777777" w:rsidR="003B14DC" w:rsidRPr="002F27FF" w:rsidRDefault="003B14DC" w:rsidP="0024099D">
                        <w:pPr>
                          <w:rPr>
                            <w:b/>
                          </w:rPr>
                        </w:pPr>
                        <w:r w:rsidRPr="002F27FF">
                          <w:rPr>
                            <w:b/>
                          </w:rPr>
                          <w:t>A</w:t>
                        </w:r>
                      </w:p>
                    </w:txbxContent>
                  </v:textbox>
                </v:shape>
                <v:shape id="_x0000_s1460" type="#_x0000_t202" style="position:absolute;left:38862;top:38137;width:2162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" filled="f" stroked="f">
                  <v:textbox style="mso-fit-shape-to-text:t">
                    <w:txbxContent>
                      <w:p w14:paraId="7CFBEF28" w14:textId="77777777" w:rsidR="003B14DC" w:rsidRPr="002F27FF" w:rsidRDefault="003B14DC" w:rsidP="0024099D">
                        <w:pPr>
                          <w:rPr>
                            <w:b/>
                          </w:rPr>
                        </w:pPr>
                        <w:r>
                          <w:rPr>
                            <w:b/>
                          </w:rPr>
                          <w:t>B</w:t>
                        </w:r>
                      </w:p>
                    </w:txbxContent>
                  </v:textbox>
                </v:shape>
                <w10:anchorlock/>
              </v:group>
            </w:pict>
          </mc:Fallback>
        </mc:AlternateContent>
      </w:r>
    </w:p>
    <w:p w14:paraId="0119B921" w14:textId="77777777" w:rsidR="009F482C" w:rsidRDefault="009F482C" w:rsidP="005B3C0C">
      <w:pPr>
        <w:spacing w:line="360" w:lineRule="auto"/>
        <w:rPr>
          <w:highlight w:val="yellow"/>
        </w:rPr>
      </w:pPr>
    </w:p>
    <w:p w14:paraId="52DFD7FE" w14:textId="77777777" w:rsidR="005B3C0C" w:rsidRPr="005B3C0C" w:rsidRDefault="005B3C0C" w:rsidP="005B3C0C">
      <w:pPr>
        <w:spacing w:line="360" w:lineRule="auto"/>
      </w:pPr>
      <w:r w:rsidRPr="009F482C">
        <w:lastRenderedPageBreak/>
        <w:t>Th</w:t>
      </w:r>
      <w:r w:rsidRPr="005B3C0C">
        <w:t>e TAG accumulation response of autotrophic treatments was delayed in comparison in mixotrophic cultures. Initially, the TAG concentration in both autotrophic treatments fell slightly (although not significantly, p &gt; 0.05), and then increased at a low rate in A-24-NF, but decreased further during the dark period (12 to 24 hours) for A-12-NF</w:t>
      </w:r>
      <w:r w:rsidR="002F27FF">
        <w:t xml:space="preserve"> (Figure 60A)</w:t>
      </w:r>
      <w:r w:rsidRPr="005B3C0C">
        <w:t xml:space="preserve">. As demonstrated in Figure </w:t>
      </w:r>
      <w:r w:rsidR="002F27FF">
        <w:t>60B</w:t>
      </w:r>
      <w:r w:rsidRPr="005B3C0C">
        <w:t>, the final mean TAG concentration of A-12-NF (2.76 pg cell</w:t>
      </w:r>
      <w:r w:rsidRPr="005B3C0C">
        <w:rPr>
          <w:vertAlign w:val="superscript"/>
        </w:rPr>
        <w:t>-1</w:t>
      </w:r>
      <w:r w:rsidRPr="005B3C0C">
        <w:t>) was lower (p &gt; 0.05) to A-24-NF (4.44 pg cell</w:t>
      </w:r>
      <w:r w:rsidRPr="005B3C0C">
        <w:rPr>
          <w:vertAlign w:val="superscript"/>
        </w:rPr>
        <w:t>-1</w:t>
      </w:r>
      <w:r w:rsidRPr="005B3C0C">
        <w:t xml:space="preserve">), most likely due to catabolism during the dark period. </w:t>
      </w:r>
    </w:p>
    <w:p w14:paraId="706DFD2B" w14:textId="77777777" w:rsidR="001236CB" w:rsidRDefault="005B3C0C" w:rsidP="001236CB">
      <w:pPr>
        <w:tabs>
          <w:tab w:val="left" w:pos="1308"/>
        </w:tabs>
        <w:spacing w:line="360" w:lineRule="auto"/>
      </w:pPr>
      <w:r w:rsidRPr="005B3C0C">
        <w:t>Alterations in fatty acid composition towards low saturated FAs such as C16:0 and C18:1</w:t>
      </w:r>
      <w:r w:rsidRPr="005B3C0C">
        <w:rPr>
          <w:rFonts w:cs="Times New Roman"/>
        </w:rPr>
        <w:t xml:space="preserve"> Δ</w:t>
      </w:r>
      <w:r w:rsidRPr="005B3C0C">
        <w:t xml:space="preserve">9 and away from more highly unsaturated, membrane lipid predominant FAs such as C16:4 and C18:3 </w:t>
      </w:r>
      <w:r w:rsidRPr="005B3C0C">
        <w:rPr>
          <w:rFonts w:cs="Times New Roman"/>
        </w:rPr>
        <w:t>Δ</w:t>
      </w:r>
      <w:r w:rsidR="002F18D2">
        <w:t>9,12,15,</w:t>
      </w:r>
      <w:r w:rsidRPr="005B3C0C">
        <w:t xml:space="preserve"> provides an indication of the change from membrane-dominated to TAG-dominated cellular lipid content </w:t>
      </w:r>
      <w:r w:rsidR="00BD03EC" w:rsidRPr="005B3C0C">
        <w:fldChar w:fldCharType="begin"/>
      </w:r>
      <w:r w:rsidR="00790A49">
        <w:instrText xml:space="preserve"> ADDIN ZOTERO_ITEM CSL_CITATION {"citationID":"2n9g59oh57","properties":{"formattedCitation":"(James et al., 2011; Li et al., 2012)","plainCitation":"(James et al., 2011; Li et al., 2012)"},"citationItems":[{"id":2759,"uris":["http://zotero.org/users/1204444/items/ZBTMDGZ5"],"uri":["http://zotero.org/users/1204444/items/ZBTMDGZ5"],"itemData":{"id":2759,"type":"article-journal","title":"Fatty acid profiling of Chlamydomonas reinhardtii under nitrogen deprivation","container-title":"Bioresource Technology","page":"3343-3351","volume":"102","issue":"3","source":"ScienceDirect","abstract":"The Chlamydomonas reinhardtii starch-less mutant, BAF-J5, was found to store lipids up to 65% of dry cell weight when grown photoheterotrophically and subjected to nitrogen starvation. Fourier transform infrared spectroscopy was used as a high-throughput method for semi-quantitative measurements of protein, carbohydrate and lipid content. The fatty acids of wild-type and starch mutants were identified and quantified by gas chromatography mass spectrometry. C. reinhardtii starch mutants, BAF-J5 and I7, produce significantly elevated levels of 16:0, 18:1Δ9, 18:2Δ9,12 and 18:3Δ9,12,15 fatty acids. Long-chain saturated, mono- and polyunsaturated fatty acids were found under nitrogen starvation. Oleosin-like and caleosin-like genes were identified in the C. reinhardtii genome. However, proteomic analysis of isolated lipid bodies only identified a key lipid droplet associated protein. This study shows it is possible to manipulate algal biosynthetic pathways to produce high levels of lipid that may be suitable for conversion to liquid fuels.","DOI":"10.1016/j.biortech.2010.11.051","ISSN":"0960-8524","journalAbbreviation":"Bioresource Technology","author":[{"family":"James","given":"Gabriel O."},{"family":"Hocart","given":"Charles H."},{"family":"Hillier","given":"Warwick"},{"family":"Chen","given":"Hancai"},{"family":"Kordbacheh","given":"Farzaneh"},{"family":"Price","given":"G. Dean"},{"family":"Djordjevic","given":"Michael A."}],"issued":{"date-parts":[["2011",2]]}}},{"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Pr="005B3C0C">
        <w:t xml:space="preserve">(James </w:t>
      </w:r>
      <w:r w:rsidR="00490409" w:rsidRPr="00490409">
        <w:rPr>
          <w:i/>
        </w:rPr>
        <w:t>et al</w:t>
      </w:r>
      <w:r w:rsidRPr="005B3C0C">
        <w:t xml:space="preserve">., 2011; Li </w:t>
      </w:r>
      <w:r w:rsidR="00490409" w:rsidRPr="00490409">
        <w:rPr>
          <w:i/>
        </w:rPr>
        <w:t>et al</w:t>
      </w:r>
      <w:r w:rsidRPr="005B3C0C">
        <w:t>., 2012)</w:t>
      </w:r>
      <w:r w:rsidR="00BD03EC" w:rsidRPr="005B3C0C">
        <w:fldChar w:fldCharType="end"/>
      </w:r>
      <w:r w:rsidRPr="005B3C0C">
        <w:t xml:space="preserve">. As demonstrated in Figure </w:t>
      </w:r>
      <w:r w:rsidR="001236CB">
        <w:t>62</w:t>
      </w:r>
      <w:r w:rsidRPr="005B3C0C">
        <w:t xml:space="preserve">, all N deprived cultures had significantly higher proportions of palmitic acid (C16:0) than the N replete control (p&lt;0.001). Interestingly both autotrophic treatments had significantly higher proportion of palmitic acid (p&lt;0.05) compared to respectively mixotrophic treatment (13% higher in 24L, 20% higher in 12L), while proportionally more oleic acid was found in the mixotrophic treatments (2.3 fold more in both 24L and 12L). This may indicate a preference for the prokaryotic pathway of TAG synthesis in autotrophic cultures, although determination of sn-position is needed to back up this interpretation. The proportion of C16:4 and C18:3 </w:t>
      </w:r>
      <w:r w:rsidRPr="005B3C0C">
        <w:rPr>
          <w:rFonts w:cs="Times New Roman"/>
        </w:rPr>
        <w:t>Δ</w:t>
      </w:r>
      <w:r w:rsidRPr="005B3C0C">
        <w:t xml:space="preserve">9,12,15, found predominantly in MGDG and DGDG (diagalacterosyldiacylglycerol) </w:t>
      </w:r>
      <w:r w:rsidR="00BD03EC" w:rsidRPr="005B3C0C">
        <w:fldChar w:fldCharType="begin"/>
      </w:r>
      <w:r w:rsidR="00790A49">
        <w:instrText xml:space="preserve"> ADDIN ZOTERO_ITEM CSL_CITATION {"citationID":"2j9tb2kehp","properties":{"formattedCitation":"(Nguyen et al., 2011)","plainCitation":"(Nguyen et al., 2011)"},"citationItems":[{"id":1449,"uris":["http://zotero.org/users/1204444/items/HIA74VMQ"],"uri":["http://zotero.org/users/1204444/items/HIA74VMQ"],"itemData":{"id":1449,"type":"article-journal","title":"Proteomic profiling of oil bodies isolated from the unicellular green microalga Chlamydomonas reinhardtii: With focus on proteins involved in lipid metabolism","container-title":"PROTEOMICS","page":"4266–4273","volume":"11","issue":"21","source":"Wiley Online Library","abstract":"Oil bodies are sites of energy and carbon storage in many organisms including microalgae. As a step toward deciphering oil accumulation mechanisms in algae, we used proteomics to analyze purified oil bodies from the model microalga Chlamydomonas reinhardtii grown under nitrogen deprivation. Among the 248 proteins (≥2 peptides) identified by LC-MS/MS, 33 were putatively involved in the metabolism of lipids (mostly acyl-lipids and sterols). Compared with a recently reported Chlamydomonas oil body proteome, 19 new proteins of lipid metabolism were identified, spanning the key steps of the triacylglycerol synthesis pathway and including a glycerol-3-phosphate acyltransferase (GPAT), a lysophosphatidic acid acyltransferase (LPAT) and a putative phospholipid:diacylglycerol acyltransferase (PDAT). In addition, proteins putatively involved in deacylation/reacylation, sterol synthesis, lipid signaling and lipid trafficking were found to be associated with the oil body fraction. This data set thus provides evidence that Chlamydomonas oil bodies are not only storage compartments but also are dynamic structures likely to be involved in processes such as oil synthesis, degradation and lipid homeostasis. The proteins identified here should provide useful targets for genetic studies aiming at increasing our understanding of triacyglycerol synthesis and the role of oil bodies in microalgal cell functions.","DOI":"10.1002/pmic.201100114","ISSN":"1615-9861","shortTitle":"Proteomic profiling of oil bodies isolated from the unicellular green microalga Chlamydomonas reinhardtii","language":"en","author":[{"family":"Nguyen","given":"Hoa M."},{"family":"Baudet","given":"Mathieu"},{"family":"Cuiné","given":"Stéphan"},{"family":"Adriano","given":"Jean-Marc"},{"family":"Barthe","given":"Damien"},{"family":"Billon","given":"Emmanuelle"},{"family":"Bruley","given":"Christophe"},{"family":"Beisson","given":"Fred"},{"family":"Peltier","given":"Gilles"},{"family":"Ferro","given":"Myriam"},{"family":"Li-Beisson","given":"Yonghua"}],"issued":{"date-parts":[["2011"]]}}}],"schema":"https://github.com/citation-style-language/schema/raw/master/csl-citation.json"} </w:instrText>
      </w:r>
      <w:r w:rsidR="00BD03EC" w:rsidRPr="005B3C0C">
        <w:fldChar w:fldCharType="separate"/>
      </w:r>
      <w:r w:rsidRPr="005B3C0C">
        <w:t xml:space="preserve">(Nguyen </w:t>
      </w:r>
      <w:r w:rsidR="00490409" w:rsidRPr="00490409">
        <w:rPr>
          <w:i/>
        </w:rPr>
        <w:t>et al</w:t>
      </w:r>
      <w:r w:rsidRPr="005B3C0C">
        <w:t>., 2011)</w:t>
      </w:r>
      <w:r w:rsidR="00BD03EC" w:rsidRPr="005B3C0C">
        <w:fldChar w:fldCharType="end"/>
      </w:r>
      <w:r w:rsidRPr="005B3C0C">
        <w:t xml:space="preserve"> is highest in the control N replete treatment (11% C16:4 and 25% C18:3</w:t>
      </w:r>
      <w:r w:rsidRPr="005B3C0C">
        <w:rPr>
          <w:rFonts w:cs="Times New Roman"/>
        </w:rPr>
        <w:t xml:space="preserve"> Δ</w:t>
      </w:r>
      <w:r w:rsidRPr="005B3C0C">
        <w:t>9,12,15). Comparatively, in both autotrophic t</w:t>
      </w:r>
      <w:r w:rsidR="001236CB">
        <w:t xml:space="preserve">reatments this level is reduced </w:t>
      </w:r>
      <w:r w:rsidR="001236CB" w:rsidRPr="005B3C0C">
        <w:t>moderately (4% C16:4 and 17-18% C18:3</w:t>
      </w:r>
      <w:r w:rsidR="001236CB" w:rsidRPr="005B3C0C">
        <w:rPr>
          <w:rFonts w:cs="Times New Roman"/>
        </w:rPr>
        <w:t xml:space="preserve"> Δ</w:t>
      </w:r>
      <w:r w:rsidR="001236CB" w:rsidRPr="005B3C0C">
        <w:t>9,12,15) but more significantly in mixotrophic treatments (1% C16:4 and 10-11% C18:3</w:t>
      </w:r>
      <w:r w:rsidR="001236CB" w:rsidRPr="005B3C0C">
        <w:rPr>
          <w:rFonts w:cs="Times New Roman"/>
        </w:rPr>
        <w:t xml:space="preserve"> Δ</w:t>
      </w:r>
      <w:r w:rsidR="001236CB" w:rsidRPr="005B3C0C">
        <w:t>9,12,15). This trend gives an</w:t>
      </w:r>
      <w:r w:rsidR="001236CB" w:rsidRPr="005B3C0C">
        <w:rPr>
          <w:noProof/>
          <w:lang w:eastAsia="en-GB"/>
        </w:rPr>
        <w:t xml:space="preserve"> i</w:t>
      </w:r>
      <w:r w:rsidR="001236CB" w:rsidRPr="005B3C0C">
        <w:t xml:space="preserve">ndication of the shift to TAG dominant lipid profiles, although doesn’t provide evidence of membrane degradation as unsaturated membrane lipid FAs are typically recycled for TAG synthesis directly. There was no clear influence of photoperiod on the FA profile (Figure </w:t>
      </w:r>
      <w:r w:rsidR="001236CB">
        <w:t>62</w:t>
      </w:r>
      <w:r w:rsidR="001236CB" w:rsidRPr="005B3C0C">
        <w:t xml:space="preserve">). </w:t>
      </w:r>
      <w:r w:rsidR="001236CB">
        <w:t>FAMEs are presented in absolute quantify (</w:t>
      </w:r>
      <w:r w:rsidR="00932EB1">
        <w:t>μ</w:t>
      </w:r>
      <w:r w:rsidR="001236CB">
        <w:t xml:space="preserve">g per mg DCW in Appendix </w:t>
      </w:r>
      <w:r w:rsidR="00AC5EF7">
        <w:t>G</w:t>
      </w:r>
      <w:r w:rsidR="001236CB">
        <w:t>)</w:t>
      </w:r>
    </w:p>
    <w:p w14:paraId="46965461" w14:textId="77777777"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824640" behindDoc="0" locked="0" layoutInCell="1" allowOverlap="1" wp14:anchorId="4D040628" wp14:editId="5BFAD559">
                <wp:simplePos x="0" y="0"/>
                <wp:positionH relativeFrom="column">
                  <wp:posOffset>-32385</wp:posOffset>
                </wp:positionH>
                <wp:positionV relativeFrom="paragraph">
                  <wp:posOffset>-13335</wp:posOffset>
                </wp:positionV>
                <wp:extent cx="5485765" cy="9223375"/>
                <wp:effectExtent l="0" t="0" r="635" b="0"/>
                <wp:wrapTopAndBottom/>
                <wp:docPr id="833" name="Group 8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5765" cy="9223375"/>
                          <a:chOff x="222500" y="0"/>
                          <a:chExt cx="5487002" cy="9223937"/>
                        </a:xfrm>
                      </wpg:grpSpPr>
                      <wpg:grpSp>
                        <wpg:cNvPr id="92" name="Group 21"/>
                        <wpg:cNvGrpSpPr>
                          <a:grpSpLocks/>
                        </wpg:cNvGrpSpPr>
                        <wpg:grpSpPr bwMode="auto">
                          <a:xfrm>
                            <a:off x="361950" y="0"/>
                            <a:ext cx="4880610" cy="8116570"/>
                            <a:chOff x="0" y="0"/>
                            <a:chExt cx="32784" cy="64652"/>
                          </a:xfrm>
                        </wpg:grpSpPr>
                        <pic:pic xmlns:pic="http://schemas.openxmlformats.org/drawingml/2006/picture">
                          <pic:nvPicPr>
                            <pic:cNvPr id="93" name="Picture 22"/>
                            <pic:cNvPicPr>
                              <a:picLocks noChangeAspect="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51996"/>
                              <a:ext cx="16225" cy="12656"/>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99" name="Picture 23"/>
                            <pic:cNvPicPr>
                              <a:picLocks noChangeAspect="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16559" y="51954"/>
                              <a:ext cx="16225" cy="12656"/>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grpSp>
                          <wpg:cNvPr id="103" name="Group 103"/>
                          <wpg:cNvGrpSpPr>
                            <a:grpSpLocks/>
                          </wpg:cNvGrpSpPr>
                          <wpg:grpSpPr bwMode="auto">
                            <a:xfrm>
                              <a:off x="0" y="0"/>
                              <a:ext cx="32784" cy="51574"/>
                              <a:chOff x="0" y="0"/>
                              <a:chExt cx="32784" cy="51574"/>
                            </a:xfrm>
                          </wpg:grpSpPr>
                          <wpg:grpSp>
                            <wpg:cNvPr id="104" name="Group 104"/>
                            <wpg:cNvGrpSpPr>
                              <a:grpSpLocks/>
                            </wpg:cNvGrpSpPr>
                            <wpg:grpSpPr bwMode="auto">
                              <a:xfrm>
                                <a:off x="0" y="0"/>
                                <a:ext cx="32784" cy="51574"/>
                                <a:chOff x="0" y="0"/>
                                <a:chExt cx="32784" cy="51574"/>
                              </a:xfrm>
                            </wpg:grpSpPr>
                            <pic:pic xmlns:pic="http://schemas.openxmlformats.org/drawingml/2006/picture">
                              <pic:nvPicPr>
                                <pic:cNvPr id="105" name="Picture 105"/>
                                <pic:cNvPicPr>
                                  <a:picLocks/>
                                </pic:cNvPicPr>
                              </pic:nvPicPr>
                              <pic:blipFill>
                                <a:blip r:embed="rId133">
                                  <a:extLst>
                                    <a:ext uri="{28A0092B-C50C-407E-A947-70E740481C1C}">
                                      <a14:useLocalDpi xmlns:a14="http://schemas.microsoft.com/office/drawing/2010/main" val="0"/>
                                    </a:ext>
                                  </a:extLst>
                                </a:blip>
                                <a:srcRect/>
                                <a:stretch>
                                  <a:fillRect/>
                                </a:stretch>
                              </pic:blipFill>
                              <pic:spPr bwMode="auto">
                                <a:xfrm>
                                  <a:off x="16559" y="0"/>
                                  <a:ext cx="16225" cy="12600"/>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107" name="Picture 107"/>
                                <pic:cNvPicPr>
                                  <a:picLocks/>
                                </pic:cNvPicPr>
                              </pic:nvPicPr>
                              <pic:blipFill>
                                <a:blip r:embed="rId134">
                                  <a:extLst>
                                    <a:ext uri="{28A0092B-C50C-407E-A947-70E740481C1C}">
                                      <a14:useLocalDpi xmlns:a14="http://schemas.microsoft.com/office/drawing/2010/main" val="0"/>
                                    </a:ext>
                                  </a:extLst>
                                </a:blip>
                                <a:srcRect/>
                                <a:stretch>
                                  <a:fillRect/>
                                </a:stretch>
                              </pic:blipFill>
                              <pic:spPr bwMode="auto">
                                <a:xfrm>
                                  <a:off x="55" y="12935"/>
                                  <a:ext cx="16225" cy="126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110" name="Picture 110"/>
                                <pic:cNvPicPr>
                                  <a:picLocks/>
                                </pic:cNvPicPr>
                              </pic:nvPicPr>
                              <pic:blipFill>
                                <a:blip r:embed="rId135">
                                  <a:extLst>
                                    <a:ext uri="{28A0092B-C50C-407E-A947-70E740481C1C}">
                                      <a14:useLocalDpi xmlns:a14="http://schemas.microsoft.com/office/drawing/2010/main" val="0"/>
                                    </a:ext>
                                  </a:extLst>
                                </a:blip>
                                <a:srcRect/>
                                <a:stretch>
                                  <a:fillRect/>
                                </a:stretch>
                              </pic:blipFill>
                              <pic:spPr bwMode="auto">
                                <a:xfrm>
                                  <a:off x="0" y="25926"/>
                                  <a:ext cx="16225" cy="126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112" name="Picture 29"/>
                                <pic:cNvPicPr>
                                  <a:picLocks/>
                                </pic:cNvPicPr>
                              </pic:nvPicPr>
                              <pic:blipFill>
                                <a:blip r:embed="rId136">
                                  <a:extLst>
                                    <a:ext uri="{28A0092B-C50C-407E-A947-70E740481C1C}">
                                      <a14:useLocalDpi xmlns:a14="http://schemas.microsoft.com/office/drawing/2010/main" val="0"/>
                                    </a:ext>
                                  </a:extLst>
                                </a:blip>
                                <a:srcRect/>
                                <a:stretch>
                                  <a:fillRect/>
                                </a:stretch>
                              </pic:blipFill>
                              <pic:spPr bwMode="auto">
                                <a:xfrm>
                                  <a:off x="16559" y="25926"/>
                                  <a:ext cx="16225" cy="126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117" name="Picture 30"/>
                                <pic:cNvPicPr>
                                  <a:picLocks/>
                                </pic:cNvPicPr>
                              </pic:nvPicPr>
                              <pic:blipFill>
                                <a:blip r:embed="rId137">
                                  <a:extLst>
                                    <a:ext uri="{28A0092B-C50C-407E-A947-70E740481C1C}">
                                      <a14:useLocalDpi xmlns:a14="http://schemas.microsoft.com/office/drawing/2010/main" val="0"/>
                                    </a:ext>
                                  </a:extLst>
                                </a:blip>
                                <a:srcRect/>
                                <a:stretch>
                                  <a:fillRect/>
                                </a:stretch>
                              </pic:blipFill>
                              <pic:spPr bwMode="auto">
                                <a:xfrm>
                                  <a:off x="16559" y="12935"/>
                                  <a:ext cx="16225" cy="126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118" name="Picture 31"/>
                                <pic:cNvPicPr>
                                  <a:picLocks noChangeAspect="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38917"/>
                                  <a:ext cx="16225" cy="12657"/>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pic:pic xmlns:pic="http://schemas.openxmlformats.org/drawingml/2006/picture">
                              <pic:nvPicPr>
                                <pic:cNvPr id="120" name="Picture 33"/>
                                <pic:cNvPicPr>
                                  <a:picLocks noChangeAspect="1"/>
                                </pic:cNvPicPr>
                              </pic:nvPicPr>
                              <pic:blipFill>
                                <a:blip r:embed="rId139">
                                  <a:extLst>
                                    <a:ext uri="{28A0092B-C50C-407E-A947-70E740481C1C}">
                                      <a14:useLocalDpi xmlns:a14="http://schemas.microsoft.com/office/drawing/2010/main" val="0"/>
                                    </a:ext>
                                  </a:extLst>
                                </a:blip>
                                <a:srcRect/>
                                <a:stretch>
                                  <a:fillRect/>
                                </a:stretch>
                              </pic:blipFill>
                              <pic:spPr bwMode="auto">
                                <a:xfrm>
                                  <a:off x="16559" y="38917"/>
                                  <a:ext cx="16225" cy="12657"/>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grpSp>
                          <pic:pic xmlns:pic="http://schemas.openxmlformats.org/drawingml/2006/picture">
                            <pic:nvPicPr>
                              <pic:cNvPr id="121" name="Picture 34"/>
                              <pic:cNvPicPr>
                                <a:picLocks/>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6225" cy="12600"/>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grpSp>
                        <wps:wsp>
                          <wps:cNvPr id="122" name="Text Box 149"/>
                          <wps:cNvSpPr txBox="1">
                            <a:spLocks noChangeArrowheads="1"/>
                          </wps:cNvSpPr>
                          <wps:spPr bwMode="auto">
                            <a:xfrm>
                              <a:off x="0" y="0"/>
                              <a:ext cx="2095" cy="178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5D9A179" w14:textId="77777777" w:rsidR="003B14DC" w:rsidRDefault="003B14DC" w:rsidP="001236CB">
                                <w:r>
                                  <w:t xml:space="preserve"> A</w:t>
                                </w:r>
                              </w:p>
                            </w:txbxContent>
                          </wps:txbx>
                          <wps:bodyPr rot="0" vert="horz" wrap="square" lIns="0" tIns="0" rIns="0" bIns="0" anchor="t" anchorCtr="0" upright="1">
                            <a:noAutofit/>
                          </wps:bodyPr>
                        </wps:wsp>
                        <wps:wsp>
                          <wps:cNvPr id="124" name="Text Box 150"/>
                          <wps:cNvSpPr txBox="1">
                            <a:spLocks noChangeArrowheads="1"/>
                          </wps:cNvSpPr>
                          <wps:spPr bwMode="auto">
                            <a:xfrm>
                              <a:off x="55" y="13102"/>
                              <a:ext cx="2096" cy="17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2AFCD2B" w14:textId="77777777" w:rsidR="003B14DC" w:rsidRDefault="003B14DC" w:rsidP="001236CB">
                                <w:r>
                                  <w:t xml:space="preserve"> C</w:t>
                                </w:r>
                              </w:p>
                            </w:txbxContent>
                          </wps:txbx>
                          <wps:bodyPr rot="0" vert="horz" wrap="square" lIns="0" tIns="0" rIns="0" bIns="0" anchor="t" anchorCtr="0" upright="1">
                            <a:noAutofit/>
                          </wps:bodyPr>
                        </wps:wsp>
                        <wps:wsp>
                          <wps:cNvPr id="320" name="Text Box 151"/>
                          <wps:cNvSpPr txBox="1">
                            <a:spLocks noChangeArrowheads="1"/>
                          </wps:cNvSpPr>
                          <wps:spPr bwMode="auto">
                            <a:xfrm>
                              <a:off x="0" y="25870"/>
                              <a:ext cx="2095" cy="17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6C93E5E" w14:textId="77777777" w:rsidR="003B14DC" w:rsidRDefault="003B14DC" w:rsidP="001236CB">
                                <w:r>
                                  <w:t xml:space="preserve"> E</w:t>
                                </w:r>
                              </w:p>
                            </w:txbxContent>
                          </wps:txbx>
                          <wps:bodyPr rot="0" vert="horz" wrap="square" lIns="0" tIns="0" rIns="0" bIns="0" anchor="t" anchorCtr="0" upright="1">
                            <a:noAutofit/>
                          </wps:bodyPr>
                        </wps:wsp>
                        <wps:wsp>
                          <wps:cNvPr id="321" name="Text Box 152"/>
                          <wps:cNvSpPr txBox="1">
                            <a:spLocks noChangeArrowheads="1"/>
                          </wps:cNvSpPr>
                          <wps:spPr bwMode="auto">
                            <a:xfrm>
                              <a:off x="55" y="38973"/>
                              <a:ext cx="2096" cy="178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D1D727E" w14:textId="77777777" w:rsidR="003B14DC" w:rsidRDefault="003B14DC" w:rsidP="001236CB">
                                <w:r>
                                  <w:t xml:space="preserve"> G</w:t>
                                </w:r>
                              </w:p>
                            </w:txbxContent>
                          </wps:txbx>
                          <wps:bodyPr rot="0" vert="horz" wrap="square" lIns="0" tIns="0" rIns="0" bIns="0" anchor="t" anchorCtr="0" upright="1">
                            <a:noAutofit/>
                          </wps:bodyPr>
                        </wps:wsp>
                        <wps:wsp>
                          <wps:cNvPr id="322" name="Text Box 153"/>
                          <wps:cNvSpPr txBox="1">
                            <a:spLocks noChangeArrowheads="1"/>
                          </wps:cNvSpPr>
                          <wps:spPr bwMode="auto">
                            <a:xfrm>
                              <a:off x="0" y="51964"/>
                              <a:ext cx="2095" cy="17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636A15C" w14:textId="77777777" w:rsidR="003B14DC" w:rsidRDefault="003B14DC" w:rsidP="001236CB">
                                <w:r>
                                  <w:t xml:space="preserve"> I</w:t>
                                </w:r>
                              </w:p>
                            </w:txbxContent>
                          </wps:txbx>
                          <wps:bodyPr rot="0" vert="horz" wrap="square" lIns="0" tIns="0" rIns="0" bIns="0" anchor="t" anchorCtr="0" upright="1">
                            <a:noAutofit/>
                          </wps:bodyPr>
                        </wps:wsp>
                        <wps:wsp>
                          <wps:cNvPr id="323" name="Text Box 154"/>
                          <wps:cNvSpPr txBox="1">
                            <a:spLocks noChangeArrowheads="1"/>
                          </wps:cNvSpPr>
                          <wps:spPr bwMode="auto">
                            <a:xfrm>
                              <a:off x="16559" y="0"/>
                              <a:ext cx="2096" cy="178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9AF5EEE"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B</w:t>
                                </w:r>
                              </w:p>
                            </w:txbxContent>
                          </wps:txbx>
                          <wps:bodyPr rot="0" vert="horz" wrap="square" lIns="0" tIns="0" rIns="0" bIns="0" anchor="t" anchorCtr="0" upright="1">
                            <a:noAutofit/>
                          </wps:bodyPr>
                        </wps:wsp>
                        <wps:wsp>
                          <wps:cNvPr id="324" name="Text Box 155"/>
                          <wps:cNvSpPr txBox="1">
                            <a:spLocks noChangeArrowheads="1"/>
                          </wps:cNvSpPr>
                          <wps:spPr bwMode="auto">
                            <a:xfrm>
                              <a:off x="16559" y="12935"/>
                              <a:ext cx="2096" cy="178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5B9E2A"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D</w:t>
                                </w:r>
                              </w:p>
                            </w:txbxContent>
                          </wps:txbx>
                          <wps:bodyPr rot="0" vert="horz" wrap="square" lIns="0" tIns="0" rIns="0" bIns="0" anchor="t" anchorCtr="0" upright="1">
                            <a:noAutofit/>
                          </wps:bodyPr>
                        </wps:wsp>
                        <wps:wsp>
                          <wps:cNvPr id="325" name="Text Box 156"/>
                          <wps:cNvSpPr txBox="1">
                            <a:spLocks noChangeArrowheads="1"/>
                          </wps:cNvSpPr>
                          <wps:spPr bwMode="auto">
                            <a:xfrm>
                              <a:off x="16559" y="25926"/>
                              <a:ext cx="2096" cy="178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6BF764B"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F</w:t>
                                </w:r>
                              </w:p>
                            </w:txbxContent>
                          </wps:txbx>
                          <wps:bodyPr rot="0" vert="horz" wrap="square" lIns="0" tIns="0" rIns="0" bIns="0" anchor="t" anchorCtr="0" upright="1">
                            <a:noAutofit/>
                          </wps:bodyPr>
                        </wps:wsp>
                        <wps:wsp>
                          <wps:cNvPr id="331" name="Text Box 157"/>
                          <wps:cNvSpPr txBox="1">
                            <a:spLocks noChangeArrowheads="1"/>
                          </wps:cNvSpPr>
                          <wps:spPr bwMode="auto">
                            <a:xfrm>
                              <a:off x="16559" y="38973"/>
                              <a:ext cx="2096" cy="178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6AC1EAB"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H</w:t>
                                </w:r>
                              </w:p>
                            </w:txbxContent>
                          </wps:txbx>
                          <wps:bodyPr rot="0" vert="horz" wrap="square" lIns="0" tIns="0" rIns="0" bIns="0" anchor="t" anchorCtr="0" upright="1">
                            <a:noAutofit/>
                          </wps:bodyPr>
                        </wps:wsp>
                        <wps:wsp>
                          <wps:cNvPr id="335" name="Text Box 158"/>
                          <wps:cNvSpPr txBox="1">
                            <a:spLocks noChangeArrowheads="1"/>
                          </wps:cNvSpPr>
                          <wps:spPr bwMode="auto">
                            <a:xfrm>
                              <a:off x="16559" y="51964"/>
                              <a:ext cx="2096" cy="17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99A3507"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J</w:t>
                                </w:r>
                              </w:p>
                            </w:txbxContent>
                          </wps:txbx>
                          <wps:bodyPr rot="0" vert="horz" wrap="square" lIns="0" tIns="0" rIns="0" bIns="0" anchor="t" anchorCtr="0" upright="1">
                            <a:noAutofit/>
                          </wps:bodyPr>
                        </wps:wsp>
                      </wpg:grpSp>
                      <wps:wsp>
                        <wps:cNvPr id="74" name="Text Box 161"/>
                        <wps:cNvSpPr txBox="1">
                          <a:spLocks noChangeArrowheads="1"/>
                        </wps:cNvSpPr>
                        <wps:spPr bwMode="auto">
                          <a:xfrm>
                            <a:off x="222500" y="8119037"/>
                            <a:ext cx="5487002" cy="1104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124025F" w14:textId="77777777" w:rsidR="003B14DC" w:rsidRPr="00FE724F" w:rsidRDefault="003B14DC" w:rsidP="001236CB">
                              <w:pPr>
                                <w:rPr>
                                  <w:sz w:val="20"/>
                                  <w:szCs w:val="20"/>
                                </w:rPr>
                              </w:pPr>
                              <w:r w:rsidRPr="00FE724F">
                                <w:rPr>
                                  <w:b/>
                                  <w:sz w:val="20"/>
                                  <w:szCs w:val="20"/>
                                </w:rPr>
                                <w:t>Fi</w:t>
                              </w:r>
                              <w:r>
                                <w:rPr>
                                  <w:b/>
                                  <w:sz w:val="20"/>
                                  <w:szCs w:val="20"/>
                                </w:rPr>
                                <w:t>gure</w:t>
                              </w:r>
                              <w:r w:rsidRPr="00FE724F">
                                <w:rPr>
                                  <w:b/>
                                  <w:sz w:val="20"/>
                                  <w:szCs w:val="20"/>
                                </w:rPr>
                                <w:t xml:space="preserve"> </w:t>
                              </w:r>
                              <w:r>
                                <w:rPr>
                                  <w:b/>
                                  <w:sz w:val="20"/>
                                  <w:szCs w:val="20"/>
                                </w:rPr>
                                <w:t>61</w:t>
                              </w:r>
                              <w:r w:rsidRPr="00FE724F">
                                <w:rPr>
                                  <w:b/>
                                  <w:sz w:val="20"/>
                                  <w:szCs w:val="20"/>
                                </w:rPr>
                                <w:t xml:space="preserve">. </w:t>
                              </w:r>
                              <w:r>
                                <w:rPr>
                                  <w:b/>
                                  <w:sz w:val="20"/>
                                  <w:szCs w:val="20"/>
                                </w:rPr>
                                <w:t>F</w:t>
                              </w:r>
                              <w:r>
                                <w:rPr>
                                  <w:sz w:val="20"/>
                                  <w:szCs w:val="20"/>
                                </w:rPr>
                                <w:t xml:space="preserve">luorescence microscopy of cells 144 hrs after resuspension in N deplete or replete (control) medium: Images in the right (left) column were taken under </w:t>
                              </w:r>
                              <w:r w:rsidRPr="00CD1503">
                                <w:rPr>
                                  <w:sz w:val="20"/>
                                  <w:szCs w:val="20"/>
                                </w:rPr>
                                <w:t>450-490 nm</w:t>
                              </w:r>
                              <w:r>
                                <w:rPr>
                                  <w:sz w:val="20"/>
                                  <w:szCs w:val="20"/>
                                </w:rPr>
                                <w:t xml:space="preserve"> (white) light. A and B: M-24-C. C and D: M-24-NF. E and F: M-12-NF. G and H: A-24-NF. I and J: A-12-NF. Red colour is chlorophyll autofluoresecnce, yellow colour is fluorescence of Nile Red bound to neutral lipid bodies. </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D040628" id="Group 833" o:spid="_x0000_s1461" style="position:absolute;left:0;text-align:left;margin-left:-2.55pt;margin-top:-1.05pt;width:431.95pt;height:726.25pt;z-index:251824640;mso-position-horizontal-relative:text;mso-position-vertical-relative:text;mso-width-relative:margin;mso-height-relative:margin" coordorigin="2225" coordsize="54870,92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">
                <v:group id="_x0000_s1462" style="position:absolute;left:3619;width:48806;height:81165" coordsize="32784,64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shape id="Picture 22" o:spid="_x0000_s1463" type="#_x0000_t75" style="position:absolute;top:51996;width:16225;height:12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">
                    <v:imagedata r:id="rId141" o:title=""/>
                    <v:path arrowok="t"/>
                  </v:shape>
                  <v:shape id="Picture 23" o:spid="_x0000_s1464" type="#_x0000_t75" style="position:absolute;left:16559;top:51954;width:16225;height:12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">
                    <v:imagedata r:id="rId142" o:title=""/>
                    <v:path arrowok="t"/>
                  </v:shape>
                  <v:group id="Group 103" o:spid="_x0000_s1465" style="position:absolute;width:32784;height:51574" coordsize="32784,51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Group 104" o:spid="_x0000_s1466" style="position:absolute;width:32784;height:51574" coordsize="32784,51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Picture 105" o:spid="_x0000_s1467" type="#_x0000_t75" style="position:absolute;left:16559;width:16225;height:12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">
                        <v:imagedata r:id="rId143" o:title=""/>
                        <v:path arrowok="t"/>
                        <o:lock v:ext="edit" aspectratio="f"/>
                      </v:shape>
                      <v:shape id="Picture 107" o:spid="_x0000_s1468" type="#_x0000_t75" style="position:absolute;left:55;top:12935;width:16225;height:12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">
                        <v:imagedata r:id="rId144" o:title=""/>
                        <v:path arrowok="t"/>
                        <o:lock v:ext="edit" aspectratio="f"/>
                      </v:shape>
                      <v:shape id="Picture 110" o:spid="_x0000_s1469" type="#_x0000_t75" style="position:absolute;top:25926;width:16225;height:12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">
                        <v:imagedata r:id="rId145" o:title=""/>
                        <v:path arrowok="t"/>
                        <o:lock v:ext="edit" aspectratio="f"/>
                      </v:shape>
                      <v:shape id="Picture 29" o:spid="_x0000_s1470" type="#_x0000_t75" style="position:absolute;left:16559;top:25926;width:16225;height:12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">
                        <v:imagedata r:id="rId146" o:title=""/>
                        <v:path arrowok="t"/>
                        <o:lock v:ext="edit" aspectratio="f"/>
                      </v:shape>
                      <v:shape id="Picture 30" o:spid="_x0000_s1471" type="#_x0000_t75" style="position:absolute;left:16559;top:12935;width:16225;height:12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">
                        <v:imagedata r:id="rId147" o:title=""/>
                        <v:path arrowok="t"/>
                        <o:lock v:ext="edit" aspectratio="f"/>
                      </v:shape>
                      <v:shape id="Picture 31" o:spid="_x0000_s1472" type="#_x0000_t75" style="position:absolute;top:38917;width:16225;height:12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">
                        <v:imagedata r:id="rId148" o:title=""/>
                        <v:path arrowok="t"/>
                      </v:shape>
                      <v:shape id="Picture 33" o:spid="_x0000_s1473" type="#_x0000_t75" style="position:absolute;left:16559;top:38917;width:16225;height:12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">
                        <v:imagedata r:id="rId149" o:title=""/>
                        <v:path arrowok="t"/>
                      </v:shape>
                    </v:group>
                    <v:shape id="Picture 34" o:spid="_x0000_s1474" type="#_x0000_t75" style="position:absolute;width:16225;height:12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">
                      <v:imagedata r:id="rId150" o:title=""/>
                      <v:path arrowok="t"/>
                      <o:lock v:ext="edit" aspectratio="f"/>
                    </v:shape>
                  </v:group>
                  <v:shape id="Text Box 149" o:spid="_x0000_s1475" type="#_x0000_t202" style="position:absolute;width:2095;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" filled="f" stroked="f">
                    <v:textbox inset="0,0,0,0">
                      <w:txbxContent>
                        <w:p w14:paraId="35D9A179" w14:textId="77777777" w:rsidR="003B14DC" w:rsidRDefault="003B14DC" w:rsidP="001236CB">
                          <w:r>
                            <w:t xml:space="preserve"> A</w:t>
                          </w:r>
                        </w:p>
                      </w:txbxContent>
                    </v:textbox>
                  </v:shape>
                  <v:shape id="Text Box 150" o:spid="_x0000_s1476" type="#_x0000_t202" style="position:absolute;left:55;top:13102;width:2096;height:1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" filled="f" stroked="f">
                    <v:textbox inset="0,0,0,0">
                      <w:txbxContent>
                        <w:p w14:paraId="22AFCD2B" w14:textId="77777777" w:rsidR="003B14DC" w:rsidRDefault="003B14DC" w:rsidP="001236CB">
                          <w:r>
                            <w:t xml:space="preserve"> C</w:t>
                          </w:r>
                        </w:p>
                      </w:txbxContent>
                    </v:textbox>
                  </v:shape>
                  <v:shape id="Text Box 151" o:spid="_x0000_s1477" type="#_x0000_t202" style="position:absolute;top:25870;width:2095;height:1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" filled="f" stroked="f">
                    <v:textbox inset="0,0,0,0">
                      <w:txbxContent>
                        <w:p w14:paraId="46C93E5E" w14:textId="77777777" w:rsidR="003B14DC" w:rsidRDefault="003B14DC" w:rsidP="001236CB">
                          <w:r>
                            <w:t xml:space="preserve"> E</w:t>
                          </w:r>
                        </w:p>
                      </w:txbxContent>
                    </v:textbox>
                  </v:shape>
                  <v:shape id="Text Box 152" o:spid="_x0000_s1478" type="#_x0000_t202" style="position:absolute;left:55;top:38973;width:2096;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" filled="f" stroked="f">
                    <v:textbox inset="0,0,0,0">
                      <w:txbxContent>
                        <w:p w14:paraId="5D1D727E" w14:textId="77777777" w:rsidR="003B14DC" w:rsidRDefault="003B14DC" w:rsidP="001236CB">
                          <w:r>
                            <w:t xml:space="preserve"> G</w:t>
                          </w:r>
                        </w:p>
                      </w:txbxContent>
                    </v:textbox>
                  </v:shape>
                  <v:shape id="Text Box 153" o:spid="_x0000_s1479" type="#_x0000_t202" style="position:absolute;top:51964;width:2095;height:1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" filled="f" stroked="f">
                    <v:textbox inset="0,0,0,0">
                      <w:txbxContent>
                        <w:p w14:paraId="1636A15C" w14:textId="77777777" w:rsidR="003B14DC" w:rsidRDefault="003B14DC" w:rsidP="001236CB">
                          <w:r>
                            <w:t xml:space="preserve"> I</w:t>
                          </w:r>
                        </w:p>
                      </w:txbxContent>
                    </v:textbox>
                  </v:shape>
                  <v:shape id="Text Box 154" o:spid="_x0000_s1480" type="#_x0000_t202" style="position:absolute;left:16559;width:2096;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" filled="f" stroked="f">
                    <v:textbox inset="0,0,0,0">
                      <w:txbxContent>
                        <w:p w14:paraId="49AF5EEE"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B</w:t>
                          </w:r>
                        </w:p>
                      </w:txbxContent>
                    </v:textbox>
                  </v:shape>
                  <v:shape id="Text Box 155" o:spid="_x0000_s1481" type="#_x0000_t202" style="position:absolute;left:16559;top:12935;width:2096;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" filled="f" stroked="f">
                    <v:textbox inset="0,0,0,0">
                      <w:txbxContent>
                        <w:p w14:paraId="245B9E2A"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D</w:t>
                          </w:r>
                        </w:p>
                      </w:txbxContent>
                    </v:textbox>
                  </v:shape>
                  <v:shape id="Text Box 156" o:spid="_x0000_s1482" type="#_x0000_t202" style="position:absolute;left:16559;top:25926;width:2096;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" filled="f" stroked="f">
                    <v:textbox inset="0,0,0,0">
                      <w:txbxContent>
                        <w:p w14:paraId="56BF764B"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F</w:t>
                          </w:r>
                        </w:p>
                      </w:txbxContent>
                    </v:textbox>
                  </v:shape>
                  <v:shape id="Text Box 157" o:spid="_x0000_s1483" type="#_x0000_t202" style="position:absolute;left:16559;top:38973;width:2096;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" filled="f" stroked="f">
                    <v:textbox inset="0,0,0,0">
                      <w:txbxContent>
                        <w:p w14:paraId="06AC1EAB"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H</w:t>
                          </w:r>
                        </w:p>
                      </w:txbxContent>
                    </v:textbox>
                  </v:shape>
                  <v:shape id="Text Box 158" o:spid="_x0000_s1484" type="#_x0000_t202" style="position:absolute;left:16559;top:51964;width:2096;height:1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" filled="f" stroked="f">
                    <v:textbox inset="0,0,0,0">
                      <w:txbxContent>
                        <w:p w14:paraId="599A3507" w14:textId="77777777" w:rsidR="003B14DC" w:rsidRPr="00057E39" w:rsidRDefault="003B14DC" w:rsidP="001236CB">
                          <w:pPr>
                            <w:rPr>
                              <w:color w:val="FFFFFF" w:themeColor="background1"/>
                            </w:rPr>
                          </w:pPr>
                          <w:r w:rsidRPr="00057E39">
                            <w:rPr>
                              <w:color w:val="FFFFFF" w:themeColor="background1"/>
                            </w:rPr>
                            <w:t xml:space="preserve"> </w:t>
                          </w:r>
                          <w:r>
                            <w:rPr>
                              <w:color w:val="FFFFFF" w:themeColor="background1"/>
                            </w:rPr>
                            <w:t>J</w:t>
                          </w:r>
                        </w:p>
                      </w:txbxContent>
                    </v:textbox>
                  </v:shape>
                </v:group>
                <v:shape id="Text Box 161" o:spid="_x0000_s1485" type="#_x0000_t202" style="position:absolute;left:2225;top:81190;width:54870;height:11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4124025F" w14:textId="77777777" w:rsidR="003B14DC" w:rsidRPr="00FE724F" w:rsidRDefault="003B14DC" w:rsidP="001236CB">
                        <w:pPr>
                          <w:rPr>
                            <w:sz w:val="20"/>
                            <w:szCs w:val="20"/>
                          </w:rPr>
                        </w:pPr>
                        <w:r w:rsidRPr="00FE724F">
                          <w:rPr>
                            <w:b/>
                            <w:sz w:val="20"/>
                            <w:szCs w:val="20"/>
                          </w:rPr>
                          <w:t>Fi</w:t>
                        </w:r>
                        <w:r>
                          <w:rPr>
                            <w:b/>
                            <w:sz w:val="20"/>
                            <w:szCs w:val="20"/>
                          </w:rPr>
                          <w:t>gure</w:t>
                        </w:r>
                        <w:r w:rsidRPr="00FE724F">
                          <w:rPr>
                            <w:b/>
                            <w:sz w:val="20"/>
                            <w:szCs w:val="20"/>
                          </w:rPr>
                          <w:t xml:space="preserve"> </w:t>
                        </w:r>
                        <w:r>
                          <w:rPr>
                            <w:b/>
                            <w:sz w:val="20"/>
                            <w:szCs w:val="20"/>
                          </w:rPr>
                          <w:t>61</w:t>
                        </w:r>
                        <w:r w:rsidRPr="00FE724F">
                          <w:rPr>
                            <w:b/>
                            <w:sz w:val="20"/>
                            <w:szCs w:val="20"/>
                          </w:rPr>
                          <w:t xml:space="preserve">. </w:t>
                        </w:r>
                        <w:r>
                          <w:rPr>
                            <w:b/>
                            <w:sz w:val="20"/>
                            <w:szCs w:val="20"/>
                          </w:rPr>
                          <w:t>F</w:t>
                        </w:r>
                        <w:r>
                          <w:rPr>
                            <w:sz w:val="20"/>
                            <w:szCs w:val="20"/>
                          </w:rPr>
                          <w:t xml:space="preserve">luorescence microscopy of cells 144 hrs after resuspension in N deplete or replete (control) medium: Images in the right (left) column were taken under </w:t>
                        </w:r>
                        <w:r w:rsidRPr="00CD1503">
                          <w:rPr>
                            <w:sz w:val="20"/>
                            <w:szCs w:val="20"/>
                          </w:rPr>
                          <w:t>450-490 nm</w:t>
                        </w:r>
                        <w:r>
                          <w:rPr>
                            <w:sz w:val="20"/>
                            <w:szCs w:val="20"/>
                          </w:rPr>
                          <w:t xml:space="preserve"> (white) light. A and B: M-24-C. C and D: M-24-NF. E and F: M-12-NF. G and H: A-24-NF. I and J: A-12-NF. Red colour is chlorophyll autofluoresecnce, yellow colour is fluorescence of Nile Red bound to neutral lipid bodies. </w:t>
                        </w:r>
                      </w:p>
                    </w:txbxContent>
                  </v:textbox>
                </v:shape>
                <w10:wrap type="topAndBottom"/>
              </v:group>
            </w:pict>
          </mc:Fallback>
        </mc:AlternateContent>
      </w:r>
    </w:p>
    <w:p w14:paraId="102FED86" w14:textId="77777777" w:rsidR="005B3C0C" w:rsidRPr="005B3C0C" w:rsidRDefault="005128F7" w:rsidP="001236CB">
      <w:pPr>
        <w:tabs>
          <w:tab w:val="left" w:pos="1308"/>
        </w:tabs>
        <w:spacing w:line="360" w:lineRule="auto"/>
      </w:pPr>
      <w:r>
        <w:rPr>
          <w:noProof/>
          <w:lang w:eastAsia="en-GB"/>
        </w:rPr>
        <w:lastRenderedPageBreak/>
        <mc:AlternateContent>
          <mc:Choice Requires="wps">
            <w:drawing>
              <wp:anchor distT="0" distB="0" distL="114300" distR="114300" simplePos="0" relativeHeight="251518464" behindDoc="1" locked="0" layoutInCell="1" allowOverlap="1" wp14:anchorId="25CE50E1" wp14:editId="40D7A840">
                <wp:simplePos x="0" y="0"/>
                <wp:positionH relativeFrom="column">
                  <wp:posOffset>-5715</wp:posOffset>
                </wp:positionH>
                <wp:positionV relativeFrom="paragraph">
                  <wp:posOffset>4176395</wp:posOffset>
                </wp:positionV>
                <wp:extent cx="5372100" cy="832485"/>
                <wp:effectExtent l="0" t="0" r="0" b="5715"/>
                <wp:wrapTopAndBottom/>
                <wp:docPr id="337"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324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3031236" w14:textId="77777777" w:rsidR="003B14DC" w:rsidRPr="00FE724F" w:rsidRDefault="003B14DC" w:rsidP="005B3C0C">
                            <w:pPr>
                              <w:rPr>
                                <w:sz w:val="20"/>
                                <w:szCs w:val="20"/>
                              </w:rPr>
                            </w:pPr>
                            <w:r w:rsidRPr="00FE724F">
                              <w:rPr>
                                <w:b/>
                                <w:sz w:val="20"/>
                                <w:szCs w:val="20"/>
                              </w:rPr>
                              <w:t xml:space="preserve">Figure  </w:t>
                            </w:r>
                            <w:r>
                              <w:rPr>
                                <w:b/>
                                <w:sz w:val="20"/>
                                <w:szCs w:val="20"/>
                              </w:rPr>
                              <w:t>62</w:t>
                            </w:r>
                            <w:r w:rsidRPr="00FE724F">
                              <w:rPr>
                                <w:b/>
                                <w:sz w:val="20"/>
                                <w:szCs w:val="20"/>
                              </w:rPr>
                              <w:t xml:space="preserve">. </w:t>
                            </w:r>
                            <w:r>
                              <w:rPr>
                                <w:sz w:val="20"/>
                                <w:szCs w:val="20"/>
                              </w:rPr>
                              <w:t>Fatty acid composition (% of total FA µg mg DCW</w:t>
                            </w:r>
                            <w:r w:rsidRPr="00AB166E">
                              <w:rPr>
                                <w:sz w:val="20"/>
                                <w:szCs w:val="20"/>
                                <w:vertAlign w:val="superscript"/>
                              </w:rPr>
                              <w:t>-1</w:t>
                            </w:r>
                            <w:r>
                              <w:rPr>
                                <w:sz w:val="20"/>
                                <w:szCs w:val="20"/>
                              </w:rPr>
                              <w:t xml:space="preserve">) 144 hrs after resuspension in N deplete or N replete (control) medium. Treatment conditions outlined in Table 12. </w:t>
                            </w:r>
                            <w:r w:rsidRPr="00FE724F">
                              <w:rPr>
                                <w:sz w:val="20"/>
                                <w:szCs w:val="20"/>
                              </w:rPr>
                              <w:t xml:space="preserve">Error bars represent </w:t>
                            </w:r>
                            <w:r>
                              <w:rPr>
                                <w:sz w:val="20"/>
                                <w:szCs w:val="20"/>
                              </w:rPr>
                              <w:t>SE</w:t>
                            </w:r>
                            <w:r w:rsidRPr="00FE724F">
                              <w:rPr>
                                <w:sz w:val="20"/>
                                <w:szCs w:val="20"/>
                              </w:rPr>
                              <w:t xml:space="preserve"> (n=3).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CE50E1" id="Text Box 170" o:spid="_x0000_s1486" type="#_x0000_t202" style="position:absolute;left:0;text-align:left;margin-left:-.45pt;margin-top:328.85pt;width:423pt;height:65.55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" filled="f" stroked="f">
                <v:textbox>
                  <w:txbxContent>
                    <w:p w14:paraId="33031236" w14:textId="77777777" w:rsidR="003B14DC" w:rsidRPr="00FE724F" w:rsidRDefault="003B14DC" w:rsidP="005B3C0C">
                      <w:pPr>
                        <w:rPr>
                          <w:sz w:val="20"/>
                          <w:szCs w:val="20"/>
                        </w:rPr>
                      </w:pPr>
                      <w:r w:rsidRPr="00FE724F">
                        <w:rPr>
                          <w:b/>
                          <w:sz w:val="20"/>
                          <w:szCs w:val="20"/>
                        </w:rPr>
                        <w:t xml:space="preserve">Figure  </w:t>
                      </w:r>
                      <w:r>
                        <w:rPr>
                          <w:b/>
                          <w:sz w:val="20"/>
                          <w:szCs w:val="20"/>
                        </w:rPr>
                        <w:t>62</w:t>
                      </w:r>
                      <w:r w:rsidRPr="00FE724F">
                        <w:rPr>
                          <w:b/>
                          <w:sz w:val="20"/>
                          <w:szCs w:val="20"/>
                        </w:rPr>
                        <w:t xml:space="preserve">. </w:t>
                      </w:r>
                      <w:r>
                        <w:rPr>
                          <w:sz w:val="20"/>
                          <w:szCs w:val="20"/>
                        </w:rPr>
                        <w:t>Fatty acid composition (% of total FA µg mg DCW</w:t>
                      </w:r>
                      <w:r w:rsidRPr="00AB166E">
                        <w:rPr>
                          <w:sz w:val="20"/>
                          <w:szCs w:val="20"/>
                          <w:vertAlign w:val="superscript"/>
                        </w:rPr>
                        <w:t>-1</w:t>
                      </w:r>
                      <w:r>
                        <w:rPr>
                          <w:sz w:val="20"/>
                          <w:szCs w:val="20"/>
                        </w:rPr>
                        <w:t xml:space="preserve">) 144 hrs after resuspension in N deplete or N replete (control) medium. Treatment conditions outlined in Table 12. </w:t>
                      </w:r>
                      <w:r w:rsidRPr="00FE724F">
                        <w:rPr>
                          <w:sz w:val="20"/>
                          <w:szCs w:val="20"/>
                        </w:rPr>
                        <w:t xml:space="preserve">Error bars represent </w:t>
                      </w:r>
                      <w:r>
                        <w:rPr>
                          <w:sz w:val="20"/>
                          <w:szCs w:val="20"/>
                        </w:rPr>
                        <w:t>SE</w:t>
                      </w:r>
                      <w:r w:rsidRPr="00FE724F">
                        <w:rPr>
                          <w:sz w:val="20"/>
                          <w:szCs w:val="20"/>
                        </w:rPr>
                        <w:t xml:space="preserve"> (n=3). </w:t>
                      </w:r>
                    </w:p>
                  </w:txbxContent>
                </v:textbox>
                <w10:wrap type="topAndBottom"/>
              </v:shape>
            </w:pict>
          </mc:Fallback>
        </mc:AlternateContent>
      </w:r>
      <w:r w:rsidR="001236CB" w:rsidRPr="005B3C0C">
        <w:rPr>
          <w:noProof/>
          <w:lang w:eastAsia="en-GB"/>
        </w:rPr>
        <w:drawing>
          <wp:anchor distT="0" distB="0" distL="114300" distR="114300" simplePos="0" relativeHeight="251821568" behindDoc="0" locked="0" layoutInCell="1" allowOverlap="1" wp14:anchorId="0FE37304" wp14:editId="2C5E6ED3">
            <wp:simplePos x="0" y="0"/>
            <wp:positionH relativeFrom="margin">
              <wp:posOffset>360045</wp:posOffset>
            </wp:positionH>
            <wp:positionV relativeFrom="margin">
              <wp:posOffset>-100965</wp:posOffset>
            </wp:positionV>
            <wp:extent cx="4391025" cy="4276725"/>
            <wp:effectExtent l="0" t="0" r="9525" b="9525"/>
            <wp:wrapTopAndBottom/>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391025" cy="4276725"/>
                    </a:xfrm>
                    <a:prstGeom prst="rect">
                      <a:avLst/>
                    </a:prstGeom>
                  </pic:spPr>
                </pic:pic>
              </a:graphicData>
            </a:graphic>
          </wp:anchor>
        </w:drawing>
      </w:r>
      <w:r w:rsidR="0077366F" w:rsidRPr="005B3C0C">
        <w:rPr>
          <w:i/>
        </w:rPr>
        <w:t>acx2</w:t>
      </w:r>
      <w:r w:rsidR="005B3C0C" w:rsidRPr="005B3C0C">
        <w:t xml:space="preserve">, encodes the α-carboxyltransferase subunit of the plastid multimeric acetyl-CoA carboxylase enzyme, responsible for catalysing the first committal step in the FA synthesis pathway, resulting in carboxylation of acetyl-CoA to malonyl-CoA </w:t>
      </w:r>
      <w:r w:rsidR="00BD03EC" w:rsidRPr="005B3C0C">
        <w:fldChar w:fldCharType="begin"/>
      </w:r>
      <w:r w:rsidR="00790A49">
        <w:instrText xml:space="preserve"> ADDIN ZOTERO_ITEM CSL_CITATION {"citationID":"12mflpau2o","properties":{"formattedCitation":"(Merchant et al., 2007)","plainCitation":"(Merchant et al., 2007)"},"citationItems":[{"id":1172,"uris":["http://zotero.org/users/1204444/items/PC8CQWR3"],"uri":["http://zotero.org/users/1204444/items/PC8CQWR3"],"itemData":{"id":1172,"type":"article-journal","title":"The Chlamydomonas Genome Reveals the Evolution of Key Animal and Plant Functions","container-title":"Science","page":"245-250","volume":"318","issue":"5848","source":"www.sciencemag.org","abstract":"Chlamydomonas reinhardtii is a unicellular green alga whose lineage diverged from land plants over 1 billion years ago. It is a model system for studying chloroplast-based photosynthesis, as well as the structure, assembly, and function of eukaryotic flagella (cilia), which were inherited from the common ancestor of plants and animals, but lost in land plants. We sequenced the </w:instrText>
      </w:r>
      <w:r w:rsidR="00790A49">
        <w:rPr>
          <w:rFonts w:ascii="Cambria Math" w:hAnsi="Cambria Math" w:cs="Cambria Math"/>
        </w:rPr>
        <w:instrText>∼</w:instrText>
      </w:r>
      <w:r w:rsidR="00790A49">
        <w:instrText xml:space="preserve">120-megabase nuclear genome of Chlamydomonas and performed comparative phylogenomic analyses, identifying genes encoding uncharacterized proteins that are likely associated with the function and biogenesis of chloroplasts or eukaryotic flagella. Analyses of the Chlamydomonas genome advance our understanding of the ancestral eukaryotic cell, reveal previously unknown genes associated with photosynthetic and flagellar functions, and establish links between ciliopathy and the composition and function of flagella.","DOI":"10.1126/science.1143609","ISSN":"0036-8075, 1095-9203","journalAbbreviation":"Science","language":"en","author":[{"family":"Merchant","given":"Sabeeha S."},{"family":"Prochnik","given":"Simon E."},{"family":"Vallon","given":"Olivier"},{"family":"Harris","given":"Elizabeth H."},{"family":"Karpowicz","given":"Steven J."},{"family":"Witman","given":"George B."},{"family":"Terry","given":"Astrid"},{"family":"Salamov","given":"Asaf"},{"family":"Fritz-Laylin","given":"Lillian K."},{"family":"Maréchal-Drouard","given":"Laurence"},{"family":"Marshall","given":"Wallace F."},{"family":"Qu","given":"Liang-Hu"},{"family":"Nelson","given":"David R."},{"family":"Sanderfoot","given":"Anton A."},{"family":"Spalding","given":"Martin H."},{"family":"Kapitonov","given":"Vladimir V."},{"family":"Ren","given":"Qinghu"},{"family":"Ferris","given":"Patrick"},{"family":"Lindquist","given":"Erika"},{"family":"Shapiro","given":"Harris"},{"family":"Lucas","given":"Susan M."},{"family":"Grimwood","given":"Jane"},{"family":"Schmutz","given":"Jeremy"},{"family":"Cardol","given":"Pierre"},{"family":"Cerutti","given":"Heriberto"},{"family":"Chanfreau","given":"Guillaume"},{"family":"Chen","given":"Chun-Long"},{"family":"Cognat","given":"Valérie"},{"family":"Croft","given":"Martin T."},{"family":"Dent","given":"Rachel"},{"family":"Dutcher","given":"Susan"},{"family":"Fernández","given":"Emilio"},{"family":"Fukuzawa","given":"Hideya"},{"family":"González-Ballester","given":"David"},{"family":"González-Halphen","given":"Diego"},{"family":"Hallmann","given":"Armin"},{"family":"Hanikenne","given":"Marc"},{"family":"Hippler","given":"Michael"},{"family":"Inwood","given":"William"},{"family":"Jabbari","given":"Kamel"},{"family":"Kalanon","given":"Ming"},{"family":"Kuras","given":"Richard"},{"family":"Lefebvre","given":"Paul A."},{"family":"Lemaire","given":"Stéphane D."},{"family":"Lobanov","given":"Alexey V."},{"family":"Lohr","given":"Martin"},{"family":"Manuell","given":"Andrea"},{"family":"Meier","given":"Iris"},{"family":"Mets","given":"Laurens"},{"family":"Mittag","given":"Maria"},{"family":"Mittelmeier","given":"Telsa"},{"family":"Moroney","given":"James V."},{"family":"Moseley","given":"Jeffrey"},{"family":"Napoli","given":"Carolyn"},{"family":"Nedelcu","given":"Aurora M."},{"family":"Niyogi","given":"Krishna"},{"family":"Novoselov","given":"Sergey V."},{"family":"Paulsen","given":"Ian T."},{"family":"Pazour","given":"Greg"},{"family":"Purton","given":"Saul"},{"family":"Ral","given":"Jean-Philippe"},{"family":"Riaño-Pachón","given":"Diego Mauricio"},{"family":"Riekhof","given":"Wayne"},{"family":"Rymarquis","given":"Linda"},{"family":"Schroda","given":"Michael"},{"family":"Stern","given":"David"},{"family":"Umen","given":"James"},{"family":"Willows","given":"Robert"},{"family":"Wilson","given":"Nedra"},{"family":"Zimmer","given":"Sara Lana"},{"family":"Allmer","given":"Jens"},{"family":"Balk","given":"Janneke"},{"family":"Bisova","given":"Katerina"},{"family":"Chen","given":"Chong-Jian"},{"family":"Elias","given":"Marek"},{"family":"Gendler","given":"Karla"},{"family":"Hauser","given":"Charles"},{"family":"Lamb","given":"Mary Rose"},{"family":"Ledford","given":"Heidi"},{"family":"Long","given":"Joanne C."},{"family":"Minagawa","given":"Jun"},{"family":"Page","given":"M. Dudley"},{"family":"Pan","given":"Junmin"},{"family":"Pootakham","given":"Wirulda"},{"family":"Roje","given":"Sanja"},{"family":"Rose","given":"Annkatrin"},{"family":"Stahlberg","given":"Eric"},{"family":"Terauchi","given":"Aimee M."},{"family":"Yang","given":"Pinfen"},{"family":"Ball","given":"Steven"},{"family":"Bowler","given":"Chris"},{"family":"Dieckmann","given":"Carol L."},{"family":"Gladyshev","given":"Vadim N."},{"family":"Green","given":"Pamela"},{"family":"Jorgensen","given":"Richard"},{"family":"Mayfield","given":"Stephen"},{"family":"Mueller-Roeber","given":"Bernd"},{"family":"Rajamani","given":"Sathish"},{"family":"Sayre","given":"Richard T."},{"family":"Brokstein","given":"Peter"},{"family":"Dubchak","given":"Inna"},{"family":"Goodstein","given":"David"},{"family":"Hornick","given":"Leila"},{"family":"Huang","given":"Y. Wayne"},{"family":"Jhaveri","given":"Jinal"},{"family":"Luo","given":"Yigong"},{"family":"Martínez","given":"Diego"},{"family":"Ngau","given":"Wing Chi Abby"},{"family":"Otillar","given":"Bobby"},{"family":"Poliakov","given":"Alexander"},{"family":"Porter","given":"Aaron"},{"family":"Szajkowski","given":"Lukasz"},{"family":"Werner","given":"Gregory"},{"family":"Zhou","given":"Kemin"},{"family":"Grigoriev","given":"Igor V."},{"family":"Rokhsar","given":"Daniel S."},{"family":"Grossman","given":"Arthur R."}],"issued":{"date-parts":[["2007",10,12]]}}}],"schema":"https://github.com/citation-style-language/schema/raw/master/csl-citation.json"} </w:instrText>
      </w:r>
      <w:r w:rsidR="00BD03EC" w:rsidRPr="005B3C0C">
        <w:fldChar w:fldCharType="separate"/>
      </w:r>
      <w:r w:rsidR="005B3C0C" w:rsidRPr="005B3C0C">
        <w:t xml:space="preserve">(Figure </w:t>
      </w:r>
      <w:r w:rsidR="003E62B0">
        <w:t>45</w:t>
      </w:r>
      <w:r w:rsidR="005B3C0C" w:rsidRPr="005B3C0C">
        <w:t xml:space="preserve">, Merchant </w:t>
      </w:r>
      <w:r w:rsidR="00490409" w:rsidRPr="00490409">
        <w:rPr>
          <w:i/>
        </w:rPr>
        <w:t>et al</w:t>
      </w:r>
      <w:r w:rsidR="005B3C0C" w:rsidRPr="005B3C0C">
        <w:t>., 2007)</w:t>
      </w:r>
      <w:r w:rsidR="00BD03EC" w:rsidRPr="005B3C0C">
        <w:fldChar w:fldCharType="end"/>
      </w:r>
      <w:r w:rsidR="005B3C0C" w:rsidRPr="005B3C0C">
        <w:t xml:space="preserve">. Figure </w:t>
      </w:r>
      <w:r w:rsidR="00666FAA">
        <w:t>63</w:t>
      </w:r>
      <w:r w:rsidR="005B3C0C" w:rsidRPr="005B3C0C">
        <w:t xml:space="preserve"> shows the change in </w:t>
      </w:r>
      <w:r w:rsidR="0077366F" w:rsidRPr="005B3C0C">
        <w:rPr>
          <w:i/>
        </w:rPr>
        <w:t>acx2</w:t>
      </w:r>
      <w:r w:rsidR="005B3C0C" w:rsidRPr="005B3C0C">
        <w:t xml:space="preserve"> expression over the experiment time course. N deprivation prompted a significant upregulation of </w:t>
      </w:r>
      <w:r w:rsidR="0077366F" w:rsidRPr="005B3C0C">
        <w:rPr>
          <w:i/>
        </w:rPr>
        <w:t>acx2</w:t>
      </w:r>
      <w:r w:rsidR="0077366F" w:rsidRPr="005B3C0C">
        <w:t xml:space="preserve"> </w:t>
      </w:r>
      <w:r w:rsidR="005B3C0C" w:rsidRPr="005B3C0C">
        <w:t xml:space="preserve">after 2 hours in all treatments (p &lt; 0.05), in contrast to the initial downregulation reported for M-24-NF cultures in </w:t>
      </w:r>
      <w:r w:rsidR="00BD03EC" w:rsidRPr="005B3C0C">
        <w:fldChar w:fldCharType="begin"/>
      </w:r>
      <w:r w:rsidR="00790A49">
        <w:instrText xml:space="preserve"> ADDIN ZOTERO_ITEM CSL_CITATION {"citationID":"2njqr5mrqd","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005B3C0C" w:rsidRPr="005B3C0C">
        <w:t xml:space="preserve">Goodenough </w:t>
      </w:r>
      <w:r w:rsidR="00490409" w:rsidRPr="00490409">
        <w:rPr>
          <w:i/>
        </w:rPr>
        <w:t>et al</w:t>
      </w:r>
      <w:r w:rsidR="005B3C0C" w:rsidRPr="005B3C0C">
        <w:t>. (2014)</w:t>
      </w:r>
      <w:r w:rsidR="00BD03EC" w:rsidRPr="005B3C0C">
        <w:fldChar w:fldCharType="end"/>
      </w:r>
      <w:r w:rsidR="005B3C0C" w:rsidRPr="005B3C0C">
        <w:t xml:space="preserve">. Similarly to </w:t>
      </w:r>
      <w:r w:rsidR="000B69E8" w:rsidRPr="005B3C0C">
        <w:rPr>
          <w:i/>
        </w:rPr>
        <w:t>sta2</w:t>
      </w:r>
      <w:r w:rsidR="00666FAA" w:rsidRPr="005B3C0C">
        <w:t xml:space="preserve"> expression</w:t>
      </w:r>
      <w:r w:rsidR="005B3C0C" w:rsidRPr="005B3C0C">
        <w:t xml:space="preserve">, for 12 hour light treatments there was a dark period downregulation in </w:t>
      </w:r>
      <w:r w:rsidR="0077366F" w:rsidRPr="0077366F">
        <w:rPr>
          <w:i/>
        </w:rPr>
        <w:t>acx2</w:t>
      </w:r>
      <w:r w:rsidR="0077366F" w:rsidRPr="005B3C0C">
        <w:t xml:space="preserve"> </w:t>
      </w:r>
      <w:r w:rsidR="005B3C0C" w:rsidRPr="005B3C0C">
        <w:t xml:space="preserve">(17.1 and 3.3 fold drop from 12-14 hours for M-12-NF and A-12-NF respectively), however, unlike </w:t>
      </w:r>
      <w:r w:rsidR="000B69E8" w:rsidRPr="005B3C0C">
        <w:rPr>
          <w:i/>
        </w:rPr>
        <w:t>sta2</w:t>
      </w:r>
      <w:r w:rsidR="005B3C0C" w:rsidRPr="005B3C0C">
        <w:t xml:space="preserve">, a significant decline (p&lt; 0.05) was not recorded until after the start of the dark period (although they may have been an unrecorded peak between 2 and 12 hours). A similar trend of </w:t>
      </w:r>
      <w:r w:rsidR="0077366F" w:rsidRPr="005B3C0C">
        <w:rPr>
          <w:i/>
        </w:rPr>
        <w:t>acx2</w:t>
      </w:r>
      <w:r w:rsidR="0077366F" w:rsidRPr="005B3C0C">
        <w:t xml:space="preserve"> </w:t>
      </w:r>
      <w:r w:rsidR="005B3C0C" w:rsidRPr="005B3C0C">
        <w:t xml:space="preserve">upregulation was recorded in both mixotrophic and autotrophic continuous light treatments from LOG-14 hours, however after a dip in expression at 24 hours, M-24-NF expression increased further, peaking at 3.85 fold above average sample </w:t>
      </w:r>
      <w:r w:rsidR="005B3C0C" w:rsidRPr="005B3C0C">
        <w:lastRenderedPageBreak/>
        <w:t xml:space="preserve">expression, an increase of 9.5 fold from LOG expression, while the increase in A-24-NF was more moderate (2.4 fold above average sample expression). </w:t>
      </w:r>
    </w:p>
    <w:p w14:paraId="19B7F0D1" w14:textId="77777777" w:rsidR="005B3C0C" w:rsidRPr="005B3C0C" w:rsidRDefault="002B4B2B" w:rsidP="005B3C0C">
      <w:r w:rsidRPr="00416487">
        <w:rPr>
          <w:b/>
          <w:noProof/>
          <w:lang w:eastAsia="en-GB"/>
        </w:rPr>
        <mc:AlternateContent>
          <mc:Choice Requires="wps">
            <w:drawing>
              <wp:anchor distT="0" distB="0" distL="114300" distR="114300" simplePos="0" relativeHeight="251941376" behindDoc="0" locked="0" layoutInCell="1" allowOverlap="1" wp14:anchorId="1CA0CDED" wp14:editId="3DCE6ABF">
                <wp:simplePos x="0" y="0"/>
                <wp:positionH relativeFrom="column">
                  <wp:posOffset>3462391</wp:posOffset>
                </wp:positionH>
                <wp:positionV relativeFrom="paragraph">
                  <wp:posOffset>57150</wp:posOffset>
                </wp:positionV>
                <wp:extent cx="2258060" cy="2901950"/>
                <wp:effectExtent l="0" t="0" r="0" b="0"/>
                <wp:wrapNone/>
                <wp:docPr id="8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4C92106B" w14:textId="77777777" w:rsidR="003B14DC" w:rsidRDefault="003B14DC" w:rsidP="002B4B2B">
                            <w:r>
                              <w:t xml:space="preserve">         </w:t>
                            </w:r>
                          </w:p>
                          <w:p w14:paraId="1A8CB2DD" w14:textId="77777777" w:rsidR="003B14DC" w:rsidRDefault="003B14DC" w:rsidP="002B4B2B">
                            <w:r>
                              <w:t xml:space="preserve">                               </w:t>
                            </w:r>
                            <w:r w:rsidRPr="002B4B2B">
                              <w:rPr>
                                <w:sz w:val="12"/>
                                <w:szCs w:val="12"/>
                              </w:rPr>
                              <w:t xml:space="preserve"> </w:t>
                            </w:r>
                          </w:p>
                          <w:p w14:paraId="22B68188" w14:textId="77777777" w:rsidR="003B14DC" w:rsidRDefault="003B14DC" w:rsidP="002B4B2B">
                            <w:r>
                              <w:t xml:space="preserve">            </w:t>
                            </w:r>
                            <w:r w:rsidRPr="001F0C89">
                              <w:rPr>
                                <w:sz w:val="12"/>
                                <w:szCs w:val="12"/>
                              </w:rPr>
                              <w:t xml:space="preserve"> </w:t>
                            </w:r>
                          </w:p>
                          <w:p w14:paraId="4E940F8E" w14:textId="77777777" w:rsidR="003B14DC" w:rsidRDefault="003B14DC" w:rsidP="002B4B2B">
                            <w:pPr>
                              <w:spacing w:after="0" w:line="240" w:lineRule="auto"/>
                            </w:pPr>
                            <w:r>
                              <w:t xml:space="preserve">                                      </w:t>
                            </w:r>
                          </w:p>
                          <w:p w14:paraId="21258990" w14:textId="77777777" w:rsidR="003B14DC" w:rsidRPr="001F0C89" w:rsidRDefault="003B14DC" w:rsidP="002B4B2B">
                            <w:pPr>
                              <w:spacing w:after="0" w:line="240" w:lineRule="auto"/>
                              <w:rPr>
                                <w:sz w:val="16"/>
                                <w:szCs w:val="16"/>
                              </w:rPr>
                            </w:pPr>
                            <w:r>
                              <w:t xml:space="preserve">                             </w:t>
                            </w:r>
                          </w:p>
                          <w:p w14:paraId="381B1E06" w14:textId="77777777" w:rsidR="003B14DC" w:rsidRDefault="003B14DC" w:rsidP="002B4B2B">
                            <w:pPr>
                              <w:spacing w:after="0" w:line="240" w:lineRule="auto"/>
                            </w:pPr>
                            <w:r>
                              <w:t xml:space="preserve">                             * *    </w:t>
                            </w:r>
                            <w:r>
                              <w:rPr>
                                <w:sz w:val="12"/>
                                <w:szCs w:val="12"/>
                              </w:rPr>
                              <w:t xml:space="preserve">   </w:t>
                            </w:r>
                          </w:p>
                          <w:p w14:paraId="035B9550" w14:textId="77777777" w:rsidR="003B14DC" w:rsidRDefault="003B14DC" w:rsidP="002B4B2B">
                            <w:pPr>
                              <w:spacing w:after="0" w:line="240" w:lineRule="auto"/>
                            </w:pPr>
                            <w:r>
                              <w:t xml:space="preserve">                      </w:t>
                            </w:r>
                          </w:p>
                          <w:p w14:paraId="6B7BDC53" w14:textId="77777777" w:rsidR="003B14DC" w:rsidRDefault="003B14DC" w:rsidP="002B4B2B">
                            <w:pPr>
                              <w:spacing w:after="0" w:line="240" w:lineRule="auto"/>
                            </w:pPr>
                            <w:r>
                              <w:t xml:space="preserve">                                         * *</w:t>
                            </w:r>
                          </w:p>
                          <w:p w14:paraId="09C05A2F" w14:textId="77777777" w:rsidR="003B14DC" w:rsidRDefault="003B14DC" w:rsidP="002B4B2B">
                            <w:r>
                              <w:t xml:space="preserve">                         </w:t>
                            </w:r>
                            <w:r>
                              <w:rPr>
                                <w:sz w:val="12"/>
                                <w:szCs w:val="12"/>
                              </w:rPr>
                              <w:t xml:space="preserve">  </w:t>
                            </w:r>
                          </w:p>
                          <w:p w14:paraId="335084A2" w14:textId="77777777" w:rsidR="003B14DC" w:rsidRDefault="003B14DC" w:rsidP="002B4B2B">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A0CDED" id="_x0000_s1487" type="#_x0000_t202" style="position:absolute;left:0;text-align:left;margin-left:272.65pt;margin-top:4.5pt;width:177.8pt;height:228.5pt;z-index:25194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" filled="f" stroked="f">
                <v:textbox>
                  <w:txbxContent>
                    <w:p w14:paraId="4C92106B" w14:textId="77777777" w:rsidR="003B14DC" w:rsidRDefault="003B14DC" w:rsidP="002B4B2B">
                      <w:r>
                        <w:t xml:space="preserve">         </w:t>
                      </w:r>
                    </w:p>
                    <w:p w14:paraId="1A8CB2DD" w14:textId="77777777" w:rsidR="003B14DC" w:rsidRDefault="003B14DC" w:rsidP="002B4B2B">
                      <w:r>
                        <w:t xml:space="preserve">                               </w:t>
                      </w:r>
                      <w:r w:rsidRPr="002B4B2B">
                        <w:rPr>
                          <w:sz w:val="12"/>
                          <w:szCs w:val="12"/>
                        </w:rPr>
                        <w:t xml:space="preserve"> </w:t>
                      </w:r>
                    </w:p>
                    <w:p w14:paraId="22B68188" w14:textId="77777777" w:rsidR="003B14DC" w:rsidRDefault="003B14DC" w:rsidP="002B4B2B">
                      <w:r>
                        <w:t xml:space="preserve">            </w:t>
                      </w:r>
                      <w:r w:rsidRPr="001F0C89">
                        <w:rPr>
                          <w:sz w:val="12"/>
                          <w:szCs w:val="12"/>
                        </w:rPr>
                        <w:t xml:space="preserve"> </w:t>
                      </w:r>
                    </w:p>
                    <w:p w14:paraId="4E940F8E" w14:textId="77777777" w:rsidR="003B14DC" w:rsidRDefault="003B14DC" w:rsidP="002B4B2B">
                      <w:pPr>
                        <w:spacing w:after="0" w:line="240" w:lineRule="auto"/>
                      </w:pPr>
                      <w:r>
                        <w:t xml:space="preserve">                                      </w:t>
                      </w:r>
                    </w:p>
                    <w:p w14:paraId="21258990" w14:textId="77777777" w:rsidR="003B14DC" w:rsidRPr="001F0C89" w:rsidRDefault="003B14DC" w:rsidP="002B4B2B">
                      <w:pPr>
                        <w:spacing w:after="0" w:line="240" w:lineRule="auto"/>
                        <w:rPr>
                          <w:sz w:val="16"/>
                          <w:szCs w:val="16"/>
                        </w:rPr>
                      </w:pPr>
                      <w:r>
                        <w:t xml:space="preserve">                             </w:t>
                      </w:r>
                    </w:p>
                    <w:p w14:paraId="381B1E06" w14:textId="77777777" w:rsidR="003B14DC" w:rsidRDefault="003B14DC" w:rsidP="002B4B2B">
                      <w:pPr>
                        <w:spacing w:after="0" w:line="240" w:lineRule="auto"/>
                      </w:pPr>
                      <w:r>
                        <w:t xml:space="preserve">                             * *    </w:t>
                      </w:r>
                      <w:r>
                        <w:rPr>
                          <w:sz w:val="12"/>
                          <w:szCs w:val="12"/>
                        </w:rPr>
                        <w:t xml:space="preserve">   </w:t>
                      </w:r>
                    </w:p>
                    <w:p w14:paraId="035B9550" w14:textId="77777777" w:rsidR="003B14DC" w:rsidRDefault="003B14DC" w:rsidP="002B4B2B">
                      <w:pPr>
                        <w:spacing w:after="0" w:line="240" w:lineRule="auto"/>
                      </w:pPr>
                      <w:r>
                        <w:t xml:space="preserve">                      </w:t>
                      </w:r>
                    </w:p>
                    <w:p w14:paraId="6B7BDC53" w14:textId="77777777" w:rsidR="003B14DC" w:rsidRDefault="003B14DC" w:rsidP="002B4B2B">
                      <w:pPr>
                        <w:spacing w:after="0" w:line="240" w:lineRule="auto"/>
                      </w:pPr>
                      <w:r>
                        <w:t xml:space="preserve">                                         * *</w:t>
                      </w:r>
                    </w:p>
                    <w:p w14:paraId="09C05A2F" w14:textId="77777777" w:rsidR="003B14DC" w:rsidRDefault="003B14DC" w:rsidP="002B4B2B">
                      <w:r>
                        <w:t xml:space="preserve">                         </w:t>
                      </w:r>
                      <w:r>
                        <w:rPr>
                          <w:sz w:val="12"/>
                          <w:szCs w:val="12"/>
                        </w:rPr>
                        <w:t xml:space="preserve">  </w:t>
                      </w:r>
                    </w:p>
                    <w:p w14:paraId="335084A2" w14:textId="77777777" w:rsidR="003B14DC" w:rsidRDefault="003B14DC" w:rsidP="002B4B2B">
                      <w:r>
                        <w:t xml:space="preserve">                               </w:t>
                      </w:r>
                    </w:p>
                  </w:txbxContent>
                </v:textbox>
              </v:shape>
            </w:pict>
          </mc:Fallback>
        </mc:AlternateContent>
      </w:r>
      <w:r w:rsidRPr="00416487">
        <w:rPr>
          <w:b/>
          <w:noProof/>
          <w:lang w:eastAsia="en-GB"/>
        </w:rPr>
        <mc:AlternateContent>
          <mc:Choice Requires="wps">
            <w:drawing>
              <wp:anchor distT="0" distB="0" distL="114300" distR="114300" simplePos="0" relativeHeight="251939328" behindDoc="0" locked="0" layoutInCell="1" allowOverlap="1" wp14:anchorId="4A8CF080" wp14:editId="32E1EFEA">
                <wp:simplePos x="0" y="0"/>
                <wp:positionH relativeFrom="column">
                  <wp:posOffset>2724102</wp:posOffset>
                </wp:positionH>
                <wp:positionV relativeFrom="paragraph">
                  <wp:posOffset>131038</wp:posOffset>
                </wp:positionV>
                <wp:extent cx="2258060" cy="2901950"/>
                <wp:effectExtent l="0" t="0" r="0" b="0"/>
                <wp:wrapNone/>
                <wp:docPr id="8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2EFEDF48" w14:textId="77777777" w:rsidR="003B14DC" w:rsidRDefault="003B14DC" w:rsidP="002B4B2B">
                            <w:r>
                              <w:t xml:space="preserve">         </w:t>
                            </w:r>
                          </w:p>
                          <w:p w14:paraId="02C88CB3" w14:textId="77777777" w:rsidR="003B14DC" w:rsidRDefault="003B14DC" w:rsidP="002B4B2B">
                            <w:r>
                              <w:t xml:space="preserve">                               </w:t>
                            </w:r>
                            <w:r w:rsidRPr="002B4B2B">
                              <w:rPr>
                                <w:sz w:val="12"/>
                                <w:szCs w:val="12"/>
                              </w:rPr>
                              <w:t xml:space="preserve"> </w:t>
                            </w:r>
                          </w:p>
                          <w:p w14:paraId="62CA63B3" w14:textId="77777777" w:rsidR="003B14DC" w:rsidRDefault="003B14DC" w:rsidP="002B4B2B">
                            <w:r>
                              <w:t xml:space="preserve">            </w:t>
                            </w:r>
                            <w:r w:rsidRPr="001F0C89">
                              <w:rPr>
                                <w:sz w:val="12"/>
                                <w:szCs w:val="12"/>
                              </w:rPr>
                              <w:t xml:space="preserve"> </w:t>
                            </w:r>
                          </w:p>
                          <w:p w14:paraId="095FBE79" w14:textId="77777777" w:rsidR="003B14DC" w:rsidRDefault="003B14DC" w:rsidP="002B4B2B">
                            <w:pPr>
                              <w:spacing w:after="0" w:line="240" w:lineRule="auto"/>
                            </w:pPr>
                            <w:r>
                              <w:t xml:space="preserve">                                      *</w:t>
                            </w:r>
                          </w:p>
                          <w:p w14:paraId="391AD66A" w14:textId="77777777" w:rsidR="003B14DC" w:rsidRPr="001F0C89" w:rsidRDefault="003B14DC" w:rsidP="002B4B2B">
                            <w:pPr>
                              <w:spacing w:after="0" w:line="240" w:lineRule="auto"/>
                              <w:rPr>
                                <w:sz w:val="16"/>
                                <w:szCs w:val="16"/>
                              </w:rPr>
                            </w:pPr>
                            <w:r>
                              <w:t xml:space="preserve">                             </w:t>
                            </w:r>
                          </w:p>
                          <w:p w14:paraId="55A06BA9" w14:textId="77777777" w:rsidR="003B14DC" w:rsidRDefault="003B14DC" w:rsidP="002B4B2B">
                            <w:pPr>
                              <w:spacing w:after="0" w:line="240" w:lineRule="auto"/>
                            </w:pPr>
                            <w:r>
                              <w:t xml:space="preserve">                             * *    </w:t>
                            </w:r>
                            <w:r>
                              <w:rPr>
                                <w:sz w:val="12"/>
                                <w:szCs w:val="12"/>
                              </w:rPr>
                              <w:t xml:space="preserve">   </w:t>
                            </w:r>
                          </w:p>
                          <w:p w14:paraId="064F135B" w14:textId="77777777" w:rsidR="003B14DC" w:rsidRDefault="003B14DC" w:rsidP="002B4B2B">
                            <w:pPr>
                              <w:spacing w:after="0" w:line="240" w:lineRule="auto"/>
                            </w:pPr>
                            <w:r>
                              <w:t xml:space="preserve">                      </w:t>
                            </w:r>
                          </w:p>
                          <w:p w14:paraId="22A63F2F" w14:textId="77777777" w:rsidR="003B14DC" w:rsidRDefault="003B14DC" w:rsidP="002B4B2B">
                            <w:pPr>
                              <w:spacing w:after="0" w:line="240" w:lineRule="auto"/>
                            </w:pPr>
                            <w:r>
                              <w:t xml:space="preserve">                                   *</w:t>
                            </w:r>
                          </w:p>
                          <w:p w14:paraId="5ED2BF98" w14:textId="77777777" w:rsidR="003B14DC" w:rsidRDefault="003B14DC" w:rsidP="002B4B2B">
                            <w:r>
                              <w:t xml:space="preserve">                         </w:t>
                            </w:r>
                            <w:r>
                              <w:rPr>
                                <w:sz w:val="12"/>
                                <w:szCs w:val="12"/>
                              </w:rPr>
                              <w:t xml:space="preserve">  </w:t>
                            </w:r>
                            <w:r>
                              <w:t>*</w:t>
                            </w:r>
                          </w:p>
                          <w:p w14:paraId="560D1C09" w14:textId="77777777" w:rsidR="003B14DC" w:rsidRDefault="003B14DC" w:rsidP="002B4B2B">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8CF080" id="_x0000_s1488" type="#_x0000_t202" style="position:absolute;left:0;text-align:left;margin-left:214.5pt;margin-top:10.3pt;width:177.8pt;height:228.5pt;z-index:25193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" filled="f" stroked="f">
                <v:textbox>
                  <w:txbxContent>
                    <w:p w14:paraId="2EFEDF48" w14:textId="77777777" w:rsidR="003B14DC" w:rsidRDefault="003B14DC" w:rsidP="002B4B2B">
                      <w:r>
                        <w:t xml:space="preserve">         </w:t>
                      </w:r>
                    </w:p>
                    <w:p w14:paraId="02C88CB3" w14:textId="77777777" w:rsidR="003B14DC" w:rsidRDefault="003B14DC" w:rsidP="002B4B2B">
                      <w:r>
                        <w:t xml:space="preserve">                               </w:t>
                      </w:r>
                      <w:r w:rsidRPr="002B4B2B">
                        <w:rPr>
                          <w:sz w:val="12"/>
                          <w:szCs w:val="12"/>
                        </w:rPr>
                        <w:t xml:space="preserve"> </w:t>
                      </w:r>
                    </w:p>
                    <w:p w14:paraId="62CA63B3" w14:textId="77777777" w:rsidR="003B14DC" w:rsidRDefault="003B14DC" w:rsidP="002B4B2B">
                      <w:r>
                        <w:t xml:space="preserve">            </w:t>
                      </w:r>
                      <w:r w:rsidRPr="001F0C89">
                        <w:rPr>
                          <w:sz w:val="12"/>
                          <w:szCs w:val="12"/>
                        </w:rPr>
                        <w:t xml:space="preserve"> </w:t>
                      </w:r>
                    </w:p>
                    <w:p w14:paraId="095FBE79" w14:textId="77777777" w:rsidR="003B14DC" w:rsidRDefault="003B14DC" w:rsidP="002B4B2B">
                      <w:pPr>
                        <w:spacing w:after="0" w:line="240" w:lineRule="auto"/>
                      </w:pPr>
                      <w:r>
                        <w:t xml:space="preserve">                                      *</w:t>
                      </w:r>
                    </w:p>
                    <w:p w14:paraId="391AD66A" w14:textId="77777777" w:rsidR="003B14DC" w:rsidRPr="001F0C89" w:rsidRDefault="003B14DC" w:rsidP="002B4B2B">
                      <w:pPr>
                        <w:spacing w:after="0" w:line="240" w:lineRule="auto"/>
                        <w:rPr>
                          <w:sz w:val="16"/>
                          <w:szCs w:val="16"/>
                        </w:rPr>
                      </w:pPr>
                      <w:r>
                        <w:t xml:space="preserve">                             </w:t>
                      </w:r>
                    </w:p>
                    <w:p w14:paraId="55A06BA9" w14:textId="77777777" w:rsidR="003B14DC" w:rsidRDefault="003B14DC" w:rsidP="002B4B2B">
                      <w:pPr>
                        <w:spacing w:after="0" w:line="240" w:lineRule="auto"/>
                      </w:pPr>
                      <w:r>
                        <w:t xml:space="preserve">                             * *    </w:t>
                      </w:r>
                      <w:r>
                        <w:rPr>
                          <w:sz w:val="12"/>
                          <w:szCs w:val="12"/>
                        </w:rPr>
                        <w:t xml:space="preserve">   </w:t>
                      </w:r>
                    </w:p>
                    <w:p w14:paraId="064F135B" w14:textId="77777777" w:rsidR="003B14DC" w:rsidRDefault="003B14DC" w:rsidP="002B4B2B">
                      <w:pPr>
                        <w:spacing w:after="0" w:line="240" w:lineRule="auto"/>
                      </w:pPr>
                      <w:r>
                        <w:t xml:space="preserve">                      </w:t>
                      </w:r>
                    </w:p>
                    <w:p w14:paraId="22A63F2F" w14:textId="77777777" w:rsidR="003B14DC" w:rsidRDefault="003B14DC" w:rsidP="002B4B2B">
                      <w:pPr>
                        <w:spacing w:after="0" w:line="240" w:lineRule="auto"/>
                      </w:pPr>
                      <w:r>
                        <w:t xml:space="preserve">                                   *</w:t>
                      </w:r>
                    </w:p>
                    <w:p w14:paraId="5ED2BF98" w14:textId="77777777" w:rsidR="003B14DC" w:rsidRDefault="003B14DC" w:rsidP="002B4B2B">
                      <w:r>
                        <w:t xml:space="preserve">                         </w:t>
                      </w:r>
                      <w:r>
                        <w:rPr>
                          <w:sz w:val="12"/>
                          <w:szCs w:val="12"/>
                        </w:rPr>
                        <w:t xml:space="preserve">  </w:t>
                      </w:r>
                      <w:r>
                        <w:t>*</w:t>
                      </w:r>
                    </w:p>
                    <w:p w14:paraId="560D1C09" w14:textId="77777777" w:rsidR="003B14DC" w:rsidRDefault="003B14DC" w:rsidP="002B4B2B">
                      <w:r>
                        <w:t xml:space="preserve">                               </w:t>
                      </w:r>
                    </w:p>
                  </w:txbxContent>
                </v:textbox>
              </v:shape>
            </w:pict>
          </mc:Fallback>
        </mc:AlternateContent>
      </w:r>
      <w:r w:rsidRPr="00416487">
        <w:rPr>
          <w:b/>
          <w:noProof/>
          <w:lang w:eastAsia="en-GB"/>
        </w:rPr>
        <mc:AlternateContent>
          <mc:Choice Requires="wps">
            <w:drawing>
              <wp:anchor distT="0" distB="0" distL="114300" distR="114300" simplePos="0" relativeHeight="251937280" behindDoc="0" locked="0" layoutInCell="1" allowOverlap="1" wp14:anchorId="60180CFF" wp14:editId="20BDA546">
                <wp:simplePos x="0" y="0"/>
                <wp:positionH relativeFrom="column">
                  <wp:posOffset>1796151</wp:posOffset>
                </wp:positionH>
                <wp:positionV relativeFrom="paragraph">
                  <wp:posOffset>-3810</wp:posOffset>
                </wp:positionV>
                <wp:extent cx="2258060" cy="2901950"/>
                <wp:effectExtent l="0" t="0" r="0" b="0"/>
                <wp:wrapNone/>
                <wp:docPr id="8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2C412CAA" w14:textId="77777777" w:rsidR="003B14DC" w:rsidRDefault="003B14DC" w:rsidP="002B4B2B">
                            <w:r>
                              <w:t xml:space="preserve">         </w:t>
                            </w:r>
                          </w:p>
                          <w:p w14:paraId="5B5B48C7" w14:textId="77777777" w:rsidR="003B14DC" w:rsidRDefault="003B14DC" w:rsidP="002B4B2B">
                            <w:r>
                              <w:t xml:space="preserve">                               </w:t>
                            </w:r>
                            <w:r w:rsidRPr="002B4B2B">
                              <w:rPr>
                                <w:sz w:val="12"/>
                                <w:szCs w:val="12"/>
                              </w:rPr>
                              <w:t xml:space="preserve"> </w:t>
                            </w:r>
                          </w:p>
                          <w:p w14:paraId="5803DE05" w14:textId="77777777" w:rsidR="003B14DC" w:rsidRDefault="003B14DC" w:rsidP="002B4B2B">
                            <w:r>
                              <w:t xml:space="preserve">            </w:t>
                            </w:r>
                            <w:r w:rsidRPr="001F0C89">
                              <w:rPr>
                                <w:sz w:val="12"/>
                                <w:szCs w:val="12"/>
                              </w:rPr>
                              <w:t xml:space="preserve"> </w:t>
                            </w:r>
                          </w:p>
                          <w:p w14:paraId="27695CF4" w14:textId="77777777" w:rsidR="003B14DC" w:rsidRDefault="003B14DC" w:rsidP="002B4B2B">
                            <w:r>
                              <w:t xml:space="preserve">                                        *</w:t>
                            </w:r>
                          </w:p>
                          <w:p w14:paraId="101FCF24" w14:textId="77777777" w:rsidR="003B14DC" w:rsidRPr="001F0C89" w:rsidRDefault="003B14DC" w:rsidP="002B4B2B">
                            <w:pPr>
                              <w:rPr>
                                <w:sz w:val="16"/>
                                <w:szCs w:val="16"/>
                              </w:rPr>
                            </w:pPr>
                            <w:r>
                              <w:t xml:space="preserve"> </w:t>
                            </w:r>
                          </w:p>
                          <w:p w14:paraId="2F5A4B08" w14:textId="77777777" w:rsidR="003B14DC" w:rsidRDefault="003B14DC" w:rsidP="002B4B2B">
                            <w:r>
                              <w:t xml:space="preserve">                         * *     </w:t>
                            </w:r>
                            <w:r>
                              <w:rPr>
                                <w:sz w:val="12"/>
                                <w:szCs w:val="12"/>
                              </w:rPr>
                              <w:t xml:space="preserve">   </w:t>
                            </w:r>
                            <w:r>
                              <w:t>*</w:t>
                            </w:r>
                          </w:p>
                          <w:p w14:paraId="35FD392A" w14:textId="77777777" w:rsidR="003B14DC" w:rsidRDefault="003B14DC" w:rsidP="002B4B2B">
                            <w:pPr>
                              <w:spacing w:after="0" w:line="240" w:lineRule="auto"/>
                            </w:pPr>
                            <w:r>
                              <w:t xml:space="preserve">                      </w:t>
                            </w:r>
                          </w:p>
                          <w:p w14:paraId="4E86D021" w14:textId="77777777" w:rsidR="003B14DC" w:rsidRDefault="003B14DC" w:rsidP="002B4B2B">
                            <w:pPr>
                              <w:spacing w:after="0" w:line="240" w:lineRule="auto"/>
                            </w:pPr>
                            <w:r>
                              <w:t xml:space="preserve">             </w:t>
                            </w:r>
                          </w:p>
                          <w:p w14:paraId="24EB73F5" w14:textId="77777777" w:rsidR="003B14DC" w:rsidRDefault="003B14DC" w:rsidP="002B4B2B">
                            <w:r>
                              <w:t xml:space="preserve">                   </w:t>
                            </w:r>
                          </w:p>
                          <w:p w14:paraId="77CC3C0B" w14:textId="77777777" w:rsidR="003B14DC" w:rsidRDefault="003B14DC" w:rsidP="002B4B2B">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80CFF" id="_x0000_s1489" type="#_x0000_t202" style="position:absolute;left:0;text-align:left;margin-left:141.45pt;margin-top:-.3pt;width:177.8pt;height:228.5pt;z-index:25193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" filled="f" stroked="f">
                <v:textbox>
                  <w:txbxContent>
                    <w:p w14:paraId="2C412CAA" w14:textId="77777777" w:rsidR="003B14DC" w:rsidRDefault="003B14DC" w:rsidP="002B4B2B">
                      <w:r>
                        <w:t xml:space="preserve">         </w:t>
                      </w:r>
                    </w:p>
                    <w:p w14:paraId="5B5B48C7" w14:textId="77777777" w:rsidR="003B14DC" w:rsidRDefault="003B14DC" w:rsidP="002B4B2B">
                      <w:r>
                        <w:t xml:space="preserve">                               </w:t>
                      </w:r>
                      <w:r w:rsidRPr="002B4B2B">
                        <w:rPr>
                          <w:sz w:val="12"/>
                          <w:szCs w:val="12"/>
                        </w:rPr>
                        <w:t xml:space="preserve"> </w:t>
                      </w:r>
                    </w:p>
                    <w:p w14:paraId="5803DE05" w14:textId="77777777" w:rsidR="003B14DC" w:rsidRDefault="003B14DC" w:rsidP="002B4B2B">
                      <w:r>
                        <w:t xml:space="preserve">            </w:t>
                      </w:r>
                      <w:r w:rsidRPr="001F0C89">
                        <w:rPr>
                          <w:sz w:val="12"/>
                          <w:szCs w:val="12"/>
                        </w:rPr>
                        <w:t xml:space="preserve"> </w:t>
                      </w:r>
                    </w:p>
                    <w:p w14:paraId="27695CF4" w14:textId="77777777" w:rsidR="003B14DC" w:rsidRDefault="003B14DC" w:rsidP="002B4B2B">
                      <w:r>
                        <w:t xml:space="preserve">                                        *</w:t>
                      </w:r>
                    </w:p>
                    <w:p w14:paraId="101FCF24" w14:textId="77777777" w:rsidR="003B14DC" w:rsidRPr="001F0C89" w:rsidRDefault="003B14DC" w:rsidP="002B4B2B">
                      <w:pPr>
                        <w:rPr>
                          <w:sz w:val="16"/>
                          <w:szCs w:val="16"/>
                        </w:rPr>
                      </w:pPr>
                      <w:r>
                        <w:t xml:space="preserve"> </w:t>
                      </w:r>
                    </w:p>
                    <w:p w14:paraId="2F5A4B08" w14:textId="77777777" w:rsidR="003B14DC" w:rsidRDefault="003B14DC" w:rsidP="002B4B2B">
                      <w:r>
                        <w:t xml:space="preserve">                         * *     </w:t>
                      </w:r>
                      <w:r>
                        <w:rPr>
                          <w:sz w:val="12"/>
                          <w:szCs w:val="12"/>
                        </w:rPr>
                        <w:t xml:space="preserve">   </w:t>
                      </w:r>
                      <w:r>
                        <w:t>*</w:t>
                      </w:r>
                    </w:p>
                    <w:p w14:paraId="35FD392A" w14:textId="77777777" w:rsidR="003B14DC" w:rsidRDefault="003B14DC" w:rsidP="002B4B2B">
                      <w:pPr>
                        <w:spacing w:after="0" w:line="240" w:lineRule="auto"/>
                      </w:pPr>
                      <w:r>
                        <w:t xml:space="preserve">                      </w:t>
                      </w:r>
                    </w:p>
                    <w:p w14:paraId="4E86D021" w14:textId="77777777" w:rsidR="003B14DC" w:rsidRDefault="003B14DC" w:rsidP="002B4B2B">
                      <w:pPr>
                        <w:spacing w:after="0" w:line="240" w:lineRule="auto"/>
                      </w:pPr>
                      <w:r>
                        <w:t xml:space="preserve">             </w:t>
                      </w:r>
                    </w:p>
                    <w:p w14:paraId="24EB73F5" w14:textId="77777777" w:rsidR="003B14DC" w:rsidRDefault="003B14DC" w:rsidP="002B4B2B">
                      <w:r>
                        <w:t xml:space="preserve">                   </w:t>
                      </w:r>
                    </w:p>
                    <w:p w14:paraId="77CC3C0B" w14:textId="77777777" w:rsidR="003B14DC" w:rsidRDefault="003B14DC" w:rsidP="002B4B2B">
                      <w:r>
                        <w:t xml:space="preserve">                               *</w:t>
                      </w:r>
                    </w:p>
                  </w:txbxContent>
                </v:textbox>
              </v:shape>
            </w:pict>
          </mc:Fallback>
        </mc:AlternateContent>
      </w:r>
      <w:r w:rsidRPr="00416487">
        <w:rPr>
          <w:b/>
          <w:noProof/>
          <w:lang w:eastAsia="en-GB"/>
        </w:rPr>
        <mc:AlternateContent>
          <mc:Choice Requires="wps">
            <w:drawing>
              <wp:anchor distT="0" distB="0" distL="114300" distR="114300" simplePos="0" relativeHeight="251935232" behindDoc="0" locked="0" layoutInCell="1" allowOverlap="1" wp14:anchorId="39E30952" wp14:editId="267A29ED">
                <wp:simplePos x="0" y="0"/>
                <wp:positionH relativeFrom="column">
                  <wp:posOffset>1155065</wp:posOffset>
                </wp:positionH>
                <wp:positionV relativeFrom="paragraph">
                  <wp:posOffset>-286337</wp:posOffset>
                </wp:positionV>
                <wp:extent cx="2258060" cy="2901950"/>
                <wp:effectExtent l="0" t="0" r="0" b="0"/>
                <wp:wrapNone/>
                <wp:docPr id="8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343C881C" w14:textId="77777777" w:rsidR="003B14DC" w:rsidRDefault="003B14DC" w:rsidP="002B4B2B">
                            <w:r>
                              <w:t xml:space="preserve">         </w:t>
                            </w:r>
                          </w:p>
                          <w:p w14:paraId="113E578B" w14:textId="77777777" w:rsidR="003B14DC" w:rsidRDefault="003B14DC" w:rsidP="002B4B2B">
                            <w:r>
                              <w:t xml:space="preserve">                               </w:t>
                            </w:r>
                            <w:r w:rsidRPr="002B4B2B">
                              <w:rPr>
                                <w:sz w:val="12"/>
                                <w:szCs w:val="12"/>
                              </w:rPr>
                              <w:t xml:space="preserve"> </w:t>
                            </w:r>
                            <w:r>
                              <w:t>*</w:t>
                            </w:r>
                          </w:p>
                          <w:p w14:paraId="1FB119E8" w14:textId="77777777" w:rsidR="003B14DC" w:rsidRDefault="003B14DC" w:rsidP="002B4B2B">
                            <w:r>
                              <w:t xml:space="preserve">            </w:t>
                            </w:r>
                            <w:r w:rsidRPr="001F0C89">
                              <w:rPr>
                                <w:sz w:val="12"/>
                                <w:szCs w:val="12"/>
                              </w:rPr>
                              <w:t xml:space="preserve"> </w:t>
                            </w:r>
                          </w:p>
                          <w:p w14:paraId="683BABC6" w14:textId="77777777" w:rsidR="003B14DC" w:rsidRDefault="003B14DC" w:rsidP="002B4B2B">
                            <w:r>
                              <w:t xml:space="preserve">                </w:t>
                            </w:r>
                          </w:p>
                          <w:p w14:paraId="5439CA9B" w14:textId="77777777" w:rsidR="003B14DC" w:rsidRPr="001F0C89" w:rsidRDefault="003B14DC" w:rsidP="002B4B2B">
                            <w:pPr>
                              <w:rPr>
                                <w:sz w:val="16"/>
                                <w:szCs w:val="16"/>
                              </w:rPr>
                            </w:pPr>
                            <w:r>
                              <w:t xml:space="preserve"> </w:t>
                            </w:r>
                          </w:p>
                          <w:p w14:paraId="481E89EE" w14:textId="77777777" w:rsidR="003B14DC" w:rsidRDefault="003B14DC" w:rsidP="002B4B2B">
                            <w:r>
                              <w:t xml:space="preserve">                         * *</w:t>
                            </w:r>
                          </w:p>
                          <w:p w14:paraId="569E3F55" w14:textId="77777777" w:rsidR="003B14DC" w:rsidRDefault="003B14DC" w:rsidP="002B4B2B">
                            <w:pPr>
                              <w:spacing w:after="0" w:line="240" w:lineRule="auto"/>
                            </w:pPr>
                            <w:r>
                              <w:t xml:space="preserve">                      *</w:t>
                            </w:r>
                          </w:p>
                          <w:p w14:paraId="0FF091D9" w14:textId="77777777" w:rsidR="003B14DC" w:rsidRDefault="003B14DC" w:rsidP="002B4B2B">
                            <w:pPr>
                              <w:spacing w:after="0" w:line="240" w:lineRule="auto"/>
                            </w:pPr>
                            <w:r>
                              <w:t xml:space="preserve">             </w:t>
                            </w:r>
                          </w:p>
                          <w:p w14:paraId="1B17EFE0" w14:textId="77777777" w:rsidR="003B14DC" w:rsidRDefault="003B14DC" w:rsidP="002B4B2B">
                            <w:r>
                              <w:t xml:space="preserve">                   *</w:t>
                            </w:r>
                          </w:p>
                          <w:p w14:paraId="005A2724" w14:textId="77777777" w:rsidR="003B14DC" w:rsidRDefault="003B14DC" w:rsidP="002B4B2B">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E30952" id="_x0000_s1490" type="#_x0000_t202" style="position:absolute;left:0;text-align:left;margin-left:90.95pt;margin-top:-22.55pt;width:177.8pt;height:228.5pt;z-index:25193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" filled="f" stroked="f">
                <v:textbox>
                  <w:txbxContent>
                    <w:p w14:paraId="343C881C" w14:textId="77777777" w:rsidR="003B14DC" w:rsidRDefault="003B14DC" w:rsidP="002B4B2B">
                      <w:r>
                        <w:t xml:space="preserve">         </w:t>
                      </w:r>
                    </w:p>
                    <w:p w14:paraId="113E578B" w14:textId="77777777" w:rsidR="003B14DC" w:rsidRDefault="003B14DC" w:rsidP="002B4B2B">
                      <w:r>
                        <w:t xml:space="preserve">                               </w:t>
                      </w:r>
                      <w:r w:rsidRPr="002B4B2B">
                        <w:rPr>
                          <w:sz w:val="12"/>
                          <w:szCs w:val="12"/>
                        </w:rPr>
                        <w:t xml:space="preserve"> </w:t>
                      </w:r>
                      <w:r>
                        <w:t>*</w:t>
                      </w:r>
                    </w:p>
                    <w:p w14:paraId="1FB119E8" w14:textId="77777777" w:rsidR="003B14DC" w:rsidRDefault="003B14DC" w:rsidP="002B4B2B">
                      <w:r>
                        <w:t xml:space="preserve">            </w:t>
                      </w:r>
                      <w:r w:rsidRPr="001F0C89">
                        <w:rPr>
                          <w:sz w:val="12"/>
                          <w:szCs w:val="12"/>
                        </w:rPr>
                        <w:t xml:space="preserve"> </w:t>
                      </w:r>
                    </w:p>
                    <w:p w14:paraId="683BABC6" w14:textId="77777777" w:rsidR="003B14DC" w:rsidRDefault="003B14DC" w:rsidP="002B4B2B">
                      <w:r>
                        <w:t xml:space="preserve">                </w:t>
                      </w:r>
                    </w:p>
                    <w:p w14:paraId="5439CA9B" w14:textId="77777777" w:rsidR="003B14DC" w:rsidRPr="001F0C89" w:rsidRDefault="003B14DC" w:rsidP="002B4B2B">
                      <w:pPr>
                        <w:rPr>
                          <w:sz w:val="16"/>
                          <w:szCs w:val="16"/>
                        </w:rPr>
                      </w:pPr>
                      <w:r>
                        <w:t xml:space="preserve"> </w:t>
                      </w:r>
                    </w:p>
                    <w:p w14:paraId="481E89EE" w14:textId="77777777" w:rsidR="003B14DC" w:rsidRDefault="003B14DC" w:rsidP="002B4B2B">
                      <w:r>
                        <w:t xml:space="preserve">                         * *</w:t>
                      </w:r>
                    </w:p>
                    <w:p w14:paraId="569E3F55" w14:textId="77777777" w:rsidR="003B14DC" w:rsidRDefault="003B14DC" w:rsidP="002B4B2B">
                      <w:pPr>
                        <w:spacing w:after="0" w:line="240" w:lineRule="auto"/>
                      </w:pPr>
                      <w:r>
                        <w:t xml:space="preserve">                      *</w:t>
                      </w:r>
                    </w:p>
                    <w:p w14:paraId="0FF091D9" w14:textId="77777777" w:rsidR="003B14DC" w:rsidRDefault="003B14DC" w:rsidP="002B4B2B">
                      <w:pPr>
                        <w:spacing w:after="0" w:line="240" w:lineRule="auto"/>
                      </w:pPr>
                      <w:r>
                        <w:t xml:space="preserve">             </w:t>
                      </w:r>
                    </w:p>
                    <w:p w14:paraId="1B17EFE0" w14:textId="77777777" w:rsidR="003B14DC" w:rsidRDefault="003B14DC" w:rsidP="002B4B2B">
                      <w:r>
                        <w:t xml:space="preserve">                   *</w:t>
                      </w:r>
                    </w:p>
                    <w:p w14:paraId="005A2724" w14:textId="77777777" w:rsidR="003B14DC" w:rsidRDefault="003B14DC" w:rsidP="002B4B2B">
                      <w:r>
                        <w:t xml:space="preserve">                      </w:t>
                      </w:r>
                    </w:p>
                  </w:txbxContent>
                </v:textbox>
              </v:shape>
            </w:pict>
          </mc:Fallback>
        </mc:AlternateContent>
      </w:r>
      <w:r w:rsidR="00530347" w:rsidRPr="00416487">
        <w:rPr>
          <w:b/>
          <w:noProof/>
          <w:lang w:eastAsia="en-GB"/>
        </w:rPr>
        <mc:AlternateContent>
          <mc:Choice Requires="wps">
            <w:drawing>
              <wp:anchor distT="0" distB="0" distL="114300" distR="114300" simplePos="0" relativeHeight="251933184" behindDoc="0" locked="0" layoutInCell="1" allowOverlap="1" wp14:anchorId="73465DDA" wp14:editId="37A7251E">
                <wp:simplePos x="0" y="0"/>
                <wp:positionH relativeFrom="column">
                  <wp:posOffset>747443</wp:posOffset>
                </wp:positionH>
                <wp:positionV relativeFrom="paragraph">
                  <wp:posOffset>144145</wp:posOffset>
                </wp:positionV>
                <wp:extent cx="2258060" cy="2901950"/>
                <wp:effectExtent l="0" t="0" r="0" b="0"/>
                <wp:wrapNone/>
                <wp:docPr id="8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0DEF9ABD" w14:textId="77777777" w:rsidR="003B14DC" w:rsidRDefault="003B14DC" w:rsidP="00530347">
                            <w:r>
                              <w:t xml:space="preserve">         </w:t>
                            </w:r>
                          </w:p>
                          <w:p w14:paraId="3C0FFA9C" w14:textId="77777777" w:rsidR="003B14DC" w:rsidRDefault="003B14DC" w:rsidP="00530347">
                            <w:r>
                              <w:t xml:space="preserve">          </w:t>
                            </w:r>
                          </w:p>
                          <w:p w14:paraId="4C0E041E" w14:textId="77777777" w:rsidR="003B14DC" w:rsidRDefault="003B14DC" w:rsidP="00530347">
                            <w:r>
                              <w:t xml:space="preserve">            </w:t>
                            </w:r>
                            <w:r w:rsidRPr="001F0C89">
                              <w:rPr>
                                <w:sz w:val="12"/>
                                <w:szCs w:val="12"/>
                              </w:rPr>
                              <w:t xml:space="preserve"> </w:t>
                            </w:r>
                          </w:p>
                          <w:p w14:paraId="50C0DDBF" w14:textId="77777777" w:rsidR="003B14DC" w:rsidRDefault="003B14DC" w:rsidP="00530347">
                            <w:r>
                              <w:t xml:space="preserve">                </w:t>
                            </w:r>
                          </w:p>
                          <w:p w14:paraId="1207C2FA" w14:textId="77777777" w:rsidR="003B14DC" w:rsidRPr="001F0C89" w:rsidRDefault="003B14DC" w:rsidP="00530347">
                            <w:pPr>
                              <w:rPr>
                                <w:sz w:val="16"/>
                                <w:szCs w:val="16"/>
                              </w:rPr>
                            </w:pPr>
                            <w:r>
                              <w:t xml:space="preserve"> </w:t>
                            </w:r>
                          </w:p>
                          <w:p w14:paraId="4ECFBB73" w14:textId="77777777" w:rsidR="003B14DC" w:rsidRDefault="003B14DC" w:rsidP="00530347">
                            <w:r>
                              <w:t xml:space="preserve">   </w:t>
                            </w:r>
                          </w:p>
                          <w:p w14:paraId="12570153" w14:textId="77777777" w:rsidR="003B14DC" w:rsidRDefault="003B14DC" w:rsidP="00530347">
                            <w:pPr>
                              <w:spacing w:after="0" w:line="240" w:lineRule="auto"/>
                            </w:pPr>
                            <w:r>
                              <w:t xml:space="preserve">                   </w:t>
                            </w:r>
                          </w:p>
                          <w:p w14:paraId="2EDA78C3" w14:textId="77777777" w:rsidR="003B14DC" w:rsidRDefault="003B14DC" w:rsidP="00530347">
                            <w:pPr>
                              <w:spacing w:after="0" w:line="240" w:lineRule="auto"/>
                            </w:pPr>
                            <w:r>
                              <w:t xml:space="preserve">             * * </w:t>
                            </w:r>
                          </w:p>
                          <w:p w14:paraId="0E579FBE" w14:textId="77777777" w:rsidR="003B14DC" w:rsidRDefault="003B14DC" w:rsidP="00530347">
                            <w:r>
                              <w:t xml:space="preserve">                   *</w:t>
                            </w:r>
                          </w:p>
                          <w:p w14:paraId="5297F9C3" w14:textId="77777777" w:rsidR="003B14DC" w:rsidRDefault="003B14DC" w:rsidP="00530347">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65DDA" id="_x0000_s1491" type="#_x0000_t202" style="position:absolute;left:0;text-align:left;margin-left:58.85pt;margin-top:11.35pt;width:177.8pt;height:228.5pt;z-index:25193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" filled="f" stroked="f">
                <v:textbox>
                  <w:txbxContent>
                    <w:p w14:paraId="0DEF9ABD" w14:textId="77777777" w:rsidR="003B14DC" w:rsidRDefault="003B14DC" w:rsidP="00530347">
                      <w:r>
                        <w:t xml:space="preserve">         </w:t>
                      </w:r>
                    </w:p>
                    <w:p w14:paraId="3C0FFA9C" w14:textId="77777777" w:rsidR="003B14DC" w:rsidRDefault="003B14DC" w:rsidP="00530347">
                      <w:r>
                        <w:t xml:space="preserve">          </w:t>
                      </w:r>
                    </w:p>
                    <w:p w14:paraId="4C0E041E" w14:textId="77777777" w:rsidR="003B14DC" w:rsidRDefault="003B14DC" w:rsidP="00530347">
                      <w:r>
                        <w:t xml:space="preserve">            </w:t>
                      </w:r>
                      <w:r w:rsidRPr="001F0C89">
                        <w:rPr>
                          <w:sz w:val="12"/>
                          <w:szCs w:val="12"/>
                        </w:rPr>
                        <w:t xml:space="preserve"> </w:t>
                      </w:r>
                    </w:p>
                    <w:p w14:paraId="50C0DDBF" w14:textId="77777777" w:rsidR="003B14DC" w:rsidRDefault="003B14DC" w:rsidP="00530347">
                      <w:r>
                        <w:t xml:space="preserve">                </w:t>
                      </w:r>
                    </w:p>
                    <w:p w14:paraId="1207C2FA" w14:textId="77777777" w:rsidR="003B14DC" w:rsidRPr="001F0C89" w:rsidRDefault="003B14DC" w:rsidP="00530347">
                      <w:pPr>
                        <w:rPr>
                          <w:sz w:val="16"/>
                          <w:szCs w:val="16"/>
                        </w:rPr>
                      </w:pPr>
                      <w:r>
                        <w:t xml:space="preserve"> </w:t>
                      </w:r>
                    </w:p>
                    <w:p w14:paraId="4ECFBB73" w14:textId="77777777" w:rsidR="003B14DC" w:rsidRDefault="003B14DC" w:rsidP="00530347">
                      <w:r>
                        <w:t xml:space="preserve">   </w:t>
                      </w:r>
                    </w:p>
                    <w:p w14:paraId="12570153" w14:textId="77777777" w:rsidR="003B14DC" w:rsidRDefault="003B14DC" w:rsidP="00530347">
                      <w:pPr>
                        <w:spacing w:after="0" w:line="240" w:lineRule="auto"/>
                      </w:pPr>
                      <w:r>
                        <w:t xml:space="preserve">                   </w:t>
                      </w:r>
                    </w:p>
                    <w:p w14:paraId="2EDA78C3" w14:textId="77777777" w:rsidR="003B14DC" w:rsidRDefault="003B14DC" w:rsidP="00530347">
                      <w:pPr>
                        <w:spacing w:after="0" w:line="240" w:lineRule="auto"/>
                      </w:pPr>
                      <w:r>
                        <w:t xml:space="preserve">             * * </w:t>
                      </w:r>
                    </w:p>
                    <w:p w14:paraId="0E579FBE" w14:textId="77777777" w:rsidR="003B14DC" w:rsidRDefault="003B14DC" w:rsidP="00530347">
                      <w:r>
                        <w:t xml:space="preserve">                   *</w:t>
                      </w:r>
                    </w:p>
                    <w:p w14:paraId="5297F9C3" w14:textId="77777777" w:rsidR="003B14DC" w:rsidRDefault="003B14DC" w:rsidP="00530347">
                      <w:r>
                        <w:t xml:space="preserve">                      </w:t>
                      </w:r>
                    </w:p>
                  </w:txbxContent>
                </v:textbox>
              </v:shape>
            </w:pict>
          </mc:Fallback>
        </mc:AlternateContent>
      </w:r>
      <w:r w:rsidR="005B3C0C" w:rsidRPr="005B3C0C">
        <w:rPr>
          <w:noProof/>
          <w:lang w:eastAsia="en-GB"/>
        </w:rPr>
        <w:drawing>
          <wp:anchor distT="0" distB="0" distL="114300" distR="114300" simplePos="0" relativeHeight="251496960" behindDoc="0" locked="0" layoutInCell="1" allowOverlap="1" wp14:anchorId="17E696DC" wp14:editId="2247B655">
            <wp:simplePos x="0" y="0"/>
            <wp:positionH relativeFrom="column">
              <wp:posOffset>341630</wp:posOffset>
            </wp:positionH>
            <wp:positionV relativeFrom="paragraph">
              <wp:posOffset>-5715</wp:posOffset>
            </wp:positionV>
            <wp:extent cx="4873130" cy="3495040"/>
            <wp:effectExtent l="19050" t="0" r="3670" b="0"/>
            <wp:wrapNone/>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2" cstate="print">
                      <a:extLst>
                        <a:ext uri="{28A0092B-C50C-407E-A947-70E740481C1C}">
                          <a14:useLocalDpi xmlns:a14="http://schemas.microsoft.com/office/drawing/2010/main" val="0"/>
                        </a:ext>
                      </a:extLst>
                    </a:blip>
                    <a:srcRect l="1955" t="2388"/>
                    <a:stretch/>
                  </pic:blipFill>
                  <pic:spPr bwMode="auto">
                    <a:xfrm>
                      <a:off x="0" y="0"/>
                      <a:ext cx="4873130" cy="349504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p w14:paraId="409E522D" w14:textId="77777777" w:rsidR="005B3C0C" w:rsidRPr="005B3C0C" w:rsidRDefault="005B3C0C" w:rsidP="005B3C0C">
      <w:pPr>
        <w:spacing w:after="200" w:line="276" w:lineRule="auto"/>
        <w:jc w:val="left"/>
      </w:pPr>
    </w:p>
    <w:p w14:paraId="14C3506E" w14:textId="77777777" w:rsidR="005B3C0C" w:rsidRPr="005B3C0C" w:rsidRDefault="005B3C0C" w:rsidP="005B3C0C">
      <w:pPr>
        <w:spacing w:after="200" w:line="276" w:lineRule="auto"/>
        <w:jc w:val="left"/>
      </w:pPr>
    </w:p>
    <w:p w14:paraId="23F15BC3" w14:textId="77777777" w:rsidR="005B3C0C" w:rsidRPr="005B3C0C" w:rsidRDefault="005B3C0C" w:rsidP="005B3C0C">
      <w:pPr>
        <w:spacing w:after="200" w:line="276" w:lineRule="auto"/>
        <w:jc w:val="left"/>
      </w:pPr>
    </w:p>
    <w:p w14:paraId="7D5A0C79" w14:textId="77777777" w:rsidR="005B3C0C" w:rsidRPr="005B3C0C" w:rsidRDefault="005B3C0C" w:rsidP="005B3C0C">
      <w:pPr>
        <w:spacing w:after="200" w:line="276" w:lineRule="auto"/>
        <w:jc w:val="left"/>
      </w:pPr>
    </w:p>
    <w:p w14:paraId="029D667C" w14:textId="77777777" w:rsidR="005B3C0C" w:rsidRPr="005B3C0C" w:rsidRDefault="005B3C0C" w:rsidP="005B3C0C">
      <w:pPr>
        <w:spacing w:after="200" w:line="276" w:lineRule="auto"/>
        <w:jc w:val="left"/>
      </w:pPr>
    </w:p>
    <w:p w14:paraId="6B716582" w14:textId="77777777" w:rsidR="005B3C0C" w:rsidRPr="005B3C0C" w:rsidRDefault="005B3C0C" w:rsidP="005B3C0C">
      <w:pPr>
        <w:spacing w:after="200" w:line="276" w:lineRule="auto"/>
        <w:jc w:val="left"/>
      </w:pPr>
    </w:p>
    <w:p w14:paraId="78500A7C" w14:textId="77777777" w:rsidR="005B3C0C" w:rsidRPr="005B3C0C" w:rsidRDefault="005B3C0C" w:rsidP="005B3C0C">
      <w:pPr>
        <w:spacing w:after="200" w:line="276" w:lineRule="auto"/>
        <w:jc w:val="left"/>
      </w:pPr>
    </w:p>
    <w:p w14:paraId="31AF3B4C" w14:textId="77777777" w:rsidR="005B3C0C" w:rsidRPr="005B3C0C" w:rsidRDefault="005B3C0C" w:rsidP="005B3C0C">
      <w:pPr>
        <w:spacing w:after="200" w:line="276" w:lineRule="auto"/>
        <w:jc w:val="left"/>
      </w:pPr>
    </w:p>
    <w:p w14:paraId="2A829D04" w14:textId="77777777" w:rsidR="005B3C0C" w:rsidRPr="005B3C0C" w:rsidRDefault="005128F7" w:rsidP="005B3C0C">
      <w:pPr>
        <w:spacing w:after="200" w:line="276" w:lineRule="auto"/>
        <w:jc w:val="left"/>
      </w:pPr>
      <w:r>
        <w:rPr>
          <w:noProof/>
          <w:lang w:eastAsia="en-GB"/>
        </w:rPr>
        <mc:AlternateContent>
          <mc:Choice Requires="wps">
            <w:drawing>
              <wp:anchor distT="0" distB="0" distL="114300" distR="114300" simplePos="0" relativeHeight="251515392" behindDoc="1" locked="0" layoutInCell="1" allowOverlap="1" wp14:anchorId="2DBF35A4" wp14:editId="342AAAD4">
                <wp:simplePos x="0" y="0"/>
                <wp:positionH relativeFrom="column">
                  <wp:posOffset>24130</wp:posOffset>
                </wp:positionH>
                <wp:positionV relativeFrom="paragraph">
                  <wp:posOffset>550545</wp:posOffset>
                </wp:positionV>
                <wp:extent cx="5507990" cy="1381760"/>
                <wp:effectExtent l="0" t="0" r="0" b="8890"/>
                <wp:wrapTopAndBottom/>
                <wp:docPr id="34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7990" cy="138176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F1FC366" w14:textId="77777777" w:rsidR="003B14DC" w:rsidRDefault="003B14DC" w:rsidP="005B3C0C">
                            <w:pPr>
                              <w:rPr>
                                <w:sz w:val="20"/>
                                <w:szCs w:val="20"/>
                              </w:rPr>
                            </w:pPr>
                            <w:r>
                              <w:rPr>
                                <w:b/>
                                <w:sz w:val="20"/>
                                <w:szCs w:val="20"/>
                              </w:rPr>
                              <w:t>Figure 63</w:t>
                            </w:r>
                            <w:r w:rsidRPr="00FE724F">
                              <w:rPr>
                                <w:b/>
                                <w:sz w:val="20"/>
                                <w:szCs w:val="20"/>
                              </w:rPr>
                              <w:t xml:space="preserve">. </w:t>
                            </w:r>
                            <w:r>
                              <w:rPr>
                                <w:sz w:val="20"/>
                                <w:szCs w:val="20"/>
                              </w:rPr>
                              <w:t xml:space="preserve">Fold change (relative to the average expression of all samples across timepoints and treatments) of </w:t>
                            </w:r>
                            <w:r w:rsidRPr="00F47F02">
                              <w:rPr>
                                <w:i/>
                                <w:sz w:val="20"/>
                                <w:szCs w:val="20"/>
                              </w:rPr>
                              <w:t>acx</w:t>
                            </w:r>
                            <w:r>
                              <w:rPr>
                                <w:i/>
                                <w:sz w:val="20"/>
                                <w:szCs w:val="20"/>
                              </w:rPr>
                              <w:t>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5097D4E1" w14:textId="77777777" w:rsidR="003B14DC" w:rsidRDefault="003B14DC" w:rsidP="005B3C0C">
                            <w:pPr>
                              <w:rPr>
                                <w:sz w:val="20"/>
                                <w:szCs w:val="20"/>
                              </w:rPr>
                            </w:pPr>
                          </w:p>
                          <w:p w14:paraId="6BCE97BF" w14:textId="77777777" w:rsidR="003B14DC" w:rsidRDefault="003B14DC" w:rsidP="005B3C0C">
                            <w:pPr>
                              <w:rPr>
                                <w:sz w:val="20"/>
                                <w:szCs w:val="20"/>
                              </w:rPr>
                            </w:pPr>
                          </w:p>
                          <w:p w14:paraId="6FA07CAF" w14:textId="77777777" w:rsidR="003B14DC" w:rsidRDefault="003B14DC" w:rsidP="005B3C0C">
                            <w:pPr>
                              <w:rPr>
                                <w:sz w:val="20"/>
                                <w:szCs w:val="20"/>
                              </w:rPr>
                            </w:pPr>
                          </w:p>
                          <w:p w14:paraId="7ADC40FA"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BF35A4" id="Text Box 110" o:spid="_x0000_s1492" type="#_x0000_t202" style="position:absolute;margin-left:1.9pt;margin-top:43.35pt;width:433.7pt;height:108.8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" filled="f" stroked="f">
                <v:textbox>
                  <w:txbxContent>
                    <w:p w14:paraId="0F1FC366" w14:textId="77777777" w:rsidR="003B14DC" w:rsidRDefault="003B14DC" w:rsidP="005B3C0C">
                      <w:pPr>
                        <w:rPr>
                          <w:sz w:val="20"/>
                          <w:szCs w:val="20"/>
                        </w:rPr>
                      </w:pPr>
                      <w:r>
                        <w:rPr>
                          <w:b/>
                          <w:sz w:val="20"/>
                          <w:szCs w:val="20"/>
                        </w:rPr>
                        <w:t>Figure 63</w:t>
                      </w:r>
                      <w:r w:rsidRPr="00FE724F">
                        <w:rPr>
                          <w:b/>
                          <w:sz w:val="20"/>
                          <w:szCs w:val="20"/>
                        </w:rPr>
                        <w:t xml:space="preserve">. </w:t>
                      </w:r>
                      <w:r>
                        <w:rPr>
                          <w:sz w:val="20"/>
                          <w:szCs w:val="20"/>
                        </w:rPr>
                        <w:t xml:space="preserve">Fold change (relative to the average expression of all samples across timepoints and treatments) of </w:t>
                      </w:r>
                      <w:r w:rsidRPr="00F47F02">
                        <w:rPr>
                          <w:i/>
                          <w:sz w:val="20"/>
                          <w:szCs w:val="20"/>
                        </w:rPr>
                        <w:t>acx</w:t>
                      </w:r>
                      <w:r>
                        <w:rPr>
                          <w:i/>
                          <w:sz w:val="20"/>
                          <w:szCs w:val="20"/>
                        </w:rPr>
                        <w:t>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5097D4E1" w14:textId="77777777" w:rsidR="003B14DC" w:rsidRDefault="003B14DC" w:rsidP="005B3C0C">
                      <w:pPr>
                        <w:rPr>
                          <w:sz w:val="20"/>
                          <w:szCs w:val="20"/>
                        </w:rPr>
                      </w:pPr>
                    </w:p>
                    <w:p w14:paraId="6BCE97BF" w14:textId="77777777" w:rsidR="003B14DC" w:rsidRDefault="003B14DC" w:rsidP="005B3C0C">
                      <w:pPr>
                        <w:rPr>
                          <w:sz w:val="20"/>
                          <w:szCs w:val="20"/>
                        </w:rPr>
                      </w:pPr>
                    </w:p>
                    <w:p w14:paraId="6FA07CAF" w14:textId="77777777" w:rsidR="003B14DC" w:rsidRDefault="003B14DC" w:rsidP="005B3C0C">
                      <w:pPr>
                        <w:rPr>
                          <w:sz w:val="20"/>
                          <w:szCs w:val="20"/>
                        </w:rPr>
                      </w:pPr>
                    </w:p>
                    <w:p w14:paraId="7ADC40FA" w14:textId="77777777" w:rsidR="003B14DC" w:rsidRPr="00FE724F" w:rsidRDefault="003B14DC" w:rsidP="005B3C0C">
                      <w:pPr>
                        <w:rPr>
                          <w:sz w:val="20"/>
                          <w:szCs w:val="20"/>
                        </w:rPr>
                      </w:pPr>
                    </w:p>
                  </w:txbxContent>
                </v:textbox>
                <w10:wrap type="topAndBottom"/>
              </v:shape>
            </w:pict>
          </mc:Fallback>
        </mc:AlternateContent>
      </w:r>
    </w:p>
    <w:p w14:paraId="6FCE6416" w14:textId="77777777" w:rsidR="005B3C0C" w:rsidRDefault="00A07314" w:rsidP="005B3C0C">
      <w:pPr>
        <w:spacing w:after="200" w:line="360" w:lineRule="auto"/>
      </w:pPr>
      <w:r>
        <w:t xml:space="preserve">The </w:t>
      </w:r>
      <w:r>
        <w:rPr>
          <w:i/>
        </w:rPr>
        <w:t>g</w:t>
      </w:r>
      <w:r w:rsidR="0077366F" w:rsidRPr="005B3C0C">
        <w:rPr>
          <w:i/>
        </w:rPr>
        <w:t>pd2</w:t>
      </w:r>
      <w:r w:rsidR="0077366F" w:rsidRPr="005B3C0C">
        <w:t xml:space="preserve"> </w:t>
      </w:r>
      <w:r w:rsidR="005B3C0C" w:rsidRPr="005B3C0C">
        <w:t xml:space="preserve">is one of five </w:t>
      </w:r>
      <w:r>
        <w:t>isomers</w:t>
      </w:r>
      <w:r w:rsidR="005B3C0C" w:rsidRPr="005B3C0C">
        <w:t xml:space="preserve"> in </w:t>
      </w:r>
      <w:r w:rsidR="005B3C0C" w:rsidRPr="005B3C0C">
        <w:rPr>
          <w:i/>
        </w:rPr>
        <w:t xml:space="preserve">C. reinhardtii </w:t>
      </w:r>
      <w:r w:rsidR="005B3C0C" w:rsidRPr="005B3C0C">
        <w:t xml:space="preserve">which encode plastid targeted NADH-dependent glycerol-3-phosphate dehydrogenase (GPDH). GPDH enables the conversion of dihydroxyacetone phosphate (DHAP) to glycerol-3-phosphate (G3P), the backbone of glycerides such as TAG </w:t>
      </w:r>
      <w:r w:rsidR="00BD03EC" w:rsidRPr="005B3C0C">
        <w:fldChar w:fldCharType="begin"/>
      </w:r>
      <w:r w:rsidR="00790A49">
        <w:instrText xml:space="preserve"> ADDIN ZOTERO_ITEM CSL_CITATION {"citationID":"p4pikj863","properties":{"formattedCitation":"{\\rtf (Kl\\uc0\\u246{}ck and Kreuzberg, 1989)}","plainCitation":"(Klöck and Kreuzberg, 1989)"},"citationItems":[{"id":3464,"uris":["http://zotero.org/users/1204444/items/EQDAS4PT"],"uri":["http://zotero.org/users/1204444/items/EQDAS4PT"],"itemData":{"id":3464,"type":"article-journal","title":"Kinetic properties of asn-glycerol-3-phosphate dehydrogenase purified from the unicellular alga Chlamydomonas reinhardtii","container-title":"Biochimica et Biophysica Acta (BBA) - General Subjects","page":"347-352","volume":"991","issue":"2","source":"ScienceDirect","abstract":"Asn-glycerol-3-phosphate dehydrogenase (sn-glycerol-3-phosphate: NAD+ 2-oxidoreductase, EC 1.1.1.8) has been purified from the unicellular green alga Chlamydomonas reinhardtii 3400-fold to a specific activity of 34 μmol/mg protein per min by a simple procedure involving two chromatographic steps on affinity dyes. The pH optimum for reduction of dihydroxyacetone phosphate was 6.8 and for glycerol 3-phosphate oxidation it was 9.5. In the direction of dihydroxyacetone phosphate reduction, the enzyme showed Michaelis-Menten kinetics. The enzyme reacted specifically with NADH and dihydroxyacetone phosphate as substrates with affinity constants of 16 and 12 μM, respectively. Product inhibition as well as competitive inhibition pattern indicated a random-bi-bi reaction mechanism forsn-glycerol-3-phosphate dehydrogenase from C. reinhardtii. The effective control of dihydroxyacetone reduction catalysed via this enzyme by ATP, P1 and NAD gave evidence for a physiological role of the enzyme in plastidic glycolysis.","DOI":"10.1016/0304-4165(89)90127-X","ISSN":"0304-4165","journalAbbreviation":"Biochimica et Biophysica Acta (BBA) - General Subjects","author":[{"family":"Klöck","given":"G."},{"family":"Kreuzberg","given":"K."}],"issued":{"date-parts":[["1989",5,31]]}}}],"schema":"https://github.com/citation-style-language/schema/raw/master/csl-citation.json"} </w:instrText>
      </w:r>
      <w:r w:rsidR="00BD03EC" w:rsidRPr="005B3C0C">
        <w:fldChar w:fldCharType="separate"/>
      </w:r>
      <w:r w:rsidR="005B3C0C" w:rsidRPr="005B3C0C">
        <w:rPr>
          <w:rFonts w:cs="Times New Roman"/>
          <w:szCs w:val="24"/>
        </w:rPr>
        <w:t>(Klöck and Kreuzberg, 1989)</w:t>
      </w:r>
      <w:r w:rsidR="00BD03EC" w:rsidRPr="005B3C0C">
        <w:fldChar w:fldCharType="end"/>
      </w:r>
      <w:r w:rsidR="005B3C0C" w:rsidRPr="005B3C0C">
        <w:t>. DHAP is a sugar produced from the Calvin cycle and gluconeogenesis/glycolysis; consequently the GPDH enzyme provides a major link between the carbohydrat</w:t>
      </w:r>
      <w:r w:rsidR="00760394">
        <w:t>e and lipid metabolism (Figure 45</w:t>
      </w:r>
      <w:r w:rsidR="005B3C0C" w:rsidRPr="005B3C0C">
        <w:t xml:space="preserve">). </w:t>
      </w:r>
      <w:r w:rsidR="001950F9">
        <w:t xml:space="preserve">The gene </w:t>
      </w:r>
      <w:r w:rsidR="001950F9">
        <w:rPr>
          <w:i/>
          <w:u w:val="single"/>
        </w:rPr>
        <w:t>g</w:t>
      </w:r>
      <w:r w:rsidR="0077366F" w:rsidRPr="005B3C0C">
        <w:rPr>
          <w:i/>
        </w:rPr>
        <w:t>pd2</w:t>
      </w:r>
      <w:r w:rsidR="005B3C0C" w:rsidRPr="005B3C0C">
        <w:rPr>
          <w:i/>
        </w:rPr>
        <w:t>,</w:t>
      </w:r>
      <w:r w:rsidR="005B3C0C" w:rsidRPr="005B3C0C">
        <w:t xml:space="preserve"> in particular, has been found to be highly sensitive to N deprivation in the cc-4349 strain of </w:t>
      </w:r>
      <w:r w:rsidR="005B3C0C" w:rsidRPr="005B3C0C">
        <w:rPr>
          <w:i/>
        </w:rPr>
        <w:t>C. reinhardtii</w:t>
      </w:r>
      <w:r w:rsidR="005B3C0C" w:rsidRPr="005B3C0C">
        <w:t xml:space="preserve">, and therefore is thought to play a major role in the TAG accumulation response </w:t>
      </w:r>
      <w:r w:rsidR="00BD03EC" w:rsidRPr="005B3C0C">
        <w:fldChar w:fldCharType="begin"/>
      </w:r>
      <w:r w:rsidR="00790A49">
        <w:instrText xml:space="preserve"> ADDIN ZOTERO_ITEM CSL_CITATION {"citationID":"13bnddtnfd","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2-fold in each strain. Expression of a small subset of “sensiti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005B3C0C" w:rsidRPr="005B3C0C">
        <w:t xml:space="preserve">(Goodenough </w:t>
      </w:r>
      <w:r w:rsidR="00490409" w:rsidRPr="00490409">
        <w:rPr>
          <w:i/>
        </w:rPr>
        <w:t>et al</w:t>
      </w:r>
      <w:r w:rsidR="005B3C0C" w:rsidRPr="005B3C0C">
        <w:t>., 2014)</w:t>
      </w:r>
      <w:r w:rsidR="00BD03EC" w:rsidRPr="005B3C0C">
        <w:fldChar w:fldCharType="end"/>
      </w:r>
      <w:r w:rsidR="005B3C0C" w:rsidRPr="005B3C0C">
        <w:t>.</w:t>
      </w:r>
      <w:r w:rsidR="0077366F" w:rsidRPr="005B3C0C">
        <w:t xml:space="preserve"> </w:t>
      </w:r>
      <w:r w:rsidR="001950F9">
        <w:t xml:space="preserve">The gene </w:t>
      </w:r>
      <w:r w:rsidR="001950F9">
        <w:rPr>
          <w:i/>
        </w:rPr>
        <w:t>g</w:t>
      </w:r>
      <w:r w:rsidR="0077366F" w:rsidRPr="005B3C0C">
        <w:rPr>
          <w:i/>
        </w:rPr>
        <w:t>pd2</w:t>
      </w:r>
      <w:r w:rsidR="0077366F" w:rsidRPr="005B3C0C">
        <w:t xml:space="preserve"> </w:t>
      </w:r>
      <w:r w:rsidR="005B3C0C" w:rsidRPr="005B3C0C">
        <w:t xml:space="preserve">was upregulated in all -N treatments (Figure </w:t>
      </w:r>
      <w:r w:rsidR="00666FAA">
        <w:t>64</w:t>
      </w:r>
      <w:r w:rsidR="005B3C0C" w:rsidRPr="005B3C0C">
        <w:t xml:space="preserve">). </w:t>
      </w:r>
      <w:r w:rsidR="001950F9">
        <w:t>E</w:t>
      </w:r>
      <w:r w:rsidR="001950F9" w:rsidRPr="005B3C0C">
        <w:t>xpression</w:t>
      </w:r>
      <w:r w:rsidR="001950F9">
        <w:rPr>
          <w:i/>
        </w:rPr>
        <w:t xml:space="preserve"> of g</w:t>
      </w:r>
      <w:r w:rsidR="0077366F" w:rsidRPr="005B3C0C">
        <w:rPr>
          <w:i/>
        </w:rPr>
        <w:t>pd2</w:t>
      </w:r>
      <w:r w:rsidR="0077366F" w:rsidRPr="005B3C0C">
        <w:t xml:space="preserve"> </w:t>
      </w:r>
      <w:r w:rsidR="005B3C0C" w:rsidRPr="005B3C0C">
        <w:t xml:space="preserve">also increased moderately in the nutrient replete control, although </w:t>
      </w:r>
      <w:r w:rsidR="004D2AC2">
        <w:t>the increase in expression was comparatively small compared to N stressed treatments</w:t>
      </w:r>
      <w:r w:rsidR="005B3C0C" w:rsidRPr="005B3C0C">
        <w:t>. There was a more pronounced influence of organic carbon addition on</w:t>
      </w:r>
      <w:r w:rsidR="0077366F" w:rsidRPr="005B3C0C">
        <w:t xml:space="preserve"> </w:t>
      </w:r>
      <w:r w:rsidR="0077366F" w:rsidRPr="005B3C0C">
        <w:rPr>
          <w:i/>
        </w:rPr>
        <w:t>gpd2</w:t>
      </w:r>
      <w:r w:rsidR="0077366F" w:rsidRPr="005B3C0C">
        <w:t xml:space="preserve"> </w:t>
      </w:r>
      <w:r w:rsidR="005B3C0C" w:rsidRPr="005B3C0C">
        <w:t xml:space="preserve">expression than </w:t>
      </w:r>
      <w:r w:rsidR="0077366F" w:rsidRPr="005B3C0C">
        <w:rPr>
          <w:i/>
        </w:rPr>
        <w:t>acx2</w:t>
      </w:r>
      <w:r w:rsidR="005B3C0C" w:rsidRPr="005B3C0C">
        <w:t xml:space="preserve">, with both mixotrophic treatments demonstrating both a higher </w:t>
      </w:r>
      <w:r w:rsidR="005B3C0C" w:rsidRPr="005B3C0C">
        <w:lastRenderedPageBreak/>
        <w:t xml:space="preserve">initial upregulation and peak expression than corresponding autotrophic treatments, with the highest mean expression found in M-24-NF after 48 hours (6 fold above average sample expression), following a similar trend to that found in Goodenough </w:t>
      </w:r>
      <w:r w:rsidR="00490409" w:rsidRPr="00490409">
        <w:rPr>
          <w:i/>
        </w:rPr>
        <w:t>et al</w:t>
      </w:r>
      <w:r w:rsidR="005B3C0C" w:rsidRPr="005B3C0C">
        <w:t xml:space="preserve">. (2014). Organic carbon availability also altered the </w:t>
      </w:r>
      <w:r w:rsidR="0077366F" w:rsidRPr="005B3C0C">
        <w:rPr>
          <w:i/>
        </w:rPr>
        <w:t>gpd2</w:t>
      </w:r>
      <w:r w:rsidR="0077366F" w:rsidRPr="005B3C0C">
        <w:t xml:space="preserve"> </w:t>
      </w:r>
      <w:r w:rsidR="005B3C0C" w:rsidRPr="005B3C0C">
        <w:t xml:space="preserve">expression response to dark periods. In M-12-NF cultures at 14 hours (2 hours into dark period), </w:t>
      </w:r>
      <w:r w:rsidR="005D3CC3">
        <w:rPr>
          <w:i/>
        </w:rPr>
        <w:t>gld2</w:t>
      </w:r>
      <w:r w:rsidR="005B3C0C" w:rsidRPr="005B3C0C">
        <w:t xml:space="preserve"> expression</w:t>
      </w:r>
      <w:r w:rsidR="005D3CC3">
        <w:t xml:space="preserve"> remained stable (relative to 12 hours)</w:t>
      </w:r>
      <w:r w:rsidR="005B3C0C" w:rsidRPr="005B3C0C">
        <w:t>, compared to continued upregulation in M-24-NF. In M-12-NF cultures, immediately before the start of the light period (24 hours), the expression had increased (1.6 fold</w:t>
      </w:r>
      <w:r w:rsidR="00635595">
        <w:t>, relative to 14 hours</w:t>
      </w:r>
      <w:r w:rsidR="005B3C0C" w:rsidRPr="005B3C0C">
        <w:t xml:space="preserve">). In contrast, there was a drop in expression at 14 hours in A-12-NF which continued to 24 hours (2.4 fold drop from 12 hours, p&lt; 0.05). This </w:t>
      </w:r>
      <w:r w:rsidR="00AE1ECD" w:rsidRPr="005B3C0C">
        <w:t>pattern repeated</w:t>
      </w:r>
      <w:r w:rsidR="005B3C0C" w:rsidRPr="005B3C0C">
        <w:t xml:space="preserve"> over the next 24 hours for the A-12-NF culture (Figure </w:t>
      </w:r>
      <w:r w:rsidR="00666FAA">
        <w:t>64</w:t>
      </w:r>
      <w:r w:rsidR="005B3C0C" w:rsidRPr="005B3C0C">
        <w:t>).</w:t>
      </w:r>
      <w:r w:rsidR="00635595" w:rsidRPr="00635595">
        <w:rPr>
          <w:b/>
          <w:noProof/>
          <w:lang w:eastAsia="en-GB"/>
        </w:rPr>
        <w:t xml:space="preserve"> </w:t>
      </w:r>
    </w:p>
    <w:p w14:paraId="5BE2A4B0" w14:textId="77777777" w:rsidR="00AE1ECD" w:rsidRDefault="004D2AC2" w:rsidP="005B3C0C">
      <w:pPr>
        <w:spacing w:after="200" w:line="360" w:lineRule="auto"/>
      </w:pPr>
      <w:r>
        <w:rPr>
          <w:noProof/>
          <w:lang w:eastAsia="en-GB"/>
        </w:rPr>
        <mc:AlternateContent>
          <mc:Choice Requires="wpg">
            <w:drawing>
              <wp:anchor distT="0" distB="0" distL="114300" distR="114300" simplePos="0" relativeHeight="251951616" behindDoc="0" locked="0" layoutInCell="1" allowOverlap="1" wp14:anchorId="23E62A69" wp14:editId="63E85996">
                <wp:simplePos x="0" y="0"/>
                <wp:positionH relativeFrom="column">
                  <wp:posOffset>-4785</wp:posOffset>
                </wp:positionH>
                <wp:positionV relativeFrom="paragraph">
                  <wp:posOffset>-107182</wp:posOffset>
                </wp:positionV>
                <wp:extent cx="5572760" cy="5111912"/>
                <wp:effectExtent l="0" t="0" r="0" b="0"/>
                <wp:wrapNone/>
                <wp:docPr id="848" name="Group 848"/>
                <wp:cNvGraphicFramePr/>
                <a:graphic xmlns:a="http://schemas.openxmlformats.org/drawingml/2006/main">
                  <a:graphicData uri="http://schemas.microsoft.com/office/word/2010/wordprocessingGroup">
                    <wpg:wgp>
                      <wpg:cNvGrpSpPr/>
                      <wpg:grpSpPr>
                        <a:xfrm>
                          <a:off x="0" y="0"/>
                          <a:ext cx="5572760" cy="5111912"/>
                          <a:chOff x="0" y="0"/>
                          <a:chExt cx="5572760" cy="5111912"/>
                        </a:xfrm>
                      </wpg:grpSpPr>
                      <wpg:grpSp>
                        <wpg:cNvPr id="68" name="Group 10"/>
                        <wpg:cNvGrpSpPr>
                          <a:grpSpLocks/>
                        </wpg:cNvGrpSpPr>
                        <wpg:grpSpPr>
                          <a:xfrm>
                            <a:off x="0" y="0"/>
                            <a:ext cx="5507990" cy="5111912"/>
                            <a:chOff x="0" y="-15766"/>
                            <a:chExt cx="5507990" cy="5112174"/>
                          </a:xfrm>
                        </wpg:grpSpPr>
                        <pic:pic xmlns:pic="http://schemas.openxmlformats.org/drawingml/2006/picture">
                          <pic:nvPicPr>
                            <pic:cNvPr id="367" name="Picture 367"/>
                            <pic:cNvPicPr>
                              <a:picLocks noChangeAspect="1"/>
                            </pic:cNvPicPr>
                          </pic:nvPicPr>
                          <pic:blipFill rotWithShape="1">
                            <a:blip r:embed="rId153">
                              <a:extLst>
                                <a:ext uri="{28A0092B-C50C-407E-A947-70E740481C1C}">
                                  <a14:useLocalDpi xmlns:a14="http://schemas.microsoft.com/office/drawing/2010/main" val="0"/>
                                </a:ext>
                              </a:extLst>
                            </a:blip>
                            <a:srcRect t="1596"/>
                            <a:stretch/>
                          </pic:blipFill>
                          <pic:spPr bwMode="auto">
                            <a:xfrm>
                              <a:off x="297180" y="-15766"/>
                              <a:ext cx="4871545" cy="389408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342" name="Text Box 160"/>
                          <wps:cNvSpPr txBox="1">
                            <a:spLocks noChangeArrowheads="1"/>
                          </wps:cNvSpPr>
                          <wps:spPr bwMode="auto">
                            <a:xfrm>
                              <a:off x="0" y="3867683"/>
                              <a:ext cx="5507990" cy="122872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D2CA810" w14:textId="77777777" w:rsidR="003B14DC" w:rsidRDefault="003B14DC" w:rsidP="005B3C0C">
                                <w:pPr>
                                  <w:rPr>
                                    <w:sz w:val="20"/>
                                    <w:szCs w:val="20"/>
                                  </w:rPr>
                                </w:pPr>
                                <w:r>
                                  <w:rPr>
                                    <w:b/>
                                    <w:sz w:val="20"/>
                                    <w:szCs w:val="20"/>
                                  </w:rPr>
                                  <w:t>Figure  64</w:t>
                                </w:r>
                                <w:r w:rsidRPr="00FE724F">
                                  <w:rPr>
                                    <w:b/>
                                    <w:sz w:val="20"/>
                                    <w:szCs w:val="20"/>
                                  </w:rPr>
                                  <w:t xml:space="preserve">. </w:t>
                                </w:r>
                                <w:r>
                                  <w:rPr>
                                    <w:sz w:val="20"/>
                                    <w:szCs w:val="20"/>
                                  </w:rPr>
                                  <w:t xml:space="preserve">Fold change (relative to the average expression of all samples across timepoints and treatments) of </w:t>
                                </w:r>
                                <w:r w:rsidRPr="00F47F02">
                                  <w:rPr>
                                    <w:i/>
                                    <w:sz w:val="20"/>
                                    <w:szCs w:val="20"/>
                                  </w:rPr>
                                  <w:t>gpd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45384D59"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wpg:grpSp>
                      <wpg:grpSp>
                        <wpg:cNvPr id="847" name="Group 847"/>
                        <wpg:cNvGrpSpPr/>
                        <wpg:grpSpPr>
                          <a:xfrm>
                            <a:off x="850605" y="10632"/>
                            <a:ext cx="4722155" cy="3807889"/>
                            <a:chOff x="0" y="0"/>
                            <a:chExt cx="4722155" cy="3807889"/>
                          </a:xfrm>
                        </wpg:grpSpPr>
                        <wps:wsp>
                          <wps:cNvPr id="203" name="Text Box 2"/>
                          <wps:cNvSpPr txBox="1">
                            <a:spLocks noChangeArrowheads="1"/>
                          </wps:cNvSpPr>
                          <wps:spPr bwMode="auto">
                            <a:xfrm>
                              <a:off x="0" y="0"/>
                              <a:ext cx="2258060" cy="3669665"/>
                            </a:xfrm>
                            <a:prstGeom prst="rect">
                              <a:avLst/>
                            </a:prstGeom>
                            <a:noFill/>
                            <a:ln w="9525">
                              <a:noFill/>
                              <a:miter lim="800000"/>
                              <a:headEnd/>
                              <a:tailEnd/>
                            </a:ln>
                          </wps:spPr>
                          <wps:txbx>
                            <w:txbxContent>
                              <w:p w14:paraId="316B89B0" w14:textId="77777777" w:rsidR="003B14DC" w:rsidRDefault="003B14DC" w:rsidP="00635595">
                                <w:pPr>
                                  <w:spacing w:after="0" w:line="240" w:lineRule="auto"/>
                                  <w:contextualSpacing/>
                                </w:pPr>
                                <w:r>
                                  <w:t xml:space="preserve">                                       *</w:t>
                                </w:r>
                              </w:p>
                              <w:p w14:paraId="058DE947" w14:textId="77777777" w:rsidR="003B14DC" w:rsidRDefault="003B14DC" w:rsidP="00635595">
                                <w:pPr>
                                  <w:spacing w:after="0" w:line="240" w:lineRule="auto"/>
                                  <w:contextualSpacing/>
                                </w:pPr>
                                <w:r>
                                  <w:t xml:space="preserve">                               </w:t>
                                </w:r>
                                <w:r w:rsidRPr="002B4B2B">
                                  <w:rPr>
                                    <w:sz w:val="12"/>
                                    <w:szCs w:val="12"/>
                                  </w:rPr>
                                  <w:t xml:space="preserve"> </w:t>
                                </w:r>
                              </w:p>
                              <w:p w14:paraId="303AEF15" w14:textId="77777777" w:rsidR="003B14DC" w:rsidRPr="00635595" w:rsidRDefault="003B14DC" w:rsidP="00635595">
                                <w:pPr>
                                  <w:spacing w:after="0" w:line="240" w:lineRule="auto"/>
                                  <w:contextualSpacing/>
                                  <w:rPr>
                                    <w:szCs w:val="24"/>
                                  </w:rPr>
                                </w:pPr>
                                <w:r>
                                  <w:t xml:space="preserve">            </w:t>
                                </w:r>
                                <w:r w:rsidRPr="001F0C89">
                                  <w:rPr>
                                    <w:sz w:val="12"/>
                                    <w:szCs w:val="12"/>
                                  </w:rPr>
                                  <w:t xml:space="preserve"> </w:t>
                                </w:r>
                                <w:r>
                                  <w:rPr>
                                    <w:szCs w:val="24"/>
                                  </w:rPr>
                                  <w:t xml:space="preserve">                   </w:t>
                                </w:r>
                              </w:p>
                              <w:p w14:paraId="5FF2CB7F" w14:textId="77777777" w:rsidR="003B14DC" w:rsidRDefault="003B14DC" w:rsidP="00635595">
                                <w:pPr>
                                  <w:spacing w:after="0" w:line="240" w:lineRule="auto"/>
                                  <w:contextualSpacing/>
                                </w:pPr>
                                <w:r>
                                  <w:t xml:space="preserve">                                      </w:t>
                                </w:r>
                              </w:p>
                              <w:p w14:paraId="0075C34C" w14:textId="77777777" w:rsidR="003B14DC" w:rsidRPr="001F0C89" w:rsidRDefault="003B14DC" w:rsidP="00635595">
                                <w:pPr>
                                  <w:spacing w:after="0" w:line="240" w:lineRule="auto"/>
                                  <w:contextualSpacing/>
                                  <w:rPr>
                                    <w:sz w:val="16"/>
                                    <w:szCs w:val="16"/>
                                  </w:rPr>
                                </w:pPr>
                                <w:r>
                                  <w:t xml:space="preserve">                                      </w:t>
                                </w:r>
                              </w:p>
                              <w:p w14:paraId="40D1ED43" w14:textId="77777777" w:rsidR="003B14DC" w:rsidRDefault="003B14DC" w:rsidP="00635595">
                                <w:pPr>
                                  <w:spacing w:after="0" w:line="240" w:lineRule="auto"/>
                                  <w:contextualSpacing/>
                                </w:pPr>
                                <w:r>
                                  <w:t xml:space="preserve">                                  </w:t>
                                </w:r>
                                <w:r w:rsidRPr="00776E77">
                                  <w:rPr>
                                    <w:sz w:val="12"/>
                                    <w:szCs w:val="12"/>
                                  </w:rPr>
                                  <w:t xml:space="preserve">  </w:t>
                                </w:r>
                                <w:r>
                                  <w:rPr>
                                    <w:sz w:val="12"/>
                                    <w:szCs w:val="12"/>
                                  </w:rPr>
                                  <w:t xml:space="preserve"> </w:t>
                                </w:r>
                                <w:r>
                                  <w:t xml:space="preserve">*   </w:t>
                                </w:r>
                                <w:r>
                                  <w:rPr>
                                    <w:sz w:val="12"/>
                                    <w:szCs w:val="12"/>
                                  </w:rPr>
                                  <w:t xml:space="preserve">   </w:t>
                                </w:r>
                              </w:p>
                              <w:p w14:paraId="5087F516" w14:textId="77777777" w:rsidR="003B14DC" w:rsidRDefault="003B14DC" w:rsidP="00635595">
                                <w:pPr>
                                  <w:spacing w:after="0" w:line="240" w:lineRule="auto"/>
                                  <w:contextualSpacing/>
                                </w:pPr>
                                <w:r>
                                  <w:t xml:space="preserve">                      </w:t>
                                </w:r>
                              </w:p>
                              <w:p w14:paraId="0AD238D1" w14:textId="77777777" w:rsidR="003B14DC" w:rsidRDefault="003B14DC" w:rsidP="00635595">
                                <w:pPr>
                                  <w:spacing w:after="0" w:line="240" w:lineRule="auto"/>
                                  <w:contextualSpacing/>
                                </w:pPr>
                                <w:r>
                                  <w:t xml:space="preserve">                                         </w:t>
                                </w:r>
                              </w:p>
                              <w:p w14:paraId="3DDA6C03" w14:textId="77777777" w:rsidR="003B14DC" w:rsidRPr="00776E77" w:rsidRDefault="003B14DC" w:rsidP="00635595">
                                <w:pPr>
                                  <w:spacing w:after="0" w:line="240" w:lineRule="auto"/>
                                  <w:contextualSpacing/>
                                  <w:rPr>
                                    <w:szCs w:val="24"/>
                                  </w:rPr>
                                </w:pPr>
                                <w:r>
                                  <w:t xml:space="preserve">                         </w:t>
                                </w:r>
                                <w:r>
                                  <w:rPr>
                                    <w:sz w:val="12"/>
                                    <w:szCs w:val="12"/>
                                  </w:rPr>
                                  <w:t xml:space="preserve">   </w:t>
                                </w:r>
                                <w:r>
                                  <w:rPr>
                                    <w:szCs w:val="24"/>
                                  </w:rPr>
                                  <w:t xml:space="preserve">     </w:t>
                                </w:r>
                                <w:r w:rsidRPr="00776E77">
                                  <w:rPr>
                                    <w:sz w:val="12"/>
                                    <w:szCs w:val="12"/>
                                  </w:rPr>
                                  <w:t xml:space="preserve"> </w:t>
                                </w:r>
                                <w:r>
                                  <w:rPr>
                                    <w:sz w:val="12"/>
                                    <w:szCs w:val="12"/>
                                  </w:rPr>
                                  <w:t xml:space="preserve"> </w:t>
                                </w:r>
                                <w:r>
                                  <w:rPr>
                                    <w:szCs w:val="24"/>
                                  </w:rPr>
                                  <w:t>*</w:t>
                                </w:r>
                              </w:p>
                              <w:p w14:paraId="7F6E90DE" w14:textId="77777777" w:rsidR="003B14DC" w:rsidRDefault="003B14DC" w:rsidP="00635595">
                                <w:pPr>
                                  <w:spacing w:after="0" w:line="240" w:lineRule="auto"/>
                                  <w:contextualSpacing/>
                                </w:pPr>
                                <w:r>
                                  <w:t xml:space="preserve">                           </w:t>
                                </w:r>
                              </w:p>
                              <w:p w14:paraId="4FB8966C" w14:textId="77777777" w:rsidR="003B14DC" w:rsidRDefault="003B14DC" w:rsidP="00635595">
                                <w:pPr>
                                  <w:spacing w:after="0" w:line="240" w:lineRule="auto"/>
                                  <w:contextualSpacing/>
                                </w:pPr>
                              </w:p>
                              <w:p w14:paraId="776F9E26" w14:textId="77777777" w:rsidR="003B14DC" w:rsidRDefault="003B14DC" w:rsidP="00635595">
                                <w:pPr>
                                  <w:spacing w:after="0" w:line="240" w:lineRule="auto"/>
                                  <w:contextualSpacing/>
                                </w:pPr>
                                <w:r>
                                  <w:tab/>
                                </w:r>
                                <w:r>
                                  <w:tab/>
                                  <w:t xml:space="preserve">   *    </w:t>
                                </w:r>
                              </w:p>
                            </w:txbxContent>
                          </wps:txbx>
                          <wps:bodyPr rot="0" vert="horz" wrap="square" lIns="91440" tIns="45720" rIns="91440" bIns="45720" anchor="t" anchorCtr="0">
                            <a:noAutofit/>
                          </wps:bodyPr>
                        </wps:wsp>
                        <wps:wsp>
                          <wps:cNvPr id="844" name="Text Box 2"/>
                          <wps:cNvSpPr txBox="1">
                            <a:spLocks noChangeArrowheads="1"/>
                          </wps:cNvSpPr>
                          <wps:spPr bwMode="auto">
                            <a:xfrm>
                              <a:off x="637953" y="138224"/>
                              <a:ext cx="2258060" cy="3669665"/>
                            </a:xfrm>
                            <a:prstGeom prst="rect">
                              <a:avLst/>
                            </a:prstGeom>
                            <a:noFill/>
                            <a:ln w="9525">
                              <a:noFill/>
                              <a:miter lim="800000"/>
                              <a:headEnd/>
                              <a:tailEnd/>
                            </a:ln>
                          </wps:spPr>
                          <wps:txbx>
                            <w:txbxContent>
                              <w:p w14:paraId="46030844" w14:textId="77777777" w:rsidR="003B14DC" w:rsidRDefault="003B14DC" w:rsidP="00776E77">
                                <w:pPr>
                                  <w:spacing w:after="0" w:line="240" w:lineRule="auto"/>
                                  <w:contextualSpacing/>
                                </w:pPr>
                                <w:r>
                                  <w:t xml:space="preserve">                                       </w:t>
                                </w:r>
                              </w:p>
                              <w:p w14:paraId="7D60F529" w14:textId="77777777" w:rsidR="003B14DC" w:rsidRPr="00776E77" w:rsidRDefault="003B14DC" w:rsidP="00776E77">
                                <w:pPr>
                                  <w:spacing w:after="0" w:line="240" w:lineRule="auto"/>
                                  <w:contextualSpacing/>
                                  <w:rPr>
                                    <w:szCs w:val="24"/>
                                  </w:rPr>
                                </w:pPr>
                                <w:r>
                                  <w:t xml:space="preserve">                               </w:t>
                                </w:r>
                                <w:r w:rsidRPr="002B4B2B">
                                  <w:rPr>
                                    <w:sz w:val="12"/>
                                    <w:szCs w:val="12"/>
                                  </w:rPr>
                                  <w:t xml:space="preserve"> </w:t>
                                </w:r>
                                <w:r>
                                  <w:rPr>
                                    <w:szCs w:val="24"/>
                                  </w:rPr>
                                  <w:tab/>
                                  <w:t xml:space="preserve">     *</w:t>
                                </w:r>
                              </w:p>
                              <w:p w14:paraId="0BAA2BA5" w14:textId="77777777" w:rsidR="003B14DC" w:rsidRPr="00635595" w:rsidRDefault="003B14DC" w:rsidP="00776E77">
                                <w:pPr>
                                  <w:spacing w:after="0" w:line="240" w:lineRule="auto"/>
                                  <w:contextualSpacing/>
                                  <w:rPr>
                                    <w:szCs w:val="24"/>
                                  </w:rPr>
                                </w:pPr>
                                <w:r>
                                  <w:t xml:space="preserve">            </w:t>
                                </w:r>
                                <w:r w:rsidRPr="001F0C89">
                                  <w:rPr>
                                    <w:sz w:val="12"/>
                                    <w:szCs w:val="12"/>
                                  </w:rPr>
                                  <w:t xml:space="preserve"> </w:t>
                                </w:r>
                                <w:r>
                                  <w:rPr>
                                    <w:szCs w:val="24"/>
                                  </w:rPr>
                                  <w:t xml:space="preserve">                   </w:t>
                                </w:r>
                              </w:p>
                              <w:p w14:paraId="1A591543" w14:textId="77777777" w:rsidR="003B14DC" w:rsidRDefault="003B14DC" w:rsidP="00776E77">
                                <w:pPr>
                                  <w:spacing w:after="0" w:line="240" w:lineRule="auto"/>
                                  <w:contextualSpacing/>
                                </w:pPr>
                                <w:r>
                                  <w:t xml:space="preserve">                                                *</w:t>
                                </w:r>
                              </w:p>
                              <w:p w14:paraId="66916748" w14:textId="77777777" w:rsidR="003B14DC" w:rsidRPr="001F0C89" w:rsidRDefault="003B14DC" w:rsidP="00776E77">
                                <w:pPr>
                                  <w:spacing w:after="0" w:line="240" w:lineRule="auto"/>
                                  <w:contextualSpacing/>
                                  <w:rPr>
                                    <w:sz w:val="16"/>
                                    <w:szCs w:val="16"/>
                                  </w:rPr>
                                </w:pPr>
                                <w:r>
                                  <w:t xml:space="preserve">                                          *</w:t>
                                </w:r>
                              </w:p>
                              <w:p w14:paraId="73341AFB" w14:textId="77777777" w:rsidR="003B14DC" w:rsidRDefault="003B14DC" w:rsidP="00776E77">
                                <w:pPr>
                                  <w:spacing w:after="0" w:line="240" w:lineRule="auto"/>
                                  <w:contextualSpacing/>
                                </w:pPr>
                                <w:r>
                                  <w:t xml:space="preserve">                                  </w:t>
                                </w:r>
                                <w:r w:rsidRPr="00776E77">
                                  <w:rPr>
                                    <w:sz w:val="12"/>
                                    <w:szCs w:val="12"/>
                                  </w:rPr>
                                  <w:t xml:space="preserve">  </w:t>
                                </w:r>
                                <w:r>
                                  <w:rPr>
                                    <w:sz w:val="12"/>
                                    <w:szCs w:val="12"/>
                                  </w:rPr>
                                  <w:t xml:space="preserve"> </w:t>
                                </w:r>
                                <w:r>
                                  <w:t xml:space="preserve">   </w:t>
                                </w:r>
                                <w:r>
                                  <w:rPr>
                                    <w:sz w:val="12"/>
                                    <w:szCs w:val="12"/>
                                  </w:rPr>
                                  <w:t xml:space="preserve">   </w:t>
                                </w:r>
                              </w:p>
                              <w:p w14:paraId="30FC099E" w14:textId="77777777" w:rsidR="003B14DC" w:rsidRDefault="003B14DC" w:rsidP="00776E77">
                                <w:pPr>
                                  <w:spacing w:after="0" w:line="240" w:lineRule="auto"/>
                                  <w:contextualSpacing/>
                                </w:pPr>
                                <w:r>
                                  <w:t xml:space="preserve">                      </w:t>
                                </w:r>
                              </w:p>
                              <w:p w14:paraId="5009C4BE" w14:textId="77777777" w:rsidR="003B14DC" w:rsidRDefault="003B14DC" w:rsidP="00776E77">
                                <w:pPr>
                                  <w:spacing w:after="0" w:line="240" w:lineRule="auto"/>
                                  <w:contextualSpacing/>
                                </w:pPr>
                                <w:r>
                                  <w:t xml:space="preserve">                                         </w:t>
                                </w:r>
                              </w:p>
                              <w:p w14:paraId="21CD9EC4" w14:textId="77777777" w:rsidR="003B14DC" w:rsidRPr="00776E77" w:rsidRDefault="003B14DC" w:rsidP="00776E77">
                                <w:pPr>
                                  <w:spacing w:after="0" w:line="240" w:lineRule="auto"/>
                                  <w:contextualSpacing/>
                                  <w:rPr>
                                    <w:szCs w:val="24"/>
                                  </w:rPr>
                                </w:pPr>
                                <w:r>
                                  <w:t xml:space="preserve">                         </w:t>
                                </w:r>
                                <w:r>
                                  <w:rPr>
                                    <w:sz w:val="12"/>
                                    <w:szCs w:val="12"/>
                                  </w:rPr>
                                  <w:t xml:space="preserve">   </w:t>
                                </w:r>
                                <w:r>
                                  <w:rPr>
                                    <w:szCs w:val="24"/>
                                  </w:rPr>
                                  <w:t xml:space="preserve">     </w:t>
                                </w:r>
                                <w:r w:rsidRPr="00776E77">
                                  <w:rPr>
                                    <w:sz w:val="12"/>
                                    <w:szCs w:val="12"/>
                                  </w:rPr>
                                  <w:t xml:space="preserve"> </w:t>
                                </w:r>
                                <w:r>
                                  <w:rPr>
                                    <w:sz w:val="12"/>
                                    <w:szCs w:val="12"/>
                                  </w:rPr>
                                  <w:t xml:space="preserve">     </w:t>
                                </w:r>
                                <w:r>
                                  <w:rPr>
                                    <w:szCs w:val="24"/>
                                  </w:rPr>
                                  <w:t xml:space="preserve">* </w:t>
                                </w:r>
                                <w:r w:rsidRPr="00776E77">
                                  <w:rPr>
                                    <w:sz w:val="12"/>
                                    <w:szCs w:val="12"/>
                                  </w:rPr>
                                  <w:t xml:space="preserve"> </w:t>
                                </w:r>
                                <w:r>
                                  <w:rPr>
                                    <w:szCs w:val="24"/>
                                  </w:rPr>
                                  <w:t>*</w:t>
                                </w:r>
                              </w:p>
                              <w:p w14:paraId="685094B3" w14:textId="77777777" w:rsidR="003B14DC" w:rsidRDefault="003B14DC" w:rsidP="00776E77">
                                <w:pPr>
                                  <w:spacing w:after="0" w:line="240" w:lineRule="auto"/>
                                  <w:contextualSpacing/>
                                </w:pPr>
                                <w:r>
                                  <w:t xml:space="preserve">                           </w:t>
                                </w:r>
                              </w:p>
                              <w:p w14:paraId="76658C83" w14:textId="77777777" w:rsidR="003B14DC" w:rsidRDefault="003B14DC" w:rsidP="00776E77">
                                <w:pPr>
                                  <w:spacing w:after="0" w:line="240" w:lineRule="auto"/>
                                  <w:contextualSpacing/>
                                </w:pPr>
                              </w:p>
                              <w:p w14:paraId="30CC769A" w14:textId="77777777" w:rsidR="003B14DC" w:rsidRDefault="003B14DC" w:rsidP="00776E77">
                                <w:pPr>
                                  <w:spacing w:after="0" w:line="240" w:lineRule="auto"/>
                                  <w:contextualSpacing/>
                                </w:pPr>
                                <w:r>
                                  <w:tab/>
                                </w:r>
                                <w:r>
                                  <w:tab/>
                                  <w:t xml:space="preserve">     </w:t>
                                </w:r>
                              </w:p>
                              <w:p w14:paraId="2EEEB2E9" w14:textId="77777777" w:rsidR="003B14DC" w:rsidRDefault="003B14DC" w:rsidP="00776E77">
                                <w:pPr>
                                  <w:spacing w:after="0" w:line="240" w:lineRule="auto"/>
                                  <w:contextualSpacing/>
                                </w:pPr>
                              </w:p>
                              <w:p w14:paraId="16525AA1" w14:textId="77777777" w:rsidR="003B14DC" w:rsidRDefault="003B14DC" w:rsidP="00776E77">
                                <w:pPr>
                                  <w:spacing w:after="0" w:line="240" w:lineRule="auto"/>
                                  <w:contextualSpacing/>
                                </w:pPr>
                              </w:p>
                              <w:p w14:paraId="706B9EFD" w14:textId="77777777" w:rsidR="003B14DC" w:rsidRDefault="003B14DC" w:rsidP="00776E77">
                                <w:pPr>
                                  <w:spacing w:after="0" w:line="240" w:lineRule="auto"/>
                                  <w:contextualSpacing/>
                                </w:pPr>
                              </w:p>
                              <w:p w14:paraId="6BBF3B35" w14:textId="77777777" w:rsidR="003B14DC" w:rsidRDefault="003B14DC" w:rsidP="00776E77">
                                <w:pPr>
                                  <w:spacing w:after="0" w:line="240" w:lineRule="auto"/>
                                  <w:contextualSpacing/>
                                </w:pPr>
                                <w:r>
                                  <w:tab/>
                                </w:r>
                                <w:r>
                                  <w:tab/>
                                  <w:t xml:space="preserve">   *  </w:t>
                                </w:r>
                              </w:p>
                            </w:txbxContent>
                          </wps:txbx>
                          <wps:bodyPr rot="0" vert="horz" wrap="square" lIns="91440" tIns="45720" rIns="91440" bIns="45720" anchor="t" anchorCtr="0">
                            <a:noAutofit/>
                          </wps:bodyPr>
                        </wps:wsp>
                        <wps:wsp>
                          <wps:cNvPr id="845" name="Text Box 2"/>
                          <wps:cNvSpPr txBox="1">
                            <a:spLocks noChangeArrowheads="1"/>
                          </wps:cNvSpPr>
                          <wps:spPr bwMode="auto">
                            <a:xfrm>
                              <a:off x="2349795" y="1679945"/>
                              <a:ext cx="1457960" cy="2059305"/>
                            </a:xfrm>
                            <a:prstGeom prst="rect">
                              <a:avLst/>
                            </a:prstGeom>
                            <a:noFill/>
                            <a:ln w="9525">
                              <a:noFill/>
                              <a:miter lim="800000"/>
                              <a:headEnd/>
                              <a:tailEnd/>
                            </a:ln>
                          </wps:spPr>
                          <wps:txbx>
                            <w:txbxContent>
                              <w:p w14:paraId="55157539" w14:textId="77777777" w:rsidR="003B14DC" w:rsidRDefault="003B14DC" w:rsidP="00776E77">
                                <w:pPr>
                                  <w:spacing w:after="0" w:line="240" w:lineRule="auto"/>
                                  <w:contextualSpacing/>
                                </w:pPr>
                                <w:r>
                                  <w:t xml:space="preserve">                       *               </w:t>
                                </w:r>
                              </w:p>
                              <w:p w14:paraId="333EEB77" w14:textId="77777777" w:rsidR="003B14DC" w:rsidRDefault="003B14DC" w:rsidP="00776E77">
                                <w:pPr>
                                  <w:spacing w:after="0" w:line="240" w:lineRule="auto"/>
                                  <w:contextualSpacing/>
                                </w:pPr>
                                <w:r>
                                  <w:t xml:space="preserve">                                         </w:t>
                                </w:r>
                              </w:p>
                              <w:p w14:paraId="0FDC1351" w14:textId="77777777" w:rsidR="003B14DC" w:rsidRDefault="003B14DC" w:rsidP="00776E77">
                                <w:pPr>
                                  <w:spacing w:after="0" w:line="240" w:lineRule="auto"/>
                                  <w:contextualSpacing/>
                                  <w:rPr>
                                    <w:sz w:val="12"/>
                                    <w:szCs w:val="12"/>
                                  </w:rPr>
                                </w:pPr>
                                <w:r>
                                  <w:rPr>
                                    <w:szCs w:val="24"/>
                                  </w:rPr>
                                  <w:t xml:space="preserve"> </w:t>
                                </w:r>
                                <w:r w:rsidRPr="00776E77">
                                  <w:rPr>
                                    <w:sz w:val="12"/>
                                    <w:szCs w:val="12"/>
                                  </w:rPr>
                                  <w:t xml:space="preserve"> </w:t>
                                </w:r>
                              </w:p>
                              <w:p w14:paraId="08DDD129" w14:textId="77777777" w:rsidR="003B14DC" w:rsidRDefault="003B14DC" w:rsidP="00776E77">
                                <w:pPr>
                                  <w:spacing w:after="0" w:line="240" w:lineRule="auto"/>
                                  <w:contextualSpacing/>
                                  <w:rPr>
                                    <w:sz w:val="12"/>
                                    <w:szCs w:val="12"/>
                                  </w:rPr>
                                </w:pPr>
                              </w:p>
                              <w:p w14:paraId="40ADD75A" w14:textId="77777777" w:rsidR="003B14DC" w:rsidRDefault="003B14DC" w:rsidP="00776E77">
                                <w:pPr>
                                  <w:spacing w:after="0" w:line="240" w:lineRule="auto"/>
                                  <w:contextualSpacing/>
                                  <w:rPr>
                                    <w:sz w:val="12"/>
                                    <w:szCs w:val="12"/>
                                  </w:rPr>
                                </w:pPr>
                              </w:p>
                              <w:p w14:paraId="682B8025" w14:textId="77777777" w:rsidR="003B14DC" w:rsidRPr="00776E77" w:rsidRDefault="003B14DC" w:rsidP="00776E77">
                                <w:pPr>
                                  <w:spacing w:after="0" w:line="240" w:lineRule="auto"/>
                                  <w:contextualSpacing/>
                                  <w:rPr>
                                    <w:szCs w:val="24"/>
                                  </w:rPr>
                                </w:pPr>
                                <w:r>
                                  <w:rPr>
                                    <w:sz w:val="12"/>
                                    <w:szCs w:val="12"/>
                                  </w:rPr>
                                  <w:t xml:space="preserve">                           </w:t>
                                </w:r>
                                <w:r w:rsidRPr="00776E77">
                                  <w:rPr>
                                    <w:szCs w:val="24"/>
                                  </w:rPr>
                                  <w:t>*</w:t>
                                </w:r>
                                <w:r>
                                  <w:rPr>
                                    <w:szCs w:val="24"/>
                                  </w:rPr>
                                  <w:t xml:space="preserve"> *</w:t>
                                </w:r>
                              </w:p>
                              <w:p w14:paraId="67DFED39" w14:textId="77777777" w:rsidR="003B14DC" w:rsidRDefault="003B14DC" w:rsidP="00776E77">
                                <w:pPr>
                                  <w:spacing w:after="0" w:line="240" w:lineRule="auto"/>
                                  <w:contextualSpacing/>
                                  <w:rPr>
                                    <w:sz w:val="12"/>
                                    <w:szCs w:val="12"/>
                                  </w:rPr>
                                </w:pPr>
                              </w:p>
                              <w:p w14:paraId="149C7F1F" w14:textId="77777777" w:rsidR="003B14DC" w:rsidRPr="00776E77" w:rsidRDefault="003B14DC" w:rsidP="00776E77">
                                <w:pPr>
                                  <w:spacing w:after="0" w:line="240" w:lineRule="auto"/>
                                  <w:contextualSpacing/>
                                  <w:rPr>
                                    <w:szCs w:val="24"/>
                                  </w:rPr>
                                </w:pPr>
                                <w:r>
                                  <w:rPr>
                                    <w:sz w:val="12"/>
                                    <w:szCs w:val="12"/>
                                  </w:rPr>
                                  <w:t xml:space="preserve">                      </w:t>
                                </w:r>
                                <w:r>
                                  <w:rPr>
                                    <w:szCs w:val="24"/>
                                  </w:rPr>
                                  <w:t>*</w:t>
                                </w:r>
                              </w:p>
                              <w:p w14:paraId="52C592D1" w14:textId="77777777" w:rsidR="003B14DC" w:rsidRDefault="003B14DC" w:rsidP="00776E77">
                                <w:pPr>
                                  <w:spacing w:after="0" w:line="240" w:lineRule="auto"/>
                                  <w:contextualSpacing/>
                                </w:pPr>
                                <w:r>
                                  <w:t xml:space="preserve">                           </w:t>
                                </w:r>
                              </w:p>
                            </w:txbxContent>
                          </wps:txbx>
                          <wps:bodyPr rot="0" vert="horz" wrap="square" lIns="91440" tIns="45720" rIns="91440" bIns="45720" anchor="t" anchorCtr="0">
                            <a:noAutofit/>
                          </wps:bodyPr>
                        </wps:wsp>
                        <wps:wsp>
                          <wps:cNvPr id="846" name="Text Box 2"/>
                          <wps:cNvSpPr txBox="1">
                            <a:spLocks noChangeArrowheads="1"/>
                          </wps:cNvSpPr>
                          <wps:spPr bwMode="auto">
                            <a:xfrm>
                              <a:off x="3264195" y="1105786"/>
                              <a:ext cx="1457960" cy="2059305"/>
                            </a:xfrm>
                            <a:prstGeom prst="rect">
                              <a:avLst/>
                            </a:prstGeom>
                            <a:noFill/>
                            <a:ln w="9525">
                              <a:noFill/>
                              <a:miter lim="800000"/>
                              <a:headEnd/>
                              <a:tailEnd/>
                            </a:ln>
                          </wps:spPr>
                          <wps:txbx>
                            <w:txbxContent>
                              <w:p w14:paraId="4EF7A398" w14:textId="77777777" w:rsidR="003B14DC" w:rsidRDefault="003B14DC" w:rsidP="000D0B41">
                                <w:pPr>
                                  <w:spacing w:after="0" w:line="240" w:lineRule="auto"/>
                                  <w:contextualSpacing/>
                                </w:pPr>
                                <w:r>
                                  <w:t xml:space="preserve">                                  </w:t>
                                </w:r>
                              </w:p>
                              <w:p w14:paraId="0D4BCCC0" w14:textId="77777777" w:rsidR="003B14DC" w:rsidRDefault="003B14DC" w:rsidP="000D0B41">
                                <w:pPr>
                                  <w:spacing w:after="0" w:line="240" w:lineRule="auto"/>
                                  <w:contextualSpacing/>
                                </w:pPr>
                                <w:r>
                                  <w:t xml:space="preserve">                                         </w:t>
                                </w:r>
                              </w:p>
                              <w:p w14:paraId="2FFA881D" w14:textId="77777777" w:rsidR="003B14DC" w:rsidRDefault="003B14DC" w:rsidP="000D0B41">
                                <w:pPr>
                                  <w:spacing w:after="0" w:line="240" w:lineRule="auto"/>
                                  <w:contextualSpacing/>
                                  <w:rPr>
                                    <w:sz w:val="12"/>
                                    <w:szCs w:val="12"/>
                                  </w:rPr>
                                </w:pPr>
                                <w:r>
                                  <w:rPr>
                                    <w:szCs w:val="24"/>
                                  </w:rPr>
                                  <w:t xml:space="preserve"> </w:t>
                                </w:r>
                                <w:r w:rsidRPr="00776E77">
                                  <w:rPr>
                                    <w:sz w:val="12"/>
                                    <w:szCs w:val="12"/>
                                  </w:rPr>
                                  <w:t xml:space="preserve"> </w:t>
                                </w:r>
                              </w:p>
                              <w:p w14:paraId="39449A60" w14:textId="77777777" w:rsidR="003B14DC" w:rsidRPr="000D0B41" w:rsidRDefault="003B14DC" w:rsidP="000D0B41">
                                <w:pPr>
                                  <w:spacing w:after="0" w:line="240" w:lineRule="auto"/>
                                  <w:contextualSpacing/>
                                  <w:rPr>
                                    <w:szCs w:val="24"/>
                                  </w:rPr>
                                </w:pPr>
                                <w:r>
                                  <w:rPr>
                                    <w:sz w:val="12"/>
                                    <w:szCs w:val="12"/>
                                  </w:rPr>
                                  <w:t xml:space="preserve">  </w:t>
                                </w:r>
                                <w:r>
                                  <w:rPr>
                                    <w:szCs w:val="24"/>
                                  </w:rPr>
                                  <w:t xml:space="preserve">                    *</w:t>
                                </w:r>
                              </w:p>
                              <w:p w14:paraId="17E3268D" w14:textId="77777777" w:rsidR="003B14DC" w:rsidRPr="000D0B41" w:rsidRDefault="003B14DC" w:rsidP="000D0B41">
                                <w:pPr>
                                  <w:spacing w:after="0" w:line="240" w:lineRule="auto"/>
                                  <w:contextualSpacing/>
                                  <w:rPr>
                                    <w:szCs w:val="24"/>
                                  </w:rPr>
                                </w:pPr>
                                <w:r>
                                  <w:rPr>
                                    <w:sz w:val="12"/>
                                    <w:szCs w:val="12"/>
                                  </w:rPr>
                                  <w:t xml:space="preserve">         </w:t>
                                </w:r>
                                <w:r>
                                  <w:rPr>
                                    <w:szCs w:val="24"/>
                                  </w:rPr>
                                  <w:t xml:space="preserve">         </w:t>
                                </w:r>
                              </w:p>
                              <w:p w14:paraId="004AA241" w14:textId="77777777" w:rsidR="003B14DC" w:rsidRPr="000D0B41" w:rsidRDefault="003B14DC" w:rsidP="000D0B41">
                                <w:pPr>
                                  <w:spacing w:after="0" w:line="240" w:lineRule="auto"/>
                                  <w:contextualSpacing/>
                                  <w:rPr>
                                    <w:szCs w:val="24"/>
                                  </w:rPr>
                                </w:pPr>
                                <w:r>
                                  <w:rPr>
                                    <w:szCs w:val="24"/>
                                  </w:rPr>
                                  <w:t xml:space="preserve">            *</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23E62A69" id="Group 848" o:spid="_x0000_s1493" style="position:absolute;left:0;text-align:left;margin-left:-.4pt;margin-top:-8.45pt;width:438.8pt;height:402.5pt;z-index:251951616;mso-position-horizontal-relative:text;mso-position-vertical-relative:text;mso-height-relative:margin" coordsize="55727,51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">
                <v:group id="Group 10" o:spid="_x0000_s1494" style="position:absolute;width:55079;height:51119" coordorigin=",-157" coordsize="55079,51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Picture 367" o:spid="_x0000_s1495" type="#_x0000_t75" style="position:absolute;left:2971;top:-157;width:48716;height:38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">
                    <v:imagedata r:id="rId154" o:title="" croptop="1046f"/>
                    <v:path arrowok="t"/>
                  </v:shape>
                  <v:shape id="Text Box 160" o:spid="_x0000_s1496" type="#_x0000_t202" style="position:absolute;top:38676;width:55079;height:12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Mt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" filled="f" stroked="f">
                    <v:textbox>
                      <w:txbxContent>
                        <w:p w14:paraId="4D2CA810" w14:textId="77777777" w:rsidR="003B14DC" w:rsidRDefault="003B14DC" w:rsidP="005B3C0C">
                          <w:pPr>
                            <w:rPr>
                              <w:sz w:val="20"/>
                              <w:szCs w:val="20"/>
                            </w:rPr>
                          </w:pPr>
                          <w:r>
                            <w:rPr>
                              <w:b/>
                              <w:sz w:val="20"/>
                              <w:szCs w:val="20"/>
                            </w:rPr>
                            <w:t>Figure  64</w:t>
                          </w:r>
                          <w:r w:rsidRPr="00FE724F">
                            <w:rPr>
                              <w:b/>
                              <w:sz w:val="20"/>
                              <w:szCs w:val="20"/>
                            </w:rPr>
                            <w:t xml:space="preserve">. </w:t>
                          </w:r>
                          <w:r>
                            <w:rPr>
                              <w:sz w:val="20"/>
                              <w:szCs w:val="20"/>
                            </w:rPr>
                            <w:t xml:space="preserve">Fold change (relative to the average expression of all samples across timepoints and treatments) of </w:t>
                          </w:r>
                          <w:r w:rsidRPr="00F47F02">
                            <w:rPr>
                              <w:i/>
                              <w:sz w:val="20"/>
                              <w:szCs w:val="20"/>
                            </w:rPr>
                            <w:t>gpd2</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45384D59" w14:textId="77777777" w:rsidR="003B14DC" w:rsidRPr="00FE724F" w:rsidRDefault="003B14DC" w:rsidP="005B3C0C">
                          <w:pPr>
                            <w:rPr>
                              <w:sz w:val="20"/>
                              <w:szCs w:val="20"/>
                            </w:rPr>
                          </w:pPr>
                        </w:p>
                      </w:txbxContent>
                    </v:textbox>
                  </v:shape>
                </v:group>
                <v:group id="Group 847" o:spid="_x0000_s1497" style="position:absolute;left:8506;top:106;width:47221;height:38079" coordsize="47221,38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">
                  <v:shape id="_x0000_s1498" type="#_x0000_t202" style="position:absolute;width:22580;height:36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316B89B0" w14:textId="77777777" w:rsidR="003B14DC" w:rsidRDefault="003B14DC" w:rsidP="00635595">
                          <w:pPr>
                            <w:spacing w:after="0" w:line="240" w:lineRule="auto"/>
                            <w:contextualSpacing/>
                          </w:pPr>
                          <w:r>
                            <w:t xml:space="preserve">                                       *</w:t>
                          </w:r>
                        </w:p>
                        <w:p w14:paraId="058DE947" w14:textId="77777777" w:rsidR="003B14DC" w:rsidRDefault="003B14DC" w:rsidP="00635595">
                          <w:pPr>
                            <w:spacing w:after="0" w:line="240" w:lineRule="auto"/>
                            <w:contextualSpacing/>
                          </w:pPr>
                          <w:r>
                            <w:t xml:space="preserve">                               </w:t>
                          </w:r>
                          <w:r w:rsidRPr="002B4B2B">
                            <w:rPr>
                              <w:sz w:val="12"/>
                              <w:szCs w:val="12"/>
                            </w:rPr>
                            <w:t xml:space="preserve"> </w:t>
                          </w:r>
                        </w:p>
                        <w:p w14:paraId="303AEF15" w14:textId="77777777" w:rsidR="003B14DC" w:rsidRPr="00635595" w:rsidRDefault="003B14DC" w:rsidP="00635595">
                          <w:pPr>
                            <w:spacing w:after="0" w:line="240" w:lineRule="auto"/>
                            <w:contextualSpacing/>
                            <w:rPr>
                              <w:szCs w:val="24"/>
                            </w:rPr>
                          </w:pPr>
                          <w:r>
                            <w:t xml:space="preserve">            </w:t>
                          </w:r>
                          <w:r w:rsidRPr="001F0C89">
                            <w:rPr>
                              <w:sz w:val="12"/>
                              <w:szCs w:val="12"/>
                            </w:rPr>
                            <w:t xml:space="preserve"> </w:t>
                          </w:r>
                          <w:r>
                            <w:rPr>
                              <w:szCs w:val="24"/>
                            </w:rPr>
                            <w:t xml:space="preserve">                   </w:t>
                          </w:r>
                        </w:p>
                        <w:p w14:paraId="5FF2CB7F" w14:textId="77777777" w:rsidR="003B14DC" w:rsidRDefault="003B14DC" w:rsidP="00635595">
                          <w:pPr>
                            <w:spacing w:after="0" w:line="240" w:lineRule="auto"/>
                            <w:contextualSpacing/>
                          </w:pPr>
                          <w:r>
                            <w:t xml:space="preserve">                                      </w:t>
                          </w:r>
                        </w:p>
                        <w:p w14:paraId="0075C34C" w14:textId="77777777" w:rsidR="003B14DC" w:rsidRPr="001F0C89" w:rsidRDefault="003B14DC" w:rsidP="00635595">
                          <w:pPr>
                            <w:spacing w:after="0" w:line="240" w:lineRule="auto"/>
                            <w:contextualSpacing/>
                            <w:rPr>
                              <w:sz w:val="16"/>
                              <w:szCs w:val="16"/>
                            </w:rPr>
                          </w:pPr>
                          <w:r>
                            <w:t xml:space="preserve">                                      </w:t>
                          </w:r>
                        </w:p>
                        <w:p w14:paraId="40D1ED43" w14:textId="77777777" w:rsidR="003B14DC" w:rsidRDefault="003B14DC" w:rsidP="00635595">
                          <w:pPr>
                            <w:spacing w:after="0" w:line="240" w:lineRule="auto"/>
                            <w:contextualSpacing/>
                          </w:pPr>
                          <w:r>
                            <w:t xml:space="preserve">                                  </w:t>
                          </w:r>
                          <w:r w:rsidRPr="00776E77">
                            <w:rPr>
                              <w:sz w:val="12"/>
                              <w:szCs w:val="12"/>
                            </w:rPr>
                            <w:t xml:space="preserve">  </w:t>
                          </w:r>
                          <w:r>
                            <w:rPr>
                              <w:sz w:val="12"/>
                              <w:szCs w:val="12"/>
                            </w:rPr>
                            <w:t xml:space="preserve"> </w:t>
                          </w:r>
                          <w:r>
                            <w:t xml:space="preserve">*   </w:t>
                          </w:r>
                          <w:r>
                            <w:rPr>
                              <w:sz w:val="12"/>
                              <w:szCs w:val="12"/>
                            </w:rPr>
                            <w:t xml:space="preserve">   </w:t>
                          </w:r>
                        </w:p>
                        <w:p w14:paraId="5087F516" w14:textId="77777777" w:rsidR="003B14DC" w:rsidRDefault="003B14DC" w:rsidP="00635595">
                          <w:pPr>
                            <w:spacing w:after="0" w:line="240" w:lineRule="auto"/>
                            <w:contextualSpacing/>
                          </w:pPr>
                          <w:r>
                            <w:t xml:space="preserve">                      </w:t>
                          </w:r>
                        </w:p>
                        <w:p w14:paraId="0AD238D1" w14:textId="77777777" w:rsidR="003B14DC" w:rsidRDefault="003B14DC" w:rsidP="00635595">
                          <w:pPr>
                            <w:spacing w:after="0" w:line="240" w:lineRule="auto"/>
                            <w:contextualSpacing/>
                          </w:pPr>
                          <w:r>
                            <w:t xml:space="preserve">                                         </w:t>
                          </w:r>
                        </w:p>
                        <w:p w14:paraId="3DDA6C03" w14:textId="77777777" w:rsidR="003B14DC" w:rsidRPr="00776E77" w:rsidRDefault="003B14DC" w:rsidP="00635595">
                          <w:pPr>
                            <w:spacing w:after="0" w:line="240" w:lineRule="auto"/>
                            <w:contextualSpacing/>
                            <w:rPr>
                              <w:szCs w:val="24"/>
                            </w:rPr>
                          </w:pPr>
                          <w:r>
                            <w:t xml:space="preserve">                         </w:t>
                          </w:r>
                          <w:r>
                            <w:rPr>
                              <w:sz w:val="12"/>
                              <w:szCs w:val="12"/>
                            </w:rPr>
                            <w:t xml:space="preserve">   </w:t>
                          </w:r>
                          <w:r>
                            <w:rPr>
                              <w:szCs w:val="24"/>
                            </w:rPr>
                            <w:t xml:space="preserve">     </w:t>
                          </w:r>
                          <w:r w:rsidRPr="00776E77">
                            <w:rPr>
                              <w:sz w:val="12"/>
                              <w:szCs w:val="12"/>
                            </w:rPr>
                            <w:t xml:space="preserve"> </w:t>
                          </w:r>
                          <w:r>
                            <w:rPr>
                              <w:sz w:val="12"/>
                              <w:szCs w:val="12"/>
                            </w:rPr>
                            <w:t xml:space="preserve"> </w:t>
                          </w:r>
                          <w:r>
                            <w:rPr>
                              <w:szCs w:val="24"/>
                            </w:rPr>
                            <w:t>*</w:t>
                          </w:r>
                        </w:p>
                        <w:p w14:paraId="7F6E90DE" w14:textId="77777777" w:rsidR="003B14DC" w:rsidRDefault="003B14DC" w:rsidP="00635595">
                          <w:pPr>
                            <w:spacing w:after="0" w:line="240" w:lineRule="auto"/>
                            <w:contextualSpacing/>
                          </w:pPr>
                          <w:r>
                            <w:t xml:space="preserve">                           </w:t>
                          </w:r>
                        </w:p>
                        <w:p w14:paraId="4FB8966C" w14:textId="77777777" w:rsidR="003B14DC" w:rsidRDefault="003B14DC" w:rsidP="00635595">
                          <w:pPr>
                            <w:spacing w:after="0" w:line="240" w:lineRule="auto"/>
                            <w:contextualSpacing/>
                          </w:pPr>
                        </w:p>
                        <w:p w14:paraId="776F9E26" w14:textId="77777777" w:rsidR="003B14DC" w:rsidRDefault="003B14DC" w:rsidP="00635595">
                          <w:pPr>
                            <w:spacing w:after="0" w:line="240" w:lineRule="auto"/>
                            <w:contextualSpacing/>
                          </w:pPr>
                          <w:r>
                            <w:tab/>
                          </w:r>
                          <w:r>
                            <w:tab/>
                            <w:t xml:space="preserve">   *    </w:t>
                          </w:r>
                        </w:p>
                      </w:txbxContent>
                    </v:textbox>
                  </v:shape>
                  <v:shape id="_x0000_s1499" type="#_x0000_t202" style="position:absolute;left:6379;top:1382;width:22581;height:36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" filled="f" stroked="f">
                    <v:textbox>
                      <w:txbxContent>
                        <w:p w14:paraId="46030844" w14:textId="77777777" w:rsidR="003B14DC" w:rsidRDefault="003B14DC" w:rsidP="00776E77">
                          <w:pPr>
                            <w:spacing w:after="0" w:line="240" w:lineRule="auto"/>
                            <w:contextualSpacing/>
                          </w:pPr>
                          <w:r>
                            <w:t xml:space="preserve">                                       </w:t>
                          </w:r>
                        </w:p>
                        <w:p w14:paraId="7D60F529" w14:textId="77777777" w:rsidR="003B14DC" w:rsidRPr="00776E77" w:rsidRDefault="003B14DC" w:rsidP="00776E77">
                          <w:pPr>
                            <w:spacing w:after="0" w:line="240" w:lineRule="auto"/>
                            <w:contextualSpacing/>
                            <w:rPr>
                              <w:szCs w:val="24"/>
                            </w:rPr>
                          </w:pPr>
                          <w:r>
                            <w:t xml:space="preserve">                               </w:t>
                          </w:r>
                          <w:r w:rsidRPr="002B4B2B">
                            <w:rPr>
                              <w:sz w:val="12"/>
                              <w:szCs w:val="12"/>
                            </w:rPr>
                            <w:t xml:space="preserve"> </w:t>
                          </w:r>
                          <w:r>
                            <w:rPr>
                              <w:szCs w:val="24"/>
                            </w:rPr>
                            <w:tab/>
                            <w:t xml:space="preserve">     *</w:t>
                          </w:r>
                        </w:p>
                        <w:p w14:paraId="0BAA2BA5" w14:textId="77777777" w:rsidR="003B14DC" w:rsidRPr="00635595" w:rsidRDefault="003B14DC" w:rsidP="00776E77">
                          <w:pPr>
                            <w:spacing w:after="0" w:line="240" w:lineRule="auto"/>
                            <w:contextualSpacing/>
                            <w:rPr>
                              <w:szCs w:val="24"/>
                            </w:rPr>
                          </w:pPr>
                          <w:r>
                            <w:t xml:space="preserve">            </w:t>
                          </w:r>
                          <w:r w:rsidRPr="001F0C89">
                            <w:rPr>
                              <w:sz w:val="12"/>
                              <w:szCs w:val="12"/>
                            </w:rPr>
                            <w:t xml:space="preserve"> </w:t>
                          </w:r>
                          <w:r>
                            <w:rPr>
                              <w:szCs w:val="24"/>
                            </w:rPr>
                            <w:t xml:space="preserve">                   </w:t>
                          </w:r>
                        </w:p>
                        <w:p w14:paraId="1A591543" w14:textId="77777777" w:rsidR="003B14DC" w:rsidRDefault="003B14DC" w:rsidP="00776E77">
                          <w:pPr>
                            <w:spacing w:after="0" w:line="240" w:lineRule="auto"/>
                            <w:contextualSpacing/>
                          </w:pPr>
                          <w:r>
                            <w:t xml:space="preserve">                                                *</w:t>
                          </w:r>
                        </w:p>
                        <w:p w14:paraId="66916748" w14:textId="77777777" w:rsidR="003B14DC" w:rsidRPr="001F0C89" w:rsidRDefault="003B14DC" w:rsidP="00776E77">
                          <w:pPr>
                            <w:spacing w:after="0" w:line="240" w:lineRule="auto"/>
                            <w:contextualSpacing/>
                            <w:rPr>
                              <w:sz w:val="16"/>
                              <w:szCs w:val="16"/>
                            </w:rPr>
                          </w:pPr>
                          <w:r>
                            <w:t xml:space="preserve">                                          *</w:t>
                          </w:r>
                        </w:p>
                        <w:p w14:paraId="73341AFB" w14:textId="77777777" w:rsidR="003B14DC" w:rsidRDefault="003B14DC" w:rsidP="00776E77">
                          <w:pPr>
                            <w:spacing w:after="0" w:line="240" w:lineRule="auto"/>
                            <w:contextualSpacing/>
                          </w:pPr>
                          <w:r>
                            <w:t xml:space="preserve">                                  </w:t>
                          </w:r>
                          <w:r w:rsidRPr="00776E77">
                            <w:rPr>
                              <w:sz w:val="12"/>
                              <w:szCs w:val="12"/>
                            </w:rPr>
                            <w:t xml:space="preserve">  </w:t>
                          </w:r>
                          <w:r>
                            <w:rPr>
                              <w:sz w:val="12"/>
                              <w:szCs w:val="12"/>
                            </w:rPr>
                            <w:t xml:space="preserve"> </w:t>
                          </w:r>
                          <w:r>
                            <w:t xml:space="preserve">   </w:t>
                          </w:r>
                          <w:r>
                            <w:rPr>
                              <w:sz w:val="12"/>
                              <w:szCs w:val="12"/>
                            </w:rPr>
                            <w:t xml:space="preserve">   </w:t>
                          </w:r>
                        </w:p>
                        <w:p w14:paraId="30FC099E" w14:textId="77777777" w:rsidR="003B14DC" w:rsidRDefault="003B14DC" w:rsidP="00776E77">
                          <w:pPr>
                            <w:spacing w:after="0" w:line="240" w:lineRule="auto"/>
                            <w:contextualSpacing/>
                          </w:pPr>
                          <w:r>
                            <w:t xml:space="preserve">                      </w:t>
                          </w:r>
                        </w:p>
                        <w:p w14:paraId="5009C4BE" w14:textId="77777777" w:rsidR="003B14DC" w:rsidRDefault="003B14DC" w:rsidP="00776E77">
                          <w:pPr>
                            <w:spacing w:after="0" w:line="240" w:lineRule="auto"/>
                            <w:contextualSpacing/>
                          </w:pPr>
                          <w:r>
                            <w:t xml:space="preserve">                                         </w:t>
                          </w:r>
                        </w:p>
                        <w:p w14:paraId="21CD9EC4" w14:textId="77777777" w:rsidR="003B14DC" w:rsidRPr="00776E77" w:rsidRDefault="003B14DC" w:rsidP="00776E77">
                          <w:pPr>
                            <w:spacing w:after="0" w:line="240" w:lineRule="auto"/>
                            <w:contextualSpacing/>
                            <w:rPr>
                              <w:szCs w:val="24"/>
                            </w:rPr>
                          </w:pPr>
                          <w:r>
                            <w:t xml:space="preserve">                         </w:t>
                          </w:r>
                          <w:r>
                            <w:rPr>
                              <w:sz w:val="12"/>
                              <w:szCs w:val="12"/>
                            </w:rPr>
                            <w:t xml:space="preserve">   </w:t>
                          </w:r>
                          <w:r>
                            <w:rPr>
                              <w:szCs w:val="24"/>
                            </w:rPr>
                            <w:t xml:space="preserve">     </w:t>
                          </w:r>
                          <w:r w:rsidRPr="00776E77">
                            <w:rPr>
                              <w:sz w:val="12"/>
                              <w:szCs w:val="12"/>
                            </w:rPr>
                            <w:t xml:space="preserve"> </w:t>
                          </w:r>
                          <w:r>
                            <w:rPr>
                              <w:sz w:val="12"/>
                              <w:szCs w:val="12"/>
                            </w:rPr>
                            <w:t xml:space="preserve">     </w:t>
                          </w:r>
                          <w:r>
                            <w:rPr>
                              <w:szCs w:val="24"/>
                            </w:rPr>
                            <w:t xml:space="preserve">* </w:t>
                          </w:r>
                          <w:r w:rsidRPr="00776E77">
                            <w:rPr>
                              <w:sz w:val="12"/>
                              <w:szCs w:val="12"/>
                            </w:rPr>
                            <w:t xml:space="preserve"> </w:t>
                          </w:r>
                          <w:r>
                            <w:rPr>
                              <w:szCs w:val="24"/>
                            </w:rPr>
                            <w:t>*</w:t>
                          </w:r>
                        </w:p>
                        <w:p w14:paraId="685094B3" w14:textId="77777777" w:rsidR="003B14DC" w:rsidRDefault="003B14DC" w:rsidP="00776E77">
                          <w:pPr>
                            <w:spacing w:after="0" w:line="240" w:lineRule="auto"/>
                            <w:contextualSpacing/>
                          </w:pPr>
                          <w:r>
                            <w:t xml:space="preserve">                           </w:t>
                          </w:r>
                        </w:p>
                        <w:p w14:paraId="76658C83" w14:textId="77777777" w:rsidR="003B14DC" w:rsidRDefault="003B14DC" w:rsidP="00776E77">
                          <w:pPr>
                            <w:spacing w:after="0" w:line="240" w:lineRule="auto"/>
                            <w:contextualSpacing/>
                          </w:pPr>
                        </w:p>
                        <w:p w14:paraId="30CC769A" w14:textId="77777777" w:rsidR="003B14DC" w:rsidRDefault="003B14DC" w:rsidP="00776E77">
                          <w:pPr>
                            <w:spacing w:after="0" w:line="240" w:lineRule="auto"/>
                            <w:contextualSpacing/>
                          </w:pPr>
                          <w:r>
                            <w:tab/>
                          </w:r>
                          <w:r>
                            <w:tab/>
                            <w:t xml:space="preserve">     </w:t>
                          </w:r>
                        </w:p>
                        <w:p w14:paraId="2EEEB2E9" w14:textId="77777777" w:rsidR="003B14DC" w:rsidRDefault="003B14DC" w:rsidP="00776E77">
                          <w:pPr>
                            <w:spacing w:after="0" w:line="240" w:lineRule="auto"/>
                            <w:contextualSpacing/>
                          </w:pPr>
                        </w:p>
                        <w:p w14:paraId="16525AA1" w14:textId="77777777" w:rsidR="003B14DC" w:rsidRDefault="003B14DC" w:rsidP="00776E77">
                          <w:pPr>
                            <w:spacing w:after="0" w:line="240" w:lineRule="auto"/>
                            <w:contextualSpacing/>
                          </w:pPr>
                        </w:p>
                        <w:p w14:paraId="706B9EFD" w14:textId="77777777" w:rsidR="003B14DC" w:rsidRDefault="003B14DC" w:rsidP="00776E77">
                          <w:pPr>
                            <w:spacing w:after="0" w:line="240" w:lineRule="auto"/>
                            <w:contextualSpacing/>
                          </w:pPr>
                        </w:p>
                        <w:p w14:paraId="6BBF3B35" w14:textId="77777777" w:rsidR="003B14DC" w:rsidRDefault="003B14DC" w:rsidP="00776E77">
                          <w:pPr>
                            <w:spacing w:after="0" w:line="240" w:lineRule="auto"/>
                            <w:contextualSpacing/>
                          </w:pPr>
                          <w:r>
                            <w:tab/>
                          </w:r>
                          <w:r>
                            <w:tab/>
                            <w:t xml:space="preserve">   *  </w:t>
                          </w:r>
                        </w:p>
                      </w:txbxContent>
                    </v:textbox>
                  </v:shape>
                  <v:shape id="_x0000_s1500" type="#_x0000_t202" style="position:absolute;left:23497;top:16799;width:14580;height:20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" filled="f" stroked="f">
                    <v:textbox>
                      <w:txbxContent>
                        <w:p w14:paraId="55157539" w14:textId="77777777" w:rsidR="003B14DC" w:rsidRDefault="003B14DC" w:rsidP="00776E77">
                          <w:pPr>
                            <w:spacing w:after="0" w:line="240" w:lineRule="auto"/>
                            <w:contextualSpacing/>
                          </w:pPr>
                          <w:r>
                            <w:t xml:space="preserve">                       *               </w:t>
                          </w:r>
                        </w:p>
                        <w:p w14:paraId="333EEB77" w14:textId="77777777" w:rsidR="003B14DC" w:rsidRDefault="003B14DC" w:rsidP="00776E77">
                          <w:pPr>
                            <w:spacing w:after="0" w:line="240" w:lineRule="auto"/>
                            <w:contextualSpacing/>
                          </w:pPr>
                          <w:r>
                            <w:t xml:space="preserve">                                         </w:t>
                          </w:r>
                        </w:p>
                        <w:p w14:paraId="0FDC1351" w14:textId="77777777" w:rsidR="003B14DC" w:rsidRDefault="003B14DC" w:rsidP="00776E77">
                          <w:pPr>
                            <w:spacing w:after="0" w:line="240" w:lineRule="auto"/>
                            <w:contextualSpacing/>
                            <w:rPr>
                              <w:sz w:val="12"/>
                              <w:szCs w:val="12"/>
                            </w:rPr>
                          </w:pPr>
                          <w:r>
                            <w:rPr>
                              <w:szCs w:val="24"/>
                            </w:rPr>
                            <w:t xml:space="preserve"> </w:t>
                          </w:r>
                          <w:r w:rsidRPr="00776E77">
                            <w:rPr>
                              <w:sz w:val="12"/>
                              <w:szCs w:val="12"/>
                            </w:rPr>
                            <w:t xml:space="preserve"> </w:t>
                          </w:r>
                        </w:p>
                        <w:p w14:paraId="08DDD129" w14:textId="77777777" w:rsidR="003B14DC" w:rsidRDefault="003B14DC" w:rsidP="00776E77">
                          <w:pPr>
                            <w:spacing w:after="0" w:line="240" w:lineRule="auto"/>
                            <w:contextualSpacing/>
                            <w:rPr>
                              <w:sz w:val="12"/>
                              <w:szCs w:val="12"/>
                            </w:rPr>
                          </w:pPr>
                        </w:p>
                        <w:p w14:paraId="40ADD75A" w14:textId="77777777" w:rsidR="003B14DC" w:rsidRDefault="003B14DC" w:rsidP="00776E77">
                          <w:pPr>
                            <w:spacing w:after="0" w:line="240" w:lineRule="auto"/>
                            <w:contextualSpacing/>
                            <w:rPr>
                              <w:sz w:val="12"/>
                              <w:szCs w:val="12"/>
                            </w:rPr>
                          </w:pPr>
                        </w:p>
                        <w:p w14:paraId="682B8025" w14:textId="77777777" w:rsidR="003B14DC" w:rsidRPr="00776E77" w:rsidRDefault="003B14DC" w:rsidP="00776E77">
                          <w:pPr>
                            <w:spacing w:after="0" w:line="240" w:lineRule="auto"/>
                            <w:contextualSpacing/>
                            <w:rPr>
                              <w:szCs w:val="24"/>
                            </w:rPr>
                          </w:pPr>
                          <w:r>
                            <w:rPr>
                              <w:sz w:val="12"/>
                              <w:szCs w:val="12"/>
                            </w:rPr>
                            <w:t xml:space="preserve">                           </w:t>
                          </w:r>
                          <w:r w:rsidRPr="00776E77">
                            <w:rPr>
                              <w:szCs w:val="24"/>
                            </w:rPr>
                            <w:t>*</w:t>
                          </w:r>
                          <w:r>
                            <w:rPr>
                              <w:szCs w:val="24"/>
                            </w:rPr>
                            <w:t xml:space="preserve"> *</w:t>
                          </w:r>
                        </w:p>
                        <w:p w14:paraId="67DFED39" w14:textId="77777777" w:rsidR="003B14DC" w:rsidRDefault="003B14DC" w:rsidP="00776E77">
                          <w:pPr>
                            <w:spacing w:after="0" w:line="240" w:lineRule="auto"/>
                            <w:contextualSpacing/>
                            <w:rPr>
                              <w:sz w:val="12"/>
                              <w:szCs w:val="12"/>
                            </w:rPr>
                          </w:pPr>
                        </w:p>
                        <w:p w14:paraId="149C7F1F" w14:textId="77777777" w:rsidR="003B14DC" w:rsidRPr="00776E77" w:rsidRDefault="003B14DC" w:rsidP="00776E77">
                          <w:pPr>
                            <w:spacing w:after="0" w:line="240" w:lineRule="auto"/>
                            <w:contextualSpacing/>
                            <w:rPr>
                              <w:szCs w:val="24"/>
                            </w:rPr>
                          </w:pPr>
                          <w:r>
                            <w:rPr>
                              <w:sz w:val="12"/>
                              <w:szCs w:val="12"/>
                            </w:rPr>
                            <w:t xml:space="preserve">                      </w:t>
                          </w:r>
                          <w:r>
                            <w:rPr>
                              <w:szCs w:val="24"/>
                            </w:rPr>
                            <w:t>*</w:t>
                          </w:r>
                        </w:p>
                        <w:p w14:paraId="52C592D1" w14:textId="77777777" w:rsidR="003B14DC" w:rsidRDefault="003B14DC" w:rsidP="00776E77">
                          <w:pPr>
                            <w:spacing w:after="0" w:line="240" w:lineRule="auto"/>
                            <w:contextualSpacing/>
                          </w:pPr>
                          <w:r>
                            <w:t xml:space="preserve">                           </w:t>
                          </w:r>
                        </w:p>
                      </w:txbxContent>
                    </v:textbox>
                  </v:shape>
                  <v:shape id="_x0000_s1501" type="#_x0000_t202" style="position:absolute;left:32641;top:11057;width:14580;height:20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" filled="f" stroked="f">
                    <v:textbox>
                      <w:txbxContent>
                        <w:p w14:paraId="4EF7A398" w14:textId="77777777" w:rsidR="003B14DC" w:rsidRDefault="003B14DC" w:rsidP="000D0B41">
                          <w:pPr>
                            <w:spacing w:after="0" w:line="240" w:lineRule="auto"/>
                            <w:contextualSpacing/>
                          </w:pPr>
                          <w:r>
                            <w:t xml:space="preserve">                                  </w:t>
                          </w:r>
                        </w:p>
                        <w:p w14:paraId="0D4BCCC0" w14:textId="77777777" w:rsidR="003B14DC" w:rsidRDefault="003B14DC" w:rsidP="000D0B41">
                          <w:pPr>
                            <w:spacing w:after="0" w:line="240" w:lineRule="auto"/>
                            <w:contextualSpacing/>
                          </w:pPr>
                          <w:r>
                            <w:t xml:space="preserve">                                         </w:t>
                          </w:r>
                        </w:p>
                        <w:p w14:paraId="2FFA881D" w14:textId="77777777" w:rsidR="003B14DC" w:rsidRDefault="003B14DC" w:rsidP="000D0B41">
                          <w:pPr>
                            <w:spacing w:after="0" w:line="240" w:lineRule="auto"/>
                            <w:contextualSpacing/>
                            <w:rPr>
                              <w:sz w:val="12"/>
                              <w:szCs w:val="12"/>
                            </w:rPr>
                          </w:pPr>
                          <w:r>
                            <w:rPr>
                              <w:szCs w:val="24"/>
                            </w:rPr>
                            <w:t xml:space="preserve"> </w:t>
                          </w:r>
                          <w:r w:rsidRPr="00776E77">
                            <w:rPr>
                              <w:sz w:val="12"/>
                              <w:szCs w:val="12"/>
                            </w:rPr>
                            <w:t xml:space="preserve"> </w:t>
                          </w:r>
                        </w:p>
                        <w:p w14:paraId="39449A60" w14:textId="77777777" w:rsidR="003B14DC" w:rsidRPr="000D0B41" w:rsidRDefault="003B14DC" w:rsidP="000D0B41">
                          <w:pPr>
                            <w:spacing w:after="0" w:line="240" w:lineRule="auto"/>
                            <w:contextualSpacing/>
                            <w:rPr>
                              <w:szCs w:val="24"/>
                            </w:rPr>
                          </w:pPr>
                          <w:r>
                            <w:rPr>
                              <w:sz w:val="12"/>
                              <w:szCs w:val="12"/>
                            </w:rPr>
                            <w:t xml:space="preserve">  </w:t>
                          </w:r>
                          <w:r>
                            <w:rPr>
                              <w:szCs w:val="24"/>
                            </w:rPr>
                            <w:t xml:space="preserve">                    *</w:t>
                          </w:r>
                        </w:p>
                        <w:p w14:paraId="17E3268D" w14:textId="77777777" w:rsidR="003B14DC" w:rsidRPr="000D0B41" w:rsidRDefault="003B14DC" w:rsidP="000D0B41">
                          <w:pPr>
                            <w:spacing w:after="0" w:line="240" w:lineRule="auto"/>
                            <w:contextualSpacing/>
                            <w:rPr>
                              <w:szCs w:val="24"/>
                            </w:rPr>
                          </w:pPr>
                          <w:r>
                            <w:rPr>
                              <w:sz w:val="12"/>
                              <w:szCs w:val="12"/>
                            </w:rPr>
                            <w:t xml:space="preserve">         </w:t>
                          </w:r>
                          <w:r>
                            <w:rPr>
                              <w:szCs w:val="24"/>
                            </w:rPr>
                            <w:t xml:space="preserve">         </w:t>
                          </w:r>
                        </w:p>
                        <w:p w14:paraId="004AA241" w14:textId="77777777" w:rsidR="003B14DC" w:rsidRPr="000D0B41" w:rsidRDefault="003B14DC" w:rsidP="000D0B41">
                          <w:pPr>
                            <w:spacing w:after="0" w:line="240" w:lineRule="auto"/>
                            <w:contextualSpacing/>
                            <w:rPr>
                              <w:szCs w:val="24"/>
                            </w:rPr>
                          </w:pPr>
                          <w:r>
                            <w:rPr>
                              <w:szCs w:val="24"/>
                            </w:rPr>
                            <w:t xml:space="preserve">            *</w:t>
                          </w:r>
                        </w:p>
                      </w:txbxContent>
                    </v:textbox>
                  </v:shape>
                </v:group>
              </v:group>
            </w:pict>
          </mc:Fallback>
        </mc:AlternateContent>
      </w:r>
    </w:p>
    <w:p w14:paraId="20D4E827" w14:textId="77777777" w:rsidR="00AE1ECD" w:rsidRDefault="00AE1ECD" w:rsidP="005B3C0C">
      <w:pPr>
        <w:spacing w:after="200" w:line="360" w:lineRule="auto"/>
      </w:pPr>
    </w:p>
    <w:p w14:paraId="22DAEF72" w14:textId="77777777" w:rsidR="00AE1ECD" w:rsidRDefault="00AE1ECD" w:rsidP="005B3C0C">
      <w:pPr>
        <w:spacing w:after="200" w:line="360" w:lineRule="auto"/>
      </w:pPr>
    </w:p>
    <w:p w14:paraId="4420A2A2" w14:textId="77777777" w:rsidR="00AE1ECD" w:rsidRDefault="00635595" w:rsidP="005B3C0C">
      <w:pPr>
        <w:spacing w:after="200" w:line="360" w:lineRule="auto"/>
      </w:pPr>
      <w:r w:rsidRPr="00416487">
        <w:rPr>
          <w:b/>
          <w:noProof/>
          <w:lang w:eastAsia="en-GB"/>
        </w:rPr>
        <mc:AlternateContent>
          <mc:Choice Requires="wps">
            <w:drawing>
              <wp:anchor distT="0" distB="0" distL="114300" distR="114300" simplePos="0" relativeHeight="251952640" behindDoc="0" locked="0" layoutInCell="1" allowOverlap="1" wp14:anchorId="22639324" wp14:editId="63C1AFC6">
                <wp:simplePos x="0" y="0"/>
                <wp:positionH relativeFrom="column">
                  <wp:posOffset>-85090</wp:posOffset>
                </wp:positionH>
                <wp:positionV relativeFrom="paragraph">
                  <wp:posOffset>56677</wp:posOffset>
                </wp:positionV>
                <wp:extent cx="2258060" cy="2901950"/>
                <wp:effectExtent l="0" t="0" r="0" b="0"/>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7772F712" w14:textId="77777777" w:rsidR="003B14DC" w:rsidRDefault="003B14DC" w:rsidP="00635595">
                            <w:r>
                              <w:t xml:space="preserve">         </w:t>
                            </w:r>
                          </w:p>
                          <w:p w14:paraId="107D6E45" w14:textId="77777777" w:rsidR="003B14DC" w:rsidRDefault="003B14DC" w:rsidP="00635595">
                            <w:r>
                              <w:t xml:space="preserve">                               </w:t>
                            </w:r>
                            <w:r w:rsidRPr="002B4B2B">
                              <w:rPr>
                                <w:sz w:val="12"/>
                                <w:szCs w:val="12"/>
                              </w:rPr>
                              <w:t xml:space="preserve"> </w:t>
                            </w:r>
                          </w:p>
                          <w:p w14:paraId="36FC02F1" w14:textId="77777777" w:rsidR="003B14DC" w:rsidRDefault="003B14DC" w:rsidP="00635595">
                            <w:r>
                              <w:t xml:space="preserve">            </w:t>
                            </w:r>
                            <w:r w:rsidRPr="001F0C89">
                              <w:rPr>
                                <w:sz w:val="12"/>
                                <w:szCs w:val="12"/>
                              </w:rPr>
                              <w:t xml:space="preserve"> </w:t>
                            </w:r>
                          </w:p>
                          <w:p w14:paraId="7D09A207" w14:textId="77777777" w:rsidR="003B14DC" w:rsidRDefault="003B14DC" w:rsidP="00635595">
                            <w:pPr>
                              <w:spacing w:after="0" w:line="240" w:lineRule="auto"/>
                            </w:pPr>
                            <w:r>
                              <w:t xml:space="preserve">                                      </w:t>
                            </w:r>
                          </w:p>
                          <w:p w14:paraId="7599D582" w14:textId="77777777" w:rsidR="003B14DC" w:rsidRPr="001F0C89" w:rsidRDefault="003B14DC" w:rsidP="00635595">
                            <w:pPr>
                              <w:spacing w:after="0" w:line="240" w:lineRule="auto"/>
                              <w:rPr>
                                <w:sz w:val="16"/>
                                <w:szCs w:val="16"/>
                              </w:rPr>
                            </w:pPr>
                            <w:r>
                              <w:t xml:space="preserve">                                      *</w:t>
                            </w:r>
                          </w:p>
                          <w:p w14:paraId="29A0DCE1" w14:textId="77777777" w:rsidR="003B14DC" w:rsidRDefault="003B14DC" w:rsidP="00635595">
                            <w:pPr>
                              <w:spacing w:after="0" w:line="240" w:lineRule="auto"/>
                            </w:pPr>
                            <w:r>
                              <w:t xml:space="preserve">                             * *</w:t>
                            </w:r>
                            <w:r w:rsidRPr="00635595">
                              <w:rPr>
                                <w:sz w:val="12"/>
                                <w:szCs w:val="12"/>
                              </w:rPr>
                              <w:t xml:space="preserve"> </w:t>
                            </w:r>
                            <w:r>
                              <w:t xml:space="preserve">*   </w:t>
                            </w:r>
                            <w:r>
                              <w:rPr>
                                <w:sz w:val="12"/>
                                <w:szCs w:val="12"/>
                              </w:rPr>
                              <w:t xml:space="preserve">   </w:t>
                            </w:r>
                          </w:p>
                          <w:p w14:paraId="1B4678EF" w14:textId="77777777" w:rsidR="003B14DC" w:rsidRDefault="003B14DC" w:rsidP="00635595">
                            <w:pPr>
                              <w:spacing w:after="0" w:line="240" w:lineRule="auto"/>
                            </w:pPr>
                            <w:r>
                              <w:t xml:space="preserve">                      </w:t>
                            </w:r>
                          </w:p>
                          <w:p w14:paraId="799A3074" w14:textId="77777777" w:rsidR="003B14DC" w:rsidRDefault="003B14DC" w:rsidP="00635595">
                            <w:pPr>
                              <w:spacing w:after="0" w:line="240" w:lineRule="auto"/>
                            </w:pPr>
                            <w:r>
                              <w:t xml:space="preserve">                                         </w:t>
                            </w:r>
                          </w:p>
                          <w:p w14:paraId="2B41C4DC" w14:textId="77777777" w:rsidR="003B14DC" w:rsidRDefault="003B14DC" w:rsidP="00635595">
                            <w:r>
                              <w:t xml:space="preserve">                         </w:t>
                            </w:r>
                            <w:r>
                              <w:rPr>
                                <w:sz w:val="12"/>
                                <w:szCs w:val="12"/>
                              </w:rPr>
                              <w:t xml:space="preserve">  </w:t>
                            </w:r>
                          </w:p>
                          <w:p w14:paraId="1529E2FF" w14:textId="77777777" w:rsidR="003B14DC" w:rsidRDefault="003B14DC" w:rsidP="00635595">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639324" id="_x0000_s1502" type="#_x0000_t202" style="position:absolute;left:0;text-align:left;margin-left:-6.7pt;margin-top:4.45pt;width:177.8pt;height:228.5pt;z-index:25195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" filled="f" stroked="f">
                <v:textbox>
                  <w:txbxContent>
                    <w:p w14:paraId="7772F712" w14:textId="77777777" w:rsidR="003B14DC" w:rsidRDefault="003B14DC" w:rsidP="00635595">
                      <w:r>
                        <w:t xml:space="preserve">         </w:t>
                      </w:r>
                    </w:p>
                    <w:p w14:paraId="107D6E45" w14:textId="77777777" w:rsidR="003B14DC" w:rsidRDefault="003B14DC" w:rsidP="00635595">
                      <w:r>
                        <w:t xml:space="preserve">                               </w:t>
                      </w:r>
                      <w:r w:rsidRPr="002B4B2B">
                        <w:rPr>
                          <w:sz w:val="12"/>
                          <w:szCs w:val="12"/>
                        </w:rPr>
                        <w:t xml:space="preserve"> </w:t>
                      </w:r>
                    </w:p>
                    <w:p w14:paraId="36FC02F1" w14:textId="77777777" w:rsidR="003B14DC" w:rsidRDefault="003B14DC" w:rsidP="00635595">
                      <w:r>
                        <w:t xml:space="preserve">            </w:t>
                      </w:r>
                      <w:r w:rsidRPr="001F0C89">
                        <w:rPr>
                          <w:sz w:val="12"/>
                          <w:szCs w:val="12"/>
                        </w:rPr>
                        <w:t xml:space="preserve"> </w:t>
                      </w:r>
                    </w:p>
                    <w:p w14:paraId="7D09A207" w14:textId="77777777" w:rsidR="003B14DC" w:rsidRDefault="003B14DC" w:rsidP="00635595">
                      <w:pPr>
                        <w:spacing w:after="0" w:line="240" w:lineRule="auto"/>
                      </w:pPr>
                      <w:r>
                        <w:t xml:space="preserve">                                      </w:t>
                      </w:r>
                    </w:p>
                    <w:p w14:paraId="7599D582" w14:textId="77777777" w:rsidR="003B14DC" w:rsidRPr="001F0C89" w:rsidRDefault="003B14DC" w:rsidP="00635595">
                      <w:pPr>
                        <w:spacing w:after="0" w:line="240" w:lineRule="auto"/>
                        <w:rPr>
                          <w:sz w:val="16"/>
                          <w:szCs w:val="16"/>
                        </w:rPr>
                      </w:pPr>
                      <w:r>
                        <w:t xml:space="preserve">                                      *</w:t>
                      </w:r>
                    </w:p>
                    <w:p w14:paraId="29A0DCE1" w14:textId="77777777" w:rsidR="003B14DC" w:rsidRDefault="003B14DC" w:rsidP="00635595">
                      <w:pPr>
                        <w:spacing w:after="0" w:line="240" w:lineRule="auto"/>
                      </w:pPr>
                      <w:r>
                        <w:t xml:space="preserve">                             * *</w:t>
                      </w:r>
                      <w:r w:rsidRPr="00635595">
                        <w:rPr>
                          <w:sz w:val="12"/>
                          <w:szCs w:val="12"/>
                        </w:rPr>
                        <w:t xml:space="preserve"> </w:t>
                      </w:r>
                      <w:r>
                        <w:t xml:space="preserve">*   </w:t>
                      </w:r>
                      <w:r>
                        <w:rPr>
                          <w:sz w:val="12"/>
                          <w:szCs w:val="12"/>
                        </w:rPr>
                        <w:t xml:space="preserve">   </w:t>
                      </w:r>
                    </w:p>
                    <w:p w14:paraId="1B4678EF" w14:textId="77777777" w:rsidR="003B14DC" w:rsidRDefault="003B14DC" w:rsidP="00635595">
                      <w:pPr>
                        <w:spacing w:after="0" w:line="240" w:lineRule="auto"/>
                      </w:pPr>
                      <w:r>
                        <w:t xml:space="preserve">                      </w:t>
                      </w:r>
                    </w:p>
                    <w:p w14:paraId="799A3074" w14:textId="77777777" w:rsidR="003B14DC" w:rsidRDefault="003B14DC" w:rsidP="00635595">
                      <w:pPr>
                        <w:spacing w:after="0" w:line="240" w:lineRule="auto"/>
                      </w:pPr>
                      <w:r>
                        <w:t xml:space="preserve">                                         </w:t>
                      </w:r>
                    </w:p>
                    <w:p w14:paraId="2B41C4DC" w14:textId="77777777" w:rsidR="003B14DC" w:rsidRDefault="003B14DC" w:rsidP="00635595">
                      <w:r>
                        <w:t xml:space="preserve">                         </w:t>
                      </w:r>
                      <w:r>
                        <w:rPr>
                          <w:sz w:val="12"/>
                          <w:szCs w:val="12"/>
                        </w:rPr>
                        <w:t xml:space="preserve">  </w:t>
                      </w:r>
                    </w:p>
                    <w:p w14:paraId="1529E2FF" w14:textId="77777777" w:rsidR="003B14DC" w:rsidRDefault="003B14DC" w:rsidP="00635595">
                      <w:r>
                        <w:t xml:space="preserve">                               </w:t>
                      </w:r>
                    </w:p>
                  </w:txbxContent>
                </v:textbox>
              </v:shape>
            </w:pict>
          </mc:Fallback>
        </mc:AlternateContent>
      </w:r>
    </w:p>
    <w:p w14:paraId="330BFFDD" w14:textId="77777777" w:rsidR="00AE1ECD" w:rsidRDefault="00AE1ECD" w:rsidP="005B3C0C">
      <w:pPr>
        <w:spacing w:after="200" w:line="360" w:lineRule="auto"/>
      </w:pPr>
    </w:p>
    <w:p w14:paraId="6E63810C" w14:textId="77777777" w:rsidR="00AE1ECD" w:rsidRDefault="00AE1ECD" w:rsidP="005B3C0C">
      <w:pPr>
        <w:spacing w:after="200" w:line="360" w:lineRule="auto"/>
      </w:pPr>
    </w:p>
    <w:p w14:paraId="7A5A994D" w14:textId="77777777" w:rsidR="00AE1ECD" w:rsidRDefault="00AE1ECD" w:rsidP="005B3C0C">
      <w:pPr>
        <w:spacing w:after="200" w:line="360" w:lineRule="auto"/>
      </w:pPr>
    </w:p>
    <w:p w14:paraId="00B80734" w14:textId="77777777" w:rsidR="00AE1ECD" w:rsidRDefault="00AE1ECD" w:rsidP="005B3C0C">
      <w:pPr>
        <w:spacing w:after="200" w:line="360" w:lineRule="auto"/>
      </w:pPr>
    </w:p>
    <w:p w14:paraId="2EF8FC7B" w14:textId="77777777" w:rsidR="00AE1ECD" w:rsidRDefault="00AE1ECD" w:rsidP="005B3C0C">
      <w:pPr>
        <w:spacing w:after="200" w:line="360" w:lineRule="auto"/>
      </w:pPr>
    </w:p>
    <w:p w14:paraId="20FAC311" w14:textId="77777777" w:rsidR="00AE1ECD" w:rsidRDefault="00AE1ECD" w:rsidP="005B3C0C">
      <w:pPr>
        <w:spacing w:after="200" w:line="360" w:lineRule="auto"/>
      </w:pPr>
    </w:p>
    <w:p w14:paraId="4F1A33FC" w14:textId="77777777" w:rsidR="00AE1ECD" w:rsidRDefault="00AE1ECD" w:rsidP="005B3C0C">
      <w:pPr>
        <w:spacing w:after="200" w:line="360" w:lineRule="auto"/>
      </w:pPr>
    </w:p>
    <w:p w14:paraId="3B4933B6" w14:textId="77777777" w:rsidR="00AE1ECD" w:rsidRDefault="00AE1ECD" w:rsidP="005B3C0C">
      <w:pPr>
        <w:spacing w:after="200" w:line="360" w:lineRule="auto"/>
      </w:pPr>
    </w:p>
    <w:p w14:paraId="02519128" w14:textId="77777777" w:rsidR="005B3C0C" w:rsidRPr="005B3C0C" w:rsidRDefault="001950F9" w:rsidP="005B3C0C">
      <w:pPr>
        <w:spacing w:after="200" w:line="360" w:lineRule="auto"/>
      </w:pPr>
      <w:r>
        <w:t xml:space="preserve">The gene </w:t>
      </w:r>
      <w:r w:rsidR="0077366F" w:rsidRPr="005B3C0C">
        <w:rPr>
          <w:i/>
        </w:rPr>
        <w:t>pgd1</w:t>
      </w:r>
      <w:r w:rsidR="0077366F" w:rsidRPr="005B3C0C">
        <w:t xml:space="preserve"> </w:t>
      </w:r>
      <w:r w:rsidR="005B3C0C" w:rsidRPr="005B3C0C">
        <w:t xml:space="preserve">(plastid galactoglycerolipid degradation 1), encodes a lipase enzyme which deacylates the predominant thylakoid membrane lipid monogalactosyldiacylglycerol (MGDG), freeing FAs which are directed to TAG synthesis. Goodenough </w:t>
      </w:r>
      <w:r w:rsidR="00490409" w:rsidRPr="00490409">
        <w:rPr>
          <w:i/>
        </w:rPr>
        <w:t>et al</w:t>
      </w:r>
      <w:r w:rsidR="005B3C0C" w:rsidRPr="005B3C0C">
        <w:t>. (2014) highlighted</w:t>
      </w:r>
      <w:r w:rsidR="0077366F" w:rsidRPr="005B3C0C">
        <w:t xml:space="preserve"> pgd1 </w:t>
      </w:r>
      <w:r w:rsidR="005B3C0C" w:rsidRPr="005B3C0C">
        <w:t xml:space="preserve">encoded enzyme as a vital lipase for the </w:t>
      </w:r>
      <w:r w:rsidR="005B3C0C" w:rsidRPr="005B3C0C">
        <w:lastRenderedPageBreak/>
        <w:t xml:space="preserve">conversion of pre-existing membrane lipids. </w:t>
      </w:r>
      <w:r w:rsidR="00A07314" w:rsidRPr="005B3C0C">
        <w:t>Consequently,</w:t>
      </w:r>
      <w:r w:rsidR="005B3C0C" w:rsidRPr="005B3C0C">
        <w:t xml:space="preserve"> </w:t>
      </w:r>
      <w:r w:rsidR="0077366F" w:rsidRPr="005B3C0C">
        <w:t xml:space="preserve">pgd1 </w:t>
      </w:r>
      <w:r w:rsidR="005B3C0C" w:rsidRPr="005B3C0C">
        <w:t xml:space="preserve">expression was intended in this study to provide insight into the degree of membrane degradation. However, upon writing this chapter, it was discovered that a forward genetics study by  </w:t>
      </w:r>
      <w:r w:rsidR="00BD03EC" w:rsidRPr="005B3C0C">
        <w:fldChar w:fldCharType="begin"/>
      </w:r>
      <w:r w:rsidR="00790A49">
        <w:instrText xml:space="preserve"> ADDIN ZOTERO_ITEM CSL_CITATION {"citationID":"1gknefqmo8","properties":{"formattedCitation":"(Li et al., 2012)","plainCitation":"(Li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005B3C0C" w:rsidRPr="005B3C0C">
        <w:t xml:space="preserve">Li </w:t>
      </w:r>
      <w:r w:rsidR="00490409" w:rsidRPr="00490409">
        <w:rPr>
          <w:i/>
        </w:rPr>
        <w:t>et al</w:t>
      </w:r>
      <w:r w:rsidR="005B3C0C" w:rsidRPr="005B3C0C">
        <w:t>. (2012)</w:t>
      </w:r>
      <w:r w:rsidR="00BD03EC" w:rsidRPr="005B3C0C">
        <w:fldChar w:fldCharType="end"/>
      </w:r>
      <w:r w:rsidR="005B3C0C" w:rsidRPr="005B3C0C">
        <w:t xml:space="preserve"> provided evidence that </w:t>
      </w:r>
      <w:r w:rsidR="0077366F" w:rsidRPr="0077366F">
        <w:rPr>
          <w:i/>
        </w:rPr>
        <w:t>pgd1</w:t>
      </w:r>
      <w:r w:rsidR="005B3C0C" w:rsidRPr="005B3C0C">
        <w:t xml:space="preserve"> preferentially deacylates less saturated MGDG bound FAs, and does not alter the more saturated 18:3 and 18:4 FAs found in mature MGDG (Figure </w:t>
      </w:r>
      <w:r w:rsidR="00666FAA">
        <w:t>45</w:t>
      </w:r>
      <w:r w:rsidR="005B3C0C" w:rsidRPr="005B3C0C">
        <w:t>). Therefore, the authors inferred that MGDG acts a transient FA pool for de novo-synthesised FAs, which may aid the transfer of 18:1</w:t>
      </w:r>
      <w:r w:rsidR="005B3C0C" w:rsidRPr="005B3C0C">
        <w:rPr>
          <w:vertAlign w:val="superscript"/>
        </w:rPr>
        <w:t xml:space="preserve">Δ9 </w:t>
      </w:r>
      <w:r w:rsidR="005B3C0C" w:rsidRPr="005B3C0C">
        <w:t xml:space="preserve">(oleic acid) through the plastid membrane to cytosolic TAG lipid bodies. Based on this study, </w:t>
      </w:r>
      <w:r w:rsidR="0077366F" w:rsidRPr="005B3C0C">
        <w:rPr>
          <w:i/>
        </w:rPr>
        <w:t>pgd1</w:t>
      </w:r>
      <w:r w:rsidR="005B3C0C" w:rsidRPr="005B3C0C">
        <w:t xml:space="preserve"> may not have a direct role in pre-existing membrane lipid degradation, in hindsight a more appropriate gene for this function would be the less highly expressed </w:t>
      </w:r>
      <w:r w:rsidR="0077366F" w:rsidRPr="00666FAA">
        <w:rPr>
          <w:i/>
        </w:rPr>
        <w:t>pdat</w:t>
      </w:r>
      <w:r w:rsidR="005B3C0C" w:rsidRPr="005B3C0C">
        <w:t xml:space="preserve"> gene (Cre02.g106400) encoding a membrane lipase. However, </w:t>
      </w:r>
      <w:r w:rsidR="0077366F" w:rsidRPr="00666FAA">
        <w:rPr>
          <w:i/>
        </w:rPr>
        <w:t>pgd1</w:t>
      </w:r>
      <w:r w:rsidR="005B3C0C" w:rsidRPr="005B3C0C">
        <w:t xml:space="preserve"> encodes a vital enzyme to the formation of TAG in </w:t>
      </w:r>
      <w:r w:rsidR="005B3C0C" w:rsidRPr="005B3C0C">
        <w:rPr>
          <w:i/>
        </w:rPr>
        <w:t>C. reinhardtii</w:t>
      </w:r>
      <w:r w:rsidR="005B3C0C" w:rsidRPr="005B3C0C">
        <w:t xml:space="preserve">, indeed gene deletion leads to a 50% reduction in TAG </w:t>
      </w:r>
      <w:r w:rsidR="00BD03EC" w:rsidRPr="005B3C0C">
        <w:fldChar w:fldCharType="begin"/>
      </w:r>
      <w:r w:rsidR="00790A49">
        <w:instrText xml:space="preserve"> ADDIN ZOTERO_ITEM CSL_CITATION {"citationID":"rq7u8dmjq","properties":{"formattedCitation":"(Li et al., 2012)","plainCitation":"(Li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005B3C0C" w:rsidRPr="005B3C0C">
        <w:t xml:space="preserve">(Li </w:t>
      </w:r>
      <w:r w:rsidR="00490409" w:rsidRPr="00490409">
        <w:rPr>
          <w:i/>
        </w:rPr>
        <w:t>et al</w:t>
      </w:r>
      <w:r w:rsidR="005B3C0C" w:rsidRPr="005B3C0C">
        <w:t>., 2012)</w:t>
      </w:r>
      <w:r w:rsidR="00BD03EC" w:rsidRPr="005B3C0C">
        <w:fldChar w:fldCharType="end"/>
      </w:r>
      <w:r w:rsidR="005B3C0C" w:rsidRPr="005B3C0C">
        <w:t xml:space="preserve">. </w:t>
      </w:r>
      <w:r w:rsidR="0077366F" w:rsidRPr="005B3C0C">
        <w:t>Consequently,</w:t>
      </w:r>
      <w:r w:rsidR="005B3C0C" w:rsidRPr="005B3C0C">
        <w:t xml:space="preserve"> the </w:t>
      </w:r>
      <w:r w:rsidR="0077366F" w:rsidRPr="005B3C0C">
        <w:rPr>
          <w:i/>
        </w:rPr>
        <w:t>pgd1</w:t>
      </w:r>
      <w:r w:rsidR="005B3C0C" w:rsidRPr="005B3C0C">
        <w:t xml:space="preserve"> expression data presented in this section provides a novel insight into potential differences in TAG biosynthesis pathways induced by different growth conditions. </w:t>
      </w:r>
    </w:p>
    <w:p w14:paraId="0E3A5C50" w14:textId="3CFBA16A" w:rsidR="005B3C0C" w:rsidRDefault="005B3C0C" w:rsidP="005B3C0C">
      <w:pPr>
        <w:spacing w:after="200" w:line="360" w:lineRule="auto"/>
      </w:pPr>
      <w:r w:rsidRPr="005B3C0C">
        <w:t xml:space="preserve">As demonstrated in Figure </w:t>
      </w:r>
      <w:r w:rsidR="00666FAA">
        <w:t>65</w:t>
      </w:r>
      <w:r w:rsidRPr="005B3C0C">
        <w:t xml:space="preserve">, there was robust influence of organic carbon addition on the expression of </w:t>
      </w:r>
      <w:r w:rsidR="0077366F" w:rsidRPr="005B3C0C">
        <w:rPr>
          <w:i/>
        </w:rPr>
        <w:t>pgd1</w:t>
      </w:r>
      <w:r w:rsidR="0077366F" w:rsidRPr="005B3C0C">
        <w:t xml:space="preserve"> </w:t>
      </w:r>
      <w:r w:rsidRPr="005B3C0C">
        <w:t xml:space="preserve">in response to N deprivation. Transcript abundance in both mixotrophic treatments was significantly increased after 2 hours (p&lt;0.01) and continued to increase throughout the experiment, reaching 13.8 and 12.5 fold higher expression (from LOG values) by 48 hours for M-24-NF and M-12-NF respectively. In contrast, although A-24-NF experienced a transient 2.3 fold increase at 12 hours (compared to log expression), the peak transcript abundance as not significantly different from the control treatment (p&gt;0.05). Photoperiod had contrasting influence on mixotrophic and autotrophic cultures, M-12-NF cultures experienced a 5.3 fold drop in expression 2 hours into the dark period, which recovered at the start of the light period. Conversely, in A-12-NF treatments, the dark period correlated with a transient 2.6 fold increase (p&lt;0.01), which continued to 24 hours before dropping to basal levels. </w:t>
      </w:r>
    </w:p>
    <w:p w14:paraId="1C6C402B" w14:textId="0344B1D3" w:rsidR="0081741E" w:rsidRDefault="0081741E" w:rsidP="005B3C0C">
      <w:pPr>
        <w:spacing w:after="200" w:line="360" w:lineRule="auto"/>
      </w:pPr>
    </w:p>
    <w:p w14:paraId="7D66A4AB" w14:textId="723746F0" w:rsidR="0081741E" w:rsidRDefault="0081741E" w:rsidP="005B3C0C">
      <w:pPr>
        <w:spacing w:after="200" w:line="360" w:lineRule="auto"/>
      </w:pPr>
    </w:p>
    <w:p w14:paraId="4DA9574E" w14:textId="77777777" w:rsidR="0081741E" w:rsidRPr="005B3C0C" w:rsidRDefault="0081741E" w:rsidP="005B3C0C">
      <w:pPr>
        <w:spacing w:after="200" w:line="360" w:lineRule="auto"/>
      </w:pPr>
    </w:p>
    <w:p w14:paraId="6FF4260E" w14:textId="77777777" w:rsidR="005B3C0C" w:rsidRPr="005B3C0C" w:rsidRDefault="00F454AA" w:rsidP="005B3C0C">
      <w:pPr>
        <w:spacing w:after="200" w:line="276" w:lineRule="auto"/>
        <w:jc w:val="left"/>
      </w:pPr>
      <w:r>
        <w:rPr>
          <w:noProof/>
          <w:lang w:eastAsia="en-GB"/>
        </w:rPr>
        <w:lastRenderedPageBreak/>
        <mc:AlternateContent>
          <mc:Choice Requires="wpg">
            <w:drawing>
              <wp:anchor distT="0" distB="0" distL="114300" distR="114300" simplePos="0" relativeHeight="251539968" behindDoc="0" locked="0" layoutInCell="1" allowOverlap="1" wp14:anchorId="50EEBCC6" wp14:editId="1881286E">
                <wp:simplePos x="0" y="0"/>
                <wp:positionH relativeFrom="column">
                  <wp:posOffset>-5080</wp:posOffset>
                </wp:positionH>
                <wp:positionV relativeFrom="paragraph">
                  <wp:posOffset>231775</wp:posOffset>
                </wp:positionV>
                <wp:extent cx="5507355" cy="5560695"/>
                <wp:effectExtent l="0" t="0" r="0" b="1905"/>
                <wp:wrapNone/>
                <wp:docPr id="818" name="Group 8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07355" cy="5560695"/>
                          <a:chOff x="0" y="-914055"/>
                          <a:chExt cx="5507990" cy="5561261"/>
                        </a:xfrm>
                      </wpg:grpSpPr>
                      <wps:wsp>
                        <wps:cNvPr id="352" name="Text Box 162"/>
                        <wps:cNvSpPr txBox="1">
                          <a:spLocks noChangeArrowheads="1"/>
                        </wps:cNvSpPr>
                        <wps:spPr bwMode="auto">
                          <a:xfrm>
                            <a:off x="0" y="3371339"/>
                            <a:ext cx="5507990" cy="127586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5F11CB6" w14:textId="77777777" w:rsidR="003B14DC" w:rsidRDefault="003B14DC" w:rsidP="005B3C0C">
                              <w:pPr>
                                <w:rPr>
                                  <w:sz w:val="20"/>
                                  <w:szCs w:val="20"/>
                                </w:rPr>
                              </w:pPr>
                              <w:r w:rsidRPr="00FE724F">
                                <w:rPr>
                                  <w:b/>
                                  <w:sz w:val="20"/>
                                  <w:szCs w:val="20"/>
                                </w:rPr>
                                <w:t xml:space="preserve">Figure  </w:t>
                              </w:r>
                              <w:r>
                                <w:rPr>
                                  <w:b/>
                                  <w:sz w:val="20"/>
                                  <w:szCs w:val="20"/>
                                </w:rPr>
                                <w:t>65</w:t>
                              </w:r>
                              <w:r w:rsidRPr="00FE724F">
                                <w:rPr>
                                  <w:b/>
                                  <w:sz w:val="20"/>
                                  <w:szCs w:val="20"/>
                                </w:rPr>
                                <w:t xml:space="preserve">. </w:t>
                              </w:r>
                              <w:r>
                                <w:rPr>
                                  <w:sz w:val="20"/>
                                  <w:szCs w:val="20"/>
                                </w:rPr>
                                <w:t xml:space="preserve">Fold change (relative to the average expression of all samples across timepoints and treatments) of </w:t>
                              </w:r>
                              <w:r w:rsidRPr="00794A3F">
                                <w:rPr>
                                  <w:i/>
                                  <w:sz w:val="20"/>
                                  <w:szCs w:val="20"/>
                                </w:rPr>
                                <w:t>pgd1</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7DE75253"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368" name="Picture 368"/>
                          <pic:cNvPicPr>
                            <a:picLocks noChangeAspect="1"/>
                          </pic:cNvPicPr>
                        </pic:nvPicPr>
                        <pic:blipFill>
                          <a:blip r:embed="rId155">
                            <a:extLst>
                              <a:ext uri="{28A0092B-C50C-407E-A947-70E740481C1C}">
                                <a14:useLocalDpi xmlns:a14="http://schemas.microsoft.com/office/drawing/2010/main" val="0"/>
                              </a:ext>
                            </a:extLst>
                          </a:blip>
                          <a:stretch>
                            <a:fillRect/>
                          </a:stretch>
                        </pic:blipFill>
                        <pic:spPr>
                          <a:xfrm>
                            <a:off x="0" y="-914055"/>
                            <a:ext cx="5404513" cy="428539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EEBCC6" id="Group 818" o:spid="_x0000_s1503" style="position:absolute;margin-left:-.4pt;margin-top:18.25pt;width:433.65pt;height:437.85pt;z-index:251539968;mso-position-horizontal-relative:text;mso-position-vertical-relative:text;mso-width-relative:margin;mso-height-relative:margin" coordorigin=",-9140" coordsize="55079,55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">
                <v:shape id="Text Box 162" o:spid="_x0000_s1504" type="#_x0000_t202" style="position:absolute;top:33713;width:55079;height:12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" filled="f" stroked="f">
                  <v:textbox>
                    <w:txbxContent>
                      <w:p w14:paraId="35F11CB6" w14:textId="77777777" w:rsidR="003B14DC" w:rsidRDefault="003B14DC" w:rsidP="005B3C0C">
                        <w:pPr>
                          <w:rPr>
                            <w:sz w:val="20"/>
                            <w:szCs w:val="20"/>
                          </w:rPr>
                        </w:pPr>
                        <w:r w:rsidRPr="00FE724F">
                          <w:rPr>
                            <w:b/>
                            <w:sz w:val="20"/>
                            <w:szCs w:val="20"/>
                          </w:rPr>
                          <w:t xml:space="preserve">Figure  </w:t>
                        </w:r>
                        <w:r>
                          <w:rPr>
                            <w:b/>
                            <w:sz w:val="20"/>
                            <w:szCs w:val="20"/>
                          </w:rPr>
                          <w:t>65</w:t>
                        </w:r>
                        <w:r w:rsidRPr="00FE724F">
                          <w:rPr>
                            <w:b/>
                            <w:sz w:val="20"/>
                            <w:szCs w:val="20"/>
                          </w:rPr>
                          <w:t xml:space="preserve">. </w:t>
                        </w:r>
                        <w:r>
                          <w:rPr>
                            <w:sz w:val="20"/>
                            <w:szCs w:val="20"/>
                          </w:rPr>
                          <w:t xml:space="preserve">Fold change (relative to the average expression of all samples across timepoints and treatments) of </w:t>
                        </w:r>
                        <w:r w:rsidRPr="00794A3F">
                          <w:rPr>
                            <w:i/>
                            <w:sz w:val="20"/>
                            <w:szCs w:val="20"/>
                          </w:rPr>
                          <w:t>pgd1</w:t>
                        </w:r>
                        <w:r>
                          <w:rPr>
                            <w:sz w:val="20"/>
                            <w:szCs w:val="20"/>
                          </w:rPr>
                          <w:t xml:space="preserve"> gene expression before (L) and after resuspension in nitrogen free (NF) or replete (C) medium. Treatment conditions outlined in Table 12. </w:t>
                        </w:r>
                        <w:r w:rsidRPr="00FE724F">
                          <w:rPr>
                            <w:sz w:val="20"/>
                            <w:szCs w:val="20"/>
                          </w:rPr>
                          <w:t xml:space="preserve">Error bars represent </w:t>
                        </w:r>
                        <w:r>
                          <w:rPr>
                            <w:sz w:val="20"/>
                            <w:szCs w:val="20"/>
                          </w:rPr>
                          <w:t>SE</w:t>
                        </w:r>
                        <w:r w:rsidRPr="00FE724F">
                          <w:rPr>
                            <w:sz w:val="20"/>
                            <w:szCs w:val="20"/>
                          </w:rPr>
                          <w:t xml:space="preserve"> (n=3)</w:t>
                        </w:r>
                        <w:r>
                          <w:rPr>
                            <w:sz w:val="20"/>
                            <w:szCs w:val="20"/>
                          </w:rPr>
                          <w:t>, *symbols indicate significant difference from L time point values (t-test, p&lt;0.05)</w:t>
                        </w:r>
                        <w:r w:rsidRPr="00FE724F">
                          <w:rPr>
                            <w:sz w:val="20"/>
                            <w:szCs w:val="20"/>
                          </w:rPr>
                          <w:t xml:space="preserve">. </w:t>
                        </w:r>
                        <w:r>
                          <w:rPr>
                            <w:sz w:val="20"/>
                            <w:szCs w:val="20"/>
                          </w:rPr>
                          <w:t>For M-12-NF and A-12-NF, L(=LOG) sample taken in dark period before resuspension, then 0 to 12 hours light; 12 to 24 hours dark; 24 to 36 hours light; 36 to 48 hours dark.</w:t>
                        </w:r>
                      </w:p>
                      <w:p w14:paraId="7DE75253" w14:textId="77777777" w:rsidR="003B14DC" w:rsidRPr="00FE724F" w:rsidRDefault="003B14DC" w:rsidP="005B3C0C">
                        <w:pPr>
                          <w:rPr>
                            <w:sz w:val="20"/>
                            <w:szCs w:val="20"/>
                          </w:rPr>
                        </w:pPr>
                      </w:p>
                    </w:txbxContent>
                  </v:textbox>
                </v:shape>
                <v:shape id="Picture 368" o:spid="_x0000_s1505" type="#_x0000_t75" style="position:absolute;top:-9140;width:54045;height:42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">
                  <v:imagedata r:id="rId156" o:title=""/>
                  <v:path arrowok="t"/>
                </v:shape>
              </v:group>
            </w:pict>
          </mc:Fallback>
        </mc:AlternateContent>
      </w:r>
      <w:r w:rsidR="00C45306" w:rsidRPr="00416487">
        <w:rPr>
          <w:b/>
          <w:noProof/>
          <w:lang w:eastAsia="en-GB"/>
        </w:rPr>
        <mc:AlternateContent>
          <mc:Choice Requires="wps">
            <w:drawing>
              <wp:anchor distT="0" distB="0" distL="114300" distR="114300" simplePos="0" relativeHeight="251958784" behindDoc="0" locked="0" layoutInCell="1" allowOverlap="1" wp14:anchorId="5BFF6890" wp14:editId="2DF8D436">
                <wp:simplePos x="0" y="0"/>
                <wp:positionH relativeFrom="column">
                  <wp:posOffset>1550670</wp:posOffset>
                </wp:positionH>
                <wp:positionV relativeFrom="paragraph">
                  <wp:posOffset>-392268</wp:posOffset>
                </wp:positionV>
                <wp:extent cx="2258060" cy="4900295"/>
                <wp:effectExtent l="0" t="0" r="0" b="0"/>
                <wp:wrapNone/>
                <wp:docPr id="8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4900295"/>
                        </a:xfrm>
                        <a:prstGeom prst="rect">
                          <a:avLst/>
                        </a:prstGeom>
                        <a:noFill/>
                        <a:ln w="9525">
                          <a:noFill/>
                          <a:miter lim="800000"/>
                          <a:headEnd/>
                          <a:tailEnd/>
                        </a:ln>
                      </wps:spPr>
                      <wps:txbx>
                        <w:txbxContent>
                          <w:p w14:paraId="0921B265" w14:textId="77777777" w:rsidR="003B14DC" w:rsidRDefault="003B14DC" w:rsidP="00C45306">
                            <w:r>
                              <w:t xml:space="preserve">         </w:t>
                            </w:r>
                          </w:p>
                          <w:p w14:paraId="6CC57CCB" w14:textId="77777777" w:rsidR="003B14DC" w:rsidRPr="00EB5DC1" w:rsidRDefault="003B14DC" w:rsidP="00C45306">
                            <w:pPr>
                              <w:spacing w:after="0" w:line="240" w:lineRule="auto"/>
                              <w:rPr>
                                <w:szCs w:val="24"/>
                              </w:rPr>
                            </w:pPr>
                            <w:r>
                              <w:t xml:space="preserve">                               </w:t>
                            </w:r>
                            <w:r w:rsidRPr="002B4B2B">
                              <w:rPr>
                                <w:sz w:val="12"/>
                                <w:szCs w:val="12"/>
                              </w:rPr>
                              <w:t xml:space="preserve"> </w:t>
                            </w:r>
                            <w:r>
                              <w:rPr>
                                <w:sz w:val="12"/>
                                <w:szCs w:val="12"/>
                              </w:rPr>
                              <w:tab/>
                              <w:t xml:space="preserve">      </w:t>
                            </w:r>
                            <w:r w:rsidRPr="00EB5DC1">
                              <w:rPr>
                                <w:sz w:val="12"/>
                                <w:szCs w:val="12"/>
                              </w:rPr>
                              <w:t xml:space="preserve">  </w:t>
                            </w:r>
                          </w:p>
                          <w:p w14:paraId="6F51691C" w14:textId="77777777" w:rsidR="003B14DC" w:rsidRDefault="003B14DC" w:rsidP="00C45306">
                            <w:pPr>
                              <w:spacing w:after="0" w:line="240" w:lineRule="auto"/>
                            </w:pPr>
                            <w:r>
                              <w:t xml:space="preserve">            </w:t>
                            </w:r>
                            <w:r w:rsidRPr="001F0C89">
                              <w:rPr>
                                <w:sz w:val="12"/>
                                <w:szCs w:val="12"/>
                              </w:rPr>
                              <w:t xml:space="preserve"> </w:t>
                            </w:r>
                            <w:r>
                              <w:rPr>
                                <w:sz w:val="12"/>
                                <w:szCs w:val="12"/>
                              </w:rPr>
                              <w:t xml:space="preserve"> </w:t>
                            </w:r>
                          </w:p>
                          <w:p w14:paraId="213A50A2" w14:textId="77777777" w:rsidR="003B14DC" w:rsidRDefault="003B14DC" w:rsidP="00C45306">
                            <w:pPr>
                              <w:spacing w:after="0" w:line="240" w:lineRule="auto"/>
                            </w:pPr>
                            <w:r>
                              <w:t xml:space="preserve">                                            </w:t>
                            </w:r>
                          </w:p>
                          <w:p w14:paraId="55341B43" w14:textId="77777777" w:rsidR="003B14DC" w:rsidRPr="001F0C89" w:rsidRDefault="003B14DC" w:rsidP="00C45306">
                            <w:pPr>
                              <w:spacing w:after="0" w:line="240" w:lineRule="auto"/>
                              <w:rPr>
                                <w:sz w:val="16"/>
                                <w:szCs w:val="16"/>
                              </w:rPr>
                            </w:pPr>
                            <w:r>
                              <w:t xml:space="preserve">                                                *</w:t>
                            </w:r>
                          </w:p>
                          <w:p w14:paraId="4B06ACF6" w14:textId="77777777" w:rsidR="003B14DC" w:rsidRDefault="003B14DC" w:rsidP="00C45306">
                            <w:pPr>
                              <w:spacing w:after="0" w:line="240" w:lineRule="auto"/>
                            </w:pPr>
                            <w:r>
                              <w:t xml:space="preserve">                               </w:t>
                            </w:r>
                            <w:r w:rsidRPr="00635595">
                              <w:rPr>
                                <w:sz w:val="12"/>
                                <w:szCs w:val="12"/>
                              </w:rPr>
                              <w:t xml:space="preserve"> </w:t>
                            </w:r>
                            <w:r>
                              <w:t xml:space="preserve">   </w:t>
                            </w:r>
                            <w:r>
                              <w:rPr>
                                <w:sz w:val="12"/>
                                <w:szCs w:val="12"/>
                              </w:rPr>
                              <w:t xml:space="preserve">   </w:t>
                            </w:r>
                          </w:p>
                          <w:p w14:paraId="5A26281E" w14:textId="77777777" w:rsidR="003B14DC" w:rsidRDefault="003B14DC" w:rsidP="00C45306">
                            <w:pPr>
                              <w:spacing w:after="0" w:line="240" w:lineRule="auto"/>
                            </w:pPr>
                            <w:r>
                              <w:t xml:space="preserve">                      </w:t>
                            </w:r>
                          </w:p>
                          <w:p w14:paraId="04DDDD12" w14:textId="77777777" w:rsidR="003B14DC" w:rsidRDefault="003B14DC" w:rsidP="00C45306">
                            <w:pPr>
                              <w:spacing w:after="0" w:line="240" w:lineRule="auto"/>
                            </w:pPr>
                            <w:r>
                              <w:t xml:space="preserve">                                         </w:t>
                            </w:r>
                          </w:p>
                          <w:p w14:paraId="4E76AAAB" w14:textId="77777777" w:rsidR="003B14DC" w:rsidRPr="00C45306" w:rsidRDefault="003B14DC" w:rsidP="00C45306">
                            <w:pPr>
                              <w:rPr>
                                <w:szCs w:val="24"/>
                              </w:rPr>
                            </w:pPr>
                            <w:r>
                              <w:t xml:space="preserve">                         </w:t>
                            </w:r>
                            <w:r>
                              <w:rPr>
                                <w:sz w:val="12"/>
                                <w:szCs w:val="12"/>
                              </w:rPr>
                              <w:t xml:space="preserve">  </w:t>
                            </w:r>
                            <w:r>
                              <w:rPr>
                                <w:szCs w:val="24"/>
                              </w:rPr>
                              <w:tab/>
                            </w:r>
                            <w:r>
                              <w:rPr>
                                <w:szCs w:val="24"/>
                              </w:rPr>
                              <w:tab/>
                              <w:t xml:space="preserve">     *</w:t>
                            </w:r>
                          </w:p>
                          <w:p w14:paraId="397E45A0" w14:textId="77777777" w:rsidR="003B14DC" w:rsidRDefault="003B14DC" w:rsidP="00C45306">
                            <w:r>
                              <w:t xml:space="preserve">                                        </w:t>
                            </w:r>
                            <w:r w:rsidRPr="00C45306">
                              <w:rPr>
                                <w:sz w:val="12"/>
                                <w:szCs w:val="12"/>
                              </w:rPr>
                              <w:t xml:space="preserve">  </w:t>
                            </w:r>
                            <w:r>
                              <w:t>*</w:t>
                            </w:r>
                          </w:p>
                          <w:p w14:paraId="3C41ED5B" w14:textId="77777777" w:rsidR="003B14DC" w:rsidRDefault="003B14DC" w:rsidP="00C45306">
                            <w:r>
                              <w:tab/>
                            </w:r>
                            <w:r>
                              <w:tab/>
                              <w:t xml:space="preserve">         </w:t>
                            </w:r>
                          </w:p>
                          <w:p w14:paraId="483B9AEB" w14:textId="77777777" w:rsidR="003B14DC" w:rsidRDefault="003B14DC" w:rsidP="00C45306">
                            <w:r>
                              <w:tab/>
                            </w:r>
                            <w:r>
                              <w:tab/>
                              <w:t xml:space="preserve">        *</w:t>
                            </w:r>
                            <w:r>
                              <w:tab/>
                            </w:r>
                          </w:p>
                          <w:p w14:paraId="31B30190" w14:textId="77777777" w:rsidR="003B14DC" w:rsidRDefault="003B14DC" w:rsidP="00C45306">
                            <w:r>
                              <w:tab/>
                            </w:r>
                            <w:r>
                              <w:tab/>
                              <w:t xml:space="preserve">    </w:t>
                            </w:r>
                          </w:p>
                          <w:p w14:paraId="3B4FC323" w14:textId="77777777" w:rsidR="003B14DC" w:rsidRDefault="003B14DC" w:rsidP="00C45306">
                            <w:pPr>
                              <w:ind w:left="720" w:firstLine="720"/>
                            </w:pPr>
                            <w:r>
                              <w:t xml:space="preserve">    </w:t>
                            </w:r>
                            <w:r w:rsidRPr="00EB5DC1">
                              <w:rPr>
                                <w:sz w:val="12"/>
                                <w:szCs w:val="12"/>
                              </w:rPr>
                              <w:t xml:space="preserve">  </w:t>
                            </w:r>
                            <w:r>
                              <w:t>*</w:t>
                            </w:r>
                          </w:p>
                          <w:p w14:paraId="7DFDD6AD" w14:textId="77777777" w:rsidR="003B14DC" w:rsidRDefault="003B14DC" w:rsidP="00C45306">
                            <w:pPr>
                              <w:spacing w:after="0" w:line="240" w:lineRule="auto"/>
                              <w:contextualSpacing/>
                            </w:pPr>
                            <w:r>
                              <w:tab/>
                            </w:r>
                            <w:r>
                              <w:tab/>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FF6890" id="_x0000_s1506" type="#_x0000_t202" style="position:absolute;margin-left:122.1pt;margin-top:-30.9pt;width:177.8pt;height:385.85pt;z-index:25195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" filled="f" stroked="f">
                <v:textbox>
                  <w:txbxContent>
                    <w:p w14:paraId="0921B265" w14:textId="77777777" w:rsidR="003B14DC" w:rsidRDefault="003B14DC" w:rsidP="00C45306">
                      <w:r>
                        <w:t xml:space="preserve">         </w:t>
                      </w:r>
                    </w:p>
                    <w:p w14:paraId="6CC57CCB" w14:textId="77777777" w:rsidR="003B14DC" w:rsidRPr="00EB5DC1" w:rsidRDefault="003B14DC" w:rsidP="00C45306">
                      <w:pPr>
                        <w:spacing w:after="0" w:line="240" w:lineRule="auto"/>
                        <w:rPr>
                          <w:szCs w:val="24"/>
                        </w:rPr>
                      </w:pPr>
                      <w:r>
                        <w:t xml:space="preserve">                               </w:t>
                      </w:r>
                      <w:r w:rsidRPr="002B4B2B">
                        <w:rPr>
                          <w:sz w:val="12"/>
                          <w:szCs w:val="12"/>
                        </w:rPr>
                        <w:t xml:space="preserve"> </w:t>
                      </w:r>
                      <w:r>
                        <w:rPr>
                          <w:sz w:val="12"/>
                          <w:szCs w:val="12"/>
                        </w:rPr>
                        <w:tab/>
                        <w:t xml:space="preserve">      </w:t>
                      </w:r>
                      <w:r w:rsidRPr="00EB5DC1">
                        <w:rPr>
                          <w:sz w:val="12"/>
                          <w:szCs w:val="12"/>
                        </w:rPr>
                        <w:t xml:space="preserve">  </w:t>
                      </w:r>
                    </w:p>
                    <w:p w14:paraId="6F51691C" w14:textId="77777777" w:rsidR="003B14DC" w:rsidRDefault="003B14DC" w:rsidP="00C45306">
                      <w:pPr>
                        <w:spacing w:after="0" w:line="240" w:lineRule="auto"/>
                      </w:pPr>
                      <w:r>
                        <w:t xml:space="preserve">            </w:t>
                      </w:r>
                      <w:r w:rsidRPr="001F0C89">
                        <w:rPr>
                          <w:sz w:val="12"/>
                          <w:szCs w:val="12"/>
                        </w:rPr>
                        <w:t xml:space="preserve"> </w:t>
                      </w:r>
                      <w:r>
                        <w:rPr>
                          <w:sz w:val="12"/>
                          <w:szCs w:val="12"/>
                        </w:rPr>
                        <w:t xml:space="preserve"> </w:t>
                      </w:r>
                    </w:p>
                    <w:p w14:paraId="213A50A2" w14:textId="77777777" w:rsidR="003B14DC" w:rsidRDefault="003B14DC" w:rsidP="00C45306">
                      <w:pPr>
                        <w:spacing w:after="0" w:line="240" w:lineRule="auto"/>
                      </w:pPr>
                      <w:r>
                        <w:t xml:space="preserve">                                            </w:t>
                      </w:r>
                    </w:p>
                    <w:p w14:paraId="55341B43" w14:textId="77777777" w:rsidR="003B14DC" w:rsidRPr="001F0C89" w:rsidRDefault="003B14DC" w:rsidP="00C45306">
                      <w:pPr>
                        <w:spacing w:after="0" w:line="240" w:lineRule="auto"/>
                        <w:rPr>
                          <w:sz w:val="16"/>
                          <w:szCs w:val="16"/>
                        </w:rPr>
                      </w:pPr>
                      <w:r>
                        <w:t xml:space="preserve">                                                *</w:t>
                      </w:r>
                    </w:p>
                    <w:p w14:paraId="4B06ACF6" w14:textId="77777777" w:rsidR="003B14DC" w:rsidRDefault="003B14DC" w:rsidP="00C45306">
                      <w:pPr>
                        <w:spacing w:after="0" w:line="240" w:lineRule="auto"/>
                      </w:pPr>
                      <w:r>
                        <w:t xml:space="preserve">                               </w:t>
                      </w:r>
                      <w:r w:rsidRPr="00635595">
                        <w:rPr>
                          <w:sz w:val="12"/>
                          <w:szCs w:val="12"/>
                        </w:rPr>
                        <w:t xml:space="preserve"> </w:t>
                      </w:r>
                      <w:r>
                        <w:t xml:space="preserve">   </w:t>
                      </w:r>
                      <w:r>
                        <w:rPr>
                          <w:sz w:val="12"/>
                          <w:szCs w:val="12"/>
                        </w:rPr>
                        <w:t xml:space="preserve">   </w:t>
                      </w:r>
                    </w:p>
                    <w:p w14:paraId="5A26281E" w14:textId="77777777" w:rsidR="003B14DC" w:rsidRDefault="003B14DC" w:rsidP="00C45306">
                      <w:pPr>
                        <w:spacing w:after="0" w:line="240" w:lineRule="auto"/>
                      </w:pPr>
                      <w:r>
                        <w:t xml:space="preserve">                      </w:t>
                      </w:r>
                    </w:p>
                    <w:p w14:paraId="04DDDD12" w14:textId="77777777" w:rsidR="003B14DC" w:rsidRDefault="003B14DC" w:rsidP="00C45306">
                      <w:pPr>
                        <w:spacing w:after="0" w:line="240" w:lineRule="auto"/>
                      </w:pPr>
                      <w:r>
                        <w:t xml:space="preserve">                                         </w:t>
                      </w:r>
                    </w:p>
                    <w:p w14:paraId="4E76AAAB" w14:textId="77777777" w:rsidR="003B14DC" w:rsidRPr="00C45306" w:rsidRDefault="003B14DC" w:rsidP="00C45306">
                      <w:pPr>
                        <w:rPr>
                          <w:szCs w:val="24"/>
                        </w:rPr>
                      </w:pPr>
                      <w:r>
                        <w:t xml:space="preserve">                         </w:t>
                      </w:r>
                      <w:r>
                        <w:rPr>
                          <w:sz w:val="12"/>
                          <w:szCs w:val="12"/>
                        </w:rPr>
                        <w:t xml:space="preserve">  </w:t>
                      </w:r>
                      <w:r>
                        <w:rPr>
                          <w:szCs w:val="24"/>
                        </w:rPr>
                        <w:tab/>
                      </w:r>
                      <w:r>
                        <w:rPr>
                          <w:szCs w:val="24"/>
                        </w:rPr>
                        <w:tab/>
                        <w:t xml:space="preserve">     *</w:t>
                      </w:r>
                    </w:p>
                    <w:p w14:paraId="397E45A0" w14:textId="77777777" w:rsidR="003B14DC" w:rsidRDefault="003B14DC" w:rsidP="00C45306">
                      <w:r>
                        <w:t xml:space="preserve">                                        </w:t>
                      </w:r>
                      <w:r w:rsidRPr="00C45306">
                        <w:rPr>
                          <w:sz w:val="12"/>
                          <w:szCs w:val="12"/>
                        </w:rPr>
                        <w:t xml:space="preserve">  </w:t>
                      </w:r>
                      <w:r>
                        <w:t>*</w:t>
                      </w:r>
                    </w:p>
                    <w:p w14:paraId="3C41ED5B" w14:textId="77777777" w:rsidR="003B14DC" w:rsidRDefault="003B14DC" w:rsidP="00C45306">
                      <w:r>
                        <w:tab/>
                      </w:r>
                      <w:r>
                        <w:tab/>
                        <w:t xml:space="preserve">         </w:t>
                      </w:r>
                    </w:p>
                    <w:p w14:paraId="483B9AEB" w14:textId="77777777" w:rsidR="003B14DC" w:rsidRDefault="003B14DC" w:rsidP="00C45306">
                      <w:r>
                        <w:tab/>
                      </w:r>
                      <w:r>
                        <w:tab/>
                        <w:t xml:space="preserve">        *</w:t>
                      </w:r>
                      <w:r>
                        <w:tab/>
                      </w:r>
                    </w:p>
                    <w:p w14:paraId="31B30190" w14:textId="77777777" w:rsidR="003B14DC" w:rsidRDefault="003B14DC" w:rsidP="00C45306">
                      <w:r>
                        <w:tab/>
                      </w:r>
                      <w:r>
                        <w:tab/>
                        <w:t xml:space="preserve">    </w:t>
                      </w:r>
                    </w:p>
                    <w:p w14:paraId="3B4FC323" w14:textId="77777777" w:rsidR="003B14DC" w:rsidRDefault="003B14DC" w:rsidP="00C45306">
                      <w:pPr>
                        <w:ind w:left="720" w:firstLine="720"/>
                      </w:pPr>
                      <w:r>
                        <w:t xml:space="preserve">    </w:t>
                      </w:r>
                      <w:r w:rsidRPr="00EB5DC1">
                        <w:rPr>
                          <w:sz w:val="12"/>
                          <w:szCs w:val="12"/>
                        </w:rPr>
                        <w:t xml:space="preserve">  </w:t>
                      </w:r>
                      <w:r>
                        <w:t>*</w:t>
                      </w:r>
                    </w:p>
                    <w:p w14:paraId="7DFDD6AD" w14:textId="77777777" w:rsidR="003B14DC" w:rsidRDefault="003B14DC" w:rsidP="00C45306">
                      <w:pPr>
                        <w:spacing w:after="0" w:line="240" w:lineRule="auto"/>
                        <w:contextualSpacing/>
                      </w:pPr>
                      <w:r>
                        <w:tab/>
                      </w:r>
                      <w:r>
                        <w:tab/>
                        <w:t xml:space="preserve">  </w:t>
                      </w:r>
                    </w:p>
                  </w:txbxContent>
                </v:textbox>
              </v:shape>
            </w:pict>
          </mc:Fallback>
        </mc:AlternateContent>
      </w:r>
      <w:r w:rsidR="00EB5DC1" w:rsidRPr="00416487">
        <w:rPr>
          <w:b/>
          <w:noProof/>
          <w:lang w:eastAsia="en-GB"/>
        </w:rPr>
        <mc:AlternateContent>
          <mc:Choice Requires="wps">
            <w:drawing>
              <wp:anchor distT="0" distB="0" distL="114300" distR="114300" simplePos="0" relativeHeight="251956736" behindDoc="0" locked="0" layoutInCell="1" allowOverlap="1" wp14:anchorId="763947D6" wp14:editId="3DF1E3B3">
                <wp:simplePos x="0" y="0"/>
                <wp:positionH relativeFrom="column">
                  <wp:posOffset>622300</wp:posOffset>
                </wp:positionH>
                <wp:positionV relativeFrom="paragraph">
                  <wp:posOffset>-80807</wp:posOffset>
                </wp:positionV>
                <wp:extent cx="2258060" cy="4900295"/>
                <wp:effectExtent l="0" t="0" r="0" b="0"/>
                <wp:wrapNone/>
                <wp:docPr id="8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4900295"/>
                        </a:xfrm>
                        <a:prstGeom prst="rect">
                          <a:avLst/>
                        </a:prstGeom>
                        <a:noFill/>
                        <a:ln w="9525">
                          <a:noFill/>
                          <a:miter lim="800000"/>
                          <a:headEnd/>
                          <a:tailEnd/>
                        </a:ln>
                      </wps:spPr>
                      <wps:txbx>
                        <w:txbxContent>
                          <w:p w14:paraId="39B225D1" w14:textId="77777777" w:rsidR="003B14DC" w:rsidRDefault="003B14DC" w:rsidP="00EB5DC1">
                            <w:r>
                              <w:t xml:space="preserve">         </w:t>
                            </w:r>
                          </w:p>
                          <w:p w14:paraId="026195CD" w14:textId="77777777" w:rsidR="003B14DC" w:rsidRPr="00EB5DC1" w:rsidRDefault="003B14DC" w:rsidP="00EB5DC1">
                            <w:pPr>
                              <w:spacing w:after="0" w:line="240" w:lineRule="auto"/>
                              <w:rPr>
                                <w:szCs w:val="24"/>
                              </w:rPr>
                            </w:pPr>
                            <w:r>
                              <w:t xml:space="preserve">                               </w:t>
                            </w:r>
                            <w:r w:rsidRPr="002B4B2B">
                              <w:rPr>
                                <w:sz w:val="12"/>
                                <w:szCs w:val="12"/>
                              </w:rPr>
                              <w:t xml:space="preserve"> </w:t>
                            </w:r>
                            <w:r>
                              <w:rPr>
                                <w:sz w:val="12"/>
                                <w:szCs w:val="12"/>
                              </w:rPr>
                              <w:tab/>
                              <w:t xml:space="preserve">      </w:t>
                            </w:r>
                            <w:r w:rsidRPr="00EB5DC1">
                              <w:rPr>
                                <w:sz w:val="12"/>
                                <w:szCs w:val="12"/>
                              </w:rPr>
                              <w:t xml:space="preserve"> </w:t>
                            </w:r>
                            <w:r>
                              <w:rPr>
                                <w:sz w:val="12"/>
                                <w:szCs w:val="12"/>
                              </w:rPr>
                              <w:t xml:space="preserve"> </w:t>
                            </w:r>
                            <w:r w:rsidRPr="00EB5DC1">
                              <w:rPr>
                                <w:sz w:val="12"/>
                                <w:szCs w:val="12"/>
                              </w:rPr>
                              <w:t xml:space="preserve"> </w:t>
                            </w:r>
                            <w:r>
                              <w:rPr>
                                <w:szCs w:val="24"/>
                              </w:rPr>
                              <w:t>*</w:t>
                            </w:r>
                          </w:p>
                          <w:p w14:paraId="74BC88E6" w14:textId="77777777" w:rsidR="003B14DC" w:rsidRDefault="003B14DC" w:rsidP="00EB5DC1">
                            <w:pPr>
                              <w:spacing w:after="0" w:line="240" w:lineRule="auto"/>
                            </w:pPr>
                            <w:r>
                              <w:t xml:space="preserve">            </w:t>
                            </w:r>
                            <w:r w:rsidRPr="001F0C89">
                              <w:rPr>
                                <w:sz w:val="12"/>
                                <w:szCs w:val="12"/>
                              </w:rPr>
                              <w:t xml:space="preserve"> </w:t>
                            </w:r>
                          </w:p>
                          <w:p w14:paraId="7FDCDEEE" w14:textId="77777777" w:rsidR="003B14DC" w:rsidRDefault="003B14DC" w:rsidP="00EB5DC1">
                            <w:pPr>
                              <w:spacing w:after="0" w:line="240" w:lineRule="auto"/>
                            </w:pPr>
                            <w:r>
                              <w:t xml:space="preserve">                                          </w:t>
                            </w:r>
                          </w:p>
                          <w:p w14:paraId="57615FA6" w14:textId="77777777" w:rsidR="003B14DC" w:rsidRPr="001F0C89" w:rsidRDefault="003B14DC" w:rsidP="00EB5DC1">
                            <w:pPr>
                              <w:spacing w:after="0" w:line="240" w:lineRule="auto"/>
                              <w:rPr>
                                <w:sz w:val="16"/>
                                <w:szCs w:val="16"/>
                              </w:rPr>
                            </w:pPr>
                            <w:r>
                              <w:t xml:space="preserve">                                          *</w:t>
                            </w:r>
                          </w:p>
                          <w:p w14:paraId="4D9F41A4" w14:textId="77777777" w:rsidR="003B14DC" w:rsidRDefault="003B14DC" w:rsidP="00EB5DC1">
                            <w:pPr>
                              <w:spacing w:after="0" w:line="240" w:lineRule="auto"/>
                            </w:pPr>
                            <w:r>
                              <w:t xml:space="preserve">                               </w:t>
                            </w:r>
                            <w:r w:rsidRPr="00635595">
                              <w:rPr>
                                <w:sz w:val="12"/>
                                <w:szCs w:val="12"/>
                              </w:rPr>
                              <w:t xml:space="preserve"> </w:t>
                            </w:r>
                            <w:r>
                              <w:t xml:space="preserve">   </w:t>
                            </w:r>
                            <w:r>
                              <w:rPr>
                                <w:sz w:val="12"/>
                                <w:szCs w:val="12"/>
                              </w:rPr>
                              <w:t xml:space="preserve">   </w:t>
                            </w:r>
                          </w:p>
                          <w:p w14:paraId="71A5FE5A" w14:textId="77777777" w:rsidR="003B14DC" w:rsidRDefault="003B14DC" w:rsidP="00EB5DC1">
                            <w:pPr>
                              <w:spacing w:after="0" w:line="240" w:lineRule="auto"/>
                            </w:pPr>
                            <w:r>
                              <w:t xml:space="preserve">                      </w:t>
                            </w:r>
                          </w:p>
                          <w:p w14:paraId="081BB15E" w14:textId="77777777" w:rsidR="003B14DC" w:rsidRDefault="003B14DC" w:rsidP="00EB5DC1">
                            <w:pPr>
                              <w:spacing w:after="0" w:line="240" w:lineRule="auto"/>
                            </w:pPr>
                            <w:r>
                              <w:t xml:space="preserve">                                         </w:t>
                            </w:r>
                          </w:p>
                          <w:p w14:paraId="29702191" w14:textId="77777777" w:rsidR="003B14DC" w:rsidRDefault="003B14DC" w:rsidP="00EB5DC1">
                            <w:r>
                              <w:t xml:space="preserve">                         </w:t>
                            </w:r>
                            <w:r>
                              <w:rPr>
                                <w:sz w:val="12"/>
                                <w:szCs w:val="12"/>
                              </w:rPr>
                              <w:t xml:space="preserve">  </w:t>
                            </w:r>
                          </w:p>
                          <w:p w14:paraId="4DC476EA" w14:textId="77777777" w:rsidR="003B14DC" w:rsidRDefault="003B14DC" w:rsidP="00EB5DC1">
                            <w:r>
                              <w:t xml:space="preserve">                             </w:t>
                            </w:r>
                          </w:p>
                          <w:p w14:paraId="0512D48A" w14:textId="77777777" w:rsidR="003B14DC" w:rsidRDefault="003B14DC" w:rsidP="00EB5DC1">
                            <w:r>
                              <w:tab/>
                            </w:r>
                            <w:r>
                              <w:tab/>
                              <w:t xml:space="preserve">         * *</w:t>
                            </w:r>
                          </w:p>
                          <w:p w14:paraId="3E706A54" w14:textId="77777777" w:rsidR="003B14DC" w:rsidRDefault="003B14DC" w:rsidP="00EB5DC1"/>
                          <w:p w14:paraId="79ABFB31" w14:textId="77777777" w:rsidR="003B14DC" w:rsidRDefault="003B14DC" w:rsidP="00EB5DC1">
                            <w:r>
                              <w:tab/>
                            </w:r>
                            <w:r>
                              <w:tab/>
                              <w:t xml:space="preserve">    </w:t>
                            </w:r>
                          </w:p>
                          <w:p w14:paraId="55D08F78" w14:textId="77777777" w:rsidR="003B14DC" w:rsidRDefault="003B14DC" w:rsidP="00EB5DC1">
                            <w:pPr>
                              <w:ind w:left="720" w:firstLine="720"/>
                            </w:pPr>
                            <w:r>
                              <w:t xml:space="preserve">    </w:t>
                            </w:r>
                            <w:r w:rsidRPr="00EB5DC1">
                              <w:rPr>
                                <w:sz w:val="12"/>
                                <w:szCs w:val="12"/>
                              </w:rPr>
                              <w:t xml:space="preserve">  </w:t>
                            </w:r>
                            <w:r>
                              <w:t>*</w:t>
                            </w:r>
                          </w:p>
                          <w:p w14:paraId="3D1CD46C" w14:textId="77777777" w:rsidR="003B14DC" w:rsidRDefault="003B14DC" w:rsidP="00EB5DC1">
                            <w:pPr>
                              <w:spacing w:after="0" w:line="240" w:lineRule="auto"/>
                              <w:contextualSpacing/>
                            </w:pPr>
                            <w:r>
                              <w:tab/>
                            </w:r>
                            <w:r>
                              <w:tab/>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3947D6" id="_x0000_s1507" type="#_x0000_t202" style="position:absolute;margin-left:49pt;margin-top:-6.35pt;width:177.8pt;height:385.85pt;z-index:25195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" filled="f" stroked="f">
                <v:textbox>
                  <w:txbxContent>
                    <w:p w14:paraId="39B225D1" w14:textId="77777777" w:rsidR="003B14DC" w:rsidRDefault="003B14DC" w:rsidP="00EB5DC1">
                      <w:r>
                        <w:t xml:space="preserve">         </w:t>
                      </w:r>
                    </w:p>
                    <w:p w14:paraId="026195CD" w14:textId="77777777" w:rsidR="003B14DC" w:rsidRPr="00EB5DC1" w:rsidRDefault="003B14DC" w:rsidP="00EB5DC1">
                      <w:pPr>
                        <w:spacing w:after="0" w:line="240" w:lineRule="auto"/>
                        <w:rPr>
                          <w:szCs w:val="24"/>
                        </w:rPr>
                      </w:pPr>
                      <w:r>
                        <w:t xml:space="preserve">                               </w:t>
                      </w:r>
                      <w:r w:rsidRPr="002B4B2B">
                        <w:rPr>
                          <w:sz w:val="12"/>
                          <w:szCs w:val="12"/>
                        </w:rPr>
                        <w:t xml:space="preserve"> </w:t>
                      </w:r>
                      <w:r>
                        <w:rPr>
                          <w:sz w:val="12"/>
                          <w:szCs w:val="12"/>
                        </w:rPr>
                        <w:tab/>
                        <w:t xml:space="preserve">      </w:t>
                      </w:r>
                      <w:r w:rsidRPr="00EB5DC1">
                        <w:rPr>
                          <w:sz w:val="12"/>
                          <w:szCs w:val="12"/>
                        </w:rPr>
                        <w:t xml:space="preserve"> </w:t>
                      </w:r>
                      <w:r>
                        <w:rPr>
                          <w:sz w:val="12"/>
                          <w:szCs w:val="12"/>
                        </w:rPr>
                        <w:t xml:space="preserve"> </w:t>
                      </w:r>
                      <w:r w:rsidRPr="00EB5DC1">
                        <w:rPr>
                          <w:sz w:val="12"/>
                          <w:szCs w:val="12"/>
                        </w:rPr>
                        <w:t xml:space="preserve"> </w:t>
                      </w:r>
                      <w:r>
                        <w:rPr>
                          <w:szCs w:val="24"/>
                        </w:rPr>
                        <w:t>*</w:t>
                      </w:r>
                    </w:p>
                    <w:p w14:paraId="74BC88E6" w14:textId="77777777" w:rsidR="003B14DC" w:rsidRDefault="003B14DC" w:rsidP="00EB5DC1">
                      <w:pPr>
                        <w:spacing w:after="0" w:line="240" w:lineRule="auto"/>
                      </w:pPr>
                      <w:r>
                        <w:t xml:space="preserve">            </w:t>
                      </w:r>
                      <w:r w:rsidRPr="001F0C89">
                        <w:rPr>
                          <w:sz w:val="12"/>
                          <w:szCs w:val="12"/>
                        </w:rPr>
                        <w:t xml:space="preserve"> </w:t>
                      </w:r>
                    </w:p>
                    <w:p w14:paraId="7FDCDEEE" w14:textId="77777777" w:rsidR="003B14DC" w:rsidRDefault="003B14DC" w:rsidP="00EB5DC1">
                      <w:pPr>
                        <w:spacing w:after="0" w:line="240" w:lineRule="auto"/>
                      </w:pPr>
                      <w:r>
                        <w:t xml:space="preserve">                                          </w:t>
                      </w:r>
                    </w:p>
                    <w:p w14:paraId="57615FA6" w14:textId="77777777" w:rsidR="003B14DC" w:rsidRPr="001F0C89" w:rsidRDefault="003B14DC" w:rsidP="00EB5DC1">
                      <w:pPr>
                        <w:spacing w:after="0" w:line="240" w:lineRule="auto"/>
                        <w:rPr>
                          <w:sz w:val="16"/>
                          <w:szCs w:val="16"/>
                        </w:rPr>
                      </w:pPr>
                      <w:r>
                        <w:t xml:space="preserve">                                          *</w:t>
                      </w:r>
                    </w:p>
                    <w:p w14:paraId="4D9F41A4" w14:textId="77777777" w:rsidR="003B14DC" w:rsidRDefault="003B14DC" w:rsidP="00EB5DC1">
                      <w:pPr>
                        <w:spacing w:after="0" w:line="240" w:lineRule="auto"/>
                      </w:pPr>
                      <w:r>
                        <w:t xml:space="preserve">                               </w:t>
                      </w:r>
                      <w:r w:rsidRPr="00635595">
                        <w:rPr>
                          <w:sz w:val="12"/>
                          <w:szCs w:val="12"/>
                        </w:rPr>
                        <w:t xml:space="preserve"> </w:t>
                      </w:r>
                      <w:r>
                        <w:t xml:space="preserve">   </w:t>
                      </w:r>
                      <w:r>
                        <w:rPr>
                          <w:sz w:val="12"/>
                          <w:szCs w:val="12"/>
                        </w:rPr>
                        <w:t xml:space="preserve">   </w:t>
                      </w:r>
                    </w:p>
                    <w:p w14:paraId="71A5FE5A" w14:textId="77777777" w:rsidR="003B14DC" w:rsidRDefault="003B14DC" w:rsidP="00EB5DC1">
                      <w:pPr>
                        <w:spacing w:after="0" w:line="240" w:lineRule="auto"/>
                      </w:pPr>
                      <w:r>
                        <w:t xml:space="preserve">                      </w:t>
                      </w:r>
                    </w:p>
                    <w:p w14:paraId="081BB15E" w14:textId="77777777" w:rsidR="003B14DC" w:rsidRDefault="003B14DC" w:rsidP="00EB5DC1">
                      <w:pPr>
                        <w:spacing w:after="0" w:line="240" w:lineRule="auto"/>
                      </w:pPr>
                      <w:r>
                        <w:t xml:space="preserve">                                         </w:t>
                      </w:r>
                    </w:p>
                    <w:p w14:paraId="29702191" w14:textId="77777777" w:rsidR="003B14DC" w:rsidRDefault="003B14DC" w:rsidP="00EB5DC1">
                      <w:r>
                        <w:t xml:space="preserve">                         </w:t>
                      </w:r>
                      <w:r>
                        <w:rPr>
                          <w:sz w:val="12"/>
                          <w:szCs w:val="12"/>
                        </w:rPr>
                        <w:t xml:space="preserve">  </w:t>
                      </w:r>
                    </w:p>
                    <w:p w14:paraId="4DC476EA" w14:textId="77777777" w:rsidR="003B14DC" w:rsidRDefault="003B14DC" w:rsidP="00EB5DC1">
                      <w:r>
                        <w:t xml:space="preserve">                             </w:t>
                      </w:r>
                    </w:p>
                    <w:p w14:paraId="0512D48A" w14:textId="77777777" w:rsidR="003B14DC" w:rsidRDefault="003B14DC" w:rsidP="00EB5DC1">
                      <w:r>
                        <w:tab/>
                      </w:r>
                      <w:r>
                        <w:tab/>
                        <w:t xml:space="preserve">         * *</w:t>
                      </w:r>
                    </w:p>
                    <w:p w14:paraId="3E706A54" w14:textId="77777777" w:rsidR="003B14DC" w:rsidRDefault="003B14DC" w:rsidP="00EB5DC1"/>
                    <w:p w14:paraId="79ABFB31" w14:textId="77777777" w:rsidR="003B14DC" w:rsidRDefault="003B14DC" w:rsidP="00EB5DC1">
                      <w:r>
                        <w:tab/>
                      </w:r>
                      <w:r>
                        <w:tab/>
                        <w:t xml:space="preserve">    </w:t>
                      </w:r>
                    </w:p>
                    <w:p w14:paraId="55D08F78" w14:textId="77777777" w:rsidR="003B14DC" w:rsidRDefault="003B14DC" w:rsidP="00EB5DC1">
                      <w:pPr>
                        <w:ind w:left="720" w:firstLine="720"/>
                      </w:pPr>
                      <w:r>
                        <w:t xml:space="preserve">    </w:t>
                      </w:r>
                      <w:r w:rsidRPr="00EB5DC1">
                        <w:rPr>
                          <w:sz w:val="12"/>
                          <w:szCs w:val="12"/>
                        </w:rPr>
                        <w:t xml:space="preserve">  </w:t>
                      </w:r>
                      <w:r>
                        <w:t>*</w:t>
                      </w:r>
                    </w:p>
                    <w:p w14:paraId="3D1CD46C" w14:textId="77777777" w:rsidR="003B14DC" w:rsidRDefault="003B14DC" w:rsidP="00EB5DC1">
                      <w:pPr>
                        <w:spacing w:after="0" w:line="240" w:lineRule="auto"/>
                        <w:contextualSpacing/>
                      </w:pPr>
                      <w:r>
                        <w:tab/>
                      </w:r>
                      <w:r>
                        <w:tab/>
                        <w:t xml:space="preserve">  </w:t>
                      </w:r>
                    </w:p>
                  </w:txbxContent>
                </v:textbox>
              </v:shape>
            </w:pict>
          </mc:Fallback>
        </mc:AlternateContent>
      </w:r>
    </w:p>
    <w:p w14:paraId="0464D263" w14:textId="77777777" w:rsidR="005B3C0C" w:rsidRPr="005B3C0C" w:rsidRDefault="005B3C0C" w:rsidP="005B3C0C">
      <w:pPr>
        <w:spacing w:after="200" w:line="276" w:lineRule="auto"/>
        <w:jc w:val="left"/>
      </w:pPr>
    </w:p>
    <w:p w14:paraId="2AE7D7A3" w14:textId="77777777" w:rsidR="005B3C0C" w:rsidRPr="005B3C0C" w:rsidRDefault="005B3C0C" w:rsidP="005B3C0C">
      <w:pPr>
        <w:spacing w:after="200" w:line="276" w:lineRule="auto"/>
        <w:jc w:val="left"/>
      </w:pPr>
    </w:p>
    <w:p w14:paraId="1B48607C" w14:textId="77777777" w:rsidR="005B3C0C" w:rsidRPr="005B3C0C" w:rsidRDefault="005B3C0C" w:rsidP="005B3C0C">
      <w:pPr>
        <w:spacing w:line="360" w:lineRule="auto"/>
      </w:pPr>
      <w:r w:rsidRPr="005B3C0C">
        <w:t xml:space="preserve"> </w:t>
      </w:r>
    </w:p>
    <w:p w14:paraId="42AA2779" w14:textId="77777777" w:rsidR="005B3C0C" w:rsidRPr="005B3C0C" w:rsidRDefault="00C45306" w:rsidP="005B3C0C">
      <w:pPr>
        <w:spacing w:line="360" w:lineRule="auto"/>
      </w:pPr>
      <w:r w:rsidRPr="00416487">
        <w:rPr>
          <w:b/>
          <w:noProof/>
          <w:lang w:eastAsia="en-GB"/>
        </w:rPr>
        <mc:AlternateContent>
          <mc:Choice Requires="wps">
            <w:drawing>
              <wp:anchor distT="0" distB="0" distL="114300" distR="114300" simplePos="0" relativeHeight="251962880" behindDoc="0" locked="0" layoutInCell="1" allowOverlap="1" wp14:anchorId="406E822E" wp14:editId="03B919D4">
                <wp:simplePos x="0" y="0"/>
                <wp:positionH relativeFrom="column">
                  <wp:posOffset>3727450</wp:posOffset>
                </wp:positionH>
                <wp:positionV relativeFrom="paragraph">
                  <wp:posOffset>220596</wp:posOffset>
                </wp:positionV>
                <wp:extent cx="2258060" cy="2901950"/>
                <wp:effectExtent l="0" t="0" r="0" b="0"/>
                <wp:wrapNone/>
                <wp:docPr id="8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333B0D89" w14:textId="77777777" w:rsidR="003B14DC" w:rsidRDefault="003B14DC" w:rsidP="00C45306">
                            <w:r>
                              <w:t xml:space="preserve">         </w:t>
                            </w:r>
                          </w:p>
                          <w:p w14:paraId="7B82FE35" w14:textId="77777777" w:rsidR="003B14DC" w:rsidRDefault="003B14DC" w:rsidP="00C45306">
                            <w:r>
                              <w:t xml:space="preserve">                               </w:t>
                            </w:r>
                            <w:r w:rsidRPr="002B4B2B">
                              <w:rPr>
                                <w:sz w:val="12"/>
                                <w:szCs w:val="12"/>
                              </w:rPr>
                              <w:t xml:space="preserve"> </w:t>
                            </w:r>
                          </w:p>
                          <w:p w14:paraId="6B5F355B" w14:textId="77777777" w:rsidR="003B14DC" w:rsidRDefault="003B14DC" w:rsidP="00C45306">
                            <w:r>
                              <w:t xml:space="preserve">            </w:t>
                            </w:r>
                            <w:r w:rsidRPr="001F0C89">
                              <w:rPr>
                                <w:sz w:val="12"/>
                                <w:szCs w:val="12"/>
                              </w:rPr>
                              <w:t xml:space="preserve"> </w:t>
                            </w:r>
                          </w:p>
                          <w:p w14:paraId="3E8ED8DF" w14:textId="77777777" w:rsidR="003B14DC" w:rsidRDefault="003B14DC" w:rsidP="00C45306">
                            <w:pPr>
                              <w:spacing w:after="0" w:line="240" w:lineRule="auto"/>
                            </w:pPr>
                            <w:r>
                              <w:t xml:space="preserve">                                      </w:t>
                            </w:r>
                          </w:p>
                          <w:p w14:paraId="0922C3BF" w14:textId="77777777" w:rsidR="003B14DC" w:rsidRPr="001F0C89" w:rsidRDefault="003B14DC" w:rsidP="00C45306">
                            <w:pPr>
                              <w:spacing w:after="0" w:line="240" w:lineRule="auto"/>
                              <w:rPr>
                                <w:sz w:val="16"/>
                                <w:szCs w:val="16"/>
                              </w:rPr>
                            </w:pPr>
                            <w:r>
                              <w:t xml:space="preserve">                                      </w:t>
                            </w:r>
                          </w:p>
                          <w:p w14:paraId="15BC3CF9" w14:textId="77777777" w:rsidR="003B14DC" w:rsidRDefault="003B14DC" w:rsidP="00C45306">
                            <w:pPr>
                              <w:spacing w:after="0" w:line="240" w:lineRule="auto"/>
                            </w:pPr>
                            <w:r>
                              <w:t xml:space="preserve">                               </w:t>
                            </w:r>
                            <w:r w:rsidRPr="00635595">
                              <w:rPr>
                                <w:sz w:val="12"/>
                                <w:szCs w:val="12"/>
                              </w:rPr>
                              <w:t xml:space="preserve"> </w:t>
                            </w:r>
                            <w:r>
                              <w:t xml:space="preserve">* </w:t>
                            </w:r>
                            <w:r w:rsidRPr="00C45306">
                              <w:rPr>
                                <w:sz w:val="12"/>
                                <w:szCs w:val="12"/>
                              </w:rPr>
                              <w:t xml:space="preserve"> </w:t>
                            </w:r>
                            <w:r>
                              <w:t xml:space="preserve">*   </w:t>
                            </w:r>
                            <w:r>
                              <w:rPr>
                                <w:sz w:val="12"/>
                                <w:szCs w:val="12"/>
                              </w:rPr>
                              <w:t xml:space="preserve">   </w:t>
                            </w:r>
                          </w:p>
                          <w:p w14:paraId="717BD3FA" w14:textId="77777777" w:rsidR="003B14DC" w:rsidRDefault="003B14DC" w:rsidP="00C45306">
                            <w:pPr>
                              <w:spacing w:after="0" w:line="240" w:lineRule="auto"/>
                            </w:pPr>
                            <w:r>
                              <w:t xml:space="preserve">                      </w:t>
                            </w:r>
                          </w:p>
                          <w:p w14:paraId="36800E83" w14:textId="77777777" w:rsidR="003B14DC" w:rsidRDefault="003B14DC" w:rsidP="00C45306">
                            <w:pPr>
                              <w:spacing w:after="0" w:line="240" w:lineRule="auto"/>
                            </w:pPr>
                            <w:r>
                              <w:t xml:space="preserve">                                         </w:t>
                            </w:r>
                          </w:p>
                          <w:p w14:paraId="69B9989F" w14:textId="77777777" w:rsidR="003B14DC" w:rsidRDefault="003B14DC" w:rsidP="00C45306">
                            <w:r>
                              <w:t xml:space="preserve">                         </w:t>
                            </w:r>
                            <w:r>
                              <w:rPr>
                                <w:sz w:val="12"/>
                                <w:szCs w:val="12"/>
                              </w:rPr>
                              <w:t xml:space="preserve">  </w:t>
                            </w:r>
                          </w:p>
                          <w:p w14:paraId="1020EE39" w14:textId="77777777" w:rsidR="003B14DC" w:rsidRDefault="003B14DC" w:rsidP="00C45306">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6E822E" id="_x0000_s1508" type="#_x0000_t202" style="position:absolute;left:0;text-align:left;margin-left:293.5pt;margin-top:17.35pt;width:177.8pt;height:228.5pt;z-index:25196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" filled="f" stroked="f">
                <v:textbox>
                  <w:txbxContent>
                    <w:p w14:paraId="333B0D89" w14:textId="77777777" w:rsidR="003B14DC" w:rsidRDefault="003B14DC" w:rsidP="00C45306">
                      <w:r>
                        <w:t xml:space="preserve">         </w:t>
                      </w:r>
                    </w:p>
                    <w:p w14:paraId="7B82FE35" w14:textId="77777777" w:rsidR="003B14DC" w:rsidRDefault="003B14DC" w:rsidP="00C45306">
                      <w:r>
                        <w:t xml:space="preserve">                               </w:t>
                      </w:r>
                      <w:r w:rsidRPr="002B4B2B">
                        <w:rPr>
                          <w:sz w:val="12"/>
                          <w:szCs w:val="12"/>
                        </w:rPr>
                        <w:t xml:space="preserve"> </w:t>
                      </w:r>
                    </w:p>
                    <w:p w14:paraId="6B5F355B" w14:textId="77777777" w:rsidR="003B14DC" w:rsidRDefault="003B14DC" w:rsidP="00C45306">
                      <w:r>
                        <w:t xml:space="preserve">            </w:t>
                      </w:r>
                      <w:r w:rsidRPr="001F0C89">
                        <w:rPr>
                          <w:sz w:val="12"/>
                          <w:szCs w:val="12"/>
                        </w:rPr>
                        <w:t xml:space="preserve"> </w:t>
                      </w:r>
                    </w:p>
                    <w:p w14:paraId="3E8ED8DF" w14:textId="77777777" w:rsidR="003B14DC" w:rsidRDefault="003B14DC" w:rsidP="00C45306">
                      <w:pPr>
                        <w:spacing w:after="0" w:line="240" w:lineRule="auto"/>
                      </w:pPr>
                      <w:r>
                        <w:t xml:space="preserve">                                      </w:t>
                      </w:r>
                    </w:p>
                    <w:p w14:paraId="0922C3BF" w14:textId="77777777" w:rsidR="003B14DC" w:rsidRPr="001F0C89" w:rsidRDefault="003B14DC" w:rsidP="00C45306">
                      <w:pPr>
                        <w:spacing w:after="0" w:line="240" w:lineRule="auto"/>
                        <w:rPr>
                          <w:sz w:val="16"/>
                          <w:szCs w:val="16"/>
                        </w:rPr>
                      </w:pPr>
                      <w:r>
                        <w:t xml:space="preserve">                                      </w:t>
                      </w:r>
                    </w:p>
                    <w:p w14:paraId="15BC3CF9" w14:textId="77777777" w:rsidR="003B14DC" w:rsidRDefault="003B14DC" w:rsidP="00C45306">
                      <w:pPr>
                        <w:spacing w:after="0" w:line="240" w:lineRule="auto"/>
                      </w:pPr>
                      <w:r>
                        <w:t xml:space="preserve">                               </w:t>
                      </w:r>
                      <w:r w:rsidRPr="00635595">
                        <w:rPr>
                          <w:sz w:val="12"/>
                          <w:szCs w:val="12"/>
                        </w:rPr>
                        <w:t xml:space="preserve"> </w:t>
                      </w:r>
                      <w:r>
                        <w:t xml:space="preserve">* </w:t>
                      </w:r>
                      <w:r w:rsidRPr="00C45306">
                        <w:rPr>
                          <w:sz w:val="12"/>
                          <w:szCs w:val="12"/>
                        </w:rPr>
                        <w:t xml:space="preserve"> </w:t>
                      </w:r>
                      <w:r>
                        <w:t xml:space="preserve">*   </w:t>
                      </w:r>
                      <w:r>
                        <w:rPr>
                          <w:sz w:val="12"/>
                          <w:szCs w:val="12"/>
                        </w:rPr>
                        <w:t xml:space="preserve">   </w:t>
                      </w:r>
                    </w:p>
                    <w:p w14:paraId="717BD3FA" w14:textId="77777777" w:rsidR="003B14DC" w:rsidRDefault="003B14DC" w:rsidP="00C45306">
                      <w:pPr>
                        <w:spacing w:after="0" w:line="240" w:lineRule="auto"/>
                      </w:pPr>
                      <w:r>
                        <w:t xml:space="preserve">                      </w:t>
                      </w:r>
                    </w:p>
                    <w:p w14:paraId="36800E83" w14:textId="77777777" w:rsidR="003B14DC" w:rsidRDefault="003B14DC" w:rsidP="00C45306">
                      <w:pPr>
                        <w:spacing w:after="0" w:line="240" w:lineRule="auto"/>
                      </w:pPr>
                      <w:r>
                        <w:t xml:space="preserve">                                         </w:t>
                      </w:r>
                    </w:p>
                    <w:p w14:paraId="69B9989F" w14:textId="77777777" w:rsidR="003B14DC" w:rsidRDefault="003B14DC" w:rsidP="00C45306">
                      <w:r>
                        <w:t xml:space="preserve">                         </w:t>
                      </w:r>
                      <w:r>
                        <w:rPr>
                          <w:sz w:val="12"/>
                          <w:szCs w:val="12"/>
                        </w:rPr>
                        <w:t xml:space="preserve">  </w:t>
                      </w:r>
                    </w:p>
                    <w:p w14:paraId="1020EE39" w14:textId="77777777" w:rsidR="003B14DC" w:rsidRDefault="003B14DC" w:rsidP="00C45306">
                      <w:r>
                        <w:t xml:space="preserve">                               </w:t>
                      </w:r>
                    </w:p>
                  </w:txbxContent>
                </v:textbox>
              </v:shape>
            </w:pict>
          </mc:Fallback>
        </mc:AlternateContent>
      </w:r>
    </w:p>
    <w:p w14:paraId="14B9302A" w14:textId="77777777" w:rsidR="005B3C0C" w:rsidRPr="005B3C0C" w:rsidRDefault="00C45306" w:rsidP="005B3C0C">
      <w:pPr>
        <w:spacing w:line="360" w:lineRule="auto"/>
      </w:pPr>
      <w:r w:rsidRPr="00416487">
        <w:rPr>
          <w:b/>
          <w:noProof/>
          <w:lang w:eastAsia="en-GB"/>
        </w:rPr>
        <mc:AlternateContent>
          <mc:Choice Requires="wps">
            <w:drawing>
              <wp:anchor distT="0" distB="0" distL="114300" distR="114300" simplePos="0" relativeHeight="251960832" behindDoc="0" locked="0" layoutInCell="1" allowOverlap="1" wp14:anchorId="07F2C569" wp14:editId="6F209EA6">
                <wp:simplePos x="0" y="0"/>
                <wp:positionH relativeFrom="column">
                  <wp:posOffset>2816860</wp:posOffset>
                </wp:positionH>
                <wp:positionV relativeFrom="paragraph">
                  <wp:posOffset>320837</wp:posOffset>
                </wp:positionV>
                <wp:extent cx="2258060" cy="2901950"/>
                <wp:effectExtent l="0" t="0" r="0" b="0"/>
                <wp:wrapNone/>
                <wp:docPr id="8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22B31637" w14:textId="77777777" w:rsidR="003B14DC" w:rsidRDefault="003B14DC" w:rsidP="00C45306">
                            <w:r>
                              <w:t xml:space="preserve">         </w:t>
                            </w:r>
                          </w:p>
                          <w:p w14:paraId="4B680EED" w14:textId="77777777" w:rsidR="003B14DC" w:rsidRDefault="003B14DC" w:rsidP="00C45306">
                            <w:r>
                              <w:t xml:space="preserve">                               </w:t>
                            </w:r>
                            <w:r w:rsidRPr="002B4B2B">
                              <w:rPr>
                                <w:sz w:val="12"/>
                                <w:szCs w:val="12"/>
                              </w:rPr>
                              <w:t xml:space="preserve"> </w:t>
                            </w:r>
                          </w:p>
                          <w:p w14:paraId="721176DB" w14:textId="77777777" w:rsidR="003B14DC" w:rsidRDefault="003B14DC" w:rsidP="00C45306">
                            <w:r>
                              <w:t xml:space="preserve">            </w:t>
                            </w:r>
                            <w:r w:rsidRPr="001F0C89">
                              <w:rPr>
                                <w:sz w:val="12"/>
                                <w:szCs w:val="12"/>
                              </w:rPr>
                              <w:t xml:space="preserve"> </w:t>
                            </w:r>
                          </w:p>
                          <w:p w14:paraId="2309AAD1" w14:textId="77777777" w:rsidR="003B14DC" w:rsidRDefault="003B14DC" w:rsidP="00C45306">
                            <w:pPr>
                              <w:spacing w:after="0" w:line="240" w:lineRule="auto"/>
                            </w:pPr>
                            <w:r>
                              <w:t xml:space="preserve">                                      </w:t>
                            </w:r>
                          </w:p>
                          <w:p w14:paraId="44EAE61F" w14:textId="77777777" w:rsidR="003B14DC" w:rsidRPr="001F0C89" w:rsidRDefault="003B14DC" w:rsidP="00C45306">
                            <w:pPr>
                              <w:spacing w:after="0" w:line="240" w:lineRule="auto"/>
                              <w:rPr>
                                <w:sz w:val="16"/>
                                <w:szCs w:val="16"/>
                              </w:rPr>
                            </w:pPr>
                            <w:r>
                              <w:t xml:space="preserve">                                      </w:t>
                            </w:r>
                          </w:p>
                          <w:p w14:paraId="028B1712" w14:textId="77777777" w:rsidR="003B14DC" w:rsidRDefault="003B14DC" w:rsidP="00C45306">
                            <w:pPr>
                              <w:spacing w:after="0" w:line="240" w:lineRule="auto"/>
                            </w:pPr>
                            <w:r>
                              <w:t xml:space="preserve">                               </w:t>
                            </w:r>
                            <w:r w:rsidRPr="00635595">
                              <w:rPr>
                                <w:sz w:val="12"/>
                                <w:szCs w:val="12"/>
                              </w:rPr>
                              <w:t xml:space="preserve"> </w:t>
                            </w:r>
                            <w:r>
                              <w:t xml:space="preserve">*   </w:t>
                            </w:r>
                            <w:r>
                              <w:rPr>
                                <w:sz w:val="12"/>
                                <w:szCs w:val="12"/>
                              </w:rPr>
                              <w:t xml:space="preserve">   </w:t>
                            </w:r>
                          </w:p>
                          <w:p w14:paraId="2D00BEEB" w14:textId="77777777" w:rsidR="003B14DC" w:rsidRDefault="003B14DC" w:rsidP="00C45306">
                            <w:pPr>
                              <w:spacing w:after="0" w:line="240" w:lineRule="auto"/>
                            </w:pPr>
                            <w:r>
                              <w:t xml:space="preserve">                      </w:t>
                            </w:r>
                          </w:p>
                          <w:p w14:paraId="10A90BC0" w14:textId="77777777" w:rsidR="003B14DC" w:rsidRDefault="003B14DC" w:rsidP="00C45306">
                            <w:pPr>
                              <w:spacing w:after="0" w:line="240" w:lineRule="auto"/>
                            </w:pPr>
                            <w:r>
                              <w:t xml:space="preserve">                                         </w:t>
                            </w:r>
                          </w:p>
                          <w:p w14:paraId="40348F14" w14:textId="77777777" w:rsidR="003B14DC" w:rsidRDefault="003B14DC" w:rsidP="00C45306">
                            <w:r>
                              <w:t xml:space="preserve">                         </w:t>
                            </w:r>
                            <w:r>
                              <w:rPr>
                                <w:sz w:val="12"/>
                                <w:szCs w:val="12"/>
                              </w:rPr>
                              <w:t xml:space="preserve">  </w:t>
                            </w:r>
                          </w:p>
                          <w:p w14:paraId="3B61D34C" w14:textId="77777777" w:rsidR="003B14DC" w:rsidRDefault="003B14DC" w:rsidP="00C45306">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F2C569" id="_x0000_s1509" type="#_x0000_t202" style="position:absolute;left:0;text-align:left;margin-left:221.8pt;margin-top:25.25pt;width:177.8pt;height:228.5pt;z-index:25196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" filled="f" stroked="f">
                <v:textbox>
                  <w:txbxContent>
                    <w:p w14:paraId="22B31637" w14:textId="77777777" w:rsidR="003B14DC" w:rsidRDefault="003B14DC" w:rsidP="00C45306">
                      <w:r>
                        <w:t xml:space="preserve">         </w:t>
                      </w:r>
                    </w:p>
                    <w:p w14:paraId="4B680EED" w14:textId="77777777" w:rsidR="003B14DC" w:rsidRDefault="003B14DC" w:rsidP="00C45306">
                      <w:r>
                        <w:t xml:space="preserve">                               </w:t>
                      </w:r>
                      <w:r w:rsidRPr="002B4B2B">
                        <w:rPr>
                          <w:sz w:val="12"/>
                          <w:szCs w:val="12"/>
                        </w:rPr>
                        <w:t xml:space="preserve"> </w:t>
                      </w:r>
                    </w:p>
                    <w:p w14:paraId="721176DB" w14:textId="77777777" w:rsidR="003B14DC" w:rsidRDefault="003B14DC" w:rsidP="00C45306">
                      <w:r>
                        <w:t xml:space="preserve">            </w:t>
                      </w:r>
                      <w:r w:rsidRPr="001F0C89">
                        <w:rPr>
                          <w:sz w:val="12"/>
                          <w:szCs w:val="12"/>
                        </w:rPr>
                        <w:t xml:space="preserve"> </w:t>
                      </w:r>
                    </w:p>
                    <w:p w14:paraId="2309AAD1" w14:textId="77777777" w:rsidR="003B14DC" w:rsidRDefault="003B14DC" w:rsidP="00C45306">
                      <w:pPr>
                        <w:spacing w:after="0" w:line="240" w:lineRule="auto"/>
                      </w:pPr>
                      <w:r>
                        <w:t xml:space="preserve">                                      </w:t>
                      </w:r>
                    </w:p>
                    <w:p w14:paraId="44EAE61F" w14:textId="77777777" w:rsidR="003B14DC" w:rsidRPr="001F0C89" w:rsidRDefault="003B14DC" w:rsidP="00C45306">
                      <w:pPr>
                        <w:spacing w:after="0" w:line="240" w:lineRule="auto"/>
                        <w:rPr>
                          <w:sz w:val="16"/>
                          <w:szCs w:val="16"/>
                        </w:rPr>
                      </w:pPr>
                      <w:r>
                        <w:t xml:space="preserve">                                      </w:t>
                      </w:r>
                    </w:p>
                    <w:p w14:paraId="028B1712" w14:textId="77777777" w:rsidR="003B14DC" w:rsidRDefault="003B14DC" w:rsidP="00C45306">
                      <w:pPr>
                        <w:spacing w:after="0" w:line="240" w:lineRule="auto"/>
                      </w:pPr>
                      <w:r>
                        <w:t xml:space="preserve">                               </w:t>
                      </w:r>
                      <w:r w:rsidRPr="00635595">
                        <w:rPr>
                          <w:sz w:val="12"/>
                          <w:szCs w:val="12"/>
                        </w:rPr>
                        <w:t xml:space="preserve"> </w:t>
                      </w:r>
                      <w:r>
                        <w:t xml:space="preserve">*   </w:t>
                      </w:r>
                      <w:r>
                        <w:rPr>
                          <w:sz w:val="12"/>
                          <w:szCs w:val="12"/>
                        </w:rPr>
                        <w:t xml:space="preserve">   </w:t>
                      </w:r>
                    </w:p>
                    <w:p w14:paraId="2D00BEEB" w14:textId="77777777" w:rsidR="003B14DC" w:rsidRDefault="003B14DC" w:rsidP="00C45306">
                      <w:pPr>
                        <w:spacing w:after="0" w:line="240" w:lineRule="auto"/>
                      </w:pPr>
                      <w:r>
                        <w:t xml:space="preserve">                      </w:t>
                      </w:r>
                    </w:p>
                    <w:p w14:paraId="10A90BC0" w14:textId="77777777" w:rsidR="003B14DC" w:rsidRDefault="003B14DC" w:rsidP="00C45306">
                      <w:pPr>
                        <w:spacing w:after="0" w:line="240" w:lineRule="auto"/>
                      </w:pPr>
                      <w:r>
                        <w:t xml:space="preserve">                                         </w:t>
                      </w:r>
                    </w:p>
                    <w:p w14:paraId="40348F14" w14:textId="77777777" w:rsidR="003B14DC" w:rsidRDefault="003B14DC" w:rsidP="00C45306">
                      <w:r>
                        <w:t xml:space="preserve">                         </w:t>
                      </w:r>
                      <w:r>
                        <w:rPr>
                          <w:sz w:val="12"/>
                          <w:szCs w:val="12"/>
                        </w:rPr>
                        <w:t xml:space="preserve">  </w:t>
                      </w:r>
                    </w:p>
                    <w:p w14:paraId="3B61D34C" w14:textId="77777777" w:rsidR="003B14DC" w:rsidRDefault="003B14DC" w:rsidP="00C45306">
                      <w:r>
                        <w:t xml:space="preserve">                               </w:t>
                      </w:r>
                    </w:p>
                  </w:txbxContent>
                </v:textbox>
              </v:shape>
            </w:pict>
          </mc:Fallback>
        </mc:AlternateContent>
      </w:r>
      <w:r w:rsidR="00EB5DC1" w:rsidRPr="00416487">
        <w:rPr>
          <w:b/>
          <w:noProof/>
          <w:lang w:eastAsia="en-GB"/>
        </w:rPr>
        <mc:AlternateContent>
          <mc:Choice Requires="wps">
            <w:drawing>
              <wp:anchor distT="0" distB="0" distL="114300" distR="114300" simplePos="0" relativeHeight="251954688" behindDoc="0" locked="0" layoutInCell="1" allowOverlap="1" wp14:anchorId="210F04CA" wp14:editId="51732ED4">
                <wp:simplePos x="0" y="0"/>
                <wp:positionH relativeFrom="column">
                  <wp:posOffset>-177165</wp:posOffset>
                </wp:positionH>
                <wp:positionV relativeFrom="paragraph">
                  <wp:posOffset>287832</wp:posOffset>
                </wp:positionV>
                <wp:extent cx="2258060" cy="2901950"/>
                <wp:effectExtent l="0" t="0" r="0" b="0"/>
                <wp:wrapNone/>
                <wp:docPr id="8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60" cy="2901950"/>
                        </a:xfrm>
                        <a:prstGeom prst="rect">
                          <a:avLst/>
                        </a:prstGeom>
                        <a:noFill/>
                        <a:ln w="9525">
                          <a:noFill/>
                          <a:miter lim="800000"/>
                          <a:headEnd/>
                          <a:tailEnd/>
                        </a:ln>
                      </wps:spPr>
                      <wps:txbx>
                        <w:txbxContent>
                          <w:p w14:paraId="52DA7293" w14:textId="77777777" w:rsidR="003B14DC" w:rsidRDefault="003B14DC" w:rsidP="00EB5DC1">
                            <w:r>
                              <w:t xml:space="preserve">         </w:t>
                            </w:r>
                          </w:p>
                          <w:p w14:paraId="216A6398" w14:textId="77777777" w:rsidR="003B14DC" w:rsidRDefault="003B14DC" w:rsidP="00EB5DC1">
                            <w:r>
                              <w:t xml:space="preserve">                               </w:t>
                            </w:r>
                            <w:r w:rsidRPr="002B4B2B">
                              <w:rPr>
                                <w:sz w:val="12"/>
                                <w:szCs w:val="12"/>
                              </w:rPr>
                              <w:t xml:space="preserve"> </w:t>
                            </w:r>
                          </w:p>
                          <w:p w14:paraId="097B912B" w14:textId="77777777" w:rsidR="003B14DC" w:rsidRDefault="003B14DC" w:rsidP="00EB5DC1">
                            <w:r>
                              <w:t xml:space="preserve">            </w:t>
                            </w:r>
                            <w:r w:rsidRPr="001F0C89">
                              <w:rPr>
                                <w:sz w:val="12"/>
                                <w:szCs w:val="12"/>
                              </w:rPr>
                              <w:t xml:space="preserve"> </w:t>
                            </w:r>
                          </w:p>
                          <w:p w14:paraId="647CD504" w14:textId="77777777" w:rsidR="003B14DC" w:rsidRDefault="003B14DC" w:rsidP="00EB5DC1">
                            <w:pPr>
                              <w:spacing w:after="0" w:line="240" w:lineRule="auto"/>
                            </w:pPr>
                            <w:r>
                              <w:t xml:space="preserve">                                      </w:t>
                            </w:r>
                          </w:p>
                          <w:p w14:paraId="2404F5B6" w14:textId="77777777" w:rsidR="003B14DC" w:rsidRPr="001F0C89" w:rsidRDefault="003B14DC" w:rsidP="00EB5DC1">
                            <w:pPr>
                              <w:spacing w:after="0" w:line="240" w:lineRule="auto"/>
                              <w:rPr>
                                <w:sz w:val="16"/>
                                <w:szCs w:val="16"/>
                              </w:rPr>
                            </w:pPr>
                            <w:r>
                              <w:t xml:space="preserve">                                      </w:t>
                            </w:r>
                          </w:p>
                          <w:p w14:paraId="6D53193C" w14:textId="77777777" w:rsidR="003B14DC" w:rsidRDefault="003B14DC" w:rsidP="00EB5DC1">
                            <w:pPr>
                              <w:spacing w:after="0" w:line="240" w:lineRule="auto"/>
                            </w:pPr>
                            <w:r>
                              <w:t xml:space="preserve">                               </w:t>
                            </w:r>
                            <w:r w:rsidRPr="00635595">
                              <w:rPr>
                                <w:sz w:val="12"/>
                                <w:szCs w:val="12"/>
                              </w:rPr>
                              <w:t xml:space="preserve"> </w:t>
                            </w:r>
                            <w:r>
                              <w:t xml:space="preserve">*   </w:t>
                            </w:r>
                            <w:r>
                              <w:rPr>
                                <w:sz w:val="12"/>
                                <w:szCs w:val="12"/>
                              </w:rPr>
                              <w:t xml:space="preserve">   </w:t>
                            </w:r>
                          </w:p>
                          <w:p w14:paraId="27FC1600" w14:textId="77777777" w:rsidR="003B14DC" w:rsidRDefault="003B14DC" w:rsidP="00EB5DC1">
                            <w:pPr>
                              <w:spacing w:after="0" w:line="240" w:lineRule="auto"/>
                            </w:pPr>
                            <w:r>
                              <w:t xml:space="preserve">                      </w:t>
                            </w:r>
                          </w:p>
                          <w:p w14:paraId="0CE4B394" w14:textId="77777777" w:rsidR="003B14DC" w:rsidRDefault="003B14DC" w:rsidP="00EB5DC1">
                            <w:pPr>
                              <w:spacing w:after="0" w:line="240" w:lineRule="auto"/>
                            </w:pPr>
                            <w:r>
                              <w:t xml:space="preserve">                                         </w:t>
                            </w:r>
                          </w:p>
                          <w:p w14:paraId="3CC9E35F" w14:textId="77777777" w:rsidR="003B14DC" w:rsidRDefault="003B14DC" w:rsidP="00EB5DC1">
                            <w:r>
                              <w:t xml:space="preserve">                         </w:t>
                            </w:r>
                            <w:r>
                              <w:rPr>
                                <w:sz w:val="12"/>
                                <w:szCs w:val="12"/>
                              </w:rPr>
                              <w:t xml:space="preserve">  </w:t>
                            </w:r>
                          </w:p>
                          <w:p w14:paraId="28248C9A" w14:textId="77777777" w:rsidR="003B14DC" w:rsidRDefault="003B14DC" w:rsidP="00EB5DC1">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0F04CA" id="_x0000_s1510" type="#_x0000_t202" style="position:absolute;left:0;text-align:left;margin-left:-13.95pt;margin-top:22.65pt;width:177.8pt;height:228.5pt;z-index:25195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" filled="f" stroked="f">
                <v:textbox>
                  <w:txbxContent>
                    <w:p w14:paraId="52DA7293" w14:textId="77777777" w:rsidR="003B14DC" w:rsidRDefault="003B14DC" w:rsidP="00EB5DC1">
                      <w:r>
                        <w:t xml:space="preserve">         </w:t>
                      </w:r>
                    </w:p>
                    <w:p w14:paraId="216A6398" w14:textId="77777777" w:rsidR="003B14DC" w:rsidRDefault="003B14DC" w:rsidP="00EB5DC1">
                      <w:r>
                        <w:t xml:space="preserve">                               </w:t>
                      </w:r>
                      <w:r w:rsidRPr="002B4B2B">
                        <w:rPr>
                          <w:sz w:val="12"/>
                          <w:szCs w:val="12"/>
                        </w:rPr>
                        <w:t xml:space="preserve"> </w:t>
                      </w:r>
                    </w:p>
                    <w:p w14:paraId="097B912B" w14:textId="77777777" w:rsidR="003B14DC" w:rsidRDefault="003B14DC" w:rsidP="00EB5DC1">
                      <w:r>
                        <w:t xml:space="preserve">            </w:t>
                      </w:r>
                      <w:r w:rsidRPr="001F0C89">
                        <w:rPr>
                          <w:sz w:val="12"/>
                          <w:szCs w:val="12"/>
                        </w:rPr>
                        <w:t xml:space="preserve"> </w:t>
                      </w:r>
                    </w:p>
                    <w:p w14:paraId="647CD504" w14:textId="77777777" w:rsidR="003B14DC" w:rsidRDefault="003B14DC" w:rsidP="00EB5DC1">
                      <w:pPr>
                        <w:spacing w:after="0" w:line="240" w:lineRule="auto"/>
                      </w:pPr>
                      <w:r>
                        <w:t xml:space="preserve">                                      </w:t>
                      </w:r>
                    </w:p>
                    <w:p w14:paraId="2404F5B6" w14:textId="77777777" w:rsidR="003B14DC" w:rsidRPr="001F0C89" w:rsidRDefault="003B14DC" w:rsidP="00EB5DC1">
                      <w:pPr>
                        <w:spacing w:after="0" w:line="240" w:lineRule="auto"/>
                        <w:rPr>
                          <w:sz w:val="16"/>
                          <w:szCs w:val="16"/>
                        </w:rPr>
                      </w:pPr>
                      <w:r>
                        <w:t xml:space="preserve">                                      </w:t>
                      </w:r>
                    </w:p>
                    <w:p w14:paraId="6D53193C" w14:textId="77777777" w:rsidR="003B14DC" w:rsidRDefault="003B14DC" w:rsidP="00EB5DC1">
                      <w:pPr>
                        <w:spacing w:after="0" w:line="240" w:lineRule="auto"/>
                      </w:pPr>
                      <w:r>
                        <w:t xml:space="preserve">                               </w:t>
                      </w:r>
                      <w:r w:rsidRPr="00635595">
                        <w:rPr>
                          <w:sz w:val="12"/>
                          <w:szCs w:val="12"/>
                        </w:rPr>
                        <w:t xml:space="preserve"> </w:t>
                      </w:r>
                      <w:r>
                        <w:t xml:space="preserve">*   </w:t>
                      </w:r>
                      <w:r>
                        <w:rPr>
                          <w:sz w:val="12"/>
                          <w:szCs w:val="12"/>
                        </w:rPr>
                        <w:t xml:space="preserve">   </w:t>
                      </w:r>
                    </w:p>
                    <w:p w14:paraId="27FC1600" w14:textId="77777777" w:rsidR="003B14DC" w:rsidRDefault="003B14DC" w:rsidP="00EB5DC1">
                      <w:pPr>
                        <w:spacing w:after="0" w:line="240" w:lineRule="auto"/>
                      </w:pPr>
                      <w:r>
                        <w:t xml:space="preserve">                      </w:t>
                      </w:r>
                    </w:p>
                    <w:p w14:paraId="0CE4B394" w14:textId="77777777" w:rsidR="003B14DC" w:rsidRDefault="003B14DC" w:rsidP="00EB5DC1">
                      <w:pPr>
                        <w:spacing w:after="0" w:line="240" w:lineRule="auto"/>
                      </w:pPr>
                      <w:r>
                        <w:t xml:space="preserve">                                         </w:t>
                      </w:r>
                    </w:p>
                    <w:p w14:paraId="3CC9E35F" w14:textId="77777777" w:rsidR="003B14DC" w:rsidRDefault="003B14DC" w:rsidP="00EB5DC1">
                      <w:r>
                        <w:t xml:space="preserve">                         </w:t>
                      </w:r>
                      <w:r>
                        <w:rPr>
                          <w:sz w:val="12"/>
                          <w:szCs w:val="12"/>
                        </w:rPr>
                        <w:t xml:space="preserve">  </w:t>
                      </w:r>
                    </w:p>
                    <w:p w14:paraId="28248C9A" w14:textId="77777777" w:rsidR="003B14DC" w:rsidRDefault="003B14DC" w:rsidP="00EB5DC1">
                      <w:r>
                        <w:t xml:space="preserve">                               </w:t>
                      </w:r>
                    </w:p>
                  </w:txbxContent>
                </v:textbox>
              </v:shape>
            </w:pict>
          </mc:Fallback>
        </mc:AlternateContent>
      </w:r>
    </w:p>
    <w:p w14:paraId="1F79819E" w14:textId="77777777" w:rsidR="005B3C0C" w:rsidRPr="005B3C0C" w:rsidRDefault="005B3C0C" w:rsidP="005B3C0C">
      <w:pPr>
        <w:spacing w:line="360" w:lineRule="auto"/>
      </w:pPr>
    </w:p>
    <w:p w14:paraId="136E5362" w14:textId="77777777" w:rsidR="005B3C0C" w:rsidRPr="005B3C0C" w:rsidRDefault="005B3C0C" w:rsidP="005B3C0C">
      <w:pPr>
        <w:spacing w:line="360" w:lineRule="auto"/>
      </w:pPr>
      <w:r w:rsidRPr="005B3C0C">
        <w:t xml:space="preserve">. </w:t>
      </w:r>
    </w:p>
    <w:p w14:paraId="0A8186EF" w14:textId="77777777" w:rsidR="005B3C0C" w:rsidRPr="005B3C0C" w:rsidRDefault="005B3C0C" w:rsidP="005B3C0C">
      <w:pPr>
        <w:spacing w:after="200" w:line="276" w:lineRule="auto"/>
        <w:jc w:val="left"/>
      </w:pPr>
    </w:p>
    <w:p w14:paraId="2622385F" w14:textId="77777777" w:rsidR="005B3C0C" w:rsidRDefault="005B3C0C" w:rsidP="005B3C0C">
      <w:pPr>
        <w:pStyle w:val="ListParagraph"/>
        <w:ind w:firstLine="0"/>
        <w:rPr>
          <w:color w:val="auto"/>
        </w:rPr>
      </w:pPr>
    </w:p>
    <w:p w14:paraId="09D95B2C" w14:textId="77777777" w:rsidR="00AE1ECD" w:rsidRDefault="00AE1ECD" w:rsidP="005B3C0C">
      <w:pPr>
        <w:pStyle w:val="ListParagraph"/>
        <w:ind w:firstLine="0"/>
        <w:rPr>
          <w:color w:val="auto"/>
        </w:rPr>
      </w:pPr>
    </w:p>
    <w:p w14:paraId="728B6579" w14:textId="77777777" w:rsidR="00AE1ECD" w:rsidRDefault="00AE1ECD" w:rsidP="005B3C0C">
      <w:pPr>
        <w:pStyle w:val="ListParagraph"/>
        <w:ind w:firstLine="0"/>
        <w:rPr>
          <w:color w:val="auto"/>
        </w:rPr>
      </w:pPr>
    </w:p>
    <w:p w14:paraId="68C0BF87" w14:textId="77777777" w:rsidR="00AE1ECD" w:rsidRDefault="00AE1ECD" w:rsidP="005B3C0C">
      <w:pPr>
        <w:pStyle w:val="ListParagraph"/>
        <w:ind w:firstLine="0"/>
        <w:rPr>
          <w:color w:val="auto"/>
        </w:rPr>
      </w:pPr>
    </w:p>
    <w:p w14:paraId="45807F86" w14:textId="77777777" w:rsidR="00AE1ECD" w:rsidRDefault="00AE1ECD" w:rsidP="005B3C0C">
      <w:pPr>
        <w:pStyle w:val="ListParagraph"/>
        <w:ind w:firstLine="0"/>
        <w:rPr>
          <w:color w:val="auto"/>
        </w:rPr>
      </w:pPr>
    </w:p>
    <w:p w14:paraId="6DA91D94" w14:textId="77777777" w:rsidR="00AE1ECD" w:rsidRDefault="00AE1ECD" w:rsidP="005B3C0C">
      <w:pPr>
        <w:pStyle w:val="ListParagraph"/>
        <w:ind w:firstLine="0"/>
        <w:rPr>
          <w:color w:val="auto"/>
        </w:rPr>
      </w:pPr>
    </w:p>
    <w:p w14:paraId="0BE0B82C" w14:textId="77777777" w:rsidR="00AE1ECD" w:rsidRDefault="00AE1ECD" w:rsidP="005B3C0C">
      <w:pPr>
        <w:pStyle w:val="ListParagraph"/>
        <w:ind w:firstLine="0"/>
        <w:rPr>
          <w:color w:val="auto"/>
        </w:rPr>
      </w:pPr>
    </w:p>
    <w:p w14:paraId="470617C5" w14:textId="77777777" w:rsidR="00AE1ECD" w:rsidRDefault="00AE1ECD" w:rsidP="005B3C0C">
      <w:pPr>
        <w:pStyle w:val="ListParagraph"/>
        <w:ind w:firstLine="0"/>
        <w:rPr>
          <w:color w:val="auto"/>
        </w:rPr>
      </w:pPr>
    </w:p>
    <w:p w14:paraId="4FCACBB7" w14:textId="77777777" w:rsidR="00AE1ECD" w:rsidRDefault="00AE1ECD" w:rsidP="005B3C0C">
      <w:pPr>
        <w:pStyle w:val="ListParagraph"/>
        <w:ind w:firstLine="0"/>
        <w:rPr>
          <w:color w:val="auto"/>
        </w:rPr>
      </w:pPr>
    </w:p>
    <w:p w14:paraId="31F5FB94" w14:textId="77777777" w:rsidR="00AE1ECD" w:rsidRDefault="00AE1ECD" w:rsidP="005B3C0C">
      <w:pPr>
        <w:pStyle w:val="ListParagraph"/>
        <w:ind w:firstLine="0"/>
        <w:rPr>
          <w:color w:val="auto"/>
        </w:rPr>
      </w:pPr>
    </w:p>
    <w:p w14:paraId="44C13D46" w14:textId="77777777" w:rsidR="00AE1ECD" w:rsidRDefault="00AE1ECD" w:rsidP="005B3C0C">
      <w:pPr>
        <w:pStyle w:val="ListParagraph"/>
        <w:ind w:firstLine="0"/>
        <w:rPr>
          <w:color w:val="auto"/>
        </w:rPr>
      </w:pPr>
    </w:p>
    <w:p w14:paraId="0BCD1B35" w14:textId="77777777" w:rsidR="005B3C0C" w:rsidRPr="005B3C0C" w:rsidRDefault="005B3C0C" w:rsidP="005B3C0C">
      <w:pPr>
        <w:pStyle w:val="Heading2"/>
        <w:spacing w:after="120" w:line="360" w:lineRule="auto"/>
        <w:rPr>
          <w:color w:val="auto"/>
        </w:rPr>
      </w:pPr>
      <w:bookmarkStart w:id="97" w:name="_Toc462059814"/>
      <w:r w:rsidRPr="005B3C0C">
        <w:rPr>
          <w:color w:val="auto"/>
        </w:rPr>
        <w:t>Discussion</w:t>
      </w:r>
      <w:bookmarkEnd w:id="97"/>
      <w:r w:rsidRPr="005B3C0C">
        <w:rPr>
          <w:color w:val="auto"/>
        </w:rPr>
        <w:t xml:space="preserve"> </w:t>
      </w:r>
    </w:p>
    <w:p w14:paraId="56997B26" w14:textId="77777777" w:rsidR="005B3C0C" w:rsidRPr="005B3C0C" w:rsidRDefault="005B3C0C" w:rsidP="005B3C0C">
      <w:pPr>
        <w:pStyle w:val="Heading3"/>
        <w:spacing w:after="120" w:line="360" w:lineRule="auto"/>
        <w:rPr>
          <w:b w:val="0"/>
          <w:color w:val="auto"/>
        </w:rPr>
      </w:pPr>
      <w:bookmarkStart w:id="98" w:name="_Toc462059815"/>
      <w:r w:rsidRPr="005B3C0C">
        <w:rPr>
          <w:b w:val="0"/>
          <w:color w:val="auto"/>
        </w:rPr>
        <w:t>Route to starch and TAG accumulation under optimal conditions</w:t>
      </w:r>
      <w:bookmarkEnd w:id="98"/>
    </w:p>
    <w:p w14:paraId="591631CD" w14:textId="77777777" w:rsidR="005B3C0C" w:rsidRPr="005B3C0C" w:rsidRDefault="005B3C0C" w:rsidP="005B3C0C">
      <w:pPr>
        <w:spacing w:line="360" w:lineRule="auto"/>
      </w:pPr>
      <w:r w:rsidRPr="005B3C0C">
        <w:t xml:space="preserve">The primary aim of this study was to investigate the response of </w:t>
      </w:r>
      <w:r w:rsidRPr="005B3C0C">
        <w:rPr>
          <w:i/>
        </w:rPr>
        <w:t xml:space="preserve">C. reinhardtii </w:t>
      </w:r>
      <w:r w:rsidRPr="005B3C0C">
        <w:t xml:space="preserve">to N deprivation under different, and more commercially relevant, trophic and light cycle conditions. Under the optimal lipid accumulation treatment of acetate supplementation and continuous light availability (M-24-NF), </w:t>
      </w:r>
      <w:r w:rsidRPr="005B3C0C">
        <w:rPr>
          <w:i/>
        </w:rPr>
        <w:t xml:space="preserve">C. reinhardtii </w:t>
      </w:r>
      <w:r w:rsidRPr="005B3C0C">
        <w:t xml:space="preserve">followed a pathway of carbon storage accumulation similar to that reported in previous studies </w:t>
      </w:r>
      <w:r w:rsidR="00BD03EC" w:rsidRPr="005B3C0C">
        <w:fldChar w:fldCharType="begin"/>
      </w:r>
      <w:r w:rsidR="00790A49">
        <w:instrText xml:space="preserve"> ADDIN ZOTERO_ITEM CSL_CITATION {"citationID":"21u5vlvpi7","properties":{"formattedCitation":"(Blaby et al., 2013; Goodenough et al., 2014; Miller et al., 2010)","plainCitation":"(Blaby et al., 2013; Goodenough et al., 2014; Miller et al., 2010)"},"citationItems":[{"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sensiti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id":1476,"uris":["http://zotero.org/users/1204444/items/I4ZF2P7R"],"uri":["http://zotero.org/users/1204444/items/I4ZF2P7R"],"itemData":{"id":1476,"type":"article-journal","title":"Changes in Transcript Abundance in Chlamydomonas reinhardtii following Nitrogen Deprivation Predict Diversion of Metabolism","container-title":"Plant Physiology","page":"1737-1752","volume":"154","issue":"4","source":"www.plantphysiol.org","abstract":"Like many microalgae, Chlamydomonas reinhardtii forms lipid droplets rich in triacylglycerols when nutrient deprived. To begin studying the mechanisms underlying this process, nitrogen (N) deprivation was used to induce triacylglycerol accumulation and changes in developmental programs such as gametogenesis. Comparative global analysis of transcripts under induced and noninduced conditions was applied as a first approach to studying molecular changes that promote or accompany triacylglycerol accumulation in cells encountering a new nutrient environment. Towards this goal, high-throughput sequencing technology was employed to generate large numbers of expressed sequence tags of eight biologically independent libraries, four for each condition, N replete and N deprived, allowing a statistically sound comparison of expression levels under the two tested conditions. As expected, N deprivation activated a subset of control genes involved in gametogenesis while down-regulating protein biosynthesis. Genes for components of photosynthesis were also down-regulated, with the exception of the PSBS gene. N deprivation led to a marked redirection of metabolism: the primary carbon source, acetate, was no longer converted to cell building blocks by the glyoxylate cycle and gluconeogenesis but funneled directly into fatty acid biosynthesis. Additional fatty acids may be produced by membrane remodeling, a process that is suggested by the changes observed in transcript abundance of putative lipase genes. Inferences on metabolism based on transcriptional analysis are indirect, but biochemical experiments supported some of these deductions. The data provided here represent a rich source for the exploration of the mechanism of oil accumulation in microalgae.","DOI":"10.1104/pp.110.165159","ISSN":"0032-0889, 1532-2548","journalAbbreviation":"Plant Physiol.","language":"en","author":[{"family":"Miller","given":"Rachel"},{"family":"Wu","given":"Guangxi"},{"family":"Deshpande","given":"Rahul R."},{"family":"Vieler","given":"Astrid"},{"family":"Gärtner","given":"Katrin"},{"family":"Li","given":"Xiaobo"},{"family":"Moellering","given":"Eric R."},{"family":"Zäuner","given":"Simone"},{"family":"Cornish","given":"Adam J."},{"family":"Liu","given":"Bensheng"},{"family":"Bullard","given":"Blair"},{"family":"Sears","given":"Barbara B."},{"family":"Kuo","given":"Min-Hao"},{"family":"Hegg","given":"Eric L."},{"family":"Shachar-Hill","given":"Yair"},{"family":"Shiu","given":"Shin-Han"},{"family":"Benning","given":"Christoph"}],"issued":{"date-parts":[["2010",12,1]]}}}],"schema":"https://github.com/citation-style-language/schema/raw/master/csl-citation.json"} </w:instrText>
      </w:r>
      <w:r w:rsidR="00BD03EC" w:rsidRPr="005B3C0C">
        <w:fldChar w:fldCharType="separate"/>
      </w:r>
      <w:r w:rsidRPr="005B3C0C">
        <w:t xml:space="preserve">(Blaby </w:t>
      </w:r>
      <w:r w:rsidR="00490409" w:rsidRPr="00490409">
        <w:rPr>
          <w:i/>
        </w:rPr>
        <w:t>et al</w:t>
      </w:r>
      <w:r w:rsidRPr="005B3C0C">
        <w:t xml:space="preserve">., 2013; Goodenough </w:t>
      </w:r>
      <w:r w:rsidR="00490409" w:rsidRPr="00490409">
        <w:rPr>
          <w:i/>
        </w:rPr>
        <w:t>et al</w:t>
      </w:r>
      <w:r w:rsidRPr="005B3C0C">
        <w:t xml:space="preserve">., 2014; Miller </w:t>
      </w:r>
      <w:r w:rsidR="00490409" w:rsidRPr="00490409">
        <w:rPr>
          <w:i/>
        </w:rPr>
        <w:t>et al</w:t>
      </w:r>
      <w:r w:rsidRPr="005B3C0C">
        <w:t>., 2010)</w:t>
      </w:r>
      <w:r w:rsidR="00BD03EC" w:rsidRPr="005B3C0C">
        <w:fldChar w:fldCharType="end"/>
      </w:r>
      <w:r w:rsidRPr="005B3C0C">
        <w:t xml:space="preserve">. Within the first 12 hours of N deprivation, genes involved in starch metabolism are significantly upregulated </w:t>
      </w:r>
      <w:r w:rsidR="00BD03EC" w:rsidRPr="005B3C0C">
        <w:fldChar w:fldCharType="begin"/>
      </w:r>
      <w:r w:rsidR="00790A49">
        <w:instrText xml:space="preserve"> ADDIN ZOTERO_ITEM CSL_CITATION {"citationID":"KxPxdHFt","properties":{"formattedCitation":"(Blaby et al., 2013; Goodenough et al., 2014)","plainCitation":"(Blaby et al., 2013; Goodenough et al., 2014)"},"citationItems":[{"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Pr="005B3C0C">
        <w:t xml:space="preserve">(Blaby </w:t>
      </w:r>
      <w:r w:rsidR="00490409" w:rsidRPr="00490409">
        <w:rPr>
          <w:i/>
        </w:rPr>
        <w:t>et al</w:t>
      </w:r>
      <w:r w:rsidRPr="005B3C0C">
        <w:t xml:space="preserve">., 2013; </w:t>
      </w:r>
      <w:r w:rsidRPr="005B3C0C">
        <w:lastRenderedPageBreak/>
        <w:t xml:space="preserve">Goodenough </w:t>
      </w:r>
      <w:r w:rsidR="00490409" w:rsidRPr="00490409">
        <w:rPr>
          <w:i/>
        </w:rPr>
        <w:t>et al</w:t>
      </w:r>
      <w:r w:rsidRPr="005B3C0C">
        <w:t>., 2014)</w:t>
      </w:r>
      <w:r w:rsidR="00BD03EC" w:rsidRPr="005B3C0C">
        <w:fldChar w:fldCharType="end"/>
      </w:r>
      <w:r w:rsidRPr="005B3C0C">
        <w:t xml:space="preserve">, including </w:t>
      </w:r>
      <w:r w:rsidR="000B69E8" w:rsidRPr="005B3C0C">
        <w:rPr>
          <w:i/>
        </w:rPr>
        <w:t>sta2</w:t>
      </w:r>
      <w:r w:rsidRPr="005B3C0C">
        <w:t xml:space="preserve"> in this study, which had a 38 fold increase in transcript abundance over 2 hours (Figure </w:t>
      </w:r>
      <w:r w:rsidR="00181E5E">
        <w:t>59</w:t>
      </w:r>
      <w:r w:rsidRPr="005B3C0C">
        <w:t xml:space="preserve">). Subsequently, carbon is diverted to starch synthesis, leading to rapid accumulation of starch, increasing 5 fold over 12 hours (Figure </w:t>
      </w:r>
      <w:r w:rsidR="00181E5E">
        <w:t>58</w:t>
      </w:r>
      <w:r w:rsidRPr="005B3C0C">
        <w:t xml:space="preserve">). Beyond this point </w:t>
      </w:r>
      <w:r w:rsidR="000B69E8" w:rsidRPr="0077366F">
        <w:rPr>
          <w:i/>
        </w:rPr>
        <w:t>sta2</w:t>
      </w:r>
      <w:r w:rsidRPr="005B3C0C">
        <w:t xml:space="preserve"> is strongly downregulated and starch synthesis is slowed. In agreement with previous studies, genes related to TAG synthesis, particularly </w:t>
      </w:r>
      <w:r w:rsidR="0077366F" w:rsidRPr="005B3C0C">
        <w:rPr>
          <w:i/>
        </w:rPr>
        <w:t>gpd2</w:t>
      </w:r>
      <w:r w:rsidR="0077366F" w:rsidRPr="005B3C0C">
        <w:t xml:space="preserve"> and </w:t>
      </w:r>
      <w:r w:rsidR="0077366F" w:rsidRPr="005B3C0C">
        <w:rPr>
          <w:i/>
        </w:rPr>
        <w:t>pgd1</w:t>
      </w:r>
      <w:r w:rsidRPr="005B3C0C">
        <w:t xml:space="preserve">, have a relatively delayed response, with upregulation starting after 2 hours, and unlike </w:t>
      </w:r>
      <w:r w:rsidR="000B69E8" w:rsidRPr="005B3C0C">
        <w:rPr>
          <w:i/>
        </w:rPr>
        <w:t>sta2</w:t>
      </w:r>
      <w:r w:rsidRPr="005B3C0C">
        <w:t xml:space="preserve">, expression continue to gradually increase over 48 hours, a trend which is reflected in the continued increase of TAG. </w:t>
      </w:r>
    </w:p>
    <w:p w14:paraId="43816CE0" w14:textId="77777777" w:rsidR="005B3C0C" w:rsidRPr="005B3C0C" w:rsidRDefault="005B3C0C" w:rsidP="005B3C0C">
      <w:pPr>
        <w:spacing w:line="360" w:lineRule="auto"/>
      </w:pPr>
      <w:r w:rsidRPr="005B3C0C">
        <w:t xml:space="preserve">Concurrently, after 24 hours, </w:t>
      </w:r>
      <w:r w:rsidRPr="005B3C0C">
        <w:rPr>
          <w:i/>
        </w:rPr>
        <w:t xml:space="preserve">C. reinhardtii </w:t>
      </w:r>
      <w:r w:rsidRPr="005B3C0C">
        <w:t xml:space="preserve">cells suspend growth and enter an autophagy programme in which N-rich molecules mainly involved in photosynthesis and the Calvin cycle are degraded and recycled, with carbon skeletons directed to the TCA cycle or carbon storage accumulation  </w:t>
      </w:r>
      <w:r w:rsidR="00BD03EC" w:rsidRPr="005B3C0C">
        <w:fldChar w:fldCharType="begin"/>
      </w:r>
      <w:r w:rsidR="00790A49">
        <w:instrText xml:space="preserve"> ADDIN ZOTERO_ITEM CSL_CITATION {"citationID":"28ldppn00q","properties":{"formattedCitation":"(Longworth et al., 2012; Schmollinger et al., 2014; Wase et al., 2014)","plainCitation":"(Longworth et al., 2012; Schmollinger et al., 2014; Wase et al., 2014)"},"citationItems":[{"id":2013,"uris":["http://zotero.org/users/1204444/items/PF2JATKI"],"uri":["http://zotero.org/users/1204444/items/PF2JATKI"],"itemData":{"id":2013,"type":"article-journal","title":"HILIC- and SCX-Based Quantitative Proteomics of &lt;i&gt;Chlamydomonas reinhardtii&lt;/i&gt; during Nitrogen Starvation Induced Lipid and Carbohydrate Accumulation","container-title":"Journal of Proteome Research","page":"5959-5971","volume":"11","issue":"12","source":"CrossRef","DOI":"10.1021/pr300692t","ISSN":"1535-3893, 1535-3907","author":[{"family":"Longworth","given":"Joseph"},{"family":"Noirel","given":"Josselin"},{"family":"Pandhal","given":"Jagroop"},{"family":"Wright","given":"Phillip C."},{"family":"Vaidyanathan","given":"Seetharaman"}],"issued":{"date-parts":[["2012",11,13]]}}},{"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id":2941,"uris":["http://zotero.org/users/1204444/items/B6KQZQ9F"],"uri":["http://zotero.org/users/1204444/items/B6KQZQ9F"],"itemData":{"id":2941,"type":"article-journal","title":"Integrated Quantitative Analysis of Nitrogen Stress Response in Chlamydomonas reinhardtii Using Metabolite and Protein Profiling","container-title":"Journal of Proteome Research","page":"1373-1396","volume":"13","issue":"3","source":"ACS Publications","abstract":"Nitrogen starvation induces a global stress response in microalgae that results in the accumulation of lipids as a potential source of biofuel. Using GC-MS-based metabolite and iTRAQ-labeled protein profiling, we examined and correlated the metabolic and proteomic response of Chlamydomonas reinhardtii under nitrogen stress. Key amino acids and metabolites involved in nitrogen sparing pathways, methyl group transfer reactions, and energy production were decreased in abundance, whereas certain fatty acids, citric acid, methionine, citramalic acid, triethanolamine, nicotianamine, trehalose, and sorbitol were increased in abundance. Proteins involved in nitrogen assimilation, amino acid metabolism, oxidative phosphorylation, glycolysis, TCA cycle, starch, and lipid metabolism were elevated compared with nonstressed cultures. In contrast, the enzymes of the glyoxylate cycle, one carbon metabolism, pentose phosphate pathway, the Calvin cycle, photosynthetic and light harvesting complex, and ribosomes were reduced. A noteworthy observation was that citrate accumulated during nitrogen stress coordinate with alterations in the enzymes that produce or utilize this metabolite, demonstrating the value of comparing protein and metabolite profiles to understand complex patterns of metabolic flow. Thus, the current study provides unique insight into the global metabolic adjustments leading to lipid storage during N starvation for application toward advanced biofuel production technologies.","DOI":"10.1021/pr400952z","ISSN":"1535-3893","journalAbbreviation":"J. Proteome Res.","author":[{"family":"Wase","given":"Nishikant"},{"family":"Black","given":"Paul N."},{"family":"Stanley","given":"Bruce A."},{"family":"DiRusso","given":"Concetta C."}],"issued":{"date-parts":[["2014",3,7]]}}}],"schema":"https://github.com/citation-style-language/schema/raw/master/csl-citation.json"} </w:instrText>
      </w:r>
      <w:r w:rsidR="00BD03EC" w:rsidRPr="005B3C0C">
        <w:fldChar w:fldCharType="separate"/>
      </w:r>
      <w:r w:rsidRPr="005B3C0C">
        <w:t xml:space="preserve">(Longworth </w:t>
      </w:r>
      <w:r w:rsidR="00490409" w:rsidRPr="00490409">
        <w:rPr>
          <w:i/>
        </w:rPr>
        <w:t>et al</w:t>
      </w:r>
      <w:r w:rsidRPr="005B3C0C">
        <w:t xml:space="preserve">., 2012; Schmollinger </w:t>
      </w:r>
      <w:r w:rsidR="00490409" w:rsidRPr="00490409">
        <w:rPr>
          <w:i/>
        </w:rPr>
        <w:t>et al</w:t>
      </w:r>
      <w:r w:rsidRPr="005B3C0C">
        <w:t xml:space="preserve">., 2014; Wase </w:t>
      </w:r>
      <w:r w:rsidR="00490409" w:rsidRPr="00490409">
        <w:rPr>
          <w:i/>
        </w:rPr>
        <w:t>et al</w:t>
      </w:r>
      <w:r w:rsidRPr="005B3C0C">
        <w:t>., 2014</w:t>
      </w:r>
      <w:r w:rsidR="00181E5E">
        <w:t xml:space="preserve">, </w:t>
      </w:r>
      <w:r w:rsidR="00181E5E" w:rsidRPr="005B3C0C">
        <w:t>Figure</w:t>
      </w:r>
      <w:r w:rsidR="00181E5E">
        <w:t xml:space="preserve"> 49, 50 and 51</w:t>
      </w:r>
      <w:r w:rsidRPr="005B3C0C">
        <w:t>)</w:t>
      </w:r>
      <w:r w:rsidR="00BD03EC" w:rsidRPr="005B3C0C">
        <w:fldChar w:fldCharType="end"/>
      </w:r>
      <w:r w:rsidRPr="005B3C0C">
        <w:t xml:space="preserve">. This degradation of photosynthetic machinery leads to a greater reliance on the respiratory metabolism, as evidenced in this study by the rapid downregulation of </w:t>
      </w:r>
      <w:r w:rsidR="0077366F" w:rsidRPr="0077366F">
        <w:rPr>
          <w:i/>
        </w:rPr>
        <w:t>rbsc2</w:t>
      </w:r>
      <w:r w:rsidR="0077366F" w:rsidRPr="005B3C0C">
        <w:t xml:space="preserve"> </w:t>
      </w:r>
      <w:r w:rsidRPr="005B3C0C">
        <w:t xml:space="preserve">(Calvin cycle) and relative stability of </w:t>
      </w:r>
      <w:r w:rsidR="0077366F">
        <w:rPr>
          <w:i/>
        </w:rPr>
        <w:t>og</w:t>
      </w:r>
      <w:r w:rsidR="0077366F" w:rsidRPr="005B3C0C">
        <w:rPr>
          <w:i/>
        </w:rPr>
        <w:t>d1</w:t>
      </w:r>
      <w:r w:rsidRPr="005B3C0C">
        <w:rPr>
          <w:i/>
        </w:rPr>
        <w:t xml:space="preserve"> </w:t>
      </w:r>
      <w:r w:rsidRPr="005B3C0C">
        <w:t xml:space="preserve">(TCA cycle). As noted in </w:t>
      </w:r>
      <w:r w:rsidR="00BD03EC" w:rsidRPr="005B3C0C">
        <w:fldChar w:fldCharType="begin"/>
      </w:r>
      <w:r w:rsidR="00790A49">
        <w:instrText xml:space="preserve"> ADDIN ZOTERO_ITEM CSL_CITATION {"citationID":"6la960shv","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Pr="005B3C0C">
        <w:t xml:space="preserve">Goodenough </w:t>
      </w:r>
      <w:r w:rsidR="00490409" w:rsidRPr="00490409">
        <w:rPr>
          <w:i/>
        </w:rPr>
        <w:t>et al</w:t>
      </w:r>
      <w:r w:rsidRPr="005B3C0C">
        <w:t>. (2014)</w:t>
      </w:r>
      <w:r w:rsidR="00BD03EC" w:rsidRPr="005B3C0C">
        <w:fldChar w:fldCharType="end"/>
      </w:r>
      <w:r w:rsidRPr="005B3C0C">
        <w:t xml:space="preserve"> and supported here, the degradation of photosynthetic apparatus and assumed decline in photosynthetically derived NADPH is correlated with an increase in the</w:t>
      </w:r>
      <w:r w:rsidRPr="005B3C0C">
        <w:rPr>
          <w:i/>
        </w:rPr>
        <w:t xml:space="preserve"> </w:t>
      </w:r>
      <w:r w:rsidRPr="005B3C0C">
        <w:t>activity of the NADPH producing oxidative pentose  phosphate pathway (</w:t>
      </w:r>
      <w:r w:rsidR="000B69E8" w:rsidRPr="005B3C0C">
        <w:rPr>
          <w:i/>
        </w:rPr>
        <w:t>gld2</w:t>
      </w:r>
      <w:r w:rsidRPr="005B3C0C">
        <w:t xml:space="preserve"> upregulation). Alternative pathways for NAPDH production, such as malate decarboxylation by NADP</w:t>
      </w:r>
      <w:r w:rsidRPr="005B3C0C">
        <w:rPr>
          <w:vertAlign w:val="superscript"/>
        </w:rPr>
        <w:t>+</w:t>
      </w:r>
      <w:r w:rsidRPr="005B3C0C">
        <w:t xml:space="preserve"> dependent malic enzyme, encoded by MME genes (</w:t>
      </w:r>
      <w:r w:rsidRPr="005B3C0C">
        <w:rPr>
          <w:i/>
        </w:rPr>
        <w:t>MME2, MME3, MME4, MM5, MM6</w:t>
      </w:r>
      <w:r w:rsidRPr="005B3C0C">
        <w:t xml:space="preserve">), have been reported to be stable or downregulated after N deprivation </w:t>
      </w:r>
      <w:r w:rsidR="00BD03EC" w:rsidRPr="005B3C0C">
        <w:fldChar w:fldCharType="begin"/>
      </w:r>
      <w:r w:rsidR="00790A49">
        <w:instrText xml:space="preserve"> ADDIN ZOTERO_ITEM CSL_CITATION {"citationID":"1q64eotet9","properties":{"formattedCitation":"(Schmollinger et al., 2014)","plainCitation":"(Schmollinger et al., 2014)"},"citationItems":[{"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Pr="005B3C0C">
        <w:t xml:space="preserve">(Schmollinger </w:t>
      </w:r>
      <w:r w:rsidR="00490409" w:rsidRPr="00490409">
        <w:rPr>
          <w:i/>
        </w:rPr>
        <w:t>et al</w:t>
      </w:r>
      <w:r w:rsidRPr="005B3C0C">
        <w:t>., 2014)</w:t>
      </w:r>
      <w:r w:rsidR="00BD03EC" w:rsidRPr="005B3C0C">
        <w:fldChar w:fldCharType="end"/>
      </w:r>
      <w:r w:rsidRPr="005B3C0C">
        <w:t>. Consequently it is likely that the oxidative phase of the PP pathway is likely to meet the increasing NADPH demand of TAG synthesis after cell chlorosis.</w:t>
      </w:r>
    </w:p>
    <w:p w14:paraId="573A9A53" w14:textId="1D6FF83C" w:rsidR="005B3C0C" w:rsidRPr="005B3C0C" w:rsidRDefault="005B3C0C" w:rsidP="005B3C0C">
      <w:pPr>
        <w:spacing w:line="360" w:lineRule="auto"/>
      </w:pPr>
      <w:r w:rsidRPr="005B3C0C">
        <w:t xml:space="preserve">In agreement with </w:t>
      </w:r>
      <w:r w:rsidR="00BD03EC" w:rsidRPr="005B3C0C">
        <w:fldChar w:fldCharType="begin"/>
      </w:r>
      <w:r w:rsidR="00790A49">
        <w:instrText xml:space="preserve"> ADDIN ZOTERO_ITEM CSL_CITATION {"citationID":"2grtcr6luq","properties":{"formattedCitation":"(Goodenough et al., 2014; Schmollinger et al., 2014)","plainCitation":"(Goodenough et al., 2014; Schmollinger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Pr="005B3C0C">
        <w:t xml:space="preserve">Goodenough </w:t>
      </w:r>
      <w:r w:rsidR="00490409" w:rsidRPr="00490409">
        <w:rPr>
          <w:i/>
        </w:rPr>
        <w:t>et al</w:t>
      </w:r>
      <w:r w:rsidRPr="005B3C0C">
        <w:t xml:space="preserve">. (2014) and Schmollinger </w:t>
      </w:r>
      <w:r w:rsidR="00490409" w:rsidRPr="00490409">
        <w:rPr>
          <w:i/>
        </w:rPr>
        <w:t>et al</w:t>
      </w:r>
      <w:r w:rsidRPr="005B3C0C">
        <w:t>. (2014)</w:t>
      </w:r>
      <w:r w:rsidR="00BD03EC" w:rsidRPr="005B3C0C">
        <w:fldChar w:fldCharType="end"/>
      </w:r>
      <w:r w:rsidRPr="005B3C0C">
        <w:t xml:space="preserve">, </w:t>
      </w:r>
      <w:r w:rsidR="00C6491F" w:rsidRPr="00C6491F">
        <w:rPr>
          <w:i/>
        </w:rPr>
        <w:t>icl1</w:t>
      </w:r>
      <w:r w:rsidRPr="005B3C0C">
        <w:t xml:space="preserve"> (a key enzyme in the glyoxylate cycle) decreased significantly after 2 hours and continued to decline (Figure </w:t>
      </w:r>
      <w:r w:rsidR="00181E5E">
        <w:t>55</w:t>
      </w:r>
      <w:r w:rsidRPr="005B3C0C">
        <w:t xml:space="preserve">), despite continued uptake of acetate (Figure </w:t>
      </w:r>
      <w:r w:rsidR="00181E5E">
        <w:t>56</w:t>
      </w:r>
      <w:r w:rsidRPr="005B3C0C">
        <w:t xml:space="preserve">). In a reverse genetics study, </w:t>
      </w:r>
      <w:r w:rsidR="00BD03EC" w:rsidRPr="005B3C0C">
        <w:fldChar w:fldCharType="begin"/>
      </w:r>
      <w:r w:rsidR="00790A49">
        <w:instrText xml:space="preserve"> ADDIN ZOTERO_ITEM CSL_CITATION {"citationID":"2flimg13gj","properties":{"formattedCitation":"(Plancke et al., 2014)","plainCitation":"(Plancke et al., 2014)"},"citationItems":[{"id":2849,"uris":["http://zotero.org/users/1204444/items/P8IFD3SC"],"uri":["http://zotero.org/users/1204444/items/P8IFD3SC"],"itemData":{"id":2849,"type":"article-journal","title":"Lack of isocitrate lyase in Chlamydomonas leads to changes in carbon metabolism and in the response to oxidative stress under mixotrophic growth","container-title":"The Plant Journal","page":"404-417","volume":"77","issue":"3","source":"Wiley Online Library","abstract":"Isocitrate lyase is a key enzyme of the glyoxylate cycle. This cycle plays an essential role in cell growth on acetate, and is important for gluconeogenesis as it bypasses the two oxidative steps of the tricarboxylic acid (TCA) cycle in which CO2 is evolved. In this paper, a null icl mutant of the green microalga Chlamydomonas reinhardtii is described. Our data show that isocitrate lyase is required for growth in darkness on acetate (heterotrophic conditions), as well as for efficient growth in the light when acetate is supplied (mixotrophic conditions). Under these latter conditions, reduced acetate assimilation and concomitant reduced respiration occur, and biomass composition analysis reveals an increase in total fatty acid content, including neutral lipids and free fatty acids. Quantitative proteomic analysis by 14N/15N labelling was performed, and more than 1600 proteins were identified. These analyses reveal a strong decrease in the amounts of enzymes of the glyoxylate cycle and gluconeogenesis in parallel with a shift of the TCA cycle towards amino acid synthesis, accompanied by an increase in free amino acids. The decrease of the glyoxylate cycle and gluconeogenesis, as well as the decrease in enzymes involved in β–oxidation of fatty acids in the icl mutant are probably major factors that contribute to remodelling of lipids in the icl mutant. These modifications are probably responsible for the elevation of the response to oxidative stress, with significantly augmented levels and activities of superoxide dismutase and ascorbate peroxidase, and increased resistance to paraquat.","DOI":"10.1111/tpj.12392","ISSN":"1365-313X","journalAbbreviation":"Plant J","language":"en","author":[{"family":"Plancke","given":"Charlotte"},{"family":"Vigeolas","given":"Helene"},{"family":"Höhner","given":"Ricarda"},{"family":"Roberty","given":"Stephane"},{"family":"Emonds-Alt","given":"Barbara"},{"family":"Larosa","given":"Véronique"},{"family":"Willamme","given":"Remi"},{"family":"Duby","given":"Franceline"},{"family":"Onga Dhali","given":"David"},{"family":"Thonart","given":"Philippe"},{"family":"Hiligsmann","given":"Serge"},{"family":"Franck","given":"Fabrice"},{"family":"Eppe","given":"Gauthier"},{"family":"Cardol","given":"Pierre"},{"family":"Hippler","given":"Michael"},{"family":"Remacle","given":"Claire"}],"issued":{"date-parts":[["2014",2,1]]}}}],"schema":"https://github.com/citation-style-language/schema/raw/master/csl-citation.json"} </w:instrText>
      </w:r>
      <w:r w:rsidR="00BD03EC" w:rsidRPr="005B3C0C">
        <w:fldChar w:fldCharType="separate"/>
      </w:r>
      <w:r w:rsidRPr="005B3C0C">
        <w:t xml:space="preserve">Plancke </w:t>
      </w:r>
      <w:r w:rsidR="00490409" w:rsidRPr="00490409">
        <w:rPr>
          <w:i/>
        </w:rPr>
        <w:t>et al</w:t>
      </w:r>
      <w:r w:rsidRPr="005B3C0C">
        <w:t>. (2014)</w:t>
      </w:r>
      <w:r w:rsidR="00BD03EC" w:rsidRPr="005B3C0C">
        <w:fldChar w:fldCharType="end"/>
      </w:r>
      <w:r w:rsidRPr="005B3C0C">
        <w:t xml:space="preserve"> reported that a </w:t>
      </w:r>
      <w:r w:rsidR="00C6491F" w:rsidRPr="00C6491F">
        <w:rPr>
          <w:i/>
        </w:rPr>
        <w:t>icl1</w:t>
      </w:r>
      <w:r w:rsidRPr="005B3C0C">
        <w:t xml:space="preserve"> mutant, lacking a functional </w:t>
      </w:r>
      <w:r w:rsidR="00C6491F" w:rsidRPr="00C6491F">
        <w:rPr>
          <w:i/>
        </w:rPr>
        <w:t>icl1</w:t>
      </w:r>
      <w:r w:rsidRPr="005B3C0C">
        <w:t xml:space="preserve"> gene, accumulated 3 fold higher levels of neutral lipid compared to WT cells, and lower starch concentrations. A decline in β-oxidation proteins, but stable levels fatty acid synthases led the authors to conclude that </w:t>
      </w:r>
      <w:r w:rsidR="00C6491F" w:rsidRPr="00C6491F">
        <w:rPr>
          <w:i/>
        </w:rPr>
        <w:t>icl1</w:t>
      </w:r>
      <w:r w:rsidRPr="005B3C0C">
        <w:t xml:space="preserve"> deletion resulted in TAG accumulation because of </w:t>
      </w:r>
      <w:r w:rsidRPr="005B3C0C">
        <w:lastRenderedPageBreak/>
        <w:t xml:space="preserve">reduced lipid catabolism rather than diversion of acetyl-CoA towards FA synthesis </w:t>
      </w:r>
      <w:r w:rsidR="00BD03EC" w:rsidRPr="005B3C0C">
        <w:fldChar w:fldCharType="begin"/>
      </w:r>
      <w:r w:rsidR="00790A49">
        <w:instrText xml:space="preserve"> ADDIN ZOTERO_ITEM CSL_CITATION {"citationID":"1scletlaba","properties":{"formattedCitation":"(Plancke et al., 2014)","plainCitation":"(Plancke et al., 2014)"},"citationItems":[{"id":2849,"uris":["http://zotero.org/users/1204444/items/P8IFD3SC"],"uri":["http://zotero.org/users/1204444/items/P8IFD3SC"],"itemData":{"id":2849,"type":"article-journal","title":"Lack of isocitrate lyase in Chlamydomonas leads to changes in carbon metabolism and in the response to oxidative stress under mixotrophic growth","container-title":"The Plant Journal","page":"404-417","volume":"77","issue":"3","source":"Wiley Online Library","abstract":"Isocitrate lyase is a key enzyme of the glyoxylate cycle. This cycle plays an essential role in cell growth on acetate, and is important for gluconeogenesis as it bypasses the two oxidative steps of the tricarboxylic acid (TCA) cycle in which CO2 is evolved. In this paper, a null icl mutant of the green microalga Chlamydomonas reinhardtii is described. Our data show that isocitrate lyase is required for growth in darkness on acetate (heterotrophic conditions), as well as for efficient growth in the light when acetate is supplied (mixotrophic conditions). Under these latter conditions, reduced acetate assimilation and concomitant reduced respiration occur, and biomass composition analysis reveals an increase in total fatty acid content, including neutral lipids and free fatty acids. Quantitative proteomic analysis by 14N/15N labelling was performed, and more than 1600 proteins were identified. These analyses reveal a strong decrease in the amounts of enzymes of the glyoxylate cycle and gluconeogenesis in parallel with a shift of the TCA cycle towards amino acid synthesis, accompanied by an increase in free amino acids. The decrease of the glyoxylate cycle and gluconeogenesis, as well as the decrease in enzymes involved in β–oxidation of fatty acids in the icl mutant are probably major factors that contribute to remodelling of lipids in the icl mutant. These modifications are probably responsible for the elevation of the response to oxidative stress, with significantly augmented levels and activities of superoxide dismutase and ascorbate peroxidase, and increased resistance to paraquat.","DOI":"10.1111/tpj.12392","ISSN":"1365-313X","journalAbbreviation":"Plant J","language":"en","author":[{"family":"Plancke","given":"Charlotte"},{"family":"Vigeolas","given":"Helene"},{"family":"Höhner","given":"Ricarda"},{"family":"Roberty","given":"Stephane"},{"family":"Emonds-Alt","given":"Barbara"},{"family":"Larosa","given":"Véronique"},{"family":"Willamme","given":"Remi"},{"family":"Duby","given":"Franceline"},{"family":"Onga Dhali","given":"David"},{"family":"Thonart","given":"Philippe"},{"family":"Hiligsmann","given":"Serge"},{"family":"Franck","given":"Fabrice"},{"family":"Eppe","given":"Gauthier"},{"family":"Cardol","given":"Pierre"},{"family":"Hippler","given":"Michael"},{"family":"Remacle","given":"Claire"}],"issued":{"date-parts":[["2014",2,1]]}}}],"schema":"https://github.com/citation-style-language/schema/raw/master/csl-citation.json"} </w:instrText>
      </w:r>
      <w:r w:rsidR="00BD03EC" w:rsidRPr="005B3C0C">
        <w:fldChar w:fldCharType="separate"/>
      </w:r>
      <w:r w:rsidRPr="005B3C0C">
        <w:t xml:space="preserve">(Plancke </w:t>
      </w:r>
      <w:r w:rsidR="00490409" w:rsidRPr="00490409">
        <w:rPr>
          <w:i/>
        </w:rPr>
        <w:t>et al</w:t>
      </w:r>
      <w:r w:rsidRPr="005B3C0C">
        <w:t>., 2014)</w:t>
      </w:r>
      <w:r w:rsidR="00BD03EC" w:rsidRPr="005B3C0C">
        <w:fldChar w:fldCharType="end"/>
      </w:r>
      <w:r w:rsidRPr="005B3C0C">
        <w:t xml:space="preserve">. However, in this study (Figure </w:t>
      </w:r>
      <w:r w:rsidR="00181E5E">
        <w:t>60</w:t>
      </w:r>
      <w:r w:rsidRPr="005B3C0C">
        <w:t xml:space="preserve"> and </w:t>
      </w:r>
      <w:r w:rsidR="00181E5E">
        <w:t>63</w:t>
      </w:r>
      <w:r w:rsidRPr="005B3C0C">
        <w:t xml:space="preserve">), studies of the hyper-oleaginous </w:t>
      </w:r>
      <w:r w:rsidRPr="005B3C0C">
        <w:rPr>
          <w:i/>
        </w:rPr>
        <w:t>sta6</w:t>
      </w:r>
      <w:r w:rsidRPr="005B3C0C">
        <w:t xml:space="preserve"> starchless mutant </w:t>
      </w:r>
      <w:r w:rsidR="00BD03EC" w:rsidRPr="005B3C0C">
        <w:fldChar w:fldCharType="begin"/>
      </w:r>
      <w:r w:rsidR="00790A49">
        <w:instrText xml:space="preserve"> ADDIN ZOTERO_ITEM CSL_CITATION {"citationID":"o1ep3c03g","properties":{"formattedCitation":"(Blaby et al., 2013; Goodenough et al., 2014)","plainCitation":"(Blaby et al., 2013; Goodenough et al., 2014)"},"citationItems":[{"id":2852,"uris":["http://zotero.org/users/1204444/items/VVTMARWT"],"uri":["http://zotero.org/users/1204444/items/VVTMARWT"],"itemData":{"id":2852,"type":"article-journal","title":"Systems-Level Analysis of Nitrogen Starvation–Induced Modifications of Carbon Metabolism in a Chlamydomonas reinhardtii Starchless Mutant","container-title":"The Plant Cell Online","page":"4305-4323","volume":"25","issue":"11","source":"www.plantcell.org","abstract":"To understand the molecular basis underlying increased triacylglycerol (TAG) accumulation in starchless (sta) Chlamydomonas reinhardtii mutants, we undertook comparative time-course transcriptomics of strains CC-4348 (sta6 mutant), CC-4349, a cell wall–deficient (cw) strain purported to represent the parental STA6 strain, and three independent STA6 strains generated by complementation of sta6 (CC-4565/STA6-C2, CC-4566/STA6-C4, and CC-4567/STA6-C6) in the context of N deprivation. Despite N starvation–induced dramatic remodeling of the transcriptome, there were relatively few differences (5 × 102) observed between sta6 and STA6, the most dramatic of which were increased abundance of transcripts encoding key regulated or rate-limiting steps in central carbon metabolism, specifically isocitrate lyase, malate synthase, transaldolase, fructose bisphosphatase and phosphoenolpyruvate carboxykinase (encoded by ICL1, MAS1, TAL1, FBP1, and PCK1 respectively), suggestive of increased carbon movement toward hexose-phosphate in sta6 by upregulation of the glyoxylate pathway and gluconeogenesis. Enzyme assays validated the increase in isocitrate lyase and malate synthase activities. Targeted metabolite analysis indicated increased succinate, malate, and Glc-6-P and decreased Fru-1,6-bisphosphate, illustrating the effect of these changes. Comparisons of independent data sets in multiple strains allowed the delineation of a sequence of events in the global N starvation response in C. reinhardtii, starting within minutes with the upregulation of alternative N assimilation routes and carbohydrate synthesis and subsequently a more gradual upregulation of genes encoding enzymes of TAG synthesis. Finally, genome resequencing analysis indicated that (1) the deletion in sta6 extends into the neighboring gene encoding respiratory burst oxidase, and (2) a commonly used STA6 strain (CC-4349) as well as the sequenced reference (CC-503) are not congenic with respect to sta6 (CC-4348), underscoring the importance of using complemented strains for more rigorous assignment of phenotype to genotype.","DOI":"10.1105/tpc.113.117580","ISSN":"1040-4651, 1532-298X","note":"PMID: 24280389","journalAbbreviation":"Plant Cell","language":"en","author":[{"family":"Blaby","given":"Ian K."},{"family":"Glaesener","given":"Anne G."},{"family":"Mettler","given":"Tabea"},{"family":"Fitz-Gibbon","given":"Sorel T."},{"family":"Gallaher","given":"Sean D."},{"family":"Liu","given":"Bensheng"},{"family":"Boyle","given":"Nanette R."},{"family":"Kropat","given":"Janette"},{"family":"Stitt","given":"Mark"},{"family":"Johnson","given":"Shannon"},{"family":"Benning","given":"Christoph"},{"family":"Pellegrini","given":"Matteo"},{"family":"Casero","given":"David"},{"family":"Merchant","given":"Sabeeha S."}],"issued":{"date-parts":[["2013",11,1]]},"PMID":"24280389"}},{"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Pr="005B3C0C">
        <w:t xml:space="preserve">(Blaby </w:t>
      </w:r>
      <w:r w:rsidR="00490409" w:rsidRPr="00490409">
        <w:rPr>
          <w:i/>
        </w:rPr>
        <w:t>et al</w:t>
      </w:r>
      <w:r w:rsidRPr="005B3C0C">
        <w:t xml:space="preserve">., 2013; Goodenough </w:t>
      </w:r>
      <w:r w:rsidR="00490409" w:rsidRPr="00490409">
        <w:rPr>
          <w:i/>
        </w:rPr>
        <w:t>et al</w:t>
      </w:r>
      <w:r w:rsidRPr="005B3C0C">
        <w:t>., 2014)</w:t>
      </w:r>
      <w:r w:rsidR="00BD03EC" w:rsidRPr="005B3C0C">
        <w:fldChar w:fldCharType="end"/>
      </w:r>
      <w:r w:rsidRPr="005B3C0C">
        <w:t xml:space="preserve">, and efforts to overexpress FA synthase genes </w:t>
      </w:r>
      <w:r w:rsidR="00BD03EC" w:rsidRPr="005B3C0C">
        <w:fldChar w:fldCharType="begin"/>
      </w:r>
      <w:r w:rsidR="00790A49">
        <w:instrText xml:space="preserve"> ADDIN ZOTERO_ITEM CSL_CITATION {"citationID":"gmBPkGXf","properties":{"formattedCitation":"(Radakovits et al., 2010)","plainCitation":"(Radakovits et al., 2010)"},"citationItems":[{"id":1354,"uris":["http://zotero.org/users/1204444/items/9CVXQVTE"],"uri":["http://zotero.org/users/1204444/items/9CVXQVTE"],"itemData":{"id":1354,"type":"article-journal","title":"Genetic Engineering of Algae for Enhanced Biofuel Production","container-title":"Eukaryotic Cell","page":"486-501","volume":"9","issue":"4","source":"ec.asm.org","abstract":"There are currently intensive global research efforts aimed at increasing and modifying the accumulation of lipids, alcohols, hydrocarbons, polysaccharides, and other energy storage compounds in photosynthetic organisms, yeast, and bacteria through genetic engineering. Many improvements have been realized, including increased lipid and carbohydrate production, improved H2 yields, and the diversion of central metabolic intermediates into fungible biofuels. Photosynthetic microorganisms are attracting considerable interest within these efforts due to their relatively high photosynthetic conversion efficiencies, diverse metabolic capabilities, superior growth rates, and ability to store or secrete energy-rich hydrocarbons. Relative to cyanobacteria, eukaryotic microalgae possess several unique metabolic attributes of relevance to biofuel production, including the accumulation of significant quantities of triacylglycerol; the synthesis of storage starch (amylopectin and amylose), which is similar to that found in higher plants; and the ability to efficiently couple photosynthetic electron transport to H2 production. Although the application of genetic engineering to improve energy production phenotypes in eukaryotic microalgae is in its infancy, significant advances in the development of genetic manipulation tools have recently been achieved with microalgal model systems and are being used to manipulate central carbon metabolism in these organisms. It is likely that many of these advances can be extended to industrially relevant organisms. This review is focused on potential avenues of genetic engineering that may be undertaken in order to improve microalgae as a biofuel platform for the production of biohydrogen, starch-derived alcohols, diesel fuel surrogates, and/or alkanes.","DOI":"10.1128/EC.00364-09","ISSN":"1535-9778, 1535-9786","journalAbbreviation":"Eukaryotic Cell","language":"en","author":[{"family":"Radakovits","given":"Randor"},{"family":"Jinkerson","given":"Robert E."},{"family":"Darzins","given":"Al"},{"family":"Posewitz","given":"Matthew C."}],"issued":{"date-parts":[["2010",4,1]]}}}],"schema":"https://github.com/citation-style-language/schema/raw/master/csl-citation.json"} </w:instrText>
      </w:r>
      <w:r w:rsidR="00BD03EC" w:rsidRPr="005B3C0C">
        <w:fldChar w:fldCharType="separate"/>
      </w:r>
      <w:r w:rsidRPr="005B3C0C">
        <w:t xml:space="preserve">(Radakovits </w:t>
      </w:r>
      <w:r w:rsidR="00490409" w:rsidRPr="00490409">
        <w:rPr>
          <w:i/>
        </w:rPr>
        <w:t>et al</w:t>
      </w:r>
      <w:r w:rsidRPr="005B3C0C">
        <w:t>., 2010)</w:t>
      </w:r>
      <w:r w:rsidR="00BD03EC" w:rsidRPr="005B3C0C">
        <w:fldChar w:fldCharType="end"/>
      </w:r>
      <w:r w:rsidRPr="005B3C0C">
        <w:t xml:space="preserve">, have demonstrated that the gene expression or protein </w:t>
      </w:r>
      <w:r w:rsidR="00986622">
        <w:t xml:space="preserve">abundance </w:t>
      </w:r>
      <w:r w:rsidR="00181E5E">
        <w:t>of FA synthases does no</w:t>
      </w:r>
      <w:r w:rsidRPr="005B3C0C">
        <w:t xml:space="preserve">t necessarily correlate to higher FA synthesis. Alternatively the decline in </w:t>
      </w:r>
      <w:r w:rsidR="00C6491F" w:rsidRPr="00C6491F">
        <w:rPr>
          <w:i/>
        </w:rPr>
        <w:t>icl1</w:t>
      </w:r>
      <w:r w:rsidRPr="005B3C0C">
        <w:t xml:space="preserve"> expression during continued acetate consumption and rapid TAG accumulation does point to the diversion of acetate derived acetyl-CoA away from starch synthesis (via the glyoxylate cycle) towards FA synthesis. This hypothesis could be confirmed using a carbon isotope experiment. </w:t>
      </w:r>
    </w:p>
    <w:p w14:paraId="7E3F50E5" w14:textId="77777777" w:rsidR="005B3C0C" w:rsidRPr="005B3C0C" w:rsidRDefault="005B3C0C" w:rsidP="005B3C0C">
      <w:pPr>
        <w:spacing w:line="360" w:lineRule="auto"/>
      </w:pPr>
      <w:r w:rsidRPr="005B3C0C">
        <w:t xml:space="preserve">The response of M-24-NF cultures to N deprivation provides an important reference point for comparison with other studies and for further discussion on how the response changes when availability of carbon and light are altered.  </w:t>
      </w:r>
    </w:p>
    <w:p w14:paraId="5E0F4CDD" w14:textId="77777777" w:rsidR="005B3C0C" w:rsidRPr="005B3C0C" w:rsidRDefault="005B3C0C" w:rsidP="005B3C0C">
      <w:pPr>
        <w:pStyle w:val="Heading3"/>
        <w:spacing w:after="120" w:line="360" w:lineRule="auto"/>
        <w:rPr>
          <w:b w:val="0"/>
          <w:color w:val="auto"/>
        </w:rPr>
      </w:pPr>
      <w:bookmarkStart w:id="99" w:name="_Toc462059816"/>
      <w:r w:rsidRPr="005B3C0C">
        <w:rPr>
          <w:b w:val="0"/>
          <w:color w:val="auto"/>
        </w:rPr>
        <w:t>Effect of organic carbon source</w:t>
      </w:r>
      <w:bookmarkEnd w:id="99"/>
    </w:p>
    <w:p w14:paraId="0C0494E1" w14:textId="77777777" w:rsidR="005B3C0C" w:rsidRPr="005B3C0C" w:rsidRDefault="005B3C0C" w:rsidP="005B3C0C">
      <w:pPr>
        <w:spacing w:line="360" w:lineRule="auto"/>
      </w:pPr>
      <w:r w:rsidRPr="005B3C0C">
        <w:t xml:space="preserve">The availability of acetate has been shown to strongly influence the rate of starch and TAG accumulation of </w:t>
      </w:r>
      <w:r w:rsidRPr="005B3C0C">
        <w:rPr>
          <w:i/>
        </w:rPr>
        <w:t xml:space="preserve">C. reinhardtii </w:t>
      </w:r>
      <w:r w:rsidRPr="005B3C0C">
        <w:t xml:space="preserve">under N deprivation </w:t>
      </w:r>
      <w:r w:rsidR="00BD03EC" w:rsidRPr="005B3C0C">
        <w:fldChar w:fldCharType="begin"/>
      </w:r>
      <w:r w:rsidR="00790A49">
        <w:instrText xml:space="preserve"> ADDIN ZOTERO_ITEM CSL_CITATION {"citationID":"sCzlXPPX","properties":{"formattedCitation":"(Fan et al., 2012; R. Ramanan et al., 2013b)","plainCitation":"(Fan et al., 2012; R. Ramanan et al., 2013b)","dontUpdate":true},"citationItems":[{"id":2818,"uris":["http://zotero.org/users/1204444/items/MS5GCAWV"],"uri":["http://zotero.org/users/1204444/items/MS5GCAWV"],"itemData":{"id":2818,"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id":"ESvtjkXO/BjXYD2GD","uris":["http://zotero.org/users/1204444/items/MMX24FF6"],"uri":["http://zotero.org/users/1204444/items/MMX24FF6"],"itemData":{"id":"ESvtjkXO/BjXYD2GD","type":"article-journal","title":"Lipid droplet synthesis is limited by acetate availability in starchless mutant of Chlamydomonas reinhardtii","container-title":"FEBS Letters","page":"370-377","volume":"587","issue":"4","source":"Scopus","abstract":"Phenotypic and genotypic changes in Chlamydomonas reinhardtii BafJ5, a starchless mutant, with respect to lipid metabolism was studied in different trophic states under nitrogen (N) sufficient and limited conditions. Interestingly, cellular lipid content increased linearly with input acetate concentration with highest lipid content (</w:instrText>
      </w:r>
      <w:r w:rsidR="00790A49">
        <w:rPr>
          <w:rFonts w:ascii="Cambria Math" w:hAnsi="Cambria Math" w:cs="Cambria Math"/>
        </w:rPr>
        <w:instrText>∼</w:instrText>
      </w:r>
      <w:r w:rsidR="00790A49">
        <w:instrText xml:space="preserve">42%) under nitrogen limitation and mixotrophic state. RT-qPCR studies indicate that key fatty acid biosynthesis genes are down-regulated under N limitation but not under mixotrophic state, whereas, ACS2, encoding Acetyl-CoA synthetase, and DGTT4, encoding Diacylglycerol O-acyltransferase, are up-regulated under all conditions. These results collectively indicate that acetate is the limiting factor and central molecule in lipid droplet synthesis. The study also provides further evidence of the presence of a chloroplast pathway for triacylglycerol synthesis in microalgae. © 2013 Federation of European Biochemical Societies. Published by Elsevier B.V. All rights reserved.","DOI":"10.1016/j.febslet.2012.12.020","ISSN":"00145793","language":"English","author":[{"family":"Ramanan","given":"R."},{"family":"Kim","given":"B.-H."},{"family":"Cho","given":"D.-H."},{"family":"Ko","given":"S.-R."},{"family":"Oh","given":"H.-M."},{"family":"Kim","given":"H.-S."}],"issued":{"year":2013},"page-first":"370","container-title-short":"FEBS Lett."}}],"schema":"https://github.com/citation-style-language/schema/raw/master/csl-citation.json"} </w:instrText>
      </w:r>
      <w:r w:rsidR="00BD03EC" w:rsidRPr="005B3C0C">
        <w:fldChar w:fldCharType="separate"/>
      </w:r>
      <w:r w:rsidRPr="005B3C0C">
        <w:t xml:space="preserve">(Fan </w:t>
      </w:r>
      <w:r w:rsidR="00490409" w:rsidRPr="00490409">
        <w:rPr>
          <w:i/>
        </w:rPr>
        <w:t>et al</w:t>
      </w:r>
      <w:r w:rsidRPr="005B3C0C">
        <w:t xml:space="preserve">., 2012; Ramanan </w:t>
      </w:r>
      <w:r w:rsidR="00490409" w:rsidRPr="00490409">
        <w:rPr>
          <w:i/>
        </w:rPr>
        <w:t>et al</w:t>
      </w:r>
      <w:r w:rsidRPr="005B3C0C">
        <w:t>., 2013)</w:t>
      </w:r>
      <w:r w:rsidR="00BD03EC" w:rsidRPr="005B3C0C">
        <w:fldChar w:fldCharType="end"/>
      </w:r>
      <w:r w:rsidRPr="005B3C0C">
        <w:t xml:space="preserve">. This trend is supported by this study, in which M-24-NF cultures showed significant increases in the rates of starch and TAG accumulation over the first 24 hours, compared to A-24-NF cultures (Figure </w:t>
      </w:r>
      <w:r w:rsidR="00181E5E">
        <w:t>60A</w:t>
      </w:r>
      <w:r w:rsidRPr="005B3C0C">
        <w:t xml:space="preserve">). Despite the higher initial rate of accumulation, the peak concentration of starch was only 1.2 fold higher in M-24-NF conditions compared to A-24-NF, whereas peak TAG concentration was 6.3 fold higher. This trend supports the conclusion of Fan </w:t>
      </w:r>
      <w:r w:rsidR="00490409" w:rsidRPr="00490409">
        <w:rPr>
          <w:i/>
        </w:rPr>
        <w:t>et al</w:t>
      </w:r>
      <w:r w:rsidRPr="005B3C0C">
        <w:t xml:space="preserve"> (2012), outlined in Section 5.1, that increasing carbon availability can increase TAG accumulation, once the capacity of the dominant carbon storage compound, starch, is met. In this case acetate supplemented M-24-NF cultures rapidly peaked in starch accumulation, reaching maximum cell capacity and then diverted carbon towards TAG. In contrast starch remained the dominant carbon store for the carbon limited A-24-NF cultures. </w:t>
      </w:r>
      <w:r w:rsidR="00BD03EC" w:rsidRPr="005B3C0C">
        <w:fldChar w:fldCharType="begin"/>
      </w:r>
      <w:r w:rsidR="00790A49">
        <w:instrText xml:space="preserve"> ADDIN ZOTERO_ITEM CSL_CITATION {"citationID":"2lmtnf6spd","properties":{"formattedCitation":"(Davey et al., 2012)","plainCitation":"(Davey et al., 2012)"},"citationItems":[{"id":2346,"uris":["http://zotero.org/users/1204444/items/ERX5JMM8"],"uri":["http://zotero.org/users/1204444/items/ERX5JMM8"],"itemData":{"id":2346,"type":"article-journal","title":"Rapid triacylglyceride detection and quantification in live micro-algal cultures via liquid state 1H NMR","container-title":"Algal Research","page":"166-175","volume":"1","issue":"2","source":"Scopus","abstract":"Non-invasive methods for measuring lipid content in live microalgal cultures are critically needed for algal biofuel research and development. A non-destructive method requiring minimal sample preparation was developed utilizing liquid state 1H NMR for quantifying triacylglycerides (TAGs) in live algae cultures. 1H NMR and 1H HR-MAS spectra of live algae cells show outstanding correlation with published chemical shifts for TAGs. 1H NMR spectra of Chlamydomonas reinhardtii whole cells and isolated lipid bodies were compared with a standard oleic TAG 1H spectrum, demonstrating that only lipid body TAGs were observed. A \"model\" TAG was derived, providing a proton count and molecular weight for conversion of TAG 1H NMR integrals to volumetric TAG or fatty acid methyl ester (FAME) equivalent concentrations, which were correlated to FAME concentrations by gas chromatography (FAME-GC) at several time points. A customized NMR flow cell was subsequently constructed, allowing real-time, continuous measurements of multiple cultures. © 2012 Elsevier B.V.","DOI":"10.1016/j.algal.2012.07.003","ISSN":"22119264","language":"English","author":[{"family":"Davey","given":"P.T."},{"family":"Hiscox","given":"W.C."},{"family":"Lucker","given":"B.F."},{"family":"O'Fallon","given":"J.V."},{"family":"Chen","given":"S."},{"family":"Helms","given":"G.L."}],"issued":{"date-parts":[["2012"]]}}}],"schema":"https://github.com/citation-style-language/schema/raw/master/csl-citation.json"} </w:instrText>
      </w:r>
      <w:r w:rsidR="00BD03EC" w:rsidRPr="005B3C0C">
        <w:fldChar w:fldCharType="separate"/>
      </w:r>
      <w:r w:rsidRPr="005B3C0C">
        <w:t xml:space="preserve">Davey </w:t>
      </w:r>
      <w:r w:rsidR="00490409" w:rsidRPr="00490409">
        <w:rPr>
          <w:i/>
        </w:rPr>
        <w:t>et al</w:t>
      </w:r>
      <w:r w:rsidRPr="005B3C0C">
        <w:t>., (2012)</w:t>
      </w:r>
      <w:r w:rsidR="00BD03EC" w:rsidRPr="005B3C0C">
        <w:fldChar w:fldCharType="end"/>
      </w:r>
      <w:r w:rsidRPr="005B3C0C">
        <w:t xml:space="preserve"> reported a similar trend, in which autotrophic </w:t>
      </w:r>
      <w:r w:rsidRPr="005B3C0C">
        <w:rPr>
          <w:i/>
        </w:rPr>
        <w:t>C. reinhardtii</w:t>
      </w:r>
      <w:r w:rsidRPr="005B3C0C">
        <w:t>, supplied with constant CO</w:t>
      </w:r>
      <w:r w:rsidRPr="005B3C0C">
        <w:rPr>
          <w:vertAlign w:val="subscript"/>
        </w:rPr>
        <w:t>2</w:t>
      </w:r>
      <w:r w:rsidRPr="005B3C0C">
        <w:t xml:space="preserve"> aeration reached the capacity for starch accumulation after 4-6 days, concurrent with an increased rate of TAG accumulation. TAG was reported to continue to increase over 10 days reaching a concentration 2 fold higher than the mixotrophic treatment (supplied </w:t>
      </w:r>
      <w:r w:rsidRPr="005B3C0C">
        <w:lastRenderedPageBreak/>
        <w:t xml:space="preserve">with a finite acetate supplement 17.5 mM), highlighting the importance of exogenous carbon supply </w:t>
      </w:r>
      <w:r w:rsidR="00181E5E">
        <w:t>for</w:t>
      </w:r>
      <w:r w:rsidRPr="005B3C0C">
        <w:t xml:space="preserve"> TAG accumulation (</w:t>
      </w:r>
      <w:r w:rsidR="00BD03EC" w:rsidRPr="005B3C0C">
        <w:fldChar w:fldCharType="begin"/>
      </w:r>
      <w:r w:rsidR="00790A49">
        <w:instrText xml:space="preserve"> ADDIN ZOTERO_ITEM CSL_CITATION {"citationID":"viH3Aq9R","properties":{"formattedCitation":"(Davey et al., 2012)","plainCitation":"(Davey et al., 2012)"},"citationItems":[{"id":2346,"uris":["http://zotero.org/users/1204444/items/ERX5JMM8"],"uri":["http://zotero.org/users/1204444/items/ERX5JMM8"],"itemData":{"id":2346,"type":"article-journal","title":"Rapid triacylglyceride detection and quantification in live micro-algal cultures via liquid state 1H NMR","container-title":"Algal Research","page":"166-175","volume":"1","issue":"2","source":"Scopus","abstract":"Non-invasive methods for measuring lipid content in live microalgal cultures are critically needed for algal biofuel research and development. A non-destructive method requiring minimal sample preparation was developed utilizing liquid state 1H NMR for quantifying triacylglycerides (TAGs) in live algae cultures. 1H NMR and 1H HR-MAS spectra of live algae cells show outstanding correlation with published chemical shifts for TAGs. 1H NMR spectra of Chlamydomonas reinhardtii whole cells and isolated lipid bodies were compared with a standard oleic TAG 1H spectrum, demonstrating that only lipid body TAGs were observed. A \"model\" TAG was derived, providing a proton count and molecular weight for conversion of TAG 1H NMR integrals to volumetric TAG or fatty acid methyl ester (FAME) equivalent concentrations, which were correlated to FAME concentrations by gas chromatography (FAME-GC) at several time points. A customized NMR flow cell was subsequently constructed, allowing real-time, continuous measurements of multiple cultures. © 2012 Elsevier B.V.","DOI":"10.1016/j.algal.2012.07.003","ISSN":"22119264","language":"English","author":[{"family":"Davey","given":"P.T."},{"family":"Hiscox","given":"W.C."},{"family":"Lucker","given":"B.F."},{"family":"O'Fallon","given":"J.V."},{"family":"Chen","given":"S."},{"family":"Helms","given":"G.L."}],"issued":{"date-parts":[["2012"]]}}}],"schema":"https://github.com/citation-style-language/schema/raw/master/csl-citation.json"} </w:instrText>
      </w:r>
      <w:r w:rsidR="00BD03EC" w:rsidRPr="005B3C0C">
        <w:fldChar w:fldCharType="separate"/>
      </w:r>
      <w:r w:rsidRPr="005B3C0C">
        <w:t xml:space="preserve">Davey </w:t>
      </w:r>
      <w:r w:rsidR="00490409" w:rsidRPr="00490409">
        <w:rPr>
          <w:i/>
        </w:rPr>
        <w:t>et al</w:t>
      </w:r>
      <w:r w:rsidRPr="005B3C0C">
        <w:t>., 2012)</w:t>
      </w:r>
      <w:r w:rsidR="00BD03EC" w:rsidRPr="005B3C0C">
        <w:fldChar w:fldCharType="end"/>
      </w:r>
      <w:r w:rsidRPr="005B3C0C">
        <w:t xml:space="preserve">. </w:t>
      </w:r>
    </w:p>
    <w:p w14:paraId="26D02001" w14:textId="77777777" w:rsidR="005B3C0C" w:rsidRPr="005B3C0C" w:rsidRDefault="005B3C0C" w:rsidP="005B3C0C">
      <w:pPr>
        <w:spacing w:line="360" w:lineRule="auto"/>
      </w:pPr>
      <w:r w:rsidRPr="005B3C0C">
        <w:t xml:space="preserve">The disparity of TAG accumulation in this study is reflected in the TAG related gene expression. As previously mentioned the trend of </w:t>
      </w:r>
      <w:r w:rsidR="0077366F" w:rsidRPr="005B3C0C">
        <w:rPr>
          <w:i/>
        </w:rPr>
        <w:t>acx2</w:t>
      </w:r>
      <w:r w:rsidRPr="005B3C0C">
        <w:rPr>
          <w:i/>
        </w:rPr>
        <w:t xml:space="preserve"> </w:t>
      </w:r>
      <w:r w:rsidRPr="005B3C0C">
        <w:t>expression</w:t>
      </w:r>
      <w:r w:rsidRPr="005B3C0C">
        <w:rPr>
          <w:i/>
        </w:rPr>
        <w:t xml:space="preserve">, </w:t>
      </w:r>
      <w:r w:rsidRPr="005B3C0C">
        <w:t xml:space="preserve">involved in the first step of FA synthesis, was similar between M-24-NF and A-24-NF treatments (with the exception of the last 48 hours). A similar result was reported for the related gene </w:t>
      </w:r>
      <w:r w:rsidR="0077366F" w:rsidRPr="005B3C0C">
        <w:rPr>
          <w:i/>
        </w:rPr>
        <w:t>acx1</w:t>
      </w:r>
      <w:r w:rsidRPr="005B3C0C">
        <w:t xml:space="preserve"> (or </w:t>
      </w:r>
      <w:r w:rsidR="0077366F" w:rsidRPr="0077366F">
        <w:rPr>
          <w:i/>
        </w:rPr>
        <w:t>bcx1</w:t>
      </w:r>
      <w:r w:rsidRPr="005B3C0C">
        <w:t xml:space="preserve">, β-carboxyltransferase subunit of plastidic multimeric ACCase) after 2 days N deprivation </w:t>
      </w:r>
      <w:r w:rsidR="00BD03EC" w:rsidRPr="005B3C0C">
        <w:fldChar w:fldCharType="begin"/>
      </w:r>
      <w:r w:rsidR="00790A49">
        <w:instrText xml:space="preserve"> ADDIN ZOTERO_ITEM CSL_CITATION {"citationID":"gxEESsEM","properties":{"formattedCitation":"(Ramanan et al., 2013; R. Ramanan et al., 2013b)","plainCitation":"(Ramanan et al., 2013; R. Ramanan et al., 2013b)","dontUpdate":true},"citationItems":[{"id":1464,"uris":["http://zotero.org/users/1204444/items/NIJF3WXP"],"uri":["http://zotero.org/users/1204444/items/NIJF3WXP"],"itemData":{"id":1464,"type":"article-journal","title":"Lipid droplet synthesis is limited by acetate availability in starchless mutant of Chlamydomonas reinhardtii","container-title":"FEBS Letters","page":"370-377","volume":"587","issue":"4","source":"ScienceDirect","abstract":"Phenotypic and genotypic changes in Chlamydomonas reinhardtii BafJ5, a starchless mutant, with respect to lipid metabolism was studied in different trophic states under nitrogen (N) sufficient and limited conditions. Interestingly, cellular lipid content increased linearly with input acetate concentration with highest lipid content (</w:instrText>
      </w:r>
      <w:r w:rsidR="00790A49">
        <w:rPr>
          <w:rFonts w:ascii="Cambria Math" w:hAnsi="Cambria Math" w:cs="Cambria Math"/>
        </w:rPr>
        <w:instrText>∼</w:instrText>
      </w:r>
      <w:r w:rsidR="00790A49">
        <w:instrText>42%) under nitrogen limitation and mixotrophic state. RT-qPCR studies indicate that key fatty acid biosynthesis genes are down-regulated under N limitation but not under mixotrophic state, whereas, ACS2, encoding Acetyl-CoA synthetase, and DGTT4, encoding Diacylglycerol O-acyltransferase, are up-regulated under all conditions. These results collectively indicate that acetate is the limiting factor and central molecule in lipid droplet synthesis. The study also provides further evidence of the presence of a chloroplast pathway for triacylglycerol synthesis in microalgae.","DOI":"10.1016/j.febslet.2012.12.020","ISSN":"0014-5793","journalAbbreviation":"FEBS Letters","author":[{"family":"Ramanan","given":""},{"family":"Kim","given":"Byung-Hyuk"},{"family":"Cho","given":"Dae-Hyun"},{"family":"Ko","given":"So-Ra"},{"family":"Oh","given":"Hee-Mock"},{"family":"Kim","given":"Hee-Sik"}],"issued":{"date-parts":[["2013",2,14]]}}},{"id":"ESvtjkXO/BjXYD2GD","uris":["http://zotero.org/users/1204444/items/MMX24FF6"],"uri":["http://zotero.org/users/1204444/items/MMX24FF6"],"itemData":{"id":"ESvtjkXO/BjXYD2GD","type":"article-journal","title":"Lipid droplet synthesis is limited by acetate availability in starchless mutant of Chlamydomonas reinhardtii","container-title":"FEBS Letters","page":"370-377","volume":"587","issue":"4","source":"Scopus","abstract":"Phenotypic and genotypic changes in Chlamydomonas reinhardtii BafJ5, a starchless mutant, with respect to lipid metabolism was studied in different trophic states under nitrogen (N) sufficient and limited conditions. Interestingly, cellular lipid content increased linearly with input acetate concentration with highest lipid content (</w:instrText>
      </w:r>
      <w:r w:rsidR="00790A49">
        <w:rPr>
          <w:rFonts w:ascii="Cambria Math" w:hAnsi="Cambria Math" w:cs="Cambria Math"/>
        </w:rPr>
        <w:instrText>∼</w:instrText>
      </w:r>
      <w:r w:rsidR="00790A49">
        <w:instrText xml:space="preserve">42%) under nitrogen limitation and mixotrophic state. RT-qPCR studies indicate that key fatty acid biosynthesis genes are down-regulated under N limitation but not under mixotrophic state, whereas, ACS2, encoding Acetyl-CoA synthetase, and DGTT4, encoding Diacylglycerol O-acyltransferase, are up-regulated under all conditions. These results collectively indicate that acetate is the limiting factor and central molecule in lipid droplet synthesis. The study also provides further evidence of the presence of a chloroplast pathway for triacylglycerol synthesis in microalgae. © 2013 Federation of European Biochemical Societies. Published by Elsevier B.V. All rights reserved.","DOI":"10.1016/j.febslet.2012.12.020","ISSN":"00145793","language":"English","author":[{"family":"Ramanan","given":"R."},{"family":"Kim","given":"B.-H."},{"family":"Cho","given":"D.-H."},{"family":"Ko","given":"S.-R."},{"family":"Oh","given":"H.-M."},{"family":"Kim","given":"H.-S."}],"issued":{"year":2013},"page-first":"370","container-title-short":"FEBS Lett."}}],"schema":"https://github.com/citation-style-language/schema/raw/master/csl-citation.json"} </w:instrText>
      </w:r>
      <w:r w:rsidR="00BD03EC" w:rsidRPr="005B3C0C">
        <w:fldChar w:fldCharType="separate"/>
      </w:r>
      <w:r w:rsidRPr="005B3C0C">
        <w:t xml:space="preserve">(Ramanan </w:t>
      </w:r>
      <w:r w:rsidR="00490409" w:rsidRPr="00490409">
        <w:rPr>
          <w:i/>
        </w:rPr>
        <w:t>et al</w:t>
      </w:r>
      <w:r w:rsidRPr="005B3C0C">
        <w:t>., 2013)</w:t>
      </w:r>
      <w:r w:rsidR="00BD03EC" w:rsidRPr="005B3C0C">
        <w:fldChar w:fldCharType="end"/>
      </w:r>
      <w:r w:rsidRPr="005B3C0C">
        <w:t xml:space="preserve">. A starker contrast was found in the expression of </w:t>
      </w:r>
      <w:r w:rsidR="0077366F" w:rsidRPr="005B3C0C">
        <w:rPr>
          <w:i/>
        </w:rPr>
        <w:t>gpd2</w:t>
      </w:r>
      <w:r w:rsidR="0077366F" w:rsidRPr="005B3C0C">
        <w:t xml:space="preserve"> </w:t>
      </w:r>
      <w:r w:rsidRPr="005B3C0C">
        <w:t xml:space="preserve">and </w:t>
      </w:r>
      <w:r w:rsidR="0077366F" w:rsidRPr="005B3C0C">
        <w:rPr>
          <w:i/>
        </w:rPr>
        <w:t>pgd1</w:t>
      </w:r>
      <w:r w:rsidRPr="005B3C0C">
        <w:t xml:space="preserve">, related to TAG rather than FA synthesis. The higher expression of plastid targeted </w:t>
      </w:r>
      <w:r w:rsidR="0077366F" w:rsidRPr="005B3C0C">
        <w:rPr>
          <w:i/>
        </w:rPr>
        <w:t>gpd2</w:t>
      </w:r>
      <w:r w:rsidRPr="005B3C0C">
        <w:rPr>
          <w:i/>
        </w:rPr>
        <w:t xml:space="preserve"> </w:t>
      </w:r>
      <w:r w:rsidRPr="005B3C0C">
        <w:t>in M-24-NF</w:t>
      </w:r>
      <w:r w:rsidRPr="005B3C0C">
        <w:rPr>
          <w:i/>
        </w:rPr>
        <w:t xml:space="preserve">, </w:t>
      </w:r>
      <w:r w:rsidRPr="005B3C0C">
        <w:t xml:space="preserve">indicates an increased activity of G3P production from DHAP, increasing the availability of substrate for glycerolipid synthesis (Figure </w:t>
      </w:r>
      <w:r w:rsidR="00181E5E">
        <w:t>45</w:t>
      </w:r>
      <w:r w:rsidRPr="005B3C0C">
        <w:t xml:space="preserve">). The strong correlation of </w:t>
      </w:r>
      <w:r w:rsidR="0077366F" w:rsidRPr="005B3C0C">
        <w:rPr>
          <w:i/>
        </w:rPr>
        <w:t>gpd2</w:t>
      </w:r>
      <w:r w:rsidR="0077366F" w:rsidRPr="005B3C0C">
        <w:t xml:space="preserve"> </w:t>
      </w:r>
      <w:r w:rsidRPr="005B3C0C">
        <w:t xml:space="preserve">expression to TAG accumulation, unlike </w:t>
      </w:r>
      <w:r w:rsidR="0077366F" w:rsidRPr="005B3C0C">
        <w:rPr>
          <w:i/>
        </w:rPr>
        <w:t>acx2</w:t>
      </w:r>
      <w:r w:rsidR="0077366F" w:rsidRPr="005B3C0C">
        <w:t xml:space="preserve">, </w:t>
      </w:r>
      <w:r w:rsidRPr="005B3C0C">
        <w:t xml:space="preserve">indicates the availability of G3P may be an important bottleneck for TAG synthesis and a potential target for metabolic engineering. Finally, sustained upregulation of </w:t>
      </w:r>
      <w:r w:rsidR="0077366F" w:rsidRPr="005B3C0C">
        <w:rPr>
          <w:i/>
        </w:rPr>
        <w:t xml:space="preserve">pgd1 </w:t>
      </w:r>
      <w:r w:rsidRPr="005B3C0C">
        <w:t>was observed in acetate supplemented cultures only. Furthermore this upregulation was matched by a 2.3 fold increase in C18:1</w:t>
      </w:r>
      <w:r w:rsidRPr="005B3C0C">
        <w:rPr>
          <w:rFonts w:cs="Times New Roman"/>
          <w:vertAlign w:val="superscript"/>
        </w:rPr>
        <w:t>Δ</w:t>
      </w:r>
      <w:r w:rsidRPr="005B3C0C">
        <w:rPr>
          <w:vertAlign w:val="superscript"/>
        </w:rPr>
        <w:t>9</w:t>
      </w:r>
      <w:r w:rsidRPr="005B3C0C">
        <w:t xml:space="preserve">. This trend strongly indicates that the activity of </w:t>
      </w:r>
      <w:r w:rsidR="0077366F" w:rsidRPr="005B3C0C">
        <w:rPr>
          <w:i/>
        </w:rPr>
        <w:t>pgd1</w:t>
      </w:r>
      <w:r w:rsidRPr="005B3C0C">
        <w:t>, and the associated acylation of C18:1</w:t>
      </w:r>
      <w:r w:rsidRPr="005B3C0C">
        <w:rPr>
          <w:rFonts w:cs="Times New Roman"/>
          <w:vertAlign w:val="superscript"/>
        </w:rPr>
        <w:t>Δ</w:t>
      </w:r>
      <w:r w:rsidRPr="005B3C0C">
        <w:rPr>
          <w:vertAlign w:val="superscript"/>
        </w:rPr>
        <w:t>9</w:t>
      </w:r>
      <w:r w:rsidRPr="005B3C0C">
        <w:t xml:space="preserve">  to TAG </w:t>
      </w:r>
      <w:r w:rsidR="00BD03EC" w:rsidRPr="005B3C0C">
        <w:fldChar w:fldCharType="begin"/>
      </w:r>
      <w:r w:rsidR="00790A49">
        <w:instrText xml:space="preserve"> ADDIN ZOTERO_ITEM CSL_CITATION {"citationID":"4j6dkr1dd","properties":{"formattedCitation":"(Li et al., 2012)","plainCitation":"(Li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Pr="005B3C0C">
        <w:t xml:space="preserve">(Li </w:t>
      </w:r>
      <w:r w:rsidR="00490409" w:rsidRPr="00490409">
        <w:rPr>
          <w:i/>
        </w:rPr>
        <w:t>et al</w:t>
      </w:r>
      <w:r w:rsidRPr="005B3C0C">
        <w:t>., 2012)</w:t>
      </w:r>
      <w:r w:rsidR="00BD03EC" w:rsidRPr="005B3C0C">
        <w:fldChar w:fldCharType="end"/>
      </w:r>
      <w:r w:rsidRPr="005B3C0C">
        <w:t xml:space="preserve">, is reliant on carbon availability. Moreover, </w:t>
      </w:r>
      <w:r w:rsidR="00BD03EC" w:rsidRPr="005B3C0C">
        <w:fldChar w:fldCharType="begin"/>
      </w:r>
      <w:r w:rsidR="00790A49">
        <w:instrText xml:space="preserve"> ADDIN ZOTERO_ITEM CSL_CITATION {"citationID":"9f8bascnj","properties":{"formattedCitation":"(Lohman et al., 2014)","plainCitation":"(Lohman et al., 2014)"},"citationItems":[{"id":2992,"uris":["http://zotero.org/users/1204444/items/NBWUPHK5"],"uri":["http://zotero.org/users/1204444/items/NBWUPHK5"],"itemData":{"id":2992,"type":"article-journal","title":"Carbon partitioning in lipids synthesized by Chlamydomonas reinhardtii when cultured under three unique inorganic carbon regimes","container-title":"Algal Research","page":"171-180","volume":"5","source":"ScienceDirect","abstract":"Inorganic carbon is a fundamental component for microalgal lipid biosynthesis. Understanding how the concentration and speciation of dissolved inorganic carbon (DIC) influences lipid metabolism in microalgae may help researchers optimize the production of these high value metabolites. Using relatively straight forward methods for quantifying free fatty acids (FFAs), mono- (MAG), di- (DAG), tri-acylglycerides (TAG), and total cellular fatty acids (FAME), lipid profiles over time were established for Chlamydomonas reinhardtii when grown under three unique inorganic carbon regimes. Specifically, cultures sparged with atmospheric air were compared to cultures which were sparged with 5% CO2 (v/v) and cultures supplemented with 50 mM NaHCO3 just prior to medium nitrogen depletion. All three conditions exhibited similar lipid profiles prior to nitrogen depletion in the medium, with FFA and MAG being the predominant lipid metabolites. However, these precursors were quickly reallocated into DAG and subsequently TAG after nitrogen depletion. C16 DAG did not accumulate significantly in any of the treatments, whereas the C18 DAG content increased throughout both exponential growth and stationary phase. C16 and C18 TAG began to accumulate after nitrogen depletion, with C16 TAG contributing the most to overall TAG content. C16 fatty acids exhibited a shift towards saturated C16 fatty acids after nitrogen depletion. Results provide insight into inorganic carbon partitioning into lipid compounds and how the organism's lipid metabolism changes due to N-deplete culturing and inorganic carbon source availability. The methodologies and findings presented here may be adapted to other organisms with high industrial relevance.","DOI":"10.1016/j.algal.2014.08.001","ISSN":"2211-9264","journalAbbreviation":"Algal Research","author":[{"family":"Lohman","given":"Egan J."},{"family":"Gardner","given":"Robert D."},{"family":"Halverson","given":"Luke D."},{"family":"Peyton","given":"Brent M."},{"family":"Gerlach","given":"Robin"}],"issued":{"date-parts":[["2014",7]]}}}],"schema":"https://github.com/citation-style-language/schema/raw/master/csl-citation.json"} </w:instrText>
      </w:r>
      <w:r w:rsidR="00BD03EC" w:rsidRPr="005B3C0C">
        <w:fldChar w:fldCharType="separate"/>
      </w:r>
      <w:r w:rsidRPr="005B3C0C">
        <w:t xml:space="preserve">Lohman </w:t>
      </w:r>
      <w:r w:rsidR="00490409" w:rsidRPr="00490409">
        <w:rPr>
          <w:i/>
        </w:rPr>
        <w:t>et al</w:t>
      </w:r>
      <w:r w:rsidRPr="005B3C0C">
        <w:t>. (2014)</w:t>
      </w:r>
      <w:r w:rsidR="00BD03EC" w:rsidRPr="005B3C0C">
        <w:fldChar w:fldCharType="end"/>
      </w:r>
      <w:r w:rsidRPr="005B3C0C">
        <w:t xml:space="preserve"> reported that increasing inorganic carbon availability had a limited impact on C18:1 accumulation, indicating the observed upregulation of </w:t>
      </w:r>
      <w:r w:rsidR="0077366F" w:rsidRPr="005B3C0C">
        <w:rPr>
          <w:i/>
        </w:rPr>
        <w:t>pgd1</w:t>
      </w:r>
      <w:r w:rsidRPr="005B3C0C">
        <w:rPr>
          <w:i/>
        </w:rPr>
        <w:t xml:space="preserve"> </w:t>
      </w:r>
      <w:r w:rsidRPr="005B3C0C">
        <w:t xml:space="preserve">in this study is related to organic carbon availability. As </w:t>
      </w:r>
      <w:r w:rsidR="0077366F" w:rsidRPr="005B3C0C">
        <w:rPr>
          <w:i/>
        </w:rPr>
        <w:t>pgd1</w:t>
      </w:r>
      <w:r w:rsidRPr="005B3C0C">
        <w:rPr>
          <w:i/>
        </w:rPr>
        <w:t xml:space="preserve"> </w:t>
      </w:r>
      <w:r w:rsidRPr="005B3C0C">
        <w:t xml:space="preserve">deletion results in a 50% drop in TAG accumulation </w:t>
      </w:r>
      <w:r w:rsidR="00BD03EC" w:rsidRPr="005B3C0C">
        <w:fldChar w:fldCharType="begin"/>
      </w:r>
      <w:r w:rsidR="00790A49">
        <w:instrText xml:space="preserve"> ADDIN ZOTERO_ITEM CSL_CITATION {"citationID":"83zojpCM","properties":{"formattedCitation":"(Li et al., 2012)","plainCitation":"(Li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Pr="005B3C0C">
        <w:t xml:space="preserve">(Li </w:t>
      </w:r>
      <w:r w:rsidR="00490409" w:rsidRPr="00490409">
        <w:rPr>
          <w:i/>
        </w:rPr>
        <w:t>et al</w:t>
      </w:r>
      <w:r w:rsidRPr="005B3C0C">
        <w:t>., 2012)</w:t>
      </w:r>
      <w:r w:rsidR="00BD03EC" w:rsidRPr="005B3C0C">
        <w:fldChar w:fldCharType="end"/>
      </w:r>
      <w:r w:rsidRPr="005B3C0C">
        <w:t>, the activity of this gene, and the routing of C18:1</w:t>
      </w:r>
      <w:r w:rsidRPr="005B3C0C">
        <w:rPr>
          <w:rFonts w:cs="Times New Roman"/>
          <w:vertAlign w:val="superscript"/>
        </w:rPr>
        <w:t>Δ</w:t>
      </w:r>
      <w:r w:rsidRPr="005B3C0C">
        <w:rPr>
          <w:vertAlign w:val="superscript"/>
        </w:rPr>
        <w:t>9</w:t>
      </w:r>
      <w:r w:rsidRPr="005B3C0C">
        <w:t xml:space="preserve"> through MGDG, is likely to be an important element of the higher TAG accumulation in mixotrophic conditions. Further work is needed to confirm the influence of carbon availability (inorganic and organic) on</w:t>
      </w:r>
      <w:r w:rsidR="0077366F" w:rsidRPr="005B3C0C">
        <w:t xml:space="preserve"> </w:t>
      </w:r>
      <w:r w:rsidR="0077366F" w:rsidRPr="005B3C0C">
        <w:rPr>
          <w:i/>
        </w:rPr>
        <w:t>pgd1</w:t>
      </w:r>
      <w:r w:rsidR="0077366F" w:rsidRPr="005B3C0C">
        <w:t xml:space="preserve"> </w:t>
      </w:r>
      <w:r w:rsidRPr="005B3C0C">
        <w:t xml:space="preserve">regulation. Again the correlation of this gene to TAG accumulation makes it a candidate target for metabolic engineering. </w:t>
      </w:r>
    </w:p>
    <w:p w14:paraId="19689CE8" w14:textId="77777777" w:rsidR="005B3C0C" w:rsidRPr="005B3C0C" w:rsidRDefault="005B3C0C" w:rsidP="005B3C0C">
      <w:pPr>
        <w:spacing w:line="360" w:lineRule="auto"/>
      </w:pPr>
      <w:r w:rsidRPr="005B3C0C">
        <w:t xml:space="preserve">As previously reported upon N deprivation, </w:t>
      </w:r>
      <w:r w:rsidRPr="005B3C0C">
        <w:rPr>
          <w:i/>
        </w:rPr>
        <w:t>C. reinhardtii</w:t>
      </w:r>
      <w:r w:rsidRPr="005B3C0C">
        <w:t xml:space="preserve"> experienced a clear reduction in photosynthetic capacity under both mixotrophic and autotrophic cultivation </w:t>
      </w:r>
      <w:r w:rsidR="00BD03EC" w:rsidRPr="005B3C0C">
        <w:fldChar w:fldCharType="begin"/>
      </w:r>
      <w:r w:rsidR="00790A49">
        <w:instrText xml:space="preserve"> ADDIN ZOTERO_ITEM CSL_CITATION {"citationID":"25v24c7gsp","properties":{"formattedCitation":"{\\rtf (Bult\\uc0\\u233{} and Wollman, 1992; Li et al., 2010c; Martin and Goodenough, 1975; Msanne et al., 2012)}","plainCitation":"(Bulté and Wollman, 1992; Li et al., 2010c; Martin and Goodenough, 1975; Msanne et al., 2012)"},"citationItems":[{"id":2950,"uris":["http://zotero.org/users/1204444/items/UWMRCFQM"],"uri":["http://zotero.org/users/1204444/items/UWMRCFQM"],"itemData":{"id":2950,"type":"article-journal","title":"Evidence for a selective destabilization of an integral membrane protein, the cytochrome b6/f complex, during gametogenesis in Chlamydomonas reinhardtii","container-title":"European Journal of Biochemistry","page":"327-336","volume":"204","issue":"1","source":"Wiley Online Library","abstract":"We studied the process of photosynthetic inactivation during gametogenesis of the unicellular green alga Chlamydomonas reinhardtii. We show that it is caused by the selective destabilization of a single transmembrane protein complex, the cytochrome b6/f complex, which is initially accumulated in the thylakoid membranes of vegetative cells. This protein destabilization is controlled by the intracellular energy sources available in the gametes, i. e. the coupled electron flow in the mitochondria and the amount of starch accumulated in the chloroplast. It nevertheless requires the expression of gamete-specific proteins. The loss of cytochrome b6/f complexes during gametogenesis is prevented by the addition of cycloheximide, but is chloramphenicol insensitive. Therefore, it is likely to involve some translation product of nuclear origin, specifically expressed during gametogenesis. Among the new polypeptides specifically found in the gametes, we detected a soluble polypeptide Mα (approximate molecular mass of 63 kDa), which shared common epitopes with cytochrome f. Its synthesis displays an antibiotic sensitivity typical of a nuclear-encoded polypeptide and is controlled by the same intracellular signals which control the destabilization of the cytochrome b6/f complexes in the thylakoid membranes.","DOI":"10.1111/j.1432-1033.1992.tb16641.x","ISSN":"1432-1033","language":"en","author":[{"family":"Bulté","given":"Laurence"},{"family":"Wollman","given":"Francis-André"}],"issued":{"date-parts":[["1992",2,1]]}}},{"id":1453,"uris":["http://zotero.org/users/1204444/items/2KVX73TR"],"uri":["http://zotero.org/users/1204444/items/2KVX73TR"],"itemData":{"id":1453,"type":"article-journal","title":"Inhibition of starch synthesis results in overproduction of lipids in Chlamydomonas reinhardtii","container-title":"Biotechnology and Bioengineering","page":"258–268","volume":"107","issue":"2","source":"Wiley Online Library","abstract":"Starch and neutral lipids are two major carbon storage compounds in many microalgae and plants. Lipids are more energy rich and have often been used as food and fuel feedstocks. Genetic engineering of the lipid biosynthesis pathway to overproduce lipid has achieved only limited success. We hypothesize that through blocking the competing pathway to produce starch, overproduction of neutral lipid may be achieved. This hypothesis was tested using the green microalga Chlamydomonas reinhardtii and its low starch and starchless mutants. We discovered that a dramatic increase in neutral lipid content and the neutral lipid/total lipid ratio occurred among the mutants under high light and nitrogen starvation. BAFJ5, one of the mutants defective in the small subunit of ADP-glucose pyrophosphorylase, accumulated neutral and total lipid of up to 32.6% and 46.4% of dry weight (DW) or 8- and 3.5-fold higher, respectively, than the wild-type. These results confirmed the feasibility of increasing lipid production through redirecting photosynthetically assimilated carbon away from starch synthesis to neutral lipid synthesis. However, some growth impairment was observed in the low starch and starchless mutants, possibly due to altered energy partitioning in PSII, with more excitation energy dissipated as heat and less to photochemical conversion. This study demonstrated that biomass and lipid production by the selected mutants can be improved by physiological manipulation. Biotechnol. Bioeng. 2010;107: 258–268. © 2010 Wiley Periodicals, Inc.","DOI":"10.1002/bit.22807","ISSN":"1097-0290","language":"en","author":[{"family":"Li","given":"Yantao"},{"family":"Han","given":"Danxiang"},{"family":"Hu","given":"Guangrong"},{"family":"Sommerfeld","given":"Milton"},{"family":"Hu","given":"Qiang"}],"issued":{"date-parts":[["2010"]]}}},{"id":3351,"uris":["http://zotero.org/users/1204444/items/RT4QN5X2"],"uri":["http://zotero.org/users/1204444/items/RT4QN5X2"],"itemData":{"id":3351,"type":"article-journal","title":"Gametic differentiation in Chlamydomonas reinhardtii. I. Production of gametes and their fine structure","container-title":"The Journal of Cell Biology","page":"587-605","volume":"67","issue":"3","source":"PubMed","abstract":"Gametogenesis in Chlamydomonas reinhardtii has been studied in mating-type plus cells utilizing several different culture conditions, all of which are shown to depend on the depletion of nitrogen from the medium, and the fine structure of gametes prepared under these conditions has been compared by using thin sections of fixed materials. We document alterations in ribosome levels, in chromatin morphology, in starch levels, in the organization of chloroplast membranes, and in the appearance of nuclear envelope and endoplasmic reticulum membranes during gametogenesis. We also noted the acquisition of two new organelles: a mating structure (Friedman, L., A. L. Colwin, and L. H. Colwin. 1968. j. cell Sci. 3:115-128; goodenough, U. W., and R. L. Weiss. 1975. J. Cell Biol. 67:623-637), and Golgi-derived vesicles containing a homogeneous material. We chart the time course of these morphological changes during synchronous gametogenesis. We note that many of these changes may represent adjustments to nitrogen starvation rather than direct features of gametic differentiation, and we also document that cells can differentiate so that they survive conditions of nitrogen starvation for many weeks after they become gametes. We conclude that metabolic alterations, the acquisition of mating ability, and the preparation for long-term survival are all elicited in this organism by nitrogen withdrawal, and we discuss how the various structural alterations observed in this study may relate to these three interrelated avenues of cellular differentiation.","ISSN":"0021-9525","note":"PMID: 1202015\nPMCID: PMC2111648","journalAbbreviation":"J. Cell Biol.","language":"eng","author":[{"family":"Martin","given":"N. C."},{"family":"Goodenough","given":"U. W."}],"issued":{"date-parts":[["1975",12]]},"PMID":"1202015","PMCID":"PMC2111648"}},{"id":1455,"uris":["http://zotero.org/users/1204444/items/HSHU3RDJ"],"uri":["http://zotero.org/users/1204444/items/HSHU3RDJ"],"itemData":{"id":1455,"type":"article-journal","title":"Metabolic and gene expression changes triggered by nitrogen deprivation in the photoautotrophically grown microalgae Chlamydomonas reinhardtii and Coccomyxa sp. C-169","container-title":"Phytochemistry","page":"50-59","volume":"75","source":"ScienceDirect","abstract":"Microalgae are emerging as suitable feedstocks for renewable biofuel production. Characterizing the metabolic pathways involved in the biosynthesis of energy-rich compounds, such as lipids and carbohydrates, and the environmental factors influencing their accumulation is necessary to realize the full potential of these organisms as energy resources. The model green alga Chlamydomonas reinhardtii accumulates significant amounts of triacylglycerols (TAGs) under nitrogen starvation or salt stress in medium containing acetate. However, since cultivation of microalgae for biofuel production may need to rely on sunlight as the main source of energy for biomass synthesis, metabolic and gene expression changes occurring in Chlamydomonas and Coccomyxa subjected to nitrogen deprivation were examined under strictly photoautotrophic conditions. Interestingly, nutrient depletion triggered a similar pattern of early synthesis of starch followed by substantial TAG accumulation in both of these fairly divergent green microalgae. A marked decrease in chlorophyll and protein contents was also observed, including reduction in ribosomal polypeptides and some key enzymes for CO2 assimilation like ribulose-1,5-bisphosphate carboxylase/oxygenase. These results suggest that turnover of nitrogen-rich compounds such as proteins may provide carbon/energy for TAG biosynthesis in the nutrient deprived cells. In Chlamydomonas, several genes coding for diacylglycerol:acyl-CoA acyltransferases, catalyzing the acylation of diacylglycerol to TAG, displayed increased transcript abundance under nitrogen depletion but, counterintuitively, genes encoding enzymes for de novo fatty acid synthesis, such as 3-ketoacyl-ACP synthase I, were down-regulated. Understanding the interdependence of these anabolic and catabolic processes and their regulation may allow the engineering of algal strains with improved capacity to convert their biomass into useful biofuel precursors.","DOI":"10.1016/j.phytochem.2011.12.007","ISSN":"0031-9422","journalAbbreviation":"Phytochemistry","author":[{"family":"Msanne","given":"Joseph"},{"family":"Xu","given":"Di"},{"family":"Konda","given":"Anji Reddy"},{"family":"Casas-Mollano","given":"J. Armando"},{"family":"Awada","given":"Tala"},{"family":"Cahoon","given":"Edgar B."},{"family":"Cerutti","given":"Heriberto"}],"issued":{"date-parts":[["2012",3]]}}}],"schema":"https://github.com/citation-style-language/schema/raw/master/csl-citation.json"} </w:instrText>
      </w:r>
      <w:r w:rsidR="00BD03EC" w:rsidRPr="005B3C0C">
        <w:fldChar w:fldCharType="separate"/>
      </w:r>
      <w:r w:rsidR="00473EBC" w:rsidRPr="00473EBC">
        <w:rPr>
          <w:rFonts w:ascii="Calibri" w:hAnsi="Calibri" w:cs="Times New Roman"/>
          <w:szCs w:val="24"/>
        </w:rPr>
        <w:t xml:space="preserve">(Bulté and Wollman, 1992; Li </w:t>
      </w:r>
      <w:r w:rsidR="00490409" w:rsidRPr="00490409">
        <w:rPr>
          <w:rFonts w:ascii="Calibri" w:hAnsi="Calibri" w:cs="Times New Roman"/>
          <w:i/>
          <w:szCs w:val="24"/>
        </w:rPr>
        <w:t>et al</w:t>
      </w:r>
      <w:r w:rsidR="00473EBC" w:rsidRPr="00473EBC">
        <w:rPr>
          <w:rFonts w:ascii="Calibri" w:hAnsi="Calibri" w:cs="Times New Roman"/>
          <w:szCs w:val="24"/>
        </w:rPr>
        <w:t xml:space="preserve">., 2010c; Martin and Goodenough, 1975; Msanne </w:t>
      </w:r>
      <w:r w:rsidR="00490409" w:rsidRPr="00490409">
        <w:rPr>
          <w:rFonts w:ascii="Calibri" w:hAnsi="Calibri" w:cs="Times New Roman"/>
          <w:i/>
          <w:szCs w:val="24"/>
        </w:rPr>
        <w:t>et al</w:t>
      </w:r>
      <w:r w:rsidR="00473EBC" w:rsidRPr="00473EBC">
        <w:rPr>
          <w:rFonts w:ascii="Calibri" w:hAnsi="Calibri" w:cs="Times New Roman"/>
          <w:szCs w:val="24"/>
        </w:rPr>
        <w:t>., 2012)</w:t>
      </w:r>
      <w:r w:rsidR="00BD03EC" w:rsidRPr="005B3C0C">
        <w:fldChar w:fldCharType="end"/>
      </w:r>
      <w:r w:rsidRPr="005B3C0C">
        <w:t xml:space="preserve">. Although autotrophic treatments had a greater rate of chlorophyll degradation over the 144 hours, the slower initial reduction of chlorophyll per cell over the first 24 </w:t>
      </w:r>
      <w:r w:rsidRPr="005B3C0C">
        <w:lastRenderedPageBreak/>
        <w:t xml:space="preserve">hours compared to mixotrophic cultures led to a slower degradation of photosynthetic capacity (Figure </w:t>
      </w:r>
      <w:r w:rsidR="00181E5E">
        <w:t>51</w:t>
      </w:r>
      <w:r w:rsidRPr="005B3C0C">
        <w:t xml:space="preserve">) and shift towards a respiratory metabolism. This is supported by the comparatively slower downregulation of </w:t>
      </w:r>
      <w:r w:rsidR="0077366F" w:rsidRPr="0077366F">
        <w:rPr>
          <w:i/>
        </w:rPr>
        <w:t>rbsc2</w:t>
      </w:r>
      <w:r w:rsidR="0077366F" w:rsidRPr="005B3C0C">
        <w:rPr>
          <w:i/>
        </w:rPr>
        <w:t xml:space="preserve"> </w:t>
      </w:r>
      <w:r w:rsidRPr="005B3C0C">
        <w:t>and</w:t>
      </w:r>
      <w:r w:rsidRPr="005B3C0C">
        <w:rPr>
          <w:i/>
        </w:rPr>
        <w:t xml:space="preserve"> </w:t>
      </w:r>
      <w:r w:rsidRPr="005B3C0C">
        <w:t xml:space="preserve">upregulation of </w:t>
      </w:r>
      <w:r w:rsidR="000B69E8" w:rsidRPr="005B3C0C">
        <w:rPr>
          <w:i/>
        </w:rPr>
        <w:t>gld2</w:t>
      </w:r>
      <w:r w:rsidRPr="005B3C0C">
        <w:t xml:space="preserve"> and </w:t>
      </w:r>
      <w:r w:rsidR="00C6491F" w:rsidRPr="005B3C0C">
        <w:rPr>
          <w:i/>
        </w:rPr>
        <w:t>ogd1</w:t>
      </w:r>
      <w:r w:rsidRPr="005B3C0C">
        <w:rPr>
          <w:i/>
        </w:rPr>
        <w:t xml:space="preserve"> </w:t>
      </w:r>
      <w:r w:rsidRPr="005B3C0C">
        <w:t>expression. The greater reliance on photosynthesis is also evident in the FAME profile of autotrophic treatments, with more highly saturated FA (C16:4 and C18:4), typically located in the thylakoid membrane, retained after 6 days. This maintenance of photosynthetic integrity enabled autotrophic cultures to continue to channel carbon sequestered in the Calvin cycle to TAG synthesis, without compromising starch stores. In contrast the rapid photosynthetic degradation observed in mixotrophic cultures likely led to a near total reliance on acetate derived carbon for TAG synthesis.</w:t>
      </w:r>
    </w:p>
    <w:p w14:paraId="5D584240" w14:textId="77777777" w:rsidR="005B3C0C" w:rsidRPr="005B3C0C" w:rsidRDefault="005B3C0C" w:rsidP="005B3C0C">
      <w:pPr>
        <w:pStyle w:val="Heading3"/>
        <w:spacing w:after="120" w:line="360" w:lineRule="auto"/>
        <w:rPr>
          <w:b w:val="0"/>
          <w:color w:val="auto"/>
        </w:rPr>
      </w:pPr>
      <w:bookmarkStart w:id="100" w:name="_Toc462059817"/>
      <w:r w:rsidRPr="005B3C0C">
        <w:rPr>
          <w:b w:val="0"/>
          <w:color w:val="auto"/>
        </w:rPr>
        <w:t>Effect of diurnal light and dark cycles</w:t>
      </w:r>
      <w:bookmarkEnd w:id="100"/>
    </w:p>
    <w:p w14:paraId="1DF28684" w14:textId="77777777" w:rsidR="005B3C0C" w:rsidRPr="005B3C0C" w:rsidRDefault="005B3C0C" w:rsidP="005B3C0C">
      <w:pPr>
        <w:spacing w:line="360" w:lineRule="auto"/>
      </w:pPr>
      <w:r w:rsidRPr="005B3C0C">
        <w:t xml:space="preserve">Circadian rhythms driven by diurnal light and dark cycles enable photosynthetic organisms to anticipate changes in energy availability in order to optimise metabolic processes and  thus maximise growth </w:t>
      </w:r>
      <w:r w:rsidR="00BD03EC" w:rsidRPr="005B3C0C">
        <w:fldChar w:fldCharType="begin"/>
      </w:r>
      <w:r w:rsidR="00790A49">
        <w:instrText xml:space="preserve"> ADDIN ZOTERO_ITEM CSL_CITATION {"citationID":"kaHTLhfU","properties":{"formattedCitation":"(Niwa et al., 2013; Noordally and Millar, 2015)","plainCitation":"(Niwa et al., 2013; Noordally and Millar, 2015)"},"citationItems":[{"id":3727,"uris":["http://zotero.org/users/1204444/items/NI8X8695"],"uri":["http://zotero.org/users/1204444/items/NI8X8695"],"itemData":{"id":3727,"type":"article-journal","title":"Phase-resetting mechanism of the circadian clock in Chlamydomonas reinhardtii","container-title":"Proceedings of the National Academy of Sciences","page":"13666-13671","volume":"110","issue":"33","source":"www.pnas.org","abstract":"Although the circadian clock is a self-sustaining oscillator having a periodicity of nearly 1 d, its period length is not necessarily 24 h. Therefore, daily adjustment of the clock (i.e., resetting) is an essential mechanism for the circadian clock to adapt to daily environmental changes. One of the major cues for this resetting mechanism is light. In the unicellular green alga Chlamydomonas reinhardtii, the circadian clock is reset by blue/green and red light. However, the underlying molecular mechanisms remain largely unknown. In this study, using clock protein-luciferase fusion reporters, we found that the level of RHYTHM OF CHLOROPLAST 15 (ROC15), a clock component in C. reinhardtii, decreased rapidly after light exposure in a circadian-phase–independent manner. Blue, green, and red light were able to induce this process, with red light being the most effective among them. Expression analyses and inhibitor experiments suggested that this process was regulated mainly by a proteasome-dependent protein degradation pathway. In addition, we found that the other clock gene, ROC114, encoding an F-box protein, was involved in this process. Furthermore, we demonstrated that a roc15 mutant showed defects in the phase-resetting of the circadian clock by light. Taken together, these data strongly suggest that the light-induced degradation of ROC15 protein is one of the triggers for resetting the circadian clock in C. reinhardtii. Our data provide not only a basis for understanding the molecular mechanisms of light-induced phase-resetting in C. reinhardtii, but also insights into the phase-resetting mechanisms of circadian clocks in plants.","DOI":"10.1073/pnas.1220004110","ISSN":"0027-8424, 1091-6490","note":"PMID: 23898163","journalAbbreviation":"PNAS","language":"en","author":[{"family":"Niwa","given":"Yoshimi"},{"family":"Matsuo","given":"Takuya"},{"family":"Onai","given":"Kiyoshi"},{"family":"Kato","given":"Daisaku"},{"family":"Tachikawa","given":"Makoto"},{"family":"Ishiura","given":"Masahiro"}],"issued":{"date-parts":[["2013",8,13]]},"PMID":"23898163"}},{"id":3730,"uris":["http://zotero.org/users/1204444/items/S7MGIF35"],"uri":["http://zotero.org/users/1204444/items/S7MGIF35"],"itemData":{"id":3730,"type":"article-journal","title":"Clocks in algae","container-title":"Biochemistry","page":"171-183","volume":"54","issue":"2","source":"PubMed","abstract":"As major contributors to global oxygen levels and producers of fatty acids, carotenoids, sterols, and phycocolloids, algae have significant ecological and commercial roles. Early algal models have contributed much to our understanding of circadian clocks at physiological and biochemical levels. The genetic and molecular approaches that identified clock components in other taxa have not been as widely applied to algae. We review results from seven species: the chlorophytes Chlamydomonas reinhardtii, Ostreococcus tauri, and Acetabularia spp.; the dinoflagellates Lingulodinium polyedrum and Symbiodinium spp.; the euglenozoa Euglena gracilis; and the red alga Cyanidioschyzon merolae. The relative simplicity, experimental tractability, and ecological and evolutionary diversity of algal systems may now make them particularly useful in integrating quantitative data from \"omic\" technologies (e.g., genomics, transcriptomics, metabolomics, and proteomics) with computational and mathematical methods.","DOI":"10.1021/bi501089x","ISSN":"1520-4995","note":"PMID: 25379817","journalAbbreviation":"Biochemistry","language":"eng","author":[{"family":"Noordally","given":"Zeenat B."},{"family":"Millar","given":"Andrew J."}],"issued":{"date-parts":[["2015",1,20]]},"PMID":"25379817"}}],"schema":"https://github.com/citation-style-language/schema/raw/master/csl-citation.json"} </w:instrText>
      </w:r>
      <w:r w:rsidR="00BD03EC" w:rsidRPr="005B3C0C">
        <w:fldChar w:fldCharType="separate"/>
      </w:r>
      <w:r w:rsidRPr="005B3C0C">
        <w:t xml:space="preserve">(Niwa </w:t>
      </w:r>
      <w:r w:rsidR="00490409" w:rsidRPr="00490409">
        <w:rPr>
          <w:i/>
        </w:rPr>
        <w:t>et al</w:t>
      </w:r>
      <w:r w:rsidRPr="005B3C0C">
        <w:t>., 2013; Noordally and Millar, 2015)</w:t>
      </w:r>
      <w:r w:rsidR="00BD03EC" w:rsidRPr="005B3C0C">
        <w:fldChar w:fldCharType="end"/>
      </w:r>
      <w:r w:rsidRPr="005B3C0C">
        <w:t xml:space="preserve">. In </w:t>
      </w:r>
      <w:r w:rsidRPr="005B3C0C">
        <w:rPr>
          <w:i/>
        </w:rPr>
        <w:t xml:space="preserve">C. reinhardtii </w:t>
      </w:r>
      <w:r w:rsidRPr="005B3C0C">
        <w:t xml:space="preserve">a number of physiological cycles are under diurnal control, including cell growth and division </w:t>
      </w:r>
      <w:r w:rsidR="00BD03EC" w:rsidRPr="005B3C0C">
        <w:fldChar w:fldCharType="begin"/>
      </w:r>
      <w:r w:rsidR="00790A49">
        <w:instrText xml:space="preserve"> ADDIN ZOTERO_ITEM CSL_CITATION {"citationID":"A8HHRsUF","properties":{"formattedCitation":"(Cross and Umen, 2015; Mittag et al., 2005)","plainCitation":"(Cross and Umen, 2015; Mittag et al., 2005)"},"citationItems":[{"id":3742,"uris":["http://zotero.org/users/1204444/items/M578UEBM"],"uri":["http://zotero.org/users/1204444/items/M578UEBM"],"itemData":{"id":3742,"type":"article-journal","title":"The Chlamydomonas cell cycle","container-title":"The Plant Journal","page":"370-392","volume":"82","issue":"3","source":"Wiley Online Library","abstract":"The position of Chlamydomonas within the eukaryotic phylogeny makes it a unique model in at least two important ways: as a representative of the critically important, early-diverging lineage leading to plants; and as a microbe retaining important features of the last eukaryotic common ancestor (LECA) that has been lost in the highly studied yeast lineages. Its cell biology has been studied for many decades and it has well-developed experimental genetic tools, both classical (Mendelian) and molecular. Unlike land plants, it is a haploid with very few gene duplicates, making it ideal for loss-of-function genetic studies. The Chlamydomonas cell cycle has a striking temporal and functional separation between cell growth and rapid cell division, probably connected to the interplay between diurnal cycles that drive photosynthetic cell growth and the cell division cycle; it also exhibits a highly choreographed interaction between the cell cycle and its centriole–basal body–flagellar cycle. Here, we review the current status of studies of the Chlamydomonas cell cycle. We begin with an overview of cell-cycle control in the well-studied yeast and animal systems, which has yielded a canonical, well-supported model. We discuss briefly what is known about similarities and differences in plant cell-cycle control, compared with this model. We next review the cytology and cell biology of the multiple-fission cell cycle of Chlamydomonas. Lastly, we review recent genetic approaches and insights into Chlamydomonas cell-cycle regulation that have been enabled by a new generation of genomics-based tools.","DOI":"10.1111/tpj.12795","ISSN":"1365-313X","journalAbbreviation":"Plant J","language":"en","author":[{"family":"Cross","given":"Frederick R."},{"family":"Umen","given":"James G."}],"issued":{"date-parts":[["2015",5,1]]}}},{"id":3717,"uris":["http://zotero.org/users/1204444/items/7E9VE483"],"uri":["http://zotero.org/users/1204444/items/7E9VE483"],"itemData":{"id":3717,"type":"article-journal","title":"The Circadian Clock in Chlamydomonas reinhardtii. What Is It For? What Is It Similar To?","container-title":"Plant Physiology","page":"399-409","volume":"137","issue":"2","source":"PubMed Central","DOI":"10.1104/pp.104.052415","ISSN":"0032-0889","note":"PMID: 15710681\nPMCID: PMC1065344","shortTitle":"The Circadian Clock in Chlamydomonas reinhardtii. What Is It For?","journalAbbreviation":"Plant Physiol","author":[{"family":"Mittag","given":"Maria"},{"family":"Kiaulehn","given":"Stefanie"},{"family":"Johnson","given":"Carl Hirschie"}],"issued":{"date-parts":[["2005",2]]},"PMID":"15710681","PMCID":"PMC1065344"}}],"schema":"https://github.com/citation-style-language/schema/raw/master/csl-citation.json"} </w:instrText>
      </w:r>
      <w:r w:rsidR="00BD03EC" w:rsidRPr="005B3C0C">
        <w:fldChar w:fldCharType="separate"/>
      </w:r>
      <w:r w:rsidRPr="005B3C0C">
        <w:t xml:space="preserve">(Cross and Umen, 2015; Mittag </w:t>
      </w:r>
      <w:r w:rsidR="00490409" w:rsidRPr="00490409">
        <w:rPr>
          <w:i/>
        </w:rPr>
        <w:t>et al</w:t>
      </w:r>
      <w:r w:rsidRPr="005B3C0C">
        <w:t>., 2005)</w:t>
      </w:r>
      <w:r w:rsidR="00BD03EC" w:rsidRPr="005B3C0C">
        <w:fldChar w:fldCharType="end"/>
      </w:r>
      <w:r w:rsidRPr="005B3C0C">
        <w:t xml:space="preserve">. The major impact of light and dark cycles on cell physiology and metabolism is demonstrated at multiple levels including the transcriptome. </w:t>
      </w:r>
      <w:r w:rsidR="00BD03EC" w:rsidRPr="005B3C0C">
        <w:fldChar w:fldCharType="begin"/>
      </w:r>
      <w:r w:rsidR="00790A49">
        <w:instrText xml:space="preserve"> ADDIN ZOTERO_ITEM CSL_CITATION {"citationID":"q6oiscsmt","properties":{"formattedCitation":"(Zones et al., 2015)","plainCitation":"(Zones et al., 2015)"},"citationItems":[{"id":3510,"uris":["http://zotero.org/users/1204444/items/6UJDUBZ6"],"uri":["http://zotero.org/users/1204444/items/6UJDUBZ6"],"itemData":{"id":3510,"type":"article-journal","title":"High-Resolution Profiling of a Synchronized Diurnal Transcriptome from Chlamydomonas reinhardtii Reveals Continuous Cell and Metabolic Differentiation","container-title":"The Plant Cell","page":"2743-2769","volume":"27","issue":"10","source":"www.plantcell.org","abstract":"The green alga Chlamydomonas reinhardtii is a useful model organism for investigating diverse biological processes, such as photosynthesis and chloroplast biogenesis, flagella and basal body structure/function, cell growth and division, and many others. We combined a highly synchronous photobioreactor culture system with frequent temporal sampling to characterize genome-wide diurnal gene expression in Chlamydomonas. Over 80% of the measured transcriptome was expressed with strong periodicity, forming 18 major clusters. Genes associated with complex structures and processes, including cell cycle control, flagella and basal bodies, ribosome biogenesis, and energy metabolism, all had distinct signatures of coexpression with strong predictive value for assigning and temporally ordering function. Importantly, the frequent sampling regime allowed us to discern meaningful fine-scale phase differences between and within subgroups of genes and enabled the identification of a transiently expressed cluster of light stress genes. Coexpression was further used both as a data-mining tool to classify and/or validate genes from other data sets related to the cell cycle and to flagella and basal bodies and to assign isoforms of duplicated enzymes to their cognate pathways of central carbon metabolism. Our diurnal coexpression data capture functional relationships established by dozens of prior studies and are a valuable new resource for investigating a variety of biological processes in Chlamydomonas and other eukaryotes.","DOI":"10.1105/tpc.15.00498","ISSN":", 1532-298X","note":"PMID: 26432862","journalAbbreviation":"Plant Cell","language":"en","author":[{"family":"Zones","given":"James Matt"},{"family":"Blaby","given":"Ian K."},{"family":"Merchant","given":"Sabeeha S."},{"family":"Umen","given":"James G."}],"issued":{"date-parts":[["2015",10,1]]},"PMID":"26432862"}}],"schema":"https://github.com/citation-style-language/schema/raw/master/csl-citation.json"} </w:instrText>
      </w:r>
      <w:r w:rsidR="00BD03EC" w:rsidRPr="005B3C0C">
        <w:fldChar w:fldCharType="separate"/>
      </w:r>
      <w:r w:rsidRPr="005B3C0C">
        <w:t xml:space="preserve">Zones </w:t>
      </w:r>
      <w:r w:rsidR="00490409" w:rsidRPr="00490409">
        <w:rPr>
          <w:i/>
        </w:rPr>
        <w:t>et al</w:t>
      </w:r>
      <w:r w:rsidRPr="005B3C0C">
        <w:t>., (2015)</w:t>
      </w:r>
      <w:r w:rsidR="00BD03EC" w:rsidRPr="005B3C0C">
        <w:fldChar w:fldCharType="end"/>
      </w:r>
      <w:r w:rsidRPr="005B3C0C">
        <w:t xml:space="preserve"> reported that 80% of mRNAs have significant periodic expression, including many of the genes associated with carbon metabolism.  One such group of transcripts are starch related genes. Starch plays an important multifunctional role in microalgae; providing a sink for photosynthetically derived NADPH and ATP, a source of carbon for Calvin cycle intermediates,  and a storage molecule to meet energy and carbon needs in the dark </w:t>
      </w:r>
      <w:r w:rsidR="00BD03EC" w:rsidRPr="005B3C0C">
        <w:fldChar w:fldCharType="begin"/>
      </w:r>
      <w:r w:rsidR="00790A49">
        <w:instrText xml:space="preserve"> ADDIN ZOTERO_ITEM CSL_CITATION {"citationID":"Y79ZVagS","properties":{"formattedCitation":"(Krishnan et al., 2015; Li et al., 2010c)","plainCitation":"(Krishnan et al., 2015; Li et al., 2010c)"},"citationItems":[{"id":4438,"uris":["http://zotero.org/users/1204444/items/Z6GDWC6X"],"uri":["http://zotero.org/users/1204444/items/Z6GDWC6X"],"itemData":{"id":4438,"type":"article-journal","title":"Metabolic and photosynthetic consequences of blocking starch biosynthesis in the green alga Chlamydomonas reinhardtii sta6 mutant","container-title":"The Plant Journal","page":"947-960","volume":"81","issue":"6","source":"Wiley Online Library","abstract":"Upon nutrient deprivation, microalgae partition photosynthate into starch and lipids at the expense of protein synthesis and growth. We investigated the role of starch biosynthesis with respect to photosynthetic growth and carbon partitioning in the Chlamydomonas reinhardtii starchless mutant, sta6, which lacks ADP-glucose pyrophosphorylase. This mutant is unable to convert glucose-1–phosphate to ADP-glucose, the precursor of starch biosynthesis. During nutrient-replete culturing, sta6 does not re-direct metabolism to make more proteins or lipids, and accumulates 20% less biomass. The underlying molecular basis for the decreased biomass phenotype was identified using LC–MS metabolomics studies and flux methods. Above a threshold light intensity, photosynthetic electron transport rates (water → CO2) decrease in sta6 due to attenuated rates of NADPH re-oxidation, without affecting photosystems I or II (no change in isolated photosynthetic electron transport). We observed large accumulations of carbon metabolites that are precursors for the biosynthesis of lipids, amino acids and sugars/starch, indicating system-wide consequences of slower NADPH re-oxidation. Attenuated carbon fixation resulted in imbalances in both redox and adenylate energy. The pool sizes of both pyridine and adenylate nucleotides in sta6 increased substantially to compensate for the slower rate of turnover. Mitochondrial respiration partially relieved the reductant stress; however, prolonged high-light exposure caused accelerated photoinhibition. Thus, starch biosynthesis in Chlamydomonas plays a critical role as a principal carbon sink influencing cellular energy balance however, disrupting starch biosynthesis does not redirect resources to other bioproducts (lipids or proteins) during nutrient-replete culturing, resulting in cells that are susceptible to photochemical damage caused by redox stress.","DOI":"10.1111/tpj.12783","ISSN":"1365-313X","journalAbbreviation":"Plant J","language":"en","author":[{"family":"Krishnan","given":"Anagha"},{"family":"Kumaraswamy","given":"G. Kenchappa"},{"family":"Vinyard","given":"David J."},{"family":"Gu","given":"Huiya"},{"family":"Ananyev","given":"Gennady"},{"family":"Posewitz","given":"Matthew C."},{"family":"Dismukes","given":"G. Charles"}],"issued":{"date-parts":[["2015",3,1]]}}},{"id":1453,"uris":["http://zotero.org/users/1204444/items/2KVX73TR"],"uri":["http://zotero.org/users/1204444/items/2KVX73TR"],"itemData":{"id":1453,"type":"article-journal","title":"Inhibition of starch synthesis results in overproduction of lipids in Chlamydomonas reinhardtii","container-title":"Biotechnology and Bioengineering","page":"258–268","volume":"107","issue":"2","source":"Wiley Online Library","abstract":"Starch and neutral lipids are two major carbon storage compounds in many microalgae and plants. Lipids are more energy rich and have often been used as food and fuel feedstocks. Genetic engineering of the lipid biosynthesis pathway to overproduce lipid has achieved only limited success. We hypothesize that through blocking the competing pathway to produce starch, overproduction of neutral lipid may be achieved. This hypothesis was tested using the green microalga Chlamydomonas reinhardtii and its low starch and starchless mutants. We discovered that a dramatic increase in neutral lipid content and the neutral lipid/total lipid ratio occurred among the mutants under high light and nitrogen starvation. BAFJ5, one of the mutants defective in the small subunit of ADP-glucose pyrophosphorylase, accumulated neutral and total lipid of up to 32.6% and 46.4% of dry weight (DW) or 8- and 3.5-fold higher, respectively, than the wild-type. These results confirmed the feasibility of increasing lipid production through redirecting photosynthetically assimilated carbon away from starch synthesis to neutral lipid synthesis. However, some growth impairment was observed in the low starch and starchless mutants, possibly due to altered energy partitioning in PSII, with more excitation energy dissipated as heat and less to photochemical conversion. This study demonstrated that biomass and lipid production by the selected mutants can be improved by physiological manipulation. Biotechnol. Bioeng. 2010;107: 258–268. © 2010 Wiley Periodicals, Inc.","DOI":"10.1002/bit.22807","ISSN":"1097-0290","language":"en","author":[{"family":"Li","given":"Yantao"},{"family":"Han","given":"Danxiang"},{"family":"Hu","given":"Guangrong"},{"family":"Sommerfeld","given":"Milton"},{"family":"Hu","given":"Qiang"}],"issued":{"date-parts":[["2010"]]}}}],"schema":"https://github.com/citation-style-language/schema/raw/master/csl-citation.json"} </w:instrText>
      </w:r>
      <w:r w:rsidR="00BD03EC" w:rsidRPr="005B3C0C">
        <w:fldChar w:fldCharType="separate"/>
      </w:r>
      <w:r w:rsidR="00473EBC" w:rsidRPr="00473EBC">
        <w:rPr>
          <w:rFonts w:ascii="Calibri" w:hAnsi="Calibri"/>
        </w:rPr>
        <w:t xml:space="preserve">(Krishnan </w:t>
      </w:r>
      <w:r w:rsidR="00490409" w:rsidRPr="00490409">
        <w:rPr>
          <w:rFonts w:ascii="Calibri" w:hAnsi="Calibri"/>
          <w:i/>
        </w:rPr>
        <w:t>et al</w:t>
      </w:r>
      <w:r w:rsidR="00473EBC" w:rsidRPr="00473EBC">
        <w:rPr>
          <w:rFonts w:ascii="Calibri" w:hAnsi="Calibri"/>
        </w:rPr>
        <w:t xml:space="preserve">., 2015; Li </w:t>
      </w:r>
      <w:r w:rsidR="00490409" w:rsidRPr="00490409">
        <w:rPr>
          <w:rFonts w:ascii="Calibri" w:hAnsi="Calibri"/>
          <w:i/>
        </w:rPr>
        <w:t>et al</w:t>
      </w:r>
      <w:r w:rsidR="00473EBC" w:rsidRPr="00473EBC">
        <w:rPr>
          <w:rFonts w:ascii="Calibri" w:hAnsi="Calibri"/>
        </w:rPr>
        <w:t>., 2010c)</w:t>
      </w:r>
      <w:r w:rsidR="00BD03EC" w:rsidRPr="005B3C0C">
        <w:fldChar w:fldCharType="end"/>
      </w:r>
      <w:r w:rsidRPr="005B3C0C">
        <w:t xml:space="preserve">. The importance of starch in </w:t>
      </w:r>
      <w:r w:rsidRPr="005B3C0C">
        <w:rPr>
          <w:i/>
        </w:rPr>
        <w:t xml:space="preserve">C. reinhardtii </w:t>
      </w:r>
      <w:r w:rsidRPr="005B3C0C">
        <w:t xml:space="preserve">under a diurnal light cycle is highlighted in this study by elevated expression of </w:t>
      </w:r>
      <w:r w:rsidR="000B69E8" w:rsidRPr="005B3C0C">
        <w:rPr>
          <w:i/>
        </w:rPr>
        <w:t>sta2</w:t>
      </w:r>
      <w:r w:rsidRPr="005B3C0C">
        <w:rPr>
          <w:i/>
        </w:rPr>
        <w:t xml:space="preserve"> </w:t>
      </w:r>
      <w:r w:rsidRPr="005B3C0C">
        <w:t xml:space="preserve">and starch content at the initial N replete LOG time point, after cells had emerged from 12 hours of darkness (LOG, Figure </w:t>
      </w:r>
      <w:r w:rsidR="00181E5E">
        <w:t>58</w:t>
      </w:r>
      <w:r w:rsidRPr="005B3C0C">
        <w:t xml:space="preserve"> and </w:t>
      </w:r>
      <w:r w:rsidR="00181E5E">
        <w:t>59</w:t>
      </w:r>
      <w:r w:rsidRPr="005B3C0C">
        <w:t>). In contrast, cultures grown under continuous light had negligible levels of starch in N replete conditions.</w:t>
      </w:r>
    </w:p>
    <w:p w14:paraId="7C1F33B1" w14:textId="77777777" w:rsidR="005B3C0C" w:rsidRPr="005B3C0C" w:rsidRDefault="005B3C0C" w:rsidP="005B3C0C">
      <w:pPr>
        <w:spacing w:line="360" w:lineRule="auto"/>
      </w:pPr>
      <w:r w:rsidRPr="005B3C0C">
        <w:t xml:space="preserve">In N replete autotrophic conditions, starch is accumulated during the day when photosynthesis is active. Throughout the dark period and initial light period, in the absence of an exogenous energy and carbon source, starch is degraded and divided </w:t>
      </w:r>
      <w:r w:rsidRPr="005B3C0C">
        <w:lastRenderedPageBreak/>
        <w:t xml:space="preserve">(during cell division)  </w:t>
      </w:r>
      <w:r w:rsidR="00BD03EC" w:rsidRPr="005B3C0C">
        <w:fldChar w:fldCharType="begin"/>
      </w:r>
      <w:r w:rsidRPr="005B3C0C">
        <w:instrText xml:space="preserve"> ADDIN ZOTERO_ITEM CSL_CITATION {"citationID":"185kjris90","properties":{"formattedCitation":"(Thyssen et al., 2001)","plainCitation":"(Thyssen et al., 2001)"},"citationItems":[{"id":4440,"uris":["http://zotero.org/users/1204444/items/RVI8IW6B"],"uri":["http://zotero.org/users/1204444/items/RVI8IW6B"],"itemData":{"id":4440,"type":"article-journal","title":"The CO2-concentrating mechanism in the physiological context: lowering the CO2 supply diminishes culture growth and economises starch utilisation in Chlamydomonas reinhardtii","container-title":"Planta","page":"629-639","volume":"213","issue":"4","source":"link.springer.com","abstract":". In a synchronously grown Chlamydomonas reinhardtii (Chlorophyceae) culture the CO2-concentrating mechanism (CCM) was induced by lowering the CO2 level from 4% to 0.036% CO2 (culture HL). The effects of the reduced carbon supply on starch levels were studied over a period of up to 100 h and compared with control cultures kept either at 4% CO2 (culture H) or continuously at ambient air (0.036% CO2, culture L). Lowering the CO2 supply reduced culture growth as estimated by chlorophyll, protein and cell density. The starch level continued to show diurnal variations with an initially reduced rate of starch synthesis at reduced or abolished culture growth. Subsequently, starch maxima and minima increased. After 4 days the resulting pattern for culture HL was similar to that of culture L, which possessed higher minima but identical maxima to culture H. The intracellular starch localisation was examined on electron micrographs. Cell extracts were assayed for ADP-glucose pyrophosphorylase (EC 2.7.7.27) and starch phosphorylase (EC 2.4.1.1) activities. Over the assayed period of 2 days, there was a good correlation between the observed changes in the starch levels and the measured enzyme activities. The rate of CO2-dependent oxygen evolution of culture HL declined from 100% to 60% of the control over the day. This indicates that the diminished or abolished growth and the impairment of starch accumulation upon CO2 depletion are not simply consequences of the lowered level of the substrate CO2. The diminished growth and the peculiar starch accumulation pattern with higher positions of the starch minima in low-CO2 cells are interpreted as economised starch utilisation as long-term aspects of induction of the CCM.","DOI":"10.1007/s004250100534","ISSN":"0032-0935, 1432-2048","shortTitle":"The CO2-concentrating mechanism in the physiological context","journalAbbreviation":"Planta","language":"en","author":[{"family":"Thyssen","given":"Christoph"},{"family":"Schlichting","given":"Ralf"},{"family":"Giersch","given":"Christoph"}],"issued":{"date-parts":[["2001",8]]}}}],"schema":"https://github.com/citation-style-language/schema/raw/master/csl-citation.json"} </w:instrText>
      </w:r>
      <w:r w:rsidR="00BD03EC" w:rsidRPr="005B3C0C">
        <w:fldChar w:fldCharType="separate"/>
      </w:r>
      <w:r w:rsidRPr="005B3C0C">
        <w:t xml:space="preserve">(Thyssen </w:t>
      </w:r>
      <w:r w:rsidR="00490409" w:rsidRPr="00490409">
        <w:rPr>
          <w:i/>
        </w:rPr>
        <w:t>et al</w:t>
      </w:r>
      <w:r w:rsidRPr="005B3C0C">
        <w:t>., 2001)</w:t>
      </w:r>
      <w:r w:rsidR="00BD03EC" w:rsidRPr="005B3C0C">
        <w:fldChar w:fldCharType="end"/>
      </w:r>
      <w:r w:rsidRPr="005B3C0C">
        <w:t xml:space="preserve">. This is reflected at a transcriptome level, where starch biosynthesis genes are downregulated 3-2 hours before the start of the dark period, then slowly upregulated during the night </w:t>
      </w:r>
      <w:r w:rsidR="00BD03EC" w:rsidRPr="005B3C0C">
        <w:fldChar w:fldCharType="begin"/>
      </w:r>
      <w:r w:rsidR="00790A49">
        <w:instrText xml:space="preserve"> ADDIN ZOTERO_ITEM CSL_CITATION {"citationID":"1jlp3ib4ug","properties":{"formattedCitation":"(Zones et al., 2015)","plainCitation":"(Zones et al., 2015)"},"citationItems":[{"id":3510,"uris":["http://zotero.org/users/1204444/items/6UJDUBZ6"],"uri":["http://zotero.org/users/1204444/items/6UJDUBZ6"],"itemData":{"id":3510,"type":"article-journal","title":"High-Resolution Profiling of a Synchronized Diurnal Transcriptome from Chlamydomonas reinhardtii Reveals Continuous Cell and Metabolic Differentiation","container-title":"The Plant Cell","page":"2743-2769","volume":"27","issue":"10","source":"www.plantcell.org","abstract":"The green alga Chlamydomonas reinhardtii is a useful model organism for investigating diverse biological processes, such as photosynthesis and chloroplast biogenesis, flagella and basal body structure/function, cell growth and division, and many others. We combined a highly synchronous photobioreactor culture system with frequent temporal sampling to characterize genome-wide diurnal gene expression in Chlamydomonas. Over 80% of the measured transcriptome was expressed with strong periodicity, forming 18 major clusters. Genes associated with complex structures and processes, including cell cycle control, flagella and basal bodies, ribosome biogenesis, and energy metabolism, all had distinct signatures of coexpression with strong predictive value for assigning and temporally ordering function. Importantly, the frequent sampling regime allowed us to discern meaningful fine-scale phase differences between and within subgroups of genes and enabled the identification of a transiently expressed cluster of light stress genes. Coexpression was further used both as a data-mining tool to classify and/or validate genes from other data sets related to the cell cycle and to flagella and basal bodies and to assign isoforms of duplicated enzymes to their cognate pathways of central carbon metabolism. Our diurnal coexpression data capture functional relationships established by dozens of prior studies and are a valuable new resource for investigating a variety of biological processes in Chlamydomonas and other eukaryotes.","DOI":"10.1105/tpc.15.00498","ISSN":", 1532-298X","note":"PMID: 26432862","journalAbbreviation":"Plant Cell","language":"en","author":[{"family":"Zones","given":"James Matt"},{"family":"Blaby","given":"Ian K."},{"family":"Merchant","given":"Sabeeha S."},{"family":"Umen","given":"James G."}],"issued":{"date-parts":[["2015",10,1]]},"PMID":"26432862"}}],"schema":"https://github.com/citation-style-language/schema/raw/master/csl-citation.json"} </w:instrText>
      </w:r>
      <w:r w:rsidR="00BD03EC" w:rsidRPr="005B3C0C">
        <w:fldChar w:fldCharType="separate"/>
      </w:r>
      <w:r w:rsidRPr="005B3C0C">
        <w:t xml:space="preserve">(Zones </w:t>
      </w:r>
      <w:r w:rsidR="00490409" w:rsidRPr="00490409">
        <w:rPr>
          <w:i/>
        </w:rPr>
        <w:t>et al</w:t>
      </w:r>
      <w:r w:rsidRPr="005B3C0C">
        <w:t>., 2015)</w:t>
      </w:r>
      <w:r w:rsidR="00BD03EC" w:rsidRPr="005B3C0C">
        <w:fldChar w:fldCharType="end"/>
      </w:r>
      <w:r w:rsidRPr="005B3C0C">
        <w:t xml:space="preserve">. Under N stress; A-12-NF initially continued this diurnal cycle for at least the first light dark cycle with a simultaneous fall in both </w:t>
      </w:r>
      <w:r w:rsidR="000B69E8" w:rsidRPr="005B3C0C">
        <w:rPr>
          <w:i/>
        </w:rPr>
        <w:t>sta2</w:t>
      </w:r>
      <w:r w:rsidRPr="005B3C0C">
        <w:rPr>
          <w:i/>
        </w:rPr>
        <w:t xml:space="preserve"> </w:t>
      </w:r>
      <w:r w:rsidRPr="005B3C0C">
        <w:t xml:space="preserve">expression and starch content. The diurnal trend in gene expression continued into the second day and starch content (sampled after dark period at 48, 96 and 144 hours) while increasing, did not surpass peak levels sampled at 12 hours (after light period). The transition to a respiratory dominated metabolism during the dark period was supported by a transient decrease in </w:t>
      </w:r>
      <w:r w:rsidR="0077366F" w:rsidRPr="0077366F">
        <w:rPr>
          <w:i/>
        </w:rPr>
        <w:t>rbsc2</w:t>
      </w:r>
      <w:r w:rsidR="0077366F" w:rsidRPr="005B3C0C">
        <w:rPr>
          <w:i/>
        </w:rPr>
        <w:t xml:space="preserve"> </w:t>
      </w:r>
      <w:r w:rsidRPr="005B3C0C">
        <w:t xml:space="preserve">and increases in </w:t>
      </w:r>
      <w:r w:rsidR="00C6491F" w:rsidRPr="005B3C0C">
        <w:rPr>
          <w:i/>
        </w:rPr>
        <w:t>ogd1</w:t>
      </w:r>
      <w:r w:rsidRPr="005B3C0C">
        <w:rPr>
          <w:i/>
        </w:rPr>
        <w:t xml:space="preserve"> </w:t>
      </w:r>
      <w:r w:rsidRPr="005B3C0C">
        <w:t xml:space="preserve">and </w:t>
      </w:r>
      <w:r w:rsidR="000B69E8" w:rsidRPr="005B3C0C">
        <w:rPr>
          <w:i/>
        </w:rPr>
        <w:t>gld2</w:t>
      </w:r>
      <w:r w:rsidRPr="005B3C0C">
        <w:rPr>
          <w:i/>
        </w:rPr>
        <w:t xml:space="preserve">. </w:t>
      </w:r>
      <w:r w:rsidRPr="005B3C0C">
        <w:t xml:space="preserve">The strong diurnal increase in </w:t>
      </w:r>
      <w:r w:rsidR="00C6491F" w:rsidRPr="00C6491F">
        <w:rPr>
          <w:i/>
        </w:rPr>
        <w:t>icl1</w:t>
      </w:r>
      <w:r w:rsidRPr="005B3C0C">
        <w:t xml:space="preserve">, despite the absence of acetate indicates the metabolism of acetyl-CoA is derived from lipid catabolism (Figure </w:t>
      </w:r>
      <w:r w:rsidR="00181E5E">
        <w:t>45</w:t>
      </w:r>
      <w:r w:rsidRPr="005B3C0C">
        <w:t xml:space="preserve">). This was correlated with a decline in lipid content and downregulation of </w:t>
      </w:r>
      <w:r w:rsidR="0077366F" w:rsidRPr="005B3C0C">
        <w:rPr>
          <w:i/>
        </w:rPr>
        <w:t>acx2</w:t>
      </w:r>
      <w:r w:rsidRPr="005B3C0C">
        <w:rPr>
          <w:i/>
        </w:rPr>
        <w:t xml:space="preserve"> </w:t>
      </w:r>
      <w:r w:rsidRPr="005B3C0C">
        <w:t xml:space="preserve">and </w:t>
      </w:r>
      <w:r w:rsidR="0077366F" w:rsidRPr="005B3C0C">
        <w:rPr>
          <w:i/>
        </w:rPr>
        <w:t>gpd2</w:t>
      </w:r>
      <w:r w:rsidRPr="005B3C0C">
        <w:rPr>
          <w:i/>
        </w:rPr>
        <w:t xml:space="preserve">. </w:t>
      </w:r>
      <w:r w:rsidRPr="005B3C0C">
        <w:t xml:space="preserve">Unlike starch, the downregulation of genes associated with lipid did not occur until after the transition to dark. This indicates this trend is responsive and not part of a circadian rhythm. This conclusion could be tested further by carrying out a Zietgeber entrainment experiment. The evidence of catabolism at night is supported by a significantly reduced overall lipid accumulation compared to A-24-NF cultures. The reduction in TAG induced by dark periods (-36%) is a lower reduction than that observed for starch (-47%), which indicates the latter is the dominant carbon store utilised for cell maintenance in dark periods in autotrophic cells.   </w:t>
      </w:r>
    </w:p>
    <w:p w14:paraId="540F00EA" w14:textId="77777777" w:rsidR="005B3C0C" w:rsidRPr="005B3C0C" w:rsidRDefault="005B3C0C" w:rsidP="005B3C0C">
      <w:pPr>
        <w:spacing w:line="360" w:lineRule="auto"/>
      </w:pPr>
      <w:r w:rsidRPr="005B3C0C">
        <w:t xml:space="preserve">Interestingly in contrast to the other lipid related genes measured, the dark period induced a significant increase in </w:t>
      </w:r>
      <w:r w:rsidR="0077366F" w:rsidRPr="005B3C0C">
        <w:rPr>
          <w:i/>
        </w:rPr>
        <w:t xml:space="preserve">pgd1, </w:t>
      </w:r>
      <w:r w:rsidRPr="005B3C0C">
        <w:t>although it is important to note that this increase was small relative to the sustained upregulation observed in mixotrophic treatments</w:t>
      </w:r>
      <w:r w:rsidRPr="005B3C0C">
        <w:rPr>
          <w:i/>
        </w:rPr>
        <w:t xml:space="preserve">. </w:t>
      </w:r>
      <w:r w:rsidRPr="005B3C0C">
        <w:t xml:space="preserve">Transcript data reported in the supplementary data of </w:t>
      </w:r>
      <w:r w:rsidR="00BD03EC" w:rsidRPr="005B3C0C">
        <w:fldChar w:fldCharType="begin"/>
      </w:r>
      <w:r w:rsidR="00790A49">
        <w:instrText xml:space="preserve"> ADDIN ZOTERO_ITEM CSL_CITATION {"citationID":"1k5e5cc2sj","properties":{"formattedCitation":"(Zones et al., 2015)","plainCitation":"(Zones et al., 2015)"},"citationItems":[{"id":3510,"uris":["http://zotero.org/users/1204444/items/6UJDUBZ6"],"uri":["http://zotero.org/users/1204444/items/6UJDUBZ6"],"itemData":{"id":3510,"type":"article-journal","title":"High-Resolution Profiling of a Synchronized Diurnal Transcriptome from Chlamydomonas reinhardtii Reveals Continuous Cell and Metabolic Differentiation","container-title":"The Plant Cell","page":"2743-2769","volume":"27","issue":"10","source":"www.plantcell.org","abstract":"The green alga Chlamydomonas reinhardtii is a useful model organism for investigating diverse biological processes, such as photosynthesis and chloroplast biogenesis, flagella and basal body structure/function, cell growth and division, and many others. We combined a highly synchronous photobioreactor culture system with frequent temporal sampling to characterize genome-wide diurnal gene expression in Chlamydomonas. Over 80% of the measured transcriptome was expressed with strong periodicity, forming 18 major clusters. Genes associated with complex structures and processes, including cell cycle control, flagella and basal bodies, ribosome biogenesis, and energy metabolism, all had distinct signatures of coexpression with strong predictive value for assigning and temporally ordering function. Importantly, the frequent sampling regime allowed us to discern meaningful fine-scale phase differences between and within subgroups of genes and enabled the identification of a transiently expressed cluster of light stress genes. Coexpression was further used both as a data-mining tool to classify and/or validate genes from other data sets related to the cell cycle and to flagella and basal bodies and to assign isoforms of duplicated enzymes to their cognate pathways of central carbon metabolism. Our diurnal coexpression data capture functional relationships established by dozens of prior studies and are a valuable new resource for investigating a variety of biological processes in Chlamydomonas and other eukaryotes.","DOI":"10.1105/tpc.15.00498","ISSN":", 1532-298X","note":"PMID: 26432862","journalAbbreviation":"Plant Cell","language":"en","author":[{"family":"Zones","given":"James Matt"},{"family":"Blaby","given":"Ian K."},{"family":"Merchant","given":"Sabeeha S."},{"family":"Umen","given":"James G."}],"issued":{"date-parts":[["2015",10,1]]},"PMID":"26432862"}}],"schema":"https://github.com/citation-style-language/schema/raw/master/csl-citation.json"} </w:instrText>
      </w:r>
      <w:r w:rsidR="00BD03EC" w:rsidRPr="005B3C0C">
        <w:fldChar w:fldCharType="separate"/>
      </w:r>
      <w:r w:rsidRPr="005B3C0C">
        <w:t xml:space="preserve">Zones </w:t>
      </w:r>
      <w:r w:rsidR="00490409" w:rsidRPr="00490409">
        <w:rPr>
          <w:i/>
        </w:rPr>
        <w:t>et al</w:t>
      </w:r>
      <w:r w:rsidRPr="005B3C0C">
        <w:t>., (2015)</w:t>
      </w:r>
      <w:r w:rsidR="00BD03EC" w:rsidRPr="005B3C0C">
        <w:fldChar w:fldCharType="end"/>
      </w:r>
      <w:r w:rsidRPr="005B3C0C">
        <w:t xml:space="preserve"> also showed a significant (8 fold) upregulation of</w:t>
      </w:r>
      <w:r w:rsidR="0077366F" w:rsidRPr="005B3C0C">
        <w:t xml:space="preserve"> </w:t>
      </w:r>
      <w:r w:rsidR="0077366F" w:rsidRPr="005B3C0C">
        <w:rPr>
          <w:i/>
        </w:rPr>
        <w:t xml:space="preserve">pgd1 </w:t>
      </w:r>
      <w:r w:rsidRPr="005B3C0C">
        <w:t xml:space="preserve">during the dark period of autotrophic cells in N replete conditions. It’s possible that the dark period induces a change in the flux of fatty acids in the MGDG pool, with more fatty acid directed to TAG synthesis rather than desaturation into mature MGDG destined for integration into the thylakoid. While this hypothesis is supported by higher photosynthetic degradation in the final days of N stress (Figure </w:t>
      </w:r>
      <w:r w:rsidR="00181E5E">
        <w:t>51</w:t>
      </w:r>
      <w:r w:rsidRPr="005B3C0C">
        <w:t xml:space="preserve">), there is no significant evidence of reduced highly unsaturated FA in the A-12-NF treatment. Clearly the function of the important </w:t>
      </w:r>
      <w:r w:rsidR="0077366F" w:rsidRPr="005B3C0C">
        <w:rPr>
          <w:i/>
        </w:rPr>
        <w:t>pgd1</w:t>
      </w:r>
      <w:r w:rsidRPr="005B3C0C">
        <w:rPr>
          <w:i/>
        </w:rPr>
        <w:t xml:space="preserve"> </w:t>
      </w:r>
      <w:r w:rsidRPr="005B3C0C">
        <w:t>gene and encoded enzyme</w:t>
      </w:r>
      <w:r w:rsidRPr="005B3C0C">
        <w:rPr>
          <w:i/>
        </w:rPr>
        <w:t xml:space="preserve"> </w:t>
      </w:r>
      <w:r w:rsidRPr="005B3C0C">
        <w:t xml:space="preserve">deserves further characterisation. </w:t>
      </w:r>
    </w:p>
    <w:p w14:paraId="5EA2F556" w14:textId="77777777" w:rsidR="005B3C0C" w:rsidRPr="005B3C0C" w:rsidRDefault="005B3C0C" w:rsidP="005B3C0C">
      <w:pPr>
        <w:spacing w:line="360" w:lineRule="auto"/>
      </w:pPr>
      <w:r w:rsidRPr="005B3C0C">
        <w:lastRenderedPageBreak/>
        <w:t xml:space="preserve">Acetate supplementation led to a very different trend of carbon accumulation under N stress. Previous studies have reported that under N replete conditions acetate supplementation extends the phase of starch accumulation, peaking 3 hours into the dark period (rather on the onset as in autotrophs) followed by a period of degradation (and cell division) </w:t>
      </w:r>
      <w:r w:rsidR="00BD03EC" w:rsidRPr="005B3C0C">
        <w:fldChar w:fldCharType="begin"/>
      </w:r>
      <w:r w:rsidR="00790A49">
        <w:instrText xml:space="preserve"> ADDIN ZOTERO_ITEM CSL_CITATION {"citationID":"umf6UQ8C","properties":{"formattedCitation":"(Ral et al., 2006; Willamme et al., 2015)","plainCitation":"(Ral et al., 2006; Willamme et al., 2015)"},"citationItems":[{"id":2961,"uris":["http://zotero.org/users/1204444/items/BVMX87ZC"],"uri":["http://zotero.org/users/1204444/items/BVMX87ZC"],"itemData":{"id":2961,"type":"article-journal","title":"Circadian Clock Regulation of Starch Metabolism Establishes GBSSI as a Major Contributor to Amylopectin Synthesis in Chlamydomonas reinhardtii","container-title":"Plant Physiology","page":"305-317","volume":"142","issue":"1","source":"www.plantphysiol.org","abstract":"Chlamydomonas reinhardtii displays a diurnal rhythm of starch content that peaks in the middle of the night phase if the algae are provided with acetate and CO2 as a carbon source. We show that this rhythm is controlled by the circadian clock and is tightly correlated to ADP-glucose pyrophosphorylase activity. Persistence of this rhythm depends on the presence of either soluble starch synthase III or granule-bound starch synthase I (GBSSI). We show that both enzymes play a similar function in synthesizing the long glucan fraction that interconnects the amylopectin clusters. We demonstrate that in log phase-oscillating cultures, GBSSI is required to obtain maximal polysaccharide content and fully compensates for the loss of soluble starch synthase III. A point mutation in the GBSSI gene that prevents extension of amylopectin chains, but retains the enzyme's normal ability to extend maltooligosaccharides, abolishes the function of GBSSI both in amylopectin and amylose synthesis and leads to a decrease in starch content in oscillating cultures. We propose that GBSSI has evolved as a major enzyme of amylopectin synthesis and that amylose synthesis comes as a secondary consequence of prolonged synthesis by GBSSI in arrhythmic systems. Maintenance in higher plant leaves of circadian clock control of GBSSI transcription is discussed.","DOI":"10.1104/pp.106.081885","ISSN":"0032-0889, 1532-2548","note":"PMID: 16844835","journalAbbreviation":"Plant Physiol.","language":"en","author":[{"family":"Ral","given":"Jean-Philippe"},{"family":"Colleoni","given":"Christophe"},{"family":"Wattebled","given":"Fabrice"},{"family":"Dauvillée","given":"David"},{"family":"Nempont","given":"Clément"},{"family":"Deschamps","given":"Philippe"},{"family":"Li","given":"Zhongyi"},{"family":"Morell","given":"Matthew K."},{"family":"Chibbar","given":"Ravindra"},{"family":"Purton","given":"Saul"},{"family":"Hulst","given":"Christophe","non-dropping-particle":"d'"},{"family":"Ball","given":"Steven G."}],"issued":{"date-parts":[["2006",9,1]]},"PMID":"16844835"}},{"id":3705,"uris":["http://zotero.org/users/1204444/items/VKZPSWP9"],"uri":["http://zotero.org/users/1204444/items/VKZPSWP9"],"itemData":{"id":3705,"type":"article-journal","title":"Metabolomic analysis of the green microalga Chlamydomonas reinhardtii cultivated under day/night conditions","container-title":"Journal of Biotechnology","collection-title":"Prospects and challenges for the development of algal biotechnology","page":"20-26","volume":"215","source":"ScienceDirect","abstract":"Biomass composition of Chlamydomonas reinhardtii was studied during two consecutive cycles of 12 h light/12 h dark. As in our experimental conditions the two synchronized divisions were separated by 20 h, it was possible to show that accumulation of dry weight, proteins, chlorophyll and fatty acids mainly depends on cell division, whereas starch accumulation depends on a circadian rhythm as reported previously. Our metabolomics analyses also revealed that accumulation of five (Ser, Val, Leu, Ile and Thr) of the nine free amino acids detected displayed rhythmicity, depending on cell division while Glu was 20–50 times more abundant than the other ones probably because this free amino acid serves not only for protein synthesis but also for biosynthesis of nitrogen compounds. In addition, we performed a thermodynamic-motivated theoretical approach known as ‘surprisal analysis’. The results from this analysis showed that cells were close to a steady state all along the 48 h of the experiment. In addition, calculation of free energy of cellular metabolites showed that the transition point, i.e. the state which immediately precedes cell division, corresponds to the most unstable stage of the cell cycle and that division is identified as the greatest drop in the free energy of metabolites.","DOI":"10.1016/j.jbiotec.2015.04.013","ISSN":"0168-1656","journalAbbreviation":"Journal of Biotechnology","author":[{"family":"Willamme","given":"Rémi"},{"family":"Alsafra","given":"Zouheir"},{"family":"Arumugam","given":"Rameshkumar"},{"family":"Eppe","given":"Gauthier"},{"family":"Remacle","given":"Françoise"},{"family":"Levine","given":"R. D."},{"family":"Remacle","given":"Claire"}],"issued":{"date-parts":[["2015",12,10]]}}}],"schema":"https://github.com/citation-style-language/schema/raw/master/csl-citation.json"} </w:instrText>
      </w:r>
      <w:r w:rsidR="00BD03EC" w:rsidRPr="005B3C0C">
        <w:fldChar w:fldCharType="separate"/>
      </w:r>
      <w:r w:rsidRPr="005B3C0C">
        <w:t xml:space="preserve">(Ral </w:t>
      </w:r>
      <w:r w:rsidR="00490409" w:rsidRPr="00490409">
        <w:rPr>
          <w:i/>
        </w:rPr>
        <w:t>et al</w:t>
      </w:r>
      <w:r w:rsidRPr="005B3C0C">
        <w:t xml:space="preserve">., 2006; Willamme </w:t>
      </w:r>
      <w:r w:rsidR="00490409" w:rsidRPr="00490409">
        <w:rPr>
          <w:i/>
        </w:rPr>
        <w:t>et al</w:t>
      </w:r>
      <w:r w:rsidRPr="005B3C0C">
        <w:t>., 2015)</w:t>
      </w:r>
      <w:r w:rsidR="00BD03EC" w:rsidRPr="005B3C0C">
        <w:fldChar w:fldCharType="end"/>
      </w:r>
      <w:r w:rsidRPr="005B3C0C">
        <w:t xml:space="preserve">. Ral </w:t>
      </w:r>
      <w:r w:rsidR="00490409" w:rsidRPr="00490409">
        <w:rPr>
          <w:i/>
        </w:rPr>
        <w:t>et al</w:t>
      </w:r>
      <w:r w:rsidRPr="005B3C0C">
        <w:t xml:space="preserve">. (2006) reported that after transfer to N free medium mixotrophic </w:t>
      </w:r>
      <w:r w:rsidRPr="005B3C0C">
        <w:rPr>
          <w:i/>
        </w:rPr>
        <w:t xml:space="preserve">C. reinhardtii </w:t>
      </w:r>
      <w:r w:rsidRPr="005B3C0C">
        <w:t xml:space="preserve">continue the same diurnal pattern for the first 24 hours, after which cell division is suspended and the rhythm is diminished leading to a relatively stable concentration.  In contrast, in this study, despite a continued circadian rhythm in </w:t>
      </w:r>
      <w:r w:rsidR="000B69E8" w:rsidRPr="005B3C0C">
        <w:rPr>
          <w:i/>
        </w:rPr>
        <w:t>sta2</w:t>
      </w:r>
      <w:r w:rsidRPr="005B3C0C">
        <w:rPr>
          <w:i/>
        </w:rPr>
        <w:t xml:space="preserve"> </w:t>
      </w:r>
      <w:r w:rsidRPr="005B3C0C">
        <w:t xml:space="preserve">expression, the starch in M-12-NF cultures continued to accumulate over the dark period. Although the accumulation rate was reduced compared to the previous 12 hour light period, the 12-24 hour accumulation was similar to that observed in M-24-NF conditions.  Furthermore, unlike the continuous light treatment, starch continued to increase beyond 48 hours, with a final concentration 49% higher than M-24-NF. Conversely, the rate of TAG accumulation (and lipid gene expression) was substantially reduced (but not halted) in M-12-NF conditions relative to M-24-NF during the dark period. This trend was correlated with a spike in </w:t>
      </w:r>
      <w:r w:rsidR="00C6491F" w:rsidRPr="00C6491F">
        <w:rPr>
          <w:i/>
        </w:rPr>
        <w:t>icl1</w:t>
      </w:r>
      <w:r w:rsidRPr="005B3C0C">
        <w:rPr>
          <w:i/>
        </w:rPr>
        <w:t xml:space="preserve"> </w:t>
      </w:r>
      <w:r w:rsidRPr="005B3C0C">
        <w:t xml:space="preserve">and </w:t>
      </w:r>
      <w:r w:rsidR="00C6491F" w:rsidRPr="005B3C0C">
        <w:rPr>
          <w:i/>
        </w:rPr>
        <w:t>ogd1</w:t>
      </w:r>
      <w:r w:rsidRPr="005B3C0C">
        <w:rPr>
          <w:i/>
        </w:rPr>
        <w:t xml:space="preserve">, </w:t>
      </w:r>
      <w:r w:rsidRPr="005B3C0C">
        <w:t>despite reduced acetate uptake</w:t>
      </w:r>
      <w:r w:rsidRPr="005B3C0C">
        <w:rPr>
          <w:i/>
        </w:rPr>
        <w:t>.</w:t>
      </w:r>
      <w:r w:rsidRPr="005B3C0C">
        <w:t xml:space="preserve"> Collectively this indicates that the loss of photosynthetically derived carbon and energy during the dark period induces a switch in acetyl-CoA utilisation, away from fatty acid synthesis towards the TCA cycle and gluconeogenesis. Ultimately this response culminated in an opposite trend to that observed in autotrophic conditions, with the diurnal light period causing a substantially higher final starch content but lower TAG content.  </w:t>
      </w:r>
    </w:p>
    <w:p w14:paraId="2CAAC666" w14:textId="77777777" w:rsidR="005B3C0C" w:rsidRPr="005B3C0C" w:rsidRDefault="005B3C0C" w:rsidP="005B3C0C">
      <w:pPr>
        <w:spacing w:line="360" w:lineRule="auto"/>
      </w:pPr>
      <w:r w:rsidRPr="005B3C0C">
        <w:t xml:space="preserve">The reasoning behind this disparity is likely to be related to the fact that starch is the dominant carbon store. In autotrophic cells, starch is accumulated and degraded in preference to TAG, while in mixotrophic cells dark periods lead to a diversion of carbon away from TAG synthesis to conserve starch accumulation. The preference of starch in cells experiencing a diurnal change in energy and carbon availability is likely to be due to the higher energy return on investment. Starch synthesis consumes approximately 49 ATP equivalents (eq), while degradation generates 32 ATP eq (65.3%). In comparison fatty acid synthesis (palmitic acid) consumes 171 ATP eq and produces 108 ATP eq through degradation (60.5%) </w:t>
      </w:r>
      <w:r w:rsidR="00BD03EC" w:rsidRPr="005B3C0C">
        <w:fldChar w:fldCharType="begin"/>
      </w:r>
      <w:r w:rsidR="00790A49">
        <w:instrText xml:space="preserve"> ADDIN ZOTERO_ITEM CSL_CITATION {"citationID":"2ckh6rh8bk","properties":{"formattedCitation":"(Johnson and Alric, 2013)","plainCitation":"(Johnson and Alric, 2013)"},"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schema":"https://github.com/citation-style-language/schema/raw/master/csl-citation.json"} </w:instrText>
      </w:r>
      <w:r w:rsidR="00BD03EC" w:rsidRPr="005B3C0C">
        <w:fldChar w:fldCharType="separate"/>
      </w:r>
      <w:r w:rsidRPr="005B3C0C">
        <w:t>Johnson and Alric, 2013)</w:t>
      </w:r>
      <w:r w:rsidR="00BD03EC" w:rsidRPr="005B3C0C">
        <w:fldChar w:fldCharType="end"/>
      </w:r>
      <w:r w:rsidRPr="005B3C0C">
        <w:t xml:space="preserve">. This higher efficiency makes starch a more suitable energy store for diurnal cycling and is a possible reason for the </w:t>
      </w:r>
      <w:r w:rsidRPr="005B3C0C">
        <w:lastRenderedPageBreak/>
        <w:t xml:space="preserve">initial preference of starch accumulation in all treatments. As a result, in N stressed conditions </w:t>
      </w:r>
      <w:r w:rsidRPr="005B3C0C">
        <w:rPr>
          <w:i/>
        </w:rPr>
        <w:t xml:space="preserve">C. reinhardtii </w:t>
      </w:r>
      <w:r w:rsidRPr="005B3C0C">
        <w:t xml:space="preserve">cells </w:t>
      </w:r>
      <w:r w:rsidR="002F18D2">
        <w:t>under diurnal circadian rythmn</w:t>
      </w:r>
      <w:r w:rsidRPr="005B3C0C">
        <w:t xml:space="preserve"> have a metabolic preference for starch storage. Conversely while TAG is a less efficient storage compound, it is considerably more energy dense (2.45 fold) than starch </w:t>
      </w:r>
      <w:r w:rsidR="00BD03EC" w:rsidRPr="005B3C0C">
        <w:fldChar w:fldCharType="begin"/>
      </w:r>
      <w:r w:rsidRPr="005B3C0C">
        <w:instrText xml:space="preserve"> ADDIN ZOTERO_ITEM CSL_CITATION {"citationID":"m8g4fjgl","properties":{"formattedCitation":"(Subramanian et al., 2013)","plainCitation":"(Subramanian et al., 2013)"},"citationItems":[{"id":4443,"uris":["http://zotero.org/users/1204444/items/3SBSBBCW"],"uri":["http://zotero.org/users/1204444/items/3SBSBBCW"],"itemData":{"id":4443,"type":"article-journal","title":"Comparative energetics and kinetics of autotrophic lipid and starch metabolism in chlorophytic microalgae: implications for biomass and biofuel production","container-title":"Biotechnology for Biofuels","page":"150","volume":"6","source":"BioMed Central","abstract":"Due to the growing need to provide alternatives to fossil fuels as efficiently, economically, and sustainably as possible there has been growing interest in improved biofuel production systems. Biofuels produced from microalgae are a particularly attractive option since microalgae have production potentials that exceed the best terrestrial crops by 2 to 10-fold. In addition, autotrophically grown microalgae can capture CO2 from point sources reducing direct atmospheric greenhouse gas emissions. The enhanced biomass production potential of algae is attributed in part to the fact that every cell is photosynthetic. Regardless, overall biological energy capture, conversion, and storage in microalgae are inefficient with less than 8% conversion of solar into chemical energy achieved. In this review, we examine the thermodynamic and kinetic constraints associated with the autotrophic conversion of inorganic carbon into storage carbohydrate and oil, the dominant energy storage products in Chlorophytic microalgae. We discuss how thermodynamic restrictions including the loss of fixed carbon during acetyl CoA synthesis reduce the efficiency of carbon accumulation in lipids. In addition, kinetic limitations, such as the coupling of proton to electron transfer during plastoquinone reduction and oxidation and the slow rates of CO2 fixation by Rubisco reduce photosynthetic efficiency. In some cases, these kinetic limitations have been overcome by massive increases in the numbers of effective catalytic sites, e.g. the high Rubisco levels (mM) in chloroplasts. But in other cases, including the slow rate of plastoquinol oxidation, there has been no compensatory increase in the abundance of catalytically limiting protein complexes. Significantly, we show that the energetic requirements for producing oil and starch relative to the recoverable energy stored in these molecules are very similar on a per carbon basis. Presently, the overall rates of starch and lipid synthesis in microalgae are very poorly characterized. Increased understanding of the kinetic constraints of lipid and starch synthesis, accumulation and turnover would facilitate the design of improved biomass production systems.","DOI":"10.1186/1754-6834-6-150","ISSN":"1754-6834","shortTitle":"Comparative energetics and kinetics of autotrophic lipid and starch metabolism in chlorophytic microalgae","journalAbbreviation":"Biotechnology for Biofuels","author":[{"family":"Subramanian","given":"Sowmya"},{"family":"Barry","given":"Amanda N."},{"family":"Pieris","given":"Shayani"},{"family":"Sayre","given":"Richard T."}],"issued":{"date-parts":[["2013"]]}}}],"schema":"https://github.com/citation-style-language/schema/raw/master/csl-citation.json"} </w:instrText>
      </w:r>
      <w:r w:rsidR="00BD03EC" w:rsidRPr="005B3C0C">
        <w:fldChar w:fldCharType="separate"/>
      </w:r>
      <w:r w:rsidRPr="005B3C0C">
        <w:t xml:space="preserve">(Subramanian </w:t>
      </w:r>
      <w:r w:rsidR="00490409" w:rsidRPr="00490409">
        <w:rPr>
          <w:i/>
        </w:rPr>
        <w:t>et al</w:t>
      </w:r>
      <w:r w:rsidRPr="005B3C0C">
        <w:t>., 2013)</w:t>
      </w:r>
      <w:r w:rsidR="00BD03EC" w:rsidRPr="005B3C0C">
        <w:fldChar w:fldCharType="end"/>
      </w:r>
      <w:r w:rsidRPr="005B3C0C">
        <w:t xml:space="preserve">, and consequently is preferential for longer term storage once the cellular capacity for starch is met. </w:t>
      </w:r>
    </w:p>
    <w:p w14:paraId="2E8A0EF2" w14:textId="77777777" w:rsidR="005B3C0C" w:rsidRPr="005B3C0C" w:rsidRDefault="005B3C0C" w:rsidP="005B3C0C">
      <w:pPr>
        <w:pStyle w:val="Heading2"/>
        <w:spacing w:after="120" w:line="360" w:lineRule="auto"/>
        <w:rPr>
          <w:color w:val="auto"/>
        </w:rPr>
      </w:pPr>
      <w:bookmarkStart w:id="101" w:name="_Toc462059818"/>
      <w:r w:rsidRPr="005B3C0C">
        <w:rPr>
          <w:color w:val="auto"/>
        </w:rPr>
        <w:t>Conclusion</w:t>
      </w:r>
      <w:bookmarkEnd w:id="101"/>
    </w:p>
    <w:p w14:paraId="016C363B" w14:textId="77777777" w:rsidR="005B3C0C" w:rsidRPr="005B3C0C" w:rsidRDefault="005B3C0C" w:rsidP="005B3C0C">
      <w:pPr>
        <w:spacing w:line="360" w:lineRule="auto"/>
      </w:pPr>
      <w:r w:rsidRPr="005B3C0C">
        <w:t xml:space="preserve">In conclusion this study demonstrates that both carbon availability and photoperiod have a strong influence on the metabolic response of </w:t>
      </w:r>
      <w:r w:rsidRPr="005B3C0C">
        <w:rPr>
          <w:i/>
        </w:rPr>
        <w:t>C. reinhardtii</w:t>
      </w:r>
      <w:r w:rsidRPr="005B3C0C">
        <w:t xml:space="preserve"> to N deprivation. Acetate supplementation leads to faster photosynthetic degradation and a rapid shift towards a respiratory dominant metabolism. Once the capacity of starch storage is met, acetate is funnelled towards the synthesis of TAG, leading to significantly higher lipid accumulation. Of particular note, is the apparent reliance of acetate availability on the upregulation of </w:t>
      </w:r>
      <w:r w:rsidR="000B69E8">
        <w:rPr>
          <w:i/>
        </w:rPr>
        <w:t>pgd1</w:t>
      </w:r>
      <w:r w:rsidRPr="005B3C0C">
        <w:rPr>
          <w:i/>
        </w:rPr>
        <w:t xml:space="preserve">, </w:t>
      </w:r>
      <w:r w:rsidRPr="005B3C0C">
        <w:t xml:space="preserve">correlated with an increase in oleic acid in the FA profile; a phenomenon which requires further investigation. Diurnal dark periods resulted in a rapid reduction in carbon accumulation in both mixotrophic and autotrophic conditions. Without acetate supplementation both starch and lipid is catabolised at night, while in mixotrophic cultures lipid synthesis is suspended in preference to continued starch accumulation. Ultimately both trends are informative for both commercial production and metabolic targeting. The significant impact of both photoperiod and carbon availability on the central carbon metabolism is likely to impact the efficacy of metabolic engineering. Therefore, the impact of genetic modifications should be investigated under both mixotrophic and autotrophic conditions, and particularly under both continuous and more commercially relevant photoperiod conditions. </w:t>
      </w:r>
    </w:p>
    <w:p w14:paraId="2F692085" w14:textId="77777777" w:rsidR="005B3C0C" w:rsidRPr="005B3C0C" w:rsidRDefault="005B3C0C" w:rsidP="005B3C0C">
      <w:pPr>
        <w:spacing w:line="360" w:lineRule="auto"/>
      </w:pPr>
    </w:p>
    <w:p w14:paraId="6F1152CD" w14:textId="77777777" w:rsidR="005B3C0C" w:rsidRPr="005B3C0C" w:rsidRDefault="005B3C0C" w:rsidP="005B3C0C">
      <w:pPr>
        <w:spacing w:line="360" w:lineRule="auto"/>
      </w:pPr>
    </w:p>
    <w:p w14:paraId="06A26891" w14:textId="77777777" w:rsidR="005B3C0C" w:rsidRDefault="005B3C0C" w:rsidP="005B3C0C">
      <w:pPr>
        <w:spacing w:line="360" w:lineRule="auto"/>
      </w:pPr>
    </w:p>
    <w:p w14:paraId="1F9235B4" w14:textId="77777777" w:rsidR="00181E5E" w:rsidRDefault="00181E5E" w:rsidP="005B3C0C">
      <w:pPr>
        <w:spacing w:line="360" w:lineRule="auto"/>
      </w:pPr>
    </w:p>
    <w:p w14:paraId="4723089E" w14:textId="77777777" w:rsidR="00181E5E" w:rsidRDefault="00181E5E" w:rsidP="005B3C0C">
      <w:pPr>
        <w:spacing w:line="360" w:lineRule="auto"/>
      </w:pPr>
    </w:p>
    <w:p w14:paraId="260E6127" w14:textId="77777777" w:rsidR="00181E5E" w:rsidRDefault="00181E5E" w:rsidP="005B3C0C">
      <w:pPr>
        <w:spacing w:line="360" w:lineRule="auto"/>
      </w:pPr>
    </w:p>
    <w:p w14:paraId="58BAB7D7" w14:textId="77777777" w:rsidR="00BA71EE" w:rsidRDefault="00BA71EE" w:rsidP="005B3C0C"/>
    <w:p w14:paraId="0E2B9783" w14:textId="77777777" w:rsidR="00BA71EE" w:rsidRDefault="00BA71EE" w:rsidP="005B3C0C"/>
    <w:p w14:paraId="39603F5A" w14:textId="77777777" w:rsidR="00BA71EE" w:rsidRDefault="00BA71EE" w:rsidP="005B3C0C"/>
    <w:p w14:paraId="3C6B3377" w14:textId="77777777" w:rsidR="00BA71EE" w:rsidRDefault="00BA71EE" w:rsidP="005B3C0C"/>
    <w:p w14:paraId="77A238EA" w14:textId="77777777" w:rsidR="00BA71EE" w:rsidRDefault="00BA71EE" w:rsidP="005B3C0C"/>
    <w:p w14:paraId="256E5D4C" w14:textId="77777777" w:rsidR="00BA71EE" w:rsidRDefault="00BA71EE" w:rsidP="005B3C0C"/>
    <w:p w14:paraId="15FE02DB" w14:textId="77777777" w:rsidR="00BA71EE" w:rsidRDefault="00BA71EE" w:rsidP="005B3C0C"/>
    <w:p w14:paraId="4CC041A8" w14:textId="77777777" w:rsidR="00BA71EE" w:rsidRDefault="00BA71EE" w:rsidP="005B3C0C"/>
    <w:p w14:paraId="06A3A96B" w14:textId="77777777" w:rsidR="00BA71EE" w:rsidRDefault="00BA71EE" w:rsidP="005B3C0C"/>
    <w:p w14:paraId="502A6049" w14:textId="77777777" w:rsidR="00BA71EE" w:rsidRDefault="00BA71EE" w:rsidP="005B3C0C"/>
    <w:p w14:paraId="04BCA066" w14:textId="77777777" w:rsidR="00BA71EE" w:rsidRDefault="00BA71EE" w:rsidP="005B3C0C"/>
    <w:p w14:paraId="53620E4B" w14:textId="13972730" w:rsidR="00BA71EE" w:rsidRDefault="00BA71EE" w:rsidP="005B3C0C"/>
    <w:p w14:paraId="28C70A72" w14:textId="0E661420" w:rsidR="0081741E" w:rsidRDefault="0081741E" w:rsidP="005B3C0C"/>
    <w:p w14:paraId="7D1EDAED" w14:textId="16066899" w:rsidR="0081741E" w:rsidRDefault="0081741E" w:rsidP="005B3C0C"/>
    <w:p w14:paraId="0EE76DC8" w14:textId="2B55E0CE" w:rsidR="0081741E" w:rsidRDefault="0081741E" w:rsidP="005B3C0C"/>
    <w:p w14:paraId="189E0319" w14:textId="68373FB6" w:rsidR="0081741E" w:rsidRDefault="0081741E" w:rsidP="005B3C0C"/>
    <w:p w14:paraId="2A940761" w14:textId="2E4DE7F7" w:rsidR="0081741E" w:rsidRDefault="0081741E" w:rsidP="005B3C0C"/>
    <w:p w14:paraId="7DC8C365" w14:textId="293BD752" w:rsidR="0081741E" w:rsidRDefault="0081741E" w:rsidP="005B3C0C"/>
    <w:p w14:paraId="77C031BD" w14:textId="64EC7A74" w:rsidR="0081741E" w:rsidRDefault="0081741E" w:rsidP="005B3C0C"/>
    <w:p w14:paraId="5F22B1B8" w14:textId="629ABAE6" w:rsidR="0081741E" w:rsidRDefault="0081741E" w:rsidP="005B3C0C"/>
    <w:p w14:paraId="6500E677" w14:textId="7F38E6DC" w:rsidR="0081741E" w:rsidRDefault="0081741E" w:rsidP="005B3C0C"/>
    <w:p w14:paraId="44FD902A" w14:textId="17746B93" w:rsidR="0081741E" w:rsidRDefault="0081741E" w:rsidP="005B3C0C"/>
    <w:p w14:paraId="684FA018" w14:textId="38D4C751" w:rsidR="0081741E" w:rsidRDefault="0081741E" w:rsidP="005B3C0C"/>
    <w:p w14:paraId="55EF486A" w14:textId="639D1439" w:rsidR="0081741E" w:rsidRDefault="0081741E" w:rsidP="005B3C0C"/>
    <w:p w14:paraId="1C1DAC38" w14:textId="0A78129D" w:rsidR="0081741E" w:rsidRDefault="0081741E" w:rsidP="005B3C0C"/>
    <w:p w14:paraId="3B6ECEA0" w14:textId="03D602A8" w:rsidR="0081741E" w:rsidRDefault="0081741E" w:rsidP="005B3C0C"/>
    <w:p w14:paraId="4430A991" w14:textId="2E8AAA87" w:rsidR="0081741E" w:rsidRDefault="0081741E" w:rsidP="005B3C0C"/>
    <w:p w14:paraId="18BCC4E7" w14:textId="12A573EB" w:rsidR="0081741E" w:rsidRDefault="0081741E" w:rsidP="005B3C0C"/>
    <w:p w14:paraId="705CBD3C" w14:textId="735C5FDA" w:rsidR="0081741E" w:rsidRDefault="0081741E" w:rsidP="005B3C0C"/>
    <w:p w14:paraId="73CB37A6" w14:textId="77777777" w:rsidR="005B3C0C" w:rsidRPr="002A6500" w:rsidRDefault="005B3C0C" w:rsidP="002A6500">
      <w:pPr>
        <w:pStyle w:val="Heading1"/>
        <w:spacing w:line="360" w:lineRule="auto"/>
        <w:jc w:val="right"/>
        <w:rPr>
          <w:color w:val="auto"/>
          <w:sz w:val="48"/>
          <w:szCs w:val="48"/>
        </w:rPr>
      </w:pPr>
      <w:r w:rsidRPr="005B3C0C">
        <w:rPr>
          <w:color w:val="auto"/>
        </w:rPr>
        <w:lastRenderedPageBreak/>
        <w:t xml:space="preserve">                                                 </w:t>
      </w:r>
      <w:bookmarkStart w:id="102" w:name="_Toc462059819"/>
      <w:r w:rsidR="002A6500" w:rsidRPr="002A6500">
        <w:rPr>
          <w:color w:val="FFFFFF" w:themeColor="background1"/>
        </w:rPr>
        <w:t>_____________________________________________</w:t>
      </w:r>
      <w:r w:rsidR="002A6500">
        <w:rPr>
          <w:color w:val="auto"/>
          <w:sz w:val="48"/>
          <w:szCs w:val="48"/>
        </w:rPr>
        <w:t>T</w:t>
      </w:r>
      <w:r w:rsidRPr="002A6500">
        <w:rPr>
          <w:color w:val="auto"/>
          <w:sz w:val="48"/>
          <w:szCs w:val="48"/>
        </w:rPr>
        <w:t xml:space="preserve">he role of photosynthesis on lipid metabolism of the green algae </w:t>
      </w:r>
      <w:r w:rsidRPr="002A6500">
        <w:rPr>
          <w:i/>
          <w:color w:val="auto"/>
          <w:sz w:val="48"/>
          <w:szCs w:val="48"/>
        </w:rPr>
        <w:t>Chlamydomonas reinhardtii and Micractinium inermum.</w:t>
      </w:r>
      <w:bookmarkEnd w:id="102"/>
      <w:r w:rsidRPr="002A6500">
        <w:rPr>
          <w:i/>
          <w:color w:val="auto"/>
          <w:sz w:val="48"/>
          <w:szCs w:val="48"/>
        </w:rPr>
        <w:t xml:space="preserve"> </w:t>
      </w:r>
      <w:r w:rsidRPr="002A6500">
        <w:rPr>
          <w:color w:val="auto"/>
          <w:sz w:val="48"/>
          <w:szCs w:val="48"/>
        </w:rPr>
        <w:t xml:space="preserve"> </w:t>
      </w:r>
    </w:p>
    <w:p w14:paraId="5622C46E" w14:textId="77777777" w:rsidR="005B3C0C" w:rsidRDefault="005B3C0C" w:rsidP="005B3C0C">
      <w:pPr>
        <w:spacing w:line="360" w:lineRule="auto"/>
      </w:pPr>
    </w:p>
    <w:p w14:paraId="0ED683CF" w14:textId="77777777" w:rsidR="002A6500" w:rsidRDefault="002A6500" w:rsidP="005B3C0C">
      <w:pPr>
        <w:spacing w:line="360" w:lineRule="auto"/>
      </w:pPr>
    </w:p>
    <w:p w14:paraId="568B597D" w14:textId="77777777" w:rsidR="002A6500" w:rsidRDefault="002A6500" w:rsidP="005B3C0C">
      <w:pPr>
        <w:spacing w:line="360" w:lineRule="auto"/>
      </w:pPr>
    </w:p>
    <w:p w14:paraId="3AF50094" w14:textId="77777777" w:rsidR="002A6500" w:rsidRDefault="002A6500" w:rsidP="005B3C0C">
      <w:pPr>
        <w:spacing w:line="360" w:lineRule="auto"/>
      </w:pPr>
    </w:p>
    <w:p w14:paraId="64240461" w14:textId="77777777" w:rsidR="002A6500" w:rsidRDefault="002A6500" w:rsidP="005B3C0C">
      <w:pPr>
        <w:spacing w:line="360" w:lineRule="auto"/>
      </w:pPr>
    </w:p>
    <w:p w14:paraId="54C8FC8A" w14:textId="77777777" w:rsidR="002A6500" w:rsidRDefault="002A6500" w:rsidP="005B3C0C">
      <w:pPr>
        <w:spacing w:line="360" w:lineRule="auto"/>
      </w:pPr>
    </w:p>
    <w:p w14:paraId="3D8D2B46" w14:textId="77777777" w:rsidR="002A6500" w:rsidRDefault="002A6500" w:rsidP="005B3C0C">
      <w:pPr>
        <w:spacing w:line="360" w:lineRule="auto"/>
      </w:pPr>
    </w:p>
    <w:p w14:paraId="6BC200E8" w14:textId="77777777" w:rsidR="002A6500" w:rsidRDefault="002A6500" w:rsidP="005B3C0C">
      <w:pPr>
        <w:spacing w:line="360" w:lineRule="auto"/>
      </w:pPr>
    </w:p>
    <w:p w14:paraId="0CA9B461" w14:textId="77777777" w:rsidR="002A6500" w:rsidRDefault="002A6500" w:rsidP="005B3C0C">
      <w:pPr>
        <w:spacing w:line="360" w:lineRule="auto"/>
      </w:pPr>
    </w:p>
    <w:p w14:paraId="65799686" w14:textId="77777777" w:rsidR="002A6500" w:rsidRDefault="002A6500" w:rsidP="005B3C0C">
      <w:pPr>
        <w:spacing w:line="360" w:lineRule="auto"/>
      </w:pPr>
    </w:p>
    <w:p w14:paraId="04906FBF" w14:textId="77777777" w:rsidR="002A6500" w:rsidRDefault="002A6500" w:rsidP="005B3C0C">
      <w:pPr>
        <w:spacing w:line="360" w:lineRule="auto"/>
      </w:pPr>
    </w:p>
    <w:p w14:paraId="341B966E" w14:textId="77777777" w:rsidR="002A6500" w:rsidRDefault="002A6500" w:rsidP="005B3C0C">
      <w:pPr>
        <w:spacing w:line="360" w:lineRule="auto"/>
      </w:pPr>
    </w:p>
    <w:p w14:paraId="2166BB9A" w14:textId="77777777" w:rsidR="002A6500" w:rsidRDefault="002A6500" w:rsidP="005B3C0C">
      <w:pPr>
        <w:spacing w:line="360" w:lineRule="auto"/>
      </w:pPr>
    </w:p>
    <w:p w14:paraId="7D37BAEA" w14:textId="77777777" w:rsidR="002A6500" w:rsidRDefault="002A6500" w:rsidP="005B3C0C">
      <w:pPr>
        <w:spacing w:line="360" w:lineRule="auto"/>
      </w:pPr>
    </w:p>
    <w:p w14:paraId="5E0A9725" w14:textId="77777777" w:rsidR="005B3C0C" w:rsidRPr="005B3C0C" w:rsidRDefault="005B3C0C" w:rsidP="005B3C0C">
      <w:pPr>
        <w:pStyle w:val="Heading2"/>
        <w:spacing w:after="120" w:line="360" w:lineRule="auto"/>
        <w:rPr>
          <w:color w:val="auto"/>
        </w:rPr>
      </w:pPr>
      <w:bookmarkStart w:id="103" w:name="_Toc462059820"/>
      <w:r w:rsidRPr="005B3C0C">
        <w:rPr>
          <w:color w:val="auto"/>
        </w:rPr>
        <w:lastRenderedPageBreak/>
        <w:t>Introduction</w:t>
      </w:r>
      <w:bookmarkEnd w:id="103"/>
    </w:p>
    <w:p w14:paraId="57555542" w14:textId="77777777" w:rsidR="005B3C0C" w:rsidRPr="005B3C0C" w:rsidRDefault="005B3C0C" w:rsidP="005B3C0C">
      <w:pPr>
        <w:spacing w:line="360" w:lineRule="auto"/>
      </w:pPr>
      <w:r w:rsidRPr="005B3C0C">
        <w:t xml:space="preserve">Microalgae have the ability to accumulate large amounts of TAG when subject to environmental stress such as nutrient deprivation. While considerable progress has been made on elucidating the biosynthetic pathway of lipid accumulation; the precise mechanisms which drive TAG accumulation are still poorly understood. An important observation made by </w:t>
      </w:r>
      <w:r w:rsidR="00BD03EC" w:rsidRPr="005B3C0C">
        <w:fldChar w:fldCharType="begin"/>
      </w:r>
      <w:r w:rsidR="00790A49">
        <w:instrText xml:space="preserve"> ADDIN ZOTERO_ITEM CSL_CITATION {"citationID":"etlsj428","properties":{"formattedCitation":"(Fan et al., 2012)","plainCitation":"(Fan et al., 2012)","dontUpdate":true},"citationItems":[{"id":2822,"uris":["http://zotero.org/users/1204444/items/ZJZ45EQG"],"uri":["http://zotero.org/users/1204444/items/ZJZ45EQG"],"itemData":{"id":2822,"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fldChar w:fldCharType="separate"/>
      </w:r>
      <w:r w:rsidRPr="005B3C0C">
        <w:t xml:space="preserve">Fan </w:t>
      </w:r>
      <w:r w:rsidR="00490409" w:rsidRPr="00490409">
        <w:rPr>
          <w:i/>
        </w:rPr>
        <w:t>et al</w:t>
      </w:r>
      <w:r w:rsidRPr="005B3C0C">
        <w:t>. (2012)</w:t>
      </w:r>
      <w:r w:rsidR="00BD03EC" w:rsidRPr="005B3C0C">
        <w:fldChar w:fldCharType="end"/>
      </w:r>
      <w:r w:rsidRPr="005B3C0C">
        <w:t xml:space="preserve"> linked the availability of exogenous organic carbon (acetate) with the extent of TAG accumulation in the model alga </w:t>
      </w:r>
      <w:r w:rsidRPr="005B3C0C">
        <w:rPr>
          <w:i/>
        </w:rPr>
        <w:t>Chlamydomonas reinhardtii</w:t>
      </w:r>
      <w:r w:rsidRPr="005B3C0C">
        <w:t xml:space="preserve">. Subsequent studies (including Chapter 5 of this thesis) indicate that, upon N deprivation, acetate derived acetyl-CoA is funnelled away from the central carbon metabolism directly to fatty acid synthesis, enabling rapid TAG accumulation. </w:t>
      </w:r>
    </w:p>
    <w:p w14:paraId="7FB4B79D" w14:textId="77777777" w:rsidR="005B3C0C" w:rsidRPr="005B3C0C" w:rsidRDefault="00BD03EC" w:rsidP="005B3C0C">
      <w:pPr>
        <w:spacing w:line="360" w:lineRule="auto"/>
      </w:pPr>
      <w:r w:rsidRPr="005B3C0C">
        <w:fldChar w:fldCharType="begin"/>
      </w:r>
      <w:r w:rsidR="00790A49">
        <w:instrText xml:space="preserve"> ADDIN ZOTERO_ITEM CSL_CITATION {"citationID":"rne6druL","properties":{"formattedCitation":"(Fan et al., 2012)","plainCitation":"(Fan et al., 2012)","dontUpdate":true},"citationItems":[{"id":2822,"uris":["http://zotero.org/users/1204444/items/ZJZ45EQG"],"uri":["http://zotero.org/users/1204444/items/ZJZ45EQG"],"itemData":{"id":2822,"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Pr="005B3C0C">
        <w:fldChar w:fldCharType="separate"/>
      </w:r>
      <w:r w:rsidR="005B3C0C" w:rsidRPr="005B3C0C">
        <w:t xml:space="preserve">Fan </w:t>
      </w:r>
      <w:r w:rsidR="00490409" w:rsidRPr="00490409">
        <w:rPr>
          <w:i/>
        </w:rPr>
        <w:t>et al</w:t>
      </w:r>
      <w:r w:rsidR="005B3C0C" w:rsidRPr="005B3C0C">
        <w:t>. (2012)</w:t>
      </w:r>
      <w:r w:rsidRPr="005B3C0C">
        <w:fldChar w:fldCharType="end"/>
      </w:r>
      <w:r w:rsidR="005B3C0C" w:rsidRPr="005B3C0C">
        <w:t xml:space="preserve"> also reported that TAG accumulation is dependent on active photosynthesis. In this study, mixotrophic cells were transferred to N free medium and cultivated in the dark (heterotrophic conditions) or light (mixotrophic control). The heterotrophic treatment accumulated negligible levels of TAG and significantly lower levels of starch (~5 fold lower) relative to the control. Furthermore, an additional treatment was analysed, in which the PSII inhibitor DCMU (10 μM) was added to log phase mixotrophic cultures, resuspended in N free media. DCMU addition resulted in even lower levels of starch and TAG accumulation to those observed in dark heterotrophic treatments. Based on this result the authors concluded that the light reactions (assumed to mean photosynthetic linear electron transport, given the use of DCMU, see below), are the major source of energy and reductant for the synthesis of starch and TAG in </w:t>
      </w:r>
      <w:r w:rsidR="005B3C0C" w:rsidRPr="005B3C0C">
        <w:rPr>
          <w:i/>
        </w:rPr>
        <w:t>Chlamydomonas.</w:t>
      </w:r>
      <w:r w:rsidR="005B3C0C" w:rsidRPr="005B3C0C">
        <w:t xml:space="preserve"> Together this evidence indicated that TAG and starch accumulation is reliant on both active photosynthetic electron transport and exogenous carbon for accumulation of TAG. </w:t>
      </w:r>
    </w:p>
    <w:p w14:paraId="52F4FECA" w14:textId="77777777" w:rsidR="005B3C0C" w:rsidRPr="005B3C0C" w:rsidRDefault="005B3C0C" w:rsidP="005B3C0C">
      <w:pPr>
        <w:spacing w:line="360" w:lineRule="auto"/>
      </w:pPr>
      <w:r w:rsidRPr="005B3C0C">
        <w:t xml:space="preserve">Despite the evidence presented by </w:t>
      </w:r>
      <w:r w:rsidR="00BD03EC" w:rsidRPr="005B3C0C">
        <w:fldChar w:fldCharType="begin"/>
      </w:r>
      <w:r w:rsidR="00790A49">
        <w:instrText xml:space="preserve"> ADDIN ZOTERO_ITEM CSL_CITATION {"citationID":"YNUxPswL","properties":{"formattedCitation":"(Fan et al., 2012)","plainCitation":"(Fan et al., 2012)","dontUpdate":true},"citationItems":[{"id":2822,"uris":["http://zotero.org/users/1204444/items/ZJZ45EQG"],"uri":["http://zotero.org/users/1204444/items/ZJZ45EQG"],"itemData":{"id":2822,"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fldChar w:fldCharType="separate"/>
      </w:r>
      <w:r w:rsidRPr="005B3C0C">
        <w:t xml:space="preserve">Fan </w:t>
      </w:r>
      <w:r w:rsidR="00490409" w:rsidRPr="00490409">
        <w:rPr>
          <w:i/>
        </w:rPr>
        <w:t>et al</w:t>
      </w:r>
      <w:r w:rsidRPr="005B3C0C">
        <w:t>. (2012)</w:t>
      </w:r>
      <w:r w:rsidR="00BD03EC" w:rsidRPr="005B3C0C">
        <w:fldChar w:fldCharType="end"/>
      </w:r>
      <w:r w:rsidRPr="005B3C0C">
        <w:t xml:space="preserve">, the role of photosynthesis as a major source of energy and reductants for TAG synthesis is contested </w:t>
      </w:r>
      <w:r w:rsidR="00BD03EC" w:rsidRPr="005B3C0C">
        <w:fldChar w:fldCharType="begin"/>
      </w:r>
      <w:r w:rsidR="00790A49">
        <w:instrText xml:space="preserve"> ADDIN ZOTERO_ITEM CSL_CITATION {"citationID":"kj2shvkvf","properties":{"formattedCitation":"(Johnson and Alric, 2013)","plainCitation":"(Johnson and Alric, 2013)"},"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schema":"https://github.com/citation-style-language/schema/raw/master/csl-citation.json"} </w:instrText>
      </w:r>
      <w:r w:rsidR="00BD03EC" w:rsidRPr="005B3C0C">
        <w:fldChar w:fldCharType="separate"/>
      </w:r>
      <w:r w:rsidRPr="005B3C0C">
        <w:t>(Johnson and Alric, 2013)</w:t>
      </w:r>
      <w:r w:rsidR="00BD03EC" w:rsidRPr="005B3C0C">
        <w:fldChar w:fldCharType="end"/>
      </w:r>
      <w:r w:rsidRPr="005B3C0C">
        <w:t xml:space="preserve">. Firstly, under nitrogen deprivation, mixotrophic </w:t>
      </w:r>
      <w:r w:rsidRPr="005B3C0C">
        <w:rPr>
          <w:i/>
        </w:rPr>
        <w:t xml:space="preserve">C. reinhardtii </w:t>
      </w:r>
      <w:r w:rsidRPr="005B3C0C">
        <w:t xml:space="preserve">cells undergo significant chlorosis and degradation of photosynthetic machinery. This degradation occurs rapidly within the first 48 hours of deprivation, while the rate of TAG accumulation increases beyond this point (Figure </w:t>
      </w:r>
      <w:r w:rsidR="00B732A1">
        <w:t>51</w:t>
      </w:r>
      <w:r w:rsidRPr="005B3C0C">
        <w:t xml:space="preserve"> and </w:t>
      </w:r>
      <w:r w:rsidR="00B732A1">
        <w:t>60B</w:t>
      </w:r>
      <w:r w:rsidRPr="005B3C0C">
        <w:t xml:space="preserve">). Furthermore TAG </w:t>
      </w:r>
      <w:r w:rsidRPr="005B3C0C">
        <w:lastRenderedPageBreak/>
        <w:t>accumulation in autotrophic cultures is significantly reduced in comparison to cultures supplemented with acetate, indicating the contribution of sequestered CO</w:t>
      </w:r>
      <w:r w:rsidRPr="005B3C0C">
        <w:rPr>
          <w:vertAlign w:val="subscript"/>
        </w:rPr>
        <w:t xml:space="preserve">2 </w:t>
      </w:r>
      <w:r w:rsidRPr="005B3C0C">
        <w:t>is</w:t>
      </w:r>
      <w:r w:rsidRPr="005B3C0C">
        <w:rPr>
          <w:vertAlign w:val="subscript"/>
        </w:rPr>
        <w:t xml:space="preserve"> </w:t>
      </w:r>
      <w:r w:rsidRPr="005B3C0C">
        <w:t xml:space="preserve">limited (Figure </w:t>
      </w:r>
      <w:r w:rsidR="00B732A1">
        <w:t>60B</w:t>
      </w:r>
      <w:r w:rsidRPr="005B3C0C">
        <w:t xml:space="preserve">, </w:t>
      </w:r>
      <w:r w:rsidR="00BD03EC" w:rsidRPr="005B3C0C">
        <w:fldChar w:fldCharType="begin"/>
      </w:r>
      <w:r w:rsidR="00790A49">
        <w:instrText xml:space="preserve"> ADDIN ZOTERO_ITEM CSL_CITATION {"citationID":"cjcb213e8","properties":{"formattedCitation":"(Fan et al., 2012b)","plainCitation":"(Fan et al., 2012b)"},"citationItems":[{"id":2822,"uris":["http://zotero.org/users/1204444/items/ZJZ45EQG"],"uri":["http://zotero.org/users/1204444/items/ZJZ45EQG"],"itemData":{"id":2822,"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fldChar w:fldCharType="separate"/>
      </w:r>
      <w:r w:rsidR="00473EBC" w:rsidRPr="00473EBC">
        <w:rPr>
          <w:rFonts w:ascii="Calibri" w:hAnsi="Calibri"/>
        </w:rPr>
        <w:t xml:space="preserve">(Fan </w:t>
      </w:r>
      <w:r w:rsidR="00490409" w:rsidRPr="00490409">
        <w:rPr>
          <w:rFonts w:ascii="Calibri" w:hAnsi="Calibri"/>
          <w:i/>
        </w:rPr>
        <w:t>et al</w:t>
      </w:r>
      <w:r w:rsidR="00473EBC" w:rsidRPr="00473EBC">
        <w:rPr>
          <w:rFonts w:ascii="Calibri" w:hAnsi="Calibri"/>
        </w:rPr>
        <w:t>., 2012b)</w:t>
      </w:r>
      <w:r w:rsidR="00BD03EC" w:rsidRPr="005B3C0C">
        <w:fldChar w:fldCharType="end"/>
      </w:r>
      <w:r w:rsidRPr="005B3C0C">
        <w:t xml:space="preserve">. Consequently many studies </w:t>
      </w:r>
      <w:r w:rsidR="00BD03EC" w:rsidRPr="005B3C0C">
        <w:fldChar w:fldCharType="begin"/>
      </w:r>
      <w:r w:rsidR="00790A49">
        <w:instrText xml:space="preserve"> ADDIN ZOTERO_ITEM CSL_CITATION {"citationID":"73lq9hhjr","properties":{"formattedCitation":"(Goodenough et al., 2014; Goodson et al., 2011; Johnson and Alric, 2013; Miller et al., 2010)","plainCitation":"(Goodenough et al., 2014; Goodson et al., 2011; Johnson and Alric, 2013; Miller et al., 2010)"},"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sensiti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id":1430,"uris":["http://zotero.org/users/1204444/items/2CQ5TQRV"],"uri":["http://zotero.org/users/1204444/items/2CQ5TQRV"],"itemData":{"id":1430,"type":"article-journal","title":"Structural Correlates of Cytoplasmic and Chloroplast Lipid Body Synthesis in Chlamydomonas reinhardtii and Stimulation of Lipid Body Production with Acetate Boost","container-title":"Eukaryotic Cell","page":"1592-1606","volume":"10","issue":"12","source":"ec.asm.org","abstract":"Light microscopy and deep-etch electron microscopy were used to visualize triacylglyceride (TAG)-filled lipid bodies (LBs) of the green eukaryotic soil alga Chlamydomonas reinhardtii, a model organism for biodiesel production. Cells growing in nitrogen-replete media contain small cytoplasmic lipid bodies (α-cyto-LBs) and small chloroplast plastoglobules. When starved for N, β-cyto-LB formation is massively stimulated. β-Cyto-LBs are intimately associated with both the endoplasmic reticulum membrane and the outer membrane of the chloroplast envelope, suggesting a model for the active participation of both organelles in β-cyto-LB biosynthesis and packaging. When sta6 mutant cells, blocked in starch biosynthesis, are N starved, they produce β-cyto-LBs and also chloroplast LBs (cpst-LBs) that are at least 10 times larger than plastoglobules and eventually engorge the chloroplast stroma. Production of β-cyto-LBs and cpst-LBs under the conditions we used is dependent on exogenous 20 mM acetate. We propose that the greater TAG yields reported for N-starved sta6 cells can be attributed to the strain's ability to produce cpst-LBs, a capacity that is lost when the mutant is complemented by a STA6 transgene. Provision of a 20 mM acetate “boost” during N starvation generates sta6 cells that become so engorged with LBs—at the expense of cytoplasm and most organelles—that they float on water even when centrifuged. This property could be a desirable feature for algal harvesting during biodiesel production.","DOI":"10.1128/EC.05242-11","ISSN":"1535-9778, 1535-9786","journalAbbreviation":"Eukaryotic Cell","language":"en","author":[{"family":"Goodson","given":"Carrie"},{"family":"Roth","given":"Robyn"},{"family":"Wang","given":"Zi Teng"},{"family":"Goodenough","given":"Ursula"}],"issued":{"date-parts":[["2011",12,1]]}}},{"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id":1476,"uris":["http://zotero.org/users/1204444/items/I4ZF2P7R"],"uri":["http://zotero.org/users/1204444/items/I4ZF2P7R"],"itemData":{"id":1476,"type":"article-journal","title":"Changes in Transcript Abundance in Chlamydomonas reinhardtii following Nitrogen Deprivation Predict Diversion of Metabolism","container-title":"Plant Physiology","page":"1737-1752","volume":"154","issue":"4","source":"www.plantphysiol.org","abstract":"Like many microalgae, Chlamydomonas reinhardtii forms lipid droplets rich in triacylglycerols when nutrient deprived. To begin studying the mechanisms underlying this process, nitrogen (N) deprivation was used to induce triacylglycerol accumulation and changes in developmental programs such as gametogenesis. Comparative global analysis of transcripts under induced and noninduced conditions was applied as a first approach to studying molecular changes that promote or accompany triacylglycerol accumulation in cells encountering a new nutrient environment. Towards this goal, high-throughput sequencing technology was employed to generate large numbers of expressed sequence tags of eight biologically independent libraries, four for each condition, N replete and N deprived, allowing a statistically sound comparison of expression levels under the two tested conditions. As expected, N deprivation activated a subset of control genes involved in gametogenesis while down-regulating protein biosynthesis. Genes for components of photosynthesis were also down-regulated, with the exception of the PSBS gene. N deprivation led to a marked redirection of metabolism: the primary carbon source, acetate, was no longer converted to cell building blocks by the glyoxylate cycle and gluconeogenesis but funneled directly into fatty acid biosynthesis. Additional fatty acids may be produced by membrane remodeling, a process that is suggested by the changes observed in transcript abundance of putative lipase genes. Inferences on metabolism based on transcriptional analysis are indirect, but biochemical experiments supported some of these deductions. The data provided here represent a rich source for the exploration of the mechanism of oil accumulation in microalgae.","DOI":"10.1104/pp.110.165159","ISSN":"0032-0889, 1532-2548","journalAbbreviation":"Plant Physiol.","language":"en","author":[{"family":"Miller","given":"Rachel"},{"family":"Wu","given":"Guangxi"},{"family":"Deshpande","given":"Rahul R."},{"family":"Vieler","given":"Astrid"},{"family":"Gärtner","given":"Katrin"},{"family":"Li","given":"Xiaobo"},{"family":"Moellering","given":"Eric R."},{"family":"Zäuner","given":"Simone"},{"family":"Cornish","given":"Adam J."},{"family":"Liu","given":"Bensheng"},{"family":"Bullard","given":"Blair"},{"family":"Sears","given":"Barbara B."},{"family":"Kuo","given":"Min-Hao"},{"family":"Hegg","given":"Eric L."},{"family":"Shachar-Hill","given":"Yair"},{"family":"Shiu","given":"Shin-Han"},{"family":"Benning","given":"Christoph"}],"issued":{"date-parts":[["2010",12,1]]}}}],"schema":"https://github.com/citation-style-language/schema/raw/master/csl-citation.json"} </w:instrText>
      </w:r>
      <w:r w:rsidR="00BD03EC" w:rsidRPr="005B3C0C">
        <w:fldChar w:fldCharType="separate"/>
      </w:r>
      <w:r w:rsidRPr="005B3C0C">
        <w:t xml:space="preserve">(Goodenough </w:t>
      </w:r>
      <w:r w:rsidR="00490409" w:rsidRPr="00490409">
        <w:rPr>
          <w:i/>
        </w:rPr>
        <w:t>et al</w:t>
      </w:r>
      <w:r w:rsidRPr="005B3C0C">
        <w:t xml:space="preserve">., 2014; Goodson </w:t>
      </w:r>
      <w:r w:rsidR="00490409" w:rsidRPr="00490409">
        <w:rPr>
          <w:i/>
        </w:rPr>
        <w:t>et al</w:t>
      </w:r>
      <w:r w:rsidRPr="005B3C0C">
        <w:t xml:space="preserve">., 2011; Johnson and Alric, 2013; Miller </w:t>
      </w:r>
      <w:r w:rsidR="00490409" w:rsidRPr="00490409">
        <w:rPr>
          <w:i/>
        </w:rPr>
        <w:t>et al</w:t>
      </w:r>
      <w:r w:rsidRPr="005B3C0C">
        <w:t>., 2010)</w:t>
      </w:r>
      <w:r w:rsidR="00BD03EC" w:rsidRPr="005B3C0C">
        <w:fldChar w:fldCharType="end"/>
      </w:r>
      <w:r w:rsidRPr="005B3C0C">
        <w:t xml:space="preserve"> have concluded that TAG accumulation in mixotrophic </w:t>
      </w:r>
      <w:r w:rsidRPr="005B3C0C">
        <w:rPr>
          <w:i/>
        </w:rPr>
        <w:t xml:space="preserve">C. reinhardtii </w:t>
      </w:r>
      <w:r w:rsidRPr="005B3C0C">
        <w:t xml:space="preserve">is driven by acetate assimilation. In this context, direct reliance of TAG accumulation on active photosynthetic linear electron flow is paradoxical. </w:t>
      </w:r>
    </w:p>
    <w:p w14:paraId="1BDF75DC" w14:textId="30BA8B41" w:rsidR="00104280" w:rsidRDefault="005B3C0C" w:rsidP="005B3C0C">
      <w:pPr>
        <w:spacing w:line="360" w:lineRule="auto"/>
      </w:pPr>
      <w:r w:rsidRPr="005B3C0C">
        <w:t xml:space="preserve">The confounding second element is the role of photosynthesis on acetate uptake. Photosynthetic electron transport can function in two different modes in plants and algae, linear (or non-cyclic) electron flow (LEF) or cyclic electron flow (CEF). Under the dominant mode, LEF, two photochemical reaction centres, photosystem II (PSII) and photosystem I (PSI) act in series </w:t>
      </w:r>
      <w:r w:rsidR="00BD03EC" w:rsidRPr="005B3C0C">
        <w:fldChar w:fldCharType="begin"/>
      </w:r>
      <w:r w:rsidRPr="005B3C0C">
        <w:instrText xml:space="preserve"> ADDIN ZOTERO_ITEM CSL_CITATION {"citationID":"2qtr1bekn9","properties":{"formattedCitation":"(Nelson and Ben-Shem, 2004)","plainCitation":"(Nelson and Ben-Shem, 2004)"},"citationItems":[{"id":3499,"uris":["http://zotero.org/users/1204444/items/ZABU2UI6"],"uri":["http://zotero.org/users/1204444/items/ZABU2UI6"],"itemData":{"id":3499,"type":"article-journal","title":"The complex architecture of oxygenic photosynthesis","container-title":"Nature Reviews Molecular Cell Biology","page":"971-982","volume":"5","issue":"12","source":"www.nature.com","abstract":"Oxygenic photosynthesis is the principal producer of both oxygen and organic matter on earth. The primary step in this process — the conversion of sunlight into chemical energy — is driven by four, multisubunit, membrane-protein complexes that are known as photosystem I, photosystem II, cytochrome b 6 f and F-ATPase. Structural insights into these complexes are now providing a framework for the exploration not only of energy and electron transfer, but also of the evolutionary forces that shaped the photosynthetic apparatus.","DOI":"10.1038/nrm1525","ISSN":"1471-0072","journalAbbreviation":"Nat Rev Mol Cell Biol","language":"en","author":[{"family":"Nelson","given":"Nathan"},{"family":"Ben-Shem","given":"Adam"}],"issued":{"date-parts":[["2004",12]]}}}],"schema":"https://github.com/citation-style-language/schema/raw/master/csl-citation.json"} </w:instrText>
      </w:r>
      <w:r w:rsidR="00BD03EC" w:rsidRPr="005B3C0C">
        <w:fldChar w:fldCharType="separate"/>
      </w:r>
      <w:r w:rsidRPr="005B3C0C">
        <w:t>(Nelson and Ben-Shem, 2004)</w:t>
      </w:r>
      <w:r w:rsidR="00BD03EC" w:rsidRPr="005B3C0C">
        <w:fldChar w:fldCharType="end"/>
      </w:r>
      <w:r w:rsidRPr="005B3C0C">
        <w:t xml:space="preserve">. The photosystems have different absorption characteristics, PSI has broad absorption peaks, in the blue, red and far red regions, while PSII has absorption peaks in blue and red wavelengths only </w:t>
      </w:r>
      <w:r w:rsidR="00BD03EC" w:rsidRPr="005B3C0C">
        <w:fldChar w:fldCharType="begin"/>
      </w:r>
      <w:r w:rsidRPr="005B3C0C">
        <w:instrText xml:space="preserve"> ADDIN ZOTERO_ITEM CSL_CITATION {"citationID":"a8pegeqhk","properties":{"formattedCitation":"(Minagawa, 2011)","plainCitation":"(Minagawa, 2011)"},"citationItems":[{"id":3509,"uris":["http://zotero.org/users/1204444/items/KJ6N3SHW"],"uri":["http://zotero.org/users/1204444/items/KJ6N3SHW"],"itemData":{"id":3509,"type":"article-journal","title":"State transitions—The molecular remodeling of photosynthetic supercomplexes that controls energy flow in the chloroplast","container-title":"Biochimica et Biophysica Acta (BBA) - Bioenergetics","collection-title":"Regulation of Electron Transport in Chloroplasts","page":"897-905","volume":"1807","issue":"8","source":"ScienceDirect","abstract":"In oxygen-evolving photosynthesis, the two photosystems—photosystem I and photosystem II—function in parallel, and their excitation levels must be balanced to maintain an optimal photosynthetic rate under natural light conditions. State transitions in photosynthetic organisms balance the absorbed light energy between the two photosystems in a short time by relocating light-harvesting complex II proteins. For over a decade, the understanding of the physiological consequences, the molecular mechanism, and its regulation has increased considerably. After providing an overview of the general understanding of state transitions, this review focuses on the recent advances of the molecular aspects of state transitions with a particular emphasis on the studies using the green alga Chlamydomonas reinhardtii. This article is part of a Special Issue entitled: Regulation of Electron Transport in Chloroplasts.","DOI":"10.1016/j.bbabio.2010.11.005","ISSN":"0005-2728","journalAbbreviation":"Biochimica et Biophysica Acta (BBA) - Bioenergetics","author":[{"family":"Minagawa","given":"Jun"}],"issued":{"date-parts":[["2011",8]]}}}],"schema":"https://github.com/citation-style-language/schema/raw/master/csl-citation.json"} </w:instrText>
      </w:r>
      <w:r w:rsidR="00BD03EC" w:rsidRPr="005B3C0C">
        <w:fldChar w:fldCharType="separate"/>
      </w:r>
      <w:r w:rsidRPr="005B3C0C">
        <w:t>(Minagawa, 2011)</w:t>
      </w:r>
      <w:r w:rsidR="00BD03EC" w:rsidRPr="005B3C0C">
        <w:fldChar w:fldCharType="end"/>
      </w:r>
      <w:r w:rsidRPr="005B3C0C">
        <w:t xml:space="preserve">.  Photons are initially captured by chlorophyll molecules within the light harvesting complexes of PSII and PSI. For PSII, the resonance energy from excited electrons within the light harvesting complex (LHCII) is shuttled towards the primary electron donor, a specialised chlorophyll reaction centre within the core of PSII called P680 (which has a maximum absorbance at 680 nm) </w:t>
      </w:r>
      <w:r w:rsidR="00BD03EC" w:rsidRPr="005B3C0C">
        <w:fldChar w:fldCharType="begin"/>
      </w:r>
      <w:r w:rsidRPr="005B3C0C">
        <w:instrText xml:space="preserve"> ADDIN ZOTERO_ITEM CSL_CITATION {"citationID":"1j34fcio7j","properties":{"formattedCitation":"{\\rtf (Masoj\\uc0\\u237{}dek et al., 2013)}","plainCitation":"(Masojídek et al., 2013)"},"citationItems":[{"id":3545,"uris":["http://zotero.org/users/1204444/items/ESTPXHTC"],"uri":["http://zotero.org/users/1204444/items/ESTPXHTC"],"itemData":{"id":3545,"type":"chapter","title":"Photosynthesis in Microalgae","container-title":"Handbook of Microalgal Culture","publisher":"John Wiley &amp; Sons, Ltd","page":"21-36","source":"Wiley Online Library","abstract":"An understanding of photosynthesis is fundamental for microalgal biotechnology. The process of photosynthesis can be expressed as a light-driven redox reaction in which carbon dioxide is converted to carbohydrates and oxygen is released as a side-product. This chapter describes the processes in detail from light capture to carbon fixation. The main techniques for measuring and monitoring photosynthetic processes in microalgal cultures are evaluated. Finally, based on detailed knowledge, an estimate of a realistic, practically obtainable, maximum efficiency for photosynthetic solar energy conversion in microalgal cultures might reach 4–5%.","URL":"http://onlinelibrary.wiley.com/doi/10.1002/9781118567166.ch2/summary","ISBN":"978-1-118-56716-6","language":"en","author":[{"family":"Masojídek","given":"Jiří"},{"family":"Torzillo","given":"Giuseppe"},{"family":"Koblížek","given":"Michal"}],"editor":[{"family":"Emeritus","given":"Amos Richmond Ph D."},{"family":"Ph.D","given":"Qiang Hu"}],"issued":{"date-parts":[["2013"]]},"accessed":{"date-parts":[["2016",5,3]]}}}],"schema":"https://github.com/citation-style-language/schema/raw/master/csl-citation.json"} </w:instrText>
      </w:r>
      <w:r w:rsidR="00BD03EC" w:rsidRPr="005B3C0C">
        <w:fldChar w:fldCharType="separate"/>
      </w:r>
      <w:r w:rsidRPr="005B3C0C">
        <w:rPr>
          <w:rFonts w:cs="Times New Roman"/>
          <w:szCs w:val="24"/>
        </w:rPr>
        <w:t xml:space="preserve">(Masojídek </w:t>
      </w:r>
      <w:r w:rsidR="00490409" w:rsidRPr="00490409">
        <w:rPr>
          <w:rFonts w:cs="Times New Roman"/>
          <w:i/>
          <w:szCs w:val="24"/>
        </w:rPr>
        <w:t>et al</w:t>
      </w:r>
      <w:r w:rsidRPr="005B3C0C">
        <w:rPr>
          <w:rFonts w:cs="Times New Roman"/>
          <w:szCs w:val="24"/>
        </w:rPr>
        <w:t>., 2013)</w:t>
      </w:r>
      <w:r w:rsidR="00BD03EC" w:rsidRPr="005B3C0C">
        <w:fldChar w:fldCharType="end"/>
      </w:r>
      <w:r w:rsidRPr="005B3C0C">
        <w:t>. This energy excites a pair of electrons within the P680, inducing the transfer of one electron across the membrane, which results in the reduction of the primary acceptor pheophytin (Qa) and oxidation of P680 (to form P680</w:t>
      </w:r>
      <w:r w:rsidRPr="005B3C0C">
        <w:rPr>
          <w:vertAlign w:val="superscript"/>
        </w:rPr>
        <w:t>+</w:t>
      </w:r>
      <w:r w:rsidRPr="005B3C0C">
        <w:t xml:space="preserve">, the most oxidising species known to biology) </w:t>
      </w:r>
      <w:r w:rsidR="00BD03EC" w:rsidRPr="005B3C0C">
        <w:fldChar w:fldCharType="begin"/>
      </w:r>
      <w:r w:rsidRPr="005B3C0C">
        <w:instrText xml:space="preserve"> ADDIN ZOTERO_ITEM CSL_CITATION {"citationID":"27ffn2qm9m","properties":{"formattedCitation":"(Wydrzynski, 2008)","plainCitation":"(Wydrzynski, 2008)"},"citationItems":[{"id":3519,"uris":["http://zotero.org/users/1204444/items/A3A88VA8"],"uri":["http://zotero.org/users/1204444/items/A3A88VA8"],"itemData":{"id":3519,"type":"article-journal","title":"Water splitting by Photosystem II—where do we go from here?","container-title":"Photosynthesis Research","page":"43-51","volume":"98","issue":"1-3","source":"link.springer.com","abstract":"As this special issue shows, we know quite a lot about the workings of Photosystem II and the oxidation of water to molecular O2. However, there are still many questions and details that remain to be answered. In this article, I very briefly outline some aspects of Photosystem II electron transport that are crucial for the efficient oxidation of water and require further studies. To fully understand Photosystem II reactions is not only a satisfying intellectual pursuit, but is also an important goal as we develop new solar technologies for the splitting of water into pure O2 and H2 for use as a potential fuel source. “As Students of the Past, We Send Greetings to the Students of the Future.”*","DOI":"10.1007/s11120-008-9391-1","ISSN":"0166-8595, 1573-5079","journalAbbreviation":"Photosynth Res","language":"en","author":[{"family":"Wydrzynski","given":"Thomas J."}],"issued":{"date-parts":[["2008",11,27]]}}}],"schema":"https://github.com/citation-style-language/schema/raw/master/csl-citation.json"} </w:instrText>
      </w:r>
      <w:r w:rsidR="00BD03EC" w:rsidRPr="005B3C0C">
        <w:fldChar w:fldCharType="separate"/>
      </w:r>
      <w:r w:rsidRPr="005B3C0C">
        <w:t>(Wydrzynski, 2008)</w:t>
      </w:r>
      <w:r w:rsidR="00BD03EC" w:rsidRPr="005B3C0C">
        <w:fldChar w:fldCharType="end"/>
      </w:r>
      <w:r w:rsidRPr="005B3C0C">
        <w:t>. Oxidation of P680, induces photolysis, spitting 2H</w:t>
      </w:r>
      <w:r w:rsidRPr="005B3C0C">
        <w:rPr>
          <w:vertAlign w:val="subscript"/>
        </w:rPr>
        <w:t>2</w:t>
      </w:r>
      <w:r w:rsidRPr="005B3C0C">
        <w:t>O into 4 protons, an O</w:t>
      </w:r>
      <w:r w:rsidRPr="005B3C0C">
        <w:rPr>
          <w:vertAlign w:val="subscript"/>
        </w:rPr>
        <w:t>2</w:t>
      </w:r>
      <w:r w:rsidRPr="005B3C0C">
        <w:t xml:space="preserve"> molecule and 4 electrons, which are subsequently funnelled towards P680</w:t>
      </w:r>
      <w:r w:rsidRPr="005B3C0C">
        <w:rPr>
          <w:vertAlign w:val="superscript"/>
        </w:rPr>
        <w:t xml:space="preserve">+ </w:t>
      </w:r>
      <w:r w:rsidR="00BD03EC" w:rsidRPr="005B3C0C">
        <w:fldChar w:fldCharType="begin"/>
      </w:r>
      <w:r w:rsidRPr="005B3C0C">
        <w:instrText xml:space="preserve"> ADDIN ZOTERO_ITEM CSL_CITATION {"citationID":"tcLxDGir","properties":{"formattedCitation":"(Nelson and Ben-Shem, 2004)","plainCitation":"(Nelson and Ben-Shem, 2004)"},"citationItems":[{"id":3499,"uris":["http://zotero.org/users/1204444/items/ZABU2UI6"],"uri":["http://zotero.org/users/1204444/items/ZABU2UI6"],"itemData":{"id":3499,"type":"article-journal","title":"The complex architecture of oxygenic photosynthesis","container-title":"Nature Reviews Molecular Cell Biology","page":"971-982","volume":"5","issue":"12","source":"www.nature.com","abstract":"Oxygenic photosynthesis is the principal producer of both oxygen and organic matter on earth. The primary step in this process — the conversion of sunlight into chemical energy — is driven by four, multisubunit, membrane-protein complexes that are known as photosystem I, photosystem II, cytochrome b 6 f and F-ATPase. Structural insights into these complexes are now providing a framework for the exploration not only of energy and electron transfer, but also of the evolutionary forces that shaped the photosynthetic apparatus.","DOI":"10.1038/nrm1525","ISSN":"1471-0072","journalAbbreviation":"Nat Rev Mol Cell Biol","language":"en","author":[{"family":"Nelson","given":"Nathan"},{"family":"Ben-Shem","given":"Adam"}],"issued":{"date-parts":[["2004",12]]}}}],"schema":"https://github.com/citation-style-language/schema/raw/master/csl-citation.json"} </w:instrText>
      </w:r>
      <w:r w:rsidR="00BD03EC" w:rsidRPr="005B3C0C">
        <w:fldChar w:fldCharType="separate"/>
      </w:r>
      <w:r w:rsidRPr="005B3C0C">
        <w:t>(Nelson and Ben-Shem, 2004)</w:t>
      </w:r>
      <w:r w:rsidR="00BD03EC" w:rsidRPr="005B3C0C">
        <w:fldChar w:fldCharType="end"/>
      </w:r>
      <w:r w:rsidRPr="005B3C0C">
        <w:t>. The excited electron leaving PSII is shuttled down the electron transport chain through plastoquinone (PQ), and the cytochrome b</w:t>
      </w:r>
      <w:r w:rsidRPr="005B3C0C">
        <w:rPr>
          <w:vertAlign w:val="subscript"/>
        </w:rPr>
        <w:t>6</w:t>
      </w:r>
      <w:r w:rsidRPr="005B3C0C">
        <w:t xml:space="preserve">/f complex, eventually reaching plastocyanin (Figure </w:t>
      </w:r>
      <w:r w:rsidR="00B732A1">
        <w:t>66</w:t>
      </w:r>
      <w:r w:rsidRPr="005B3C0C">
        <w:t>). The action of this transport allows the transfer of protons from the chloroplast stroma to the thylakoid space, creating a prot</w:t>
      </w:r>
      <w:r w:rsidR="00075B98">
        <w:t>o</w:t>
      </w:r>
      <w:r w:rsidRPr="005B3C0C">
        <w:t xml:space="preserve">n gradient </w:t>
      </w:r>
      <w:r w:rsidR="00BD03EC" w:rsidRPr="005B3C0C">
        <w:fldChar w:fldCharType="begin"/>
      </w:r>
      <w:r w:rsidRPr="005B3C0C">
        <w:instrText xml:space="preserve"> ADDIN ZOTERO_ITEM CSL_CITATION {"citationID":"vBSmqEzU","properties":{"formattedCitation":"{\\rtf (Masoj\\uc0\\u237{}dek et al., 2013)}","plainCitation":"(Masojídek et al., 2013)"},"citationItems":[{"id":3545,"uris":["http://zotero.org/users/1204444/items/ESTPXHTC"],"uri":["http://zotero.org/users/1204444/items/ESTPXHTC"],"itemData":{"id":3545,"type":"chapter","title":"Photosynthesis in Microalgae","container-title":"Handbook of Microalgal Culture","publisher":"John Wiley &amp; Sons, Ltd","page":"21-36","source":"Wiley Online Library","abstract":"An understanding of photosynthesis is fundamental for microalgal biotechnology. The process of photosynthesis can be expressed as a light-driven redox reaction in which carbon dioxide is converted to carbohydrates and oxygen is released as a side-product. This chapter describes the processes in detail from light capture to carbon fixation. The main techniques for measuring and monitoring photosynthetic processes in microalgal cultures are evaluated. Finally, based on detailed knowledge, an estimate of a realistic, practically obtainable, maximum efficiency for photosynthetic solar energy conversion in microalgal cultures might reach 4–5%.","URL":"http://onlinelibrary.wiley.com/doi/10.1002/9781118567166.ch2/summary","ISBN":"978-1-118-56716-6","language":"en","author":[{"family":"Masojídek","given":"Jiří"},{"family":"Torzillo","given":"Giuseppe"},{"family":"Koblížek","given":"Michal"}],"editor":[{"family":"Emeritus","given":"Amos Richmond Ph D."},{"family":"Ph.D","given":"Qiang Hu"}],"issued":{"date-parts":[["2013"]]},"accessed":{"date-parts":[["2016",5,3]]}}}],"schema":"https://github.com/citation-style-language/schema/raw/master/csl-citation.json"} </w:instrText>
      </w:r>
      <w:r w:rsidR="00BD03EC" w:rsidRPr="005B3C0C">
        <w:fldChar w:fldCharType="separate"/>
      </w:r>
      <w:r w:rsidRPr="005B3C0C">
        <w:rPr>
          <w:rFonts w:cs="Times New Roman"/>
          <w:szCs w:val="24"/>
        </w:rPr>
        <w:t xml:space="preserve">(Masojídek </w:t>
      </w:r>
      <w:r w:rsidR="00490409" w:rsidRPr="00490409">
        <w:rPr>
          <w:rFonts w:cs="Times New Roman"/>
          <w:i/>
          <w:szCs w:val="24"/>
        </w:rPr>
        <w:t>et al</w:t>
      </w:r>
      <w:r w:rsidRPr="005B3C0C">
        <w:rPr>
          <w:rFonts w:cs="Times New Roman"/>
          <w:szCs w:val="24"/>
        </w:rPr>
        <w:t>., 2013</w:t>
      </w:r>
      <w:r w:rsidR="00BD03EC" w:rsidRPr="005B3C0C">
        <w:fldChar w:fldCharType="end"/>
      </w:r>
      <w:r w:rsidRPr="005B3C0C">
        <w:t xml:space="preserve">, Figure </w:t>
      </w:r>
      <w:r w:rsidR="00B732A1">
        <w:t>66</w:t>
      </w:r>
      <w:r w:rsidRPr="005B3C0C">
        <w:t xml:space="preserve">). A photon captured at the light harvesting complex of PSI (LHCI), causes the excitation and oxidation of the PSI primary electron donor, P700 (which has a maximum absorbance at 700 nm), which then accepts an electron from plastocyanin </w:t>
      </w:r>
      <w:r w:rsidR="00BD03EC" w:rsidRPr="005B3C0C">
        <w:fldChar w:fldCharType="begin"/>
      </w:r>
      <w:r w:rsidRPr="005B3C0C">
        <w:instrText xml:space="preserve"> ADDIN ZOTERO_ITEM CSL_CITATION {"citationID":"k2cMpJjk","properties":{"formattedCitation":"(Nelson and Ben-Shem, 2004)","plainCitation":"(Nelson and Ben-Shem, 2004)"},"citationItems":[{"id":3499,"uris":["http://zotero.org/users/1204444/items/ZABU2UI6"],"uri":["http://zotero.org/users/1204444/items/ZABU2UI6"],"itemData":{"id":3499,"type":"article-journal","title":"The complex architecture of oxygenic photosynthesis","container-title":"Nature Reviews Molecular Cell Biology","page":"971-982","volume":"5","issue":"12","source":"www.nature.com","abstract":"Oxygenic photosynthesis is the principal producer of both oxygen and organic matter on earth. The primary step in this process — the conversion of sunlight into chemical energy — is driven by four, multisubunit, membrane-protein complexes that are known as photosystem I, photosystem II, cytochrome b 6 f and F-ATPase. Structural insights into these complexes are now providing a framework for the exploration not only of energy and electron transfer, but also of the evolutionary forces that shaped the photosynthetic apparatus.","DOI":"10.1038/nrm1525","ISSN":"1471-0072","journalAbbreviation":"Nat Rev Mol Cell Biol","language":"en","author":[{"family":"Nelson","given":"Nathan"},{"family":"Ben-Shem","given":"Adam"}],"issued":{"date-parts":[["2004",12]]}}}],"schema":"https://github.com/citation-style-language/schema/raw/master/csl-citation.json"} </w:instrText>
      </w:r>
      <w:r w:rsidR="00BD03EC" w:rsidRPr="005B3C0C">
        <w:fldChar w:fldCharType="separate"/>
      </w:r>
      <w:r w:rsidRPr="005B3C0C">
        <w:t>(Nelson and Ben-Shem, 2004)</w:t>
      </w:r>
      <w:r w:rsidR="00BD03EC" w:rsidRPr="005B3C0C">
        <w:fldChar w:fldCharType="end"/>
      </w:r>
      <w:r w:rsidRPr="005B3C0C">
        <w:t xml:space="preserve">. The excited electron from </w:t>
      </w:r>
      <w:r w:rsidRPr="005B3C0C">
        <w:lastRenderedPageBreak/>
        <w:t>P700 is passed to the electron acceptor, ferrodoxin which is then transferred to the enzyme ferrodoxin NADP</w:t>
      </w:r>
      <w:r w:rsidRPr="005B3C0C">
        <w:rPr>
          <w:vertAlign w:val="superscript"/>
        </w:rPr>
        <w:t>+</w:t>
      </w:r>
      <w:r w:rsidRPr="005B3C0C">
        <w:t xml:space="preserve"> oxidoreductase (FNR) </w:t>
      </w:r>
      <w:r w:rsidR="00BD03EC" w:rsidRPr="005B3C0C">
        <w:fldChar w:fldCharType="begin"/>
      </w:r>
      <w:r w:rsidRPr="005B3C0C">
        <w:instrText xml:space="preserve"> ADDIN ZOTERO_ITEM CSL_CITATION {"citationID":"DH2cZS6v","properties":{"formattedCitation":"(Nelson and Ben-Shem, 2004)","plainCitation":"(Nelson and Ben-Shem, 2004)"},"citationItems":[{"id":3499,"uris":["http://zotero.org/users/1204444/items/ZABU2UI6"],"uri":["http://zotero.org/users/1204444/items/ZABU2UI6"],"itemData":{"id":3499,"type":"article-journal","title":"The complex architecture of oxygenic photosynthesis","container-title":"Nature Reviews Molecular Cell Biology","page":"971-982","volume":"5","issue":"12","source":"www.nature.com","abstract":"Oxygenic photosynthesis is the principal producer of both oxygen and organic matter on earth. The primary step in this process — the conversion of sunlight into chemical energy — is driven by four, multisubunit, membrane-protein complexes that are known as photosystem I, photosystem II, cytochrome b 6 f and F-ATPase. Structural insights into these complexes are now providing a framework for the exploration not only of energy and electron transfer, but also of the evolutionary forces that shaped the photosynthetic apparatus.","DOI":"10.1038/nrm1525","ISSN":"1471-0072","journalAbbreviation":"Nat Rev Mol Cell Biol","language":"en","author":[{"family":"Nelson","given":"Nathan"},{"family":"Ben-Shem","given":"Adam"}],"issued":{"date-parts":[["2004",12]]}}}],"schema":"https://github.com/citation-style-language/schema/raw/master/csl-citation.json"} </w:instrText>
      </w:r>
      <w:r w:rsidR="00BD03EC" w:rsidRPr="005B3C0C">
        <w:fldChar w:fldCharType="separate"/>
      </w:r>
      <w:r w:rsidRPr="005B3C0C">
        <w:t>(Nelson and Ben-Shem, 2004)</w:t>
      </w:r>
      <w:r w:rsidR="00BD03EC" w:rsidRPr="005B3C0C">
        <w:fldChar w:fldCharType="end"/>
      </w:r>
      <w:r w:rsidRPr="005B3C0C">
        <w:t>. Finally this enzyme enables the reduction of NADP</w:t>
      </w:r>
      <w:r w:rsidRPr="005B3C0C">
        <w:rPr>
          <w:vertAlign w:val="superscript"/>
        </w:rPr>
        <w:t>+</w:t>
      </w:r>
      <w:r w:rsidRPr="005B3C0C">
        <w:t xml:space="preserve"> to produce the reductant NADPH, the final electron acceptor in LEF (Figure </w:t>
      </w:r>
      <w:r w:rsidR="004E7E6C">
        <w:t>66</w:t>
      </w:r>
      <w:r w:rsidR="00075B98">
        <w:t>). The proto</w:t>
      </w:r>
      <w:r w:rsidRPr="005B3C0C">
        <w:t xml:space="preserve">n gradient created by transit of electrons through the electron transport chain (ETC) is used to drive the ATP synthase complex. </w:t>
      </w:r>
      <w:r w:rsidR="0081741E">
        <w:rPr>
          <w:noProof/>
          <w:lang w:eastAsia="en-GB"/>
        </w:rPr>
        <w:drawing>
          <wp:anchor distT="0" distB="0" distL="114300" distR="114300" simplePos="0" relativeHeight="252047872" behindDoc="0" locked="0" layoutInCell="1" allowOverlap="1" wp14:anchorId="1E147D8B" wp14:editId="373E5F6E">
            <wp:simplePos x="0" y="0"/>
            <wp:positionH relativeFrom="column">
              <wp:posOffset>-94615</wp:posOffset>
            </wp:positionH>
            <wp:positionV relativeFrom="paragraph">
              <wp:posOffset>1660634</wp:posOffset>
            </wp:positionV>
            <wp:extent cx="5753735" cy="4271645"/>
            <wp:effectExtent l="0" t="0" r="0" b="0"/>
            <wp:wrapNone/>
            <wp:docPr id="909" name="Picture 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21572" b="-11242"/>
                    <a:stretch/>
                  </pic:blipFill>
                  <pic:spPr bwMode="auto">
                    <a:xfrm>
                      <a:off x="0" y="0"/>
                      <a:ext cx="5753735" cy="4271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B3C0C">
        <w:t>Proton binding to the base of the ATP synthase (CF</w:t>
      </w:r>
      <w:r w:rsidRPr="005B3C0C">
        <w:rPr>
          <w:vertAlign w:val="subscript"/>
        </w:rPr>
        <w:t>o</w:t>
      </w:r>
      <w:r w:rsidRPr="005B3C0C">
        <w:t>) causes rotation of the ring and the attached central stalk. Complete rotation enables the phosphorylation of three ADP molecules to (x3) ATP</w:t>
      </w:r>
      <w:r w:rsidR="004E7E6C">
        <w:t>, the energy storage molecule (F</w:t>
      </w:r>
      <w:r w:rsidRPr="005B3C0C">
        <w:t xml:space="preserve">igure </w:t>
      </w:r>
      <w:r w:rsidR="004E7E6C">
        <w:t>66</w:t>
      </w:r>
      <w:r w:rsidRPr="005B3C0C">
        <w:t>).</w:t>
      </w:r>
    </w:p>
    <w:p w14:paraId="66B930AB" w14:textId="18F76B08" w:rsidR="00104280" w:rsidRDefault="005128F7" w:rsidP="005B3C0C">
      <w:pPr>
        <w:spacing w:line="360" w:lineRule="auto"/>
      </w:pPr>
      <w:r>
        <w:rPr>
          <w:noProof/>
          <w:lang w:eastAsia="en-GB"/>
        </w:rPr>
        <mc:AlternateContent>
          <mc:Choice Requires="wpg">
            <w:drawing>
              <wp:anchor distT="0" distB="0" distL="114300" distR="114300" simplePos="0" relativeHeight="251861504" behindDoc="0" locked="0" layoutInCell="1" allowOverlap="1" wp14:anchorId="63F007B8" wp14:editId="6D8B070E">
                <wp:simplePos x="0" y="0"/>
                <wp:positionH relativeFrom="column">
                  <wp:posOffset>10248</wp:posOffset>
                </wp:positionH>
                <wp:positionV relativeFrom="paragraph">
                  <wp:posOffset>61091</wp:posOffset>
                </wp:positionV>
                <wp:extent cx="5390515" cy="4158030"/>
                <wp:effectExtent l="0" t="0" r="635" b="0"/>
                <wp:wrapNone/>
                <wp:docPr id="91" name="Group 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0515" cy="4158030"/>
                          <a:chOff x="0" y="0"/>
                          <a:chExt cx="5390984" cy="4159423"/>
                        </a:xfrm>
                      </wpg:grpSpPr>
                      <pic:pic xmlns:pic="http://schemas.openxmlformats.org/drawingml/2006/picture">
                        <pic:nvPicPr>
                          <pic:cNvPr id="90" name="Picture 90"/>
                          <pic:cNvPicPr>
                            <a:picLocks noChangeAspect="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90984" cy="3546282"/>
                          </a:xfrm>
                          <a:prstGeom prst="rect">
                            <a:avLst/>
                          </a:prstGeom>
                          <a:noFill/>
                          <a:ln>
                            <a:noFill/>
                          </a:ln>
                        </pic:spPr>
                      </pic:pic>
                      <wps:wsp>
                        <wps:cNvPr id="307" name="Text Box 2"/>
                        <wps:cNvSpPr txBox="1">
                          <a:spLocks noChangeArrowheads="1"/>
                        </wps:cNvSpPr>
                        <wps:spPr bwMode="auto">
                          <a:xfrm>
                            <a:off x="87464" y="3104700"/>
                            <a:ext cx="5162550" cy="1054723"/>
                          </a:xfrm>
                          <a:prstGeom prst="rect">
                            <a:avLst/>
                          </a:prstGeom>
                          <a:solidFill>
                            <a:schemeClr val="bg1"/>
                          </a:solidFill>
                          <a:ln w="9525">
                            <a:noFill/>
                            <a:miter lim="800000"/>
                            <a:headEnd/>
                            <a:tailEnd/>
                          </a:ln>
                        </wps:spPr>
                        <wps:txbx>
                          <w:txbxContent>
                            <w:p w14:paraId="4048D7A2" w14:textId="77777777" w:rsidR="003B14DC" w:rsidRDefault="003B14DC" w:rsidP="00104280">
                              <w:pPr>
                                <w:rPr>
                                  <w:sz w:val="20"/>
                                  <w:szCs w:val="20"/>
                                </w:rPr>
                              </w:pPr>
                              <w:r>
                                <w:rPr>
                                  <w:sz w:val="20"/>
                                  <w:szCs w:val="20"/>
                                </w:rPr>
                                <w:t>Figure 66. A simplified diagram of linear (or non-cyclic) and cyclic electron flow. Activity of both electron flows enables the 3:2 ATP:NADPH stoichiometry, required for CO</w:t>
                              </w:r>
                              <w:r>
                                <w:rPr>
                                  <w:sz w:val="20"/>
                                  <w:szCs w:val="20"/>
                                  <w:vertAlign w:val="subscript"/>
                                </w:rPr>
                                <w:t>2</w:t>
                              </w:r>
                              <w:r>
                                <w:rPr>
                                  <w:sz w:val="20"/>
                                  <w:szCs w:val="20"/>
                                </w:rPr>
                                <w:t xml:space="preserve"> sequestration, to be met. Abbreviations; cyt, cytochrome; e</w:t>
                              </w:r>
                              <w:r>
                                <w:rPr>
                                  <w:sz w:val="20"/>
                                  <w:szCs w:val="20"/>
                                  <w:vertAlign w:val="superscript"/>
                                </w:rPr>
                                <w:t>-</w:t>
                              </w:r>
                              <w:r>
                                <w:rPr>
                                  <w:sz w:val="20"/>
                                  <w:szCs w:val="20"/>
                                </w:rPr>
                                <w:t>, electron; Fd, ferrodoxin; P</w:t>
                              </w:r>
                              <w:r>
                                <w:rPr>
                                  <w:sz w:val="20"/>
                                  <w:szCs w:val="20"/>
                                  <w:vertAlign w:val="subscript"/>
                                </w:rPr>
                                <w:t>i</w:t>
                              </w:r>
                              <w:r>
                                <w:rPr>
                                  <w:sz w:val="20"/>
                                  <w:szCs w:val="20"/>
                                </w:rPr>
                                <w:t xml:space="preserve">, inorganic phosphate; PQ, plastoqunione; PC, </w:t>
                              </w:r>
                              <w:r w:rsidRPr="000A0BAE">
                                <w:rPr>
                                  <w:sz w:val="20"/>
                                  <w:szCs w:val="20"/>
                                </w:rPr>
                                <w:t>plastocyanin</w:t>
                              </w:r>
                              <w:r>
                                <w:rPr>
                                  <w:sz w:val="20"/>
                                  <w:szCs w:val="20"/>
                                </w:rPr>
                                <w:t xml:space="preserve">. Adapted from </w:t>
                              </w:r>
                              <w:r w:rsidRPr="000A0BAE">
                                <w:rPr>
                                  <w:sz w:val="20"/>
                                  <w:szCs w:val="20"/>
                                </w:rPr>
                                <w:t xml:space="preserve">Allen, </w:t>
                              </w:r>
                              <w:r>
                                <w:rPr>
                                  <w:sz w:val="20"/>
                                  <w:szCs w:val="20"/>
                                </w:rPr>
                                <w:t>(</w:t>
                              </w:r>
                              <w:r w:rsidRPr="000A0BAE">
                                <w:rPr>
                                  <w:sz w:val="20"/>
                                  <w:szCs w:val="20"/>
                                </w:rPr>
                                <w:t>2003)</w:t>
                              </w:r>
                              <w:r>
                                <w:rPr>
                                  <w:sz w:val="20"/>
                                  <w:szCs w:val="20"/>
                                </w:rPr>
                                <w:t>.</w:t>
                              </w:r>
                            </w:p>
                            <w:p w14:paraId="45852C55" w14:textId="77777777" w:rsidR="003B14DC" w:rsidRPr="000A0BAE" w:rsidRDefault="003B14DC" w:rsidP="00104280">
                              <w:pPr>
                                <w:rPr>
                                  <w:sz w:val="20"/>
                                  <w:szCs w:val="20"/>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3F007B8" id="Group 91" o:spid="_x0000_s1511" style="position:absolute;left:0;text-align:left;margin-left:.8pt;margin-top:4.8pt;width:424.45pt;height:327.4pt;z-index:251861504;mso-position-horizontal-relative:text;mso-position-vertical-relative:text;mso-height-relative:margin" coordsize="53909,415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">
                <v:shape id="Picture 90" o:spid="_x0000_s1512" type="#_x0000_t75" style="position:absolute;width:53909;height:35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">
                  <v:imagedata r:id="rId158" o:title=""/>
                  <v:path arrowok="t"/>
                </v:shape>
                <v:shape id="_x0000_s1513" type="#_x0000_t202" style="position:absolute;left:874;top:31047;width:51626;height:10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" fillcolor="white [3212]" stroked="f">
                  <v:textbox>
                    <w:txbxContent>
                      <w:p w14:paraId="4048D7A2" w14:textId="77777777" w:rsidR="003B14DC" w:rsidRDefault="003B14DC" w:rsidP="00104280">
                        <w:pPr>
                          <w:rPr>
                            <w:sz w:val="20"/>
                            <w:szCs w:val="20"/>
                          </w:rPr>
                        </w:pPr>
                        <w:r>
                          <w:rPr>
                            <w:sz w:val="20"/>
                            <w:szCs w:val="20"/>
                          </w:rPr>
                          <w:t>Figure 66. A simplified diagram of linear (or non-cyclic) and cyclic electron flow. Activity of both electron flows enables the 3:2 ATP:NADPH stoichiometry, required for CO</w:t>
                        </w:r>
                        <w:r>
                          <w:rPr>
                            <w:sz w:val="20"/>
                            <w:szCs w:val="20"/>
                            <w:vertAlign w:val="subscript"/>
                          </w:rPr>
                          <w:t>2</w:t>
                        </w:r>
                        <w:r>
                          <w:rPr>
                            <w:sz w:val="20"/>
                            <w:szCs w:val="20"/>
                          </w:rPr>
                          <w:t xml:space="preserve"> sequestration, to be met. Abbreviations; cyt, cytochrome; e</w:t>
                        </w:r>
                        <w:r>
                          <w:rPr>
                            <w:sz w:val="20"/>
                            <w:szCs w:val="20"/>
                            <w:vertAlign w:val="superscript"/>
                          </w:rPr>
                          <w:t>-</w:t>
                        </w:r>
                        <w:r>
                          <w:rPr>
                            <w:sz w:val="20"/>
                            <w:szCs w:val="20"/>
                          </w:rPr>
                          <w:t>, electron; Fd, ferrodoxin; P</w:t>
                        </w:r>
                        <w:r>
                          <w:rPr>
                            <w:sz w:val="20"/>
                            <w:szCs w:val="20"/>
                            <w:vertAlign w:val="subscript"/>
                          </w:rPr>
                          <w:t>i</w:t>
                        </w:r>
                        <w:r>
                          <w:rPr>
                            <w:sz w:val="20"/>
                            <w:szCs w:val="20"/>
                          </w:rPr>
                          <w:t xml:space="preserve">, inorganic phosphate; PQ, plastoqunione; PC, </w:t>
                        </w:r>
                        <w:r w:rsidRPr="000A0BAE">
                          <w:rPr>
                            <w:sz w:val="20"/>
                            <w:szCs w:val="20"/>
                          </w:rPr>
                          <w:t>plastocyanin</w:t>
                        </w:r>
                        <w:r>
                          <w:rPr>
                            <w:sz w:val="20"/>
                            <w:szCs w:val="20"/>
                          </w:rPr>
                          <w:t xml:space="preserve">. Adapted from </w:t>
                        </w:r>
                        <w:r w:rsidRPr="000A0BAE">
                          <w:rPr>
                            <w:sz w:val="20"/>
                            <w:szCs w:val="20"/>
                          </w:rPr>
                          <w:t xml:space="preserve">Allen, </w:t>
                        </w:r>
                        <w:r>
                          <w:rPr>
                            <w:sz w:val="20"/>
                            <w:szCs w:val="20"/>
                          </w:rPr>
                          <w:t>(</w:t>
                        </w:r>
                        <w:r w:rsidRPr="000A0BAE">
                          <w:rPr>
                            <w:sz w:val="20"/>
                            <w:szCs w:val="20"/>
                          </w:rPr>
                          <w:t>2003)</w:t>
                        </w:r>
                        <w:r>
                          <w:rPr>
                            <w:sz w:val="20"/>
                            <w:szCs w:val="20"/>
                          </w:rPr>
                          <w:t>.</w:t>
                        </w:r>
                      </w:p>
                      <w:p w14:paraId="45852C55" w14:textId="77777777" w:rsidR="003B14DC" w:rsidRPr="000A0BAE" w:rsidRDefault="003B14DC" w:rsidP="00104280">
                        <w:pPr>
                          <w:rPr>
                            <w:sz w:val="20"/>
                            <w:szCs w:val="20"/>
                          </w:rPr>
                        </w:pPr>
                      </w:p>
                    </w:txbxContent>
                  </v:textbox>
                </v:shape>
              </v:group>
            </w:pict>
          </mc:Fallback>
        </mc:AlternateContent>
      </w:r>
    </w:p>
    <w:p w14:paraId="698CEF5A" w14:textId="6758DB7F" w:rsidR="00104280" w:rsidRDefault="00104280" w:rsidP="005B3C0C">
      <w:pPr>
        <w:spacing w:line="360" w:lineRule="auto"/>
      </w:pPr>
    </w:p>
    <w:p w14:paraId="5EC74ABA" w14:textId="18DF7365" w:rsidR="00104280" w:rsidRDefault="00104280" w:rsidP="005B3C0C">
      <w:pPr>
        <w:spacing w:line="360" w:lineRule="auto"/>
      </w:pPr>
    </w:p>
    <w:p w14:paraId="1E8AA527" w14:textId="4EDC5446" w:rsidR="00104280" w:rsidRDefault="00104280" w:rsidP="005B3C0C">
      <w:pPr>
        <w:spacing w:line="360" w:lineRule="auto"/>
      </w:pPr>
    </w:p>
    <w:p w14:paraId="47EE8C01" w14:textId="5D77D105" w:rsidR="00104280" w:rsidRDefault="00104280" w:rsidP="005B3C0C">
      <w:pPr>
        <w:spacing w:line="360" w:lineRule="auto"/>
      </w:pPr>
    </w:p>
    <w:p w14:paraId="257DDD1A" w14:textId="77777777" w:rsidR="00104280" w:rsidRDefault="00104280" w:rsidP="005B3C0C">
      <w:pPr>
        <w:spacing w:line="360" w:lineRule="auto"/>
      </w:pPr>
    </w:p>
    <w:p w14:paraId="68980702" w14:textId="77777777" w:rsidR="00104280" w:rsidRDefault="00104280" w:rsidP="005B3C0C">
      <w:pPr>
        <w:spacing w:line="360" w:lineRule="auto"/>
      </w:pPr>
    </w:p>
    <w:p w14:paraId="2B51CC64" w14:textId="1CBD733C" w:rsidR="00104280" w:rsidRDefault="00104280" w:rsidP="005B3C0C">
      <w:pPr>
        <w:spacing w:line="360" w:lineRule="auto"/>
      </w:pPr>
    </w:p>
    <w:p w14:paraId="7C1AEB0C" w14:textId="77777777" w:rsidR="00104280" w:rsidRDefault="00104280" w:rsidP="005B3C0C">
      <w:pPr>
        <w:spacing w:line="360" w:lineRule="auto"/>
      </w:pPr>
    </w:p>
    <w:p w14:paraId="2FB81995" w14:textId="370AB47A" w:rsidR="00104280" w:rsidRDefault="00104280" w:rsidP="005B3C0C">
      <w:pPr>
        <w:spacing w:line="360" w:lineRule="auto"/>
      </w:pPr>
    </w:p>
    <w:p w14:paraId="44BA2419" w14:textId="03463680" w:rsidR="00104280" w:rsidRDefault="00104280" w:rsidP="005B3C0C">
      <w:pPr>
        <w:spacing w:line="360" w:lineRule="auto"/>
      </w:pPr>
    </w:p>
    <w:p w14:paraId="3407AB0D" w14:textId="77777777" w:rsidR="00104280" w:rsidRDefault="00104280" w:rsidP="005B3C0C">
      <w:pPr>
        <w:spacing w:line="360" w:lineRule="auto"/>
      </w:pPr>
    </w:p>
    <w:p w14:paraId="2539CEA4" w14:textId="77777777" w:rsidR="00104280" w:rsidRDefault="00104280" w:rsidP="005B3C0C">
      <w:pPr>
        <w:spacing w:line="360" w:lineRule="auto"/>
      </w:pPr>
    </w:p>
    <w:p w14:paraId="35B936E8" w14:textId="4788DC2D" w:rsidR="005B3C0C" w:rsidRDefault="005B3C0C" w:rsidP="005B3C0C">
      <w:pPr>
        <w:spacing w:line="360" w:lineRule="auto"/>
      </w:pPr>
      <w:r w:rsidRPr="005B3C0C">
        <w:t xml:space="preserve">In contrast to LEF, cyclic electron flow (CEF) only involves PSI. In this mode PSI excitation generates a reduced ferrodoxin or NADPH (via NADPH dehydrogenase-like complex, NDH) </w:t>
      </w:r>
      <w:r w:rsidR="00BD03EC" w:rsidRPr="005B3C0C">
        <w:fldChar w:fldCharType="begin"/>
      </w:r>
      <w:r w:rsidR="00790A49">
        <w:instrText xml:space="preserve"> ADDIN ZOTERO_ITEM CSL_CITATION {"citationID":"ffjofj51i","properties":{"formattedCitation":"(Johnson and Alric, 2012; Shikanai, 2014, 2007)","plainCitation":"(Johnson and Alric, 2012; Shikanai, 2014, 2007)"},"citationItems":[{"id":2946,"uris":["http://zotero.org/users/1204444/items/BCXZ5KVC"],"uri":["http://zotero.org/users/1204444/items/BCXZ5KVC"],"itemData":{"id":2946,"type":"article-journal","title":"Interaction between Starch Breakdown, Acetate Assimilation, and Photosynthetic Cyclic Electron Flow in Chlamydomonas reinhardtii","container-title":"Journal of Biological Chemistry","page":"26445-26452","volume":"287","issue":"31","source":"www.jbc.org","abstract":"Spectroscopic studies on photosynthetic electron transfer generally are based upon the monitoring of dark to light changes in the electron transfer chain. These studies, which focus on the light reactions of photosynthesis, also indirectly provide information on the redox or metabolic state of the chloroplast in the dark. Here, using the unicellular microalga Chlamydomonas reinhardtii, we study the impact of heterotrophic/mixotrophic acetate feeding on chloroplast carbon metabolism by using the spectrophotometric detection of P700+, the photooxidized primary electron donor of photosystem I. We show that, when photosynthetic linear and cyclic electron flows are blocked (DCMU inhibiting PSII and methylviologen accepting electrons from PSI), the post-illumination reduction kinetics of P700+ directly reflect the dark metabolic production of reductants (mainly NAD(P)H) in the stroma of chloroplasts. Such results can be correlated to other metabolic studies: in the absence of acetate, for example, the P700+ reduction rate matches the rate of starch breakdown reported previously, confirming the chloroplast localization of the upstream steps of the glycolytic pathway in Chlamydomonas. Furthermore, the question of the interplay between photosynthetic and non-photosynthetic carbon metabolism can be addressed. We show that cyclic electron flow around photosystem I is twice as fast in a starchless mutant fed with acetate than it is in the WT, and we relate how changes in the flux of electrons from carbohydrate metabolism modulate the redox poise of the plastoquinone pool in the dark through chlororespiration.","DOI":"10.1074/jbc.M112.370205","ISSN":"0021-9258, 1083-351X","note":"PMID: 22692199","journalAbbreviation":"J. Biol. Chem.","language":"en","author":[{"family":"Johnson","given":"Xenie"},{"family":"Alric","given":"Jean"}],"issued":{"date-parts":[["2012",7,27]]},"PMID":"22692199"}},{"id":4505,"uris":["http://zotero.org/users/1204444/items/ZCNWVKHU"],"uri":["http://zotero.org/users/1204444/items/ZCNWVKHU"],"itemData":{"id":4505,"type":"article-journal","title":"Central role of cyclic electron transport around photosystem I in the regulation of photosynthesis","container-title":"Current Opinion in Biotechnology","collection-title":"Food biotechnology </w:instrText>
      </w:r>
      <w:r w:rsidR="00790A49">
        <w:rPr>
          <w:rFonts w:ascii="Calibri" w:hAnsi="Calibri" w:cs="Calibri"/>
        </w:rPr>
        <w:instrText>⬢</w:instrText>
      </w:r>
      <w:r w:rsidR="00790A49">
        <w:instrText xml:space="preserve"> Plant biotechnology","page":"25-30","volume":"26","source":"ScienceDirect","abstract":"Cyclic electron transport around photosystem I generates ATP without the accumulation of NADPH in chloroplasts. In angiosperms, electron transport consists of a PGR5–PGRL1 protein-dependent pathway and a chloroplast NADH dehydrogenase-like complex-dependent pathway. Most likely, the PGR5–PGRL1 pathway corresponds to the cyclic phosphorylation discovered by Arnon and contributes mainly to ΔpH formation in photosynthesis. ATP synthesis utilizes this ΔpH formed by both linear and PSI cyclic electron transport. Furthermore, acidification of the thylakoid lumen downregulates light energy utilization in photosystem II and also electron transport through the cytochrome b6f complex. In the absence of PGR5, chloroplast NDH compensates for the reduced ΔpH formation to some extent. Additionally, proton conductivity is upregulated, probably through ATPase, in pgr5 mutants. The photosynthetic machinery likely forms a complex network to maintain high photosynthesis activity under fluctuating light conditions.","DOI":"10.1016/j.copbio.2013.08.012","ISSN":"0958-1669","journalAbbreviation":"Current Opinion in Biotechnology","author":[{"family":"Shikanai","given":"Toshiharu"}],"issued":{"date-parts":[["2014",4]]}}},{"id":4507,"uris":["http://zotero.org/users/1204444/items/JBHRT85G"],"uri":["http://zotero.org/users/1204444/items/JBHRT85G"],"itemData":{"id":4507,"type":"article-journal","title":"Cyclic electron transport around photosystem I: genetic approaches","container-title":"Annual Review of Plant Biology","page":"199-217","volume":"58","source":"PubMed","abstract":"The light reactions in photosynthesis convert light energy into chemical energy in the form of ATP and drive the production of NADPH from NADP+. The reactions involve two types of electron flow in the chloroplast. While linear electron transport generates both ATP and NADPH, photosystem I cyclic electron transport is exclusively involved in ATP synthesis. The physiological significance of photosystem I cyclic electron transport has been underestimated, and our knowledge of the machineries involved remains very limited. However, recent genetic approaches using Arabidopsis thaliana have clarified the essential functions of this electron flow in both photoprotection and photosynthesis. Based on several lines of evidence presented here, it is necessary to reconsider the fundamental mechanisms of chloroplast energetics.","DOI":"10.1146/annurev.arplant.58.091406.110525","ISSN":"1543-5008","note":"PMID: 17201689","shortTitle":"Cyclic electron transport around photosystem I","journalAbbreviation":"Annu Rev Plant Biol","language":"eng","author":[{"family":"Shikanai","given":"Toshiharu"}],"issued":{"date-parts":[["2007"]]},"PMID":"17201689"}}],"schema":"https://github.com/citation-style-language/schema/raw/master/csl-citation.json"} </w:instrText>
      </w:r>
      <w:r w:rsidR="00BD03EC" w:rsidRPr="005B3C0C">
        <w:fldChar w:fldCharType="separate"/>
      </w:r>
      <w:r w:rsidRPr="005B3C0C">
        <w:t>(Johnson and Alric, 2012; Shikanai, 2014, 2007)</w:t>
      </w:r>
      <w:r w:rsidR="00BD03EC" w:rsidRPr="005B3C0C">
        <w:fldChar w:fldCharType="end"/>
      </w:r>
      <w:r w:rsidRPr="005B3C0C">
        <w:t xml:space="preserve">. However, unlike LEF, the excited electron is subsequently transferred to plastoquinone and then flows back through the ETC. This action, like in LEF, creates a proton gradient and consequently enables the production of ATP. However, unlike LEF, there is no final electron donor (no oxygen </w:t>
      </w:r>
      <w:r w:rsidRPr="005B3C0C">
        <w:lastRenderedPageBreak/>
        <w:t xml:space="preserve">production) or acceptor; therefore CEF results in no net accumulation of NADPH reductant (Figure </w:t>
      </w:r>
      <w:r w:rsidR="004E7E6C">
        <w:t>66</w:t>
      </w:r>
      <w:r w:rsidRPr="005B3C0C">
        <w:t xml:space="preserve">). </w:t>
      </w:r>
    </w:p>
    <w:p w14:paraId="1D7C2725" w14:textId="77777777" w:rsidR="005B3C0C" w:rsidRPr="005B3C0C" w:rsidRDefault="005B3C0C" w:rsidP="005B3C0C">
      <w:pPr>
        <w:spacing w:line="360" w:lineRule="auto"/>
      </w:pPr>
      <w:r w:rsidRPr="005B3C0C">
        <w:t xml:space="preserve">The physiological importance of CEF to photosynthesis has only been demonstrated relatively recently. </w:t>
      </w:r>
      <w:r w:rsidR="00BD03EC" w:rsidRPr="005B3C0C">
        <w:fldChar w:fldCharType="begin"/>
      </w:r>
      <w:r w:rsidRPr="005B3C0C">
        <w:instrText xml:space="preserve"> ADDIN ZOTERO_ITEM CSL_CITATION {"citationID":"10k3nu56lr","properties":{"formattedCitation":"(Munekage et al., 2004)","plainCitation":"(Munekage et al., 2004)"},"citationItems":[{"id":1885,"uris":["http://zotero.org/users/1204444/items/DFREATH2"],"uri":["http://zotero.org/users/1204444/items/DFREATH2"],"itemData":{"id":1885,"type":"article-journal","title":"Cyclic electron flow around photosystem I is essential for photosynthesis","container-title":"Nature","page":"579-582","volume":"429","issue":"6991","source":"www.nature.com","abstract":"Photosynthesis provides at least two routes through which light energy can be used to generate a proton gradient across the thylakoid membrane of chloroplasts, which is subsequently used to synthesize ATP. In the first route, electrons released from water in photosystem II (PSII) are eventually transferred to NADP+ by way of photosystem I (PSI). This linear electron flow is driven by two photochemical reactions that function in series. The cytochrome b6f complex mediates electron transport between the two photosystems and generates the proton gradient (ΔpH). In the second route, driven solely by PSI, electrons can be recycled from either reduced ferredoxin or NADPH to plastoquinone, and subsequently to the cytochrome b6f complex. Such cyclic flow generates ΔpH and thus ATP without the accumulation of reduced species. Whereas linear flow from water to NADP+ is commonly used to explain the function of the light-dependent reactions of photosynthesis, the role of cyclic flow is less clear. In higher plants cyclic flow consists of two partially redundant pathways. Here we have constructed mutants in Arabidopsis thaliana in which both PSI cyclic pathways are impaired, and present evidence that cyclic flow is essential for efficient photosynthesis.","DOI":"10.1038/nature02598","ISSN":"0028-0836","journalAbbreviation":"Nature","language":"en","author":[{"family":"Munekage","given":"Yuri"},{"family":"Hashimoto","given":"Mihoko"},{"family":"Miyake","given":"Chikahiro"},{"family":"Tomizawa","given":"Ken-Ichi"},{"family":"Endo","given":"Tsuyoshi"},{"family":"Tasaka","given":"Masao"},{"family":"Shikanai","given":"Toshiharu"}],"issued":{"date-parts":[["2004",6,3]]}}}],"schema":"https://github.com/citation-style-language/schema/raw/master/csl-citation.json"} </w:instrText>
      </w:r>
      <w:r w:rsidR="00BD03EC" w:rsidRPr="005B3C0C">
        <w:fldChar w:fldCharType="separate"/>
      </w:r>
      <w:r w:rsidRPr="005B3C0C">
        <w:t xml:space="preserve">Munekage </w:t>
      </w:r>
      <w:r w:rsidR="00490409" w:rsidRPr="00490409">
        <w:rPr>
          <w:i/>
        </w:rPr>
        <w:t>et al</w:t>
      </w:r>
      <w:r w:rsidRPr="005B3C0C">
        <w:t>., (2004)</w:t>
      </w:r>
      <w:r w:rsidR="00BD03EC" w:rsidRPr="005B3C0C">
        <w:fldChar w:fldCharType="end"/>
      </w:r>
      <w:r w:rsidRPr="005B3C0C">
        <w:t xml:space="preserve"> discovered that mutants of </w:t>
      </w:r>
      <w:r w:rsidRPr="005B3C0C">
        <w:rPr>
          <w:i/>
        </w:rPr>
        <w:t>Arabidopsis thaliana</w:t>
      </w:r>
      <w:r w:rsidRPr="005B3C0C">
        <w:t xml:space="preserve"> with impaired CEF</w:t>
      </w:r>
      <w:r w:rsidR="004E7E6C">
        <w:t xml:space="preserve"> had</w:t>
      </w:r>
      <w:r w:rsidRPr="005B3C0C">
        <w:t xml:space="preserve"> in reduced LEF </w:t>
      </w:r>
      <w:r w:rsidR="004E7E6C">
        <w:t xml:space="preserve">activity </w:t>
      </w:r>
      <w:r w:rsidRPr="005B3C0C">
        <w:t>(even at low light intensity) and consequently compromised growth and development. The significance of CEF is hypothesised to be due to the stoichiometry of ATP and NADPH synthesis.  One full rotation of the plastid CF</w:t>
      </w:r>
      <w:r w:rsidRPr="005B3C0C">
        <w:rPr>
          <w:vertAlign w:val="subscript"/>
        </w:rPr>
        <w:t xml:space="preserve">o </w:t>
      </w:r>
      <w:r w:rsidRPr="005B3C0C">
        <w:t xml:space="preserve">within the ATP synthase requires 14 protons to produce 3 ATP molecules, rather than the previously presumed 12 protons (based on E.coli ATPase) </w:t>
      </w:r>
      <w:r w:rsidR="00BD03EC" w:rsidRPr="005B3C0C">
        <w:fldChar w:fldCharType="begin"/>
      </w:r>
      <w:r w:rsidRPr="005B3C0C">
        <w:instrText xml:space="preserve"> ADDIN ZOTERO_ITEM CSL_CITATION {"citationID":"2qh0r541uj","properties":{"formattedCitation":"(Seelert et al., 2000)","plainCitation":"(Seelert et al., 2000)"},"citationItems":[{"id":3703,"uris":["http://zotero.org/users/1204444/items/PHQD532A"],"uri":["http://zotero.org/users/1204444/items/PHQD532A"],"itemData":{"id":3703,"type":"article-journal","title":"Structural biology: Proton-powered turbine of a plant motor","container-title":"Nature","page":"418-419","volume":"405","issue":"6785","source":"www.nature.com","abstract":"ATP synthases are enzymes that can work in two directions to catalyse either the synthesis or breakdown of ATP, and they constitute the smallest rotary motors in biology. The flow of protons propels the rotation of a membrane-spanning complex of identical protein subunits, the number of which determines the efficiency of energy conversion. This proton-powered turbine is predicted to consist of 12 subunits, based on data for Escherichia coli . The yeast mitochondrial enzyme, however, has only 10 subunits. We have imaged the ATP synthase from leaf chloroplasts by using atomic force microscopy and, surprisingly, find that its turbine has 14 subunits, arranged in a cylindrical ring.","DOI":"10.1038/35013148","ISSN":"0028-0836","shortTitle":"Structural biology","journalAbbreviation":"Nature","language":"en","author":[{"family":"Seelert","given":"Holger"},{"family":"Poetsch","given":"Ansgar"},{"family":"Dencher","given":"Norbert A."},{"family":"Engel","given":"Andreas"},{"family":"Stahlberg","given":"Henning"},{"family":"Müller","given":"Daniel J."}],"issued":{"date-parts":[["2000",5,25]]}}}],"schema":"https://github.com/citation-style-language/schema/raw/master/csl-citation.json"} </w:instrText>
      </w:r>
      <w:r w:rsidR="00BD03EC" w:rsidRPr="005B3C0C">
        <w:fldChar w:fldCharType="separate"/>
      </w:r>
      <w:r w:rsidRPr="005B3C0C">
        <w:t xml:space="preserve">(Seelert </w:t>
      </w:r>
      <w:r w:rsidR="00490409" w:rsidRPr="00490409">
        <w:rPr>
          <w:i/>
        </w:rPr>
        <w:t>et al</w:t>
      </w:r>
      <w:r w:rsidRPr="005B3C0C">
        <w:t>., 2000)</w:t>
      </w:r>
      <w:r w:rsidR="00BD03EC" w:rsidRPr="005B3C0C">
        <w:fldChar w:fldCharType="end"/>
      </w:r>
      <w:r w:rsidRPr="005B3C0C">
        <w:t xml:space="preserve">. Consequently, LEF cannot meet the stoichiometric requirement of the Calvin cycle (3 ATP: 2 NADPH), instead producing a ratio of 9:7, i.e. an excess of NADPH </w:t>
      </w:r>
      <w:r w:rsidR="00BD03EC" w:rsidRPr="005B3C0C">
        <w:fldChar w:fldCharType="begin"/>
      </w:r>
      <w:r w:rsidR="00790A49">
        <w:instrText xml:space="preserve"> ADDIN ZOTERO_ITEM CSL_CITATION {"citationID":"164ncc3ida","properties":{"formattedCitation":"(Allen, 2003)","plainCitation":"(Allen, 2003)"},"citationItems":[{"id":3320,"uris":["http://zotero.org/users/1204444/items/SMRPER9X"],"uri":["http://zotero.org/users/1204444/items/SMRPER9X"],"itemData":{"id":3320,"type":"article-journal","title":"Cyclic, pseudocyclic and noncyclic photophosphorylation: new links in the chain","container-title":"Trends in Plant Science","page":"15-19","volume":"8","issue":"1","source":"PubMed","abstract":"Photosynthetic electron transport is coupled to ATP synthesis. This process - photosynthetic phosphorylation - proceeds by several alternative electron-transport pathways in isolated chloroplasts. The question: 'Which of these works in real life?' has long occupied students of photosynthesis. Recent results from structural biology and genomics suggest that the answer is 'All of them'. The interplay between the pathways might explain the flexibility of photosynthesis in meeting different metabolic demands for ATP.","ISSN":"1360-1385","note":"PMID: 12523995","shortTitle":"Cyclic, pseudocyclic and noncyclic photophosphorylation","journalAbbreviation":"Trends Plant Sci.","language":"eng","author":[{"family":"Allen","given":"John F."}],"issued":{"date-parts":[["2003",1]]},"PMID":"12523995"}}],"schema":"https://github.com/citation-style-language/schema/raw/master/csl-citation.json"} </w:instrText>
      </w:r>
      <w:r w:rsidR="00BD03EC" w:rsidRPr="005B3C0C">
        <w:fldChar w:fldCharType="separate"/>
      </w:r>
      <w:r w:rsidRPr="005B3C0C">
        <w:t>(Allen, 2003)</w:t>
      </w:r>
      <w:r w:rsidR="00BD03EC" w:rsidRPr="005B3C0C">
        <w:fldChar w:fldCharType="end"/>
      </w:r>
      <w:r w:rsidRPr="005B3C0C">
        <w:t xml:space="preserve">. While extra-plastid processes could theoretically convert NADPH to ATP, these processes are thought to occur too slowly to compensate for the rapid activity of LEF </w:t>
      </w:r>
      <w:r w:rsidR="00BD03EC" w:rsidRPr="005B3C0C">
        <w:fldChar w:fldCharType="begin"/>
      </w:r>
      <w:r w:rsidR="00790A49">
        <w:instrText xml:space="preserve"> ADDIN ZOTERO_ITEM CSL_CITATION {"citationID":"gDWv7Xok","properties":{"formattedCitation":"(Allen, 2003)","plainCitation":"(Allen, 2003)"},"citationItems":[{"id":3320,"uris":["http://zotero.org/users/1204444/items/SMRPER9X"],"uri":["http://zotero.org/users/1204444/items/SMRPER9X"],"itemData":{"id":3320,"type":"article-journal","title":"Cyclic, pseudocyclic and noncyclic photophosphorylation: new links in the chain","container-title":"Trends in Plant Science","page":"15-19","volume":"8","issue":"1","source":"PubMed","abstract":"Photosynthetic electron transport is coupled to ATP synthesis. This process - photosynthetic phosphorylation - proceeds by several alternative electron-transport pathways in isolated chloroplasts. The question: 'Which of these works in real life?' has long occupied students of photosynthesis. Recent results from structural biology and genomics suggest that the answer is 'All of them'. The interplay between the pathways might explain the flexibility of photosynthesis in meeting different metabolic demands for ATP.","ISSN":"1360-1385","note":"PMID: 12523995","shortTitle":"Cyclic, pseudocyclic and noncyclic photophosphorylation","journalAbbreviation":"Trends Plant Sci.","language":"eng","author":[{"family":"Allen","given":"John F."}],"issued":{"date-parts":[["2003",1]]},"PMID":"12523995"}}],"schema":"https://github.com/citation-style-language/schema/raw/master/csl-citation.json"} </w:instrText>
      </w:r>
      <w:r w:rsidR="00BD03EC" w:rsidRPr="005B3C0C">
        <w:fldChar w:fldCharType="separate"/>
      </w:r>
      <w:r w:rsidRPr="005B3C0C">
        <w:t>(Allen, 2003)</w:t>
      </w:r>
      <w:r w:rsidR="00BD03EC" w:rsidRPr="005B3C0C">
        <w:fldChar w:fldCharType="end"/>
      </w:r>
      <w:r w:rsidRPr="005B3C0C">
        <w:t xml:space="preserve">. Alternatively, activity of CEF leading to ATP production can meet the stoichiometric requirements of the Calvin cycle and the many other chloroplast ATP requirements, without leading to reductant over-accumulation </w:t>
      </w:r>
      <w:r w:rsidR="00BD03EC" w:rsidRPr="005B3C0C">
        <w:fldChar w:fldCharType="begin"/>
      </w:r>
      <w:r w:rsidR="00790A49">
        <w:instrText xml:space="preserve"> ADDIN ZOTERO_ITEM CSL_CITATION {"citationID":"jdU0sIFI","properties":{"formattedCitation":"(Allen, 2003)","plainCitation":"(Allen, 2003)"},"citationItems":[{"id":3320,"uris":["http://zotero.org/users/1204444/items/SMRPER9X"],"uri":["http://zotero.org/users/1204444/items/SMRPER9X"],"itemData":{"id":3320,"type":"article-journal","title":"Cyclic, pseudocyclic and noncyclic photophosphorylation: new links in the chain","container-title":"Trends in Plant Science","page":"15-19","volume":"8","issue":"1","source":"PubMed","abstract":"Photosynthetic electron transport is coupled to ATP synthesis. This process - photosynthetic phosphorylation - proceeds by several alternative electron-transport pathways in isolated chloroplasts. The question: 'Which of these works in real life?' has long occupied students of photosynthesis. Recent results from structural biology and genomics suggest that the answer is 'All of them'. The interplay between the pathways might explain the flexibility of photosynthesis in meeting different metabolic demands for ATP.","ISSN":"1360-1385","note":"PMID: 12523995","shortTitle":"Cyclic, pseudocyclic and noncyclic photophosphorylation","journalAbbreviation":"Trends Plant Sci.","language":"eng","author":[{"family":"Allen","given":"John F."}],"issued":{"date-parts":[["2003",1]]},"PMID":"12523995"}}],"schema":"https://github.com/citation-style-language/schema/raw/master/csl-citation.json"} </w:instrText>
      </w:r>
      <w:r w:rsidR="00BD03EC" w:rsidRPr="005B3C0C">
        <w:fldChar w:fldCharType="separate"/>
      </w:r>
      <w:r w:rsidRPr="005B3C0C">
        <w:t xml:space="preserve">(Allen, 2003, Figure </w:t>
      </w:r>
      <w:r w:rsidR="004E7E6C">
        <w:t>66</w:t>
      </w:r>
      <w:r w:rsidRPr="005B3C0C">
        <w:t>)</w:t>
      </w:r>
      <w:r w:rsidR="00BD03EC" w:rsidRPr="005B3C0C">
        <w:fldChar w:fldCharType="end"/>
      </w:r>
      <w:r w:rsidRPr="005B3C0C">
        <w:t xml:space="preserve">. </w:t>
      </w:r>
    </w:p>
    <w:p w14:paraId="3EF66725" w14:textId="77777777" w:rsidR="005B3C0C" w:rsidRPr="005B3C0C" w:rsidRDefault="005B3C0C" w:rsidP="005B3C0C">
      <w:pPr>
        <w:spacing w:line="360" w:lineRule="auto"/>
      </w:pPr>
      <w:r w:rsidRPr="005B3C0C">
        <w:t xml:space="preserve">Acetate assimilation occurs through the activity of acetyl-CoA synthase (ACS) or a two-step reversible reaction using acetate kinase (AK) and phosphate acetyltransferase (PAT) </w:t>
      </w:r>
      <w:r w:rsidR="00BD03EC" w:rsidRPr="005B3C0C">
        <w:fldChar w:fldCharType="begin"/>
      </w:r>
      <w:r w:rsidR="00790A49">
        <w:instrText xml:space="preserve"> ADDIN ZOTERO_ITEM CSL_CITATION {"citationID":"i0it7m213","properties":{"formattedCitation":"(Johnson and Alric, 2013)","plainCitation":"(Johnson and Alric, 2013)"},"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schema":"https://github.com/citation-style-language/schema/raw/master/csl-citation.json"} </w:instrText>
      </w:r>
      <w:r w:rsidR="00BD03EC" w:rsidRPr="005B3C0C">
        <w:fldChar w:fldCharType="separate"/>
      </w:r>
      <w:r w:rsidRPr="005B3C0C">
        <w:t>(Johnson and Alric, 2013)</w:t>
      </w:r>
      <w:r w:rsidR="00BD03EC" w:rsidRPr="005B3C0C">
        <w:fldChar w:fldCharType="end"/>
      </w:r>
      <w:r w:rsidRPr="005B3C0C">
        <w:t xml:space="preserve">. Both of these reactions are ATP dependent. Early research on an obligate photoheterotrophic alga </w:t>
      </w:r>
      <w:r w:rsidRPr="005B3C0C">
        <w:rPr>
          <w:i/>
        </w:rPr>
        <w:t xml:space="preserve">Pyrobotrys stellata </w:t>
      </w:r>
      <w:r w:rsidRPr="005B3C0C">
        <w:t xml:space="preserve">(formerly </w:t>
      </w:r>
      <w:r w:rsidRPr="005B3C0C">
        <w:rPr>
          <w:i/>
        </w:rPr>
        <w:t>Chlamydobotrys stellate</w:t>
      </w:r>
      <w:r w:rsidRPr="005B3C0C">
        <w:t xml:space="preserve">) within the same order as </w:t>
      </w:r>
      <w:r w:rsidRPr="005B3C0C">
        <w:rPr>
          <w:i/>
        </w:rPr>
        <w:t>C. reinhardtii,</w:t>
      </w:r>
      <w:r w:rsidRPr="005B3C0C">
        <w:t xml:space="preserve"> demonstrated that acetate uptake is significantly more efficient when cells are subject to wavelengths of light above 680 nm, strongly absorbed by PSI but not PSII </w:t>
      </w:r>
      <w:r w:rsidR="00BD03EC" w:rsidRPr="005B3C0C">
        <w:fldChar w:fldCharType="begin"/>
      </w:r>
      <w:r w:rsidR="00790A49">
        <w:instrText xml:space="preserve"> ADDIN ZOTERO_ITEM CSL_CITATION {"citationID":"2334ipl1jp","properties":{"formattedCitation":"(Wiessner, 1965)","plainCitation":"(Wiessner, 1965)"},"citationItems":[{"id":3137,"uris":["http://zotero.org/users/1204444/items/F92DUE7D"],"uri":["http://zotero.org/users/1204444/items/F92DUE7D"],"itemData":{"id":3137,"type":"article-journal","title":"Quantum Requirement for Acetate Assimilation and Its Significance for Quantum Measurements in Photophosphorylation","container-title":"Nature","page":"56-57","volume":"205","issue":"4966","source":"CrossRef","DOI":"10.1038/205056a0","ISSN":"0028-0836","author":[{"family":"Wiessner","given":"Wolfgang"}],"issued":{"date-parts":[["1965",1,2]]}}}],"schema":"https://github.com/citation-style-language/schema/raw/master/csl-citation.json"} </w:instrText>
      </w:r>
      <w:r w:rsidR="00BD03EC" w:rsidRPr="005B3C0C">
        <w:fldChar w:fldCharType="separate"/>
      </w:r>
      <w:r w:rsidRPr="005B3C0C">
        <w:t>(Wiessner, 1965)</w:t>
      </w:r>
      <w:r w:rsidR="00BD03EC" w:rsidRPr="005B3C0C">
        <w:fldChar w:fldCharType="end"/>
      </w:r>
      <w:r w:rsidRPr="005B3C0C">
        <w:t xml:space="preserve">. Furthermore, Wiessner (1965) also reported that DCMU addition (5 μM) had no impact on acetate uptake, a phenomenon reported previously </w:t>
      </w:r>
      <w:r w:rsidR="00BD03EC" w:rsidRPr="005B3C0C">
        <w:fldChar w:fldCharType="begin"/>
      </w:r>
      <w:r w:rsidRPr="005B3C0C">
        <w:instrText xml:space="preserve"> ADDIN ZOTERO_ITEM CSL_CITATION {"citationID":"2p71qj9c4n","properties":{"formattedCitation":"(Wiessner and Gaffron, 1964)","plainCitation":"(Wiessner and Gaffron, 1964)"},"citationItems":[{"id":3165,"uris":["http://zotero.org/users/1204444/items/7GJKGVU5"],"uri":["http://zotero.org/users/1204444/items/7GJKGVU5"],"itemData":{"id":3165,"type":"article-journal","title":"Role of Photosynthesis in the Light-induced Assimilation of Acetate by Chlamydobotrys","container-title":"Nature","page":"725-726","volume":"201","issue":"4920","source":"CrossRef","DOI":"10.1038/201725a0","ISSN":"0028-0836","author":[{"family":"Wiessner","given":"Wolfgang"},{"family":"Gaffron","given":"Hans"}],"issued":{"date-parts":[["1964",2,15]]}}}],"schema":"https://github.com/citation-style-language/schema/raw/master/csl-citation.json"} </w:instrText>
      </w:r>
      <w:r w:rsidR="00BD03EC" w:rsidRPr="005B3C0C">
        <w:fldChar w:fldCharType="separate"/>
      </w:r>
      <w:r w:rsidRPr="005B3C0C">
        <w:t>(Wiessner and Gaffron, 1964)</w:t>
      </w:r>
      <w:r w:rsidR="00BD03EC" w:rsidRPr="005B3C0C">
        <w:fldChar w:fldCharType="end"/>
      </w:r>
      <w:r w:rsidRPr="005B3C0C">
        <w:t xml:space="preserve">. DCMU blocks electron transfer from Qa to the PQ pool (Figure </w:t>
      </w:r>
      <w:r w:rsidR="003E62B0">
        <w:t>66</w:t>
      </w:r>
      <w:r w:rsidRPr="005B3C0C">
        <w:t xml:space="preserve">), and therefore inhibits LEF but not CEF. Consequently, together, this evidence indicates that acetate photoassimulation relies on activity of cyclic electron flow through PSI to meet the additional ATP demand rather than linear flow </w:t>
      </w:r>
      <w:r w:rsidR="00BD03EC" w:rsidRPr="005B3C0C">
        <w:fldChar w:fldCharType="begin"/>
      </w:r>
      <w:r w:rsidR="00790A49">
        <w:instrText xml:space="preserve"> ADDIN ZOTERO_ITEM CSL_CITATION {"citationID":"3vscusmji","properties":{"formattedCitation":"(Johnson and Alric, 2013)","plainCitation":"(Johnson and Alric, 2013)"},"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schema":"https://github.com/citation-style-language/schema/raw/master/csl-citation.json"} </w:instrText>
      </w:r>
      <w:r w:rsidR="00BD03EC" w:rsidRPr="005B3C0C">
        <w:fldChar w:fldCharType="separate"/>
      </w:r>
      <w:r w:rsidRPr="005B3C0C">
        <w:t>(Johnson and Alric, 2013)</w:t>
      </w:r>
      <w:r w:rsidR="00BD03EC" w:rsidRPr="005B3C0C">
        <w:fldChar w:fldCharType="end"/>
      </w:r>
      <w:r w:rsidRPr="005B3C0C">
        <w:t xml:space="preserve">. Furthermore </w:t>
      </w:r>
      <w:r w:rsidR="00BD03EC" w:rsidRPr="005B3C0C">
        <w:fldChar w:fldCharType="begin"/>
      </w:r>
      <w:r w:rsidR="00790A49">
        <w:instrText xml:space="preserve"> ADDIN ZOTERO_ITEM CSL_CITATION {"citationID":"2qo4020a3o","properties":{"formattedCitation":"(Gibbs et al., 1986)","plainCitation":"(Gibbs et al., 1986)"},"citationItems":[{"id":2182,"uris":["http://zotero.org/users/1204444/items/TMWZBIRK"],"uri":["http://zotero.org/users/1204444/items/TMWZBIRK"],"itemData":{"id":2182,"type":"article-journal","title":"Fermentative Metabolism of Chlamydomonas reinhardii III. Photoassimilation of Acetate","container-title":"Plant Physiology","page":"160-166","volume":"82","issue":"1","source":"www.plantphysiol.org","abstract":"The anaerobic photodissimilation of acetate by Chlamydomonas reinhardii F-60 adapted to a hydrogen metabolism was studied utilizing manometric and isotopic techniques. The rate of photoanaerobic (N2) acetate uptake was approximately 20 μmoles per milligram chlorophyll per hour or one-half that of the photoaerobic (air) rate. Under N2, cells produced 1.7 moles H2 and 0.8 mole CO2 per mole of acetate consumed. Gas production and acetate uptake were inhibited by monofluoroacetic acid (MFA), 3-(3′,4′-dichlorophenyl)-1,1-dimethylurea (DCMU) and by H2. Acetate uptake was inhibited about 50% by 5% H2 (95% N2). H2 in the presence of MFA or DCMU stimulated acetate uptake and the result was interpreted to indicate a transition from oxidative to reductive metabolism. Carbon-14 from both [1-14C]- and [2-14C]acetate was incorporated under N2 or H2 into CO2, lipids, and carbohydrates. The methyl carbon of acetate accumulated principally (75-80%) in the lipid and carbohydrate fractions, whereas the carboxyl carbon contributed isotope primarily to CO2 (56%) in N2. The presence of H2 caused a decrease in carbon lost from the cell as CO2 and a greater proportion of the acetate was incorporated into lipid. The results support the occurrence of anaerobic and light-dependent citric acid and glyoxylate cycles which affect the conversion of acetate to CO2 and H2 prior to its conversion to cellular material.","DOI":"10.1104/pp.82.1.160","ISSN":"0032-0889, 1532-2548","note":"PMID: 16664985","journalAbbreviation":"Plant Physiol.","language":"en","author":[{"family":"Gibbs","given":"Martin"},{"family":"Gfeller","given":"Rene P."},{"family":"Chen","given":"Changguo"}],"issued":{"date-parts":[["1986",9,1]]},"PMID":"16664985"}}],"schema":"https://github.com/citation-style-language/schema/raw/master/csl-citation.json"} </w:instrText>
      </w:r>
      <w:r w:rsidR="00BD03EC" w:rsidRPr="005B3C0C">
        <w:fldChar w:fldCharType="separate"/>
      </w:r>
      <w:r w:rsidRPr="005B3C0C">
        <w:t xml:space="preserve">Gibbs </w:t>
      </w:r>
      <w:r w:rsidR="00490409" w:rsidRPr="00490409">
        <w:rPr>
          <w:i/>
        </w:rPr>
        <w:t>et al</w:t>
      </w:r>
      <w:r w:rsidRPr="005B3C0C">
        <w:t>., (1986)</w:t>
      </w:r>
      <w:r w:rsidR="00BD03EC" w:rsidRPr="005B3C0C">
        <w:fldChar w:fldCharType="end"/>
      </w:r>
      <w:r w:rsidRPr="005B3C0C">
        <w:t xml:space="preserve"> demonstrated that under anaerobic conditions, </w:t>
      </w:r>
      <w:r w:rsidRPr="005B3C0C">
        <w:rPr>
          <w:i/>
        </w:rPr>
        <w:t xml:space="preserve">C. reinhardtii </w:t>
      </w:r>
      <w:r w:rsidRPr="005B3C0C">
        <w:t xml:space="preserve">cells are able to uptake </w:t>
      </w:r>
      <w:r w:rsidRPr="005B3C0C">
        <w:lastRenderedPageBreak/>
        <w:t>acetate in the light but not the dark. Under anaerobic conditions, mitochondrial respiration and chlororespiration are inhibited (all photolysis derived O</w:t>
      </w:r>
      <w:r w:rsidRPr="005B3C0C">
        <w:rPr>
          <w:vertAlign w:val="subscript"/>
        </w:rPr>
        <w:t xml:space="preserve">2 </w:t>
      </w:r>
      <w:r w:rsidRPr="005B3C0C">
        <w:t xml:space="preserve">is rapidly scavenged by mitochondria), resulting in a relative increase in NADPH and NADH </w:t>
      </w:r>
      <w:r w:rsidR="00BD03EC" w:rsidRPr="005B3C0C">
        <w:fldChar w:fldCharType="begin"/>
      </w:r>
      <w:r w:rsidRPr="005B3C0C">
        <w:instrText xml:space="preserve"> ADDIN ZOTERO_ITEM CSL_CITATION {"citationID":"rhkj6mbqb","properties":{"formattedCitation":"(Alric, 2010; Harris and Heber, 1993; Takahashi et al., 2013)","plainCitation":"(Alric, 2010; Harris and Heber, 1993; Takahashi et al., 2013)"},"citationItems":[{"id":2075,"uris":["http://zotero.org/users/1204444/items/RN78GDB3"],"uri":["http://zotero.org/users/1204444/items/RN78GDB3"],"itemData":{"id":2075,"type":"article-journal","title":"Cyclic electron flow around photosystem I in unicellular green algae","container-title":"Photosynthesis Research","page":"47-56","volume":"106","issue":"1-2","source":"link.springer.com","abstract":"Cyclic electron flow around PSI, or cyclic photophosphorylation, is the photosynthetic process which recycles the reducing equivalents produced by photosystem I in the stroma towards the plastoquinone pool. Through the activity of cytochrome b 6 f, which also transfers protons across the membrane, it promotes the synthesis of ATP. The literature dealing with cyclic electron flow in unicellular algae is far less abundant than it is for plants. However, in the chloroplast of algae such as Chlorella or Chlamydomonas, an efficient carbohydrate catabolism renders the redox poise much more reducing than in plant chloroplasts. It is therefore worthwhile highlighting the specific properties of unicellular algae because cyclic electron flow is highly dependent upon the accumulation of these stromal reducing equivalents. Such an increase of reducing power in the stroma stimulates the reduction of plastoquinones, which is the limiting step of cyclic electron flow. In anaerobic conditions in the dark, this reaction can lead to a fully reduced plastoquinone pool and induce state transitions, the migration of 80% of light harvesting complexes II and 20% of cytochrome b 6 f complex from the PSII-enriched grana to the PSI-enriched lamella. These ultrastructural changes have been proposed to further enhance cyclic electron flow by increasing PSI antenna size, and forming PSI-cyt b 6 f supercomplexes. These hypotheses are discussed in light of recently published data.","DOI":"10.1007/s11120-010-9566-4","ISSN":"0166-8595, 1573-5079","journalAbbreviation":"Photosynth Res","language":"en","author":[{"family":"Alric","given":"Jean"}],"issued":{"date-parts":[["2010",6,8]]}}},{"id":3786,"uris":["http://zotero.org/users/1204444/items/5F33NDEQ"],"uri":["http://zotero.org/users/1204444/items/5F33NDEQ"],"itemData":{"id":3786,"type":"article-journal","title":"Effects of Anaerobiosis on Chlorophyll Fluorescence Yield in Spinach (Spinacia oleracea) Leaf Discs","container-title":"Plant Physiology","page":"1169-1173","volume":"101","issue":"4","source":"www.plantphysiol.org","abstract":"When spinach (Spinacia oleracea) leaf discs were incubated in a dark anaerobic environment, the chlorophyll fluorescence yield was much increased relative to the aerobic control. Occasionally, the fluorescence yield of the darkened anaerobic samples approached 80% of the maximum fluorescence. The anaerobic incubation period also induced in a leaf disc the capacity to exhibit a low light-mediated chlorophyll fluorescence induction phenomenon. This involved a rapid and slow increase in fluorescence yield, followed by a slow quenching. This could be induced by light levels as low as 400 [mu]W m-2. The anaerobic-dependent increase in chlorophyll fluorescence yield could be relaxed by either far-red light, O2, or a saturating pulse of white light. It was concluded that the anaerobic-dependent increase in chlorophyll fluorescence yield was due to a dark reduction of the plastoquinone pool and its relaxation by reoxidation. Darkened isolated chloroplasts did not exhibit a fluorescence yield increase under anaerobic conditions. Fluorescence slowly increased only when dithiothreitol or dithionite was added.","DOI":"10.1104/pp.101.4.1169","ISSN":", 1532-2548","note":"PMID: 12231769","journalAbbreviation":"Plant Physiol.","language":"en","author":[{"family":"Harris","given":"G. C."},{"family":"Heber","given":"U."}],"issued":{"date-parts":[["1993",4,1]]},"PMID":"12231769"}},{"id":2293,"uris":["http://zotero.org/users/1204444/items/UE53R9P9"],"uri":["http://zotero.org/users/1204444/items/UE53R9P9"],"itemData":{"id":2293,"type":"article-journal","title":"Cyclic electron flow is redox-controlled but independent of state transition","container-title":"Nature Communications","page":"1954","volume":"4","source":"www.nature.com","abstract":"Photosynthesis is the biological process that feeds the biosphere with reduced carbon. The assimilation of CO2 requires the fine tuning of two co-existing functional modes: linear electron flow, which provides NADPH and ATP, and cyclic electron flow, which only sustains ATP synthesis. Although the importance of this fine tuning is appreciated, its mechanism remains equivocal. Here we show that cyclic electron flow as well as formation of supercomplexes, thought to contribute to the enhancement of cyclic electron flow, are promoted in reducing conditions with no correlation with the reorganization of the thylakoid membranes associated with the migration of antenna proteins towards Photosystems I or II, a process known as state transition. We show that cyclic electron flow is tuned by the redox power and this provides a mechanistic model applying to the entire green lineage including the vast majority of the cases in which state transition only involves a moderate fraction of the antenna.","DOI":"10.1038/ncomms2954","journalAbbreviation":"Nat Commun","language":"en","author":[{"family":"Takahashi","given":"Hiroko"},{"family":"Clowez","given":"Sophie"},{"family":"Wollman","given":"Francis-André"},{"family":"Vallon","given":"Olivier"},{"family":"Rappaport","given":"Fabrice"}],"issued":{"date-parts":[["2013",6,13]]}}}],"schema":"https://github.com/citation-style-language/schema/raw/master/csl-citation.json"} </w:instrText>
      </w:r>
      <w:r w:rsidR="00BD03EC" w:rsidRPr="005B3C0C">
        <w:fldChar w:fldCharType="separate"/>
      </w:r>
      <w:r w:rsidRPr="005B3C0C">
        <w:t xml:space="preserve">(Alric, 2010; Harris and Heber, 1993; Takahashi </w:t>
      </w:r>
      <w:r w:rsidR="00490409" w:rsidRPr="00490409">
        <w:rPr>
          <w:i/>
        </w:rPr>
        <w:t>et al</w:t>
      </w:r>
      <w:r w:rsidRPr="005B3C0C">
        <w:t>., 2013)</w:t>
      </w:r>
      <w:r w:rsidR="00BD03EC" w:rsidRPr="005B3C0C">
        <w:fldChar w:fldCharType="end"/>
      </w:r>
      <w:r w:rsidRPr="005B3C0C">
        <w:t xml:space="preserve">. This leads to a reduced PQ pool, which retards PSII activity and results in a shift (or ‘state change’) to CEF dominant photosynthesis </w:t>
      </w:r>
      <w:r w:rsidR="00BD03EC" w:rsidRPr="005B3C0C">
        <w:fldChar w:fldCharType="begin"/>
      </w:r>
      <w:r w:rsidRPr="005B3C0C">
        <w:instrText xml:space="preserve"> ADDIN ZOTERO_ITEM CSL_CITATION {"citationID":"ms61idlk6","properties":{"formattedCitation":"(Alric, 2010; Takahashi et al., 2013)","plainCitation":"(Alric, 2010; Takahashi et al., 2013)"},"citationItems":[{"id":2075,"uris":["http://zotero.org/users/1204444/items/RN78GDB3"],"uri":["http://zotero.org/users/1204444/items/RN78GDB3"],"itemData":{"id":2075,"type":"article-journal","title":"Cyclic electron flow around photosystem I in unicellular green algae","container-title":"Photosynthesis Research","page":"47-56","volume":"106","issue":"1-2","source":"link.springer.com","abstract":"Cyclic electron flow around PSI, or cyclic photophosphorylation, is the photosynthetic process which recycles the reducing equivalents produced by photosystem I in the stroma towards the plastoquinone pool. Through the activity of cytochrome b 6 f, which also transfers protons across the membrane, it promotes the synthesis of ATP. The literature dealing with cyclic electron flow in unicellular algae is far less abundant than it is for plants. However, in the chloroplast of algae such as Chlorella or Chlamydomonas, an efficient carbohydrate catabolism renders the redox poise much more reducing than in plant chloroplasts. It is therefore worthwhile highlighting the specific properties of unicellular algae because cyclic electron flow is highly dependent upon the accumulation of these stromal reducing equivalents. Such an increase of reducing power in the stroma stimulates the reduction of plastoquinones, which is the limiting step of cyclic electron flow. In anaerobic conditions in the dark, this reaction can lead to a fully reduced plastoquinone pool and induce state transitions, the migration of 80% of light harvesting complexes II and 20% of cytochrome b 6 f complex from the PSII-enriched grana to the PSI-enriched lamella. These ultrastructural changes have been proposed to further enhance cyclic electron flow by increasing PSI antenna size, and forming PSI-cyt b 6 f supercomplexes. These hypotheses are discussed in light of recently published data.","DOI":"10.1007/s11120-010-9566-4","ISSN":"0166-8595, 1573-5079","journalAbbreviation":"Photosynth Res","language":"en","author":[{"family":"Alric","given":"Jean"}],"issued":{"date-parts":[["2010",6,8]]}}},{"id":2293,"uris":["http://zotero.org/users/1204444/items/UE53R9P9"],"uri":["http://zotero.org/users/1204444/items/UE53R9P9"],"itemData":{"id":2293,"type":"article-journal","title":"Cyclic electron flow is redox-controlled but independent of state transition","container-title":"Nature Communications","page":"1954","volume":"4","source":"www.nature.com","abstract":"Photosynthesis is the biological process that feeds the biosphere with reduced carbon. The assimilation of CO2 requires the fine tuning of two co-existing functional modes: linear electron flow, which provides NADPH and ATP, and cyclic electron flow, which only sustains ATP synthesis. Although the importance of this fine tuning is appreciated, its mechanism remains equivocal. Here we show that cyclic electron flow as well as formation of supercomplexes, thought to contribute to the enhancement of cyclic electron flow, are promoted in reducing conditions with no correlation with the reorganization of the thylakoid membranes associated with the migration of antenna proteins towards Photosystems I or II, a process known as state transition. We show that cyclic electron flow is tuned by the redox power and this provides a mechanistic model applying to the entire green lineage including the vast majority of the cases in which state transition only involves a moderate fraction of the antenna.","DOI":"10.1038/ncomms2954","journalAbbreviation":"Nat Commun","language":"en","author":[{"family":"Takahashi","given":"Hiroko"},{"family":"Clowez","given":"Sophie"},{"family":"Wollman","given":"Francis-André"},{"family":"Vallon","given":"Olivier"},{"family":"Rappaport","given":"Fabrice"}],"issued":{"date-parts":[["2013",6,13]]}}}],"schema":"https://github.com/citation-style-language/schema/raw/master/csl-citation.json"} </w:instrText>
      </w:r>
      <w:r w:rsidR="00BD03EC" w:rsidRPr="005B3C0C">
        <w:fldChar w:fldCharType="separate"/>
      </w:r>
      <w:r w:rsidRPr="005B3C0C">
        <w:t xml:space="preserve">(Alric, 2010; Takahashi </w:t>
      </w:r>
      <w:r w:rsidR="00490409" w:rsidRPr="00490409">
        <w:rPr>
          <w:i/>
        </w:rPr>
        <w:t>et al</w:t>
      </w:r>
      <w:r w:rsidRPr="005B3C0C">
        <w:t>., 2013)</w:t>
      </w:r>
      <w:r w:rsidR="00BD03EC" w:rsidRPr="005B3C0C">
        <w:fldChar w:fldCharType="end"/>
      </w:r>
      <w:r w:rsidRPr="005B3C0C">
        <w:t xml:space="preserve">. As a result, observations made by Gibbs </w:t>
      </w:r>
      <w:r w:rsidR="00490409" w:rsidRPr="00490409">
        <w:rPr>
          <w:i/>
        </w:rPr>
        <w:t>et al</w:t>
      </w:r>
      <w:r w:rsidRPr="005B3C0C">
        <w:t xml:space="preserve">. (1986) indicate CEF activity also meets the ATP demand for acetate uptake in </w:t>
      </w:r>
      <w:r w:rsidRPr="005B3C0C">
        <w:rPr>
          <w:i/>
        </w:rPr>
        <w:t xml:space="preserve">C. reinhardtii </w:t>
      </w:r>
      <w:r w:rsidR="00BD03EC" w:rsidRPr="005B3C0C">
        <w:fldChar w:fldCharType="begin"/>
      </w:r>
      <w:r w:rsidR="00790A49">
        <w:instrText xml:space="preserve"> ADDIN ZOTERO_ITEM CSL_CITATION {"citationID":"LPVUFRp3","properties":{"formattedCitation":"(Johnson and Alric, 2013)","plainCitation":"(Johnson and Alric, 2013)"},"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schema":"https://github.com/citation-style-language/schema/raw/master/csl-citation.json"} </w:instrText>
      </w:r>
      <w:r w:rsidR="00BD03EC" w:rsidRPr="005B3C0C">
        <w:fldChar w:fldCharType="separate"/>
      </w:r>
      <w:r w:rsidRPr="005B3C0C">
        <w:t>(Johnson and Alric, 2013)</w:t>
      </w:r>
      <w:r w:rsidR="00BD03EC" w:rsidRPr="005B3C0C">
        <w:fldChar w:fldCharType="end"/>
      </w:r>
      <w:r w:rsidRPr="005B3C0C">
        <w:rPr>
          <w:i/>
        </w:rPr>
        <w:t xml:space="preserve">. </w:t>
      </w:r>
      <w:r w:rsidRPr="005B3C0C">
        <w:t xml:space="preserve">Aeration and activation of cellular respiration increases this uptake by approximately 50% indicating mitochondrial activity is also able to meet a significant fraction of the ATP demand of acetate uptake, which allows </w:t>
      </w:r>
      <w:r w:rsidRPr="005B3C0C">
        <w:rPr>
          <w:i/>
        </w:rPr>
        <w:t xml:space="preserve">C. reinhardtii </w:t>
      </w:r>
      <w:r w:rsidRPr="005B3C0C">
        <w:t xml:space="preserve">cells to grow in the dark. </w:t>
      </w:r>
    </w:p>
    <w:p w14:paraId="0DDFD2D5" w14:textId="77777777" w:rsidR="005B3C0C" w:rsidRPr="005B3C0C" w:rsidRDefault="005B3C0C" w:rsidP="005B3C0C">
      <w:pPr>
        <w:spacing w:line="360" w:lineRule="auto"/>
      </w:pPr>
      <w:r w:rsidRPr="005B3C0C">
        <w:t xml:space="preserve">Revisiting the aforementioned </w:t>
      </w:r>
      <w:r w:rsidR="00BD03EC" w:rsidRPr="005B3C0C">
        <w:fldChar w:fldCharType="begin"/>
      </w:r>
      <w:r w:rsidR="00790A49">
        <w:instrText xml:space="preserve"> ADDIN ZOTERO_ITEM CSL_CITATION {"citationID":"Hy8dgXRQ","properties":{"formattedCitation":"(Fan et al., 2012)","plainCitation":"(Fan et al., 2012)","dontUpdate":true},"citationItems":[{"id":2822,"uris":["http://zotero.org/users/1204444/items/ZJZ45EQG"],"uri":["http://zotero.org/users/1204444/items/ZJZ45EQG"],"itemData":{"id":2822,"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fldChar w:fldCharType="separate"/>
      </w:r>
      <w:r w:rsidRPr="005B3C0C">
        <w:t xml:space="preserve">Fan </w:t>
      </w:r>
      <w:r w:rsidR="00490409" w:rsidRPr="00490409">
        <w:rPr>
          <w:i/>
        </w:rPr>
        <w:t>et al</w:t>
      </w:r>
      <w:r w:rsidRPr="005B3C0C">
        <w:t>. (2012)</w:t>
      </w:r>
      <w:r w:rsidR="00BD03EC" w:rsidRPr="005B3C0C">
        <w:fldChar w:fldCharType="end"/>
      </w:r>
      <w:r w:rsidRPr="005B3C0C">
        <w:t xml:space="preserve"> study. The authors reported that in the dark, additional acetate (17 mM to 60 mM) led to an approximate ten-fold increase in TAG, clearly indicating TAG accumulation is limited by acetate availability in the dark Therefore it is possible that the requirement of light for significant TAG and starch accumulation in </w:t>
      </w:r>
      <w:r w:rsidRPr="005B3C0C">
        <w:rPr>
          <w:i/>
        </w:rPr>
        <w:t xml:space="preserve">C. reinhardtii </w:t>
      </w:r>
      <w:r w:rsidRPr="005B3C0C">
        <w:t xml:space="preserve">is due to enhanced acetate assimilation due to ATP production by CEF. Based on the understanding that DCMU addition should not impact CEF or the rate of acetate uptake (per cell), the DCMU treatment should have resulted in higher acetate uptake relative to the heterotrophic culture, which alone should have resulted in higher cellular TAG concentrations. This discrepancy with the </w:t>
      </w:r>
      <w:r w:rsidR="00BD03EC" w:rsidRPr="005B3C0C">
        <w:fldChar w:fldCharType="begin"/>
      </w:r>
      <w:r w:rsidR="00790A49">
        <w:instrText xml:space="preserve"> ADDIN ZOTERO_ITEM CSL_CITATION {"citationID":"ORyoOV6W","properties":{"formattedCitation":"(Fan et al., 2012)","plainCitation":"(Fan et al., 2012)","dontUpdate":true},"citationItems":[{"id":2822,"uris":["http://zotero.org/users/1204444/items/ZJZ45EQG"],"uri":["http://zotero.org/users/1204444/items/ZJZ45EQG"],"itemData":{"id":2822,"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fldChar w:fldCharType="separate"/>
      </w:r>
      <w:r w:rsidRPr="005B3C0C">
        <w:t xml:space="preserve">Fan </w:t>
      </w:r>
      <w:r w:rsidR="00490409" w:rsidRPr="00490409">
        <w:rPr>
          <w:i/>
        </w:rPr>
        <w:t>et al</w:t>
      </w:r>
      <w:r w:rsidRPr="005B3C0C">
        <w:t>. (2012)</w:t>
      </w:r>
      <w:r w:rsidR="00BD03EC" w:rsidRPr="005B3C0C">
        <w:fldChar w:fldCharType="end"/>
      </w:r>
      <w:r w:rsidRPr="005B3C0C">
        <w:t xml:space="preserve"> study indicates confounding factors may have also been involved; possibly long term DCMU treatment may cause inhibitions beyond disruption of linear electron flow. The experimental design may have also had an impact on the response of </w:t>
      </w:r>
      <w:r w:rsidRPr="005B3C0C">
        <w:rPr>
          <w:i/>
        </w:rPr>
        <w:t xml:space="preserve">C. reinhardtii </w:t>
      </w:r>
      <w:r w:rsidRPr="005B3C0C">
        <w:t xml:space="preserve">to N deprivation. </w:t>
      </w:r>
      <w:r w:rsidR="00BD03EC" w:rsidRPr="005B3C0C">
        <w:fldChar w:fldCharType="begin"/>
      </w:r>
      <w:r w:rsidR="00790A49">
        <w:instrText xml:space="preserve"> ADDIN ZOTERO_ITEM CSL_CITATION {"citationID":"wx21q2U1","properties":{"formattedCitation":"(Fan et al., 2012)","plainCitation":"(Fan et al., 2012)","dontUpdate":true},"citationItems":[{"id":2822,"uris":["http://zotero.org/users/1204444/items/ZJZ45EQG"],"uri":["http://zotero.org/users/1204444/items/ZJZ45EQG"],"itemData":{"id":2822,"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fldChar w:fldCharType="separate"/>
      </w:r>
      <w:r w:rsidRPr="005B3C0C">
        <w:t xml:space="preserve">Fan </w:t>
      </w:r>
      <w:r w:rsidR="00490409" w:rsidRPr="00490409">
        <w:rPr>
          <w:i/>
        </w:rPr>
        <w:t>et al</w:t>
      </w:r>
      <w:r w:rsidRPr="005B3C0C">
        <w:t>. (2012)</w:t>
      </w:r>
      <w:r w:rsidR="00BD03EC" w:rsidRPr="005B3C0C">
        <w:fldChar w:fldCharType="end"/>
      </w:r>
      <w:r w:rsidRPr="005B3C0C">
        <w:t xml:space="preserve">, measured the TAG and starch accumulation after transferring mixotrophic cultures to N free media in the dark or with DCMU. Consequently there was no acclimation time, and the metabolic response observed may have been the result of a sharp change in both nutrient and light availability. </w:t>
      </w:r>
    </w:p>
    <w:p w14:paraId="5EA7E76E" w14:textId="77777777" w:rsidR="005B3C0C" w:rsidRPr="005B3C0C" w:rsidRDefault="005B3C0C" w:rsidP="005B3C0C">
      <w:pPr>
        <w:spacing w:line="360" w:lineRule="auto"/>
      </w:pPr>
      <w:r w:rsidRPr="005B3C0C">
        <w:t xml:space="preserve">The purpose of the work described in this chapter was to unfold the impact of photosynthesis and acetate photoassimulation on the accumulation of TAG and starch under nitrogen deprivation. To avoid potential acclimation caveats, a methodology was followed wherein cultures were grown to mid log phase under treatment conditions </w:t>
      </w:r>
      <w:r w:rsidRPr="005B3C0C">
        <w:lastRenderedPageBreak/>
        <w:t xml:space="preserve">before resuspending into N free media, to induce lipid accumulation. Therefore a large portion of this work involved developing an effective method to exclusively stimulate PSI and CEF over a long growth period. Taking advantage of the methods developed in the previous chapter, the impact of LEF and CEF on carbon storage metabolism, under mixotrophic, heterotrophic and active CEF conditions was assessed through a series of biochemical measurements and gene expression analysis of key genes within the carbon metabolism pathways (as outlined in Chapter 5). Furthermore, the experiment was also repeated with the green alga </w:t>
      </w:r>
      <w:r w:rsidRPr="005B3C0C">
        <w:rPr>
          <w:i/>
        </w:rPr>
        <w:t xml:space="preserve">M. inermum </w:t>
      </w:r>
      <w:r w:rsidRPr="005B3C0C">
        <w:t>(Chapters 3 and 4)</w:t>
      </w:r>
      <w:r w:rsidRPr="005B3C0C">
        <w:rPr>
          <w:i/>
        </w:rPr>
        <w:t xml:space="preserve">, </w:t>
      </w:r>
      <w:r w:rsidRPr="005B3C0C">
        <w:t xml:space="preserve">to determine the existence of photoassimilation of acetate in this species and the influence of this assimilation on TAG accumulation.  </w:t>
      </w:r>
    </w:p>
    <w:p w14:paraId="6A664DAF" w14:textId="77777777" w:rsidR="005B3C0C" w:rsidRPr="005B3C0C" w:rsidRDefault="005B3C0C" w:rsidP="005B3C0C">
      <w:pPr>
        <w:pStyle w:val="Heading2"/>
        <w:spacing w:after="120" w:line="360" w:lineRule="auto"/>
        <w:rPr>
          <w:color w:val="auto"/>
        </w:rPr>
      </w:pPr>
      <w:bookmarkStart w:id="104" w:name="_Toc460524712"/>
      <w:bookmarkStart w:id="105" w:name="_Toc462059821"/>
      <w:r w:rsidRPr="005B3C0C">
        <w:rPr>
          <w:color w:val="auto"/>
        </w:rPr>
        <w:t>Materials and Methods</w:t>
      </w:r>
      <w:bookmarkEnd w:id="104"/>
      <w:bookmarkEnd w:id="105"/>
    </w:p>
    <w:p w14:paraId="71BF33E6" w14:textId="77777777" w:rsidR="005B3C0C" w:rsidRPr="005B3C0C" w:rsidRDefault="005B3C0C" w:rsidP="005B3C0C">
      <w:pPr>
        <w:pStyle w:val="Heading3"/>
        <w:spacing w:after="120" w:line="360" w:lineRule="auto"/>
        <w:rPr>
          <w:b w:val="0"/>
          <w:color w:val="auto"/>
        </w:rPr>
      </w:pPr>
      <w:bookmarkStart w:id="106" w:name="_Toc460524713"/>
      <w:bookmarkStart w:id="107" w:name="_Toc462059822"/>
      <w:r w:rsidRPr="005B3C0C">
        <w:rPr>
          <w:b w:val="0"/>
          <w:color w:val="auto"/>
        </w:rPr>
        <w:t>Organisms and growth conditions</w:t>
      </w:r>
      <w:bookmarkEnd w:id="106"/>
      <w:bookmarkEnd w:id="107"/>
    </w:p>
    <w:p w14:paraId="4F36EC06" w14:textId="77777777" w:rsidR="005B3C0C" w:rsidRPr="005B3C0C" w:rsidRDefault="005B3C0C" w:rsidP="005B3C0C">
      <w:pPr>
        <w:spacing w:line="360" w:lineRule="auto"/>
      </w:pPr>
      <w:r w:rsidRPr="005B3C0C">
        <w:t xml:space="preserve">In this investigation </w:t>
      </w:r>
      <w:r w:rsidRPr="005B3C0C">
        <w:rPr>
          <w:i/>
        </w:rPr>
        <w:t xml:space="preserve">C. reinhardtii </w:t>
      </w:r>
      <w:r w:rsidRPr="005B3C0C">
        <w:t>cc-4</w:t>
      </w:r>
      <w:r w:rsidR="00603C7A">
        <w:t>349 (described in Section 5.2.1</w:t>
      </w:r>
      <w:r w:rsidRPr="005B3C0C">
        <w:t xml:space="preserve">) was used as the primary experimental organism, in order to compare with similar </w:t>
      </w:r>
      <w:r w:rsidRPr="005B3C0C">
        <w:rPr>
          <w:i/>
        </w:rPr>
        <w:t xml:space="preserve">C. reinhardtii </w:t>
      </w:r>
      <w:r w:rsidRPr="005B3C0C">
        <w:t xml:space="preserve">studies and to correlate biochemical changes with gene expression. In addition, </w:t>
      </w:r>
      <w:r w:rsidRPr="005B3C0C">
        <w:rPr>
          <w:i/>
        </w:rPr>
        <w:t xml:space="preserve">M. inermum </w:t>
      </w:r>
      <w:r w:rsidRPr="005B3C0C">
        <w:t xml:space="preserve">(described in Chapter 3) was used to assess whether the impact of treatments were species specific. </w:t>
      </w:r>
    </w:p>
    <w:p w14:paraId="09098A8F" w14:textId="77777777" w:rsidR="005B3C0C" w:rsidRPr="005B3C0C" w:rsidRDefault="005B3C0C" w:rsidP="005B3C0C">
      <w:pPr>
        <w:spacing w:line="360" w:lineRule="auto"/>
      </w:pPr>
      <w:r w:rsidRPr="005B3C0C">
        <w:t xml:space="preserve">For all treatments, </w:t>
      </w:r>
      <w:r w:rsidRPr="005B3C0C">
        <w:rPr>
          <w:i/>
        </w:rPr>
        <w:t xml:space="preserve">C. reinhardtii </w:t>
      </w:r>
      <w:r w:rsidRPr="005B3C0C">
        <w:t>was grown in HSMA medium containing 20 mM potassium acetate (described in Section 2.1.2). Preliminary growth analysis experiments were carried out using 250 ml Erlenmeyer flasks containing 100 ml of medium. In subsequent nitrogen starvation experiments, involving biochemical and gene expression analysis, cultures were grown in 1000 ml Erlenmeyer flasks containing 500 ml of medium. All cultures were inoculated at 1% (v/v) to an initial cell density of approximately 1.89 x 10</w:t>
      </w:r>
      <w:r w:rsidRPr="005B3C0C">
        <w:rPr>
          <w:vertAlign w:val="superscript"/>
        </w:rPr>
        <w:t xml:space="preserve">5 </w:t>
      </w:r>
      <w:r w:rsidRPr="005B3C0C">
        <w:t>cells ml</w:t>
      </w:r>
      <w:r w:rsidRPr="005B3C0C">
        <w:rPr>
          <w:vertAlign w:val="superscript"/>
        </w:rPr>
        <w:t>-1</w:t>
      </w:r>
      <w:r w:rsidRPr="005B3C0C">
        <w:t xml:space="preserve">. </w:t>
      </w:r>
    </w:p>
    <w:p w14:paraId="4E154466" w14:textId="77777777" w:rsidR="005B3C0C" w:rsidRPr="005B3C0C" w:rsidRDefault="005B3C0C" w:rsidP="005B3C0C">
      <w:pPr>
        <w:spacing w:line="360" w:lineRule="auto"/>
      </w:pPr>
      <w:r w:rsidRPr="005B3C0C">
        <w:t xml:space="preserve">For a LEF active control treatment, </w:t>
      </w:r>
      <w:r w:rsidRPr="005B3C0C">
        <w:rPr>
          <w:i/>
        </w:rPr>
        <w:t xml:space="preserve">C. reinhardtii </w:t>
      </w:r>
      <w:r w:rsidRPr="005B3C0C">
        <w:t xml:space="preserve">was grown mixotrophically (as described in Section 5.2.2), under constant photosynthetically active radiation (400-700 nm, PAR Light). Because the experimental work described in this chapter and the previous chapter were carried out concomitantly, the data reported here as the mixotrophic control is the same as the M-24-NF treatment in Chapter 5. Heterotrophic control cultures were grown under the same conditions, however, light was excluded by </w:t>
      </w:r>
      <w:r w:rsidRPr="005B3C0C">
        <w:lastRenderedPageBreak/>
        <w:t xml:space="preserve">wrapping the culture flasks in foil. Sponge bungs were loosely wrapped to allow gas exchange. </w:t>
      </w:r>
    </w:p>
    <w:p w14:paraId="20EDDC97" w14:textId="77777777" w:rsidR="005B3C0C" w:rsidRPr="005B3C0C" w:rsidRDefault="005B3C0C" w:rsidP="005B3C0C">
      <w:pPr>
        <w:spacing w:line="360" w:lineRule="auto"/>
      </w:pPr>
      <w:r w:rsidRPr="005B3C0C">
        <w:t xml:space="preserve">Two alternative methods were used to selectively inhibit PSII but not PSI, and therefore encourage ATP production via CEF. In order to test the effectiveness of DCMU concentrations on PSII inhibition over time, cultures were grown in a range (3, 5, 10 µM) of DCMU concentrations. DCMU medium was prepared by adding a 100 mM aliquot of DCMU (in ethanol) into sterile medium. DCMU cultures were grown under the same temperature, light and agitation conditions as mixotrophic cultures.  </w:t>
      </w:r>
    </w:p>
    <w:p w14:paraId="60345708" w14:textId="77777777" w:rsidR="005B3C0C" w:rsidRDefault="005B3C0C" w:rsidP="005B3C0C">
      <w:pPr>
        <w:spacing w:line="360" w:lineRule="auto"/>
      </w:pPr>
      <w:r w:rsidRPr="005B3C0C">
        <w:t xml:space="preserve">As an alternative PSII inhibition treatment, cultures were grown in a specially designed, far-red (FR) illuminated growth chamber (Figure </w:t>
      </w:r>
      <w:r w:rsidR="00603C7A">
        <w:t>67</w:t>
      </w:r>
      <w:r w:rsidRPr="005B3C0C">
        <w:t>). The chamber consisted of a foil lined cardboard box fitted with 3 x 730 nm centred LED arrays (Far-red GreenPower LED flowering lamp, Phillips). At each LED mounting point a 50 mm</w:t>
      </w:r>
      <w:r w:rsidRPr="005B3C0C">
        <w:rPr>
          <w:vertAlign w:val="superscript"/>
        </w:rPr>
        <w:t>2</w:t>
      </w:r>
      <w:r w:rsidRPr="005B3C0C">
        <w:t xml:space="preserve"> 715 nm long-pass filter (Knight Optical) was integrated into the box, shifting the centre wavelength to 736 nm (Figure </w:t>
      </w:r>
      <w:r w:rsidR="00603C7A">
        <w:t>68</w:t>
      </w:r>
      <w:r w:rsidRPr="005B3C0C">
        <w:t>). The box was kept at ambient temperature using 2 x mounted 12 V, 70 mm cooling fans (Xinyujie) fitted with cardboard light excluders. Light intensity was measured with a QSRED (550 nm - 750 nm) Quantum Sensor (Hansatech) at the centre point of 500 ml flask position. In the first trial design the LEDs were mounted to the top of the chamber and were covered by a frosted lens. This configuration only produced a light intensity of 62 ± 7 µmol m</w:t>
      </w:r>
      <w:r w:rsidRPr="005B3C0C">
        <w:rPr>
          <w:vertAlign w:val="superscript"/>
        </w:rPr>
        <w:t xml:space="preserve">-2 </w:t>
      </w:r>
      <w:r w:rsidRPr="005B3C0C">
        <w:t>s</w:t>
      </w:r>
      <w:r w:rsidRPr="005B3C0C">
        <w:rPr>
          <w:vertAlign w:val="superscript"/>
        </w:rPr>
        <w:t>-1</w:t>
      </w:r>
      <w:r w:rsidRPr="005B3C0C">
        <w:t>. In order to increase light intensity the frosted lens was removed and LEDs were mounted to the side of the chamber. This increased the light intensity to 234 ± 5 µmol m</w:t>
      </w:r>
      <w:r w:rsidRPr="005B3C0C">
        <w:rPr>
          <w:vertAlign w:val="superscript"/>
        </w:rPr>
        <w:t xml:space="preserve">-2 </w:t>
      </w:r>
      <w:r w:rsidRPr="005B3C0C">
        <w:t>s</w:t>
      </w:r>
      <w:r w:rsidRPr="005B3C0C">
        <w:rPr>
          <w:vertAlign w:val="superscript"/>
        </w:rPr>
        <w:t>-1</w:t>
      </w:r>
      <w:r w:rsidRPr="005B3C0C">
        <w:t>. The FR chamber was attached to an orbital shaker and agitated at the same speed (125 rpm) as other treatments. In addition the cultures were grown in the same 25°C temperature controlled room; temperature within the box was monitored throughout the experiment and did not differ from ambient conditions.</w:t>
      </w:r>
    </w:p>
    <w:p w14:paraId="52FBC75D" w14:textId="77777777" w:rsidR="00104280" w:rsidRDefault="00104280" w:rsidP="00603C7A">
      <w:pPr>
        <w:spacing w:line="360" w:lineRule="auto"/>
        <w:rPr>
          <w:szCs w:val="24"/>
        </w:rPr>
      </w:pPr>
    </w:p>
    <w:p w14:paraId="201C257C" w14:textId="77777777" w:rsidR="00104280" w:rsidRDefault="00104280" w:rsidP="00603C7A">
      <w:pPr>
        <w:spacing w:line="360" w:lineRule="auto"/>
        <w:rPr>
          <w:szCs w:val="24"/>
        </w:rPr>
      </w:pPr>
    </w:p>
    <w:p w14:paraId="72D6D2B2" w14:textId="77777777" w:rsidR="00104280" w:rsidRDefault="00104280" w:rsidP="00603C7A">
      <w:pPr>
        <w:spacing w:line="360" w:lineRule="auto"/>
        <w:rPr>
          <w:szCs w:val="24"/>
        </w:rPr>
      </w:pPr>
    </w:p>
    <w:p w14:paraId="365DEFE6" w14:textId="77777777" w:rsidR="00104280" w:rsidRDefault="00104280" w:rsidP="00603C7A">
      <w:pPr>
        <w:spacing w:line="360" w:lineRule="auto"/>
        <w:rPr>
          <w:szCs w:val="24"/>
        </w:rPr>
      </w:pPr>
    </w:p>
    <w:p w14:paraId="4CC9207F" w14:textId="77777777" w:rsidR="00104280" w:rsidRDefault="00104280" w:rsidP="00603C7A">
      <w:pPr>
        <w:spacing w:line="360" w:lineRule="auto"/>
        <w:rPr>
          <w:szCs w:val="24"/>
        </w:rPr>
      </w:pPr>
    </w:p>
    <w:p w14:paraId="5AF08F16" w14:textId="716BAF4A" w:rsidR="00104280" w:rsidRDefault="00104280" w:rsidP="00603C7A">
      <w:pPr>
        <w:spacing w:line="360" w:lineRule="auto"/>
        <w:rPr>
          <w:szCs w:val="24"/>
        </w:rPr>
      </w:pPr>
    </w:p>
    <w:p w14:paraId="1CA3E8F8" w14:textId="1D28D7D2" w:rsidR="00104280" w:rsidRDefault="005128F7" w:rsidP="00603C7A">
      <w:pPr>
        <w:spacing w:line="360" w:lineRule="auto"/>
        <w:rPr>
          <w:szCs w:val="24"/>
        </w:rPr>
      </w:pPr>
      <w:r>
        <w:rPr>
          <w:noProof/>
          <w:lang w:eastAsia="en-GB"/>
        </w:rPr>
        <w:lastRenderedPageBreak/>
        <mc:AlternateContent>
          <mc:Choice Requires="wpg">
            <w:drawing>
              <wp:anchor distT="0" distB="0" distL="114300" distR="114300" simplePos="0" relativeHeight="251870720" behindDoc="0" locked="0" layoutInCell="1" allowOverlap="1" wp14:anchorId="5F7E9ABC" wp14:editId="6A7B0D5D">
                <wp:simplePos x="0" y="0"/>
                <wp:positionH relativeFrom="column">
                  <wp:posOffset>-100111</wp:posOffset>
                </wp:positionH>
                <wp:positionV relativeFrom="paragraph">
                  <wp:posOffset>161662</wp:posOffset>
                </wp:positionV>
                <wp:extent cx="5579511" cy="6050915"/>
                <wp:effectExtent l="76200" t="0" r="8890" b="0"/>
                <wp:wrapNone/>
                <wp:docPr id="15" name="Group 8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79511" cy="6050915"/>
                          <a:chOff x="41490" y="0"/>
                          <a:chExt cx="5576991" cy="6050915"/>
                        </a:xfrm>
                      </wpg:grpSpPr>
                      <wpg:grpSp>
                        <wpg:cNvPr id="16" name="Group 834"/>
                        <wpg:cNvGrpSpPr>
                          <a:grpSpLocks/>
                        </wpg:cNvGrpSpPr>
                        <wpg:grpSpPr bwMode="auto">
                          <a:xfrm>
                            <a:off x="41490" y="0"/>
                            <a:ext cx="5576991" cy="6050915"/>
                            <a:chOff x="41490" y="0"/>
                            <a:chExt cx="5576991" cy="6051176"/>
                          </a:xfrm>
                        </wpg:grpSpPr>
                        <wpg:grpSp>
                          <wpg:cNvPr id="17" name="Group 835"/>
                          <wpg:cNvGrpSpPr>
                            <a:grpSpLocks/>
                          </wpg:cNvGrpSpPr>
                          <wpg:grpSpPr bwMode="auto">
                            <a:xfrm>
                              <a:off x="41490" y="0"/>
                              <a:ext cx="5576991" cy="5704205"/>
                              <a:chOff x="41490" y="0"/>
                              <a:chExt cx="5576991" cy="5704205"/>
                            </a:xfrm>
                          </wpg:grpSpPr>
                          <wpg:grpSp>
                            <wpg:cNvPr id="22" name="Group 7"/>
                            <wpg:cNvGrpSpPr>
                              <a:grpSpLocks/>
                            </wpg:cNvGrpSpPr>
                            <wpg:grpSpPr bwMode="auto">
                              <a:xfrm>
                                <a:off x="41490" y="0"/>
                                <a:ext cx="5576991" cy="5704205"/>
                                <a:chOff x="41491" y="0"/>
                                <a:chExt cx="5577112" cy="5704828"/>
                              </a:xfrm>
                            </wpg:grpSpPr>
                            <wpg:grpSp>
                              <wpg:cNvPr id="23" name="Group 8"/>
                              <wpg:cNvGrpSpPr>
                                <a:grpSpLocks/>
                              </wpg:cNvGrpSpPr>
                              <wpg:grpSpPr bwMode="auto">
                                <a:xfrm>
                                  <a:off x="41491" y="0"/>
                                  <a:ext cx="5577112" cy="5704828"/>
                                  <a:chOff x="41491" y="0"/>
                                  <a:chExt cx="5577112" cy="5704828"/>
                                </a:xfrm>
                              </wpg:grpSpPr>
                              <pic:pic xmlns:pic="http://schemas.openxmlformats.org/drawingml/2006/picture">
                                <pic:nvPicPr>
                                  <pic:cNvPr id="24" name="Picture 11"/>
                                  <pic:cNvPicPr>
                                    <a:picLocks noChangeAspect="1"/>
                                  </pic:cNvPicPr>
                                </pic:nvPicPr>
                                <pic:blipFill>
                                  <a:blip r:embed="rId159">
                                    <a:extLst>
                                      <a:ext uri="{28A0092B-C50C-407E-A947-70E740481C1C}">
                                        <a14:useLocalDpi xmlns:a14="http://schemas.microsoft.com/office/drawing/2010/main" val="0"/>
                                      </a:ext>
                                    </a:extLst>
                                  </a:blip>
                                  <a:srcRect/>
                                  <a:stretch>
                                    <a:fillRect/>
                                  </a:stretch>
                                </pic:blipFill>
                                <pic:spPr bwMode="auto">
                                  <a:xfrm>
                                    <a:off x="220338" y="253388"/>
                                    <a:ext cx="5398265" cy="528809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25" name="Straight Arrow Connector 13"/>
                                <wps:cNvCnPr>
                                  <a:cxnSpLocks noChangeShapeType="1"/>
                                </wps:cNvCnPr>
                                <wps:spPr bwMode="auto">
                                  <a:xfrm>
                                    <a:off x="4032174" y="264404"/>
                                    <a:ext cx="10795" cy="330200"/>
                                  </a:xfrm>
                                  <a:prstGeom prst="straightConnector1">
                                    <a:avLst/>
                                  </a:prstGeom>
                                  <a:noFill/>
                                  <a:ln w="19050" cap="flat" cmpd="sng" algn="ctr">
                                    <a:solidFill>
                                      <a:srgbClr val="FF0000"/>
                                    </a:solidFill>
                                    <a:prstDash val="solid"/>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6" name="Straight Arrow Connector 14"/>
                                <wps:cNvCnPr>
                                  <a:cxnSpLocks noChangeShapeType="1"/>
                                </wps:cNvCnPr>
                                <wps:spPr bwMode="auto">
                                  <a:xfrm flipH="1">
                                    <a:off x="4241494" y="1806766"/>
                                    <a:ext cx="187287" cy="149868"/>
                                  </a:xfrm>
                                  <a:prstGeom prst="straightConnector1">
                                    <a:avLst/>
                                  </a:prstGeom>
                                  <a:noFill/>
                                  <a:ln w="19050" cap="flat" cmpd="sng" algn="ctr">
                                    <a:solidFill>
                                      <a:srgbClr val="FF0000"/>
                                    </a:solidFill>
                                    <a:prstDash val="solid"/>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7" name="Straight Arrow Connector 15"/>
                                <wps:cNvCnPr>
                                  <a:cxnSpLocks noChangeShapeType="1"/>
                                </wps:cNvCnPr>
                                <wps:spPr bwMode="auto">
                                  <a:xfrm flipV="1">
                                    <a:off x="3966073" y="5034709"/>
                                    <a:ext cx="75887" cy="308881"/>
                                  </a:xfrm>
                                  <a:prstGeom prst="straightConnector1">
                                    <a:avLst/>
                                  </a:prstGeom>
                                  <a:noFill/>
                                  <a:ln w="19050" cap="flat" cmpd="sng" algn="ctr">
                                    <a:solidFill>
                                      <a:srgbClr val="FF0000"/>
                                    </a:solidFill>
                                    <a:prstDash val="solid"/>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8" name="Straight Arrow Connector 16"/>
                                <wps:cNvCnPr>
                                  <a:cxnSpLocks noChangeShapeType="1"/>
                                </wps:cNvCnPr>
                                <wps:spPr bwMode="auto">
                                  <a:xfrm flipV="1">
                                    <a:off x="1696598" y="4979181"/>
                                    <a:ext cx="0" cy="363932"/>
                                  </a:xfrm>
                                  <a:prstGeom prst="straightConnector1">
                                    <a:avLst/>
                                  </a:prstGeom>
                                  <a:noFill/>
                                  <a:ln w="19050" cap="flat" cmpd="sng" algn="ctr">
                                    <a:solidFill>
                                      <a:srgbClr val="FF0000"/>
                                    </a:solidFill>
                                    <a:prstDash val="solid"/>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9" name="Left Bracket 17"/>
                                <wps:cNvSpPr>
                                  <a:spLocks/>
                                </wps:cNvSpPr>
                                <wps:spPr bwMode="auto">
                                  <a:xfrm>
                                    <a:off x="705080" y="495759"/>
                                    <a:ext cx="275421" cy="2181339"/>
                                  </a:xfrm>
                                  <a:prstGeom prst="leftBracket">
                                    <a:avLst>
                                      <a:gd name="adj" fmla="val 8323"/>
                                    </a:avLst>
                                  </a:prstGeom>
                                  <a:noFill/>
                                  <a:ln w="9525" cap="flat" cmpd="sng" algn="ctr">
                                    <a:solidFill>
                                      <a:schemeClr val="tx1">
                                        <a:lumMod val="100000"/>
                                        <a:lumOff val="0"/>
                                      </a:schemeClr>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 name="Text Box 2"/>
                                <wps:cNvSpPr txBox="1">
                                  <a:spLocks noChangeArrowheads="1"/>
                                </wps:cNvSpPr>
                                <wps:spPr bwMode="auto">
                                  <a:xfrm rot="16200000">
                                    <a:off x="437784" y="1235151"/>
                                    <a:ext cx="666198" cy="55411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82E4C42" w14:textId="77777777" w:rsidR="003B14DC" w:rsidRPr="00AB5DA5" w:rsidRDefault="003B14DC" w:rsidP="008A7E8A">
                                      <w:pPr>
                                        <w:rPr>
                                          <w:sz w:val="20"/>
                                          <w:szCs w:val="20"/>
                                        </w:rPr>
                                      </w:pPr>
                                      <w:r w:rsidRPr="00AB5DA5">
                                        <w:rPr>
                                          <w:sz w:val="20"/>
                                          <w:szCs w:val="20"/>
                                        </w:rPr>
                                        <w:t>250 mm</w:t>
                                      </w:r>
                                    </w:p>
                                  </w:txbxContent>
                                </wps:txbx>
                                <wps:bodyPr rot="0" vert="vert270" wrap="square" lIns="91440" tIns="45720" rIns="91440" bIns="45720" anchor="t" anchorCtr="0" upright="1">
                                  <a:noAutofit/>
                                </wps:bodyPr>
                              </wps:wsp>
                              <wps:wsp>
                                <wps:cNvPr id="31" name="Text Box 2"/>
                                <wps:cNvSpPr txBox="1">
                                  <a:spLocks noChangeArrowheads="1"/>
                                </wps:cNvSpPr>
                                <wps:spPr bwMode="auto">
                                  <a:xfrm rot="16200000">
                                    <a:off x="-101193" y="3793889"/>
                                    <a:ext cx="646528" cy="36116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4F1CAA3" w14:textId="77777777" w:rsidR="003B14DC" w:rsidRPr="00AB5DA5" w:rsidRDefault="003B14DC" w:rsidP="008A7E8A">
                                      <w:pPr>
                                        <w:rPr>
                                          <w:sz w:val="20"/>
                                          <w:szCs w:val="20"/>
                                        </w:rPr>
                                      </w:pPr>
                                      <w:r w:rsidRPr="00AB5DA5">
                                        <w:rPr>
                                          <w:sz w:val="20"/>
                                          <w:szCs w:val="20"/>
                                        </w:rPr>
                                        <w:t>250 mm</w:t>
                                      </w:r>
                                    </w:p>
                                  </w:txbxContent>
                                </wps:txbx>
                                <wps:bodyPr rot="0" vert="vert270" wrap="square" lIns="91440" tIns="45720" rIns="91440" bIns="45720" anchor="t" anchorCtr="0" upright="1">
                                  <a:spAutoFit/>
                                </wps:bodyPr>
                              </wps:wsp>
                              <wps:wsp>
                                <wps:cNvPr id="34" name="Text Box 2"/>
                                <wps:cNvSpPr txBox="1">
                                  <a:spLocks noChangeArrowheads="1"/>
                                </wps:cNvSpPr>
                                <wps:spPr bwMode="auto">
                                  <a:xfrm>
                                    <a:off x="2533830" y="1567351"/>
                                    <a:ext cx="859420" cy="36135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F336C2" w14:textId="77777777" w:rsidR="003B14DC" w:rsidRPr="00AB5DA5" w:rsidRDefault="003B14DC" w:rsidP="008A7E8A">
                                      <w:pPr>
                                        <w:rPr>
                                          <w:sz w:val="20"/>
                                          <w:szCs w:val="20"/>
                                        </w:rPr>
                                      </w:pPr>
                                      <w:r>
                                        <w:rPr>
                                          <w:sz w:val="20"/>
                                          <w:szCs w:val="20"/>
                                        </w:rPr>
                                        <w:t>95</w:t>
                                      </w:r>
                                      <w:r w:rsidRPr="00AB5DA5">
                                        <w:rPr>
                                          <w:sz w:val="20"/>
                                          <w:szCs w:val="20"/>
                                        </w:rPr>
                                        <w:t xml:space="preserve"> mm</w:t>
                                      </w:r>
                                    </w:p>
                                  </w:txbxContent>
                                </wps:txbx>
                                <wps:bodyPr rot="0" vert="horz" wrap="square" lIns="91440" tIns="45720" rIns="91440" bIns="45720" anchor="t" anchorCtr="0" upright="1">
                                  <a:spAutoFit/>
                                </wps:bodyPr>
                              </wps:wsp>
                              <wps:wsp>
                                <wps:cNvPr id="35" name="Left Bracket 21"/>
                                <wps:cNvSpPr>
                                  <a:spLocks/>
                                </wps:cNvSpPr>
                                <wps:spPr bwMode="auto">
                                  <a:xfrm rot="5400000">
                                    <a:off x="2688116" y="1531344"/>
                                    <a:ext cx="274955" cy="742315"/>
                                  </a:xfrm>
                                  <a:prstGeom prst="leftBracket">
                                    <a:avLst>
                                      <a:gd name="adj" fmla="val 8337"/>
                                    </a:avLst>
                                  </a:prstGeom>
                                  <a:noFill/>
                                  <a:ln w="9525" cap="flat" cmpd="sng" algn="ctr">
                                    <a:solidFill>
                                      <a:schemeClr val="tx1">
                                        <a:lumMod val="100000"/>
                                        <a:lumOff val="0"/>
                                      </a:schemeClr>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6" name="Straight Arrow Connector 28"/>
                                <wps:cNvCnPr>
                                  <a:cxnSpLocks noChangeShapeType="1"/>
                                </wps:cNvCnPr>
                                <wps:spPr bwMode="auto">
                                  <a:xfrm>
                                    <a:off x="1630497" y="253388"/>
                                    <a:ext cx="0" cy="1786255"/>
                                  </a:xfrm>
                                  <a:prstGeom prst="straightConnector1">
                                    <a:avLst/>
                                  </a:prstGeom>
                                  <a:noFill/>
                                  <a:ln w="19050" cap="flat" cmpd="sng" algn="ctr">
                                    <a:solidFill>
                                      <a:srgbClr val="FF0000"/>
                                    </a:solidFill>
                                    <a:prstDash val="solid"/>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7" name="Text Box 2"/>
                                <wps:cNvSpPr txBox="1">
                                  <a:spLocks noChangeArrowheads="1"/>
                                </wps:cNvSpPr>
                                <wps:spPr bwMode="auto">
                                  <a:xfrm>
                                    <a:off x="1233909" y="5342838"/>
                                    <a:ext cx="980653" cy="36135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F8798E" w14:textId="77777777" w:rsidR="003B14DC" w:rsidRPr="00AB5DA5" w:rsidRDefault="003B14DC" w:rsidP="008A7E8A">
                                      <w:pPr>
                                        <w:rPr>
                                          <w:sz w:val="20"/>
                                          <w:szCs w:val="20"/>
                                        </w:rPr>
                                      </w:pPr>
                                      <w:r>
                                        <w:rPr>
                                          <w:sz w:val="20"/>
                                          <w:szCs w:val="20"/>
                                        </w:rPr>
                                        <w:t>Foil lined box</w:t>
                                      </w:r>
                                    </w:p>
                                  </w:txbxContent>
                                </wps:txbx>
                                <wps:bodyPr rot="0" vert="horz" wrap="square" lIns="91440" tIns="45720" rIns="91440" bIns="45720" anchor="t" anchorCtr="0" upright="1">
                                  <a:spAutoFit/>
                                </wps:bodyPr>
                              </wps:wsp>
                              <wps:wsp>
                                <wps:cNvPr id="38" name="Text Box 2"/>
                                <wps:cNvSpPr txBox="1">
                                  <a:spLocks noChangeArrowheads="1"/>
                                </wps:cNvSpPr>
                                <wps:spPr bwMode="auto">
                                  <a:xfrm>
                                    <a:off x="3315813" y="5343473"/>
                                    <a:ext cx="1421154" cy="36135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7004354" w14:textId="77777777" w:rsidR="003B14DC" w:rsidRPr="00AB5DA5" w:rsidRDefault="003B14DC" w:rsidP="008A7E8A">
                                      <w:pPr>
                                        <w:rPr>
                                          <w:sz w:val="20"/>
                                          <w:szCs w:val="20"/>
                                        </w:rPr>
                                      </w:pPr>
                                      <w:r>
                                        <w:rPr>
                                          <w:sz w:val="20"/>
                                          <w:szCs w:val="20"/>
                                        </w:rPr>
                                        <w:t>715 nm long-pass filter</w:t>
                                      </w:r>
                                    </w:p>
                                  </w:txbxContent>
                                </wps:txbx>
                                <wps:bodyPr rot="0" vert="horz" wrap="square" lIns="91440" tIns="45720" rIns="91440" bIns="45720" anchor="t" anchorCtr="0" upright="1">
                                  <a:spAutoFit/>
                                </wps:bodyPr>
                              </wps:wsp>
                              <wps:wsp>
                                <wps:cNvPr id="39" name="Text Box 2"/>
                                <wps:cNvSpPr txBox="1">
                                  <a:spLocks noChangeArrowheads="1"/>
                                </wps:cNvSpPr>
                                <wps:spPr bwMode="auto">
                                  <a:xfrm>
                                    <a:off x="3966073" y="1586429"/>
                                    <a:ext cx="1421130" cy="25019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9CE86C5" w14:textId="77777777" w:rsidR="003B14DC" w:rsidRPr="00AB5DA5" w:rsidRDefault="003B14DC" w:rsidP="008A7E8A">
                                      <w:pPr>
                                        <w:rPr>
                                          <w:sz w:val="20"/>
                                          <w:szCs w:val="20"/>
                                        </w:rPr>
                                      </w:pPr>
                                      <w:r>
                                        <w:rPr>
                                          <w:sz w:val="20"/>
                                          <w:szCs w:val="20"/>
                                        </w:rPr>
                                        <w:t>730 nm LED array</w:t>
                                      </w:r>
                                    </w:p>
                                  </w:txbxContent>
                                </wps:txbx>
                                <wps:bodyPr rot="0" vert="horz" wrap="square" lIns="91440" tIns="45720" rIns="91440" bIns="45720" anchor="t" anchorCtr="0" upright="1">
                                  <a:noAutofit/>
                                </wps:bodyPr>
                              </wps:wsp>
                              <wps:wsp>
                                <wps:cNvPr id="40" name="Text Box 2"/>
                                <wps:cNvSpPr txBox="1">
                                  <a:spLocks noChangeArrowheads="1"/>
                                </wps:cNvSpPr>
                                <wps:spPr bwMode="auto">
                                  <a:xfrm>
                                    <a:off x="1112676" y="0"/>
                                    <a:ext cx="1421154" cy="36135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B28AF83" w14:textId="77777777" w:rsidR="003B14DC" w:rsidRPr="00AB5DA5" w:rsidRDefault="003B14DC" w:rsidP="008A7E8A">
                                      <w:pPr>
                                        <w:rPr>
                                          <w:sz w:val="20"/>
                                          <w:szCs w:val="20"/>
                                        </w:rPr>
                                      </w:pPr>
                                      <w:r>
                                        <w:rPr>
                                          <w:sz w:val="20"/>
                                          <w:szCs w:val="20"/>
                                        </w:rPr>
                                        <w:t>70 mm cooler fans</w:t>
                                      </w:r>
                                    </w:p>
                                  </w:txbxContent>
                                </wps:txbx>
                                <wps:bodyPr rot="0" vert="horz" wrap="square" lIns="91440" tIns="45720" rIns="91440" bIns="45720" anchor="t" anchorCtr="0" upright="1">
                                  <a:spAutoFit/>
                                </wps:bodyPr>
                              </wps:wsp>
                              <wps:wsp>
                                <wps:cNvPr id="41" name="Straight Arrow Connector 26"/>
                                <wps:cNvCnPr>
                                  <a:cxnSpLocks noChangeShapeType="1"/>
                                </wps:cNvCnPr>
                                <wps:spPr bwMode="auto">
                                  <a:xfrm flipH="1" flipV="1">
                                    <a:off x="4032174" y="2467778"/>
                                    <a:ext cx="209319" cy="208914"/>
                                  </a:xfrm>
                                  <a:prstGeom prst="straightConnector1">
                                    <a:avLst/>
                                  </a:prstGeom>
                                  <a:noFill/>
                                  <a:ln w="19050" cap="flat" cmpd="sng" algn="ctr">
                                    <a:solidFill>
                                      <a:srgbClr val="FF0000"/>
                                    </a:solidFill>
                                    <a:prstDash val="solid"/>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2" name="Text Box 2"/>
                                <wps:cNvSpPr txBox="1">
                                  <a:spLocks noChangeArrowheads="1"/>
                                </wps:cNvSpPr>
                                <wps:spPr bwMode="auto">
                                  <a:xfrm>
                                    <a:off x="4241245" y="2544723"/>
                                    <a:ext cx="980654" cy="36135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D4C932" w14:textId="77777777" w:rsidR="003B14DC" w:rsidRPr="00AB5DA5" w:rsidRDefault="003B14DC" w:rsidP="008A7E8A">
                                      <w:pPr>
                                        <w:rPr>
                                          <w:sz w:val="20"/>
                                          <w:szCs w:val="20"/>
                                        </w:rPr>
                                      </w:pPr>
                                      <w:r>
                                        <w:rPr>
                                          <w:sz w:val="20"/>
                                          <w:szCs w:val="20"/>
                                        </w:rPr>
                                        <w:t>Foil lined bulb</w:t>
                                      </w:r>
                                    </w:p>
                                  </w:txbxContent>
                                </wps:txbx>
                                <wps:bodyPr rot="0" vert="horz" wrap="square" lIns="91440" tIns="45720" rIns="91440" bIns="45720" anchor="t" anchorCtr="0" upright="1">
                                  <a:spAutoFit/>
                                </wps:bodyPr>
                              </wps:wsp>
                              <wps:wsp>
                                <wps:cNvPr id="44" name="Text Box 2"/>
                                <wps:cNvSpPr txBox="1">
                                  <a:spLocks noChangeArrowheads="1"/>
                                </wps:cNvSpPr>
                                <wps:spPr bwMode="auto">
                                  <a:xfrm>
                                    <a:off x="3536064" y="13336"/>
                                    <a:ext cx="1421153" cy="36135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EB5FB08" w14:textId="77777777" w:rsidR="003B14DC" w:rsidRPr="00AB5DA5" w:rsidRDefault="003B14DC" w:rsidP="008A7E8A">
                                      <w:pPr>
                                        <w:rPr>
                                          <w:sz w:val="20"/>
                                          <w:szCs w:val="20"/>
                                        </w:rPr>
                                      </w:pPr>
                                      <w:r>
                                        <w:rPr>
                                          <w:sz w:val="20"/>
                                          <w:szCs w:val="20"/>
                                        </w:rPr>
                                        <w:t>Fan light excluder</w:t>
                                      </w:r>
                                    </w:p>
                                  </w:txbxContent>
                                </wps:txbx>
                                <wps:bodyPr rot="0" vert="horz" wrap="square" lIns="91440" tIns="45720" rIns="91440" bIns="45720" anchor="t" anchorCtr="0" upright="1">
                                  <a:spAutoFit/>
                                </wps:bodyPr>
                              </wps:wsp>
                            </wpg:grpSp>
                            <wps:wsp>
                              <wps:cNvPr id="45" name="Left Bracket 30"/>
                              <wps:cNvSpPr>
                                <a:spLocks/>
                              </wps:cNvSpPr>
                              <wps:spPr bwMode="auto">
                                <a:xfrm>
                                  <a:off x="220338" y="2996588"/>
                                  <a:ext cx="274955" cy="2181225"/>
                                </a:xfrm>
                                <a:prstGeom prst="leftBracket">
                                  <a:avLst>
                                    <a:gd name="adj" fmla="val 8337"/>
                                  </a:avLst>
                                </a:prstGeom>
                                <a:noFill/>
                                <a:ln w="9525" cap="flat" cmpd="sng" algn="ctr">
                                  <a:solidFill>
                                    <a:schemeClr val="tx1">
                                      <a:lumMod val="100000"/>
                                      <a:lumOff val="0"/>
                                    </a:schemeClr>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6" name="Text Box 2"/>
                              <wps:cNvSpPr txBox="1">
                                <a:spLocks noChangeArrowheads="1"/>
                              </wps:cNvSpPr>
                              <wps:spPr bwMode="auto">
                                <a:xfrm>
                                  <a:off x="1674410" y="264189"/>
                                  <a:ext cx="319902" cy="43883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ED2DBDD" w14:textId="77777777" w:rsidR="003B14DC" w:rsidRPr="00AB5DA5" w:rsidRDefault="003B14DC" w:rsidP="008A7E8A">
                                    <w:pPr>
                                      <w:rPr>
                                        <w:b/>
                                        <w:sz w:val="28"/>
                                        <w:szCs w:val="28"/>
                                      </w:rPr>
                                    </w:pPr>
                                    <w:r w:rsidRPr="00AB5DA5">
                                      <w:rPr>
                                        <w:b/>
                                        <w:sz w:val="28"/>
                                        <w:szCs w:val="28"/>
                                      </w:rPr>
                                      <w:t>A</w:t>
                                    </w:r>
                                  </w:p>
                                </w:txbxContent>
                              </wps:txbx>
                              <wps:bodyPr rot="0" vert="horz" wrap="square" lIns="91440" tIns="45720" rIns="91440" bIns="45720" anchor="t" anchorCtr="0" upright="1">
                                <a:spAutoFit/>
                              </wps:bodyPr>
                            </wps:wsp>
                            <wps:wsp>
                              <wps:cNvPr id="47" name="Text Box 2"/>
                              <wps:cNvSpPr txBox="1">
                                <a:spLocks noChangeArrowheads="1"/>
                              </wps:cNvSpPr>
                              <wps:spPr bwMode="auto">
                                <a:xfrm>
                                  <a:off x="594739" y="2743500"/>
                                  <a:ext cx="319902" cy="43883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250229C" w14:textId="77777777" w:rsidR="003B14DC" w:rsidRPr="00AB5DA5" w:rsidRDefault="003B14DC" w:rsidP="008A7E8A">
                                    <w:pPr>
                                      <w:rPr>
                                        <w:b/>
                                        <w:sz w:val="28"/>
                                        <w:szCs w:val="28"/>
                                      </w:rPr>
                                    </w:pPr>
                                    <w:r>
                                      <w:rPr>
                                        <w:b/>
                                        <w:sz w:val="28"/>
                                        <w:szCs w:val="28"/>
                                      </w:rPr>
                                      <w:t>B</w:t>
                                    </w:r>
                                  </w:p>
                                </w:txbxContent>
                              </wps:txbx>
                              <wps:bodyPr rot="0" vert="horz" wrap="square" lIns="91440" tIns="45720" rIns="91440" bIns="45720" anchor="t" anchorCtr="0" upright="1">
                                <a:spAutoFit/>
                              </wps:bodyPr>
                            </wps:wsp>
                            <wps:wsp>
                              <wps:cNvPr id="48" name="Text Box 2"/>
                              <wps:cNvSpPr txBox="1">
                                <a:spLocks noChangeArrowheads="1"/>
                              </wps:cNvSpPr>
                              <wps:spPr bwMode="auto">
                                <a:xfrm>
                                  <a:off x="2985755" y="2743500"/>
                                  <a:ext cx="319268" cy="43883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BABA825" w14:textId="77777777" w:rsidR="003B14DC" w:rsidRPr="00AB5DA5" w:rsidRDefault="003B14DC" w:rsidP="008A7E8A">
                                    <w:pPr>
                                      <w:rPr>
                                        <w:b/>
                                        <w:sz w:val="28"/>
                                        <w:szCs w:val="28"/>
                                      </w:rPr>
                                    </w:pPr>
                                    <w:r>
                                      <w:rPr>
                                        <w:b/>
                                        <w:sz w:val="28"/>
                                        <w:szCs w:val="28"/>
                                      </w:rPr>
                                      <w:t>C</w:t>
                                    </w:r>
                                  </w:p>
                                </w:txbxContent>
                              </wps:txbx>
                              <wps:bodyPr rot="0" vert="horz" wrap="square" lIns="91440" tIns="45720" rIns="91440" bIns="45720" anchor="t" anchorCtr="0" upright="1">
                                <a:spAutoFit/>
                              </wps:bodyPr>
                            </wps:wsp>
                          </wpg:grpSp>
                          <wps:wsp>
                            <wps:cNvPr id="49" name="Left Bracket 21"/>
                            <wps:cNvSpPr>
                              <a:spLocks/>
                            </wps:cNvSpPr>
                            <wps:spPr bwMode="auto">
                              <a:xfrm rot="5400000">
                                <a:off x="4034117" y="4267201"/>
                                <a:ext cx="118110" cy="403225"/>
                              </a:xfrm>
                              <a:prstGeom prst="leftBracket">
                                <a:avLst>
                                  <a:gd name="adj" fmla="val 8329"/>
                                </a:avLst>
                              </a:prstGeom>
                              <a:noFill/>
                              <a:ln w="9525" cap="flat" cmpd="sng" algn="ctr">
                                <a:solidFill>
                                  <a:schemeClr val="tx1">
                                    <a:lumMod val="100000"/>
                                    <a:lumOff val="0"/>
                                  </a:schemeClr>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0" name="Text Box 2"/>
                            <wps:cNvSpPr txBox="1">
                              <a:spLocks noChangeArrowheads="1"/>
                            </wps:cNvSpPr>
                            <wps:spPr bwMode="auto">
                              <a:xfrm>
                                <a:off x="3810000" y="4177553"/>
                                <a:ext cx="859155" cy="23308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BFD0D84" w14:textId="77777777" w:rsidR="003B14DC" w:rsidRPr="00AB5DA5" w:rsidRDefault="003B14DC" w:rsidP="008A7E8A">
                                  <w:pPr>
                                    <w:rPr>
                                      <w:sz w:val="20"/>
                                      <w:szCs w:val="20"/>
                                    </w:rPr>
                                  </w:pPr>
                                  <w:r>
                                    <w:rPr>
                                      <w:sz w:val="20"/>
                                      <w:szCs w:val="20"/>
                                    </w:rPr>
                                    <w:t>50</w:t>
                                  </w:r>
                                  <w:r w:rsidRPr="00AB5DA5">
                                    <w:rPr>
                                      <w:sz w:val="20"/>
                                      <w:szCs w:val="20"/>
                                    </w:rPr>
                                    <w:t xml:space="preserve"> mm</w:t>
                                  </w:r>
                                </w:p>
                              </w:txbxContent>
                            </wps:txbx>
                            <wps:bodyPr rot="0" vert="horz" wrap="square" lIns="91440" tIns="45720" rIns="91440" bIns="45720" anchor="t" anchorCtr="0" upright="1">
                              <a:noAutofit/>
                            </wps:bodyPr>
                          </wps:wsp>
                        </wpg:grpSp>
                        <wps:wsp>
                          <wps:cNvPr id="51" name="Text Box 2"/>
                          <wps:cNvSpPr txBox="1">
                            <a:spLocks noChangeArrowheads="1"/>
                          </wps:cNvSpPr>
                          <wps:spPr bwMode="auto">
                            <a:xfrm>
                              <a:off x="304800" y="5619992"/>
                              <a:ext cx="5082285" cy="43118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95CDBA5" w14:textId="77777777" w:rsidR="003B14DC" w:rsidRPr="00512017" w:rsidRDefault="003B14DC" w:rsidP="008A7E8A">
                                <w:pPr>
                                  <w:rPr>
                                    <w:sz w:val="20"/>
                                    <w:szCs w:val="20"/>
                                  </w:rPr>
                                </w:pPr>
                                <w:r w:rsidRPr="00992C25">
                                  <w:rPr>
                                    <w:b/>
                                    <w:sz w:val="20"/>
                                    <w:szCs w:val="20"/>
                                  </w:rPr>
                                  <w:t xml:space="preserve">Figure </w:t>
                                </w:r>
                                <w:r>
                                  <w:rPr>
                                    <w:b/>
                                    <w:sz w:val="20"/>
                                    <w:szCs w:val="20"/>
                                  </w:rPr>
                                  <w:t>67</w:t>
                                </w:r>
                                <w:r w:rsidRPr="00992C25">
                                  <w:rPr>
                                    <w:b/>
                                    <w:sz w:val="20"/>
                                    <w:szCs w:val="20"/>
                                  </w:rPr>
                                  <w:t>.</w:t>
                                </w:r>
                                <w:r>
                                  <w:rPr>
                                    <w:sz w:val="20"/>
                                    <w:szCs w:val="20"/>
                                  </w:rPr>
                                  <w:t xml:space="preserve"> Diagram of fer-red (FR) chamber: </w:t>
                                </w:r>
                                <w:r w:rsidRPr="00512017">
                                  <w:rPr>
                                    <w:sz w:val="20"/>
                                    <w:szCs w:val="20"/>
                                  </w:rPr>
                                  <w:t xml:space="preserve">A) external side view, B) top view and C) internal side view. </w:t>
                                </w:r>
                              </w:p>
                            </w:txbxContent>
                          </wps:txbx>
                          <wps:bodyPr rot="0" vert="horz" wrap="square" lIns="91440" tIns="45720" rIns="91440" bIns="45720" anchor="t" anchorCtr="0" upright="1">
                            <a:noAutofit/>
                          </wps:bodyPr>
                        </wps:wsp>
                      </wpg:grpSp>
                      <wps:wsp>
                        <wps:cNvPr id="63" name="Elbow Connector 49"/>
                        <wps:cNvCnPr>
                          <a:cxnSpLocks noChangeShapeType="1"/>
                        </wps:cNvCnPr>
                        <wps:spPr bwMode="auto">
                          <a:xfrm>
                            <a:off x="1630017" y="268356"/>
                            <a:ext cx="2179955" cy="451485"/>
                          </a:xfrm>
                          <a:prstGeom prst="bentConnector3">
                            <a:avLst>
                              <a:gd name="adj1" fmla="val 22190"/>
                            </a:avLst>
                          </a:prstGeom>
                          <a:noFill/>
                          <a:ln w="19050" cap="flat" cmpd="sng" algn="ctr">
                            <a:solidFill>
                              <a:srgbClr val="FF0000"/>
                            </a:solidFill>
                            <a:prstDash val="solid"/>
                            <a:miter lim="800000"/>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5" name="Straight Arrow Connector 51"/>
                        <wps:cNvCnPr>
                          <a:cxnSpLocks noChangeShapeType="1"/>
                        </wps:cNvCnPr>
                        <wps:spPr bwMode="auto">
                          <a:xfrm>
                            <a:off x="2842591" y="248478"/>
                            <a:ext cx="0" cy="244475"/>
                          </a:xfrm>
                          <a:prstGeom prst="straightConnector1">
                            <a:avLst/>
                          </a:prstGeom>
                          <a:noFill/>
                          <a:ln w="19050" cap="flat" cmpd="sng" algn="ctr">
                            <a:solidFill>
                              <a:srgbClr val="FF0000"/>
                            </a:solidFill>
                            <a:prstDash val="solid"/>
                            <a:round/>
                            <a:headEnd/>
                            <a:tailEnd type="arrow"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6" name="Text Box 2"/>
                        <wps:cNvSpPr txBox="1">
                          <a:spLocks noChangeArrowheads="1"/>
                        </wps:cNvSpPr>
                        <wps:spPr bwMode="auto">
                          <a:xfrm>
                            <a:off x="2395330" y="0"/>
                            <a:ext cx="1421130" cy="3740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C677438" w14:textId="77777777" w:rsidR="003B14DC" w:rsidRPr="00AB5DA5" w:rsidRDefault="003B14DC" w:rsidP="008A7E8A">
                              <w:pPr>
                                <w:rPr>
                                  <w:sz w:val="20"/>
                                  <w:szCs w:val="20"/>
                                </w:rPr>
                              </w:pPr>
                              <w:r>
                                <w:rPr>
                                  <w:sz w:val="20"/>
                                  <w:szCs w:val="20"/>
                                </w:rPr>
                                <w:t>Foil lined to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7E9ABC" id="Group 819" o:spid="_x0000_s1514" style="position:absolute;left:0;text-align:left;margin-left:-7.9pt;margin-top:12.75pt;width:439.35pt;height:476.45pt;z-index:251870720;mso-position-horizontal-relative:text;mso-position-vertical-relative:text" coordorigin="414" coordsize="55769,605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">
                <v:group id="Group 834" o:spid="_x0000_s1515" style="position:absolute;left:414;width:55770;height:60509" coordorigin="414" coordsize="55769,60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835" o:spid="_x0000_s1516" style="position:absolute;left:414;width:55770;height:57042" coordorigin="414" coordsize="55769,57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_x0000_s1517" style="position:absolute;left:414;width:55770;height:57042" coordorigin="414" coordsize="55771,57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8" o:spid="_x0000_s1518" style="position:absolute;left:414;width:55772;height:57048" coordorigin="414" coordsize="55771,57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11" o:spid="_x0000_s1519" type="#_x0000_t75" style="position:absolute;left:2203;top:2533;width:53983;height:52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">
                          <v:imagedata r:id="rId160" o:title=""/>
                          <v:path arrowok="t"/>
                        </v:shape>
                        <v:shape id="Straight Arrow Connector 13" o:spid="_x0000_s1520" type="#_x0000_t32" style="position:absolute;left:40321;top:2644;width:108;height:33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" strokecolor="red" strokeweight="1.5pt">
                          <v:stroke endarrow="open"/>
                        </v:shape>
                        <v:shape id="Straight Arrow Connector 14" o:spid="_x0000_s1521" type="#_x0000_t32" style="position:absolute;left:42414;top:18067;width:1873;height:14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" strokecolor="red" strokeweight="1.5pt">
                          <v:stroke endarrow="open"/>
                        </v:shape>
                        <v:shape id="Straight Arrow Connector 15" o:spid="_x0000_s1522" type="#_x0000_t32" style="position:absolute;left:39660;top:50347;width:759;height:30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" strokecolor="red" strokeweight="1.5pt">
                          <v:stroke endarrow="open"/>
                        </v:shape>
                        <v:shape id="Straight Arrow Connector 16" o:spid="_x0000_s1523" type="#_x0000_t32" style="position:absolute;left:16965;top:49791;width:0;height:36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" strokecolor="red" strokeweight="1.5pt">
                          <v:stroke endarrow="open"/>
                        </v:shap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7" o:spid="_x0000_s1524" type="#_x0000_t85" style="position:absolute;left:7050;top:4957;width:2755;height:21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" adj="227" strokecolor="black [3213]"/>
                        <v:shape id="_x0000_s1525" type="#_x0000_t202" style="position:absolute;left:4378;top:12351;width:6662;height:554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" filled="f" stroked="f">
                          <v:textbox style="layout-flow:vertical;mso-layout-flow-alt:bottom-to-top">
                            <w:txbxContent>
                              <w:p w14:paraId="782E4C42" w14:textId="77777777" w:rsidR="003B14DC" w:rsidRPr="00AB5DA5" w:rsidRDefault="003B14DC" w:rsidP="008A7E8A">
                                <w:pPr>
                                  <w:rPr>
                                    <w:sz w:val="20"/>
                                    <w:szCs w:val="20"/>
                                  </w:rPr>
                                </w:pPr>
                                <w:r w:rsidRPr="00AB5DA5">
                                  <w:rPr>
                                    <w:sz w:val="20"/>
                                    <w:szCs w:val="20"/>
                                  </w:rPr>
                                  <w:t>250 mm</w:t>
                                </w:r>
                              </w:p>
                            </w:txbxContent>
                          </v:textbox>
                        </v:shape>
                        <v:shape id="_x0000_s1526" type="#_x0000_t202" style="position:absolute;left:-1013;top:37939;width:6465;height:361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" filled="f" stroked="f">
                          <v:textbox style="layout-flow:vertical;mso-layout-flow-alt:bottom-to-top;mso-fit-shape-to-text:t">
                            <w:txbxContent>
                              <w:p w14:paraId="14F1CAA3" w14:textId="77777777" w:rsidR="003B14DC" w:rsidRPr="00AB5DA5" w:rsidRDefault="003B14DC" w:rsidP="008A7E8A">
                                <w:pPr>
                                  <w:rPr>
                                    <w:sz w:val="20"/>
                                    <w:szCs w:val="20"/>
                                  </w:rPr>
                                </w:pPr>
                                <w:r w:rsidRPr="00AB5DA5">
                                  <w:rPr>
                                    <w:sz w:val="20"/>
                                    <w:szCs w:val="20"/>
                                  </w:rPr>
                                  <w:t>250 mm</w:t>
                                </w:r>
                              </w:p>
                            </w:txbxContent>
                          </v:textbox>
                        </v:shape>
                        <v:shape id="_x0000_s1527" type="#_x0000_t202" style="position:absolute;left:25338;top:15673;width:8594;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23F336C2" w14:textId="77777777" w:rsidR="003B14DC" w:rsidRPr="00AB5DA5" w:rsidRDefault="003B14DC" w:rsidP="008A7E8A">
                                <w:pPr>
                                  <w:rPr>
                                    <w:sz w:val="20"/>
                                    <w:szCs w:val="20"/>
                                  </w:rPr>
                                </w:pPr>
                                <w:r>
                                  <w:rPr>
                                    <w:sz w:val="20"/>
                                    <w:szCs w:val="20"/>
                                  </w:rPr>
                                  <w:t>95</w:t>
                                </w:r>
                                <w:r w:rsidRPr="00AB5DA5">
                                  <w:rPr>
                                    <w:sz w:val="20"/>
                                    <w:szCs w:val="20"/>
                                  </w:rPr>
                                  <w:t xml:space="preserve"> mm</w:t>
                                </w:r>
                              </w:p>
                            </w:txbxContent>
                          </v:textbox>
                        </v:shape>
                        <v:shape id="Left Bracket 21" o:spid="_x0000_s1528" type="#_x0000_t85" style="position:absolute;left:26881;top:15313;width:2749;height:74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" adj="667" strokecolor="black [3213]"/>
                        <v:shape id="Straight Arrow Connector 28" o:spid="_x0000_s1529" type="#_x0000_t32" style="position:absolute;left:16304;top:2533;width:0;height:178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" strokecolor="red" strokeweight="1.5pt">
                          <v:stroke endarrow="open"/>
                        </v:shape>
                        <v:shape id="_x0000_s1530" type="#_x0000_t202" style="position:absolute;left:12339;top:53428;width:9806;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44F8798E" w14:textId="77777777" w:rsidR="003B14DC" w:rsidRPr="00AB5DA5" w:rsidRDefault="003B14DC" w:rsidP="008A7E8A">
                                <w:pPr>
                                  <w:rPr>
                                    <w:sz w:val="20"/>
                                    <w:szCs w:val="20"/>
                                  </w:rPr>
                                </w:pPr>
                                <w:r>
                                  <w:rPr>
                                    <w:sz w:val="20"/>
                                    <w:szCs w:val="20"/>
                                  </w:rPr>
                                  <w:t>Foil lined box</w:t>
                                </w:r>
                              </w:p>
                            </w:txbxContent>
                          </v:textbox>
                        </v:shape>
                        <v:shape id="_x0000_s1531" type="#_x0000_t202" style="position:absolute;left:33158;top:53434;width:14211;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67004354" w14:textId="77777777" w:rsidR="003B14DC" w:rsidRPr="00AB5DA5" w:rsidRDefault="003B14DC" w:rsidP="008A7E8A">
                                <w:pPr>
                                  <w:rPr>
                                    <w:sz w:val="20"/>
                                    <w:szCs w:val="20"/>
                                  </w:rPr>
                                </w:pPr>
                                <w:r>
                                  <w:rPr>
                                    <w:sz w:val="20"/>
                                    <w:szCs w:val="20"/>
                                  </w:rPr>
                                  <w:t>715 nm long-pass filter</w:t>
                                </w:r>
                              </w:p>
                            </w:txbxContent>
                          </v:textbox>
                        </v:shape>
                        <v:shape id="_x0000_s1532" type="#_x0000_t202" style="position:absolute;left:39660;top:15864;width:14212;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9CE86C5" w14:textId="77777777" w:rsidR="003B14DC" w:rsidRPr="00AB5DA5" w:rsidRDefault="003B14DC" w:rsidP="008A7E8A">
                                <w:pPr>
                                  <w:rPr>
                                    <w:sz w:val="20"/>
                                    <w:szCs w:val="20"/>
                                  </w:rPr>
                                </w:pPr>
                                <w:r>
                                  <w:rPr>
                                    <w:sz w:val="20"/>
                                    <w:szCs w:val="20"/>
                                  </w:rPr>
                                  <w:t>730 nm LED array</w:t>
                                </w:r>
                              </w:p>
                            </w:txbxContent>
                          </v:textbox>
                        </v:shape>
                        <v:shape id="_x0000_s1533" type="#_x0000_t202" style="position:absolute;left:11126;width:14212;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2B28AF83" w14:textId="77777777" w:rsidR="003B14DC" w:rsidRPr="00AB5DA5" w:rsidRDefault="003B14DC" w:rsidP="008A7E8A">
                                <w:pPr>
                                  <w:rPr>
                                    <w:sz w:val="20"/>
                                    <w:szCs w:val="20"/>
                                  </w:rPr>
                                </w:pPr>
                                <w:r>
                                  <w:rPr>
                                    <w:sz w:val="20"/>
                                    <w:szCs w:val="20"/>
                                  </w:rPr>
                                  <w:t>70 mm cooler fans</w:t>
                                </w:r>
                              </w:p>
                            </w:txbxContent>
                          </v:textbox>
                        </v:shape>
                        <v:shape id="Straight Arrow Connector 26" o:spid="_x0000_s1534" type="#_x0000_t32" style="position:absolute;left:40321;top:24677;width:2093;height:208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" strokecolor="red" strokeweight="1.5pt">
                          <v:stroke endarrow="open"/>
                        </v:shape>
                        <v:shape id="_x0000_s1535" type="#_x0000_t202" style="position:absolute;left:42412;top:25447;width:9806;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PJwgAAANsAAAAPAAAAZHJzL2Rvd25yZXYueG1sRI9Pa8JA&#10;FMTvBb/D8gq91Y3S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BGrnPJwgAAANsAAAAPAAAA&#10;AAAAAAAAAAAAAAcCAABkcnMvZG93bnJldi54bWxQSwUGAAAAAAMAAwC3AAAA9gIAAAAA&#10;" filled="f" stroked="f">
                          <v:textbox style="mso-fit-shape-to-text:t">
                            <w:txbxContent>
                              <w:p w14:paraId="44D4C932" w14:textId="77777777" w:rsidR="003B14DC" w:rsidRPr="00AB5DA5" w:rsidRDefault="003B14DC" w:rsidP="008A7E8A">
                                <w:pPr>
                                  <w:rPr>
                                    <w:sz w:val="20"/>
                                    <w:szCs w:val="20"/>
                                  </w:rPr>
                                </w:pPr>
                                <w:r>
                                  <w:rPr>
                                    <w:sz w:val="20"/>
                                    <w:szCs w:val="20"/>
                                  </w:rPr>
                                  <w:t>Foil lined bulb</w:t>
                                </w:r>
                              </w:p>
                            </w:txbxContent>
                          </v:textbox>
                        </v:shape>
                        <v:shape id="_x0000_s1536" type="#_x0000_t202" style="position:absolute;left:35360;top:133;width:14212;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0EB5FB08" w14:textId="77777777" w:rsidR="003B14DC" w:rsidRPr="00AB5DA5" w:rsidRDefault="003B14DC" w:rsidP="008A7E8A">
                                <w:pPr>
                                  <w:rPr>
                                    <w:sz w:val="20"/>
                                    <w:szCs w:val="20"/>
                                  </w:rPr>
                                </w:pPr>
                                <w:r>
                                  <w:rPr>
                                    <w:sz w:val="20"/>
                                    <w:szCs w:val="20"/>
                                  </w:rPr>
                                  <w:t>Fan light excluder</w:t>
                                </w:r>
                              </w:p>
                            </w:txbxContent>
                          </v:textbox>
                        </v:shape>
                      </v:group>
                      <v:shape id="Left Bracket 30" o:spid="_x0000_s1537" type="#_x0000_t85" style="position:absolute;left:2203;top:29965;width:2749;height:21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" adj="227" strokecolor="black [3213]"/>
                      <v:shape id="_x0000_s1538" type="#_x0000_t202" style="position:absolute;left:16744;top:2641;width:3199;height:4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14:paraId="2ED2DBDD" w14:textId="77777777" w:rsidR="003B14DC" w:rsidRPr="00AB5DA5" w:rsidRDefault="003B14DC" w:rsidP="008A7E8A">
                              <w:pPr>
                                <w:rPr>
                                  <w:b/>
                                  <w:sz w:val="28"/>
                                  <w:szCs w:val="28"/>
                                </w:rPr>
                              </w:pPr>
                              <w:r w:rsidRPr="00AB5DA5">
                                <w:rPr>
                                  <w:b/>
                                  <w:sz w:val="28"/>
                                  <w:szCs w:val="28"/>
                                </w:rPr>
                                <w:t>A</w:t>
                              </w:r>
                            </w:p>
                          </w:txbxContent>
                        </v:textbox>
                      </v:shape>
                      <v:shape id="_x0000_s1539" type="#_x0000_t202" style="position:absolute;left:5947;top:27435;width:3199;height:4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2250229C" w14:textId="77777777" w:rsidR="003B14DC" w:rsidRPr="00AB5DA5" w:rsidRDefault="003B14DC" w:rsidP="008A7E8A">
                              <w:pPr>
                                <w:rPr>
                                  <w:b/>
                                  <w:sz w:val="28"/>
                                  <w:szCs w:val="28"/>
                                </w:rPr>
                              </w:pPr>
                              <w:r>
                                <w:rPr>
                                  <w:b/>
                                  <w:sz w:val="28"/>
                                  <w:szCs w:val="28"/>
                                </w:rPr>
                                <w:t>B</w:t>
                              </w:r>
                            </w:p>
                          </w:txbxContent>
                        </v:textbox>
                      </v:shape>
                      <v:shape id="_x0000_s1540" type="#_x0000_t202" style="position:absolute;left:29857;top:27435;width:3193;height:4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4BABA825" w14:textId="77777777" w:rsidR="003B14DC" w:rsidRPr="00AB5DA5" w:rsidRDefault="003B14DC" w:rsidP="008A7E8A">
                              <w:pPr>
                                <w:rPr>
                                  <w:b/>
                                  <w:sz w:val="28"/>
                                  <w:szCs w:val="28"/>
                                </w:rPr>
                              </w:pPr>
                              <w:r>
                                <w:rPr>
                                  <w:b/>
                                  <w:sz w:val="28"/>
                                  <w:szCs w:val="28"/>
                                </w:rPr>
                                <w:t>C</w:t>
                              </w:r>
                            </w:p>
                          </w:txbxContent>
                        </v:textbox>
                      </v:shape>
                    </v:group>
                    <v:shape id="Left Bracket 21" o:spid="_x0000_s1541" type="#_x0000_t85" style="position:absolute;left:40340;top:42672;width:1181;height:403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" adj="527" strokecolor="black [3213]"/>
                    <v:shape id="_x0000_s1542" type="#_x0000_t202" style="position:absolute;left:38100;top:41775;width:8591;height:2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2BFD0D84" w14:textId="77777777" w:rsidR="003B14DC" w:rsidRPr="00AB5DA5" w:rsidRDefault="003B14DC" w:rsidP="008A7E8A">
                            <w:pPr>
                              <w:rPr>
                                <w:sz w:val="20"/>
                                <w:szCs w:val="20"/>
                              </w:rPr>
                            </w:pPr>
                            <w:r>
                              <w:rPr>
                                <w:sz w:val="20"/>
                                <w:szCs w:val="20"/>
                              </w:rPr>
                              <w:t>50</w:t>
                            </w:r>
                            <w:r w:rsidRPr="00AB5DA5">
                              <w:rPr>
                                <w:sz w:val="20"/>
                                <w:szCs w:val="20"/>
                              </w:rPr>
                              <w:t xml:space="preserve"> mm</w:t>
                            </w:r>
                          </w:p>
                        </w:txbxContent>
                      </v:textbox>
                    </v:shape>
                  </v:group>
                  <v:shape id="_x0000_s1543" type="#_x0000_t202" style="position:absolute;left:3048;top:56199;width:50822;height:4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595CDBA5" w14:textId="77777777" w:rsidR="003B14DC" w:rsidRPr="00512017" w:rsidRDefault="003B14DC" w:rsidP="008A7E8A">
                          <w:pPr>
                            <w:rPr>
                              <w:sz w:val="20"/>
                              <w:szCs w:val="20"/>
                            </w:rPr>
                          </w:pPr>
                          <w:r w:rsidRPr="00992C25">
                            <w:rPr>
                              <w:b/>
                              <w:sz w:val="20"/>
                              <w:szCs w:val="20"/>
                            </w:rPr>
                            <w:t xml:space="preserve">Figure </w:t>
                          </w:r>
                          <w:r>
                            <w:rPr>
                              <w:b/>
                              <w:sz w:val="20"/>
                              <w:szCs w:val="20"/>
                            </w:rPr>
                            <w:t>67</w:t>
                          </w:r>
                          <w:r w:rsidRPr="00992C25">
                            <w:rPr>
                              <w:b/>
                              <w:sz w:val="20"/>
                              <w:szCs w:val="20"/>
                            </w:rPr>
                            <w:t>.</w:t>
                          </w:r>
                          <w:r>
                            <w:rPr>
                              <w:sz w:val="20"/>
                              <w:szCs w:val="20"/>
                            </w:rPr>
                            <w:t xml:space="preserve"> Diagram of fer-red (FR) chamber: </w:t>
                          </w:r>
                          <w:r w:rsidRPr="00512017">
                            <w:rPr>
                              <w:sz w:val="20"/>
                              <w:szCs w:val="20"/>
                            </w:rPr>
                            <w:t xml:space="preserve">A) external side view, B) top view and C) internal side view. </w:t>
                          </w:r>
                        </w:p>
                      </w:txbxContent>
                    </v:textbox>
                  </v:shape>
                </v:group>
                <v:shape id="Elbow Connector 49" o:spid="_x0000_s1544" type="#_x0000_t34" style="position:absolute;left:16300;top:2683;width:21799;height:45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" adj="4793" strokecolor="red" strokeweight="1.5pt">
                  <v:stroke endarrow="open"/>
                </v:shape>
                <v:shape id="Straight Arrow Connector 51" o:spid="_x0000_s1545" type="#_x0000_t32" style="position:absolute;left:28425;top:2484;width:0;height:2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" strokecolor="red" strokeweight="1.5pt">
                  <v:stroke endarrow="open"/>
                </v:shape>
                <v:shape id="_x0000_s1546" type="#_x0000_t202" style="position:absolute;left:23953;width:14211;height:3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2C677438" w14:textId="77777777" w:rsidR="003B14DC" w:rsidRPr="00AB5DA5" w:rsidRDefault="003B14DC" w:rsidP="008A7E8A">
                        <w:pPr>
                          <w:rPr>
                            <w:sz w:val="20"/>
                            <w:szCs w:val="20"/>
                          </w:rPr>
                        </w:pPr>
                        <w:r>
                          <w:rPr>
                            <w:sz w:val="20"/>
                            <w:szCs w:val="20"/>
                          </w:rPr>
                          <w:t>Foil lined top</w:t>
                        </w:r>
                      </w:p>
                    </w:txbxContent>
                  </v:textbox>
                </v:shape>
              </v:group>
            </w:pict>
          </mc:Fallback>
        </mc:AlternateContent>
      </w:r>
    </w:p>
    <w:p w14:paraId="572D3B5F" w14:textId="77777777" w:rsidR="00104280" w:rsidRDefault="00104280" w:rsidP="00603C7A">
      <w:pPr>
        <w:spacing w:line="360" w:lineRule="auto"/>
        <w:rPr>
          <w:szCs w:val="24"/>
        </w:rPr>
      </w:pPr>
    </w:p>
    <w:p w14:paraId="7D4B9E13" w14:textId="77777777" w:rsidR="00104280" w:rsidRDefault="00104280" w:rsidP="00603C7A">
      <w:pPr>
        <w:spacing w:line="360" w:lineRule="auto"/>
        <w:rPr>
          <w:szCs w:val="24"/>
        </w:rPr>
      </w:pPr>
    </w:p>
    <w:p w14:paraId="58FC34B0" w14:textId="77777777" w:rsidR="00104280" w:rsidRDefault="00104280" w:rsidP="00603C7A">
      <w:pPr>
        <w:spacing w:line="360" w:lineRule="auto"/>
        <w:rPr>
          <w:szCs w:val="24"/>
        </w:rPr>
      </w:pPr>
    </w:p>
    <w:p w14:paraId="5E7E3275" w14:textId="77777777" w:rsidR="00104280" w:rsidRDefault="00104280" w:rsidP="00603C7A">
      <w:pPr>
        <w:spacing w:line="360" w:lineRule="auto"/>
        <w:rPr>
          <w:szCs w:val="24"/>
        </w:rPr>
      </w:pPr>
    </w:p>
    <w:p w14:paraId="2A628946" w14:textId="77777777" w:rsidR="00104280" w:rsidRDefault="00104280" w:rsidP="00603C7A">
      <w:pPr>
        <w:spacing w:line="360" w:lineRule="auto"/>
        <w:rPr>
          <w:szCs w:val="24"/>
        </w:rPr>
      </w:pPr>
    </w:p>
    <w:p w14:paraId="213902F2" w14:textId="77777777" w:rsidR="00104280" w:rsidRDefault="00104280" w:rsidP="00603C7A">
      <w:pPr>
        <w:spacing w:line="360" w:lineRule="auto"/>
        <w:rPr>
          <w:szCs w:val="24"/>
        </w:rPr>
      </w:pPr>
    </w:p>
    <w:p w14:paraId="2332C074" w14:textId="77777777" w:rsidR="00104280" w:rsidRDefault="00104280" w:rsidP="00603C7A">
      <w:pPr>
        <w:spacing w:line="360" w:lineRule="auto"/>
        <w:rPr>
          <w:szCs w:val="24"/>
        </w:rPr>
      </w:pPr>
    </w:p>
    <w:p w14:paraId="6D0DE101" w14:textId="77777777" w:rsidR="00104280" w:rsidRDefault="00104280" w:rsidP="00603C7A">
      <w:pPr>
        <w:spacing w:line="360" w:lineRule="auto"/>
        <w:rPr>
          <w:szCs w:val="24"/>
        </w:rPr>
      </w:pPr>
    </w:p>
    <w:p w14:paraId="487DCC6A" w14:textId="77777777" w:rsidR="00104280" w:rsidRDefault="00104280" w:rsidP="00603C7A">
      <w:pPr>
        <w:spacing w:line="360" w:lineRule="auto"/>
        <w:rPr>
          <w:szCs w:val="24"/>
        </w:rPr>
      </w:pPr>
    </w:p>
    <w:p w14:paraId="1D17CB76" w14:textId="77777777" w:rsidR="00104280" w:rsidRDefault="00104280" w:rsidP="00603C7A">
      <w:pPr>
        <w:spacing w:line="360" w:lineRule="auto"/>
        <w:rPr>
          <w:szCs w:val="24"/>
        </w:rPr>
      </w:pPr>
    </w:p>
    <w:p w14:paraId="34E53640" w14:textId="77777777" w:rsidR="00104280" w:rsidRDefault="00104280" w:rsidP="00603C7A">
      <w:pPr>
        <w:spacing w:line="360" w:lineRule="auto"/>
        <w:rPr>
          <w:szCs w:val="24"/>
        </w:rPr>
      </w:pPr>
    </w:p>
    <w:p w14:paraId="585EFA8F" w14:textId="77777777" w:rsidR="00104280" w:rsidRDefault="00104280" w:rsidP="00603C7A">
      <w:pPr>
        <w:spacing w:line="360" w:lineRule="auto"/>
        <w:rPr>
          <w:szCs w:val="24"/>
        </w:rPr>
      </w:pPr>
    </w:p>
    <w:p w14:paraId="4EBF1A76" w14:textId="77777777" w:rsidR="00104280" w:rsidRDefault="00104280" w:rsidP="00603C7A">
      <w:pPr>
        <w:spacing w:line="360" w:lineRule="auto"/>
        <w:rPr>
          <w:szCs w:val="24"/>
        </w:rPr>
      </w:pPr>
    </w:p>
    <w:p w14:paraId="14670AE5" w14:textId="77777777" w:rsidR="00104280" w:rsidRDefault="00104280" w:rsidP="00603C7A">
      <w:pPr>
        <w:spacing w:line="360" w:lineRule="auto"/>
        <w:rPr>
          <w:szCs w:val="24"/>
        </w:rPr>
      </w:pPr>
    </w:p>
    <w:p w14:paraId="5019A77E" w14:textId="77777777" w:rsidR="00104280" w:rsidRDefault="00104280" w:rsidP="00603C7A">
      <w:pPr>
        <w:spacing w:line="360" w:lineRule="auto"/>
        <w:rPr>
          <w:szCs w:val="24"/>
        </w:rPr>
      </w:pPr>
    </w:p>
    <w:p w14:paraId="033B5E60" w14:textId="77777777" w:rsidR="00104280" w:rsidRDefault="00104280" w:rsidP="00603C7A">
      <w:pPr>
        <w:spacing w:line="360" w:lineRule="auto"/>
        <w:rPr>
          <w:szCs w:val="24"/>
        </w:rPr>
      </w:pPr>
    </w:p>
    <w:p w14:paraId="17A034F0" w14:textId="77777777" w:rsidR="00104280" w:rsidRDefault="00104280" w:rsidP="00603C7A">
      <w:pPr>
        <w:spacing w:line="360" w:lineRule="auto"/>
        <w:rPr>
          <w:szCs w:val="24"/>
        </w:rPr>
      </w:pPr>
    </w:p>
    <w:p w14:paraId="781B872B" w14:textId="77777777" w:rsidR="00104280" w:rsidRDefault="00104280" w:rsidP="00603C7A">
      <w:pPr>
        <w:spacing w:line="360" w:lineRule="auto"/>
        <w:rPr>
          <w:szCs w:val="24"/>
        </w:rPr>
      </w:pPr>
    </w:p>
    <w:p w14:paraId="531D855D" w14:textId="77777777" w:rsidR="00104280" w:rsidRDefault="00104280" w:rsidP="00603C7A">
      <w:pPr>
        <w:spacing w:line="360" w:lineRule="auto"/>
        <w:rPr>
          <w:szCs w:val="24"/>
        </w:rPr>
      </w:pPr>
    </w:p>
    <w:p w14:paraId="2E922DA8" w14:textId="18EB35A3" w:rsidR="00104280" w:rsidRDefault="0081741E" w:rsidP="00603C7A">
      <w:pPr>
        <w:spacing w:line="360" w:lineRule="auto"/>
        <w:rPr>
          <w:szCs w:val="24"/>
        </w:rPr>
      </w:pPr>
      <w:r>
        <w:rPr>
          <w:szCs w:val="24"/>
        </w:rPr>
        <w:t>#</w:t>
      </w:r>
    </w:p>
    <w:p w14:paraId="12757C12" w14:textId="3612F737" w:rsidR="0081741E" w:rsidRDefault="0081741E" w:rsidP="00603C7A">
      <w:pPr>
        <w:spacing w:line="360" w:lineRule="auto"/>
        <w:rPr>
          <w:szCs w:val="24"/>
        </w:rPr>
      </w:pPr>
    </w:p>
    <w:p w14:paraId="10A2D838" w14:textId="496D209D" w:rsidR="0081741E" w:rsidRDefault="0081741E" w:rsidP="00603C7A">
      <w:pPr>
        <w:spacing w:line="360" w:lineRule="auto"/>
        <w:rPr>
          <w:szCs w:val="24"/>
        </w:rPr>
      </w:pPr>
    </w:p>
    <w:p w14:paraId="7A88FC73" w14:textId="77777777" w:rsidR="0081741E" w:rsidRDefault="0081741E" w:rsidP="00603C7A">
      <w:pPr>
        <w:spacing w:line="360" w:lineRule="auto"/>
        <w:rPr>
          <w:szCs w:val="24"/>
        </w:rPr>
      </w:pPr>
    </w:p>
    <w:p w14:paraId="38EE5CF3" w14:textId="77777777" w:rsidR="00104280" w:rsidRDefault="00104280" w:rsidP="00603C7A">
      <w:pPr>
        <w:spacing w:line="360" w:lineRule="auto"/>
        <w:rPr>
          <w:szCs w:val="24"/>
        </w:rPr>
      </w:pPr>
    </w:p>
    <w:p w14:paraId="2B70A4BB" w14:textId="52CC2A9C" w:rsidR="00104280" w:rsidRDefault="0081741E" w:rsidP="00603C7A">
      <w:pPr>
        <w:spacing w:line="360" w:lineRule="auto"/>
        <w:rPr>
          <w:szCs w:val="24"/>
        </w:rPr>
      </w:pPr>
      <w:r>
        <w:rPr>
          <w:noProof/>
          <w:lang w:eastAsia="en-GB"/>
        </w:rPr>
        <w:lastRenderedPageBreak/>
        <mc:AlternateContent>
          <mc:Choice Requires="wpg">
            <w:drawing>
              <wp:anchor distT="0" distB="0" distL="114300" distR="114300" simplePos="0" relativeHeight="251432448" behindDoc="0" locked="0" layoutInCell="1" allowOverlap="1" wp14:anchorId="6A6BAC10" wp14:editId="6C72CE5B">
                <wp:simplePos x="0" y="0"/>
                <wp:positionH relativeFrom="column">
                  <wp:posOffset>-115877</wp:posOffset>
                </wp:positionH>
                <wp:positionV relativeFrom="paragraph">
                  <wp:posOffset>5124</wp:posOffset>
                </wp:positionV>
                <wp:extent cx="5573395" cy="4335145"/>
                <wp:effectExtent l="0" t="0" r="8255" b="0"/>
                <wp:wrapNone/>
                <wp:docPr id="298" name="Group 2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73395" cy="4335145"/>
                          <a:chOff x="0" y="63610"/>
                          <a:chExt cx="5573485" cy="4334968"/>
                        </a:xfrm>
                      </wpg:grpSpPr>
                      <pic:pic xmlns:pic="http://schemas.openxmlformats.org/drawingml/2006/picture">
                        <pic:nvPicPr>
                          <pic:cNvPr id="293" name="Picture 293"/>
                          <pic:cNvPicPr>
                            <a:picLocks noChangeAspect="1"/>
                          </pic:cNvPicPr>
                        </pic:nvPicPr>
                        <pic:blipFill rotWithShape="1">
                          <a:blip r:embed="rId161" cstate="print">
                            <a:extLst>
                              <a:ext uri="{28A0092B-C50C-407E-A947-70E740481C1C}">
                                <a14:useLocalDpi xmlns:a14="http://schemas.microsoft.com/office/drawing/2010/main" val="0"/>
                              </a:ext>
                            </a:extLst>
                          </a:blip>
                          <a:srcRect t="1266" r="5648" b="31840"/>
                          <a:stretch/>
                        </pic:blipFill>
                        <pic:spPr bwMode="auto">
                          <a:xfrm>
                            <a:off x="0" y="63610"/>
                            <a:ext cx="5573485" cy="336131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296" name="Text Box 2"/>
                        <wps:cNvSpPr txBox="1">
                          <a:spLocks noChangeArrowheads="1"/>
                        </wps:cNvSpPr>
                        <wps:spPr bwMode="auto">
                          <a:xfrm>
                            <a:off x="573086" y="3352799"/>
                            <a:ext cx="4509135" cy="1045779"/>
                          </a:xfrm>
                          <a:prstGeom prst="rect">
                            <a:avLst/>
                          </a:prstGeom>
                          <a:noFill/>
                          <a:ln w="9525">
                            <a:noFill/>
                            <a:miter lim="800000"/>
                            <a:headEnd/>
                            <a:tailEnd/>
                          </a:ln>
                        </wps:spPr>
                        <wps:txbx>
                          <w:txbxContent>
                            <w:p w14:paraId="6305B4EF" w14:textId="77777777" w:rsidR="003B14DC" w:rsidRDefault="003B14DC" w:rsidP="005B3C0C">
                              <w:pPr>
                                <w:rPr>
                                  <w:sz w:val="20"/>
                                  <w:szCs w:val="20"/>
                                </w:rPr>
                              </w:pPr>
                              <w:r w:rsidRPr="00992C25">
                                <w:rPr>
                                  <w:b/>
                                  <w:sz w:val="20"/>
                                  <w:szCs w:val="20"/>
                                </w:rPr>
                                <w:t xml:space="preserve">Figure </w:t>
                              </w:r>
                              <w:r>
                                <w:rPr>
                                  <w:b/>
                                  <w:sz w:val="20"/>
                                  <w:szCs w:val="20"/>
                                </w:rPr>
                                <w:t>68</w:t>
                              </w:r>
                              <w:r w:rsidRPr="00992C25">
                                <w:rPr>
                                  <w:b/>
                                  <w:sz w:val="20"/>
                                  <w:szCs w:val="20"/>
                                </w:rPr>
                                <w:t>.</w:t>
                              </w:r>
                              <w:r>
                                <w:rPr>
                                  <w:sz w:val="20"/>
                                  <w:szCs w:val="20"/>
                                </w:rPr>
                                <w:t xml:space="preserve"> Emission spectrum of LED array (Far-red GreenPower) with and without a 715 nm long pass colour glass filter (Knight Optics). </w:t>
                              </w:r>
                              <w:r w:rsidRPr="00512017">
                                <w:rPr>
                                  <w:sz w:val="20"/>
                                  <w:szCs w:val="20"/>
                                </w:rPr>
                                <w:t xml:space="preserve"> </w:t>
                              </w:r>
                              <w:r>
                                <w:rPr>
                                  <w:sz w:val="20"/>
                                  <w:szCs w:val="20"/>
                                </w:rPr>
                                <w:t xml:space="preserve">Centre wavelength with and without filter is 728 nm and 736 nm respectively. Spectrum was measured using a module USB spectrometer (USB 2000+, Ocean Optics). </w:t>
                              </w:r>
                            </w:p>
                            <w:p w14:paraId="6CFB213E" w14:textId="77777777" w:rsidR="003B14DC" w:rsidRPr="00512017" w:rsidRDefault="003B14DC" w:rsidP="005B3C0C">
                              <w:pPr>
                                <w:rPr>
                                  <w:sz w:val="20"/>
                                  <w:szCs w:val="20"/>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A6BAC10" id="Group 298" o:spid="_x0000_s1547" style="position:absolute;left:0;text-align:left;margin-left:-9.1pt;margin-top:.4pt;width:438.85pt;height:341.35pt;z-index:251432448;mso-position-horizontal-relative:text;mso-position-vertical-relative:text" coordorigin=",636" coordsize="55734,43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">
                <v:shape id="Picture 293" o:spid="_x0000_s1548" type="#_x0000_t75" style="position:absolute;top:636;width:55734;height:33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">
                  <v:imagedata r:id="rId162" o:title="" croptop="830f" cropbottom="20867f" cropright="3701f"/>
                  <v:path arrowok="t"/>
                </v:shape>
                <v:shape id="_x0000_s1549" type="#_x0000_t202" style="position:absolute;left:5730;top:33527;width:45092;height:10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6305B4EF" w14:textId="77777777" w:rsidR="003B14DC" w:rsidRDefault="003B14DC" w:rsidP="005B3C0C">
                        <w:pPr>
                          <w:rPr>
                            <w:sz w:val="20"/>
                            <w:szCs w:val="20"/>
                          </w:rPr>
                        </w:pPr>
                        <w:r w:rsidRPr="00992C25">
                          <w:rPr>
                            <w:b/>
                            <w:sz w:val="20"/>
                            <w:szCs w:val="20"/>
                          </w:rPr>
                          <w:t xml:space="preserve">Figure </w:t>
                        </w:r>
                        <w:r>
                          <w:rPr>
                            <w:b/>
                            <w:sz w:val="20"/>
                            <w:szCs w:val="20"/>
                          </w:rPr>
                          <w:t>68</w:t>
                        </w:r>
                        <w:r w:rsidRPr="00992C25">
                          <w:rPr>
                            <w:b/>
                            <w:sz w:val="20"/>
                            <w:szCs w:val="20"/>
                          </w:rPr>
                          <w:t>.</w:t>
                        </w:r>
                        <w:r>
                          <w:rPr>
                            <w:sz w:val="20"/>
                            <w:szCs w:val="20"/>
                          </w:rPr>
                          <w:t xml:space="preserve"> Emission spectrum of LED array (Far-red GreenPower) with and without a 715 nm long pass colour glass filter (Knight Optics). </w:t>
                        </w:r>
                        <w:r w:rsidRPr="00512017">
                          <w:rPr>
                            <w:sz w:val="20"/>
                            <w:szCs w:val="20"/>
                          </w:rPr>
                          <w:t xml:space="preserve"> </w:t>
                        </w:r>
                        <w:r>
                          <w:rPr>
                            <w:sz w:val="20"/>
                            <w:szCs w:val="20"/>
                          </w:rPr>
                          <w:t xml:space="preserve">Centre wavelength with and without filter is 728 nm and 736 nm respectively. Spectrum was measured using a module USB spectrometer (USB 2000+, Ocean Optics). </w:t>
                        </w:r>
                      </w:p>
                      <w:p w14:paraId="6CFB213E" w14:textId="77777777" w:rsidR="003B14DC" w:rsidRPr="00512017" w:rsidRDefault="003B14DC" w:rsidP="005B3C0C">
                        <w:pPr>
                          <w:rPr>
                            <w:sz w:val="20"/>
                            <w:szCs w:val="20"/>
                          </w:rPr>
                        </w:pPr>
                      </w:p>
                    </w:txbxContent>
                  </v:textbox>
                </v:shape>
              </v:group>
            </w:pict>
          </mc:Fallback>
        </mc:AlternateContent>
      </w:r>
    </w:p>
    <w:p w14:paraId="1B6C543B" w14:textId="031A24AC" w:rsidR="00104280" w:rsidRDefault="00104280" w:rsidP="00603C7A">
      <w:pPr>
        <w:spacing w:line="360" w:lineRule="auto"/>
        <w:rPr>
          <w:szCs w:val="24"/>
        </w:rPr>
      </w:pPr>
    </w:p>
    <w:p w14:paraId="25E81B0D" w14:textId="332DC71D" w:rsidR="00104280" w:rsidRDefault="00104280" w:rsidP="00603C7A">
      <w:pPr>
        <w:spacing w:line="360" w:lineRule="auto"/>
        <w:rPr>
          <w:szCs w:val="24"/>
        </w:rPr>
      </w:pPr>
    </w:p>
    <w:p w14:paraId="54627D5D" w14:textId="6CFA20E0" w:rsidR="00104280" w:rsidRDefault="00104280" w:rsidP="00603C7A">
      <w:pPr>
        <w:spacing w:line="360" w:lineRule="auto"/>
        <w:rPr>
          <w:szCs w:val="24"/>
        </w:rPr>
      </w:pPr>
    </w:p>
    <w:p w14:paraId="6170491A" w14:textId="1551097F" w:rsidR="00104280" w:rsidRDefault="00104280" w:rsidP="00603C7A">
      <w:pPr>
        <w:spacing w:line="360" w:lineRule="auto"/>
        <w:rPr>
          <w:szCs w:val="24"/>
        </w:rPr>
      </w:pPr>
    </w:p>
    <w:p w14:paraId="2BB14F00" w14:textId="77777777" w:rsidR="00104280" w:rsidRDefault="00104280" w:rsidP="00603C7A">
      <w:pPr>
        <w:spacing w:line="360" w:lineRule="auto"/>
        <w:rPr>
          <w:szCs w:val="24"/>
        </w:rPr>
      </w:pPr>
    </w:p>
    <w:p w14:paraId="4C3083B3" w14:textId="77777777" w:rsidR="00104280" w:rsidRDefault="00104280" w:rsidP="00603C7A">
      <w:pPr>
        <w:spacing w:line="360" w:lineRule="auto"/>
        <w:rPr>
          <w:szCs w:val="24"/>
        </w:rPr>
      </w:pPr>
    </w:p>
    <w:p w14:paraId="7C39358D" w14:textId="77777777" w:rsidR="00104280" w:rsidRDefault="00104280" w:rsidP="00603C7A">
      <w:pPr>
        <w:spacing w:line="360" w:lineRule="auto"/>
        <w:rPr>
          <w:szCs w:val="24"/>
        </w:rPr>
      </w:pPr>
    </w:p>
    <w:p w14:paraId="39C86606" w14:textId="77777777" w:rsidR="00104280" w:rsidRDefault="00104280" w:rsidP="00603C7A">
      <w:pPr>
        <w:spacing w:line="360" w:lineRule="auto"/>
        <w:rPr>
          <w:szCs w:val="24"/>
        </w:rPr>
      </w:pPr>
    </w:p>
    <w:p w14:paraId="57FEBB23" w14:textId="77777777" w:rsidR="00104280" w:rsidRDefault="00104280" w:rsidP="00603C7A">
      <w:pPr>
        <w:spacing w:line="360" w:lineRule="auto"/>
        <w:rPr>
          <w:szCs w:val="24"/>
        </w:rPr>
      </w:pPr>
    </w:p>
    <w:p w14:paraId="625E0814" w14:textId="77777777" w:rsidR="00104280" w:rsidRDefault="00104280" w:rsidP="00603C7A">
      <w:pPr>
        <w:spacing w:line="360" w:lineRule="auto"/>
        <w:rPr>
          <w:szCs w:val="24"/>
        </w:rPr>
      </w:pPr>
    </w:p>
    <w:p w14:paraId="4C68C35A" w14:textId="77777777" w:rsidR="00104280" w:rsidRDefault="00104280" w:rsidP="00603C7A">
      <w:pPr>
        <w:spacing w:line="360" w:lineRule="auto"/>
        <w:rPr>
          <w:szCs w:val="24"/>
        </w:rPr>
      </w:pPr>
    </w:p>
    <w:p w14:paraId="6A1B3699" w14:textId="77777777" w:rsidR="00603C7A" w:rsidRDefault="00603C7A" w:rsidP="00603C7A">
      <w:pPr>
        <w:spacing w:line="360" w:lineRule="auto"/>
        <w:rPr>
          <w:szCs w:val="24"/>
        </w:rPr>
      </w:pPr>
      <w:r w:rsidRPr="005B3C0C">
        <w:rPr>
          <w:szCs w:val="24"/>
        </w:rPr>
        <w:t xml:space="preserve">For nitrogen starvation experiments, the same protocols for re-suspension and sampling were used as the methods described in Section 5.2.2. Unlike previous work, sampling points for RNA expression were not taken at 14 hours or 36 hours (Figure </w:t>
      </w:r>
      <w:r>
        <w:rPr>
          <w:szCs w:val="24"/>
        </w:rPr>
        <w:t>69</w:t>
      </w:r>
      <w:r w:rsidRPr="005B3C0C">
        <w:rPr>
          <w:szCs w:val="24"/>
        </w:rPr>
        <w:t xml:space="preserve">). Biochemical sampling was taken at the same time points. Three treatments were used in this experiment; mixotrophic (run in parallel with previous work described in Chapter 5), heterotrophic and FR. Due to the possible sensitivity of RNA expression, re-suspension of heterotrophic and FR treatments was carried out in dimly lit conditions.  FR light treatments were individually sampled and immediately returned to the FR light chamber. </w:t>
      </w:r>
    </w:p>
    <w:p w14:paraId="310A82CB" w14:textId="77777777" w:rsidR="00104280" w:rsidRDefault="005B3C0C" w:rsidP="005B3C0C">
      <w:pPr>
        <w:spacing w:line="360" w:lineRule="auto"/>
        <w:rPr>
          <w:szCs w:val="24"/>
        </w:rPr>
      </w:pPr>
      <w:r w:rsidRPr="005B3C0C">
        <w:t xml:space="preserve">The nitrogen starvation experiment was repeated with </w:t>
      </w:r>
      <w:r w:rsidRPr="005B3C0C">
        <w:rPr>
          <w:i/>
        </w:rPr>
        <w:t>M. inermum</w:t>
      </w:r>
      <w:r w:rsidRPr="005B3C0C">
        <w:t xml:space="preserve">, grown in heterotrophic and FR light conditions (as described above). Cultures of </w:t>
      </w:r>
      <w:r w:rsidRPr="005B3C0C">
        <w:rPr>
          <w:i/>
        </w:rPr>
        <w:t>M. inermum</w:t>
      </w:r>
      <w:r w:rsidRPr="005B3C0C">
        <w:t xml:space="preserve"> were grown in 3N-BBM + V medium (described in Section 2.1.1) with the addition of 20 mM of sodium acetate. Cultures were inoculated at 1% v/v, in 250 ml Erlenmeyer flasks containing 100 ml of media to an initial cell density of </w:t>
      </w:r>
      <w:r w:rsidRPr="005B3C0C">
        <w:rPr>
          <w:szCs w:val="24"/>
        </w:rPr>
        <w:t>1 x 10</w:t>
      </w:r>
      <w:r w:rsidRPr="005B3C0C">
        <w:rPr>
          <w:szCs w:val="24"/>
          <w:vertAlign w:val="superscript"/>
        </w:rPr>
        <w:t xml:space="preserve">6 </w:t>
      </w:r>
      <w:r w:rsidRPr="005B3C0C">
        <w:rPr>
          <w:szCs w:val="24"/>
        </w:rPr>
        <w:t>cells ml</w:t>
      </w:r>
      <w:r w:rsidRPr="005B3C0C">
        <w:rPr>
          <w:szCs w:val="24"/>
          <w:vertAlign w:val="superscript"/>
        </w:rPr>
        <w:t>-1</w:t>
      </w:r>
      <w:r w:rsidRPr="005B3C0C">
        <w:rPr>
          <w:szCs w:val="24"/>
        </w:rPr>
        <w:t>. Cells were resuspended in N deplete medium at a mid-log phase to a cell density of 8 x 10</w:t>
      </w:r>
      <w:r w:rsidRPr="005B3C0C">
        <w:rPr>
          <w:szCs w:val="24"/>
          <w:vertAlign w:val="superscript"/>
        </w:rPr>
        <w:t xml:space="preserve">5 </w:t>
      </w:r>
      <w:r w:rsidRPr="005B3C0C">
        <w:rPr>
          <w:szCs w:val="24"/>
        </w:rPr>
        <w:t>cells ml</w:t>
      </w:r>
      <w:r w:rsidRPr="005B3C0C">
        <w:rPr>
          <w:szCs w:val="24"/>
          <w:vertAlign w:val="superscript"/>
        </w:rPr>
        <w:t>-1</w:t>
      </w:r>
      <w:r w:rsidRPr="005B3C0C">
        <w:rPr>
          <w:szCs w:val="24"/>
        </w:rPr>
        <w:t xml:space="preserve">. Samples for TAG analysis were taken after 144 hours NF (Figure </w:t>
      </w:r>
      <w:r w:rsidR="00603C7A">
        <w:rPr>
          <w:szCs w:val="24"/>
        </w:rPr>
        <w:t>69</w:t>
      </w:r>
      <w:r w:rsidRPr="005B3C0C">
        <w:rPr>
          <w:szCs w:val="24"/>
        </w:rPr>
        <w:t>)</w:t>
      </w:r>
    </w:p>
    <w:p w14:paraId="7B487F35" w14:textId="77777777" w:rsidR="00104280" w:rsidRDefault="005128F7" w:rsidP="005B3C0C">
      <w:pPr>
        <w:spacing w:line="360" w:lineRule="auto"/>
        <w:rPr>
          <w:szCs w:val="24"/>
        </w:rPr>
      </w:pPr>
      <w:r>
        <w:rPr>
          <w:noProof/>
          <w:lang w:eastAsia="en-GB"/>
        </w:rPr>
        <w:lastRenderedPageBreak/>
        <mc:AlternateContent>
          <mc:Choice Requires="wpg">
            <w:drawing>
              <wp:anchor distT="0" distB="0" distL="114300" distR="114300" simplePos="0" relativeHeight="251435520" behindDoc="0" locked="0" layoutInCell="1" allowOverlap="1" wp14:anchorId="163908B1" wp14:editId="16D1A46F">
                <wp:simplePos x="0" y="0"/>
                <wp:positionH relativeFrom="column">
                  <wp:posOffset>-228600</wp:posOffset>
                </wp:positionH>
                <wp:positionV relativeFrom="paragraph">
                  <wp:posOffset>1270</wp:posOffset>
                </wp:positionV>
                <wp:extent cx="5725795" cy="3468370"/>
                <wp:effectExtent l="0" t="0" r="8255" b="0"/>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25795" cy="3468370"/>
                          <a:chOff x="23337" y="0"/>
                          <a:chExt cx="5727044" cy="3469464"/>
                        </a:xfrm>
                      </wpg:grpSpPr>
                      <wpg:grpSp>
                        <wpg:cNvPr id="300" name="Group 300"/>
                        <wpg:cNvGrpSpPr/>
                        <wpg:grpSpPr>
                          <a:xfrm>
                            <a:off x="23337" y="0"/>
                            <a:ext cx="5727044" cy="2962910"/>
                            <a:chOff x="23338" y="0"/>
                            <a:chExt cx="5727372" cy="2963538"/>
                          </a:xfrm>
                        </wpg:grpSpPr>
                        <wpg:grpSp>
                          <wpg:cNvPr id="301" name="Group 301"/>
                          <wpg:cNvGrpSpPr/>
                          <wpg:grpSpPr>
                            <a:xfrm>
                              <a:off x="23338" y="0"/>
                              <a:ext cx="5727372" cy="2963538"/>
                              <a:chOff x="23338" y="0"/>
                              <a:chExt cx="5727372" cy="2963538"/>
                            </a:xfrm>
                          </wpg:grpSpPr>
                          <pic:pic xmlns:pic="http://schemas.openxmlformats.org/drawingml/2006/picture">
                            <pic:nvPicPr>
                              <pic:cNvPr id="302" name="Picture 302"/>
                              <pic:cNvPicPr>
                                <a:picLocks noChangeAspect="1"/>
                              </pic:cNvPicPr>
                            </pic:nvPicPr>
                            <pic:blipFill>
                              <a:blip r:embed="rId163">
                                <a:extLst>
                                  <a:ext uri="{28A0092B-C50C-407E-A947-70E740481C1C}">
                                    <a14:useLocalDpi xmlns:a14="http://schemas.microsoft.com/office/drawing/2010/main" val="0"/>
                                  </a:ext>
                                </a:extLst>
                              </a:blip>
                              <a:srcRect/>
                              <a:stretch>
                                <a:fillRect/>
                              </a:stretch>
                            </pic:blipFill>
                            <pic:spPr bwMode="auto">
                              <a:xfrm>
                                <a:off x="23338" y="0"/>
                                <a:ext cx="5727372" cy="2963538"/>
                              </a:xfrm>
                              <a:prstGeom prst="rect">
                                <a:avLst/>
                              </a:prstGeom>
                              <a:noFill/>
                              <a:ln>
                                <a:noFill/>
                              </a:ln>
                            </pic:spPr>
                          </pic:pic>
                          <wpg:grpSp>
                            <wpg:cNvPr id="303" name="Group 303"/>
                            <wpg:cNvGrpSpPr/>
                            <wpg:grpSpPr>
                              <a:xfrm>
                                <a:off x="242371" y="385591"/>
                                <a:ext cx="5431854" cy="1856855"/>
                                <a:chOff x="-44173" y="275422"/>
                                <a:chExt cx="5432577" cy="1856938"/>
                              </a:xfrm>
                            </wpg:grpSpPr>
                            <wpg:grpSp>
                              <wpg:cNvPr id="304" name="Group 304"/>
                              <wpg:cNvGrpSpPr/>
                              <wpg:grpSpPr>
                                <a:xfrm>
                                  <a:off x="-44173" y="314836"/>
                                  <a:ext cx="5432577" cy="1817524"/>
                                  <a:chOff x="-44173" y="314836"/>
                                  <a:chExt cx="5432577" cy="1817524"/>
                                </a:xfrm>
                              </wpg:grpSpPr>
                              <wpg:grpSp>
                                <wpg:cNvPr id="305" name="Group 305"/>
                                <wpg:cNvGrpSpPr/>
                                <wpg:grpSpPr>
                                  <a:xfrm>
                                    <a:off x="-44173" y="1038868"/>
                                    <a:ext cx="1002887" cy="1093492"/>
                                    <a:chOff x="-44173" y="1038868"/>
                                    <a:chExt cx="1002887" cy="1093492"/>
                                  </a:xfrm>
                                </wpg:grpSpPr>
                                <wps:wsp>
                                  <wps:cNvPr id="306" name="Text Box 2"/>
                                  <wps:cNvSpPr txBox="1">
                                    <a:spLocks noChangeArrowheads="1"/>
                                  </wps:cNvSpPr>
                                  <wps:spPr bwMode="auto">
                                    <a:xfrm>
                                      <a:off x="-44083" y="1038868"/>
                                      <a:ext cx="1002707" cy="271791"/>
                                    </a:xfrm>
                                    <a:prstGeom prst="rect">
                                      <a:avLst/>
                                    </a:prstGeom>
                                    <a:noFill/>
                                    <a:ln w="9525">
                                      <a:noFill/>
                                      <a:miter lim="800000"/>
                                      <a:headEnd/>
                                      <a:tailEnd/>
                                    </a:ln>
                                  </wps:spPr>
                                  <wps:txbx>
                                    <w:txbxContent>
                                      <w:p w14:paraId="57D32762" w14:textId="77777777" w:rsidR="003B14DC" w:rsidRPr="00F70C05" w:rsidRDefault="003B14DC" w:rsidP="005B3C0C">
                                        <w:pPr>
                                          <w:spacing w:after="0" w:line="240" w:lineRule="auto"/>
                                          <w:rPr>
                                            <w:sz w:val="22"/>
                                          </w:rPr>
                                        </w:pPr>
                                        <w:r>
                                          <w:rPr>
                                            <w:sz w:val="22"/>
                                          </w:rPr>
                                          <w:t>Mixotrophic</w:t>
                                        </w:r>
                                      </w:p>
                                    </w:txbxContent>
                                  </wps:txbx>
                                  <wps:bodyPr rot="0" vert="horz" wrap="square" lIns="91440" tIns="45720" rIns="91440" bIns="45720" anchor="t" anchorCtr="0">
                                    <a:noAutofit/>
                                  </wps:bodyPr>
                                </wps:wsp>
                                <wps:wsp>
                                  <wps:cNvPr id="308" name="Text Box 2"/>
                                  <wps:cNvSpPr txBox="1">
                                    <a:spLocks noChangeArrowheads="1"/>
                                  </wps:cNvSpPr>
                                  <wps:spPr bwMode="auto">
                                    <a:xfrm>
                                      <a:off x="-44083" y="1442331"/>
                                      <a:ext cx="1002797" cy="271791"/>
                                    </a:xfrm>
                                    <a:prstGeom prst="rect">
                                      <a:avLst/>
                                    </a:prstGeom>
                                    <a:noFill/>
                                    <a:ln w="9525">
                                      <a:noFill/>
                                      <a:miter lim="800000"/>
                                      <a:headEnd/>
                                      <a:tailEnd/>
                                    </a:ln>
                                  </wps:spPr>
                                  <wps:txbx>
                                    <w:txbxContent>
                                      <w:p w14:paraId="7ED204A5" w14:textId="77777777" w:rsidR="003B14DC" w:rsidRPr="00F70C05" w:rsidRDefault="003B14DC" w:rsidP="005B3C0C">
                                        <w:pPr>
                                          <w:spacing w:after="0" w:line="240" w:lineRule="auto"/>
                                          <w:rPr>
                                            <w:sz w:val="22"/>
                                          </w:rPr>
                                        </w:pPr>
                                        <w:r>
                                          <w:rPr>
                                            <w:sz w:val="22"/>
                                          </w:rPr>
                                          <w:t>Heterotrophic</w:t>
                                        </w:r>
                                      </w:p>
                                    </w:txbxContent>
                                  </wps:txbx>
                                  <wps:bodyPr rot="0" vert="horz" wrap="square" lIns="91440" tIns="45720" rIns="91440" bIns="45720" anchor="t" anchorCtr="0">
                                    <a:noAutofit/>
                                  </wps:bodyPr>
                                </wps:wsp>
                                <wps:wsp>
                                  <wps:cNvPr id="309" name="Text Box 2"/>
                                  <wps:cNvSpPr txBox="1">
                                    <a:spLocks noChangeArrowheads="1"/>
                                  </wps:cNvSpPr>
                                  <wps:spPr bwMode="auto">
                                    <a:xfrm>
                                      <a:off x="-44173" y="1860569"/>
                                      <a:ext cx="1002797" cy="271791"/>
                                    </a:xfrm>
                                    <a:prstGeom prst="rect">
                                      <a:avLst/>
                                    </a:prstGeom>
                                    <a:noFill/>
                                    <a:ln w="9525">
                                      <a:noFill/>
                                      <a:miter lim="800000"/>
                                      <a:headEnd/>
                                      <a:tailEnd/>
                                    </a:ln>
                                  </wps:spPr>
                                  <wps:txbx>
                                    <w:txbxContent>
                                      <w:p w14:paraId="2F3BBC2B" w14:textId="77777777" w:rsidR="003B14DC" w:rsidRPr="00F70C05" w:rsidRDefault="003B14DC" w:rsidP="005B3C0C">
                                        <w:pPr>
                                          <w:spacing w:after="0" w:line="240" w:lineRule="auto"/>
                                          <w:rPr>
                                            <w:sz w:val="22"/>
                                          </w:rPr>
                                        </w:pPr>
                                        <w:r>
                                          <w:rPr>
                                            <w:sz w:val="22"/>
                                          </w:rPr>
                                          <w:t>FR Light</w:t>
                                        </w:r>
                                      </w:p>
                                    </w:txbxContent>
                                  </wps:txbx>
                                  <wps:bodyPr rot="0" vert="horz" wrap="square" lIns="91440" tIns="45720" rIns="91440" bIns="45720" anchor="t" anchorCtr="0">
                                    <a:noAutofit/>
                                  </wps:bodyPr>
                                </wps:wsp>
                              </wpg:grpSp>
                              <wps:wsp>
                                <wps:cNvPr id="310" name="Text Box 2"/>
                                <wps:cNvSpPr txBox="1">
                                  <a:spLocks noChangeArrowheads="1"/>
                                </wps:cNvSpPr>
                                <wps:spPr bwMode="auto">
                                  <a:xfrm>
                                    <a:off x="1200530" y="341386"/>
                                    <a:ext cx="1002029" cy="255904"/>
                                  </a:xfrm>
                                  <a:prstGeom prst="rect">
                                    <a:avLst/>
                                  </a:prstGeom>
                                  <a:noFill/>
                                  <a:ln w="9525">
                                    <a:noFill/>
                                    <a:miter lim="800000"/>
                                    <a:headEnd/>
                                    <a:tailEnd/>
                                  </a:ln>
                                </wps:spPr>
                                <wps:txbx>
                                  <w:txbxContent>
                                    <w:p w14:paraId="423D384E" w14:textId="77777777" w:rsidR="003B14DC" w:rsidRPr="00F70C05" w:rsidRDefault="003B14DC" w:rsidP="005B3C0C">
                                      <w:pPr>
                                        <w:spacing w:after="0" w:line="240" w:lineRule="auto"/>
                                        <w:rPr>
                                          <w:sz w:val="22"/>
                                        </w:rPr>
                                      </w:pPr>
                                      <w:r w:rsidRPr="00F70C05">
                                        <w:rPr>
                                          <w:sz w:val="20"/>
                                          <w:szCs w:val="20"/>
                                        </w:rPr>
                                        <w:t>LOG</w:t>
                                      </w:r>
                                    </w:p>
                                  </w:txbxContent>
                                </wps:txbx>
                                <wps:bodyPr rot="0" vert="horz" wrap="square" lIns="91440" tIns="45720" rIns="91440" bIns="45720" anchor="t" anchorCtr="0">
                                  <a:noAutofit/>
                                </wps:bodyPr>
                              </wps:wsp>
                              <wps:wsp>
                                <wps:cNvPr id="311" name="Text Box 2"/>
                                <wps:cNvSpPr txBox="1">
                                  <a:spLocks noChangeArrowheads="1"/>
                                </wps:cNvSpPr>
                                <wps:spPr bwMode="auto">
                                  <a:xfrm>
                                    <a:off x="1515127" y="341386"/>
                                    <a:ext cx="1002029" cy="255904"/>
                                  </a:xfrm>
                                  <a:prstGeom prst="rect">
                                    <a:avLst/>
                                  </a:prstGeom>
                                  <a:noFill/>
                                  <a:ln w="9525">
                                    <a:noFill/>
                                    <a:miter lim="800000"/>
                                    <a:headEnd/>
                                    <a:tailEnd/>
                                  </a:ln>
                                </wps:spPr>
                                <wps:txbx>
                                  <w:txbxContent>
                                    <w:p w14:paraId="15A035FA" w14:textId="77777777" w:rsidR="003B14DC" w:rsidRPr="00F70C05" w:rsidRDefault="003B14DC" w:rsidP="005B3C0C">
                                      <w:pPr>
                                        <w:spacing w:after="0" w:line="240" w:lineRule="auto"/>
                                        <w:rPr>
                                          <w:sz w:val="20"/>
                                          <w:szCs w:val="20"/>
                                        </w:rPr>
                                      </w:pPr>
                                      <w:r w:rsidRPr="00F70C05">
                                        <w:rPr>
                                          <w:sz w:val="20"/>
                                          <w:szCs w:val="20"/>
                                        </w:rPr>
                                        <w:t>0H</w:t>
                                      </w:r>
                                    </w:p>
                                  </w:txbxContent>
                                </wps:txbx>
                                <wps:bodyPr rot="0" vert="horz" wrap="square" lIns="91440" tIns="45720" rIns="91440" bIns="45720" anchor="t" anchorCtr="0">
                                  <a:noAutofit/>
                                </wps:bodyPr>
                              </wps:wsp>
                              <wps:wsp>
                                <wps:cNvPr id="312" name="Text Box 2"/>
                                <wps:cNvSpPr txBox="1">
                                  <a:spLocks noChangeArrowheads="1"/>
                                </wps:cNvSpPr>
                                <wps:spPr bwMode="auto">
                                  <a:xfrm>
                                    <a:off x="1806062" y="341195"/>
                                    <a:ext cx="485204" cy="255915"/>
                                  </a:xfrm>
                                  <a:prstGeom prst="rect">
                                    <a:avLst/>
                                  </a:prstGeom>
                                  <a:noFill/>
                                  <a:ln w="9525">
                                    <a:noFill/>
                                    <a:miter lim="800000"/>
                                    <a:headEnd/>
                                    <a:tailEnd/>
                                  </a:ln>
                                </wps:spPr>
                                <wps:txbx>
                                  <w:txbxContent>
                                    <w:p w14:paraId="3D695DE9" w14:textId="77777777" w:rsidR="003B14DC" w:rsidRPr="00F70C05" w:rsidRDefault="003B14DC" w:rsidP="005B3C0C">
                                      <w:pPr>
                                        <w:spacing w:after="0" w:line="240" w:lineRule="auto"/>
                                        <w:rPr>
                                          <w:sz w:val="20"/>
                                          <w:szCs w:val="20"/>
                                        </w:rPr>
                                      </w:pPr>
                                      <w:r>
                                        <w:rPr>
                                          <w:sz w:val="20"/>
                                          <w:szCs w:val="20"/>
                                        </w:rPr>
                                        <w:t>2</w:t>
                                      </w:r>
                                      <w:r w:rsidRPr="00F70C05">
                                        <w:rPr>
                                          <w:sz w:val="20"/>
                                          <w:szCs w:val="20"/>
                                        </w:rPr>
                                        <w:t>H</w:t>
                                      </w:r>
                                    </w:p>
                                  </w:txbxContent>
                                </wps:txbx>
                                <wps:bodyPr rot="0" vert="horz" wrap="square" lIns="91440" tIns="45720" rIns="91440" bIns="45720" anchor="t" anchorCtr="0">
                                  <a:noAutofit/>
                                </wps:bodyPr>
                              </wps:wsp>
                              <wps:wsp>
                                <wps:cNvPr id="313" name="Text Box 2"/>
                                <wps:cNvSpPr txBox="1">
                                  <a:spLocks noChangeArrowheads="1"/>
                                </wps:cNvSpPr>
                                <wps:spPr bwMode="auto">
                                  <a:xfrm>
                                    <a:off x="2136446" y="341195"/>
                                    <a:ext cx="483933" cy="255915"/>
                                  </a:xfrm>
                                  <a:prstGeom prst="rect">
                                    <a:avLst/>
                                  </a:prstGeom>
                                  <a:noFill/>
                                  <a:ln w="9525">
                                    <a:noFill/>
                                    <a:miter lim="800000"/>
                                    <a:headEnd/>
                                    <a:tailEnd/>
                                  </a:ln>
                                </wps:spPr>
                                <wps:txbx>
                                  <w:txbxContent>
                                    <w:p w14:paraId="7387E729" w14:textId="77777777" w:rsidR="003B14DC" w:rsidRPr="00F70C05" w:rsidRDefault="003B14DC" w:rsidP="005B3C0C">
                                      <w:pPr>
                                        <w:spacing w:after="0" w:line="240" w:lineRule="auto"/>
                                        <w:rPr>
                                          <w:sz w:val="20"/>
                                          <w:szCs w:val="20"/>
                                        </w:rPr>
                                      </w:pPr>
                                      <w:r>
                                        <w:rPr>
                                          <w:sz w:val="20"/>
                                          <w:szCs w:val="20"/>
                                        </w:rPr>
                                        <w:t>12</w:t>
                                      </w:r>
                                      <w:r w:rsidRPr="00F70C05">
                                        <w:rPr>
                                          <w:sz w:val="20"/>
                                          <w:szCs w:val="20"/>
                                        </w:rPr>
                                        <w:t>H</w:t>
                                      </w:r>
                                    </w:p>
                                  </w:txbxContent>
                                </wps:txbx>
                                <wps:bodyPr rot="0" vert="horz" wrap="square" lIns="91440" tIns="45720" rIns="91440" bIns="45720" anchor="t" anchorCtr="0">
                                  <a:noAutofit/>
                                </wps:bodyPr>
                              </wps:wsp>
                              <wps:wsp>
                                <wps:cNvPr id="314" name="Text Box 2"/>
                                <wps:cNvSpPr txBox="1">
                                  <a:spLocks noChangeArrowheads="1"/>
                                </wps:cNvSpPr>
                                <wps:spPr bwMode="auto">
                                  <a:xfrm>
                                    <a:off x="3359856" y="407520"/>
                                    <a:ext cx="407120" cy="540024"/>
                                  </a:xfrm>
                                  <a:prstGeom prst="rect">
                                    <a:avLst/>
                                  </a:prstGeom>
                                  <a:solidFill>
                                    <a:schemeClr val="bg1"/>
                                  </a:solidFill>
                                  <a:ln w="9525">
                                    <a:noFill/>
                                    <a:miter lim="800000"/>
                                    <a:headEnd/>
                                    <a:tailEnd/>
                                  </a:ln>
                                </wps:spPr>
                                <wps:txbx>
                                  <w:txbxContent>
                                    <w:p w14:paraId="2B55512E" w14:textId="77777777" w:rsidR="003B14DC" w:rsidRPr="00F70C05" w:rsidRDefault="003B14DC" w:rsidP="005B3C0C">
                                      <w:pPr>
                                        <w:spacing w:after="0" w:line="240" w:lineRule="auto"/>
                                        <w:rPr>
                                          <w:sz w:val="20"/>
                                          <w:szCs w:val="20"/>
                                        </w:rPr>
                                      </w:pPr>
                                    </w:p>
                                  </w:txbxContent>
                                </wps:txbx>
                                <wps:bodyPr rot="0" vert="horz" wrap="square" lIns="91440" tIns="45720" rIns="91440" bIns="45720" anchor="t" anchorCtr="0">
                                  <a:noAutofit/>
                                </wps:bodyPr>
                              </wps:wsp>
                              <wps:wsp>
                                <wps:cNvPr id="315" name="Text Box 2"/>
                                <wps:cNvSpPr txBox="1">
                                  <a:spLocks noChangeArrowheads="1"/>
                                </wps:cNvSpPr>
                                <wps:spPr bwMode="auto">
                                  <a:xfrm>
                                    <a:off x="2555090" y="341523"/>
                                    <a:ext cx="407035" cy="243840"/>
                                  </a:xfrm>
                                  <a:prstGeom prst="rect">
                                    <a:avLst/>
                                  </a:prstGeom>
                                  <a:noFill/>
                                  <a:ln w="9525">
                                    <a:noFill/>
                                    <a:miter lim="800000"/>
                                    <a:headEnd/>
                                    <a:tailEnd/>
                                  </a:ln>
                                </wps:spPr>
                                <wps:txbx>
                                  <w:txbxContent>
                                    <w:p w14:paraId="4F2C4A56" w14:textId="77777777" w:rsidR="003B14DC" w:rsidRPr="00F70C05" w:rsidRDefault="003B14DC" w:rsidP="005B3C0C">
                                      <w:pPr>
                                        <w:spacing w:after="0" w:line="240" w:lineRule="auto"/>
                                        <w:rPr>
                                          <w:sz w:val="20"/>
                                          <w:szCs w:val="20"/>
                                        </w:rPr>
                                      </w:pPr>
                                      <w:r>
                                        <w:rPr>
                                          <w:sz w:val="20"/>
                                          <w:szCs w:val="20"/>
                                        </w:rPr>
                                        <w:t>24</w:t>
                                      </w:r>
                                      <w:r w:rsidRPr="00F70C05">
                                        <w:rPr>
                                          <w:sz w:val="20"/>
                                          <w:szCs w:val="20"/>
                                        </w:rPr>
                                        <w:t>H</w:t>
                                      </w:r>
                                    </w:p>
                                  </w:txbxContent>
                                </wps:txbx>
                                <wps:bodyPr rot="0" vert="horz" wrap="square" lIns="91440" tIns="45720" rIns="91440" bIns="45720" anchor="t" anchorCtr="0">
                                  <a:noAutofit/>
                                </wps:bodyPr>
                              </wps:wsp>
                              <wps:wsp>
                                <wps:cNvPr id="316" name="Text Box 2"/>
                                <wps:cNvSpPr txBox="1">
                                  <a:spLocks noChangeArrowheads="1"/>
                                </wps:cNvSpPr>
                                <wps:spPr bwMode="auto">
                                  <a:xfrm>
                                    <a:off x="3806993" y="341195"/>
                                    <a:ext cx="407035" cy="243840"/>
                                  </a:xfrm>
                                  <a:prstGeom prst="rect">
                                    <a:avLst/>
                                  </a:prstGeom>
                                  <a:noFill/>
                                  <a:ln w="9525">
                                    <a:noFill/>
                                    <a:miter lim="800000"/>
                                    <a:headEnd/>
                                    <a:tailEnd/>
                                  </a:ln>
                                </wps:spPr>
                                <wps:txbx>
                                  <w:txbxContent>
                                    <w:p w14:paraId="598C1E08" w14:textId="77777777" w:rsidR="003B14DC" w:rsidRPr="00F70C05" w:rsidRDefault="003B14DC" w:rsidP="005B3C0C">
                                      <w:pPr>
                                        <w:spacing w:after="0" w:line="240" w:lineRule="auto"/>
                                        <w:rPr>
                                          <w:sz w:val="20"/>
                                          <w:szCs w:val="20"/>
                                        </w:rPr>
                                      </w:pPr>
                                      <w:r>
                                        <w:rPr>
                                          <w:sz w:val="20"/>
                                          <w:szCs w:val="20"/>
                                        </w:rPr>
                                        <w:t>48</w:t>
                                      </w:r>
                                      <w:r w:rsidRPr="00F70C05">
                                        <w:rPr>
                                          <w:sz w:val="20"/>
                                          <w:szCs w:val="20"/>
                                        </w:rPr>
                                        <w:t>H</w:t>
                                      </w:r>
                                    </w:p>
                                  </w:txbxContent>
                                </wps:txbx>
                                <wps:bodyPr rot="0" vert="horz" wrap="square" lIns="91440" tIns="45720" rIns="91440" bIns="45720" anchor="t" anchorCtr="0">
                                  <a:noAutofit/>
                                </wps:bodyPr>
                              </wps:wsp>
                              <wps:wsp>
                                <wps:cNvPr id="317" name="Text Box 2"/>
                                <wps:cNvSpPr txBox="1">
                                  <a:spLocks noChangeArrowheads="1"/>
                                </wps:cNvSpPr>
                                <wps:spPr bwMode="auto">
                                  <a:xfrm>
                                    <a:off x="4416565" y="341195"/>
                                    <a:ext cx="407035" cy="243840"/>
                                  </a:xfrm>
                                  <a:prstGeom prst="rect">
                                    <a:avLst/>
                                  </a:prstGeom>
                                  <a:noFill/>
                                  <a:ln w="9525">
                                    <a:noFill/>
                                    <a:miter lim="800000"/>
                                    <a:headEnd/>
                                    <a:tailEnd/>
                                  </a:ln>
                                </wps:spPr>
                                <wps:txbx>
                                  <w:txbxContent>
                                    <w:p w14:paraId="2C852966" w14:textId="77777777" w:rsidR="003B14DC" w:rsidRPr="00F70C05" w:rsidRDefault="003B14DC" w:rsidP="005B3C0C">
                                      <w:pPr>
                                        <w:spacing w:after="0" w:line="240" w:lineRule="auto"/>
                                        <w:rPr>
                                          <w:sz w:val="20"/>
                                          <w:szCs w:val="20"/>
                                        </w:rPr>
                                      </w:pPr>
                                      <w:r>
                                        <w:rPr>
                                          <w:sz w:val="20"/>
                                          <w:szCs w:val="20"/>
                                        </w:rPr>
                                        <w:t>96</w:t>
                                      </w:r>
                                      <w:r w:rsidRPr="00F70C05">
                                        <w:rPr>
                                          <w:sz w:val="20"/>
                                          <w:szCs w:val="20"/>
                                        </w:rPr>
                                        <w:t>H</w:t>
                                      </w:r>
                                    </w:p>
                                  </w:txbxContent>
                                </wps:txbx>
                                <wps:bodyPr rot="0" vert="horz" wrap="square" lIns="91440" tIns="45720" rIns="91440" bIns="45720" anchor="t" anchorCtr="0">
                                  <a:noAutofit/>
                                </wps:bodyPr>
                              </wps:wsp>
                              <wps:wsp>
                                <wps:cNvPr id="318" name="Text Box 2"/>
                                <wps:cNvSpPr txBox="1">
                                  <a:spLocks noChangeArrowheads="1"/>
                                </wps:cNvSpPr>
                                <wps:spPr bwMode="auto">
                                  <a:xfrm>
                                    <a:off x="4892645" y="314836"/>
                                    <a:ext cx="495759" cy="255270"/>
                                  </a:xfrm>
                                  <a:prstGeom prst="rect">
                                    <a:avLst/>
                                  </a:prstGeom>
                                  <a:noFill/>
                                  <a:ln w="9525">
                                    <a:noFill/>
                                    <a:miter lim="800000"/>
                                    <a:headEnd/>
                                    <a:tailEnd/>
                                  </a:ln>
                                </wps:spPr>
                                <wps:txbx>
                                  <w:txbxContent>
                                    <w:p w14:paraId="7ACA3EEE" w14:textId="77777777" w:rsidR="003B14DC" w:rsidRPr="00F70C05" w:rsidRDefault="003B14DC" w:rsidP="005B3C0C">
                                      <w:pPr>
                                        <w:spacing w:after="0" w:line="240" w:lineRule="auto"/>
                                        <w:rPr>
                                          <w:sz w:val="20"/>
                                          <w:szCs w:val="20"/>
                                        </w:rPr>
                                      </w:pPr>
                                      <w:r>
                                        <w:rPr>
                                          <w:sz w:val="20"/>
                                          <w:szCs w:val="20"/>
                                        </w:rPr>
                                        <w:t>144H</w:t>
                                      </w:r>
                                    </w:p>
                                  </w:txbxContent>
                                </wps:txbx>
                                <wps:bodyPr rot="0" vert="horz" wrap="square" lIns="91440" tIns="45720" rIns="91440" bIns="45720" anchor="t" anchorCtr="0">
                                  <a:noAutofit/>
                                </wps:bodyPr>
                              </wps:wsp>
                            </wpg:grpSp>
                            <wps:wsp>
                              <wps:cNvPr id="319" name="Text Box 2"/>
                              <wps:cNvSpPr txBox="1">
                                <a:spLocks noChangeArrowheads="1"/>
                              </wps:cNvSpPr>
                              <wps:spPr bwMode="auto">
                                <a:xfrm>
                                  <a:off x="1255923" y="275422"/>
                                  <a:ext cx="406800" cy="244800"/>
                                </a:xfrm>
                                <a:prstGeom prst="rect">
                                  <a:avLst/>
                                </a:prstGeom>
                                <a:noFill/>
                                <a:ln w="9525">
                                  <a:noFill/>
                                  <a:miter lim="800000"/>
                                  <a:headEnd/>
                                  <a:tailEnd/>
                                </a:ln>
                              </wps:spPr>
                              <wps:txbx>
                                <w:txbxContent>
                                  <w:p w14:paraId="3097F062" w14:textId="77777777" w:rsidR="003B14DC" w:rsidRPr="00F70C05" w:rsidRDefault="003B14DC" w:rsidP="005B3C0C">
                                    <w:pPr>
                                      <w:spacing w:after="0" w:line="240" w:lineRule="auto"/>
                                      <w:rPr>
                                        <w:sz w:val="20"/>
                                        <w:szCs w:val="20"/>
                                      </w:rPr>
                                    </w:pPr>
                                    <w:r>
                                      <w:rPr>
                                        <w:sz w:val="20"/>
                                        <w:szCs w:val="20"/>
                                      </w:rPr>
                                      <w:t>*~</w:t>
                                    </w:r>
                                  </w:p>
                                </w:txbxContent>
                              </wps:txbx>
                              <wps:bodyPr rot="0" vert="horz" wrap="square" lIns="91440" tIns="45720" rIns="91440" bIns="45720" anchor="t" anchorCtr="0">
                                <a:noAutofit/>
                              </wps:bodyPr>
                            </wps:wsp>
                            <wps:wsp>
                              <wps:cNvPr id="53" name="Text Box 2"/>
                              <wps:cNvSpPr txBox="1">
                                <a:spLocks noChangeArrowheads="1"/>
                              </wps:cNvSpPr>
                              <wps:spPr bwMode="auto">
                                <a:xfrm>
                                  <a:off x="1652530" y="275422"/>
                                  <a:ext cx="406800" cy="244800"/>
                                </a:xfrm>
                                <a:prstGeom prst="rect">
                                  <a:avLst/>
                                </a:prstGeom>
                                <a:noFill/>
                                <a:ln w="9525">
                                  <a:noFill/>
                                  <a:miter lim="800000"/>
                                  <a:headEnd/>
                                  <a:tailEnd/>
                                </a:ln>
                              </wps:spPr>
                              <wps:txbx>
                                <w:txbxContent>
                                  <w:p w14:paraId="6D8B5A3F" w14:textId="77777777" w:rsidR="003B14DC" w:rsidRPr="00F70C05" w:rsidRDefault="003B14DC" w:rsidP="005B3C0C">
                                    <w:pPr>
                                      <w:spacing w:after="0" w:line="240" w:lineRule="auto"/>
                                      <w:rPr>
                                        <w:sz w:val="20"/>
                                        <w:szCs w:val="20"/>
                                      </w:rPr>
                                    </w:pPr>
                                    <w:r>
                                      <w:rPr>
                                        <w:sz w:val="20"/>
                                        <w:szCs w:val="20"/>
                                      </w:rPr>
                                      <w:t>*</w:t>
                                    </w:r>
                                  </w:p>
                                </w:txbxContent>
                              </wps:txbx>
                              <wps:bodyPr rot="0" vert="horz" wrap="square" lIns="91440" tIns="45720" rIns="91440" bIns="45720" anchor="t" anchorCtr="0">
                                <a:noAutofit/>
                              </wps:bodyPr>
                            </wps:wsp>
                            <wps:wsp>
                              <wps:cNvPr id="54" name="Text Box 2"/>
                              <wps:cNvSpPr txBox="1">
                                <a:spLocks noChangeArrowheads="1"/>
                              </wps:cNvSpPr>
                              <wps:spPr bwMode="auto">
                                <a:xfrm>
                                  <a:off x="1806767" y="275422"/>
                                  <a:ext cx="406800" cy="244800"/>
                                </a:xfrm>
                                <a:prstGeom prst="rect">
                                  <a:avLst/>
                                </a:prstGeom>
                                <a:noFill/>
                                <a:ln w="9525">
                                  <a:noFill/>
                                  <a:miter lim="800000"/>
                                  <a:headEnd/>
                                  <a:tailEnd/>
                                </a:ln>
                              </wps:spPr>
                              <wps:txbx>
                                <w:txbxContent>
                                  <w:p w14:paraId="4F662BDC" w14:textId="77777777" w:rsidR="003B14DC" w:rsidRPr="00F70C05" w:rsidRDefault="003B14DC" w:rsidP="005B3C0C">
                                    <w:pPr>
                                      <w:spacing w:after="0" w:line="240" w:lineRule="auto"/>
                                      <w:rPr>
                                        <w:sz w:val="20"/>
                                        <w:szCs w:val="20"/>
                                      </w:rPr>
                                    </w:pPr>
                                    <w:r>
                                      <w:rPr>
                                        <w:sz w:val="20"/>
                                        <w:szCs w:val="20"/>
                                      </w:rPr>
                                      <w:t>*~</w:t>
                                    </w:r>
                                  </w:p>
                                </w:txbxContent>
                              </wps:txbx>
                              <wps:bodyPr rot="0" vert="horz" wrap="square" lIns="91440" tIns="45720" rIns="91440" bIns="45720" anchor="t" anchorCtr="0">
                                <a:noAutofit/>
                              </wps:bodyPr>
                            </wps:wsp>
                            <wps:wsp>
                              <wps:cNvPr id="55" name="Text Box 2"/>
                              <wps:cNvSpPr txBox="1">
                                <a:spLocks noChangeArrowheads="1"/>
                              </wps:cNvSpPr>
                              <wps:spPr bwMode="auto">
                                <a:xfrm>
                                  <a:off x="2148290" y="275422"/>
                                  <a:ext cx="406800" cy="244800"/>
                                </a:xfrm>
                                <a:prstGeom prst="rect">
                                  <a:avLst/>
                                </a:prstGeom>
                                <a:noFill/>
                                <a:ln w="9525">
                                  <a:noFill/>
                                  <a:miter lim="800000"/>
                                  <a:headEnd/>
                                  <a:tailEnd/>
                                </a:ln>
                              </wps:spPr>
                              <wps:txbx>
                                <w:txbxContent>
                                  <w:p w14:paraId="22FF4CAD" w14:textId="77777777" w:rsidR="003B14DC" w:rsidRPr="00F70C05" w:rsidRDefault="003B14DC" w:rsidP="005B3C0C">
                                    <w:pPr>
                                      <w:spacing w:after="0" w:line="240" w:lineRule="auto"/>
                                      <w:rPr>
                                        <w:sz w:val="20"/>
                                        <w:szCs w:val="20"/>
                                      </w:rPr>
                                    </w:pPr>
                                    <w:r>
                                      <w:rPr>
                                        <w:sz w:val="20"/>
                                        <w:szCs w:val="20"/>
                                      </w:rPr>
                                      <w:t>*~</w:t>
                                    </w:r>
                                  </w:p>
                                </w:txbxContent>
                              </wps:txbx>
                              <wps:bodyPr rot="0" vert="horz" wrap="square" lIns="91440" tIns="45720" rIns="91440" bIns="45720" anchor="t" anchorCtr="0">
                                <a:noAutofit/>
                              </wps:bodyPr>
                            </wps:wsp>
                            <wps:wsp>
                              <wps:cNvPr id="56" name="Text Box 2"/>
                              <wps:cNvSpPr txBox="1">
                                <a:spLocks noChangeArrowheads="1"/>
                              </wps:cNvSpPr>
                              <wps:spPr bwMode="auto">
                                <a:xfrm>
                                  <a:off x="2585579" y="275422"/>
                                  <a:ext cx="406800" cy="244800"/>
                                </a:xfrm>
                                <a:prstGeom prst="rect">
                                  <a:avLst/>
                                </a:prstGeom>
                                <a:noFill/>
                                <a:ln w="9525">
                                  <a:noFill/>
                                  <a:miter lim="800000"/>
                                  <a:headEnd/>
                                  <a:tailEnd/>
                                </a:ln>
                              </wps:spPr>
                              <wps:txbx>
                                <w:txbxContent>
                                  <w:p w14:paraId="60474D1A" w14:textId="77777777" w:rsidR="003B14DC" w:rsidRPr="00F70C05" w:rsidRDefault="003B14DC" w:rsidP="005B3C0C">
                                    <w:pPr>
                                      <w:spacing w:after="0" w:line="240" w:lineRule="auto"/>
                                      <w:rPr>
                                        <w:sz w:val="20"/>
                                        <w:szCs w:val="20"/>
                                      </w:rPr>
                                    </w:pPr>
                                    <w:r>
                                      <w:rPr>
                                        <w:sz w:val="20"/>
                                        <w:szCs w:val="20"/>
                                      </w:rPr>
                                      <w:t>*~</w:t>
                                    </w:r>
                                  </w:p>
                                </w:txbxContent>
                              </wps:txbx>
                              <wps:bodyPr rot="0" vert="horz" wrap="square" lIns="91440" tIns="45720" rIns="91440" bIns="45720" anchor="t" anchorCtr="0">
                                <a:noAutofit/>
                              </wps:bodyPr>
                            </wps:wsp>
                            <wps:wsp>
                              <wps:cNvPr id="57" name="Text Box 2"/>
                              <wps:cNvSpPr txBox="1">
                                <a:spLocks noChangeArrowheads="1"/>
                              </wps:cNvSpPr>
                              <wps:spPr bwMode="auto">
                                <a:xfrm>
                                  <a:off x="3837721" y="275422"/>
                                  <a:ext cx="406800" cy="244800"/>
                                </a:xfrm>
                                <a:prstGeom prst="rect">
                                  <a:avLst/>
                                </a:prstGeom>
                                <a:noFill/>
                                <a:ln w="9525">
                                  <a:noFill/>
                                  <a:miter lim="800000"/>
                                  <a:headEnd/>
                                  <a:tailEnd/>
                                </a:ln>
                              </wps:spPr>
                              <wps:txbx>
                                <w:txbxContent>
                                  <w:p w14:paraId="20048486" w14:textId="77777777" w:rsidR="003B14DC" w:rsidRPr="00F70C05" w:rsidRDefault="003B14DC" w:rsidP="005B3C0C">
                                    <w:pPr>
                                      <w:spacing w:after="0" w:line="240" w:lineRule="auto"/>
                                      <w:rPr>
                                        <w:sz w:val="20"/>
                                        <w:szCs w:val="20"/>
                                      </w:rPr>
                                    </w:pPr>
                                    <w:r>
                                      <w:rPr>
                                        <w:sz w:val="20"/>
                                        <w:szCs w:val="20"/>
                                      </w:rPr>
                                      <w:t>*~</w:t>
                                    </w:r>
                                  </w:p>
                                </w:txbxContent>
                              </wps:txbx>
                              <wps:bodyPr rot="0" vert="horz" wrap="square" lIns="91440" tIns="45720" rIns="91440" bIns="45720" anchor="t" anchorCtr="0">
                                <a:noAutofit/>
                              </wps:bodyPr>
                            </wps:wsp>
                            <wps:wsp>
                              <wps:cNvPr id="58" name="Text Box 2"/>
                              <wps:cNvSpPr txBox="1">
                                <a:spLocks noChangeArrowheads="1"/>
                              </wps:cNvSpPr>
                              <wps:spPr bwMode="auto">
                                <a:xfrm>
                                  <a:off x="4449635" y="275422"/>
                                  <a:ext cx="406800" cy="244800"/>
                                </a:xfrm>
                                <a:prstGeom prst="rect">
                                  <a:avLst/>
                                </a:prstGeom>
                                <a:noFill/>
                                <a:ln w="9525">
                                  <a:noFill/>
                                  <a:miter lim="800000"/>
                                  <a:headEnd/>
                                  <a:tailEnd/>
                                </a:ln>
                              </wps:spPr>
                              <wps:txbx>
                                <w:txbxContent>
                                  <w:p w14:paraId="4B03E12C" w14:textId="77777777" w:rsidR="003B14DC" w:rsidRPr="00F70C05" w:rsidRDefault="003B14DC" w:rsidP="005B3C0C">
                                    <w:pPr>
                                      <w:spacing w:after="0" w:line="240" w:lineRule="auto"/>
                                      <w:rPr>
                                        <w:sz w:val="20"/>
                                        <w:szCs w:val="20"/>
                                      </w:rPr>
                                    </w:pPr>
                                    <w:r>
                                      <w:rPr>
                                        <w:sz w:val="20"/>
                                        <w:szCs w:val="20"/>
                                      </w:rPr>
                                      <w:t>*~</w:t>
                                    </w:r>
                                  </w:p>
                                </w:txbxContent>
                              </wps:txbx>
                              <wps:bodyPr rot="0" vert="horz" wrap="square" lIns="91440" tIns="45720" rIns="91440" bIns="45720" anchor="t" anchorCtr="0">
                                <a:noAutofit/>
                              </wps:bodyPr>
                            </wps:wsp>
                            <wps:wsp>
                              <wps:cNvPr id="59" name="Text Box 2"/>
                              <wps:cNvSpPr txBox="1">
                                <a:spLocks noChangeArrowheads="1"/>
                              </wps:cNvSpPr>
                              <wps:spPr bwMode="auto">
                                <a:xfrm>
                                  <a:off x="4975875" y="275422"/>
                                  <a:ext cx="406800" cy="244800"/>
                                </a:xfrm>
                                <a:prstGeom prst="rect">
                                  <a:avLst/>
                                </a:prstGeom>
                                <a:noFill/>
                                <a:ln w="9525">
                                  <a:noFill/>
                                  <a:miter lim="800000"/>
                                  <a:headEnd/>
                                  <a:tailEnd/>
                                </a:ln>
                              </wps:spPr>
                              <wps:txbx>
                                <w:txbxContent>
                                  <w:p w14:paraId="7941A2C2" w14:textId="77777777" w:rsidR="003B14DC" w:rsidRPr="00F70C05" w:rsidRDefault="003B14DC" w:rsidP="005B3C0C">
                                    <w:pPr>
                                      <w:spacing w:after="0" w:line="240" w:lineRule="auto"/>
                                      <w:rPr>
                                        <w:sz w:val="20"/>
                                        <w:szCs w:val="20"/>
                                      </w:rPr>
                                    </w:pPr>
                                    <w:r>
                                      <w:rPr>
                                        <w:sz w:val="20"/>
                                        <w:szCs w:val="20"/>
                                      </w:rPr>
                                      <w:t>*~</w:t>
                                    </w:r>
                                    <w:r w:rsidRPr="00992C25">
                                      <w:rPr>
                                        <w:sz w:val="20"/>
                                        <w:szCs w:val="20"/>
                                        <w:vertAlign w:val="superscript"/>
                                      </w:rPr>
                                      <w:t>+</w:t>
                                    </w:r>
                                  </w:p>
                                </w:txbxContent>
                              </wps:txbx>
                              <wps:bodyPr rot="0" vert="horz" wrap="square" lIns="91440" tIns="45720" rIns="91440" bIns="45720" anchor="t" anchorCtr="0">
                                <a:noAutofit/>
                              </wps:bodyPr>
                            </wps:wsp>
                          </wpg:grpSp>
                        </wpg:grpSp>
                        <wps:wsp>
                          <wps:cNvPr id="60" name="Text Box 2"/>
                          <wps:cNvSpPr txBox="1">
                            <a:spLocks noChangeArrowheads="1"/>
                          </wps:cNvSpPr>
                          <wps:spPr bwMode="auto">
                            <a:xfrm>
                              <a:off x="1757466" y="8076"/>
                              <a:ext cx="1001943" cy="255854"/>
                            </a:xfrm>
                            <a:prstGeom prst="rect">
                              <a:avLst/>
                            </a:prstGeom>
                            <a:noFill/>
                            <a:ln w="9525">
                              <a:noFill/>
                              <a:miter lim="800000"/>
                              <a:headEnd/>
                              <a:tailEnd/>
                            </a:ln>
                          </wps:spPr>
                          <wps:txbx>
                            <w:txbxContent>
                              <w:p w14:paraId="3C13056E" w14:textId="77777777" w:rsidR="003B14DC" w:rsidRPr="00F70C05" w:rsidRDefault="003B14DC" w:rsidP="005B3C0C">
                                <w:pPr>
                                  <w:spacing w:after="0" w:line="240" w:lineRule="auto"/>
                                  <w:rPr>
                                    <w:sz w:val="22"/>
                                  </w:rPr>
                                </w:pPr>
                                <w:r>
                                  <w:rPr>
                                    <w:sz w:val="20"/>
                                    <w:szCs w:val="20"/>
                                  </w:rPr>
                                  <w:t>N-</w:t>
                                </w:r>
                              </w:p>
                            </w:txbxContent>
                          </wps:txbx>
                          <wps:bodyPr rot="0" vert="horz" wrap="square" lIns="91440" tIns="45720" rIns="91440" bIns="45720" anchor="t" anchorCtr="0">
                            <a:noAutofit/>
                          </wps:bodyPr>
                        </wps:wsp>
                      </wpg:grpSp>
                      <wps:wsp>
                        <wps:cNvPr id="61" name="Text Box 2"/>
                        <wps:cNvSpPr txBox="1">
                          <a:spLocks noChangeArrowheads="1"/>
                        </wps:cNvSpPr>
                        <wps:spPr bwMode="auto">
                          <a:xfrm>
                            <a:off x="137786" y="2379946"/>
                            <a:ext cx="5386705" cy="1089518"/>
                          </a:xfrm>
                          <a:prstGeom prst="rect">
                            <a:avLst/>
                          </a:prstGeom>
                          <a:solidFill>
                            <a:srgbClr val="FFFFFF"/>
                          </a:solidFill>
                          <a:ln w="9525">
                            <a:noFill/>
                            <a:miter lim="800000"/>
                            <a:headEnd/>
                            <a:tailEnd/>
                          </a:ln>
                        </wps:spPr>
                        <wps:txbx>
                          <w:txbxContent>
                            <w:p w14:paraId="3CFADBB6" w14:textId="77777777" w:rsidR="003B14DC" w:rsidRDefault="003B14DC" w:rsidP="005B3C0C">
                              <w:r w:rsidRPr="00992C25">
                                <w:rPr>
                                  <w:b/>
                                  <w:sz w:val="20"/>
                                  <w:szCs w:val="20"/>
                                </w:rPr>
                                <w:t xml:space="preserve">Figure </w:t>
                              </w:r>
                              <w:r>
                                <w:rPr>
                                  <w:b/>
                                  <w:sz w:val="20"/>
                                  <w:szCs w:val="20"/>
                                </w:rPr>
                                <w:t>69</w:t>
                              </w:r>
                              <w:r w:rsidRPr="00992C25">
                                <w:rPr>
                                  <w:b/>
                                  <w:sz w:val="20"/>
                                  <w:szCs w:val="20"/>
                                </w:rPr>
                                <w:t>.</w:t>
                              </w:r>
                              <w:r w:rsidRPr="00992C25">
                                <w:rPr>
                                  <w:sz w:val="20"/>
                                  <w:szCs w:val="20"/>
                                </w:rPr>
                                <w:t xml:space="preserve"> </w:t>
                              </w:r>
                              <w:r>
                                <w:rPr>
                                  <w:sz w:val="20"/>
                                  <w:szCs w:val="20"/>
                                </w:rPr>
                                <w:t>S</w:t>
                              </w:r>
                              <w:r w:rsidRPr="00992C25">
                                <w:rPr>
                                  <w:sz w:val="20"/>
                                  <w:szCs w:val="20"/>
                                </w:rPr>
                                <w:t>cheme for sampling</w:t>
                              </w:r>
                              <w:r>
                                <w:rPr>
                                  <w:sz w:val="20"/>
                                  <w:szCs w:val="20"/>
                                </w:rPr>
                                <w:t xml:space="preserve"> during N starvation experiments for </w:t>
                              </w:r>
                              <w:r w:rsidRPr="00B93BE7">
                                <w:rPr>
                                  <w:i/>
                                  <w:sz w:val="20"/>
                                  <w:szCs w:val="20"/>
                                </w:rPr>
                                <w:t>C. reinhardtii</w:t>
                              </w:r>
                              <w:r>
                                <w:rPr>
                                  <w:sz w:val="20"/>
                                  <w:szCs w:val="20"/>
                                </w:rPr>
                                <w:t xml:space="preserve"> and </w:t>
                              </w:r>
                              <w:r w:rsidRPr="00B93BE7">
                                <w:rPr>
                                  <w:i/>
                                  <w:sz w:val="20"/>
                                  <w:szCs w:val="20"/>
                                </w:rPr>
                                <w:t>M. inermum</w:t>
                              </w:r>
                              <w:r w:rsidRPr="00992C25">
                                <w:rPr>
                                  <w:sz w:val="20"/>
                                  <w:szCs w:val="20"/>
                                </w:rPr>
                                <w:t xml:space="preserve">. The symbol * indicates RNA sampling time points. The symbol ~ indicates biochemical sampling (including chlorophyll, TAG, starch, and acetate assays). The symbol + indicates sampling for FAME quantification and fluorescence microscopy. Yellow boxes indicate time periods of illumination. Grey boxes indicate dark periods. Red boxes indicate </w:t>
                              </w:r>
                              <w:r>
                                <w:rPr>
                                  <w:sz w:val="20"/>
                                  <w:szCs w:val="20"/>
                                </w:rPr>
                                <w:t>FR</w:t>
                              </w:r>
                              <w:r w:rsidRPr="00992C25">
                                <w:rPr>
                                  <w:sz w:val="20"/>
                                  <w:szCs w:val="20"/>
                                </w:rPr>
                                <w:t xml:space="preserve"> illumination</w:t>
                              </w:r>
                              <w:r>
                                <w:t xml:space="preserve">. </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163908B1" id="Group 52" o:spid="_x0000_s1550" style="position:absolute;left:0;text-align:left;margin-left:-18pt;margin-top:.1pt;width:450.85pt;height:273.1pt;z-index:251435520;mso-position-horizontal-relative:text;mso-position-vertical-relative:text;mso-height-relative:margin" coordorigin="233" coordsize="57270,34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">
                <v:group id="Group 300" o:spid="_x0000_s1551" style="position:absolute;left:233;width:57270;height:29629" coordorigin="233" coordsize="57273,29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552" style="position:absolute;left:233;width:57274;height:29635" coordorigin="233" coordsize="57273,29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Picture 302" o:spid="_x0000_s1553" type="#_x0000_t75" style="position:absolute;left:233;width:57274;height:29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">
                      <v:imagedata r:id="rId164" o:title=""/>
                      <v:path arrowok="t"/>
                    </v:shape>
                    <v:group id="Group 303" o:spid="_x0000_s1554" style="position:absolute;left:2423;top:3855;width:54319;height:18569" coordorigin="-441,2754" coordsize="54325,18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group id="Group 304" o:spid="_x0000_s1555" style="position:absolute;left:-441;top:3148;width:54325;height:18175" coordorigin="-441,3148" coordsize="54325,18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group id="Group 305" o:spid="_x0000_s1556" style="position:absolute;left:-441;top:10388;width:10028;height:10935" coordorigin="-441,10388" coordsize="10028,10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_x0000_s1557" type="#_x0000_t202" style="position:absolute;left:-440;top:10388;width:10026;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" filled="f" stroked="f">
                            <v:textbox>
                              <w:txbxContent>
                                <w:p w14:paraId="57D32762" w14:textId="77777777" w:rsidR="003B14DC" w:rsidRPr="00F70C05" w:rsidRDefault="003B14DC" w:rsidP="005B3C0C">
                                  <w:pPr>
                                    <w:spacing w:after="0" w:line="240" w:lineRule="auto"/>
                                    <w:rPr>
                                      <w:sz w:val="22"/>
                                    </w:rPr>
                                  </w:pPr>
                                  <w:r>
                                    <w:rPr>
                                      <w:sz w:val="22"/>
                                    </w:rPr>
                                    <w:t>Mixotrophic</w:t>
                                  </w:r>
                                </w:p>
                              </w:txbxContent>
                            </v:textbox>
                          </v:shape>
                          <v:shape id="_x0000_s1558" type="#_x0000_t202" style="position:absolute;left:-440;top:14423;width:10027;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" filled="f" stroked="f">
                            <v:textbox>
                              <w:txbxContent>
                                <w:p w14:paraId="7ED204A5" w14:textId="77777777" w:rsidR="003B14DC" w:rsidRPr="00F70C05" w:rsidRDefault="003B14DC" w:rsidP="005B3C0C">
                                  <w:pPr>
                                    <w:spacing w:after="0" w:line="240" w:lineRule="auto"/>
                                    <w:rPr>
                                      <w:sz w:val="22"/>
                                    </w:rPr>
                                  </w:pPr>
                                  <w:r>
                                    <w:rPr>
                                      <w:sz w:val="22"/>
                                    </w:rPr>
                                    <w:t>Heterotrophic</w:t>
                                  </w:r>
                                </w:p>
                              </w:txbxContent>
                            </v:textbox>
                          </v:shape>
                          <v:shape id="_x0000_s1559" type="#_x0000_t202" style="position:absolute;left:-441;top:18605;width:10027;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" filled="f" stroked="f">
                            <v:textbox>
                              <w:txbxContent>
                                <w:p w14:paraId="2F3BBC2B" w14:textId="77777777" w:rsidR="003B14DC" w:rsidRPr="00F70C05" w:rsidRDefault="003B14DC" w:rsidP="005B3C0C">
                                  <w:pPr>
                                    <w:spacing w:after="0" w:line="240" w:lineRule="auto"/>
                                    <w:rPr>
                                      <w:sz w:val="22"/>
                                    </w:rPr>
                                  </w:pPr>
                                  <w:r>
                                    <w:rPr>
                                      <w:sz w:val="22"/>
                                    </w:rPr>
                                    <w:t>FR Light</w:t>
                                  </w:r>
                                </w:p>
                              </w:txbxContent>
                            </v:textbox>
                          </v:shape>
                        </v:group>
                        <v:shape id="_x0000_s1560" type="#_x0000_t202" style="position:absolute;left:12005;top:3413;width:10020;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" filled="f" stroked="f">
                          <v:textbox>
                            <w:txbxContent>
                              <w:p w14:paraId="423D384E" w14:textId="77777777" w:rsidR="003B14DC" w:rsidRPr="00F70C05" w:rsidRDefault="003B14DC" w:rsidP="005B3C0C">
                                <w:pPr>
                                  <w:spacing w:after="0" w:line="240" w:lineRule="auto"/>
                                  <w:rPr>
                                    <w:sz w:val="22"/>
                                  </w:rPr>
                                </w:pPr>
                                <w:r w:rsidRPr="00F70C05">
                                  <w:rPr>
                                    <w:sz w:val="20"/>
                                    <w:szCs w:val="20"/>
                                  </w:rPr>
                                  <w:t>LOG</w:t>
                                </w:r>
                              </w:p>
                            </w:txbxContent>
                          </v:textbox>
                        </v:shape>
                        <v:shape id="_x0000_s1561" type="#_x0000_t202" style="position:absolute;left:15151;top:3413;width:10020;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" filled="f" stroked="f">
                          <v:textbox>
                            <w:txbxContent>
                              <w:p w14:paraId="15A035FA" w14:textId="77777777" w:rsidR="003B14DC" w:rsidRPr="00F70C05" w:rsidRDefault="003B14DC" w:rsidP="005B3C0C">
                                <w:pPr>
                                  <w:spacing w:after="0" w:line="240" w:lineRule="auto"/>
                                  <w:rPr>
                                    <w:sz w:val="20"/>
                                    <w:szCs w:val="20"/>
                                  </w:rPr>
                                </w:pPr>
                                <w:r w:rsidRPr="00F70C05">
                                  <w:rPr>
                                    <w:sz w:val="20"/>
                                    <w:szCs w:val="20"/>
                                  </w:rPr>
                                  <w:t>0H</w:t>
                                </w:r>
                              </w:p>
                            </w:txbxContent>
                          </v:textbox>
                        </v:shape>
                        <v:shape id="_x0000_s1562" type="#_x0000_t202" style="position:absolute;left:18060;top:3411;width:4852;height: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" filled="f" stroked="f">
                          <v:textbox>
                            <w:txbxContent>
                              <w:p w14:paraId="3D695DE9" w14:textId="77777777" w:rsidR="003B14DC" w:rsidRPr="00F70C05" w:rsidRDefault="003B14DC" w:rsidP="005B3C0C">
                                <w:pPr>
                                  <w:spacing w:after="0" w:line="240" w:lineRule="auto"/>
                                  <w:rPr>
                                    <w:sz w:val="20"/>
                                    <w:szCs w:val="20"/>
                                  </w:rPr>
                                </w:pPr>
                                <w:r>
                                  <w:rPr>
                                    <w:sz w:val="20"/>
                                    <w:szCs w:val="20"/>
                                  </w:rPr>
                                  <w:t>2</w:t>
                                </w:r>
                                <w:r w:rsidRPr="00F70C05">
                                  <w:rPr>
                                    <w:sz w:val="20"/>
                                    <w:szCs w:val="20"/>
                                  </w:rPr>
                                  <w:t>H</w:t>
                                </w:r>
                              </w:p>
                            </w:txbxContent>
                          </v:textbox>
                        </v:shape>
                        <v:shape id="_x0000_s1563" type="#_x0000_t202" style="position:absolute;left:21364;top:3411;width:4839;height: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" filled="f" stroked="f">
                          <v:textbox>
                            <w:txbxContent>
                              <w:p w14:paraId="7387E729" w14:textId="77777777" w:rsidR="003B14DC" w:rsidRPr="00F70C05" w:rsidRDefault="003B14DC" w:rsidP="005B3C0C">
                                <w:pPr>
                                  <w:spacing w:after="0" w:line="240" w:lineRule="auto"/>
                                  <w:rPr>
                                    <w:sz w:val="20"/>
                                    <w:szCs w:val="20"/>
                                  </w:rPr>
                                </w:pPr>
                                <w:r>
                                  <w:rPr>
                                    <w:sz w:val="20"/>
                                    <w:szCs w:val="20"/>
                                  </w:rPr>
                                  <w:t>12</w:t>
                                </w:r>
                                <w:r w:rsidRPr="00F70C05">
                                  <w:rPr>
                                    <w:sz w:val="20"/>
                                    <w:szCs w:val="20"/>
                                  </w:rPr>
                                  <w:t>H</w:t>
                                </w:r>
                              </w:p>
                            </w:txbxContent>
                          </v:textbox>
                        </v:shape>
                        <v:shape id="_x0000_s1564" type="#_x0000_t202" style="position:absolute;left:33598;top:4075;width:4071;height:5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" fillcolor="white [3212]" stroked="f">
                          <v:textbox>
                            <w:txbxContent>
                              <w:p w14:paraId="2B55512E" w14:textId="77777777" w:rsidR="003B14DC" w:rsidRPr="00F70C05" w:rsidRDefault="003B14DC" w:rsidP="005B3C0C">
                                <w:pPr>
                                  <w:spacing w:after="0" w:line="240" w:lineRule="auto"/>
                                  <w:rPr>
                                    <w:sz w:val="20"/>
                                    <w:szCs w:val="20"/>
                                  </w:rPr>
                                </w:pPr>
                              </w:p>
                            </w:txbxContent>
                          </v:textbox>
                        </v:shape>
                        <v:shape id="_x0000_s1565" type="#_x0000_t202" style="position:absolute;left:25550;top:3415;width:4071;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4F2C4A56" w14:textId="77777777" w:rsidR="003B14DC" w:rsidRPr="00F70C05" w:rsidRDefault="003B14DC" w:rsidP="005B3C0C">
                                <w:pPr>
                                  <w:spacing w:after="0" w:line="240" w:lineRule="auto"/>
                                  <w:rPr>
                                    <w:sz w:val="20"/>
                                    <w:szCs w:val="20"/>
                                  </w:rPr>
                                </w:pPr>
                                <w:r>
                                  <w:rPr>
                                    <w:sz w:val="20"/>
                                    <w:szCs w:val="20"/>
                                  </w:rPr>
                                  <w:t>24</w:t>
                                </w:r>
                                <w:r w:rsidRPr="00F70C05">
                                  <w:rPr>
                                    <w:sz w:val="20"/>
                                    <w:szCs w:val="20"/>
                                  </w:rPr>
                                  <w:t>H</w:t>
                                </w:r>
                              </w:p>
                            </w:txbxContent>
                          </v:textbox>
                        </v:shape>
                        <v:shape id="_x0000_s1566" type="#_x0000_t202" style="position:absolute;left:38069;top:3411;width:4071;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w:txbxContent>
                              <w:p w14:paraId="598C1E08" w14:textId="77777777" w:rsidR="003B14DC" w:rsidRPr="00F70C05" w:rsidRDefault="003B14DC" w:rsidP="005B3C0C">
                                <w:pPr>
                                  <w:spacing w:after="0" w:line="240" w:lineRule="auto"/>
                                  <w:rPr>
                                    <w:sz w:val="20"/>
                                    <w:szCs w:val="20"/>
                                  </w:rPr>
                                </w:pPr>
                                <w:r>
                                  <w:rPr>
                                    <w:sz w:val="20"/>
                                    <w:szCs w:val="20"/>
                                  </w:rPr>
                                  <w:t>48</w:t>
                                </w:r>
                                <w:r w:rsidRPr="00F70C05">
                                  <w:rPr>
                                    <w:sz w:val="20"/>
                                    <w:szCs w:val="20"/>
                                  </w:rPr>
                                  <w:t>H</w:t>
                                </w:r>
                              </w:p>
                            </w:txbxContent>
                          </v:textbox>
                        </v:shape>
                        <v:shape id="_x0000_s1567" type="#_x0000_t202" style="position:absolute;left:44165;top:3411;width:4071;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" filled="f" stroked="f">
                          <v:textbox>
                            <w:txbxContent>
                              <w:p w14:paraId="2C852966" w14:textId="77777777" w:rsidR="003B14DC" w:rsidRPr="00F70C05" w:rsidRDefault="003B14DC" w:rsidP="005B3C0C">
                                <w:pPr>
                                  <w:spacing w:after="0" w:line="240" w:lineRule="auto"/>
                                  <w:rPr>
                                    <w:sz w:val="20"/>
                                    <w:szCs w:val="20"/>
                                  </w:rPr>
                                </w:pPr>
                                <w:r>
                                  <w:rPr>
                                    <w:sz w:val="20"/>
                                    <w:szCs w:val="20"/>
                                  </w:rPr>
                                  <w:t>96</w:t>
                                </w:r>
                                <w:r w:rsidRPr="00F70C05">
                                  <w:rPr>
                                    <w:sz w:val="20"/>
                                    <w:szCs w:val="20"/>
                                  </w:rPr>
                                  <w:t>H</w:t>
                                </w:r>
                              </w:p>
                            </w:txbxContent>
                          </v:textbox>
                        </v:shape>
                        <v:shape id="_x0000_s1568" type="#_x0000_t202" style="position:absolute;left:48926;top:3148;width:4958;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" filled="f" stroked="f">
                          <v:textbox>
                            <w:txbxContent>
                              <w:p w14:paraId="7ACA3EEE" w14:textId="77777777" w:rsidR="003B14DC" w:rsidRPr="00F70C05" w:rsidRDefault="003B14DC" w:rsidP="005B3C0C">
                                <w:pPr>
                                  <w:spacing w:after="0" w:line="240" w:lineRule="auto"/>
                                  <w:rPr>
                                    <w:sz w:val="20"/>
                                    <w:szCs w:val="20"/>
                                  </w:rPr>
                                </w:pPr>
                                <w:r>
                                  <w:rPr>
                                    <w:sz w:val="20"/>
                                    <w:szCs w:val="20"/>
                                  </w:rPr>
                                  <w:t>144H</w:t>
                                </w:r>
                              </w:p>
                            </w:txbxContent>
                          </v:textbox>
                        </v:shape>
                      </v:group>
                      <v:shape id="_x0000_s1569" type="#_x0000_t202" style="position:absolute;left:12559;top:2754;width:4068;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" filled="f" stroked="f">
                        <v:textbox>
                          <w:txbxContent>
                            <w:p w14:paraId="3097F062" w14:textId="77777777" w:rsidR="003B14DC" w:rsidRPr="00F70C05" w:rsidRDefault="003B14DC" w:rsidP="005B3C0C">
                              <w:pPr>
                                <w:spacing w:after="0" w:line="240" w:lineRule="auto"/>
                                <w:rPr>
                                  <w:sz w:val="20"/>
                                  <w:szCs w:val="20"/>
                                </w:rPr>
                              </w:pPr>
                              <w:r>
                                <w:rPr>
                                  <w:sz w:val="20"/>
                                  <w:szCs w:val="20"/>
                                </w:rPr>
                                <w:t>*~</w:t>
                              </w:r>
                            </w:p>
                          </w:txbxContent>
                        </v:textbox>
                      </v:shape>
                      <v:shape id="_x0000_s1570" type="#_x0000_t202" style="position:absolute;left:16525;top:2754;width:4068;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6D8B5A3F" w14:textId="77777777" w:rsidR="003B14DC" w:rsidRPr="00F70C05" w:rsidRDefault="003B14DC" w:rsidP="005B3C0C">
                              <w:pPr>
                                <w:spacing w:after="0" w:line="240" w:lineRule="auto"/>
                                <w:rPr>
                                  <w:sz w:val="20"/>
                                  <w:szCs w:val="20"/>
                                </w:rPr>
                              </w:pPr>
                              <w:r>
                                <w:rPr>
                                  <w:sz w:val="20"/>
                                  <w:szCs w:val="20"/>
                                </w:rPr>
                                <w:t>*</w:t>
                              </w:r>
                            </w:p>
                          </w:txbxContent>
                        </v:textbox>
                      </v:shape>
                      <v:shape id="_x0000_s1571" type="#_x0000_t202" style="position:absolute;left:18067;top:2754;width:4068;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4F662BDC" w14:textId="77777777" w:rsidR="003B14DC" w:rsidRPr="00F70C05" w:rsidRDefault="003B14DC" w:rsidP="005B3C0C">
                              <w:pPr>
                                <w:spacing w:after="0" w:line="240" w:lineRule="auto"/>
                                <w:rPr>
                                  <w:sz w:val="20"/>
                                  <w:szCs w:val="20"/>
                                </w:rPr>
                              </w:pPr>
                              <w:r>
                                <w:rPr>
                                  <w:sz w:val="20"/>
                                  <w:szCs w:val="20"/>
                                </w:rPr>
                                <w:t>*~</w:t>
                              </w:r>
                            </w:p>
                          </w:txbxContent>
                        </v:textbox>
                      </v:shape>
                      <v:shape id="_x0000_s1572" type="#_x0000_t202" style="position:absolute;left:21482;top:2754;width:4068;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22FF4CAD" w14:textId="77777777" w:rsidR="003B14DC" w:rsidRPr="00F70C05" w:rsidRDefault="003B14DC" w:rsidP="005B3C0C">
                              <w:pPr>
                                <w:spacing w:after="0" w:line="240" w:lineRule="auto"/>
                                <w:rPr>
                                  <w:sz w:val="20"/>
                                  <w:szCs w:val="20"/>
                                </w:rPr>
                              </w:pPr>
                              <w:r>
                                <w:rPr>
                                  <w:sz w:val="20"/>
                                  <w:szCs w:val="20"/>
                                </w:rPr>
                                <w:t>*~</w:t>
                              </w:r>
                            </w:p>
                          </w:txbxContent>
                        </v:textbox>
                      </v:shape>
                      <v:shape id="_x0000_s1573" type="#_x0000_t202" style="position:absolute;left:25855;top:2754;width:4068;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60474D1A" w14:textId="77777777" w:rsidR="003B14DC" w:rsidRPr="00F70C05" w:rsidRDefault="003B14DC" w:rsidP="005B3C0C">
                              <w:pPr>
                                <w:spacing w:after="0" w:line="240" w:lineRule="auto"/>
                                <w:rPr>
                                  <w:sz w:val="20"/>
                                  <w:szCs w:val="20"/>
                                </w:rPr>
                              </w:pPr>
                              <w:r>
                                <w:rPr>
                                  <w:sz w:val="20"/>
                                  <w:szCs w:val="20"/>
                                </w:rPr>
                                <w:t>*~</w:t>
                              </w:r>
                            </w:p>
                          </w:txbxContent>
                        </v:textbox>
                      </v:shape>
                      <v:shape id="_x0000_s1574" type="#_x0000_t202" style="position:absolute;left:38377;top:2754;width:4068;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20048486" w14:textId="77777777" w:rsidR="003B14DC" w:rsidRPr="00F70C05" w:rsidRDefault="003B14DC" w:rsidP="005B3C0C">
                              <w:pPr>
                                <w:spacing w:after="0" w:line="240" w:lineRule="auto"/>
                                <w:rPr>
                                  <w:sz w:val="20"/>
                                  <w:szCs w:val="20"/>
                                </w:rPr>
                              </w:pPr>
                              <w:r>
                                <w:rPr>
                                  <w:sz w:val="20"/>
                                  <w:szCs w:val="20"/>
                                </w:rPr>
                                <w:t>*~</w:t>
                              </w:r>
                            </w:p>
                          </w:txbxContent>
                        </v:textbox>
                      </v:shape>
                      <v:shape id="_x0000_s1575" type="#_x0000_t202" style="position:absolute;left:44496;top:2754;width:4068;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4B03E12C" w14:textId="77777777" w:rsidR="003B14DC" w:rsidRPr="00F70C05" w:rsidRDefault="003B14DC" w:rsidP="005B3C0C">
                              <w:pPr>
                                <w:spacing w:after="0" w:line="240" w:lineRule="auto"/>
                                <w:rPr>
                                  <w:sz w:val="20"/>
                                  <w:szCs w:val="20"/>
                                </w:rPr>
                              </w:pPr>
                              <w:r>
                                <w:rPr>
                                  <w:sz w:val="20"/>
                                  <w:szCs w:val="20"/>
                                </w:rPr>
                                <w:t>*~</w:t>
                              </w:r>
                            </w:p>
                          </w:txbxContent>
                        </v:textbox>
                      </v:shape>
                      <v:shape id="_x0000_s1576" type="#_x0000_t202" style="position:absolute;left:49758;top:2754;width:4068;height:2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941A2C2" w14:textId="77777777" w:rsidR="003B14DC" w:rsidRPr="00F70C05" w:rsidRDefault="003B14DC" w:rsidP="005B3C0C">
                              <w:pPr>
                                <w:spacing w:after="0" w:line="240" w:lineRule="auto"/>
                                <w:rPr>
                                  <w:sz w:val="20"/>
                                  <w:szCs w:val="20"/>
                                </w:rPr>
                              </w:pPr>
                              <w:r>
                                <w:rPr>
                                  <w:sz w:val="20"/>
                                  <w:szCs w:val="20"/>
                                </w:rPr>
                                <w:t>*~</w:t>
                              </w:r>
                              <w:r w:rsidRPr="00992C25">
                                <w:rPr>
                                  <w:sz w:val="20"/>
                                  <w:szCs w:val="20"/>
                                  <w:vertAlign w:val="superscript"/>
                                </w:rPr>
                                <w:t>+</w:t>
                              </w:r>
                            </w:p>
                          </w:txbxContent>
                        </v:textbox>
                      </v:shape>
                    </v:group>
                  </v:group>
                  <v:shape id="_x0000_s1577" type="#_x0000_t202" style="position:absolute;left:17574;top:80;width:10020;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3C13056E" w14:textId="77777777" w:rsidR="003B14DC" w:rsidRPr="00F70C05" w:rsidRDefault="003B14DC" w:rsidP="005B3C0C">
                          <w:pPr>
                            <w:spacing w:after="0" w:line="240" w:lineRule="auto"/>
                            <w:rPr>
                              <w:sz w:val="22"/>
                            </w:rPr>
                          </w:pPr>
                          <w:r>
                            <w:rPr>
                              <w:sz w:val="20"/>
                              <w:szCs w:val="20"/>
                            </w:rPr>
                            <w:t>N-</w:t>
                          </w:r>
                        </w:p>
                      </w:txbxContent>
                    </v:textbox>
                  </v:shape>
                </v:group>
                <v:shape id="_x0000_s1578" type="#_x0000_t202" style="position:absolute;left:1377;top:23799;width:53867;height:10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3CFADBB6" w14:textId="77777777" w:rsidR="003B14DC" w:rsidRDefault="003B14DC" w:rsidP="005B3C0C">
                        <w:r w:rsidRPr="00992C25">
                          <w:rPr>
                            <w:b/>
                            <w:sz w:val="20"/>
                            <w:szCs w:val="20"/>
                          </w:rPr>
                          <w:t xml:space="preserve">Figure </w:t>
                        </w:r>
                        <w:r>
                          <w:rPr>
                            <w:b/>
                            <w:sz w:val="20"/>
                            <w:szCs w:val="20"/>
                          </w:rPr>
                          <w:t>69</w:t>
                        </w:r>
                        <w:r w:rsidRPr="00992C25">
                          <w:rPr>
                            <w:b/>
                            <w:sz w:val="20"/>
                            <w:szCs w:val="20"/>
                          </w:rPr>
                          <w:t>.</w:t>
                        </w:r>
                        <w:r w:rsidRPr="00992C25">
                          <w:rPr>
                            <w:sz w:val="20"/>
                            <w:szCs w:val="20"/>
                          </w:rPr>
                          <w:t xml:space="preserve"> </w:t>
                        </w:r>
                        <w:r>
                          <w:rPr>
                            <w:sz w:val="20"/>
                            <w:szCs w:val="20"/>
                          </w:rPr>
                          <w:t>S</w:t>
                        </w:r>
                        <w:r w:rsidRPr="00992C25">
                          <w:rPr>
                            <w:sz w:val="20"/>
                            <w:szCs w:val="20"/>
                          </w:rPr>
                          <w:t>cheme for sampling</w:t>
                        </w:r>
                        <w:r>
                          <w:rPr>
                            <w:sz w:val="20"/>
                            <w:szCs w:val="20"/>
                          </w:rPr>
                          <w:t xml:space="preserve"> during N starvation experiments for </w:t>
                        </w:r>
                        <w:r w:rsidRPr="00B93BE7">
                          <w:rPr>
                            <w:i/>
                            <w:sz w:val="20"/>
                            <w:szCs w:val="20"/>
                          </w:rPr>
                          <w:t>C. reinhardtii</w:t>
                        </w:r>
                        <w:r>
                          <w:rPr>
                            <w:sz w:val="20"/>
                            <w:szCs w:val="20"/>
                          </w:rPr>
                          <w:t xml:space="preserve"> and </w:t>
                        </w:r>
                        <w:r w:rsidRPr="00B93BE7">
                          <w:rPr>
                            <w:i/>
                            <w:sz w:val="20"/>
                            <w:szCs w:val="20"/>
                          </w:rPr>
                          <w:t>M. inermum</w:t>
                        </w:r>
                        <w:r w:rsidRPr="00992C25">
                          <w:rPr>
                            <w:sz w:val="20"/>
                            <w:szCs w:val="20"/>
                          </w:rPr>
                          <w:t xml:space="preserve">. The symbol * indicates RNA sampling time points. The symbol ~ indicates biochemical sampling (including chlorophyll, TAG, starch, and acetate assays). The symbol + indicates sampling for FAME quantification and fluorescence microscopy. Yellow boxes indicate time periods of illumination. Grey boxes indicate dark periods. Red boxes indicate </w:t>
                        </w:r>
                        <w:r>
                          <w:rPr>
                            <w:sz w:val="20"/>
                            <w:szCs w:val="20"/>
                          </w:rPr>
                          <w:t>FR</w:t>
                        </w:r>
                        <w:r w:rsidRPr="00992C25">
                          <w:rPr>
                            <w:sz w:val="20"/>
                            <w:szCs w:val="20"/>
                          </w:rPr>
                          <w:t xml:space="preserve"> illumination</w:t>
                        </w:r>
                        <w:r>
                          <w:t xml:space="preserve">. </w:t>
                        </w:r>
                      </w:p>
                    </w:txbxContent>
                  </v:textbox>
                </v:shape>
              </v:group>
            </w:pict>
          </mc:Fallback>
        </mc:AlternateContent>
      </w:r>
    </w:p>
    <w:p w14:paraId="27450FD0" w14:textId="77777777" w:rsidR="00104280" w:rsidRDefault="00104280" w:rsidP="005B3C0C">
      <w:pPr>
        <w:spacing w:line="360" w:lineRule="auto"/>
        <w:rPr>
          <w:szCs w:val="24"/>
        </w:rPr>
      </w:pPr>
    </w:p>
    <w:p w14:paraId="1F7C6645" w14:textId="77777777" w:rsidR="00104280" w:rsidRDefault="00104280" w:rsidP="005B3C0C">
      <w:pPr>
        <w:spacing w:line="360" w:lineRule="auto"/>
        <w:rPr>
          <w:szCs w:val="24"/>
        </w:rPr>
      </w:pPr>
    </w:p>
    <w:p w14:paraId="026C3864" w14:textId="77777777" w:rsidR="00104280" w:rsidRDefault="00104280" w:rsidP="005B3C0C">
      <w:pPr>
        <w:spacing w:line="360" w:lineRule="auto"/>
        <w:rPr>
          <w:szCs w:val="24"/>
        </w:rPr>
      </w:pPr>
    </w:p>
    <w:p w14:paraId="0CBC0735" w14:textId="77777777" w:rsidR="00104280" w:rsidRDefault="00104280" w:rsidP="005B3C0C">
      <w:pPr>
        <w:spacing w:line="360" w:lineRule="auto"/>
        <w:rPr>
          <w:szCs w:val="24"/>
        </w:rPr>
      </w:pPr>
    </w:p>
    <w:p w14:paraId="246D3C8C" w14:textId="77777777" w:rsidR="00104280" w:rsidRDefault="00104280" w:rsidP="005B3C0C">
      <w:pPr>
        <w:spacing w:line="360" w:lineRule="auto"/>
        <w:rPr>
          <w:szCs w:val="24"/>
        </w:rPr>
      </w:pPr>
    </w:p>
    <w:p w14:paraId="0DB88B7D" w14:textId="77777777" w:rsidR="00104280" w:rsidRDefault="00104280" w:rsidP="005B3C0C">
      <w:pPr>
        <w:spacing w:line="360" w:lineRule="auto"/>
        <w:rPr>
          <w:szCs w:val="24"/>
        </w:rPr>
      </w:pPr>
    </w:p>
    <w:p w14:paraId="7BCBED52" w14:textId="77777777" w:rsidR="00104280" w:rsidRDefault="00104280" w:rsidP="005B3C0C">
      <w:pPr>
        <w:spacing w:line="360" w:lineRule="auto"/>
        <w:rPr>
          <w:szCs w:val="24"/>
        </w:rPr>
      </w:pPr>
    </w:p>
    <w:p w14:paraId="595C601B" w14:textId="77777777" w:rsidR="00104280" w:rsidRDefault="00104280" w:rsidP="005B3C0C">
      <w:pPr>
        <w:spacing w:line="360" w:lineRule="auto"/>
        <w:rPr>
          <w:szCs w:val="24"/>
        </w:rPr>
      </w:pPr>
    </w:p>
    <w:p w14:paraId="47DFD109" w14:textId="77777777" w:rsidR="005B3C0C" w:rsidRPr="005B3C0C" w:rsidRDefault="005B3C0C" w:rsidP="005B3C0C">
      <w:pPr>
        <w:spacing w:line="360" w:lineRule="auto"/>
        <w:rPr>
          <w:i/>
        </w:rPr>
      </w:pPr>
      <w:r w:rsidRPr="005B3C0C">
        <w:rPr>
          <w:szCs w:val="24"/>
        </w:rPr>
        <w:t>.</w:t>
      </w:r>
    </w:p>
    <w:p w14:paraId="70632F51" w14:textId="77777777" w:rsidR="005B3C0C" w:rsidRPr="005B3C0C" w:rsidRDefault="005B3C0C" w:rsidP="005B3C0C">
      <w:pPr>
        <w:pStyle w:val="Heading3"/>
        <w:spacing w:after="120" w:line="360" w:lineRule="auto"/>
        <w:rPr>
          <w:b w:val="0"/>
          <w:color w:val="auto"/>
        </w:rPr>
      </w:pPr>
      <w:bookmarkStart w:id="108" w:name="_Toc460524714"/>
      <w:bookmarkStart w:id="109" w:name="_Toc462059823"/>
      <w:r w:rsidRPr="005B3C0C">
        <w:rPr>
          <w:b w:val="0"/>
          <w:color w:val="auto"/>
        </w:rPr>
        <w:t>Oxygen evolution measurements</w:t>
      </w:r>
      <w:bookmarkEnd w:id="108"/>
      <w:bookmarkEnd w:id="109"/>
    </w:p>
    <w:p w14:paraId="281B2998" w14:textId="77777777" w:rsidR="005B3C0C" w:rsidRPr="005B3C0C" w:rsidRDefault="005B3C0C" w:rsidP="005B3C0C">
      <w:pPr>
        <w:spacing w:line="360" w:lineRule="auto"/>
      </w:pPr>
      <w:r w:rsidRPr="005B3C0C">
        <w:t>Oxygen evolution measurements were carried out as described in Section 2.8, to assess the efficacy of LEF inhibition during the preliminary experiments. Culture cell density was first normalised to 0.3 OD</w:t>
      </w:r>
      <w:r w:rsidRPr="005B3C0C">
        <w:rPr>
          <w:vertAlign w:val="subscript"/>
        </w:rPr>
        <w:t>750</w:t>
      </w:r>
      <w:r w:rsidRPr="005B3C0C">
        <w:t xml:space="preserve"> by pelleting cells and resuspending in supernatant. For FR light oxygen evolution, the default halogen bulb  of the oxygen electrode instrument was replaced with the same 730 nm centred LED array and 715 nm filter as used in the FR light chamber (described in Section 6.2.1). Unfortunately due to constraints of the QSRED light sensor, the FR light intensity in the chamber could not be determined accurately, however the intensity measured at the end of the light tube (attaching the light source to the electrode chamber) was 31 µmol m</w:t>
      </w:r>
      <w:r w:rsidRPr="005B3C0C">
        <w:rPr>
          <w:vertAlign w:val="superscript"/>
        </w:rPr>
        <w:t xml:space="preserve">-2 </w:t>
      </w:r>
      <w:r w:rsidRPr="005B3C0C">
        <w:t>s</w:t>
      </w:r>
      <w:r w:rsidRPr="005B3C0C">
        <w:rPr>
          <w:vertAlign w:val="superscript"/>
        </w:rPr>
        <w:t>-1</w:t>
      </w:r>
      <w:r w:rsidRPr="005B3C0C">
        <w:t xml:space="preserve">. </w:t>
      </w:r>
    </w:p>
    <w:p w14:paraId="351766BD" w14:textId="77777777" w:rsidR="005B3C0C" w:rsidRPr="005B3C0C" w:rsidRDefault="005B3C0C" w:rsidP="005B3C0C">
      <w:pPr>
        <w:pStyle w:val="Heading3"/>
        <w:spacing w:after="120" w:line="360" w:lineRule="auto"/>
        <w:rPr>
          <w:b w:val="0"/>
          <w:color w:val="auto"/>
        </w:rPr>
      </w:pPr>
      <w:bookmarkStart w:id="110" w:name="_Toc460524715"/>
      <w:bookmarkStart w:id="111" w:name="_Toc462059824"/>
      <w:r w:rsidRPr="005B3C0C">
        <w:rPr>
          <w:b w:val="0"/>
          <w:color w:val="auto"/>
        </w:rPr>
        <w:t>Biochemical analysis</w:t>
      </w:r>
      <w:bookmarkEnd w:id="110"/>
      <w:bookmarkEnd w:id="111"/>
    </w:p>
    <w:p w14:paraId="5DCD352E" w14:textId="77777777" w:rsidR="005B3C0C" w:rsidRPr="005B3C0C" w:rsidRDefault="005B3C0C" w:rsidP="005B3C0C">
      <w:pPr>
        <w:spacing w:line="360" w:lineRule="auto"/>
      </w:pPr>
      <w:r w:rsidRPr="005B3C0C">
        <w:t xml:space="preserve">TAG was analysed quantitatively using an enzymatic assay (as described in Section 5.2.3). Samples for FAME analysis were taken after 6 days of nitrogen stress. Total lipid extraction and methylation was carried out and the resulting FAMEs were quantified by GC-MS (as described in Section 5.2.4). Neutral lipid accumulation was also analysed qualitatively using Nile red fluorescence microscopy (as described in Section 5.2.5). Starch content was determined following the procedure outlined in Section 5.2.6. Supernatant acetate concentration (acetate consumption) was determined using the </w:t>
      </w:r>
      <w:r w:rsidRPr="005B3C0C">
        <w:lastRenderedPageBreak/>
        <w:t xml:space="preserve">method described in Section 5.2.7. Chlorophyll analysis was carried out using the method described in Section 5.2.8. </w:t>
      </w:r>
    </w:p>
    <w:p w14:paraId="247DFB5B" w14:textId="77777777" w:rsidR="005B3C0C" w:rsidRPr="005B3C0C" w:rsidRDefault="005B3C0C" w:rsidP="005B3C0C">
      <w:pPr>
        <w:pStyle w:val="Heading3"/>
        <w:spacing w:after="120" w:line="360" w:lineRule="auto"/>
        <w:rPr>
          <w:b w:val="0"/>
          <w:color w:val="auto"/>
        </w:rPr>
      </w:pPr>
      <w:bookmarkStart w:id="112" w:name="_Toc460524716"/>
      <w:bookmarkStart w:id="113" w:name="_Toc462059825"/>
      <w:r w:rsidRPr="005B3C0C">
        <w:rPr>
          <w:b w:val="0"/>
          <w:color w:val="auto"/>
        </w:rPr>
        <w:t>RNA extraction and qRT-PCR</w:t>
      </w:r>
      <w:bookmarkEnd w:id="112"/>
      <w:bookmarkEnd w:id="113"/>
    </w:p>
    <w:p w14:paraId="10209D24" w14:textId="77777777" w:rsidR="005B3C0C" w:rsidRPr="005B3C0C" w:rsidRDefault="005B3C0C" w:rsidP="005B3C0C">
      <w:pPr>
        <w:spacing w:line="360" w:lineRule="auto"/>
      </w:pPr>
      <w:r w:rsidRPr="005B3C0C">
        <w:t xml:space="preserve">RNA extraction and analysis was carried out using the methods described in Sections 5.2.10 to 5.2.13. Gene expression analysis was carried out using the qRT-PCR methodology described in Section 5.2.14. The same key carbon and lipid metabolism genes were analysed in this study. </w:t>
      </w:r>
    </w:p>
    <w:p w14:paraId="4E3921B4" w14:textId="77777777" w:rsidR="005B3C0C" w:rsidRPr="005B3C0C" w:rsidRDefault="005B3C0C" w:rsidP="005B3C0C">
      <w:pPr>
        <w:pStyle w:val="Heading3"/>
        <w:spacing w:after="120" w:line="360" w:lineRule="auto"/>
        <w:rPr>
          <w:b w:val="0"/>
          <w:color w:val="auto"/>
        </w:rPr>
      </w:pPr>
      <w:bookmarkStart w:id="114" w:name="_Toc460524717"/>
      <w:bookmarkStart w:id="115" w:name="_Toc462059826"/>
      <w:r w:rsidRPr="005B3C0C">
        <w:rPr>
          <w:b w:val="0"/>
          <w:color w:val="auto"/>
        </w:rPr>
        <w:t>Statistical analysis</w:t>
      </w:r>
      <w:bookmarkEnd w:id="114"/>
      <w:bookmarkEnd w:id="115"/>
    </w:p>
    <w:p w14:paraId="00CED601" w14:textId="77777777" w:rsidR="005B3C0C" w:rsidRDefault="005B3C0C" w:rsidP="005B3C0C">
      <w:pPr>
        <w:spacing w:line="360" w:lineRule="auto"/>
      </w:pPr>
      <w:r w:rsidRPr="005B3C0C">
        <w:t>Statistical analysis was carried out using the method described in Sections 5.2.15.</w:t>
      </w:r>
    </w:p>
    <w:p w14:paraId="19F48F26" w14:textId="77777777" w:rsidR="008E450D" w:rsidRDefault="008E450D" w:rsidP="005B3C0C">
      <w:pPr>
        <w:spacing w:line="360" w:lineRule="auto"/>
      </w:pPr>
    </w:p>
    <w:p w14:paraId="562473C7" w14:textId="77777777" w:rsidR="008E450D" w:rsidRDefault="008E450D" w:rsidP="005B3C0C">
      <w:pPr>
        <w:spacing w:line="360" w:lineRule="auto"/>
      </w:pPr>
    </w:p>
    <w:p w14:paraId="4F7A8FDE" w14:textId="77777777" w:rsidR="008E450D" w:rsidRDefault="008E450D" w:rsidP="005B3C0C">
      <w:pPr>
        <w:spacing w:line="360" w:lineRule="auto"/>
      </w:pPr>
    </w:p>
    <w:p w14:paraId="2BEE0F77" w14:textId="77777777" w:rsidR="008E450D" w:rsidRDefault="008E450D" w:rsidP="005B3C0C">
      <w:pPr>
        <w:spacing w:line="360" w:lineRule="auto"/>
      </w:pPr>
    </w:p>
    <w:p w14:paraId="66D41D92" w14:textId="77777777" w:rsidR="008E450D" w:rsidRDefault="008E450D" w:rsidP="005B3C0C">
      <w:pPr>
        <w:spacing w:line="360" w:lineRule="auto"/>
      </w:pPr>
    </w:p>
    <w:p w14:paraId="727F65F8" w14:textId="77777777" w:rsidR="008E450D" w:rsidRDefault="008E450D" w:rsidP="005B3C0C">
      <w:pPr>
        <w:spacing w:line="360" w:lineRule="auto"/>
      </w:pPr>
    </w:p>
    <w:p w14:paraId="1C77C592" w14:textId="77777777" w:rsidR="008E450D" w:rsidRDefault="008E450D" w:rsidP="005B3C0C">
      <w:pPr>
        <w:spacing w:line="360" w:lineRule="auto"/>
      </w:pPr>
    </w:p>
    <w:p w14:paraId="39E329DD" w14:textId="77777777" w:rsidR="008E450D" w:rsidRDefault="008E450D" w:rsidP="005B3C0C">
      <w:pPr>
        <w:spacing w:line="360" w:lineRule="auto"/>
      </w:pPr>
    </w:p>
    <w:p w14:paraId="5AC9C31F" w14:textId="77777777" w:rsidR="008E450D" w:rsidRDefault="008E450D" w:rsidP="005B3C0C">
      <w:pPr>
        <w:spacing w:line="360" w:lineRule="auto"/>
      </w:pPr>
    </w:p>
    <w:p w14:paraId="094F732D" w14:textId="77777777" w:rsidR="008E450D" w:rsidRDefault="008E450D" w:rsidP="005B3C0C">
      <w:pPr>
        <w:spacing w:line="360" w:lineRule="auto"/>
      </w:pPr>
    </w:p>
    <w:p w14:paraId="480242F0" w14:textId="77777777" w:rsidR="008E450D" w:rsidRDefault="008E450D" w:rsidP="005B3C0C">
      <w:pPr>
        <w:spacing w:line="360" w:lineRule="auto"/>
      </w:pPr>
    </w:p>
    <w:p w14:paraId="19CED6DE" w14:textId="77777777" w:rsidR="008E450D" w:rsidRDefault="008E450D" w:rsidP="005B3C0C">
      <w:pPr>
        <w:spacing w:line="360" w:lineRule="auto"/>
      </w:pPr>
    </w:p>
    <w:p w14:paraId="2F15C8C8" w14:textId="77777777" w:rsidR="008E450D" w:rsidRDefault="008E450D" w:rsidP="005B3C0C">
      <w:pPr>
        <w:spacing w:line="360" w:lineRule="auto"/>
      </w:pPr>
    </w:p>
    <w:p w14:paraId="71C47B18" w14:textId="77777777" w:rsidR="008E450D" w:rsidRPr="005B3C0C" w:rsidRDefault="008E450D" w:rsidP="005B3C0C">
      <w:pPr>
        <w:spacing w:line="360" w:lineRule="auto"/>
      </w:pPr>
    </w:p>
    <w:p w14:paraId="19B32AC7" w14:textId="77777777" w:rsidR="005B3C0C" w:rsidRPr="005B3C0C" w:rsidRDefault="005B3C0C" w:rsidP="005B3C0C">
      <w:pPr>
        <w:pStyle w:val="Heading2"/>
        <w:spacing w:after="120" w:line="360" w:lineRule="auto"/>
        <w:rPr>
          <w:color w:val="auto"/>
        </w:rPr>
      </w:pPr>
      <w:bookmarkStart w:id="116" w:name="_Toc460524718"/>
      <w:bookmarkStart w:id="117" w:name="_Toc462059827"/>
      <w:r w:rsidRPr="005B3C0C">
        <w:rPr>
          <w:color w:val="auto"/>
        </w:rPr>
        <w:lastRenderedPageBreak/>
        <w:t>Results</w:t>
      </w:r>
      <w:bookmarkEnd w:id="116"/>
      <w:bookmarkEnd w:id="117"/>
    </w:p>
    <w:p w14:paraId="097CCCDE" w14:textId="77777777" w:rsidR="005B3C0C" w:rsidRPr="005B3C0C" w:rsidRDefault="005B3C0C" w:rsidP="005B3C0C">
      <w:pPr>
        <w:pStyle w:val="Heading3"/>
        <w:spacing w:after="120" w:line="360" w:lineRule="auto"/>
        <w:rPr>
          <w:b w:val="0"/>
          <w:color w:val="auto"/>
        </w:rPr>
      </w:pPr>
      <w:bookmarkStart w:id="118" w:name="_Toc460524719"/>
      <w:bookmarkStart w:id="119" w:name="_Toc462059828"/>
      <w:r w:rsidRPr="005B3C0C">
        <w:rPr>
          <w:b w:val="0"/>
          <w:color w:val="auto"/>
        </w:rPr>
        <w:t xml:space="preserve">Preliminary experiments using </w:t>
      </w:r>
      <w:r w:rsidRPr="005B3C0C">
        <w:rPr>
          <w:b w:val="0"/>
          <w:i/>
          <w:color w:val="auto"/>
        </w:rPr>
        <w:t>C. reinhardtii</w:t>
      </w:r>
      <w:bookmarkEnd w:id="118"/>
      <w:bookmarkEnd w:id="119"/>
    </w:p>
    <w:p w14:paraId="13CC1972" w14:textId="77777777" w:rsidR="005B3C0C" w:rsidRPr="005B3C0C" w:rsidRDefault="005B3C0C" w:rsidP="005B3C0C">
      <w:pPr>
        <w:pStyle w:val="Heading4"/>
        <w:spacing w:before="240" w:after="120" w:line="360" w:lineRule="auto"/>
        <w:ind w:left="862" w:hanging="862"/>
        <w:rPr>
          <w:b w:val="0"/>
          <w:i w:val="0"/>
          <w:color w:val="auto"/>
        </w:rPr>
      </w:pPr>
      <w:r w:rsidRPr="005B3C0C">
        <w:rPr>
          <w:b w:val="0"/>
          <w:i w:val="0"/>
          <w:color w:val="auto"/>
        </w:rPr>
        <w:t>DCMU</w:t>
      </w:r>
    </w:p>
    <w:p w14:paraId="17F8F81E" w14:textId="77777777" w:rsidR="005B3C0C" w:rsidRPr="005B3C0C" w:rsidRDefault="005B3C0C" w:rsidP="005B3C0C">
      <w:pPr>
        <w:spacing w:before="240" w:line="360" w:lineRule="auto"/>
      </w:pPr>
      <w:r w:rsidRPr="005B3C0C">
        <w:t xml:space="preserve">DCMU is typically used for LEF inhibition in short term photosynthetic experiments </w:t>
      </w:r>
      <w:r w:rsidR="00BD03EC" w:rsidRPr="005B3C0C">
        <w:fldChar w:fldCharType="begin"/>
      </w:r>
      <w:r w:rsidRPr="005B3C0C">
        <w:instrText xml:space="preserve"> ADDIN ZOTERO_ITEM CSL_CITATION {"citationID":"246lqej3vt","properties":{"formattedCitation":"(Alric, 2010)","plainCitation":"(Alric, 2010)"},"citationItems":[{"id":2075,"uris":["http://zotero.org/users/1204444/items/RN78GDB3"],"uri":["http://zotero.org/users/1204444/items/RN78GDB3"],"itemData":{"id":2075,"type":"article-journal","title":"Cyclic electron flow around photosystem I in unicellular green algae","container-title":"Photosynthesis Research","page":"47-56","volume":"106","issue":"1-2","source":"link.springer.com","abstract":"Cyclic electron flow around PSI, or cyclic photophosphorylation, is the photosynthetic process which recycles the reducing equivalents produced by photosystem I in the stroma towards the plastoquinone pool. Through the activity of cytochrome b 6 f, which also transfers protons across the membrane, it promotes the synthesis of ATP. The literature dealing with cyclic electron flow in unicellular algae is far less abundant than it is for plants. However, in the chloroplast of algae such as Chlorella or Chlamydomonas, an efficient carbohydrate catabolism renders the redox poise much more reducing than in plant chloroplasts. It is therefore worthwhile highlighting the specific properties of unicellular algae because cyclic electron flow is highly dependent upon the accumulation of these stromal reducing equivalents. Such an increase of reducing power in the stroma stimulates the reduction of plastoquinones, which is the limiting step of cyclic electron flow. In anaerobic conditions in the dark, this reaction can lead to a fully reduced plastoquinone pool and induce state transitions, the migration of 80% of light harvesting complexes II and 20% of cytochrome b 6 f complex from the PSII-enriched grana to the PSI-enriched lamella. These ultrastructural changes have been proposed to further enhance cyclic electron flow by increasing PSI antenna size, and forming PSI-cyt b 6 f supercomplexes. These hypotheses are discussed in light of recently published data.","DOI":"10.1007/s11120-010-9566-4","ISSN":"0166-8595, 1573-5079","journalAbbreviation":"Photosynth Res","language":"en","author":[{"family":"Alric","given":"Jean"}],"issued":{"date-parts":[["2010",6,8]]}}}],"schema":"https://github.com/citation-style-language/schema/raw/master/csl-citation.json"} </w:instrText>
      </w:r>
      <w:r w:rsidR="00BD03EC" w:rsidRPr="005B3C0C">
        <w:fldChar w:fldCharType="separate"/>
      </w:r>
      <w:r w:rsidRPr="005B3C0C">
        <w:t>(Alric, 2010)</w:t>
      </w:r>
      <w:r w:rsidR="00BD03EC" w:rsidRPr="005B3C0C">
        <w:fldChar w:fldCharType="end"/>
      </w:r>
      <w:r w:rsidRPr="005B3C0C">
        <w:t xml:space="preserve">. However, to this author’s knowledge, there have been no studies on the long term effectiveness and potential toxicity of DCMU treatment on </w:t>
      </w:r>
      <w:r w:rsidRPr="005B3C0C">
        <w:rPr>
          <w:i/>
        </w:rPr>
        <w:t xml:space="preserve">C. reinhardtii. </w:t>
      </w:r>
      <w:r w:rsidRPr="005B3C0C">
        <w:t xml:space="preserve">LEF inhibition over a growth period was required in this investigation to allow acclimation before lipid accumulation, a potential caveat of previous studies. Consequently a growth experiment was carried in which </w:t>
      </w:r>
      <w:r w:rsidRPr="005B3C0C">
        <w:rPr>
          <w:i/>
        </w:rPr>
        <w:t xml:space="preserve">C. reinhardtii </w:t>
      </w:r>
      <w:r w:rsidRPr="005B3C0C">
        <w:t>was</w:t>
      </w:r>
      <w:r w:rsidRPr="005B3C0C">
        <w:rPr>
          <w:i/>
        </w:rPr>
        <w:t xml:space="preserve"> </w:t>
      </w:r>
      <w:r w:rsidRPr="005B3C0C">
        <w:t xml:space="preserve">cultivated under mixotrophic conditions (HSMA medium, light) with the addition of DCMU at a range of different concentrations (3, 5, 10 μM). Toxicity was assessed by comparing growth with a heterotrophic control (HSMA medium, dark). The efficacy of each DCMU treatment on LEF was assessed by measuring oxygen evolution after 168 hours. As shown in Figure </w:t>
      </w:r>
      <w:r w:rsidR="003E62B0">
        <w:t>70</w:t>
      </w:r>
      <w:r w:rsidRPr="005B3C0C">
        <w:t>, addition of 10 μM DCMU resulted in 59% drop in specific growth rate compared to the heterotrophic control. This growth inhibition was reduced in lower DCMU concentration treatments, with (18% and 29% reduction in μ for 3 and 5 μM DCMU treatment, over 5 days). The growth rate of cultures with 3 μM DCMU increased 1.95 fold after 120 hours</w:t>
      </w:r>
      <w:r w:rsidR="00075B98">
        <w:t xml:space="preserve"> (p&lt;0.05)</w:t>
      </w:r>
      <w:r w:rsidRPr="005B3C0C">
        <w:t xml:space="preserve">. A similar trend was found in 5 μM DCMU treated cultures after 144 hours. Oxygen evolution measurements taken at 168 hours indicated LEF was not fully inhibited in </w:t>
      </w:r>
      <w:r w:rsidR="00075B98" w:rsidRPr="005B3C0C">
        <w:t>either 3 or</w:t>
      </w:r>
      <w:r w:rsidRPr="005B3C0C">
        <w:t xml:space="preserve"> 5 μM DCMU treatment (Figure </w:t>
      </w:r>
      <w:r w:rsidR="008E450D">
        <w:t>71</w:t>
      </w:r>
      <w:r w:rsidRPr="005B3C0C">
        <w:t xml:space="preserve">), which may account for the late increase in growth rate. In contrast there was no significant oxygen evolution in 10 μM DCMU cultures (p&gt;0.05). </w:t>
      </w:r>
    </w:p>
    <w:p w14:paraId="4553583C" w14:textId="77777777" w:rsidR="005B3C0C" w:rsidRPr="005B3C0C" w:rsidRDefault="005128F7" w:rsidP="005B3C0C">
      <w:pPr>
        <w:spacing w:line="360" w:lineRule="auto"/>
      </w:pPr>
      <w:r>
        <w:rPr>
          <w:noProof/>
          <w:lang w:eastAsia="en-GB"/>
        </w:rPr>
        <w:lastRenderedPageBreak/>
        <mc:AlternateContent>
          <mc:Choice Requires="wps">
            <w:drawing>
              <wp:anchor distT="0" distB="0" distL="114300" distR="114300" simplePos="0" relativeHeight="251438592" behindDoc="0" locked="0" layoutInCell="1" allowOverlap="1" wp14:anchorId="539A9DEB" wp14:editId="039DF44B">
                <wp:simplePos x="0" y="0"/>
                <wp:positionH relativeFrom="column">
                  <wp:posOffset>666750</wp:posOffset>
                </wp:positionH>
                <wp:positionV relativeFrom="paragraph">
                  <wp:posOffset>3763010</wp:posOffset>
                </wp:positionV>
                <wp:extent cx="4508500" cy="457200"/>
                <wp:effectExtent l="0" t="0" r="0" b="0"/>
                <wp:wrapNone/>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0" cy="457200"/>
                        </a:xfrm>
                        <a:prstGeom prst="rect">
                          <a:avLst/>
                        </a:prstGeom>
                        <a:noFill/>
                        <a:ln w="9525">
                          <a:noFill/>
                          <a:miter lim="800000"/>
                          <a:headEnd/>
                          <a:tailEnd/>
                        </a:ln>
                      </wps:spPr>
                      <wps:txbx>
                        <w:txbxContent>
                          <w:p w14:paraId="644EFDD7" w14:textId="77777777" w:rsidR="003B14DC" w:rsidRPr="00092230" w:rsidRDefault="003B14DC" w:rsidP="005B3C0C">
                            <w:pPr>
                              <w:rPr>
                                <w:sz w:val="20"/>
                                <w:szCs w:val="20"/>
                              </w:rPr>
                            </w:pPr>
                            <w:r w:rsidRPr="00992C25">
                              <w:rPr>
                                <w:b/>
                                <w:sz w:val="20"/>
                                <w:szCs w:val="20"/>
                              </w:rPr>
                              <w:t xml:space="preserve">Figure </w:t>
                            </w:r>
                            <w:r>
                              <w:rPr>
                                <w:b/>
                                <w:sz w:val="20"/>
                                <w:szCs w:val="20"/>
                              </w:rPr>
                              <w:t>70</w:t>
                            </w:r>
                            <w:r w:rsidRPr="00992C25">
                              <w:rPr>
                                <w:b/>
                                <w:sz w:val="20"/>
                                <w:szCs w:val="20"/>
                              </w:rPr>
                              <w:t>.</w:t>
                            </w:r>
                            <w:r>
                              <w:rPr>
                                <w:sz w:val="20"/>
                                <w:szCs w:val="20"/>
                              </w:rPr>
                              <w:t xml:space="preserve"> Growth curves of </w:t>
                            </w:r>
                            <w:r>
                              <w:rPr>
                                <w:i/>
                                <w:sz w:val="20"/>
                                <w:szCs w:val="20"/>
                              </w:rPr>
                              <w:t xml:space="preserve">C. reinhardtii </w:t>
                            </w:r>
                            <w:r>
                              <w:rPr>
                                <w:sz w:val="20"/>
                                <w:szCs w:val="20"/>
                              </w:rPr>
                              <w:t xml:space="preserve">cells grown in the light with DCMU or heterotrophically (dark) as a control. Error bars indicate standard error (n=3) </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539A9DEB" id="Text Box 94" o:spid="_x0000_s1579" type="#_x0000_t202" style="position:absolute;left:0;text-align:left;margin-left:52.5pt;margin-top:296.3pt;width:355pt;height:36pt;z-index:25143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" filled="f" stroked="f">
                <v:textbox>
                  <w:txbxContent>
                    <w:p w14:paraId="644EFDD7" w14:textId="77777777" w:rsidR="003B14DC" w:rsidRPr="00092230" w:rsidRDefault="003B14DC" w:rsidP="005B3C0C">
                      <w:pPr>
                        <w:rPr>
                          <w:sz w:val="20"/>
                          <w:szCs w:val="20"/>
                        </w:rPr>
                      </w:pPr>
                      <w:r w:rsidRPr="00992C25">
                        <w:rPr>
                          <w:b/>
                          <w:sz w:val="20"/>
                          <w:szCs w:val="20"/>
                        </w:rPr>
                        <w:t xml:space="preserve">Figure </w:t>
                      </w:r>
                      <w:r>
                        <w:rPr>
                          <w:b/>
                          <w:sz w:val="20"/>
                          <w:szCs w:val="20"/>
                        </w:rPr>
                        <w:t>70</w:t>
                      </w:r>
                      <w:r w:rsidRPr="00992C25">
                        <w:rPr>
                          <w:b/>
                          <w:sz w:val="20"/>
                          <w:szCs w:val="20"/>
                        </w:rPr>
                        <w:t>.</w:t>
                      </w:r>
                      <w:r>
                        <w:rPr>
                          <w:sz w:val="20"/>
                          <w:szCs w:val="20"/>
                        </w:rPr>
                        <w:t xml:space="preserve"> Growth curves of </w:t>
                      </w:r>
                      <w:r>
                        <w:rPr>
                          <w:i/>
                          <w:sz w:val="20"/>
                          <w:szCs w:val="20"/>
                        </w:rPr>
                        <w:t xml:space="preserve">C. reinhardtii </w:t>
                      </w:r>
                      <w:r>
                        <w:rPr>
                          <w:sz w:val="20"/>
                          <w:szCs w:val="20"/>
                        </w:rPr>
                        <w:t xml:space="preserve">cells grown in the light with DCMU or heterotrophically (dark) as a control. Error bars indicate standard error (n=3) </w:t>
                      </w:r>
                    </w:p>
                  </w:txbxContent>
                </v:textbox>
              </v:shape>
            </w:pict>
          </mc:Fallback>
        </mc:AlternateContent>
      </w:r>
      <w:r w:rsidR="005B3C0C" w:rsidRPr="005B3C0C">
        <w:rPr>
          <w:noProof/>
          <w:lang w:eastAsia="en-GB"/>
        </w:rPr>
        <w:drawing>
          <wp:anchor distT="0" distB="0" distL="114300" distR="114300" simplePos="0" relativeHeight="251450880" behindDoc="0" locked="0" layoutInCell="1" allowOverlap="1" wp14:anchorId="0AAA4371" wp14:editId="5DB19D0A">
            <wp:simplePos x="0" y="0"/>
            <wp:positionH relativeFrom="column">
              <wp:posOffset>899160</wp:posOffset>
            </wp:positionH>
            <wp:positionV relativeFrom="paragraph">
              <wp:posOffset>73025</wp:posOffset>
            </wp:positionV>
            <wp:extent cx="3713480" cy="3599815"/>
            <wp:effectExtent l="0" t="0" r="0" b="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3713480" cy="3599815"/>
                    </a:xfrm>
                    <a:prstGeom prst="rect">
                      <a:avLst/>
                    </a:prstGeom>
                  </pic:spPr>
                </pic:pic>
              </a:graphicData>
            </a:graphic>
          </wp:anchor>
        </w:drawing>
      </w:r>
      <w:r w:rsidR="005B3C0C" w:rsidRPr="005B3C0C">
        <w:rPr>
          <w:noProof/>
          <w:lang w:eastAsia="en-GB"/>
        </w:rPr>
        <w:t xml:space="preserve"> </w:t>
      </w:r>
    </w:p>
    <w:p w14:paraId="296CDEA0" w14:textId="77777777" w:rsidR="005B3C0C" w:rsidRPr="005B3C0C" w:rsidRDefault="002A3DB6" w:rsidP="005B3C0C">
      <w:pPr>
        <w:spacing w:line="360" w:lineRule="auto"/>
      </w:pPr>
      <w:r w:rsidRPr="005B3C0C">
        <w:rPr>
          <w:noProof/>
          <w:lang w:eastAsia="en-GB"/>
        </w:rPr>
        <w:drawing>
          <wp:anchor distT="0" distB="0" distL="114300" distR="114300" simplePos="0" relativeHeight="251444736" behindDoc="0" locked="0" layoutInCell="1" allowOverlap="1" wp14:anchorId="69B211C0" wp14:editId="01E26087">
            <wp:simplePos x="0" y="0"/>
            <wp:positionH relativeFrom="column">
              <wp:posOffset>681355</wp:posOffset>
            </wp:positionH>
            <wp:positionV relativeFrom="paragraph">
              <wp:posOffset>501015</wp:posOffset>
            </wp:positionV>
            <wp:extent cx="3944620" cy="3586480"/>
            <wp:effectExtent l="0" t="0" r="0"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3944620" cy="3586480"/>
                    </a:xfrm>
                    <a:prstGeom prst="rect">
                      <a:avLst/>
                    </a:prstGeom>
                  </pic:spPr>
                </pic:pic>
              </a:graphicData>
            </a:graphic>
          </wp:anchor>
        </w:drawing>
      </w:r>
    </w:p>
    <w:p w14:paraId="50A55805" w14:textId="77777777" w:rsidR="005B3C0C" w:rsidRPr="005B3C0C" w:rsidRDefault="005128F7" w:rsidP="005B3C0C">
      <w:pPr>
        <w:spacing w:line="360" w:lineRule="auto"/>
      </w:pPr>
      <w:r>
        <w:rPr>
          <w:noProof/>
          <w:lang w:eastAsia="en-GB"/>
        </w:rPr>
        <mc:AlternateContent>
          <mc:Choice Requires="wps">
            <w:drawing>
              <wp:anchor distT="0" distB="0" distL="114300" distR="114300" simplePos="0" relativeHeight="251441664" behindDoc="0" locked="0" layoutInCell="1" allowOverlap="1" wp14:anchorId="4AFEBA18" wp14:editId="649DD0FD">
                <wp:simplePos x="0" y="0"/>
                <wp:positionH relativeFrom="column">
                  <wp:posOffset>666750</wp:posOffset>
                </wp:positionH>
                <wp:positionV relativeFrom="paragraph">
                  <wp:posOffset>3724910</wp:posOffset>
                </wp:positionV>
                <wp:extent cx="4301490" cy="457200"/>
                <wp:effectExtent l="0" t="0" r="0" b="0"/>
                <wp:wrapNone/>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1490" cy="457200"/>
                        </a:xfrm>
                        <a:prstGeom prst="rect">
                          <a:avLst/>
                        </a:prstGeom>
                        <a:noFill/>
                        <a:ln w="9525">
                          <a:noFill/>
                          <a:miter lim="800000"/>
                          <a:headEnd/>
                          <a:tailEnd/>
                        </a:ln>
                      </wps:spPr>
                      <wps:txbx>
                        <w:txbxContent>
                          <w:p w14:paraId="05F16D65" w14:textId="77777777" w:rsidR="003B14DC" w:rsidRPr="00092230" w:rsidRDefault="003B14DC" w:rsidP="005B3C0C">
                            <w:pPr>
                              <w:rPr>
                                <w:sz w:val="20"/>
                                <w:szCs w:val="20"/>
                              </w:rPr>
                            </w:pPr>
                            <w:r w:rsidRPr="00992C25">
                              <w:rPr>
                                <w:b/>
                                <w:sz w:val="20"/>
                                <w:szCs w:val="20"/>
                              </w:rPr>
                              <w:t xml:space="preserve">Figure </w:t>
                            </w:r>
                            <w:r>
                              <w:rPr>
                                <w:b/>
                                <w:sz w:val="20"/>
                                <w:szCs w:val="20"/>
                              </w:rPr>
                              <w:t>71</w:t>
                            </w:r>
                            <w:r w:rsidRPr="00992C25">
                              <w:rPr>
                                <w:b/>
                                <w:sz w:val="20"/>
                                <w:szCs w:val="20"/>
                              </w:rPr>
                              <w:t>.</w:t>
                            </w:r>
                            <w:r>
                              <w:rPr>
                                <w:sz w:val="20"/>
                                <w:szCs w:val="20"/>
                              </w:rPr>
                              <w:t xml:space="preserve"> </w:t>
                            </w:r>
                            <w:r w:rsidRPr="00A25BC8">
                              <w:rPr>
                                <w:sz w:val="20"/>
                                <w:szCs w:val="20"/>
                              </w:rPr>
                              <w:t>Photosynthesis and respiration rates (</w:t>
                            </w:r>
                            <w:r>
                              <w:rPr>
                                <w:sz w:val="20"/>
                                <w:szCs w:val="20"/>
                              </w:rPr>
                              <w:t>fmol</w:t>
                            </w:r>
                            <w:r w:rsidRPr="00A25BC8">
                              <w:rPr>
                                <w:sz w:val="20"/>
                                <w:szCs w:val="20"/>
                              </w:rPr>
                              <w:t xml:space="preserve"> O</w:t>
                            </w:r>
                            <w:r w:rsidRPr="00A25BC8">
                              <w:rPr>
                                <w:sz w:val="20"/>
                                <w:szCs w:val="20"/>
                                <w:vertAlign w:val="subscript"/>
                              </w:rPr>
                              <w:t>2</w:t>
                            </w:r>
                            <w:r>
                              <w:rPr>
                                <w:sz w:val="20"/>
                                <w:szCs w:val="20"/>
                              </w:rPr>
                              <w:t xml:space="preserve"> </w:t>
                            </w:r>
                            <w:r w:rsidRPr="00A25BC8">
                              <w:rPr>
                                <w:sz w:val="20"/>
                                <w:szCs w:val="20"/>
                              </w:rPr>
                              <w:t>min</w:t>
                            </w:r>
                            <w:r w:rsidRPr="00A25BC8">
                              <w:rPr>
                                <w:sz w:val="20"/>
                                <w:szCs w:val="20"/>
                                <w:vertAlign w:val="superscript"/>
                              </w:rPr>
                              <w:t>-1</w:t>
                            </w:r>
                            <w:r>
                              <w:rPr>
                                <w:sz w:val="20"/>
                                <w:szCs w:val="20"/>
                                <w:vertAlign w:val="superscript"/>
                              </w:rPr>
                              <w:t xml:space="preserve"> </w:t>
                            </w:r>
                            <w:r>
                              <w:rPr>
                                <w:sz w:val="20"/>
                                <w:szCs w:val="20"/>
                              </w:rPr>
                              <w:t>cell</w:t>
                            </w:r>
                            <w:r w:rsidRPr="004F0027">
                              <w:rPr>
                                <w:sz w:val="20"/>
                                <w:szCs w:val="20"/>
                                <w:vertAlign w:val="superscript"/>
                              </w:rPr>
                              <w:t>-1</w:t>
                            </w:r>
                            <w:r w:rsidRPr="00A25BC8">
                              <w:rPr>
                                <w:sz w:val="20"/>
                                <w:szCs w:val="20"/>
                              </w:rPr>
                              <w:t xml:space="preserve">) of </w:t>
                            </w:r>
                            <w:r>
                              <w:rPr>
                                <w:i/>
                                <w:sz w:val="20"/>
                                <w:szCs w:val="20"/>
                              </w:rPr>
                              <w:t>C. reinhardtii</w:t>
                            </w:r>
                            <w:r>
                              <w:rPr>
                                <w:sz w:val="20"/>
                                <w:szCs w:val="20"/>
                              </w:rPr>
                              <w:t xml:space="preserve"> cultivated for 7 days with different concentrations of DCMU</w:t>
                            </w:r>
                            <w:r w:rsidRPr="00A25BC8">
                              <w:rPr>
                                <w:sz w:val="20"/>
                                <w:szCs w:val="20"/>
                              </w:rPr>
                              <w:t>.</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4AFEBA18" id="Text Box 95" o:spid="_x0000_s1580" type="#_x0000_t202" style="position:absolute;left:0;text-align:left;margin-left:52.5pt;margin-top:293.3pt;width:338.7pt;height:36pt;z-index:25144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" filled="f" stroked="f">
                <v:textbox>
                  <w:txbxContent>
                    <w:p w14:paraId="05F16D65" w14:textId="77777777" w:rsidR="003B14DC" w:rsidRPr="00092230" w:rsidRDefault="003B14DC" w:rsidP="005B3C0C">
                      <w:pPr>
                        <w:rPr>
                          <w:sz w:val="20"/>
                          <w:szCs w:val="20"/>
                        </w:rPr>
                      </w:pPr>
                      <w:r w:rsidRPr="00992C25">
                        <w:rPr>
                          <w:b/>
                          <w:sz w:val="20"/>
                          <w:szCs w:val="20"/>
                        </w:rPr>
                        <w:t xml:space="preserve">Figure </w:t>
                      </w:r>
                      <w:r>
                        <w:rPr>
                          <w:b/>
                          <w:sz w:val="20"/>
                          <w:szCs w:val="20"/>
                        </w:rPr>
                        <w:t>71</w:t>
                      </w:r>
                      <w:r w:rsidRPr="00992C25">
                        <w:rPr>
                          <w:b/>
                          <w:sz w:val="20"/>
                          <w:szCs w:val="20"/>
                        </w:rPr>
                        <w:t>.</w:t>
                      </w:r>
                      <w:r>
                        <w:rPr>
                          <w:sz w:val="20"/>
                          <w:szCs w:val="20"/>
                        </w:rPr>
                        <w:t xml:space="preserve"> </w:t>
                      </w:r>
                      <w:r w:rsidRPr="00A25BC8">
                        <w:rPr>
                          <w:sz w:val="20"/>
                          <w:szCs w:val="20"/>
                        </w:rPr>
                        <w:t>Photosynthesis and respiration rates (</w:t>
                      </w:r>
                      <w:r>
                        <w:rPr>
                          <w:sz w:val="20"/>
                          <w:szCs w:val="20"/>
                        </w:rPr>
                        <w:t>fmol</w:t>
                      </w:r>
                      <w:r w:rsidRPr="00A25BC8">
                        <w:rPr>
                          <w:sz w:val="20"/>
                          <w:szCs w:val="20"/>
                        </w:rPr>
                        <w:t xml:space="preserve"> O</w:t>
                      </w:r>
                      <w:r w:rsidRPr="00A25BC8">
                        <w:rPr>
                          <w:sz w:val="20"/>
                          <w:szCs w:val="20"/>
                          <w:vertAlign w:val="subscript"/>
                        </w:rPr>
                        <w:t>2</w:t>
                      </w:r>
                      <w:r>
                        <w:rPr>
                          <w:sz w:val="20"/>
                          <w:szCs w:val="20"/>
                        </w:rPr>
                        <w:t xml:space="preserve"> </w:t>
                      </w:r>
                      <w:r w:rsidRPr="00A25BC8">
                        <w:rPr>
                          <w:sz w:val="20"/>
                          <w:szCs w:val="20"/>
                        </w:rPr>
                        <w:t>min</w:t>
                      </w:r>
                      <w:r w:rsidRPr="00A25BC8">
                        <w:rPr>
                          <w:sz w:val="20"/>
                          <w:szCs w:val="20"/>
                          <w:vertAlign w:val="superscript"/>
                        </w:rPr>
                        <w:t>-1</w:t>
                      </w:r>
                      <w:r>
                        <w:rPr>
                          <w:sz w:val="20"/>
                          <w:szCs w:val="20"/>
                          <w:vertAlign w:val="superscript"/>
                        </w:rPr>
                        <w:t xml:space="preserve"> </w:t>
                      </w:r>
                      <w:r>
                        <w:rPr>
                          <w:sz w:val="20"/>
                          <w:szCs w:val="20"/>
                        </w:rPr>
                        <w:t>cell</w:t>
                      </w:r>
                      <w:r w:rsidRPr="004F0027">
                        <w:rPr>
                          <w:sz w:val="20"/>
                          <w:szCs w:val="20"/>
                          <w:vertAlign w:val="superscript"/>
                        </w:rPr>
                        <w:t>-1</w:t>
                      </w:r>
                      <w:r w:rsidRPr="00A25BC8">
                        <w:rPr>
                          <w:sz w:val="20"/>
                          <w:szCs w:val="20"/>
                        </w:rPr>
                        <w:t xml:space="preserve">) of </w:t>
                      </w:r>
                      <w:r>
                        <w:rPr>
                          <w:i/>
                          <w:sz w:val="20"/>
                          <w:szCs w:val="20"/>
                        </w:rPr>
                        <w:t>C. reinhardtii</w:t>
                      </w:r>
                      <w:r>
                        <w:rPr>
                          <w:sz w:val="20"/>
                          <w:szCs w:val="20"/>
                        </w:rPr>
                        <w:t xml:space="preserve"> cultivated for 7 days with different concentrations of DCMU</w:t>
                      </w:r>
                      <w:r w:rsidRPr="00A25BC8">
                        <w:rPr>
                          <w:sz w:val="20"/>
                          <w:szCs w:val="20"/>
                        </w:rPr>
                        <w:t>.</w:t>
                      </w:r>
                    </w:p>
                  </w:txbxContent>
                </v:textbox>
              </v:shape>
            </w:pict>
          </mc:Fallback>
        </mc:AlternateContent>
      </w:r>
    </w:p>
    <w:p w14:paraId="722EA4FC" w14:textId="77777777" w:rsidR="005B3C0C" w:rsidRPr="005B3C0C" w:rsidRDefault="005B3C0C" w:rsidP="005B3C0C">
      <w:pPr>
        <w:pStyle w:val="Heading4"/>
        <w:spacing w:before="240" w:after="120" w:line="360" w:lineRule="auto"/>
        <w:ind w:left="862" w:hanging="862"/>
        <w:rPr>
          <w:b w:val="0"/>
          <w:i w:val="0"/>
          <w:color w:val="auto"/>
        </w:rPr>
      </w:pPr>
      <w:r w:rsidRPr="005B3C0C">
        <w:rPr>
          <w:b w:val="0"/>
          <w:i w:val="0"/>
          <w:color w:val="auto"/>
        </w:rPr>
        <w:lastRenderedPageBreak/>
        <w:t>Far-red light</w:t>
      </w:r>
    </w:p>
    <w:p w14:paraId="027C4A57" w14:textId="77777777" w:rsidR="005B3C0C" w:rsidRPr="005B3C0C" w:rsidRDefault="005B3C0C" w:rsidP="005B3C0C">
      <w:pPr>
        <w:spacing w:before="240" w:line="360" w:lineRule="auto"/>
      </w:pPr>
      <w:r w:rsidRPr="005B3C0C">
        <w:t xml:space="preserve">An alternative strategy for LEF inhibition and CEF activation, is through far-red illumination (&gt;700nm). Efficiency of PSII and LEF declines rapidly at wavelengths above 680 nm, a phenomenon referred to as ‘red drop’ </w:t>
      </w:r>
      <w:r w:rsidR="00BD03EC" w:rsidRPr="005B3C0C">
        <w:fldChar w:fldCharType="begin"/>
      </w:r>
      <w:r w:rsidRPr="005B3C0C">
        <w:instrText xml:space="preserve"> ADDIN ZOTERO_ITEM CSL_CITATION {"citationID":"f2hq17kbd","properties":{"formattedCitation":"(Arnon et al., 1967)","plainCitation":"(Arnon et al., 1967)"},"citationItems":[{"id":4464,"uris":["http://zotero.org/users/1204444/items/JDKGTZWF"],"uri":["http://zotero.org/users/1204444/items/JDKGTZWF"],"itemData":{"id":4464,"type":"article-journal","title":"Ferredoxin and photosynthetic phosphorylation","container-title":"Nature","page":"562-566","volume":"214","issue":"5088","source":"PubMed","ISSN":"0028-0836","note":"PMID: 4382493","journalAbbreviation":"Nature","language":"eng","author":[{"family":"Arnon","given":"D. I."},{"family":"Tsujimoto","given":"H. Y."},{"family":"McSwain","given":"B. D."}],"issued":{"date-parts":[["1967",5,6]]},"PMID":"4382493"}}],"schema":"https://github.com/citation-style-language/schema/raw/master/csl-citation.json"} </w:instrText>
      </w:r>
      <w:r w:rsidR="00BD03EC" w:rsidRPr="005B3C0C">
        <w:fldChar w:fldCharType="separate"/>
      </w:r>
      <w:r w:rsidRPr="005B3C0C">
        <w:t xml:space="preserve">(Arnon </w:t>
      </w:r>
      <w:r w:rsidR="00490409" w:rsidRPr="00490409">
        <w:rPr>
          <w:i/>
        </w:rPr>
        <w:t>et al</w:t>
      </w:r>
      <w:r w:rsidRPr="005B3C0C">
        <w:t>., 1967)</w:t>
      </w:r>
      <w:r w:rsidR="00BD03EC" w:rsidRPr="005B3C0C">
        <w:fldChar w:fldCharType="end"/>
      </w:r>
      <w:r w:rsidRPr="005B3C0C">
        <w:t xml:space="preserve">. In contrast, far-red (FR) light (&gt;700 nm) is preferentially absorbed by PSI, which contains more long-wavelength chlorophyll </w:t>
      </w:r>
      <w:r w:rsidR="00BD03EC" w:rsidRPr="005B3C0C">
        <w:fldChar w:fldCharType="begin"/>
      </w:r>
      <w:r w:rsidRPr="005B3C0C">
        <w:instrText xml:space="preserve"> ADDIN ZOTERO_ITEM CSL_CITATION {"citationID":"rtokicgg8","properties":{"formattedCitation":"(Karapetyan et al., 2006)","plainCitation":"(Karapetyan et al., 2006)"},"citationItems":[{"id":4469,"uris":["http://zotero.org/users/1204444/items/HCXK27E5"],"uri":["http://zotero.org/users/1204444/items/HCXK27E5"],"itemData":{"id":4469,"type":"chapter","title":"The Long Wavelength Chlorophylls of Photosystem I","container-title":"Photosystem I","collection-title":"Advances in Photosynthesis and Respiration","collection-number":"24","publisher":"Springer Netherlands","page":"177-192","source":"link.springer.com","abstract":"In cyanobacteria, longwavelength chlorophylls (LWC) are located in the Photosystem I (PS I) core complex,whereas in plants and algae they are distributed between the PS I core and the light-harvesting complexes (LHC I). LWC are most probably aggregates of (excitonically) coupled chlorophylls, mainly dimers or trimers. The total number of LWC is rather small (≤10% of the total chlorophylls). Depending on their location in the PS I antenna and their distance from P700, they can play a crucial role in the kinetics of energy transfer and in the trapping of the excitation energy by charge separation. Energy absorbed by LWC is transferred uphill to P700 with high efficiency at room temperature, thereby increasing the cross-section for the absorption of red light. LWC are involved also in the dissipation of excess energy, thus protecting the reaction center. Under physiological conditions, the excitations within the PS I antenna are nearly thermally equilibrated over the different spectral forms and the excitation energy is efficiently trapped via charge separation in the reaction center. When the photochemistry in the reaction center is blocked, the excitations migrate to the LWCand are quenched either by P700+ or by the P700 triplet state depending on the state of P700.","URL":"http://link.springer.com/chapter/10.1007/978-1-4020-4256-0_13","ISBN":"978-1-4020-4255-3","note":"DOI: 10.1007/978-1-4020-4256-0_13","language":"en","author":[{"family":"Karapetyan","given":"Navassard V."},{"family":"Schlodder","given":"Eberhard"},{"family":"Grondelle","given":"Rienk","dropping-particle":"van"},{"family":"Dekker","given":"Jan P."}],"editor":[{"family":"Golbeck","given":"John H."}],"issued":{"date-parts":[["2006"]]},"accessed":{"date-parts":[["2016",5,12]]}}}],"schema":"https://github.com/citation-style-language/schema/raw/master/csl-citation.json"} </w:instrText>
      </w:r>
      <w:r w:rsidR="00BD03EC" w:rsidRPr="005B3C0C">
        <w:fldChar w:fldCharType="separate"/>
      </w:r>
      <w:r w:rsidRPr="005B3C0C">
        <w:t xml:space="preserve">(Karapetyan </w:t>
      </w:r>
      <w:r w:rsidR="00490409" w:rsidRPr="00490409">
        <w:rPr>
          <w:i/>
        </w:rPr>
        <w:t>et al</w:t>
      </w:r>
      <w:r w:rsidRPr="005B3C0C">
        <w:t>., 2006)</w:t>
      </w:r>
      <w:r w:rsidR="00BD03EC" w:rsidRPr="005B3C0C">
        <w:fldChar w:fldCharType="end"/>
      </w:r>
      <w:r w:rsidRPr="005B3C0C">
        <w:t xml:space="preserve">. Consequently, illumination at wavelengths above 700 nm has been used extensively to exclusively stimulate PSI turnover and CEF </w:t>
      </w:r>
      <w:r w:rsidR="00BD03EC" w:rsidRPr="005B3C0C">
        <w:fldChar w:fldCharType="begin"/>
      </w:r>
      <w:r w:rsidRPr="005B3C0C">
        <w:instrText xml:space="preserve"> ADDIN ZOTERO_ITEM CSL_CITATION {"citationID":"eJmypQpk","properties":{"formattedCitation":"(Alric, 2010; Arnon et al., 1967; Heber et al., 1992; Johnson, 2011; Munekage et al., 2004; Ogasawara and Miyachi, 1970)","plainCitation":"(Alric, 2010; Arnon et al., 1967; Heber et al., 1992; Johnson, 2011; Munekage et al., 2004; Ogasawara and Miyachi, 1970)"},"citationItems":[{"id":2075,"uris":["http://zotero.org/users/1204444/items/RN78GDB3"],"uri":["http://zotero.org/users/1204444/items/RN78GDB3"],"itemData":{"id":2075,"type":"article-journal","title":"Cyclic electron flow around photosystem I in unicellular green algae","container-title":"Photosynthesis Research","page":"47-56","volume":"106","issue":"1-2","source":"link.springer.com","abstract":"Cyclic electron flow around PSI, or cyclic photophosphorylation, is the photosynthetic process which recycles the reducing equivalents produced by photosystem I in the stroma towards the plastoquinone pool. Through the activity of cytochrome b 6 f, which also transfers protons across the membrane, it promotes the synthesis of ATP. The literature dealing with cyclic electron flow in unicellular algae is far less abundant than it is for plants. However, in the chloroplast of algae such as Chlorella or Chlamydomonas, an efficient carbohydrate catabolism renders the redox poise much more reducing than in plant chloroplasts. It is therefore worthwhile highlighting the specific properties of unicellular algae because cyclic electron flow is highly dependent upon the accumulation of these stromal reducing equivalents. Such an increase of reducing power in the stroma stimulates the reduction of plastoquinones, which is the limiting step of cyclic electron flow. In anaerobic conditions in the dark, this reaction can lead to a fully reduced plastoquinone pool and induce state transitions, the migration of 80% of light harvesting complexes II and 20% of cytochrome b 6 f complex from the PSII-enriched grana to the PSI-enriched lamella. These ultrastructural changes have been proposed to further enhance cyclic electron flow by increasing PSI antenna size, and forming PSI-cyt b 6 f supercomplexes. These hypotheses are discussed in light of recently published data.","DOI":"10.1007/s11120-010-9566-4","ISSN":"0166-8595, 1573-5079","journalAbbreviation":"Photosynth Res","language":"en","author":[{"family":"Alric","given":"Jean"}],"issued":{"date-parts":[["2010",6,8]]}}},{"id":4464,"uris":["http://zotero.org/users/1204444/items/JDKGTZWF"],"uri":["http://zotero.org/users/1204444/items/JDKGTZWF"],"itemData":{"id":4464,"type":"article-journal","title":"Ferredoxin and photosynthetic phosphorylation","container-title":"Nature","page":"562-566","volume":"214","issue":"5088","source":"PubMed","ISSN":"0028-0836","note":"PMID: 4382493","journalAbbreviation":"Nature","language":"eng","author":[{"family":"Arnon","given":"D. I."},{"family":"Tsujimoto","given":"H. Y."},{"family":"McSwain","given":"B. D."}],"issued":{"date-parts":[["1967",5,6]]},"PMID":"4382493"}},{"id":4462,"uris":["http://zotero.org/users/1204444/items/ASUIS53N"],"uri":["http://zotero.org/users/1204444/items/ASUIS53N"],"itemData":{"id":4462,"type":"article-journal","title":"Chloroplast energization and oxidation of P700/plastocyanin in illuminated leaves at reduced levels of CO2 or oxygen","container-title":"Photosynthesis Research","page":"433-447","volume":"34","issue":"3","source":"PubMed","abstract":"Chlorophyll fluorescence, light scattering, the electrochromic shift P515 and levels of some photosynthetic intermediates were measured in illuminated leaves. Oxygen and CO2 concentrations in the gas phase were varied in order to obtain information on control of Photosystem II activity under conditions such as produced by water stress, when stomatal closure restricts access of CO2 to the photosynthetic apparatus. Light scattering and energy-dependent fluorescence quenching indicated a high level of chloroplast energization under high intensity illumination even when linear electron transport was curtailed in CO2-free air or in 1% oxygen with 35 μll(-1) CO2. Calculations of the phosphorylation potential based on measurements of phosphoglycerate, dihydroxyacetone phosphate and NADP revealed ratios of intrathylakoid to extrathylakoid proton concentrations, which were only somewhat higher in air containing 35 μl l(-1) CO2 than in CO2-free air or 1% oxygen/35 μl l(-1) CO2. Anaerobic conditions prevented appreciable chloroplast energization. Acceptor-limitation of electron flow resulted in a high reduction level of the electron transport chain, which is characterized by decreased oxidation of P700, not only under anaerobic conditions, but also in air, when CO2 was absent, and in 1% oxygen, when the CO2 concentration was reduced to 35 μll(-1). Efficient control of electron transport was indicated by the photoaccumulation of P700 (+) at or close to the CO2 compensation point in air. It is proposed to require the interplay between photorespiratory and photosynthetic electron flows, electron flow to oxygen and cyclic electron flow. The field-indicating electrochromic shift (P515) measured as a rapid absorption decrease on switching the light off followed closely the extent of photoaccumulation of P700 (+) in the light.","DOI":"10.1007/BF00029817","ISSN":"0166-8595","note":"PMID: 24408838","journalAbbreviation":"Photosyn. Res.","language":"eng","author":[{"family":"Heber","given":"U."},{"family":"Neimanis","given":"S."},{"family":"Siebke","given":"K."},{"family":"Schönknecht","given":"G."},{"family":"Katona","given":"E."}],"issued":{"date-parts":[["1992",12]]},"PMID":"24408838"}},{"id":2271,"uris":["http://zotero.org/users/1204444/items/3HQSZQM6"],"uri":["http://zotero.org/users/1204444/items/3HQSZQM6"],"itemData":{"id":2271,"type":"article-journal","title":"Physiology of PSI cyclic electron transport in higher plants","container-title":"Biochimica et Biophysica Acta (BBA) - Bioenergetics","page":"384-389","volume":"1807","issue":"3","source":"ScienceDirect","abstract":"Having long been debated, it is only in the last few years that a concensus has emerged that the cyclic flow of electrons around Photosystem I plays an important and general role in the photosynthesis of higher plants. Two major pathways of cyclic flow have been identified, involving either a complex termed NDH or mediated via a pathway involving a protein PGR5 and two functions have been described—to generate ATP and to provide a pH gradient inducing non-photochemical quenching. The best evidence for the occurrence of the two pathways comes from measurements under stress conditions—high light, drought and extreme temperatures. In this review, the possible relative functions and importance of the two pathways is discussed as well as evidence as to how the flow through these pathways is regulated. Our growing knowledge of the proteins involved in cyclic electron flow will, in the future, enable us to understand better the occurrence and diversity of cyclic electron transport pathways. This article is part of a Special Issue entitled: Regulation of Electron Transport in Chloroplasts.","DOI":"10.1016/j.bbabio.2010.11.009","ISSN":"0005-2728","journalAbbreviation":"Biochimica et Biophysica Acta (BBA) - Bioenergetics","author":[{"family":"Johnson","given":"Giles N."}],"issued":{"date-parts":[["2011",3]]}}},{"id":1885,"uris":["http://zotero.org/users/1204444/items/DFREATH2"],"uri":["http://zotero.org/users/1204444/items/DFREATH2"],"itemData":{"id":1885,"type":"article-journal","title":"Cyclic electron flow around photosystem I is essential for photosynthesis","container-title":"Nature","page":"579-582","volume":"429","issue":"6991","source":"www.nature.com","abstract":"Photosynthesis provides at least two routes through which light energy can be used to generate a proton gradient across the thylakoid membrane of chloroplasts, which is subsequently used to synthesize ATP. In the first route, electrons released from water in photosystem II (PSII) are eventually transferred to NADP+ by way of photosystem I (PSI). This linear electron flow is driven by two photochemical reactions that function in series. The cytochrome b6f complex mediates electron transport between the two photosystems and generates the proton gradient (ΔpH). In the second route, driven solely by PSI, electrons can be recycled from either reduced ferredoxin or NADPH to plastoquinone, and subsequently to the cytochrome b6f complex. Such cyclic flow generates ΔpH and thus ATP without the accumulation of reduced species. Whereas linear flow from water to NADP+ is commonly used to explain the function of the light-dependent reactions of photosynthesis, the role of cyclic flow is less clear. In higher plants cyclic flow consists of two partially redundant pathways. Here we have constructed mutants in Arabidopsis thaliana in which both PSI cyclic pathways are impaired, and present evidence that cyclic flow is essential for efficient photosynthesis.","DOI":"10.1038/nature02598","ISSN":"0028-0836","journalAbbreviation":"Nature","language":"en","author":[{"family":"Munekage","given":"Yuri"},{"family":"Hashimoto","given":"Mihoko"},{"family":"Miyake","given":"Chikahiro"},{"family":"Tomizawa","given":"Ken-Ichi"},{"family":"Endo","given":"Tsuyoshi"},{"family":"Tasaka","given":"Masao"},{"family":"Shikanai","given":"Toshiharu"}],"issued":{"date-parts":[["2004",6,3]]}}},{"id":4471,"uris":["http://zotero.org/users/1204444/items/JD4QC53Q"],"uri":["http://zotero.org/users/1204444/items/JD4QC53Q"],"itemData":{"id":4471,"type":"article-journal","title":"Effects of disalicylidenepropandiamine and near far-red light on 14CO2-fixation in Chlorella cells","container-title":"Plant and Cell Physiology","page":"411-416","volume":"11","issue":"3","source":"pcp.oxfordjournals.org","abstract":"1) With Chlorella ellipsoidea cells, in the presence of 5×10−6 M DSPD, or in its absence, the amounts of 14CO2 incorporated in P-esters, serine-plus-glycine and alanine were larger under red light than under blue light, whereas blue light specifically increased 14CO2-incorporation in aspartate, glutamate, malate and fumarate (blue light effect). The amount of total 14C fixed under blue or red light was greatly decreased by the addition of DSPD. When the concentration of DSPD was raised to 5×10−4 M, practically no radioactivity was found, under blue or red light, in aspartate, glutamate and fumarate. Radioactivity in alanine was greatly increased. Effects of higher concentration of DSPD are explained as due to the inhibition of PEP carboxylase activity in Chlorella cells.\n2) The percentage incorporation of 14C into aspartate and the other compounds mentioned above, under near infra-red illumination was significantly smaller than that under blue light and was almost equal to that under red light. These results along with the effect of 5×10−6 M DSPD, exclude the possibility that cyclic photophosphorylation is involved in the “blue light effect” mechanism.","ISSN":"0032-0781, 1471-9053","journalAbbreviation":"Plant Cell Physiol","language":"en","author":[{"family":"Ogasawara","given":"Noriko"},{"family":"Miyachi","given":"Shigetoh"}],"issued":{"date-parts":[["1970",6,1]]}}}],"schema":"https://github.com/citation-style-language/schema/raw/master/csl-citation.json"} </w:instrText>
      </w:r>
      <w:r w:rsidR="00BD03EC" w:rsidRPr="005B3C0C">
        <w:fldChar w:fldCharType="separate"/>
      </w:r>
      <w:r w:rsidRPr="005B3C0C">
        <w:t xml:space="preserve">(Alric, 2010; Arnon </w:t>
      </w:r>
      <w:r w:rsidR="00490409" w:rsidRPr="00490409">
        <w:rPr>
          <w:i/>
        </w:rPr>
        <w:t>et al</w:t>
      </w:r>
      <w:r w:rsidRPr="005B3C0C">
        <w:t xml:space="preserve">., 1967; Heber </w:t>
      </w:r>
      <w:r w:rsidR="00490409" w:rsidRPr="00490409">
        <w:rPr>
          <w:i/>
        </w:rPr>
        <w:t>et al</w:t>
      </w:r>
      <w:r w:rsidRPr="005B3C0C">
        <w:t xml:space="preserve">., 1992; Johnson, 2011; Munekage </w:t>
      </w:r>
      <w:r w:rsidR="00490409" w:rsidRPr="00490409">
        <w:rPr>
          <w:i/>
        </w:rPr>
        <w:t>et al</w:t>
      </w:r>
      <w:r w:rsidRPr="005B3C0C">
        <w:t>., 2004; Ogasawara and Miyachi, 1970)</w:t>
      </w:r>
      <w:r w:rsidR="00BD03EC" w:rsidRPr="005B3C0C">
        <w:fldChar w:fldCharType="end"/>
      </w:r>
      <w:r w:rsidRPr="005B3C0C">
        <w:t>. Although light absorption at long wavelengths is significantly reduced beyond 700 nm, PSI-induced photochemistry remains active with excitation light measured up to 840 nm in cyanobacteria and 780 nm in spinach leaf (</w:t>
      </w:r>
      <w:r w:rsidRPr="005B3C0C">
        <w:rPr>
          <w:i/>
        </w:rPr>
        <w:t>Spinacia oleracea</w:t>
      </w:r>
      <w:r w:rsidRPr="005B3C0C">
        <w:t xml:space="preserve">) </w:t>
      </w:r>
      <w:r w:rsidR="00BD03EC" w:rsidRPr="005B3C0C">
        <w:fldChar w:fldCharType="begin"/>
      </w:r>
      <w:r w:rsidR="00790A49">
        <w:instrText xml:space="preserve"> ADDIN ZOTERO_ITEM CSL_CITATION {"citationID":"2ngdj1f15l","properties":{"formattedCitation":"(Mokvist et al., 2014; Schlodder et al., 2014)","plainCitation":"(Mokvist et al., 2014; Schlodder et al., 2014)"},"citationItems":[{"id":2984,"uris":["http://zotero.org/users/1204444/items/BGM5AS88"],"uri":["http://zotero.org/users/1204444/items/BGM5AS88"],"itemData":{"id":2984,"type":"article-journal","title":"Defining the Far-red Limit of Photosystem I THE PRIMARY CHARGE SEPARATION IS FUNCTIONAL TO 840 nm","container-title":"Journal of Biological Chemistry","page":"24630-24639","volume":"289","issue":"35","source":"www.jbc.org","abstract":"The far-red limit of photosystem I (PS I) photochemistry was studied by EPR spectroscopy using laser flashes between 730 and 850 nm. In manganese-depleted spinach thylakoid membranes, the primary donor in PS I, P700, was oxidized simultaneously with tyrosine Z, the secondary donor in PS II. It was found that at 295 K PS I photochemistry, observed as P700+ formation, was functional up to 840 nm. This is 30 nm further to the red region than was reported for PS II photochemistry (Thapper, A., Mamedov, F., Mokvist, F., Hammarström, L., and Styring, S. (2009) Plant Cell 21, 2391–2401). The same far-red limit for the P700+ formation was observed in a PS I reaction center core preparation from Nostoc punctiforme. The reduction of the acceptor side of PS I, observed as reduction of the iron-sulfur centers FA and FB by low temperature EPR measurements, was also functional at 15 K with light up to &gt;830 nm. Taken together, these results, obtained from both plants and cyanobacteria, most likely rule out involvement of the red-absorbing antenna chlorophylls in this reaction. Instead we propose the existence of weak charge transfer bands absorbing in the far-red region in the ensemble of excitonically coupled chlorophyll a molecules around P700 similar to what has been found in the reaction center of PS II. These charge transfer bands could be responsible for the far-red light absorption leading to PS I photochemistry at wavelengths up to 840 nm.","DOI":"10.1074/jbc.M114.555649","ISSN":"0021-9258, 1083-351X","note":"PMID: 25023284","journalAbbreviation":"J. Biol. Chem.","language":"en","author":[{"family":"Mokvist","given":"Fredrik"},{"family":"Mamedov","given":"Fikret"},{"family":"Styring","given":"Stenbjörn"}],"issued":{"date-parts":[["2014",8,29]]},"PMID":"25023284"}},{"id":2981,"uris":["http://zotero.org/users/1204444/items/PQK9SRMS"],"uri":["http://zotero.org/users/1204444/items/PQK9SRMS"],"itemData":{"id":2981,"type":"article-journal","title":"Long-Wavelength Limit of Photochemical Energy Conversion in Photosystem I","container-title":"Journal of the American Chemical Society","page":"3904-3918","volume":"136","issue":"10","source":"ACS Publications","abstract":"In Photosystem I (PS I) long-wavelength chlorophylls (LWC) of the core antenna are known to extend the spectral region up to 750 nm for absorbance of light that drives photochemistry. Here we present clear evidence that even far-red light with wavelengths beyond 800 nm, clearly outside the LWC absorption bands, can still induce photochemical charge separation in PS I throughout the full temperature range from 295 to 5 K. At room temperature, the photoaccumulation of P700+? was followed by the absorbance increase at 826 nm. At low temperatures (T &lt; 100 K), the formation of P700+?FA/B?? was monitored by the characteristic EPR signals of P700+? and FA/B?? and by the characteristic light-minus-dark absorbance difference spectrum in the QY region.P700 oxidation was observed upon selective excitation at 754, 785, and 808 nm, using monomeric and trimeric PS I core complexes of Thermosynechococcus elongatus and Arthrospira platensis, which differ in the amount of LWC. The results show that the LWC cannot be responsible for the long-wavelength excitation-induced charge separation at low temperatures, where thermal uphill energy transfer is frozen out. Direct energy conversion of the excitation energy from the LWC to the primary radical pair, e.g., via a superexchange mechanism, is excluded, because no dependence on the content of LWC was observed. Therefore, it is concluded that electron transfer through PS I is induced by direct excitation of a proposed charge transfer (CT) state in the reaction center. A direct signature of this CT state is seen in absorbance spectra of concentrated PS I samples, which reveal a weak and featureless absorbance band extending beyond 800 nm, in addition to the well-known bands of LWC (C708, C719 and C740) in the range between 700 and 750 nm. The present findings suggest that nature can exploit CT states for extending the long wavelength limit in PSI even beyond that of LWC. Similar mechanisms may work in other photosynthetic systems and in chemical systems capable of photoinduced electron transfer processes in general.","DOI":"10.1021/ja412375j","ISSN":"0002-7863","journalAbbreviation":"J. Am. Chem. Soc.","author":[{"family":"Schlodder","given":"Eberhard"},{"family":"Lendzian","given":"Friedhelm"},{"family":"Meyer","given":"Jenny"},{"family":"Çetin","given":"Marianne"},{"family":"Brecht","given":"Marc"},{"family":"Renger","given":"Thomas"},{"family":"Karapetyan","given":"Navasard V."}],"issued":{"date-parts":[["2014",3,12]]}}}],"schema":"https://github.com/citation-style-language/schema/raw/master/csl-citation.json"} </w:instrText>
      </w:r>
      <w:r w:rsidR="00BD03EC" w:rsidRPr="005B3C0C">
        <w:fldChar w:fldCharType="separate"/>
      </w:r>
      <w:r w:rsidRPr="005B3C0C">
        <w:t xml:space="preserve">(Mokvist </w:t>
      </w:r>
      <w:r w:rsidR="00490409" w:rsidRPr="00490409">
        <w:rPr>
          <w:i/>
        </w:rPr>
        <w:t>et al</w:t>
      </w:r>
      <w:r w:rsidRPr="005B3C0C">
        <w:t xml:space="preserve">., 2014; Schlodder </w:t>
      </w:r>
      <w:r w:rsidR="00490409" w:rsidRPr="00490409">
        <w:rPr>
          <w:i/>
        </w:rPr>
        <w:t>et al</w:t>
      </w:r>
      <w:r w:rsidRPr="005B3C0C">
        <w:t>., 2014)</w:t>
      </w:r>
      <w:r w:rsidR="00BD03EC" w:rsidRPr="005B3C0C">
        <w:fldChar w:fldCharType="end"/>
      </w:r>
      <w:r w:rsidRPr="005B3C0C">
        <w:t xml:space="preserve">.  The PSI of </w:t>
      </w:r>
      <w:r w:rsidRPr="005B3C0C">
        <w:rPr>
          <w:i/>
        </w:rPr>
        <w:t xml:space="preserve">C. reinhardtii </w:t>
      </w:r>
      <w:r w:rsidRPr="005B3C0C">
        <w:t xml:space="preserve">has relatively weak far-red absorption properties </w:t>
      </w:r>
      <w:r w:rsidR="00BD03EC" w:rsidRPr="005B3C0C">
        <w:fldChar w:fldCharType="begin"/>
      </w:r>
      <w:r w:rsidRPr="005B3C0C">
        <w:instrText xml:space="preserve"> ADDIN ZOTERO_ITEM CSL_CITATION {"citationID":"1ki3lkn5ot","properties":{"formattedCitation":"(Tapie et al., 1984)","plainCitation":"(Tapie et al., 1984)"},"citationItems":[{"id":4479,"uris":["http://zotero.org/users/1204444/items/WVI8KIZ4"],"uri":["http://zotero.org/users/1204444/items/WVI8KIZ4"],"itemData":{"id":4479,"type":"article-journal","title":"Orientation of photosystem-I pigments. Investigation by low-temperature linear dichroism and polarized fluorescence emission","container-title":"Biochimica et Biophysica Acta (BBA) - Bioenergetics","page":"57-69","volume":"767","issue":"1","source":"ScienceDirect","abstract":"Using absorption and fluorescence experiments at low temperature with polarized light on oriented samples, the orientation of PS-I-related pigments, both in green plants and in Chlamydomonas reinhardtii, has been investigated on isolated pigment-protein complexes and intact thylakoids. The following observations have been made. (i) The isolation procedure of PS I110, PS I65, LHC I and CP0) particles from pea and C. reinhardtii do not alter significantly the intrinsic orientation of the pigments inside the complexes; (ii) Chl b is a structural component of PS I, linked to the peripheral antenna, with an orientation with respect to the thylakoid plane different from that observed in the main light-harvesting complex (iii) PS I65 (i.e., ‘core’ PS I) of pea and C. reinhardtii contains identical chromophores having the same orientation with respect to the geometrical longest axis (axes) of the complexes. (iv) LHC I and CP0 (i.e., PS I ‘peripheral antenna’) of pea and C. reinhardtii have identical oriented chromophores, except that a long-wavelength component with a high anisotropy is only present in green plants. This set of pigments, which absorbs at 705–725 nm, has the same orientation as the dipoles emitting F735 and also as the QY transition of P-700. (v) All the long-wavelength fluorescence properties of the various studied membranes are explained by these data on isolated PS I complexes: wild-type C. reinhardtii and Chl-b-less barely fluoresce from the core pigments, while a CP1 deficient mutant of C. reinhardtii and wild-type barley fluoresce from the antenna pigments.","DOI":"10.1016/0005-2728(84)90079-3","ISSN":"0005-2728","journalAbbreviation":"Biochimica et Biophysica Acta (BBA) - Bioenergetics","author":[{"family":"Tapie","given":"P."},{"family":"Choquet","given":"Y."},{"family":"Breton","given":"J."},{"family":"Delepelaire","given":"P."},{"family":"Wollman","given":"F. -A."}],"issued":{"date-parts":[["1984",10,26]]}}}],"schema":"https://github.com/citation-style-language/schema/raw/master/csl-citation.json"} </w:instrText>
      </w:r>
      <w:r w:rsidR="00BD03EC" w:rsidRPr="005B3C0C">
        <w:fldChar w:fldCharType="separate"/>
      </w:r>
      <w:r w:rsidRPr="005B3C0C">
        <w:t xml:space="preserve">(Tapie </w:t>
      </w:r>
      <w:r w:rsidR="00490409" w:rsidRPr="00490409">
        <w:rPr>
          <w:i/>
        </w:rPr>
        <w:t>et al</w:t>
      </w:r>
      <w:r w:rsidRPr="005B3C0C">
        <w:t>., 1984)</w:t>
      </w:r>
      <w:r w:rsidR="00BD03EC" w:rsidRPr="005B3C0C">
        <w:fldChar w:fldCharType="end"/>
      </w:r>
      <w:r w:rsidRPr="005B3C0C">
        <w:t xml:space="preserve">, consequently some researchers have reported difficulty in utilising FR light for CEF stimulation </w:t>
      </w:r>
      <w:r w:rsidR="00BD03EC" w:rsidRPr="005B3C0C">
        <w:fldChar w:fldCharType="begin"/>
      </w:r>
      <w:r w:rsidRPr="005B3C0C">
        <w:instrText xml:space="preserve"> ADDIN ZOTERO_ITEM CSL_CITATION {"citationID":"2ksr599m83","properties":{"formattedCitation":"(Alric, 2010)","plainCitation":"(Alric, 2010)"},"citationItems":[{"id":2075,"uris":["http://zotero.org/users/1204444/items/RN78GDB3"],"uri":["http://zotero.org/users/1204444/items/RN78GDB3"],"itemData":{"id":2075,"type":"article-journal","title":"Cyclic electron flow around photosystem I in unicellular green algae","container-title":"Photosynthesis Research","page":"47-56","volume":"106","issue":"1-2","source":"link.springer.com","abstract":"Cyclic electron flow around PSI, or cyclic photophosphorylation, is the photosynthetic process which recycles the reducing equivalents produced by photosystem I in the stroma towards the plastoquinone pool. Through the activity of cytochrome b 6 f, which also transfers protons across the membrane, it promotes the synthesis of ATP. The literature dealing with cyclic electron flow in unicellular algae is far less abundant than it is for plants. However, in the chloroplast of algae such as Chlorella or Chlamydomonas, an efficient carbohydrate catabolism renders the redox poise much more reducing than in plant chloroplasts. It is therefore worthwhile highlighting the specific properties of unicellular algae because cyclic electron flow is highly dependent upon the accumulation of these stromal reducing equivalents. Such an increase of reducing power in the stroma stimulates the reduction of plastoquinones, which is the limiting step of cyclic electron flow. In anaerobic conditions in the dark, this reaction can lead to a fully reduced plastoquinone pool and induce state transitions, the migration of 80% of light harvesting complexes II and 20% of cytochrome b 6 f complex from the PSII-enriched grana to the PSI-enriched lamella. These ultrastructural changes have been proposed to further enhance cyclic electron flow by increasing PSI antenna size, and forming PSI-cyt b 6 f supercomplexes. These hypotheses are discussed in light of recently published data.","DOI":"10.1007/s11120-010-9566-4","ISSN":"0166-8595, 1573-5079","journalAbbreviation":"Photosynth Res","language":"en","author":[{"family":"Alric","given":"Jean"}],"issued":{"date-parts":[["2010",6,8]]}}}],"schema":"https://github.com/citation-style-language/schema/raw/master/csl-citation.json"} </w:instrText>
      </w:r>
      <w:r w:rsidR="00BD03EC" w:rsidRPr="005B3C0C">
        <w:fldChar w:fldCharType="separate"/>
      </w:r>
      <w:r w:rsidRPr="005B3C0C">
        <w:t>(Alric, 2010)</w:t>
      </w:r>
      <w:r w:rsidR="00BD03EC" w:rsidRPr="005B3C0C">
        <w:fldChar w:fldCharType="end"/>
      </w:r>
      <w:r w:rsidRPr="005B3C0C">
        <w:t xml:space="preserve">. Despite this, &gt;715 nm illumination has been successfully utilised previously to study CEF in </w:t>
      </w:r>
      <w:r w:rsidRPr="005B3C0C">
        <w:rPr>
          <w:i/>
        </w:rPr>
        <w:t xml:space="preserve">C. reinhardtii </w:t>
      </w:r>
      <w:r w:rsidR="00BD03EC" w:rsidRPr="005B3C0C">
        <w:rPr>
          <w:i/>
        </w:rPr>
        <w:fldChar w:fldCharType="begin"/>
      </w:r>
      <w:r w:rsidRPr="005B3C0C">
        <w:rPr>
          <w:i/>
        </w:rPr>
        <w:instrText xml:space="preserve"> ADDIN ZOTERO_ITEM CSL_CITATION {"citationID":"qq69ns9vi","properties":{"formattedCitation":"(Ravenel et al., 1994)","plainCitation":"(Ravenel et al., 1994)"},"citationItems":[{"id":4473,"uris":["http://zotero.org/users/1204444/items/B9U6SFKF"],"uri":["http://zotero.org/users/1204444/items/B9U6SFKF"],"itemData":{"id":4473,"type":"article-journal","title":"The cyclic electron pathways around photosystem I in Chlamydomonas reinhardtii as determined in vivo by photoacoustic measurements of energy storage","container-title":"Planta","page":"251-259","volume":"193","issue":"2","source":"link.springer.com","abstract":"The photoacoustic technique was used to measure energy storage by cyclic electron transfer around photosystem I in intact Chlamydomonas reinhardtii cells illuminated with far-red light (&gt;715 nm). The in-vivo cyclic pathway was characterized by investigating the effects of various chemicals on energy storage. Participation of plastoquinone and ferredoxin in the cyclic electron flow was confirmed by the complete suppression of energy storage in the presence of the plastoquinol antagonist 2,5-dibromo-3-methyl-6-isopropyl-p-benzoquinone (DBMIB) and the ferredoxin inhibitors/competitors methylviologen, phenylmercuric acetate and p-benzoquinone. Two alternative electron cycles are demonstrated to operate in vivo. One cycle is sensitive to antimycin A, myxothiazol and 2-(n-heptyl)-4-hydroxyquinoline N-oxide (HQNO) and is catalyzed by ferredoxin which reduces plastoquinone through a route involving cytochrome b 6 and its protonmotive Q-cycle. The other cycle is unaffected by the above-mentioned inhibitors but is sensitive to N-ethylmaleimide (NEM), an inhibitor of the ferredoxin-NADP reductase, and 2′-monophosphoadenosine-5′-diphosphoribose (PADR), an analogue of NADP, showing that the electron recycling was mediated by NADPH. Possibly, electrons enter the plastoquinone pool through the action of a NAD(P)H dehydrogenase, which is insensitive to classical inhibitors of the mitochondrial NADH dehydrogenase. Loss of energy storage by photosystem-I-driven cyclic electron transfer in farred light was observed only when antimycin A, myxothiazol or HQNO was used in combination with NEM or PADR. Analysis of the light-intensity dependence and the rate of in-vivo cyclic electron transfer in the presence of various inhibitors indicates that the NADPH-dependent electron-cycle is the preferential cyclic pathway in Chlamydomonas cells illuminated with far-red light.","DOI":"10.1007/BF00192538","ISSN":"0032-0935, 1432-2048","journalAbbreviation":"Planta","language":"en","author":[{"family":"Ravenel","given":"Jacques"},{"family":"Peltier","given":"Gilles"},{"family":"Havaux","given":"Michel"}],"issued":{"date-parts":[["1994",3]]}}}],"schema":"https://github.com/citation-style-language/schema/raw/master/csl-citation.json"} </w:instrText>
      </w:r>
      <w:r w:rsidR="00BD03EC" w:rsidRPr="005B3C0C">
        <w:rPr>
          <w:i/>
        </w:rPr>
        <w:fldChar w:fldCharType="separate"/>
      </w:r>
      <w:r w:rsidRPr="005B3C0C">
        <w:t xml:space="preserve">(Ravenel </w:t>
      </w:r>
      <w:r w:rsidR="00490409" w:rsidRPr="00490409">
        <w:rPr>
          <w:i/>
        </w:rPr>
        <w:t>et al</w:t>
      </w:r>
      <w:r w:rsidRPr="005B3C0C">
        <w:t>., 1994)</w:t>
      </w:r>
      <w:r w:rsidR="00BD03EC" w:rsidRPr="005B3C0C">
        <w:rPr>
          <w:i/>
        </w:rPr>
        <w:fldChar w:fldCharType="end"/>
      </w:r>
      <w:r w:rsidRPr="005B3C0C">
        <w:rPr>
          <w:i/>
        </w:rPr>
        <w:t xml:space="preserve">. </w:t>
      </w:r>
      <w:r w:rsidRPr="005B3C0C">
        <w:t xml:space="preserve">Therefore, as an alternative to DCMU, a method for FR illumination was developed and tested.  </w:t>
      </w:r>
    </w:p>
    <w:p w14:paraId="753CA991" w14:textId="77777777" w:rsidR="005B3C0C" w:rsidRPr="005B3C0C" w:rsidRDefault="005B3C0C" w:rsidP="005B3C0C">
      <w:pPr>
        <w:spacing w:line="360" w:lineRule="auto"/>
      </w:pPr>
      <w:r w:rsidRPr="005B3C0C">
        <w:t xml:space="preserve">The design of the FR light chamber is outlined in Section 6.2.1. The first design resulted in a relatively weak light intensity. A comparative growth experiment of </w:t>
      </w:r>
      <w:r w:rsidRPr="005B3C0C">
        <w:rPr>
          <w:i/>
        </w:rPr>
        <w:t xml:space="preserve">C. reinhardtii </w:t>
      </w:r>
      <w:r w:rsidRPr="005B3C0C">
        <w:t>cultivated in weak FR light showed no significant effect compared to the heterotrophic control (0.46 day</w:t>
      </w:r>
      <w:r w:rsidRPr="005B3C0C">
        <w:rPr>
          <w:vertAlign w:val="superscript"/>
        </w:rPr>
        <w:t>-1</w:t>
      </w:r>
      <w:r w:rsidRPr="005B3C0C">
        <w:t xml:space="preserve"> vs 0.47 day</w:t>
      </w:r>
      <w:r w:rsidRPr="005B3C0C">
        <w:rPr>
          <w:vertAlign w:val="superscript"/>
        </w:rPr>
        <w:t>-1</w:t>
      </w:r>
      <w:r w:rsidRPr="005B3C0C">
        <w:t xml:space="preserve">, </w:t>
      </w:r>
      <w:r w:rsidR="008E450D">
        <w:t>A</w:t>
      </w:r>
      <w:r w:rsidRPr="005B3C0C">
        <w:t>ppendix</w:t>
      </w:r>
      <w:r w:rsidR="008E450D">
        <w:t xml:space="preserve"> </w:t>
      </w:r>
      <w:r w:rsidR="00AC5EF7">
        <w:t>H</w:t>
      </w:r>
      <w:r w:rsidRPr="005B3C0C">
        <w:t xml:space="preserve">). Subsequent improvements in the design increased light intensity nearly 4 fold (Section 6.2.1). As demonstrated in Figure </w:t>
      </w:r>
      <w:r w:rsidR="008E450D">
        <w:t>72</w:t>
      </w:r>
      <w:r w:rsidRPr="005B3C0C">
        <w:t>, a repeated growth experiment revealed a significant 34% increase in µ (0.58 day</w:t>
      </w:r>
      <w:r w:rsidRPr="005B3C0C">
        <w:rPr>
          <w:vertAlign w:val="superscript"/>
        </w:rPr>
        <w:t>-1</w:t>
      </w:r>
      <w:r w:rsidRPr="005B3C0C">
        <w:t xml:space="preserve"> vs 0.44 day</w:t>
      </w:r>
      <w:r w:rsidRPr="005B3C0C">
        <w:rPr>
          <w:vertAlign w:val="superscript"/>
        </w:rPr>
        <w:t>-1</w:t>
      </w:r>
      <w:r w:rsidRPr="005B3C0C">
        <w:t xml:space="preserve">, p&lt;0.05).  Oxygen evolution measurements, indicated that the FR light treatment had a slightly higher rate of respiration (23% increase) compared to dark cultures, however there was large variation between biological replicates and therefore the increase was not statistically significant (p&gt;0.05, Figure </w:t>
      </w:r>
      <w:r w:rsidR="008E450D">
        <w:t>73</w:t>
      </w:r>
      <w:r w:rsidRPr="005B3C0C">
        <w:t xml:space="preserve">). The low FR light intensity used for the oxygen electrode measurements did not accurately reproduce the conditions used in the light chamber and may not have stimulated CEF to the same extent. Consequently, the efficacy of CEF stimulation was determined from the growth data alone. </w:t>
      </w:r>
    </w:p>
    <w:p w14:paraId="33422833" w14:textId="77777777"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447808" behindDoc="1" locked="0" layoutInCell="1" allowOverlap="1" wp14:anchorId="1870B297" wp14:editId="156771BA">
                <wp:simplePos x="0" y="0"/>
                <wp:positionH relativeFrom="column">
                  <wp:posOffset>372745</wp:posOffset>
                </wp:positionH>
                <wp:positionV relativeFrom="paragraph">
                  <wp:posOffset>5080</wp:posOffset>
                </wp:positionV>
                <wp:extent cx="4507865" cy="4382770"/>
                <wp:effectExtent l="0" t="0" r="0" b="0"/>
                <wp:wrapThrough wrapText="bothSides">
                  <wp:wrapPolygon edited="0">
                    <wp:start x="2738" y="0"/>
                    <wp:lineTo x="2738" y="16524"/>
                    <wp:lineTo x="274" y="17932"/>
                    <wp:lineTo x="274" y="21500"/>
                    <wp:lineTo x="21268" y="21500"/>
                    <wp:lineTo x="21268" y="18026"/>
                    <wp:lineTo x="19717" y="16524"/>
                    <wp:lineTo x="19717" y="0"/>
                    <wp:lineTo x="2738" y="0"/>
                  </wp:wrapPolygon>
                </wp:wrapThrough>
                <wp:docPr id="866" name="Group 8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07865" cy="4382770"/>
                          <a:chOff x="0" y="0"/>
                          <a:chExt cx="4507865" cy="4384383"/>
                        </a:xfrm>
                      </wpg:grpSpPr>
                      <wps:wsp>
                        <wps:cNvPr id="100" name="Text Box 100"/>
                        <wps:cNvSpPr txBox="1">
                          <a:spLocks noChangeArrowheads="1"/>
                        </wps:cNvSpPr>
                        <wps:spPr bwMode="auto">
                          <a:xfrm>
                            <a:off x="0" y="3603009"/>
                            <a:ext cx="4507865" cy="781374"/>
                          </a:xfrm>
                          <a:prstGeom prst="rect">
                            <a:avLst/>
                          </a:prstGeom>
                          <a:noFill/>
                          <a:ln w="9525">
                            <a:noFill/>
                            <a:miter lim="800000"/>
                            <a:headEnd/>
                            <a:tailEnd/>
                          </a:ln>
                        </wps:spPr>
                        <wps:txbx>
                          <w:txbxContent>
                            <w:p w14:paraId="4EF62D92" w14:textId="77777777" w:rsidR="003B14DC" w:rsidRDefault="003B14DC" w:rsidP="005B3C0C">
                              <w:pPr>
                                <w:rPr>
                                  <w:sz w:val="20"/>
                                  <w:szCs w:val="20"/>
                                </w:rPr>
                              </w:pPr>
                              <w:r w:rsidRPr="00992C25">
                                <w:rPr>
                                  <w:b/>
                                  <w:sz w:val="20"/>
                                  <w:szCs w:val="20"/>
                                </w:rPr>
                                <w:t xml:space="preserve">Figure </w:t>
                              </w:r>
                              <w:r>
                                <w:rPr>
                                  <w:b/>
                                  <w:sz w:val="20"/>
                                  <w:szCs w:val="20"/>
                                </w:rPr>
                                <w:t>72</w:t>
                              </w:r>
                              <w:r w:rsidRPr="00992C25">
                                <w:rPr>
                                  <w:b/>
                                  <w:sz w:val="20"/>
                                  <w:szCs w:val="20"/>
                                </w:rPr>
                                <w:t>.</w:t>
                              </w:r>
                              <w:r>
                                <w:rPr>
                                  <w:sz w:val="20"/>
                                  <w:szCs w:val="20"/>
                                </w:rPr>
                                <w:t xml:space="preserve"> Growth cur\ve of </w:t>
                              </w:r>
                              <w:r>
                                <w:rPr>
                                  <w:i/>
                                  <w:sz w:val="20"/>
                                  <w:szCs w:val="20"/>
                                </w:rPr>
                                <w:t xml:space="preserve">C. reinhardtii </w:t>
                              </w:r>
                              <w:r>
                                <w:rPr>
                                  <w:sz w:val="20"/>
                                  <w:szCs w:val="20"/>
                                </w:rPr>
                                <w:t xml:space="preserve">grown under intense FR light (&gt;715 nm, second FR light chamber design) or in the dark (heterotrophic) as a control. Error bars indicate standard error (n=3)  </w:t>
                              </w:r>
                            </w:p>
                            <w:p w14:paraId="553F2051" w14:textId="77777777" w:rsidR="003B14DC" w:rsidRPr="00092230" w:rsidRDefault="003B14DC" w:rsidP="005B3C0C">
                              <w:pPr>
                                <w:rPr>
                                  <w:sz w:val="20"/>
                                  <w:szCs w:val="20"/>
                                </w:rPr>
                              </w:pPr>
                            </w:p>
                          </w:txbxContent>
                        </wps:txbx>
                        <wps:bodyPr rot="0" vert="horz" wrap="square" lIns="91440" tIns="45720" rIns="91440" bIns="45720" anchor="t" anchorCtr="0">
                          <a:noAutofit/>
                        </wps:bodyPr>
                      </wps:wsp>
                      <pic:pic xmlns:pic="http://schemas.openxmlformats.org/drawingml/2006/picture">
                        <pic:nvPicPr>
                          <pic:cNvPr id="108" name="Picture 108"/>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a:xfrm>
                            <a:off x="614149" y="0"/>
                            <a:ext cx="3480180" cy="3603009"/>
                          </a:xfrm>
                          <a:prstGeom prst="rect">
                            <a:avLst/>
                          </a:prstGeom>
                        </pic:spPr>
                      </pic:pic>
                    </wpg:wgp>
                  </a:graphicData>
                </a:graphic>
                <wp14:sizeRelH relativeFrom="page">
                  <wp14:pctWidth>0</wp14:pctWidth>
                </wp14:sizeRelH>
                <wp14:sizeRelV relativeFrom="margin">
                  <wp14:pctHeight>0</wp14:pctHeight>
                </wp14:sizeRelV>
              </wp:anchor>
            </w:drawing>
          </mc:Choice>
          <mc:Fallback>
            <w:pict>
              <v:group w14:anchorId="1870B297" id="Group 866" o:spid="_x0000_s1581" style="position:absolute;left:0;text-align:left;margin-left:29.35pt;margin-top:.4pt;width:354.95pt;height:345.1pt;z-index:-251868672;mso-position-horizontal-relative:text;mso-position-vertical-relative:text;mso-height-relative:margin" coordsize="45078,43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&#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">
                <v:shape id="Text Box 100" o:spid="_x0000_s1582" type="#_x0000_t202" style="position:absolute;top:36030;width:45078;height:7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" filled="f" stroked="f">
                  <v:textbox>
                    <w:txbxContent>
                      <w:p w14:paraId="4EF62D92" w14:textId="77777777" w:rsidR="003B14DC" w:rsidRDefault="003B14DC" w:rsidP="005B3C0C">
                        <w:pPr>
                          <w:rPr>
                            <w:sz w:val="20"/>
                            <w:szCs w:val="20"/>
                          </w:rPr>
                        </w:pPr>
                        <w:r w:rsidRPr="00992C25">
                          <w:rPr>
                            <w:b/>
                            <w:sz w:val="20"/>
                            <w:szCs w:val="20"/>
                          </w:rPr>
                          <w:t xml:space="preserve">Figure </w:t>
                        </w:r>
                        <w:r>
                          <w:rPr>
                            <w:b/>
                            <w:sz w:val="20"/>
                            <w:szCs w:val="20"/>
                          </w:rPr>
                          <w:t>72</w:t>
                        </w:r>
                        <w:r w:rsidRPr="00992C25">
                          <w:rPr>
                            <w:b/>
                            <w:sz w:val="20"/>
                            <w:szCs w:val="20"/>
                          </w:rPr>
                          <w:t>.</w:t>
                        </w:r>
                        <w:r>
                          <w:rPr>
                            <w:sz w:val="20"/>
                            <w:szCs w:val="20"/>
                          </w:rPr>
                          <w:t xml:space="preserve"> Growth cur\ve of </w:t>
                        </w:r>
                        <w:r>
                          <w:rPr>
                            <w:i/>
                            <w:sz w:val="20"/>
                            <w:szCs w:val="20"/>
                          </w:rPr>
                          <w:t xml:space="preserve">C. reinhardtii </w:t>
                        </w:r>
                        <w:r>
                          <w:rPr>
                            <w:sz w:val="20"/>
                            <w:szCs w:val="20"/>
                          </w:rPr>
                          <w:t xml:space="preserve">grown under intense FR light (&gt;715 nm, second FR light chamber design) or in the dark (heterotrophic) as a control. Error bars indicate standard error (n=3)  </w:t>
                        </w:r>
                      </w:p>
                      <w:p w14:paraId="553F2051" w14:textId="77777777" w:rsidR="003B14DC" w:rsidRPr="00092230" w:rsidRDefault="003B14DC" w:rsidP="005B3C0C">
                        <w:pPr>
                          <w:rPr>
                            <w:sz w:val="20"/>
                            <w:szCs w:val="20"/>
                          </w:rPr>
                        </w:pPr>
                      </w:p>
                    </w:txbxContent>
                  </v:textbox>
                </v:shape>
                <v:shape id="Picture 108" o:spid="_x0000_s1583" type="#_x0000_t75" style="position:absolute;left:6141;width:34802;height:36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">
                  <v:imagedata r:id="rId168" o:title=""/>
                  <v:path arrowok="t"/>
                </v:shape>
                <w10:wrap type="through"/>
              </v:group>
            </w:pict>
          </mc:Fallback>
        </mc:AlternateContent>
      </w:r>
      <w:r w:rsidR="005B3C0C" w:rsidRPr="005B3C0C">
        <w:rPr>
          <w:noProof/>
          <w:lang w:eastAsia="en-GB"/>
        </w:rPr>
        <w:t xml:space="preserve">  </w:t>
      </w:r>
    </w:p>
    <w:p w14:paraId="0C0CF523" w14:textId="77777777" w:rsidR="005B3C0C" w:rsidRPr="005B3C0C" w:rsidRDefault="005B3C0C" w:rsidP="005B3C0C">
      <w:pPr>
        <w:spacing w:line="360" w:lineRule="auto"/>
      </w:pPr>
    </w:p>
    <w:p w14:paraId="6824F390" w14:textId="77777777" w:rsidR="005B3C0C" w:rsidRPr="005B3C0C" w:rsidRDefault="005128F7" w:rsidP="005B3C0C">
      <w:pPr>
        <w:spacing w:line="360" w:lineRule="auto"/>
      </w:pPr>
      <w:r>
        <w:rPr>
          <w:noProof/>
          <w:lang w:eastAsia="en-GB"/>
        </w:rPr>
        <mc:AlternateContent>
          <mc:Choice Requires="wpg">
            <w:drawing>
              <wp:anchor distT="0" distB="0" distL="114300" distR="114300" simplePos="0" relativeHeight="251453952" behindDoc="0" locked="0" layoutInCell="1" allowOverlap="1" wp14:anchorId="680A8C03" wp14:editId="3C82A1B2">
                <wp:simplePos x="0" y="0"/>
                <wp:positionH relativeFrom="column">
                  <wp:posOffset>226060</wp:posOffset>
                </wp:positionH>
                <wp:positionV relativeFrom="paragraph">
                  <wp:posOffset>3677920</wp:posOffset>
                </wp:positionV>
                <wp:extent cx="4508500" cy="4683125"/>
                <wp:effectExtent l="0" t="0" r="0" b="3175"/>
                <wp:wrapTopAndBottom/>
                <wp:docPr id="867" name="Group 8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08500" cy="4683125"/>
                          <a:chOff x="0" y="0"/>
                          <a:chExt cx="4508500" cy="4683741"/>
                        </a:xfrm>
                      </wpg:grpSpPr>
                      <wps:wsp>
                        <wps:cNvPr id="297" name="Text Box 297"/>
                        <wps:cNvSpPr txBox="1">
                          <a:spLocks noChangeArrowheads="1"/>
                        </wps:cNvSpPr>
                        <wps:spPr bwMode="auto">
                          <a:xfrm>
                            <a:off x="0" y="3712191"/>
                            <a:ext cx="4508500" cy="971550"/>
                          </a:xfrm>
                          <a:prstGeom prst="rect">
                            <a:avLst/>
                          </a:prstGeom>
                          <a:noFill/>
                          <a:ln w="9525">
                            <a:noFill/>
                            <a:miter lim="800000"/>
                            <a:headEnd/>
                            <a:tailEnd/>
                          </a:ln>
                        </wps:spPr>
                        <wps:txbx>
                          <w:txbxContent>
                            <w:p w14:paraId="118FEF63" w14:textId="77777777" w:rsidR="003B14DC" w:rsidRPr="00092230" w:rsidRDefault="003B14DC" w:rsidP="005B3C0C">
                              <w:pPr>
                                <w:rPr>
                                  <w:sz w:val="20"/>
                                  <w:szCs w:val="20"/>
                                </w:rPr>
                              </w:pPr>
                              <w:r w:rsidRPr="00992C25">
                                <w:rPr>
                                  <w:b/>
                                  <w:sz w:val="20"/>
                                  <w:szCs w:val="20"/>
                                </w:rPr>
                                <w:t xml:space="preserve">Figure </w:t>
                              </w:r>
                              <w:r>
                                <w:rPr>
                                  <w:b/>
                                  <w:sz w:val="20"/>
                                  <w:szCs w:val="20"/>
                                </w:rPr>
                                <w:t>73</w:t>
                              </w:r>
                              <w:r w:rsidRPr="00992C25">
                                <w:rPr>
                                  <w:b/>
                                  <w:sz w:val="20"/>
                                  <w:szCs w:val="20"/>
                                </w:rPr>
                                <w:t>.</w:t>
                              </w:r>
                              <w:r>
                                <w:rPr>
                                  <w:sz w:val="20"/>
                                  <w:szCs w:val="20"/>
                                </w:rPr>
                                <w:t xml:space="preserve">  R</w:t>
                              </w:r>
                              <w:r w:rsidRPr="00A25BC8">
                                <w:rPr>
                                  <w:sz w:val="20"/>
                                  <w:szCs w:val="20"/>
                                </w:rPr>
                                <w:t>espiration rates (</w:t>
                              </w:r>
                              <w:r>
                                <w:rPr>
                                  <w:sz w:val="20"/>
                                  <w:szCs w:val="20"/>
                                </w:rPr>
                                <w:t>fmol</w:t>
                              </w:r>
                              <w:r w:rsidRPr="00A25BC8">
                                <w:rPr>
                                  <w:sz w:val="20"/>
                                  <w:szCs w:val="20"/>
                                </w:rPr>
                                <w:t xml:space="preserve"> O</w:t>
                              </w:r>
                              <w:r w:rsidRPr="00A25BC8">
                                <w:rPr>
                                  <w:sz w:val="20"/>
                                  <w:szCs w:val="20"/>
                                  <w:vertAlign w:val="subscript"/>
                                </w:rPr>
                                <w:t>2</w:t>
                              </w:r>
                              <w:r>
                                <w:rPr>
                                  <w:sz w:val="20"/>
                                  <w:szCs w:val="20"/>
                                </w:rPr>
                                <w:t xml:space="preserve"> </w:t>
                              </w:r>
                              <w:r w:rsidRPr="00A25BC8">
                                <w:rPr>
                                  <w:sz w:val="20"/>
                                  <w:szCs w:val="20"/>
                                </w:rPr>
                                <w:t>min</w:t>
                              </w:r>
                              <w:r w:rsidRPr="00A25BC8">
                                <w:rPr>
                                  <w:sz w:val="20"/>
                                  <w:szCs w:val="20"/>
                                  <w:vertAlign w:val="superscript"/>
                                </w:rPr>
                                <w:t>-1</w:t>
                              </w:r>
                              <w:r>
                                <w:rPr>
                                  <w:sz w:val="20"/>
                                  <w:szCs w:val="20"/>
                                  <w:vertAlign w:val="superscript"/>
                                </w:rPr>
                                <w:t xml:space="preserve"> </w:t>
                              </w:r>
                              <w:r>
                                <w:rPr>
                                  <w:sz w:val="20"/>
                                  <w:szCs w:val="20"/>
                                </w:rPr>
                                <w:t>cell</w:t>
                              </w:r>
                              <w:r w:rsidRPr="004F0027">
                                <w:rPr>
                                  <w:sz w:val="20"/>
                                  <w:szCs w:val="20"/>
                                  <w:vertAlign w:val="superscript"/>
                                </w:rPr>
                                <w:t>-1</w:t>
                              </w:r>
                              <w:r w:rsidRPr="00A25BC8">
                                <w:rPr>
                                  <w:sz w:val="20"/>
                                  <w:szCs w:val="20"/>
                                </w:rPr>
                                <w:t xml:space="preserve">) of </w:t>
                              </w:r>
                              <w:r>
                                <w:rPr>
                                  <w:i/>
                                  <w:sz w:val="20"/>
                                  <w:szCs w:val="20"/>
                                </w:rPr>
                                <w:t>C. reinhardtii</w:t>
                              </w:r>
                              <w:r>
                                <w:rPr>
                                  <w:sz w:val="20"/>
                                  <w:szCs w:val="20"/>
                                </w:rPr>
                                <w:t xml:space="preserve"> cultivated for 4 days under heterotrophic (dark) or FR light (CEF active) conditions. Respiration was measured under FR light for the FR treated cultures.  Error bards indicate standard error (n=3)</w:t>
                              </w:r>
                            </w:p>
                          </w:txbxContent>
                        </wps:txbx>
                        <wps:bodyPr rot="0" vert="horz" wrap="square" lIns="91440" tIns="45720" rIns="91440" bIns="45720" anchor="t" anchorCtr="0">
                          <a:noAutofit/>
                        </wps:bodyPr>
                      </wps:wsp>
                      <pic:pic xmlns:pic="http://schemas.openxmlformats.org/drawingml/2006/picture">
                        <pic:nvPicPr>
                          <pic:cNvPr id="109" name="Picture 109"/>
                          <pic:cNvPicPr>
                            <a:picLocks noChangeAspect="1"/>
                          </pic:cNvPicPr>
                        </pic:nvPicPr>
                        <pic:blipFill>
                          <a:blip r:embed="rId169">
                            <a:extLst>
                              <a:ext uri="{28A0092B-C50C-407E-A947-70E740481C1C}">
                                <a14:useLocalDpi xmlns:a14="http://schemas.microsoft.com/office/drawing/2010/main" val="0"/>
                              </a:ext>
                            </a:extLst>
                          </a:blip>
                          <a:stretch>
                            <a:fillRect/>
                          </a:stretch>
                        </pic:blipFill>
                        <pic:spPr>
                          <a:xfrm>
                            <a:off x="777923" y="0"/>
                            <a:ext cx="3111689" cy="3603009"/>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80A8C03" id="Group 867" o:spid="_x0000_s1584" style="position:absolute;left:0;text-align:left;margin-left:17.8pt;margin-top:289.6pt;width:355pt;height:368.75pt;z-index:251453952;mso-position-horizontal-relative:text;mso-position-vertical-relative:text" coordsize="45085,46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">
                <v:shape id="Text Box 297" o:spid="_x0000_s1585" type="#_x0000_t202" style="position:absolute;top:37121;width:45085;height:9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nNv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NoHXmXgE5PIJAAD//wMAUEsBAi0AFAAGAAgAAAAhANvh9svuAAAAhQEAABMAAAAAAAAAAAAA&#10;AAAAAAAAAFtDb250ZW50X1R5cGVzXS54bWxQSwECLQAUAAYACAAAACEAWvQsW78AAAAVAQAACwAA&#10;AAAAAAAAAAAAAAAfAQAAX3JlbHMvLnJlbHNQSwECLQAUAAYACAAAACEAUJZzb8MAAADcAAAADwAA&#10;AAAAAAAAAAAAAAAHAgAAZHJzL2Rvd25yZXYueG1sUEsFBgAAAAADAAMAtwAAAPcCAAAAAA==&#10;" filled="f" stroked="f">
                  <v:textbox>
                    <w:txbxContent>
                      <w:p w14:paraId="118FEF63" w14:textId="77777777" w:rsidR="003B14DC" w:rsidRPr="00092230" w:rsidRDefault="003B14DC" w:rsidP="005B3C0C">
                        <w:pPr>
                          <w:rPr>
                            <w:sz w:val="20"/>
                            <w:szCs w:val="20"/>
                          </w:rPr>
                        </w:pPr>
                        <w:r w:rsidRPr="00992C25">
                          <w:rPr>
                            <w:b/>
                            <w:sz w:val="20"/>
                            <w:szCs w:val="20"/>
                          </w:rPr>
                          <w:t xml:space="preserve">Figure </w:t>
                        </w:r>
                        <w:r>
                          <w:rPr>
                            <w:b/>
                            <w:sz w:val="20"/>
                            <w:szCs w:val="20"/>
                          </w:rPr>
                          <w:t>73</w:t>
                        </w:r>
                        <w:r w:rsidRPr="00992C25">
                          <w:rPr>
                            <w:b/>
                            <w:sz w:val="20"/>
                            <w:szCs w:val="20"/>
                          </w:rPr>
                          <w:t>.</w:t>
                        </w:r>
                        <w:r>
                          <w:rPr>
                            <w:sz w:val="20"/>
                            <w:szCs w:val="20"/>
                          </w:rPr>
                          <w:t xml:space="preserve">  R</w:t>
                        </w:r>
                        <w:r w:rsidRPr="00A25BC8">
                          <w:rPr>
                            <w:sz w:val="20"/>
                            <w:szCs w:val="20"/>
                          </w:rPr>
                          <w:t>espiration rates (</w:t>
                        </w:r>
                        <w:r>
                          <w:rPr>
                            <w:sz w:val="20"/>
                            <w:szCs w:val="20"/>
                          </w:rPr>
                          <w:t>fmol</w:t>
                        </w:r>
                        <w:r w:rsidRPr="00A25BC8">
                          <w:rPr>
                            <w:sz w:val="20"/>
                            <w:szCs w:val="20"/>
                          </w:rPr>
                          <w:t xml:space="preserve"> O</w:t>
                        </w:r>
                        <w:r w:rsidRPr="00A25BC8">
                          <w:rPr>
                            <w:sz w:val="20"/>
                            <w:szCs w:val="20"/>
                            <w:vertAlign w:val="subscript"/>
                          </w:rPr>
                          <w:t>2</w:t>
                        </w:r>
                        <w:r>
                          <w:rPr>
                            <w:sz w:val="20"/>
                            <w:szCs w:val="20"/>
                          </w:rPr>
                          <w:t xml:space="preserve"> </w:t>
                        </w:r>
                        <w:r w:rsidRPr="00A25BC8">
                          <w:rPr>
                            <w:sz w:val="20"/>
                            <w:szCs w:val="20"/>
                          </w:rPr>
                          <w:t>min</w:t>
                        </w:r>
                        <w:r w:rsidRPr="00A25BC8">
                          <w:rPr>
                            <w:sz w:val="20"/>
                            <w:szCs w:val="20"/>
                            <w:vertAlign w:val="superscript"/>
                          </w:rPr>
                          <w:t>-1</w:t>
                        </w:r>
                        <w:r>
                          <w:rPr>
                            <w:sz w:val="20"/>
                            <w:szCs w:val="20"/>
                            <w:vertAlign w:val="superscript"/>
                          </w:rPr>
                          <w:t xml:space="preserve"> </w:t>
                        </w:r>
                        <w:r>
                          <w:rPr>
                            <w:sz w:val="20"/>
                            <w:szCs w:val="20"/>
                          </w:rPr>
                          <w:t>cell</w:t>
                        </w:r>
                        <w:r w:rsidRPr="004F0027">
                          <w:rPr>
                            <w:sz w:val="20"/>
                            <w:szCs w:val="20"/>
                            <w:vertAlign w:val="superscript"/>
                          </w:rPr>
                          <w:t>-1</w:t>
                        </w:r>
                        <w:r w:rsidRPr="00A25BC8">
                          <w:rPr>
                            <w:sz w:val="20"/>
                            <w:szCs w:val="20"/>
                          </w:rPr>
                          <w:t xml:space="preserve">) of </w:t>
                        </w:r>
                        <w:r>
                          <w:rPr>
                            <w:i/>
                            <w:sz w:val="20"/>
                            <w:szCs w:val="20"/>
                          </w:rPr>
                          <w:t>C. reinhardtii</w:t>
                        </w:r>
                        <w:r>
                          <w:rPr>
                            <w:sz w:val="20"/>
                            <w:szCs w:val="20"/>
                          </w:rPr>
                          <w:t xml:space="preserve"> cultivated for 4 days under heterotrophic (dark) or FR light (CEF active) conditions. Respiration was measured under FR light for the FR treated cultures.  Error bards indicate standard error (n=3)</w:t>
                        </w:r>
                      </w:p>
                    </w:txbxContent>
                  </v:textbox>
                </v:shape>
                <v:shape id="Picture 109" o:spid="_x0000_s1586" type="#_x0000_t75" style="position:absolute;left:7779;width:31117;height:36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">
                  <v:imagedata r:id="rId170" o:title=""/>
                  <v:path arrowok="t"/>
                </v:shape>
                <w10:wrap type="topAndBottom"/>
              </v:group>
            </w:pict>
          </mc:Fallback>
        </mc:AlternateContent>
      </w:r>
    </w:p>
    <w:p w14:paraId="6CA0CFD3" w14:textId="77777777" w:rsidR="005B3C0C" w:rsidRPr="005B3C0C" w:rsidRDefault="005B3C0C" w:rsidP="005B3C0C">
      <w:pPr>
        <w:pStyle w:val="Heading3"/>
        <w:spacing w:after="120" w:line="360" w:lineRule="auto"/>
        <w:rPr>
          <w:b w:val="0"/>
          <w:color w:val="auto"/>
        </w:rPr>
      </w:pPr>
      <w:bookmarkStart w:id="120" w:name="_Toc460524720"/>
      <w:bookmarkStart w:id="121" w:name="_Toc462059829"/>
      <w:r w:rsidRPr="005B3C0C">
        <w:rPr>
          <w:b w:val="0"/>
          <w:color w:val="auto"/>
        </w:rPr>
        <w:lastRenderedPageBreak/>
        <w:t xml:space="preserve">Nitrogen deprivation experiments using </w:t>
      </w:r>
      <w:r w:rsidRPr="005B3C0C">
        <w:rPr>
          <w:b w:val="0"/>
          <w:i/>
          <w:color w:val="auto"/>
        </w:rPr>
        <w:t>C. reinhardtii</w:t>
      </w:r>
      <w:bookmarkEnd w:id="120"/>
      <w:bookmarkEnd w:id="121"/>
    </w:p>
    <w:p w14:paraId="7051BCCC" w14:textId="77777777" w:rsidR="005B3C0C" w:rsidRPr="005B3C0C" w:rsidRDefault="005B3C0C" w:rsidP="005B3C0C">
      <w:pPr>
        <w:spacing w:line="360" w:lineRule="auto"/>
      </w:pPr>
      <w:r w:rsidRPr="005B3C0C">
        <w:t xml:space="preserve">The preliminary data indicated that FR light was the most suitable method of exclusively stimulating CEF. Therefore this treatment was utilised to investigate the effect of photosynthesis and acetate photoassimilation on the accumulation of TAG and starch under nitrogen deprivation. In this experiment, in order to allow for a period of acclimation, </w:t>
      </w:r>
      <w:r w:rsidRPr="005B3C0C">
        <w:rPr>
          <w:i/>
        </w:rPr>
        <w:t xml:space="preserve">C. reinhardtii </w:t>
      </w:r>
      <w:r w:rsidRPr="005B3C0C">
        <w:t>was grown to mid log phase (~4 x 10</w:t>
      </w:r>
      <w:r w:rsidRPr="005B3C0C">
        <w:rPr>
          <w:vertAlign w:val="superscript"/>
        </w:rPr>
        <w:t>6</w:t>
      </w:r>
      <w:r w:rsidRPr="005B3C0C">
        <w:t xml:space="preserve"> cells ml</w:t>
      </w:r>
      <w:r w:rsidRPr="005B3C0C">
        <w:rPr>
          <w:vertAlign w:val="superscript"/>
        </w:rPr>
        <w:t>-1</w:t>
      </w:r>
      <w:r w:rsidRPr="005B3C0C">
        <w:t xml:space="preserve">) under mixotrophic (both LEF and CEF active), heterotrophic (dark, LEF and CEF inactive), or FR light (CEF active) conditions. Using the same methodology as described in Chapter 5, cells were then centrifuged and resuspended in fresh N deplete media. </w:t>
      </w:r>
    </w:p>
    <w:p w14:paraId="0AC4D4B9" w14:textId="77777777" w:rsidR="005B3C0C" w:rsidRPr="005B3C0C" w:rsidRDefault="005B3C0C" w:rsidP="005B3C0C">
      <w:pPr>
        <w:pStyle w:val="Heading4"/>
        <w:spacing w:after="120" w:line="360" w:lineRule="auto"/>
        <w:ind w:left="862" w:hanging="862"/>
        <w:rPr>
          <w:b w:val="0"/>
          <w:i w:val="0"/>
          <w:color w:val="auto"/>
        </w:rPr>
      </w:pPr>
      <w:r w:rsidRPr="005B3C0C">
        <w:rPr>
          <w:b w:val="0"/>
          <w:i w:val="0"/>
          <w:color w:val="auto"/>
        </w:rPr>
        <w:t>Cell growth and chlorophyll degradation</w:t>
      </w:r>
    </w:p>
    <w:p w14:paraId="3C21855D" w14:textId="77777777" w:rsidR="005B3C0C" w:rsidRPr="005B3C0C" w:rsidRDefault="005B3C0C" w:rsidP="005B3C0C">
      <w:pPr>
        <w:spacing w:line="360" w:lineRule="auto"/>
      </w:pPr>
      <w:r w:rsidRPr="005B3C0C">
        <w:t xml:space="preserve">During the initial growth phase, the specific growth rate of </w:t>
      </w:r>
      <w:r w:rsidRPr="005B3C0C">
        <w:rPr>
          <w:i/>
        </w:rPr>
        <w:t xml:space="preserve">C. reinhardtii </w:t>
      </w:r>
      <w:r w:rsidRPr="005B3C0C">
        <w:t xml:space="preserve">cells under heterotrophic and FR light was similar to the preliminary experiment (0.44 and 0.57 μ). In comparison, active LEF (and CEF) in mixotrophic cultures enabled a significantly higher specific growth rate (1.28 μ, Figure </w:t>
      </w:r>
      <w:r w:rsidR="008E450D">
        <w:t>74A</w:t>
      </w:r>
      <w:r w:rsidRPr="005B3C0C">
        <w:t xml:space="preserve">). Chlorophyll content of cells, sampled at the log phase of growth before resuspension into N free media, was also significantly affected by treatment. Cells cultivated in darkness had 84% less chlorophyll than the mixotrophic control (Figure </w:t>
      </w:r>
      <w:r w:rsidR="008E450D">
        <w:t>75</w:t>
      </w:r>
      <w:r w:rsidRPr="005B3C0C">
        <w:t>). Conversely, FR light stimulated chlorophyll production, but to a lesser extent than the control, grown under PAR light (1.77 vs 3.42 pg cell</w:t>
      </w:r>
      <w:r w:rsidRPr="005B3C0C">
        <w:rPr>
          <w:vertAlign w:val="superscript"/>
        </w:rPr>
        <w:t>-1</w:t>
      </w:r>
      <w:r w:rsidRPr="005B3C0C">
        <w:t xml:space="preserve">). </w:t>
      </w:r>
    </w:p>
    <w:p w14:paraId="6D06178D" w14:textId="77777777" w:rsidR="005B3C0C" w:rsidRPr="005B3C0C" w:rsidRDefault="005B3C0C" w:rsidP="005B3C0C">
      <w:pPr>
        <w:spacing w:line="360" w:lineRule="auto"/>
      </w:pPr>
      <w:r w:rsidRPr="005B3C0C">
        <w:t xml:space="preserve">As noted in the previous chapter, upon transfer to N deplete medium, mixotrophic cell growth first slowed and then stopped after 24 hours with a 2 fold increase in cell density. After 24 hours, cell density in mixotrophic cultures gradually declined. In the previous chapter growth also stopped in autotrophic cells after 24 hours (~30% increase in cell density). Conversely, while cell growth also slowed, in both FR light and heterotrophic treatments, cells continued to divide beyond 24 hours with cell density increasing 2 fold by 96 hours (Figure </w:t>
      </w:r>
      <w:r w:rsidR="008E450D">
        <w:t>74B</w:t>
      </w:r>
      <w:r w:rsidRPr="005B3C0C">
        <w:t xml:space="preserve">). After 96 hours, cell density in cultures under FR light decreased, while heterotrophic cultures continued to grow. Relative levels of chlorophyll content under heterotrophic and FR light followed a similar pattern of reduction under N stress to the mixotrophic control, falling approximately 50% after 24 hours and a further 30% by 96 hours. However, given the rate of cell division was slower in FR light and heterotrophic treatments, the rate of degradation (rather than chlorophyll dilution via division) over the first 48 hours may have been faster (Figure </w:t>
      </w:r>
      <w:r w:rsidR="008E450D">
        <w:t>75</w:t>
      </w:r>
      <w:r w:rsidRPr="005B3C0C">
        <w:t xml:space="preserve">). </w:t>
      </w:r>
    </w:p>
    <w:p w14:paraId="1DC2631A" w14:textId="77777777"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827712" behindDoc="0" locked="0" layoutInCell="1" allowOverlap="1" wp14:anchorId="5B1B48A4" wp14:editId="7A81FB2F">
                <wp:simplePos x="0" y="0"/>
                <wp:positionH relativeFrom="column">
                  <wp:posOffset>388620</wp:posOffset>
                </wp:positionH>
                <wp:positionV relativeFrom="paragraph">
                  <wp:posOffset>116840</wp:posOffset>
                </wp:positionV>
                <wp:extent cx="5581015" cy="7956550"/>
                <wp:effectExtent l="0" t="0" r="0" b="635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81015" cy="7956550"/>
                          <a:chOff x="0" y="0"/>
                          <a:chExt cx="5580993" cy="7956550"/>
                        </a:xfrm>
                      </wpg:grpSpPr>
                      <wpg:grpSp>
                        <wpg:cNvPr id="868" name="Group 868"/>
                        <wpg:cNvGrpSpPr/>
                        <wpg:grpSpPr>
                          <a:xfrm>
                            <a:off x="0" y="0"/>
                            <a:ext cx="4507865" cy="7956550"/>
                            <a:chOff x="0" y="0"/>
                            <a:chExt cx="4507865" cy="7956550"/>
                          </a:xfrm>
                        </wpg:grpSpPr>
                        <pic:pic xmlns:pic="http://schemas.openxmlformats.org/drawingml/2006/picture">
                          <pic:nvPicPr>
                            <pic:cNvPr id="111" name="Picture 111"/>
                            <pic:cNvPicPr>
                              <a:picLocks noChangeAspect="1"/>
                            </pic:cNvPicPr>
                          </pic:nvPicPr>
                          <pic:blipFill>
                            <a:blip r:embed="rId171">
                              <a:extLst>
                                <a:ext uri="{28A0092B-C50C-407E-A947-70E740481C1C}">
                                  <a14:useLocalDpi xmlns:a14="http://schemas.microsoft.com/office/drawing/2010/main" val="0"/>
                                </a:ext>
                              </a:extLst>
                            </a:blip>
                            <a:stretch>
                              <a:fillRect/>
                            </a:stretch>
                          </pic:blipFill>
                          <pic:spPr>
                            <a:xfrm>
                              <a:off x="308345" y="0"/>
                              <a:ext cx="3648075" cy="3600450"/>
                            </a:xfrm>
                            <a:prstGeom prst="rect">
                              <a:avLst/>
                            </a:prstGeom>
                          </pic:spPr>
                        </pic:pic>
                        <wpg:grpSp>
                          <wpg:cNvPr id="12" name="Group 8"/>
                          <wpg:cNvGrpSpPr>
                            <a:grpSpLocks/>
                          </wpg:cNvGrpSpPr>
                          <wpg:grpSpPr>
                            <a:xfrm>
                              <a:off x="0" y="3720662"/>
                              <a:ext cx="4507865" cy="4235888"/>
                              <a:chOff x="0" y="98190"/>
                              <a:chExt cx="4507865" cy="4236807"/>
                            </a:xfrm>
                          </wpg:grpSpPr>
                          <wps:wsp>
                            <wps:cNvPr id="114" name="Text Box 2"/>
                            <wps:cNvSpPr txBox="1">
                              <a:spLocks noChangeArrowheads="1"/>
                            </wps:cNvSpPr>
                            <wps:spPr bwMode="auto">
                              <a:xfrm>
                                <a:off x="0" y="3625702"/>
                                <a:ext cx="4507865" cy="709295"/>
                              </a:xfrm>
                              <a:prstGeom prst="rect">
                                <a:avLst/>
                              </a:prstGeom>
                              <a:noFill/>
                              <a:ln w="9525">
                                <a:noFill/>
                                <a:miter lim="800000"/>
                                <a:headEnd/>
                                <a:tailEnd/>
                              </a:ln>
                            </wps:spPr>
                            <wps:txbx>
                              <w:txbxContent>
                                <w:p w14:paraId="6AC19783" w14:textId="77777777" w:rsidR="003B14DC" w:rsidRPr="00092230" w:rsidRDefault="003B14DC" w:rsidP="005B3C0C">
                                  <w:pPr>
                                    <w:rPr>
                                      <w:sz w:val="20"/>
                                      <w:szCs w:val="20"/>
                                    </w:rPr>
                                  </w:pPr>
                                  <w:r w:rsidRPr="00992C25">
                                    <w:rPr>
                                      <w:b/>
                                      <w:sz w:val="20"/>
                                      <w:szCs w:val="20"/>
                                    </w:rPr>
                                    <w:t xml:space="preserve">Figure </w:t>
                                  </w:r>
                                  <w:r>
                                    <w:rPr>
                                      <w:b/>
                                      <w:sz w:val="20"/>
                                      <w:szCs w:val="20"/>
                                    </w:rPr>
                                    <w:t>74</w:t>
                                  </w:r>
                                  <w:r w:rsidRPr="00992C25">
                                    <w:rPr>
                                      <w:b/>
                                      <w:sz w:val="20"/>
                                      <w:szCs w:val="20"/>
                                    </w:rPr>
                                    <w:t>.</w:t>
                                  </w:r>
                                  <w:r>
                                    <w:rPr>
                                      <w:sz w:val="20"/>
                                      <w:szCs w:val="20"/>
                                    </w:rPr>
                                    <w:t xml:space="preserve"> Cell density of </w:t>
                                  </w:r>
                                  <w:r>
                                    <w:rPr>
                                      <w:i/>
                                      <w:sz w:val="20"/>
                                      <w:szCs w:val="20"/>
                                    </w:rPr>
                                    <w:t xml:space="preserve">C. reinhardtii </w:t>
                                  </w:r>
                                  <w:r>
                                    <w:rPr>
                                      <w:sz w:val="20"/>
                                      <w:szCs w:val="20"/>
                                    </w:rPr>
                                    <w:t>in N replete condition (A) and after resuspension in N deplete medium (B) under mixotrophic (PAR light), heterotrophic (dark) or FR light treatments. Error bars represent standard error (n=3)</w:t>
                                  </w:r>
                                </w:p>
                                <w:p w14:paraId="1FDE64AB" w14:textId="77777777" w:rsidR="003B14DC" w:rsidRPr="00092230" w:rsidRDefault="003B14DC" w:rsidP="005B3C0C">
                                  <w:pPr>
                                    <w:rPr>
                                      <w:sz w:val="20"/>
                                      <w:szCs w:val="20"/>
                                    </w:rPr>
                                  </w:pPr>
                                </w:p>
                              </w:txbxContent>
                            </wps:txbx>
                            <wps:bodyPr rot="0" vert="horz" wrap="square" lIns="91440" tIns="45720" rIns="91440" bIns="45720" anchor="t" anchorCtr="0">
                              <a:noAutofit/>
                            </wps:bodyPr>
                          </wps:wsp>
                          <pic:pic xmlns:pic="http://schemas.openxmlformats.org/drawingml/2006/picture">
                            <pic:nvPicPr>
                              <pic:cNvPr id="13" name="Picture 6"/>
                              <pic:cNvPicPr>
                                <a:picLocks noChangeAspect="1"/>
                              </pic:cNvPicPr>
                            </pic:nvPicPr>
                            <pic:blipFill>
                              <a:blip r:embed="rId172">
                                <a:extLst>
                                  <a:ext uri="{28A0092B-C50C-407E-A947-70E740481C1C}">
                                    <a14:useLocalDpi xmlns:a14="http://schemas.microsoft.com/office/drawing/2010/main" val="0"/>
                                  </a:ext>
                                </a:extLst>
                              </a:blip>
                              <a:stretch>
                                <a:fillRect/>
                              </a:stretch>
                            </pic:blipFill>
                            <pic:spPr>
                              <a:xfrm>
                                <a:off x="182914" y="98190"/>
                                <a:ext cx="3875036" cy="3604437"/>
                              </a:xfrm>
                              <a:prstGeom prst="rect">
                                <a:avLst/>
                              </a:prstGeom>
                            </pic:spPr>
                          </pic:pic>
                        </wpg:grpSp>
                      </wpg:grpSp>
                      <wps:wsp>
                        <wps:cNvPr id="869" name="Text Box 2"/>
                        <wps:cNvSpPr txBox="1">
                          <a:spLocks noChangeArrowheads="1"/>
                        </wps:cNvSpPr>
                        <wps:spPr bwMode="auto">
                          <a:xfrm>
                            <a:off x="3389586" y="0"/>
                            <a:ext cx="2159876" cy="409904"/>
                          </a:xfrm>
                          <a:prstGeom prst="rect">
                            <a:avLst/>
                          </a:prstGeom>
                          <a:noFill/>
                          <a:ln w="9525">
                            <a:noFill/>
                            <a:miter lim="800000"/>
                            <a:headEnd/>
                            <a:tailEnd/>
                          </a:ln>
                        </wps:spPr>
                        <wps:txbx>
                          <w:txbxContent>
                            <w:p w14:paraId="7B8A3677" w14:textId="77777777" w:rsidR="003B14DC" w:rsidRDefault="003B14DC">
                              <w:r>
                                <w:t>A</w:t>
                              </w:r>
                            </w:p>
                          </w:txbxContent>
                        </wps:txbx>
                        <wps:bodyPr rot="0" vert="horz" wrap="square" lIns="91440" tIns="45720" rIns="91440" bIns="45720" anchor="t" anchorCtr="0">
                          <a:spAutoFit/>
                        </wps:bodyPr>
                      </wps:wsp>
                      <wps:wsp>
                        <wps:cNvPr id="870" name="Text Box 2"/>
                        <wps:cNvSpPr txBox="1">
                          <a:spLocks noChangeArrowheads="1"/>
                        </wps:cNvSpPr>
                        <wps:spPr bwMode="auto">
                          <a:xfrm>
                            <a:off x="3421117" y="3720662"/>
                            <a:ext cx="2159876" cy="409904"/>
                          </a:xfrm>
                          <a:prstGeom prst="rect">
                            <a:avLst/>
                          </a:prstGeom>
                          <a:noFill/>
                          <a:ln w="9525">
                            <a:noFill/>
                            <a:miter lim="800000"/>
                            <a:headEnd/>
                            <a:tailEnd/>
                          </a:ln>
                        </wps:spPr>
                        <wps:txbx>
                          <w:txbxContent>
                            <w:p w14:paraId="59BEF8C3" w14:textId="77777777" w:rsidR="003B14DC" w:rsidRDefault="003B14DC" w:rsidP="008E450D">
                              <w:r>
                                <w:t>B</w:t>
                              </w:r>
                            </w:p>
                          </w:txbxContent>
                        </wps:txbx>
                        <wps:bodyPr rot="0" vert="horz" wrap="square" lIns="91440" tIns="45720" rIns="91440" bIns="45720" anchor="t" anchorCtr="0">
                          <a:spAutoFit/>
                        </wps:bodyPr>
                      </wps:wsp>
                    </wpg:wgp>
                  </a:graphicData>
                </a:graphic>
                <wp14:sizeRelH relativeFrom="page">
                  <wp14:pctWidth>0</wp14:pctWidth>
                </wp14:sizeRelH>
                <wp14:sizeRelV relativeFrom="page">
                  <wp14:pctHeight>0</wp14:pctHeight>
                </wp14:sizeRelV>
              </wp:anchor>
            </w:drawing>
          </mc:Choice>
          <mc:Fallback>
            <w:pict>
              <v:group w14:anchorId="5B1B48A4" id="Group 20" o:spid="_x0000_s1587" style="position:absolute;left:0;text-align:left;margin-left:30.6pt;margin-top:9.2pt;width:439.45pt;height:626.5pt;z-index:251827712;mso-position-horizontal-relative:text;mso-position-vertical-relative:text" coordsize="55809,79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">
                <v:group id="Group 868" o:spid="_x0000_s1588" style="position:absolute;width:45078;height:79565" coordsize="45078,79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">
                  <v:shape id="Picture 111" o:spid="_x0000_s1589" type="#_x0000_t75" style="position:absolute;left:3083;width:36481;height:36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">
                    <v:imagedata r:id="rId173" o:title=""/>
                    <v:path arrowok="t"/>
                  </v:shape>
                  <v:group id="Group 8" o:spid="_x0000_s1590" style="position:absolute;top:37206;width:45078;height:42359" coordorigin=",981" coordsize="45078,4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_x0000_s1591" type="#_x0000_t202" style="position:absolute;top:36257;width:45078;height:7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14:paraId="6AC19783" w14:textId="77777777" w:rsidR="003B14DC" w:rsidRPr="00092230" w:rsidRDefault="003B14DC" w:rsidP="005B3C0C">
                            <w:pPr>
                              <w:rPr>
                                <w:sz w:val="20"/>
                                <w:szCs w:val="20"/>
                              </w:rPr>
                            </w:pPr>
                            <w:r w:rsidRPr="00992C25">
                              <w:rPr>
                                <w:b/>
                                <w:sz w:val="20"/>
                                <w:szCs w:val="20"/>
                              </w:rPr>
                              <w:t xml:space="preserve">Figure </w:t>
                            </w:r>
                            <w:r>
                              <w:rPr>
                                <w:b/>
                                <w:sz w:val="20"/>
                                <w:szCs w:val="20"/>
                              </w:rPr>
                              <w:t>74</w:t>
                            </w:r>
                            <w:r w:rsidRPr="00992C25">
                              <w:rPr>
                                <w:b/>
                                <w:sz w:val="20"/>
                                <w:szCs w:val="20"/>
                              </w:rPr>
                              <w:t>.</w:t>
                            </w:r>
                            <w:r>
                              <w:rPr>
                                <w:sz w:val="20"/>
                                <w:szCs w:val="20"/>
                              </w:rPr>
                              <w:t xml:space="preserve"> Cell density of </w:t>
                            </w:r>
                            <w:r>
                              <w:rPr>
                                <w:i/>
                                <w:sz w:val="20"/>
                                <w:szCs w:val="20"/>
                              </w:rPr>
                              <w:t xml:space="preserve">C. reinhardtii </w:t>
                            </w:r>
                            <w:r>
                              <w:rPr>
                                <w:sz w:val="20"/>
                                <w:szCs w:val="20"/>
                              </w:rPr>
                              <w:t>in N replete condition (A) and after resuspension in N deplete medium (B) under mixotrophic (PAR light), heterotrophic (dark) or FR light treatments. Error bars represent standard error (n=3)</w:t>
                            </w:r>
                          </w:p>
                          <w:p w14:paraId="1FDE64AB" w14:textId="77777777" w:rsidR="003B14DC" w:rsidRPr="00092230" w:rsidRDefault="003B14DC" w:rsidP="005B3C0C">
                            <w:pPr>
                              <w:rPr>
                                <w:sz w:val="20"/>
                                <w:szCs w:val="20"/>
                              </w:rPr>
                            </w:pPr>
                          </w:p>
                        </w:txbxContent>
                      </v:textbox>
                    </v:shape>
                    <v:shape id="Picture 6" o:spid="_x0000_s1592" type="#_x0000_t75" style="position:absolute;left:1829;top:981;width:38750;height:3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">
                      <v:imagedata r:id="rId174" o:title=""/>
                      <v:path arrowok="t"/>
                    </v:shape>
                  </v:group>
                </v:group>
                <v:shape id="_x0000_s1593" type="#_x0000_t202" style="position:absolute;left:33895;width:21599;height:4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" filled="f" stroked="f">
                  <v:textbox style="mso-fit-shape-to-text:t">
                    <w:txbxContent>
                      <w:p w14:paraId="7B8A3677" w14:textId="77777777" w:rsidR="003B14DC" w:rsidRDefault="003B14DC">
                        <w:r>
                          <w:t>A</w:t>
                        </w:r>
                      </w:p>
                    </w:txbxContent>
                  </v:textbox>
                </v:shape>
                <v:shape id="_x0000_s1594" type="#_x0000_t202" style="position:absolute;left:34211;top:37206;width:21598;height:4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" filled="f" stroked="f">
                  <v:textbox style="mso-fit-shape-to-text:t">
                    <w:txbxContent>
                      <w:p w14:paraId="59BEF8C3" w14:textId="77777777" w:rsidR="003B14DC" w:rsidRDefault="003B14DC" w:rsidP="008E450D">
                        <w:r>
                          <w:t>B</w:t>
                        </w:r>
                      </w:p>
                    </w:txbxContent>
                  </v:textbox>
                </v:shape>
              </v:group>
            </w:pict>
          </mc:Fallback>
        </mc:AlternateContent>
      </w:r>
    </w:p>
    <w:p w14:paraId="45609F0E" w14:textId="77777777" w:rsidR="005B3C0C" w:rsidRPr="005B3C0C" w:rsidRDefault="005B3C0C" w:rsidP="005B3C0C">
      <w:pPr>
        <w:spacing w:line="360" w:lineRule="auto"/>
      </w:pPr>
    </w:p>
    <w:p w14:paraId="26C2C849" w14:textId="77777777" w:rsidR="005B3C0C" w:rsidRPr="005B3C0C" w:rsidRDefault="005B3C0C" w:rsidP="005B3C0C">
      <w:pPr>
        <w:spacing w:line="360" w:lineRule="auto"/>
      </w:pPr>
    </w:p>
    <w:p w14:paraId="198A5716" w14:textId="77777777" w:rsidR="005B3C0C" w:rsidRPr="005B3C0C" w:rsidRDefault="005B3C0C" w:rsidP="005B3C0C">
      <w:pPr>
        <w:spacing w:line="360" w:lineRule="auto"/>
      </w:pPr>
    </w:p>
    <w:p w14:paraId="6B3BB42B" w14:textId="77777777" w:rsidR="005B3C0C" w:rsidRPr="005B3C0C" w:rsidRDefault="005B3C0C" w:rsidP="005B3C0C">
      <w:pPr>
        <w:spacing w:line="360" w:lineRule="auto"/>
      </w:pPr>
    </w:p>
    <w:p w14:paraId="6C7BB2E8" w14:textId="77777777" w:rsidR="005B3C0C" w:rsidRPr="005B3C0C" w:rsidRDefault="005B3C0C" w:rsidP="005B3C0C">
      <w:pPr>
        <w:spacing w:line="360" w:lineRule="auto"/>
      </w:pPr>
    </w:p>
    <w:p w14:paraId="608B4DAA" w14:textId="77777777" w:rsidR="005B3C0C" w:rsidRPr="005B3C0C" w:rsidRDefault="005B3C0C" w:rsidP="005B3C0C">
      <w:pPr>
        <w:spacing w:line="360" w:lineRule="auto"/>
      </w:pPr>
    </w:p>
    <w:p w14:paraId="5B2F5570" w14:textId="77777777" w:rsidR="002A3DB6" w:rsidRDefault="002A3DB6" w:rsidP="005B3C0C">
      <w:pPr>
        <w:spacing w:line="360" w:lineRule="auto"/>
      </w:pPr>
    </w:p>
    <w:p w14:paraId="41ED8BFE" w14:textId="77777777" w:rsidR="002A3DB6" w:rsidRDefault="002A3DB6" w:rsidP="005B3C0C">
      <w:pPr>
        <w:spacing w:line="360" w:lineRule="auto"/>
      </w:pPr>
    </w:p>
    <w:p w14:paraId="5120751A" w14:textId="77777777" w:rsidR="002A3DB6" w:rsidRDefault="002A3DB6" w:rsidP="005B3C0C">
      <w:pPr>
        <w:spacing w:line="360" w:lineRule="auto"/>
      </w:pPr>
    </w:p>
    <w:p w14:paraId="65393A83" w14:textId="77777777" w:rsidR="002A3DB6" w:rsidRDefault="002A3DB6" w:rsidP="005B3C0C">
      <w:pPr>
        <w:spacing w:line="360" w:lineRule="auto"/>
      </w:pPr>
    </w:p>
    <w:p w14:paraId="5F86AC26" w14:textId="77777777" w:rsidR="002A3DB6" w:rsidRDefault="002A3DB6" w:rsidP="005B3C0C">
      <w:pPr>
        <w:spacing w:line="360" w:lineRule="auto"/>
      </w:pPr>
    </w:p>
    <w:p w14:paraId="4C87119C" w14:textId="77777777" w:rsidR="002A3DB6" w:rsidRDefault="002A3DB6" w:rsidP="005B3C0C">
      <w:pPr>
        <w:spacing w:line="360" w:lineRule="auto"/>
      </w:pPr>
    </w:p>
    <w:p w14:paraId="74BB6569" w14:textId="77777777" w:rsidR="002A3DB6" w:rsidRDefault="002A3DB6" w:rsidP="005B3C0C">
      <w:pPr>
        <w:spacing w:line="360" w:lineRule="auto"/>
      </w:pPr>
    </w:p>
    <w:p w14:paraId="542E61E2" w14:textId="77777777" w:rsidR="002A3DB6" w:rsidRDefault="002A3DB6" w:rsidP="005B3C0C">
      <w:pPr>
        <w:spacing w:line="360" w:lineRule="auto"/>
      </w:pPr>
    </w:p>
    <w:p w14:paraId="126DF4F2" w14:textId="77777777" w:rsidR="002A3DB6" w:rsidRDefault="002A3DB6" w:rsidP="005B3C0C">
      <w:pPr>
        <w:spacing w:line="360" w:lineRule="auto"/>
      </w:pPr>
    </w:p>
    <w:p w14:paraId="1F5A933A" w14:textId="77777777" w:rsidR="002A3DB6" w:rsidRDefault="002A3DB6" w:rsidP="005B3C0C">
      <w:pPr>
        <w:spacing w:line="360" w:lineRule="auto"/>
      </w:pPr>
    </w:p>
    <w:p w14:paraId="70CECB18" w14:textId="77777777" w:rsidR="002A3DB6" w:rsidRDefault="002A3DB6" w:rsidP="005B3C0C">
      <w:pPr>
        <w:spacing w:line="360" w:lineRule="auto"/>
      </w:pPr>
    </w:p>
    <w:p w14:paraId="48524C4F" w14:textId="77777777" w:rsidR="002A3DB6" w:rsidRDefault="002A3DB6" w:rsidP="005B3C0C">
      <w:pPr>
        <w:spacing w:line="360" w:lineRule="auto"/>
      </w:pPr>
    </w:p>
    <w:p w14:paraId="18463E74" w14:textId="77777777" w:rsidR="002A3DB6" w:rsidRDefault="002A3DB6" w:rsidP="005B3C0C">
      <w:pPr>
        <w:spacing w:line="360" w:lineRule="auto"/>
      </w:pPr>
    </w:p>
    <w:p w14:paraId="59D6B41E" w14:textId="77777777" w:rsidR="002A3DB6" w:rsidRDefault="002A3DB6" w:rsidP="005B3C0C">
      <w:pPr>
        <w:spacing w:line="360" w:lineRule="auto"/>
      </w:pPr>
    </w:p>
    <w:p w14:paraId="1CC8C3C8" w14:textId="77777777" w:rsidR="002A3DB6" w:rsidRDefault="002A3DB6" w:rsidP="005B3C0C">
      <w:pPr>
        <w:spacing w:line="360" w:lineRule="auto"/>
      </w:pPr>
    </w:p>
    <w:p w14:paraId="5D0BA42D" w14:textId="56E7472E" w:rsidR="002A3DB6" w:rsidRDefault="002A3DB6" w:rsidP="005B3C0C">
      <w:pPr>
        <w:spacing w:line="360" w:lineRule="auto"/>
      </w:pPr>
    </w:p>
    <w:p w14:paraId="01A29ED5" w14:textId="086F7457" w:rsidR="0081741E" w:rsidRDefault="0081741E" w:rsidP="005B3C0C">
      <w:pPr>
        <w:spacing w:line="360" w:lineRule="auto"/>
      </w:pPr>
    </w:p>
    <w:p w14:paraId="36CED432" w14:textId="77777777" w:rsidR="0081741E" w:rsidRDefault="0081741E" w:rsidP="005B3C0C">
      <w:pPr>
        <w:spacing w:line="360" w:lineRule="auto"/>
      </w:pPr>
    </w:p>
    <w:p w14:paraId="22A627FE" w14:textId="77777777"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867648" behindDoc="1" locked="0" layoutInCell="1" allowOverlap="1" wp14:anchorId="6DC9D543" wp14:editId="678E2BE3">
                <wp:simplePos x="0" y="0"/>
                <wp:positionH relativeFrom="column">
                  <wp:posOffset>10160</wp:posOffset>
                </wp:positionH>
                <wp:positionV relativeFrom="paragraph">
                  <wp:posOffset>-114300</wp:posOffset>
                </wp:positionV>
                <wp:extent cx="5405755" cy="4114800"/>
                <wp:effectExtent l="2540" t="5715" r="1905" b="3810"/>
                <wp:wrapNone/>
                <wp:docPr id="9" name="Group 6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755" cy="4114800"/>
                          <a:chOff x="2284" y="954"/>
                          <a:chExt cx="8513" cy="6480"/>
                        </a:xfrm>
                      </wpg:grpSpPr>
                      <pic:pic xmlns:pic="http://schemas.openxmlformats.org/drawingml/2006/picture">
                        <pic:nvPicPr>
                          <pic:cNvPr id="10" name="Picture 63"/>
                          <pic:cNvPicPr>
                            <a:picLocks noChangeAspect="1"/>
                          </pic:cNvPicPr>
                        </pic:nvPicPr>
                        <pic:blipFill>
                          <a:blip r:embed="rId175">
                            <a:extLst>
                              <a:ext uri="{28A0092B-C50C-407E-A947-70E740481C1C}">
                                <a14:useLocalDpi xmlns:a14="http://schemas.microsoft.com/office/drawing/2010/main" val="0"/>
                              </a:ext>
                            </a:extLst>
                          </a:blip>
                          <a:srcRect/>
                          <a:stretch>
                            <a:fillRect/>
                          </a:stretch>
                        </pic:blipFill>
                        <pic:spPr bwMode="auto">
                          <a:xfrm>
                            <a:off x="3693" y="954"/>
                            <a:ext cx="5709" cy="5603"/>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11" name="Text Box 528"/>
                        <wps:cNvSpPr txBox="1">
                          <a:spLocks noChangeArrowheads="1"/>
                        </wps:cNvSpPr>
                        <wps:spPr bwMode="auto">
                          <a:xfrm>
                            <a:off x="2284" y="6406"/>
                            <a:ext cx="8513" cy="102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3DC5881" w14:textId="77777777" w:rsidR="003B14DC" w:rsidRDefault="003B14DC" w:rsidP="00936C14">
                              <w:pPr>
                                <w:rPr>
                                  <w:sz w:val="20"/>
                                  <w:szCs w:val="20"/>
                                </w:rPr>
                              </w:pPr>
                              <w:r>
                                <w:rPr>
                                  <w:b/>
                                  <w:sz w:val="20"/>
                                  <w:szCs w:val="20"/>
                                </w:rPr>
                                <w:t>Figure</w:t>
                              </w:r>
                              <w:r w:rsidRPr="00FE724F">
                                <w:rPr>
                                  <w:b/>
                                  <w:sz w:val="20"/>
                                  <w:szCs w:val="20"/>
                                </w:rPr>
                                <w:t xml:space="preserve"> </w:t>
                              </w:r>
                              <w:r>
                                <w:rPr>
                                  <w:b/>
                                  <w:sz w:val="20"/>
                                  <w:szCs w:val="20"/>
                                </w:rPr>
                                <w:t>75</w:t>
                              </w:r>
                              <w:r w:rsidRPr="00FE724F">
                                <w:rPr>
                                  <w:b/>
                                  <w:sz w:val="20"/>
                                  <w:szCs w:val="20"/>
                                </w:rPr>
                                <w:t xml:space="preserve">. </w:t>
                              </w:r>
                              <w:r>
                                <w:rPr>
                                  <w:sz w:val="20"/>
                                  <w:szCs w:val="20"/>
                                </w:rPr>
                                <w:t xml:space="preserve">Chlorophyll </w:t>
                              </w:r>
                              <w:r w:rsidRPr="00FE724F">
                                <w:rPr>
                                  <w:sz w:val="20"/>
                                  <w:szCs w:val="20"/>
                                </w:rPr>
                                <w:t>concentration (</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before (0 hours) and after cell resuspension in nitrogen free medium under mixotrophic (PAR light), heterotrophic (dark) or FR light treatments. Error bars represent standard error</w:t>
                              </w:r>
                              <w:r w:rsidRPr="00FE724F">
                                <w:rPr>
                                  <w:sz w:val="20"/>
                                  <w:szCs w:val="20"/>
                                </w:rPr>
                                <w:t xml:space="preserve"> (n=3). </w:t>
                              </w:r>
                            </w:p>
                            <w:p w14:paraId="273C1565" w14:textId="77777777" w:rsidR="003B14DC" w:rsidRPr="00FE724F" w:rsidRDefault="003B14DC" w:rsidP="00936C14">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C9D543" id="Group 607" o:spid="_x0000_s1595" style="position:absolute;left:0;text-align:left;margin-left:.8pt;margin-top:-9pt;width:425.65pt;height:324pt;z-index:-251448832;mso-position-horizontal-relative:text;mso-position-vertical-relative:text" coordorigin="2284,954" coordsize="8513,6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">
                <v:shape id="Picture 63" o:spid="_x0000_s1596" type="#_x0000_t75" style="position:absolute;left:3693;top:954;width:5709;height:5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">
                  <v:imagedata r:id="rId176" o:title=""/>
                  <v:path arrowok="t"/>
                </v:shape>
                <v:shape id="Text Box 528" o:spid="_x0000_s1597" type="#_x0000_t202" style="position:absolute;left:2284;top:6406;width:8513;height:1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33DC5881" w14:textId="77777777" w:rsidR="003B14DC" w:rsidRDefault="003B14DC" w:rsidP="00936C14">
                        <w:pPr>
                          <w:rPr>
                            <w:sz w:val="20"/>
                            <w:szCs w:val="20"/>
                          </w:rPr>
                        </w:pPr>
                        <w:r>
                          <w:rPr>
                            <w:b/>
                            <w:sz w:val="20"/>
                            <w:szCs w:val="20"/>
                          </w:rPr>
                          <w:t>Figure</w:t>
                        </w:r>
                        <w:r w:rsidRPr="00FE724F">
                          <w:rPr>
                            <w:b/>
                            <w:sz w:val="20"/>
                            <w:szCs w:val="20"/>
                          </w:rPr>
                          <w:t xml:space="preserve"> </w:t>
                        </w:r>
                        <w:r>
                          <w:rPr>
                            <w:b/>
                            <w:sz w:val="20"/>
                            <w:szCs w:val="20"/>
                          </w:rPr>
                          <w:t>75</w:t>
                        </w:r>
                        <w:r w:rsidRPr="00FE724F">
                          <w:rPr>
                            <w:b/>
                            <w:sz w:val="20"/>
                            <w:szCs w:val="20"/>
                          </w:rPr>
                          <w:t xml:space="preserve">. </w:t>
                        </w:r>
                        <w:r>
                          <w:rPr>
                            <w:sz w:val="20"/>
                            <w:szCs w:val="20"/>
                          </w:rPr>
                          <w:t xml:space="preserve">Chlorophyll </w:t>
                        </w:r>
                        <w:r w:rsidRPr="00FE724F">
                          <w:rPr>
                            <w:sz w:val="20"/>
                            <w:szCs w:val="20"/>
                          </w:rPr>
                          <w:t>concentration (</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before (0 hours) and after cell resuspension in nitrogen free medium under mixotrophic (PAR light), heterotrophic (dark) or FR light treatments. Error bars represent standard error</w:t>
                        </w:r>
                        <w:r w:rsidRPr="00FE724F">
                          <w:rPr>
                            <w:sz w:val="20"/>
                            <w:szCs w:val="20"/>
                          </w:rPr>
                          <w:t xml:space="preserve"> (n=3). </w:t>
                        </w:r>
                      </w:p>
                      <w:p w14:paraId="273C1565" w14:textId="77777777" w:rsidR="003B14DC" w:rsidRPr="00FE724F" w:rsidRDefault="003B14DC" w:rsidP="00936C14">
                        <w:pPr>
                          <w:rPr>
                            <w:sz w:val="20"/>
                            <w:szCs w:val="20"/>
                          </w:rPr>
                        </w:pPr>
                      </w:p>
                    </w:txbxContent>
                  </v:textbox>
                </v:shape>
              </v:group>
            </w:pict>
          </mc:Fallback>
        </mc:AlternateContent>
      </w:r>
    </w:p>
    <w:p w14:paraId="5B59065A" w14:textId="77777777" w:rsidR="005B3C0C" w:rsidRDefault="005B3C0C" w:rsidP="005B3C0C">
      <w:pPr>
        <w:spacing w:line="360" w:lineRule="auto"/>
        <w:rPr>
          <w:noProof/>
          <w:lang w:eastAsia="en-GB"/>
        </w:rPr>
      </w:pPr>
      <w:r w:rsidRPr="005B3C0C">
        <w:rPr>
          <w:noProof/>
          <w:lang w:eastAsia="en-GB"/>
        </w:rPr>
        <w:t xml:space="preserve"> </w:t>
      </w:r>
    </w:p>
    <w:p w14:paraId="015584B0" w14:textId="77777777" w:rsidR="00936C14" w:rsidRDefault="00936C14" w:rsidP="005B3C0C">
      <w:pPr>
        <w:spacing w:line="360" w:lineRule="auto"/>
        <w:rPr>
          <w:noProof/>
          <w:lang w:eastAsia="en-GB"/>
        </w:rPr>
      </w:pPr>
    </w:p>
    <w:p w14:paraId="48D00D2F" w14:textId="77777777" w:rsidR="00936C14" w:rsidRDefault="00936C14" w:rsidP="005B3C0C">
      <w:pPr>
        <w:spacing w:line="360" w:lineRule="auto"/>
        <w:rPr>
          <w:noProof/>
          <w:lang w:eastAsia="en-GB"/>
        </w:rPr>
      </w:pPr>
    </w:p>
    <w:p w14:paraId="70969538" w14:textId="77777777" w:rsidR="00936C14" w:rsidRDefault="00936C14" w:rsidP="005B3C0C">
      <w:pPr>
        <w:spacing w:line="360" w:lineRule="auto"/>
        <w:rPr>
          <w:noProof/>
          <w:lang w:eastAsia="en-GB"/>
        </w:rPr>
      </w:pPr>
    </w:p>
    <w:p w14:paraId="5BE78625" w14:textId="77777777" w:rsidR="00936C14" w:rsidRDefault="00936C14" w:rsidP="005B3C0C">
      <w:pPr>
        <w:spacing w:line="360" w:lineRule="auto"/>
        <w:rPr>
          <w:noProof/>
          <w:lang w:eastAsia="en-GB"/>
        </w:rPr>
      </w:pPr>
    </w:p>
    <w:p w14:paraId="5C121C92" w14:textId="77777777" w:rsidR="00936C14" w:rsidRDefault="00936C14" w:rsidP="005B3C0C">
      <w:pPr>
        <w:spacing w:line="360" w:lineRule="auto"/>
        <w:rPr>
          <w:noProof/>
          <w:lang w:eastAsia="en-GB"/>
        </w:rPr>
      </w:pPr>
    </w:p>
    <w:p w14:paraId="3DDEF2CB" w14:textId="77777777" w:rsidR="0024099D" w:rsidRDefault="0024099D" w:rsidP="005B3C0C">
      <w:pPr>
        <w:spacing w:line="360" w:lineRule="auto"/>
        <w:rPr>
          <w:noProof/>
          <w:lang w:eastAsia="en-GB"/>
        </w:rPr>
      </w:pPr>
    </w:p>
    <w:p w14:paraId="2D1522D9" w14:textId="77777777" w:rsidR="00936C14" w:rsidRDefault="00936C14" w:rsidP="005B3C0C">
      <w:pPr>
        <w:spacing w:line="360" w:lineRule="auto"/>
        <w:rPr>
          <w:noProof/>
          <w:lang w:eastAsia="en-GB"/>
        </w:rPr>
      </w:pPr>
    </w:p>
    <w:p w14:paraId="1EE6B527" w14:textId="77777777" w:rsidR="00936C14" w:rsidRDefault="00936C14" w:rsidP="005B3C0C">
      <w:pPr>
        <w:spacing w:line="360" w:lineRule="auto"/>
        <w:rPr>
          <w:sz w:val="12"/>
          <w:szCs w:val="12"/>
        </w:rPr>
      </w:pPr>
    </w:p>
    <w:p w14:paraId="13C0563D" w14:textId="77777777" w:rsidR="00936C14" w:rsidRDefault="00936C14" w:rsidP="005B3C0C">
      <w:pPr>
        <w:spacing w:line="360" w:lineRule="auto"/>
        <w:rPr>
          <w:sz w:val="12"/>
          <w:szCs w:val="12"/>
        </w:rPr>
      </w:pPr>
    </w:p>
    <w:p w14:paraId="54B9170F" w14:textId="77777777" w:rsidR="00675708" w:rsidRDefault="00675708" w:rsidP="005B3C0C">
      <w:pPr>
        <w:spacing w:line="360" w:lineRule="auto"/>
        <w:rPr>
          <w:sz w:val="12"/>
          <w:szCs w:val="12"/>
        </w:rPr>
      </w:pPr>
    </w:p>
    <w:p w14:paraId="5BB67D6E" w14:textId="77777777" w:rsidR="00675708" w:rsidRDefault="00675708" w:rsidP="005B3C0C">
      <w:pPr>
        <w:spacing w:line="360" w:lineRule="auto"/>
        <w:rPr>
          <w:sz w:val="12"/>
          <w:szCs w:val="12"/>
        </w:rPr>
      </w:pPr>
    </w:p>
    <w:p w14:paraId="02F6BCC8" w14:textId="77777777" w:rsidR="00675708" w:rsidRDefault="00675708" w:rsidP="0024099D">
      <w:pPr>
        <w:spacing w:after="0" w:line="20" w:lineRule="exact"/>
        <w:rPr>
          <w:sz w:val="12"/>
          <w:szCs w:val="12"/>
        </w:rPr>
      </w:pPr>
    </w:p>
    <w:p w14:paraId="4EB4F3A3" w14:textId="77777777" w:rsidR="005B3C0C" w:rsidRPr="005B3C0C" w:rsidRDefault="005B3C0C" w:rsidP="005B3C0C">
      <w:pPr>
        <w:pStyle w:val="Heading4"/>
        <w:spacing w:after="120" w:line="360" w:lineRule="auto"/>
        <w:ind w:left="862" w:hanging="862"/>
        <w:rPr>
          <w:b w:val="0"/>
          <w:i w:val="0"/>
          <w:color w:val="auto"/>
        </w:rPr>
      </w:pPr>
      <w:r w:rsidRPr="005B3C0C">
        <w:rPr>
          <w:b w:val="0"/>
          <w:i w:val="0"/>
          <w:color w:val="auto"/>
        </w:rPr>
        <w:t xml:space="preserve">Acetate consumption and central carbon metabolism upon nitrogen deprivation </w:t>
      </w:r>
    </w:p>
    <w:p w14:paraId="0EF389CA" w14:textId="77777777" w:rsidR="005B3C0C" w:rsidRPr="005B3C0C" w:rsidRDefault="005B3C0C" w:rsidP="005B3C0C">
      <w:pPr>
        <w:spacing w:line="360" w:lineRule="auto"/>
      </w:pPr>
      <w:r w:rsidRPr="005B3C0C">
        <w:t xml:space="preserve">As demonstrated in Figure </w:t>
      </w:r>
      <w:r w:rsidR="008E450D">
        <w:t>76</w:t>
      </w:r>
      <w:r w:rsidRPr="005B3C0C">
        <w:t>, FR light augmented acetate consumption relative to the heterotrophic control, particularly over the first 48 hours of N deprivation (0.14 mM h</w:t>
      </w:r>
      <w:r w:rsidRPr="005B3C0C">
        <w:rPr>
          <w:vertAlign w:val="superscript"/>
        </w:rPr>
        <w:t xml:space="preserve">-1 </w:t>
      </w:r>
      <w:r w:rsidRPr="005B3C0C">
        <w:t>vs 0.08 mM h</w:t>
      </w:r>
      <w:r w:rsidRPr="005B3C0C">
        <w:rPr>
          <w:vertAlign w:val="superscript"/>
        </w:rPr>
        <w:t>-1</w:t>
      </w:r>
      <w:r w:rsidRPr="005B3C0C">
        <w:t>, p&lt;0.001), further supporting the conclusion that FR light stimulates CEF. However, the rate of acetate consumption was not as high as the mixotrophic control, under PAR light (0.18 mM h</w:t>
      </w:r>
      <w:r w:rsidRPr="005B3C0C">
        <w:rPr>
          <w:vertAlign w:val="superscript"/>
        </w:rPr>
        <w:t>-1</w:t>
      </w:r>
      <w:r w:rsidRPr="005B3C0C">
        <w:t xml:space="preserve"> over 48 hours). When normalised to cell density, as shown in Figure </w:t>
      </w:r>
      <w:r w:rsidR="008E450D">
        <w:t>77</w:t>
      </w:r>
      <w:r w:rsidRPr="005B3C0C">
        <w:t xml:space="preserve">, a clear lag phase is seen in the heterotrophic control between 0-12 hours post-resuspension. This lag phase was avoided in both the mixotrophic and FR light treatment, both of which had significantly higher consumption (5.5 and 4.25 fold higher respectively, p&lt;0.001). FR light continued to enable higher consumption after heterotrophic cells recovered (28% higher between 12-24 hours). However beyond 48 hours this advantage declined and was not significant (p&gt;0.05), perhaps due to PSI chlorophyll degradation.  In parallel, the difference in acetate uptake between mixotrophic and heterotrophic cultures also declined over time. By 144 hours, there was no significant difference in consumption between treatments (one-way ANOVA, p&gt;0.001). </w:t>
      </w:r>
    </w:p>
    <w:p w14:paraId="2FF9BF22" w14:textId="77777777" w:rsidR="009F6868" w:rsidRDefault="005128F7" w:rsidP="005B3C0C">
      <w:pPr>
        <w:spacing w:line="360" w:lineRule="auto"/>
      </w:pPr>
      <w:r>
        <w:rPr>
          <w:noProof/>
          <w:lang w:eastAsia="en-GB"/>
        </w:rPr>
        <w:lastRenderedPageBreak/>
        <mc:AlternateContent>
          <mc:Choice Requires="wpg">
            <w:drawing>
              <wp:anchor distT="0" distB="0" distL="114300" distR="114300" simplePos="0" relativeHeight="251830784" behindDoc="1" locked="0" layoutInCell="1" allowOverlap="1" wp14:anchorId="7A0F7AC8" wp14:editId="5436A05F">
                <wp:simplePos x="0" y="0"/>
                <wp:positionH relativeFrom="column">
                  <wp:posOffset>26035</wp:posOffset>
                </wp:positionH>
                <wp:positionV relativeFrom="paragraph">
                  <wp:posOffset>174625</wp:posOffset>
                </wp:positionV>
                <wp:extent cx="5368290" cy="4167505"/>
                <wp:effectExtent l="3175" t="0" r="635" b="0"/>
                <wp:wrapTopAndBottom/>
                <wp:docPr id="6"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68290" cy="4167505"/>
                          <a:chOff x="52" y="-4730"/>
                          <a:chExt cx="53682" cy="41707"/>
                        </a:xfrm>
                      </wpg:grpSpPr>
                      <pic:pic xmlns:pic="http://schemas.openxmlformats.org/drawingml/2006/picture">
                        <pic:nvPicPr>
                          <pic:cNvPr id="7" name="Picture 12"/>
                          <pic:cNvPicPr>
                            <a:picLocks noChangeAspect="1"/>
                          </pic:cNvPicPr>
                        </pic:nvPicPr>
                        <pic:blipFill>
                          <a:blip r:embed="rId177">
                            <a:extLst>
                              <a:ext uri="{28A0092B-C50C-407E-A947-70E740481C1C}">
                                <a14:useLocalDpi xmlns:a14="http://schemas.microsoft.com/office/drawing/2010/main" val="0"/>
                              </a:ext>
                            </a:extLst>
                          </a:blip>
                          <a:srcRect/>
                          <a:stretch>
                            <a:fillRect/>
                          </a:stretch>
                        </pic:blipFill>
                        <pic:spPr bwMode="auto">
                          <a:xfrm>
                            <a:off x="10472" y="-4730"/>
                            <a:ext cx="32110" cy="36044"/>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s:wsp>
                        <wps:cNvPr id="8" name="Text Box 531"/>
                        <wps:cNvSpPr txBox="1">
                          <a:spLocks noChangeArrowheads="1"/>
                        </wps:cNvSpPr>
                        <wps:spPr bwMode="auto">
                          <a:xfrm>
                            <a:off x="52" y="30119"/>
                            <a:ext cx="53683" cy="6858"/>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F644775" w14:textId="77777777" w:rsidR="003B14DC" w:rsidRPr="00FE724F" w:rsidRDefault="003B14DC" w:rsidP="00936C14">
                              <w:pPr>
                                <w:rPr>
                                  <w:sz w:val="20"/>
                                  <w:szCs w:val="20"/>
                                </w:rPr>
                              </w:pPr>
                              <w:r>
                                <w:rPr>
                                  <w:b/>
                                  <w:sz w:val="20"/>
                                  <w:szCs w:val="20"/>
                                </w:rPr>
                                <w:t>Figure 76</w:t>
                              </w:r>
                              <w:r w:rsidRPr="00FE724F">
                                <w:rPr>
                                  <w:b/>
                                  <w:sz w:val="20"/>
                                  <w:szCs w:val="20"/>
                                </w:rPr>
                                <w:t xml:space="preserve">. </w:t>
                              </w:r>
                              <w:r>
                                <w:rPr>
                                  <w:sz w:val="20"/>
                                  <w:szCs w:val="20"/>
                                </w:rPr>
                                <w:t>Concentration of acetate in supernatant (mM) after resuspension in N free medium under mixotrophic (PAR light), heterotrophic (dark) or FR light treatments. Error bars represent standard error</w:t>
                              </w:r>
                              <w:r w:rsidRPr="00FE724F">
                                <w:rPr>
                                  <w:sz w:val="20"/>
                                  <w:szCs w:val="20"/>
                                </w:rPr>
                                <w:t xml:space="preserve"> (n=3). </w:t>
                              </w:r>
                            </w:p>
                            <w:p w14:paraId="75163E46" w14:textId="77777777" w:rsidR="003B14DC" w:rsidRDefault="003B14DC" w:rsidP="00936C14">
                              <w:pPr>
                                <w:rPr>
                                  <w:sz w:val="20"/>
                                  <w:szCs w:val="20"/>
                                </w:rPr>
                              </w:pPr>
                            </w:p>
                            <w:p w14:paraId="715FFD7C" w14:textId="77777777" w:rsidR="003B14DC" w:rsidRPr="00FE724F" w:rsidRDefault="003B14DC" w:rsidP="00936C14">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7A0F7AC8" id="Group 13" o:spid="_x0000_s1598" style="position:absolute;left:0;text-align:left;margin-left:2.05pt;margin-top:13.75pt;width:422.7pt;height:328.15pt;z-index:-251485696;mso-position-horizontal-relative:text;mso-position-vertical-relative:text;mso-height-relative:margin" coordorigin="52,-4730" coordsize="53682,41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">
                <v:shape id="Picture 12" o:spid="_x0000_s1599" type="#_x0000_t75" style="position:absolute;left:10472;top:-4730;width:32110;height:36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">
                  <v:imagedata r:id="rId178" o:title=""/>
                  <v:path arrowok="t"/>
                </v:shape>
                <v:shape id="Text Box 531" o:spid="_x0000_s1600" type="#_x0000_t202" style="position:absolute;left:52;top:30119;width:53683;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6F644775" w14:textId="77777777" w:rsidR="003B14DC" w:rsidRPr="00FE724F" w:rsidRDefault="003B14DC" w:rsidP="00936C14">
                        <w:pPr>
                          <w:rPr>
                            <w:sz w:val="20"/>
                            <w:szCs w:val="20"/>
                          </w:rPr>
                        </w:pPr>
                        <w:r>
                          <w:rPr>
                            <w:b/>
                            <w:sz w:val="20"/>
                            <w:szCs w:val="20"/>
                          </w:rPr>
                          <w:t>Figure 76</w:t>
                        </w:r>
                        <w:r w:rsidRPr="00FE724F">
                          <w:rPr>
                            <w:b/>
                            <w:sz w:val="20"/>
                            <w:szCs w:val="20"/>
                          </w:rPr>
                          <w:t xml:space="preserve">. </w:t>
                        </w:r>
                        <w:r>
                          <w:rPr>
                            <w:sz w:val="20"/>
                            <w:szCs w:val="20"/>
                          </w:rPr>
                          <w:t>Concentration of acetate in supernatant (mM) after resuspension in N free medium under mixotrophic (PAR light), heterotrophic (dark) or FR light treatments. Error bars represent standard error</w:t>
                        </w:r>
                        <w:r w:rsidRPr="00FE724F">
                          <w:rPr>
                            <w:sz w:val="20"/>
                            <w:szCs w:val="20"/>
                          </w:rPr>
                          <w:t xml:space="preserve"> (n=3). </w:t>
                        </w:r>
                      </w:p>
                      <w:p w14:paraId="75163E46" w14:textId="77777777" w:rsidR="003B14DC" w:rsidRDefault="003B14DC" w:rsidP="00936C14">
                        <w:pPr>
                          <w:rPr>
                            <w:sz w:val="20"/>
                            <w:szCs w:val="20"/>
                          </w:rPr>
                        </w:pPr>
                      </w:p>
                      <w:p w14:paraId="715FFD7C" w14:textId="77777777" w:rsidR="003B14DC" w:rsidRPr="00FE724F" w:rsidRDefault="003B14DC" w:rsidP="00936C14">
                        <w:pPr>
                          <w:rPr>
                            <w:sz w:val="20"/>
                            <w:szCs w:val="20"/>
                          </w:rPr>
                        </w:pPr>
                      </w:p>
                    </w:txbxContent>
                  </v:textbox>
                </v:shape>
                <w10:wrap type="topAndBottom"/>
              </v:group>
            </w:pict>
          </mc:Fallback>
        </mc:AlternateContent>
      </w:r>
      <w:r w:rsidR="009F6868">
        <w:t xml:space="preserve"> </w:t>
      </w:r>
    </w:p>
    <w:p w14:paraId="1B265066" w14:textId="77777777" w:rsidR="005B3C0C" w:rsidRPr="005B3C0C" w:rsidRDefault="009F6868" w:rsidP="005B3C0C">
      <w:pPr>
        <w:spacing w:line="360" w:lineRule="auto"/>
      </w:pPr>
      <w:r w:rsidRPr="005B3C0C">
        <w:t xml:space="preserve">As discussed in the previous chapter, </w:t>
      </w:r>
      <w:r w:rsidR="00C6491F" w:rsidRPr="005B3C0C">
        <w:rPr>
          <w:i/>
        </w:rPr>
        <w:t>ogd1</w:t>
      </w:r>
      <w:r w:rsidRPr="005B3C0C">
        <w:rPr>
          <w:i/>
        </w:rPr>
        <w:t xml:space="preserve"> </w:t>
      </w:r>
      <w:r w:rsidRPr="005B3C0C">
        <w:t xml:space="preserve">and </w:t>
      </w:r>
      <w:r w:rsidR="00C6491F" w:rsidRPr="00C6491F">
        <w:rPr>
          <w:i/>
        </w:rPr>
        <w:t>icl1</w:t>
      </w:r>
      <w:r w:rsidRPr="005B3C0C">
        <w:t xml:space="preserve"> gene expression provide an indication of the route of assimilation of carbon derived from acetate. Acetate derived acetyl-CoA can be catabolised by respiration via the TCA cycle respiration or assimilated, either through the isocitrate pathway or via fatty acid synthesis. Mixotrophic cultures experienced an immediate and sharp decline in </w:t>
      </w:r>
      <w:r w:rsidR="00C6491F" w:rsidRPr="00C6491F">
        <w:rPr>
          <w:i/>
        </w:rPr>
        <w:t>icl1</w:t>
      </w:r>
      <w:r w:rsidRPr="005B3C0C">
        <w:rPr>
          <w:i/>
        </w:rPr>
        <w:t xml:space="preserve"> </w:t>
      </w:r>
      <w:r w:rsidRPr="005B3C0C">
        <w:t xml:space="preserve">expression despite continued acetate consumption, indicating rerouting of acetyl-CoA to fatty acid synthesis (Figure </w:t>
      </w:r>
      <w:r w:rsidR="001D424A">
        <w:t>78</w:t>
      </w:r>
      <w:r w:rsidRPr="005B3C0C">
        <w:t xml:space="preserve">). Sustained darkness experienced by the heterotrophic cultures altered this expression response. Over the first 12 hours, both </w:t>
      </w:r>
      <w:r w:rsidR="00C6491F">
        <w:rPr>
          <w:i/>
        </w:rPr>
        <w:t>ogd1</w:t>
      </w:r>
      <w:r w:rsidRPr="005B3C0C">
        <w:rPr>
          <w:i/>
        </w:rPr>
        <w:t xml:space="preserve"> and </w:t>
      </w:r>
      <w:r w:rsidR="00C6491F" w:rsidRPr="00C6491F">
        <w:rPr>
          <w:i/>
        </w:rPr>
        <w:t>icl1</w:t>
      </w:r>
      <w:r w:rsidR="00C6491F">
        <w:rPr>
          <w:i/>
        </w:rPr>
        <w:t xml:space="preserve"> </w:t>
      </w:r>
      <w:r w:rsidRPr="005B3C0C">
        <w:rPr>
          <w:i/>
        </w:rPr>
        <w:t xml:space="preserve"> </w:t>
      </w:r>
      <w:r w:rsidRPr="005B3C0C">
        <w:t xml:space="preserve">expression gradually increased, synchronous to the lag phase observed in acetate consumption (Figure </w:t>
      </w:r>
      <w:r w:rsidR="001D424A">
        <w:t>77, 78, 79</w:t>
      </w:r>
      <w:r w:rsidRPr="005B3C0C">
        <w:t xml:space="preserve">). Beyond, 12 hours transcripts of both genes fell significantly (2.4 and 4.9 fold decline 12 to 48 hours, p&lt;0.05). FR illumination led to a similar trend in </w:t>
      </w:r>
      <w:r w:rsidR="00C6491F" w:rsidRPr="00C6491F">
        <w:rPr>
          <w:i/>
        </w:rPr>
        <w:t>icl1</w:t>
      </w:r>
      <w:r w:rsidRPr="005B3C0C">
        <w:rPr>
          <w:i/>
        </w:rPr>
        <w:t xml:space="preserve"> </w:t>
      </w:r>
      <w:r w:rsidRPr="005B3C0C">
        <w:t xml:space="preserve">expression, however expression was higher (2.0 fold higher peak expression) and increased more rapidly (peaking at 2 hours) comparative to the heterotrophic culture, reflecting the higher availability of acetate (Figure </w:t>
      </w:r>
      <w:r w:rsidR="001D424A">
        <w:t>78</w:t>
      </w:r>
      <w:r w:rsidRPr="005B3C0C">
        <w:t>). In contrast to both</w:t>
      </w:r>
      <w:r w:rsidR="005B3C0C" w:rsidRPr="005B3C0C">
        <w:t xml:space="preserve"> mixotrophic and </w:t>
      </w:r>
      <w:r w:rsidR="005B3C0C" w:rsidRPr="005B3C0C">
        <w:lastRenderedPageBreak/>
        <w:t xml:space="preserve">heterotrophic treatments, </w:t>
      </w:r>
      <w:r w:rsidR="00A07314" w:rsidRPr="0077366F">
        <w:rPr>
          <w:i/>
        </w:rPr>
        <w:t>ogd1</w:t>
      </w:r>
      <w:r w:rsidR="00A07314" w:rsidRPr="005B3C0C">
        <w:t xml:space="preserve"> </w:t>
      </w:r>
      <w:r w:rsidR="005B3C0C" w:rsidRPr="005B3C0C">
        <w:t xml:space="preserve">expression under FR light was high and did not decline significantly over the course of the experiment </w:t>
      </w:r>
      <w:r w:rsidR="005128F7">
        <w:rPr>
          <w:noProof/>
          <w:lang w:eastAsia="en-GB"/>
        </w:rPr>
        <mc:AlternateContent>
          <mc:Choice Requires="wpg">
            <w:drawing>
              <wp:anchor distT="0" distB="0" distL="114300" distR="114300" simplePos="0" relativeHeight="251833856" behindDoc="1" locked="0" layoutInCell="1" allowOverlap="1" wp14:anchorId="21C78335" wp14:editId="4EB32E7C">
                <wp:simplePos x="0" y="0"/>
                <wp:positionH relativeFrom="margin">
                  <wp:posOffset>-34290</wp:posOffset>
                </wp:positionH>
                <wp:positionV relativeFrom="margin">
                  <wp:posOffset>800100</wp:posOffset>
                </wp:positionV>
                <wp:extent cx="5415915" cy="421894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5915" cy="4218940"/>
                          <a:chOff x="0" y="4219323"/>
                          <a:chExt cx="5415915" cy="4219063"/>
                        </a:xfrm>
                      </wpg:grpSpPr>
                      <wps:wsp>
                        <wps:cNvPr id="359" name="Text Box 192"/>
                        <wps:cNvSpPr txBox="1">
                          <a:spLocks noChangeArrowheads="1"/>
                        </wps:cNvSpPr>
                        <wps:spPr bwMode="auto">
                          <a:xfrm>
                            <a:off x="0" y="7753348"/>
                            <a:ext cx="5415915" cy="685038"/>
                          </a:xfrm>
                          <a:prstGeom prst="rect">
                            <a:avLst/>
                          </a:prstGeom>
                          <a:no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A38F5FB" w14:textId="77777777" w:rsidR="003B14DC" w:rsidRPr="00FE724F" w:rsidRDefault="003B14DC" w:rsidP="00936C14">
                              <w:pPr>
                                <w:rPr>
                                  <w:sz w:val="20"/>
                                  <w:szCs w:val="20"/>
                                </w:rPr>
                              </w:pPr>
                              <w:r>
                                <w:rPr>
                                  <w:b/>
                                  <w:sz w:val="20"/>
                                  <w:szCs w:val="20"/>
                                </w:rPr>
                                <w:t>Figure 77</w:t>
                              </w:r>
                              <w:r w:rsidRPr="00FE724F">
                                <w:rPr>
                                  <w:b/>
                                  <w:sz w:val="20"/>
                                  <w:szCs w:val="20"/>
                                </w:rPr>
                                <w:t xml:space="preserve">. </w:t>
                              </w:r>
                              <w:r>
                                <w:rPr>
                                  <w:sz w:val="20"/>
                                  <w:szCs w:val="20"/>
                                </w:rPr>
                                <w:t>Acetate consumption, normalised to cell density (nmols h</w:t>
                              </w:r>
                              <w:r w:rsidRPr="00662F88">
                                <w:rPr>
                                  <w:sz w:val="20"/>
                                  <w:szCs w:val="20"/>
                                  <w:vertAlign w:val="superscript"/>
                                </w:rPr>
                                <w:t>-1</w:t>
                              </w:r>
                              <w:r>
                                <w:rPr>
                                  <w:sz w:val="20"/>
                                  <w:szCs w:val="20"/>
                                </w:rPr>
                                <w:t xml:space="preserve"> 10</w:t>
                              </w:r>
                              <w:r w:rsidRPr="00662F88">
                                <w:rPr>
                                  <w:sz w:val="20"/>
                                  <w:szCs w:val="20"/>
                                  <w:vertAlign w:val="superscript"/>
                                </w:rPr>
                                <w:t>6</w:t>
                              </w:r>
                              <w:r>
                                <w:rPr>
                                  <w:sz w:val="20"/>
                                  <w:szCs w:val="20"/>
                                </w:rPr>
                                <w:t xml:space="preserve"> cells</w:t>
                              </w:r>
                              <w:r>
                                <w:rPr>
                                  <w:sz w:val="20"/>
                                  <w:szCs w:val="20"/>
                                  <w:vertAlign w:val="superscript"/>
                                </w:rPr>
                                <w:t>-1</w:t>
                              </w:r>
                              <w:r>
                                <w:rPr>
                                  <w:sz w:val="20"/>
                                  <w:szCs w:val="20"/>
                                </w:rPr>
                                <w:t>) after cell resuspension in nitrogen free medium under mixotrophic (PAR light), heterotrophic (dark) or FR light treatments. Error bars represent standard error</w:t>
                              </w:r>
                              <w:r w:rsidRPr="00FE724F">
                                <w:rPr>
                                  <w:sz w:val="20"/>
                                  <w:szCs w:val="20"/>
                                </w:rPr>
                                <w:t xml:space="preserve"> (n=3).</w:t>
                              </w:r>
                            </w:p>
                            <w:p w14:paraId="064176E7" w14:textId="77777777" w:rsidR="003B14DC" w:rsidRDefault="003B14DC" w:rsidP="00936C14">
                              <w:pPr>
                                <w:rPr>
                                  <w:sz w:val="20"/>
                                  <w:szCs w:val="20"/>
                                </w:rPr>
                              </w:pPr>
                            </w:p>
                            <w:p w14:paraId="187B31CB" w14:textId="77777777" w:rsidR="003B14DC" w:rsidRPr="00FE724F" w:rsidRDefault="003B14DC" w:rsidP="00936C14">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18" name="Picture 18"/>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a:xfrm>
                            <a:off x="815340" y="4219323"/>
                            <a:ext cx="3695700" cy="3600450"/>
                          </a:xfrm>
                          <a:prstGeom prst="rect">
                            <a:avLst/>
                          </a:prstGeom>
                        </pic:spPr>
                      </pic:pic>
                    </wpg:wgp>
                  </a:graphicData>
                </a:graphic>
                <wp14:sizeRelH relativeFrom="page">
                  <wp14:pctWidth>0</wp14:pctWidth>
                </wp14:sizeRelH>
                <wp14:sizeRelV relativeFrom="margin">
                  <wp14:pctHeight>0</wp14:pctHeight>
                </wp14:sizeRelV>
              </wp:anchor>
            </w:drawing>
          </mc:Choice>
          <mc:Fallback>
            <w:pict>
              <v:group w14:anchorId="21C78335" id="Group 21" o:spid="_x0000_s1601" style="position:absolute;left:0;text-align:left;margin-left:-2.7pt;margin-top:63pt;width:426.45pt;height:332.2pt;z-index:-251482624;mso-position-horizontal-relative:margin;mso-position-vertical-relative:margin;mso-height-relative:margin" coordorigin=",42193" coordsize="54159,4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">
                <v:shape id="_x0000_s1602" type="#_x0000_t202" style="position:absolute;top:77533;width:54159;height:6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4A38F5FB" w14:textId="77777777" w:rsidR="003B14DC" w:rsidRPr="00FE724F" w:rsidRDefault="003B14DC" w:rsidP="00936C14">
                        <w:pPr>
                          <w:rPr>
                            <w:sz w:val="20"/>
                            <w:szCs w:val="20"/>
                          </w:rPr>
                        </w:pPr>
                        <w:r>
                          <w:rPr>
                            <w:b/>
                            <w:sz w:val="20"/>
                            <w:szCs w:val="20"/>
                          </w:rPr>
                          <w:t>Figure 77</w:t>
                        </w:r>
                        <w:r w:rsidRPr="00FE724F">
                          <w:rPr>
                            <w:b/>
                            <w:sz w:val="20"/>
                            <w:szCs w:val="20"/>
                          </w:rPr>
                          <w:t xml:space="preserve">. </w:t>
                        </w:r>
                        <w:r>
                          <w:rPr>
                            <w:sz w:val="20"/>
                            <w:szCs w:val="20"/>
                          </w:rPr>
                          <w:t>Acetate consumption, normalised to cell density (nmols h</w:t>
                        </w:r>
                        <w:r w:rsidRPr="00662F88">
                          <w:rPr>
                            <w:sz w:val="20"/>
                            <w:szCs w:val="20"/>
                            <w:vertAlign w:val="superscript"/>
                          </w:rPr>
                          <w:t>-1</w:t>
                        </w:r>
                        <w:r>
                          <w:rPr>
                            <w:sz w:val="20"/>
                            <w:szCs w:val="20"/>
                          </w:rPr>
                          <w:t xml:space="preserve"> 10</w:t>
                        </w:r>
                        <w:r w:rsidRPr="00662F88">
                          <w:rPr>
                            <w:sz w:val="20"/>
                            <w:szCs w:val="20"/>
                            <w:vertAlign w:val="superscript"/>
                          </w:rPr>
                          <w:t>6</w:t>
                        </w:r>
                        <w:r>
                          <w:rPr>
                            <w:sz w:val="20"/>
                            <w:szCs w:val="20"/>
                          </w:rPr>
                          <w:t xml:space="preserve"> cells</w:t>
                        </w:r>
                        <w:r>
                          <w:rPr>
                            <w:sz w:val="20"/>
                            <w:szCs w:val="20"/>
                            <w:vertAlign w:val="superscript"/>
                          </w:rPr>
                          <w:t>-1</w:t>
                        </w:r>
                        <w:r>
                          <w:rPr>
                            <w:sz w:val="20"/>
                            <w:szCs w:val="20"/>
                          </w:rPr>
                          <w:t>) after cell resuspension in nitrogen free medium under mixotrophic (PAR light), heterotrophic (dark) or FR light treatments. Error bars represent standard error</w:t>
                        </w:r>
                        <w:r w:rsidRPr="00FE724F">
                          <w:rPr>
                            <w:sz w:val="20"/>
                            <w:szCs w:val="20"/>
                          </w:rPr>
                          <w:t xml:space="preserve"> (n=3).</w:t>
                        </w:r>
                      </w:p>
                      <w:p w14:paraId="064176E7" w14:textId="77777777" w:rsidR="003B14DC" w:rsidRDefault="003B14DC" w:rsidP="00936C14">
                        <w:pPr>
                          <w:rPr>
                            <w:sz w:val="20"/>
                            <w:szCs w:val="20"/>
                          </w:rPr>
                        </w:pPr>
                      </w:p>
                      <w:p w14:paraId="187B31CB" w14:textId="77777777" w:rsidR="003B14DC" w:rsidRPr="00FE724F" w:rsidRDefault="003B14DC" w:rsidP="00936C14">
                        <w:pPr>
                          <w:rPr>
                            <w:sz w:val="20"/>
                            <w:szCs w:val="20"/>
                          </w:rPr>
                        </w:pPr>
                      </w:p>
                    </w:txbxContent>
                  </v:textbox>
                </v:shape>
                <v:shape id="Picture 18" o:spid="_x0000_s1603" type="#_x0000_t75" style="position:absolute;left:8153;top:42193;width:36957;height:36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">
                  <v:imagedata r:id="rId180" o:title=""/>
                  <v:path arrowok="t"/>
                </v:shape>
                <w10:wrap type="topAndBottom" anchorx="margin" anchory="margin"/>
              </v:group>
            </w:pict>
          </mc:Fallback>
        </mc:AlternateContent>
      </w:r>
      <w:r w:rsidR="005B3C0C" w:rsidRPr="005B3C0C">
        <w:t xml:space="preserve">(Figure </w:t>
      </w:r>
      <w:r w:rsidR="001D424A">
        <w:t>79</w:t>
      </w:r>
      <w:r w:rsidR="005B3C0C" w:rsidRPr="005B3C0C">
        <w:t xml:space="preserve">). </w:t>
      </w:r>
    </w:p>
    <w:p w14:paraId="27E712C0" w14:textId="77777777" w:rsidR="001D424A" w:rsidRDefault="001D424A" w:rsidP="005B3C0C">
      <w:pPr>
        <w:spacing w:line="360" w:lineRule="auto"/>
      </w:pPr>
    </w:p>
    <w:p w14:paraId="66C72458" w14:textId="77777777" w:rsidR="005B3C0C" w:rsidRPr="005B3C0C" w:rsidRDefault="005B3C0C" w:rsidP="005B3C0C">
      <w:pPr>
        <w:spacing w:line="360" w:lineRule="auto"/>
        <w:rPr>
          <w:i/>
        </w:rPr>
      </w:pPr>
      <w:r w:rsidRPr="005B3C0C">
        <w:t xml:space="preserve">Figure </w:t>
      </w:r>
      <w:r w:rsidR="001D424A">
        <w:t>80</w:t>
      </w:r>
      <w:r w:rsidRPr="005B3C0C">
        <w:t xml:space="preserve"> shows the change in expression of </w:t>
      </w:r>
      <w:r w:rsidR="000B69E8" w:rsidRPr="005B3C0C">
        <w:rPr>
          <w:i/>
        </w:rPr>
        <w:t>gld2</w:t>
      </w:r>
      <w:r w:rsidRPr="005B3C0C">
        <w:t xml:space="preserve"> across treatments under nitrogen deprivation. As discussed in the previous chapter, </w:t>
      </w:r>
      <w:r w:rsidR="000B69E8" w:rsidRPr="005B3C0C">
        <w:rPr>
          <w:i/>
        </w:rPr>
        <w:t>gld2</w:t>
      </w:r>
      <w:r w:rsidRPr="005B3C0C">
        <w:t xml:space="preserve"> encodes for the enzyme responsible for the first step in the oxidative pentose phosphate pathway, the major alternative source of the reductant NADPH (other than LEF) which is required for lipid and starch synthesis. Similarly to other N stress responsive genes, expression increases in all treatments, but significant increase in expression occurred earlier in mixotrophic</w:t>
      </w:r>
      <w:r w:rsidR="0062471E">
        <w:t xml:space="preserve"> and </w:t>
      </w:r>
      <w:r w:rsidRPr="005B3C0C">
        <w:t>FR light treatments compared to heterotrophic cultures</w:t>
      </w:r>
      <w:r w:rsidRPr="005B3C0C">
        <w:rPr>
          <w:i/>
        </w:rPr>
        <w:t xml:space="preserve">. </w:t>
      </w:r>
    </w:p>
    <w:p w14:paraId="00CA2096" w14:textId="1B6C59FE" w:rsidR="001D424A" w:rsidRDefault="0081741E" w:rsidP="005B3C0C">
      <w:r w:rsidRPr="0081741E">
        <w:lastRenderedPageBreak/>
        <mc:AlternateContent>
          <mc:Choice Requires="wpg">
            <w:drawing>
              <wp:anchor distT="0" distB="0" distL="114300" distR="114300" simplePos="0" relativeHeight="252055040" behindDoc="0" locked="0" layoutInCell="1" allowOverlap="1" wp14:anchorId="49F48D8B" wp14:editId="2CE33392">
                <wp:simplePos x="0" y="0"/>
                <wp:positionH relativeFrom="column">
                  <wp:posOffset>0</wp:posOffset>
                </wp:positionH>
                <wp:positionV relativeFrom="paragraph">
                  <wp:posOffset>504</wp:posOffset>
                </wp:positionV>
                <wp:extent cx="5263515" cy="4389755"/>
                <wp:effectExtent l="0" t="0" r="0" b="0"/>
                <wp:wrapTopAndBottom/>
                <wp:docPr id="871" name="Group 8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63515" cy="4389755"/>
                          <a:chOff x="0" y="-221049"/>
                          <a:chExt cx="5263515" cy="4390803"/>
                        </a:xfrm>
                      </wpg:grpSpPr>
                      <wps:wsp>
                        <wps:cNvPr id="872" name="Text Box 10"/>
                        <wps:cNvSpPr txBox="1">
                          <a:spLocks noChangeArrowheads="1"/>
                        </wps:cNvSpPr>
                        <wps:spPr bwMode="auto">
                          <a:xfrm>
                            <a:off x="0" y="3381960"/>
                            <a:ext cx="5263515" cy="787794"/>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DF596D" w14:textId="77777777" w:rsidR="0081741E" w:rsidRDefault="0081741E" w:rsidP="0081741E">
                              <w:pPr>
                                <w:rPr>
                                  <w:sz w:val="20"/>
                                  <w:szCs w:val="20"/>
                                </w:rPr>
                              </w:pPr>
                              <w:r>
                                <w:rPr>
                                  <w:b/>
                                  <w:sz w:val="20"/>
                                  <w:szCs w:val="20"/>
                                </w:rPr>
                                <w:t>Figure 78</w:t>
                              </w:r>
                              <w:r w:rsidRPr="00FE724F">
                                <w:rPr>
                                  <w:b/>
                                  <w:sz w:val="20"/>
                                  <w:szCs w:val="20"/>
                                </w:rPr>
                                <w:t xml:space="preserve">. </w:t>
                              </w:r>
                              <w:r>
                                <w:rPr>
                                  <w:sz w:val="20"/>
                                  <w:szCs w:val="20"/>
                                </w:rPr>
                                <w:t xml:space="preserve">Fold change (relative to the average expression of all samples across timepoints and treatments) of </w:t>
                              </w:r>
                              <w:r w:rsidRPr="00C6491F">
                                <w:rPr>
                                  <w:i/>
                                  <w:sz w:val="20"/>
                                  <w:szCs w:val="20"/>
                                </w:rPr>
                                <w:t>icl1</w:t>
                              </w:r>
                              <w:r>
                                <w:rPr>
                                  <w:sz w:val="20"/>
                                  <w:szCs w:val="20"/>
                                </w:rPr>
                                <w:t xml:space="preserve"> gene expression, before (L) and after resuspension in nitrogen free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5B769033" w14:textId="77777777" w:rsidR="0081741E" w:rsidRDefault="0081741E" w:rsidP="0081741E">
                              <w:pPr>
                                <w:rPr>
                                  <w:sz w:val="20"/>
                                  <w:szCs w:val="20"/>
                                </w:rPr>
                              </w:pPr>
                            </w:p>
                            <w:p w14:paraId="6E86E584" w14:textId="77777777" w:rsidR="0081741E" w:rsidRDefault="0081741E" w:rsidP="0081741E">
                              <w:pPr>
                                <w:rPr>
                                  <w:sz w:val="20"/>
                                  <w:szCs w:val="20"/>
                                </w:rPr>
                              </w:pPr>
                            </w:p>
                            <w:p w14:paraId="481FF5DC" w14:textId="77777777" w:rsidR="0081741E" w:rsidRDefault="0081741E" w:rsidP="0081741E">
                              <w:pPr>
                                <w:rPr>
                                  <w:sz w:val="20"/>
                                  <w:szCs w:val="20"/>
                                </w:rPr>
                              </w:pPr>
                            </w:p>
                            <w:p w14:paraId="0D27CAF9" w14:textId="77777777" w:rsidR="0081741E" w:rsidRPr="00FE724F" w:rsidRDefault="0081741E" w:rsidP="0081741E">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873" name="Picture 20"/>
                          <pic:cNvPicPr>
                            <a:picLocks noChangeAspect="1"/>
                          </pic:cNvPicPr>
                        </pic:nvPicPr>
                        <pic:blipFill>
                          <a:blip r:embed="rId181">
                            <a:extLst>
                              <a:ext uri="{28A0092B-C50C-407E-A947-70E740481C1C}">
                                <a14:useLocalDpi xmlns:a14="http://schemas.microsoft.com/office/drawing/2010/main" val="0"/>
                              </a:ext>
                            </a:extLst>
                          </a:blip>
                          <a:stretch>
                            <a:fillRect/>
                          </a:stretch>
                        </pic:blipFill>
                        <pic:spPr>
                          <a:xfrm>
                            <a:off x="866633" y="-221049"/>
                            <a:ext cx="3145808" cy="3603009"/>
                          </a:xfrm>
                          <a:prstGeom prst="rect">
                            <a:avLst/>
                          </a:prstGeom>
                        </pic:spPr>
                      </pic:pic>
                    </wpg:wgp>
                  </a:graphicData>
                </a:graphic>
                <wp14:sizeRelH relativeFrom="page">
                  <wp14:pctWidth>0</wp14:pctWidth>
                </wp14:sizeRelH>
                <wp14:sizeRelV relativeFrom="margin">
                  <wp14:pctHeight>0</wp14:pctHeight>
                </wp14:sizeRelV>
              </wp:anchor>
            </w:drawing>
          </mc:Choice>
          <mc:Fallback>
            <w:pict>
              <v:group w14:anchorId="49F48D8B" id="Group 871" o:spid="_x0000_s1604" style="position:absolute;left:0;text-align:left;margin-left:0;margin-top:.05pt;width:414.45pt;height:345.65pt;z-index:252055040;mso-position-horizontal-relative:text;mso-position-vertical-relative:text;mso-height-relative:margin" coordorigin=",-2210" coordsize="52635,43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">
                <v:shape id="Text Box 10" o:spid="_x0000_s1605" type="#_x0000_t202" style="position:absolute;top:33819;width:52635;height:7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" filled="f" fillcolor="white [3212]" stroked="f">
                  <v:textbox>
                    <w:txbxContent>
                      <w:p w14:paraId="68DF596D" w14:textId="77777777" w:rsidR="0081741E" w:rsidRDefault="0081741E" w:rsidP="0081741E">
                        <w:pPr>
                          <w:rPr>
                            <w:sz w:val="20"/>
                            <w:szCs w:val="20"/>
                          </w:rPr>
                        </w:pPr>
                        <w:r>
                          <w:rPr>
                            <w:b/>
                            <w:sz w:val="20"/>
                            <w:szCs w:val="20"/>
                          </w:rPr>
                          <w:t>Figure 78</w:t>
                        </w:r>
                        <w:r w:rsidRPr="00FE724F">
                          <w:rPr>
                            <w:b/>
                            <w:sz w:val="20"/>
                            <w:szCs w:val="20"/>
                          </w:rPr>
                          <w:t xml:space="preserve">. </w:t>
                        </w:r>
                        <w:r>
                          <w:rPr>
                            <w:sz w:val="20"/>
                            <w:szCs w:val="20"/>
                          </w:rPr>
                          <w:t xml:space="preserve">Fold change (relative to the average expression of all samples across timepoints and treatments) of </w:t>
                        </w:r>
                        <w:r w:rsidRPr="00C6491F">
                          <w:rPr>
                            <w:i/>
                            <w:sz w:val="20"/>
                            <w:szCs w:val="20"/>
                          </w:rPr>
                          <w:t>icl1</w:t>
                        </w:r>
                        <w:r>
                          <w:rPr>
                            <w:sz w:val="20"/>
                            <w:szCs w:val="20"/>
                          </w:rPr>
                          <w:t xml:space="preserve"> gene expression, before (L) and after resuspension in nitrogen free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5B769033" w14:textId="77777777" w:rsidR="0081741E" w:rsidRDefault="0081741E" w:rsidP="0081741E">
                        <w:pPr>
                          <w:rPr>
                            <w:sz w:val="20"/>
                            <w:szCs w:val="20"/>
                          </w:rPr>
                        </w:pPr>
                      </w:p>
                      <w:p w14:paraId="6E86E584" w14:textId="77777777" w:rsidR="0081741E" w:rsidRDefault="0081741E" w:rsidP="0081741E">
                        <w:pPr>
                          <w:rPr>
                            <w:sz w:val="20"/>
                            <w:szCs w:val="20"/>
                          </w:rPr>
                        </w:pPr>
                      </w:p>
                      <w:p w14:paraId="481FF5DC" w14:textId="77777777" w:rsidR="0081741E" w:rsidRDefault="0081741E" w:rsidP="0081741E">
                        <w:pPr>
                          <w:rPr>
                            <w:sz w:val="20"/>
                            <w:szCs w:val="20"/>
                          </w:rPr>
                        </w:pPr>
                      </w:p>
                      <w:p w14:paraId="0D27CAF9" w14:textId="77777777" w:rsidR="0081741E" w:rsidRPr="00FE724F" w:rsidRDefault="0081741E" w:rsidP="0081741E">
                        <w:pPr>
                          <w:rPr>
                            <w:sz w:val="20"/>
                            <w:szCs w:val="20"/>
                          </w:rPr>
                        </w:pPr>
                      </w:p>
                    </w:txbxContent>
                  </v:textbox>
                </v:shape>
                <v:shape id="Picture 20" o:spid="_x0000_s1606" type="#_x0000_t75" style="position:absolute;left:8666;top:-2210;width:31458;height:36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">
                  <v:imagedata r:id="rId182" o:title=""/>
                  <v:path arrowok="t"/>
                </v:shape>
                <w10:wrap type="topAndBottom"/>
              </v:group>
            </w:pict>
          </mc:Fallback>
        </mc:AlternateContent>
      </w:r>
      <w:r w:rsidRPr="0081741E">
        <mc:AlternateContent>
          <mc:Choice Requires="wpg">
            <w:drawing>
              <wp:anchor distT="0" distB="0" distL="114300" distR="114300" simplePos="0" relativeHeight="252049920" behindDoc="0" locked="0" layoutInCell="1" allowOverlap="1" wp14:anchorId="41B648BC" wp14:editId="09112FDD">
                <wp:simplePos x="0" y="0"/>
                <wp:positionH relativeFrom="column">
                  <wp:posOffset>0</wp:posOffset>
                </wp:positionH>
                <wp:positionV relativeFrom="paragraph">
                  <wp:posOffset>4504690</wp:posOffset>
                </wp:positionV>
                <wp:extent cx="5262880" cy="4433570"/>
                <wp:effectExtent l="0" t="0" r="0" b="5080"/>
                <wp:wrapTopAndBottom/>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62880" cy="4433570"/>
                          <a:chOff x="-81052" y="887106"/>
                          <a:chExt cx="5263515" cy="4434696"/>
                        </a:xfrm>
                      </wpg:grpSpPr>
                      <wps:wsp>
                        <wps:cNvPr id="101" name="Text Box 10"/>
                        <wps:cNvSpPr txBox="1">
                          <a:spLocks noChangeArrowheads="1"/>
                        </wps:cNvSpPr>
                        <wps:spPr bwMode="auto">
                          <a:xfrm>
                            <a:off x="-81052" y="4439894"/>
                            <a:ext cx="5263515" cy="881908"/>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4FB25C" w14:textId="77777777" w:rsidR="0081741E" w:rsidRDefault="0081741E" w:rsidP="0081741E">
                              <w:pPr>
                                <w:rPr>
                                  <w:sz w:val="20"/>
                                  <w:szCs w:val="20"/>
                                </w:rPr>
                              </w:pPr>
                              <w:r>
                                <w:rPr>
                                  <w:b/>
                                  <w:sz w:val="20"/>
                                  <w:szCs w:val="20"/>
                                </w:rPr>
                                <w:t>Figure 79</w:t>
                              </w:r>
                              <w:r w:rsidRPr="00FE724F">
                                <w:rPr>
                                  <w:b/>
                                  <w:sz w:val="20"/>
                                  <w:szCs w:val="20"/>
                                </w:rPr>
                                <w:t xml:space="preserve">. </w:t>
                              </w:r>
                              <w:r>
                                <w:rPr>
                                  <w:sz w:val="20"/>
                                  <w:szCs w:val="20"/>
                                </w:rPr>
                                <w:t xml:space="preserve">Fold change (relative to the average expression of all samples across timepoints and treatments) of </w:t>
                              </w:r>
                              <w:r>
                                <w:rPr>
                                  <w:i/>
                                  <w:sz w:val="20"/>
                                  <w:szCs w:val="20"/>
                                </w:rPr>
                                <w:t>odg1</w:t>
                              </w:r>
                              <w:r>
                                <w:rPr>
                                  <w:sz w:val="20"/>
                                  <w:szCs w:val="20"/>
                                </w:rPr>
                                <w:t xml:space="preserve"> gene expression, before (L) and after resuspension in nitrogen free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727A2638" w14:textId="77777777" w:rsidR="0081741E" w:rsidRDefault="0081741E" w:rsidP="0081741E">
                              <w:pPr>
                                <w:rPr>
                                  <w:sz w:val="20"/>
                                  <w:szCs w:val="20"/>
                                </w:rPr>
                              </w:pPr>
                            </w:p>
                            <w:p w14:paraId="53193864" w14:textId="77777777" w:rsidR="0081741E" w:rsidRDefault="0081741E" w:rsidP="0081741E">
                              <w:pPr>
                                <w:rPr>
                                  <w:sz w:val="20"/>
                                  <w:szCs w:val="20"/>
                                </w:rPr>
                              </w:pPr>
                            </w:p>
                            <w:p w14:paraId="09952C86" w14:textId="77777777" w:rsidR="0081741E" w:rsidRDefault="0081741E" w:rsidP="0081741E">
                              <w:pPr>
                                <w:rPr>
                                  <w:sz w:val="20"/>
                                  <w:szCs w:val="20"/>
                                </w:rPr>
                              </w:pPr>
                            </w:p>
                            <w:p w14:paraId="3AD9BC24" w14:textId="77777777" w:rsidR="0081741E" w:rsidRDefault="0081741E" w:rsidP="0081741E">
                              <w:pPr>
                                <w:rPr>
                                  <w:sz w:val="20"/>
                                  <w:szCs w:val="20"/>
                                </w:rPr>
                              </w:pPr>
                            </w:p>
                            <w:p w14:paraId="4E13720A" w14:textId="77777777" w:rsidR="0081741E" w:rsidRPr="00FE724F" w:rsidRDefault="0081741E" w:rsidP="0081741E">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3" name="Picture 3"/>
                          <pic:cNvPicPr>
                            <a:picLocks noChangeAspect="1"/>
                          </pic:cNvPicPr>
                        </pic:nvPicPr>
                        <pic:blipFill rotWithShape="1">
                          <a:blip r:embed="rId183">
                            <a:extLst>
                              <a:ext uri="{28A0092B-C50C-407E-A947-70E740481C1C}">
                                <a14:useLocalDpi xmlns:a14="http://schemas.microsoft.com/office/drawing/2010/main" val="0"/>
                              </a:ext>
                            </a:extLst>
                          </a:blip>
                          <a:srcRect l="3397"/>
                          <a:stretch/>
                        </pic:blipFill>
                        <pic:spPr bwMode="auto">
                          <a:xfrm>
                            <a:off x="989465" y="887106"/>
                            <a:ext cx="3104866" cy="360300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1B648BC" id="Group 4" o:spid="_x0000_s1607" style="position:absolute;left:0;text-align:left;margin-left:0;margin-top:354.7pt;width:414.4pt;height:349.1pt;z-index:252049920;mso-position-horizontal-relative:text;mso-position-vertical-relative:text;mso-width-relative:margin;mso-height-relative:margin" coordorigin="-810,8871" coordsize="52635,44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">
                <v:shape id="Text Box 10" o:spid="_x0000_s1608" type="#_x0000_t202" style="position:absolute;left:-810;top:44398;width:52634;height:8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" filled="f" fillcolor="white [3212]" stroked="f">
                  <v:textbox>
                    <w:txbxContent>
                      <w:p w14:paraId="1E4FB25C" w14:textId="77777777" w:rsidR="0081741E" w:rsidRDefault="0081741E" w:rsidP="0081741E">
                        <w:pPr>
                          <w:rPr>
                            <w:sz w:val="20"/>
                            <w:szCs w:val="20"/>
                          </w:rPr>
                        </w:pPr>
                        <w:r>
                          <w:rPr>
                            <w:b/>
                            <w:sz w:val="20"/>
                            <w:szCs w:val="20"/>
                          </w:rPr>
                          <w:t>Figure 79</w:t>
                        </w:r>
                        <w:r w:rsidRPr="00FE724F">
                          <w:rPr>
                            <w:b/>
                            <w:sz w:val="20"/>
                            <w:szCs w:val="20"/>
                          </w:rPr>
                          <w:t xml:space="preserve">. </w:t>
                        </w:r>
                        <w:r>
                          <w:rPr>
                            <w:sz w:val="20"/>
                            <w:szCs w:val="20"/>
                          </w:rPr>
                          <w:t xml:space="preserve">Fold change (relative to the average expression of all samples across timepoints and treatments) of </w:t>
                        </w:r>
                        <w:r>
                          <w:rPr>
                            <w:i/>
                            <w:sz w:val="20"/>
                            <w:szCs w:val="20"/>
                          </w:rPr>
                          <w:t>odg1</w:t>
                        </w:r>
                        <w:r>
                          <w:rPr>
                            <w:sz w:val="20"/>
                            <w:szCs w:val="20"/>
                          </w:rPr>
                          <w:t xml:space="preserve"> gene expression, before (L) and after resuspension in nitrogen free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727A2638" w14:textId="77777777" w:rsidR="0081741E" w:rsidRDefault="0081741E" w:rsidP="0081741E">
                        <w:pPr>
                          <w:rPr>
                            <w:sz w:val="20"/>
                            <w:szCs w:val="20"/>
                          </w:rPr>
                        </w:pPr>
                      </w:p>
                      <w:p w14:paraId="53193864" w14:textId="77777777" w:rsidR="0081741E" w:rsidRDefault="0081741E" w:rsidP="0081741E">
                        <w:pPr>
                          <w:rPr>
                            <w:sz w:val="20"/>
                            <w:szCs w:val="20"/>
                          </w:rPr>
                        </w:pPr>
                      </w:p>
                      <w:p w14:paraId="09952C86" w14:textId="77777777" w:rsidR="0081741E" w:rsidRDefault="0081741E" w:rsidP="0081741E">
                        <w:pPr>
                          <w:rPr>
                            <w:sz w:val="20"/>
                            <w:szCs w:val="20"/>
                          </w:rPr>
                        </w:pPr>
                      </w:p>
                      <w:p w14:paraId="3AD9BC24" w14:textId="77777777" w:rsidR="0081741E" w:rsidRDefault="0081741E" w:rsidP="0081741E">
                        <w:pPr>
                          <w:rPr>
                            <w:sz w:val="20"/>
                            <w:szCs w:val="20"/>
                          </w:rPr>
                        </w:pPr>
                      </w:p>
                      <w:p w14:paraId="4E13720A" w14:textId="77777777" w:rsidR="0081741E" w:rsidRPr="00FE724F" w:rsidRDefault="0081741E" w:rsidP="0081741E">
                        <w:pPr>
                          <w:rPr>
                            <w:sz w:val="20"/>
                            <w:szCs w:val="20"/>
                          </w:rPr>
                        </w:pPr>
                      </w:p>
                    </w:txbxContent>
                  </v:textbox>
                </v:shape>
                <v:shape id="Picture 3" o:spid="_x0000_s1609" type="#_x0000_t75" style="position:absolute;left:9894;top:8871;width:31049;height:36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">
                  <v:imagedata r:id="rId184" o:title="" cropleft="2226f"/>
                  <v:path arrowok="t"/>
                </v:shape>
                <w10:wrap type="topAndBottom"/>
              </v:group>
            </w:pict>
          </mc:Fallback>
        </mc:AlternateContent>
      </w:r>
      <w:r w:rsidRPr="0081741E">
        <mc:AlternateContent>
          <mc:Choice Requires="wps">
            <w:drawing>
              <wp:anchor distT="0" distB="0" distL="114300" distR="114300" simplePos="0" relativeHeight="252050944" behindDoc="0" locked="0" layoutInCell="1" allowOverlap="1" wp14:anchorId="7365E369" wp14:editId="26D220D7">
                <wp:simplePos x="0" y="0"/>
                <wp:positionH relativeFrom="column">
                  <wp:posOffset>1162050</wp:posOffset>
                </wp:positionH>
                <wp:positionV relativeFrom="paragraph">
                  <wp:posOffset>4776470</wp:posOffset>
                </wp:positionV>
                <wp:extent cx="1243552" cy="2913321"/>
                <wp:effectExtent l="0" t="0" r="0" b="1905"/>
                <wp:wrapNone/>
                <wp:docPr id="910" name="Text Box 910"/>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0AD5FA" w14:textId="77777777" w:rsidR="0081741E" w:rsidRDefault="0081741E" w:rsidP="0081741E"/>
                          <w:p w14:paraId="49BFCAAF" w14:textId="77777777" w:rsidR="0081741E" w:rsidRDefault="0081741E" w:rsidP="0081741E"/>
                          <w:p w14:paraId="5DCF86DF" w14:textId="77777777" w:rsidR="0081741E" w:rsidRDefault="0081741E" w:rsidP="0081741E">
                            <w:r>
                              <w:t xml:space="preserve">      *</w:t>
                            </w:r>
                          </w:p>
                          <w:p w14:paraId="7D75F70B" w14:textId="77777777" w:rsidR="0081741E" w:rsidRDefault="0081741E" w:rsidP="0081741E">
                            <w:r>
                              <w:t xml:space="preserve">         </w:t>
                            </w:r>
                            <w:r w:rsidRPr="00575118">
                              <w:rPr>
                                <w:sz w:val="12"/>
                                <w:szCs w:val="12"/>
                              </w:rPr>
                              <w:t xml:space="preserve"> </w:t>
                            </w:r>
                          </w:p>
                          <w:p w14:paraId="31935FA0" w14:textId="77777777" w:rsidR="0081741E" w:rsidRDefault="0081741E" w:rsidP="0081741E">
                            <w:r>
                              <w:tab/>
                              <w:t>*      *</w:t>
                            </w:r>
                          </w:p>
                          <w:p w14:paraId="7DC85610" w14:textId="77777777" w:rsidR="0081741E" w:rsidRDefault="0081741E" w:rsidP="0081741E">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65E369" id="Text Box 910" o:spid="_x0000_s1610" type="#_x0000_t202" style="position:absolute;left:0;text-align:left;margin-left:91.5pt;margin-top:376.1pt;width:97.9pt;height:229.4pt;z-index:25205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" filled="f" stroked="f" strokeweight=".5pt">
                <v:textbox>
                  <w:txbxContent>
                    <w:p w14:paraId="5B0AD5FA" w14:textId="77777777" w:rsidR="0081741E" w:rsidRDefault="0081741E" w:rsidP="0081741E"/>
                    <w:p w14:paraId="49BFCAAF" w14:textId="77777777" w:rsidR="0081741E" w:rsidRDefault="0081741E" w:rsidP="0081741E"/>
                    <w:p w14:paraId="5DCF86DF" w14:textId="77777777" w:rsidR="0081741E" w:rsidRDefault="0081741E" w:rsidP="0081741E">
                      <w:r>
                        <w:t xml:space="preserve">      *</w:t>
                      </w:r>
                    </w:p>
                    <w:p w14:paraId="7D75F70B" w14:textId="77777777" w:rsidR="0081741E" w:rsidRDefault="0081741E" w:rsidP="0081741E">
                      <w:r>
                        <w:t xml:space="preserve">         </w:t>
                      </w:r>
                      <w:r w:rsidRPr="00575118">
                        <w:rPr>
                          <w:sz w:val="12"/>
                          <w:szCs w:val="12"/>
                        </w:rPr>
                        <w:t xml:space="preserve"> </w:t>
                      </w:r>
                    </w:p>
                    <w:p w14:paraId="31935FA0" w14:textId="77777777" w:rsidR="0081741E" w:rsidRDefault="0081741E" w:rsidP="0081741E">
                      <w:r>
                        <w:tab/>
                        <w:t>*      *</w:t>
                      </w:r>
                    </w:p>
                    <w:p w14:paraId="7DC85610" w14:textId="77777777" w:rsidR="0081741E" w:rsidRDefault="0081741E" w:rsidP="0081741E">
                      <w:r>
                        <w:tab/>
                      </w:r>
                      <w:r>
                        <w:tab/>
                      </w:r>
                      <w:r>
                        <w:tab/>
                        <w:t xml:space="preserve">            *</w:t>
                      </w:r>
                    </w:p>
                  </w:txbxContent>
                </v:textbox>
              </v:shape>
            </w:pict>
          </mc:Fallback>
        </mc:AlternateContent>
      </w:r>
      <w:r w:rsidRPr="0081741E">
        <mc:AlternateContent>
          <mc:Choice Requires="wps">
            <w:drawing>
              <wp:anchor distT="0" distB="0" distL="114300" distR="114300" simplePos="0" relativeHeight="252051968" behindDoc="0" locked="0" layoutInCell="1" allowOverlap="1" wp14:anchorId="6642AEF2" wp14:editId="273E67C3">
                <wp:simplePos x="0" y="0"/>
                <wp:positionH relativeFrom="column">
                  <wp:posOffset>2280285</wp:posOffset>
                </wp:positionH>
                <wp:positionV relativeFrom="paragraph">
                  <wp:posOffset>5086985</wp:posOffset>
                </wp:positionV>
                <wp:extent cx="1243552" cy="2913321"/>
                <wp:effectExtent l="0" t="0" r="0" b="1905"/>
                <wp:wrapNone/>
                <wp:docPr id="911" name="Text Box 911"/>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9A94F5" w14:textId="77777777" w:rsidR="0081741E" w:rsidRDefault="0081741E" w:rsidP="0081741E"/>
                          <w:p w14:paraId="0A513946" w14:textId="77777777" w:rsidR="0081741E" w:rsidRDefault="0081741E" w:rsidP="0081741E"/>
                          <w:p w14:paraId="690EE3BB" w14:textId="77777777" w:rsidR="0081741E" w:rsidRDefault="0081741E" w:rsidP="0081741E">
                            <w:pPr>
                              <w:spacing w:after="0" w:line="240" w:lineRule="auto"/>
                            </w:pPr>
                            <w:r>
                              <w:t xml:space="preserve">        *  </w:t>
                            </w:r>
                          </w:p>
                          <w:p w14:paraId="7B436AB3" w14:textId="77777777" w:rsidR="0081741E" w:rsidRDefault="0081741E" w:rsidP="0081741E">
                            <w:pPr>
                              <w:spacing w:after="0" w:line="240" w:lineRule="auto"/>
                            </w:pPr>
                            <w:r>
                              <w:t xml:space="preserve">            *</w:t>
                            </w:r>
                          </w:p>
                          <w:p w14:paraId="64615933" w14:textId="77777777" w:rsidR="0081741E" w:rsidRDefault="0081741E" w:rsidP="0081741E">
                            <w:r>
                              <w:t xml:space="preserve">         </w:t>
                            </w:r>
                            <w:r w:rsidRPr="00575118">
                              <w:rPr>
                                <w:sz w:val="12"/>
                                <w:szCs w:val="12"/>
                              </w:rPr>
                              <w:t xml:space="preserve"> </w:t>
                            </w:r>
                          </w:p>
                          <w:p w14:paraId="05A7E341" w14:textId="77777777" w:rsidR="0081741E" w:rsidRDefault="0081741E" w:rsidP="0081741E">
                            <w:r>
                              <w:tab/>
                              <w:t xml:space="preserve"> </w:t>
                            </w:r>
                          </w:p>
                          <w:p w14:paraId="14C5F368" w14:textId="77777777" w:rsidR="0081741E" w:rsidRDefault="0081741E" w:rsidP="0081741E">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42AEF2" id="Text Box 911" o:spid="_x0000_s1611" type="#_x0000_t202" style="position:absolute;left:0;text-align:left;margin-left:179.55pt;margin-top:400.55pt;width:97.9pt;height:229.4pt;z-index:25205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" filled="f" stroked="f" strokeweight=".5pt">
                <v:textbox>
                  <w:txbxContent>
                    <w:p w14:paraId="099A94F5" w14:textId="77777777" w:rsidR="0081741E" w:rsidRDefault="0081741E" w:rsidP="0081741E"/>
                    <w:p w14:paraId="0A513946" w14:textId="77777777" w:rsidR="0081741E" w:rsidRDefault="0081741E" w:rsidP="0081741E"/>
                    <w:p w14:paraId="690EE3BB" w14:textId="77777777" w:rsidR="0081741E" w:rsidRDefault="0081741E" w:rsidP="0081741E">
                      <w:pPr>
                        <w:spacing w:after="0" w:line="240" w:lineRule="auto"/>
                      </w:pPr>
                      <w:r>
                        <w:t xml:space="preserve">        *  </w:t>
                      </w:r>
                    </w:p>
                    <w:p w14:paraId="7B436AB3" w14:textId="77777777" w:rsidR="0081741E" w:rsidRDefault="0081741E" w:rsidP="0081741E">
                      <w:pPr>
                        <w:spacing w:after="0" w:line="240" w:lineRule="auto"/>
                      </w:pPr>
                      <w:r>
                        <w:t xml:space="preserve">            *</w:t>
                      </w:r>
                    </w:p>
                    <w:p w14:paraId="64615933" w14:textId="77777777" w:rsidR="0081741E" w:rsidRDefault="0081741E" w:rsidP="0081741E">
                      <w:r>
                        <w:t xml:space="preserve">         </w:t>
                      </w:r>
                      <w:r w:rsidRPr="00575118">
                        <w:rPr>
                          <w:sz w:val="12"/>
                          <w:szCs w:val="12"/>
                        </w:rPr>
                        <w:t xml:space="preserve"> </w:t>
                      </w:r>
                    </w:p>
                    <w:p w14:paraId="05A7E341" w14:textId="77777777" w:rsidR="0081741E" w:rsidRDefault="0081741E" w:rsidP="0081741E">
                      <w:r>
                        <w:tab/>
                        <w:t xml:space="preserve"> </w:t>
                      </w:r>
                    </w:p>
                    <w:p w14:paraId="14C5F368" w14:textId="77777777" w:rsidR="0081741E" w:rsidRDefault="0081741E" w:rsidP="0081741E">
                      <w:r>
                        <w:tab/>
                      </w:r>
                      <w:r>
                        <w:tab/>
                      </w:r>
                      <w:r>
                        <w:tab/>
                        <w:t xml:space="preserve">            </w:t>
                      </w:r>
                    </w:p>
                  </w:txbxContent>
                </v:textbox>
              </v:shape>
            </w:pict>
          </mc:Fallback>
        </mc:AlternateContent>
      </w:r>
      <w:r w:rsidRPr="0081741E">
        <mc:AlternateContent>
          <mc:Choice Requires="wps">
            <w:drawing>
              <wp:anchor distT="0" distB="0" distL="114300" distR="114300" simplePos="0" relativeHeight="252052992" behindDoc="0" locked="0" layoutInCell="1" allowOverlap="1" wp14:anchorId="201F6242" wp14:editId="6F093D37">
                <wp:simplePos x="0" y="0"/>
                <wp:positionH relativeFrom="column">
                  <wp:posOffset>3289935</wp:posOffset>
                </wp:positionH>
                <wp:positionV relativeFrom="paragraph">
                  <wp:posOffset>4517390</wp:posOffset>
                </wp:positionV>
                <wp:extent cx="1243552" cy="2913321"/>
                <wp:effectExtent l="0" t="0" r="0" b="1905"/>
                <wp:wrapNone/>
                <wp:docPr id="912" name="Text Box 912"/>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2376C" w14:textId="77777777" w:rsidR="0081741E" w:rsidRDefault="0081741E" w:rsidP="0081741E">
                            <w:pPr>
                              <w:spacing w:after="0" w:line="240" w:lineRule="auto"/>
                            </w:pPr>
                            <w:r>
                              <w:t xml:space="preserve">       </w:t>
                            </w:r>
                          </w:p>
                          <w:p w14:paraId="2C550AAB" w14:textId="77777777" w:rsidR="0081741E" w:rsidRDefault="0081741E" w:rsidP="0081741E">
                            <w:pPr>
                              <w:spacing w:after="0" w:line="240" w:lineRule="auto"/>
                            </w:pPr>
                            <w:r>
                              <w:t xml:space="preserve">          *</w:t>
                            </w:r>
                          </w:p>
                          <w:p w14:paraId="55871331" w14:textId="77777777" w:rsidR="0081741E" w:rsidRDefault="0081741E" w:rsidP="0081741E">
                            <w:r>
                              <w:t xml:space="preserve">              *</w:t>
                            </w:r>
                          </w:p>
                          <w:p w14:paraId="39F82D2C" w14:textId="77777777" w:rsidR="0081741E" w:rsidRDefault="0081741E" w:rsidP="0081741E">
                            <w:r>
                              <w:t xml:space="preserve">      </w:t>
                            </w:r>
                          </w:p>
                          <w:p w14:paraId="00E9B9D2" w14:textId="77777777" w:rsidR="0081741E" w:rsidRDefault="0081741E" w:rsidP="0081741E">
                            <w:r>
                              <w:t xml:space="preserve">         </w:t>
                            </w:r>
                            <w:r w:rsidRPr="00575118">
                              <w:rPr>
                                <w:sz w:val="12"/>
                                <w:szCs w:val="12"/>
                              </w:rPr>
                              <w:t xml:space="preserve"> </w:t>
                            </w:r>
                          </w:p>
                          <w:p w14:paraId="218A4FAF" w14:textId="77777777" w:rsidR="0081741E" w:rsidRDefault="0081741E" w:rsidP="0081741E">
                            <w:r>
                              <w:tab/>
                              <w:t xml:space="preserve">      </w:t>
                            </w:r>
                          </w:p>
                          <w:p w14:paraId="521FAE5D" w14:textId="77777777" w:rsidR="0081741E" w:rsidRDefault="0081741E" w:rsidP="0081741E">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1F6242" id="Text Box 912" o:spid="_x0000_s1612" type="#_x0000_t202" style="position:absolute;left:0;text-align:left;margin-left:259.05pt;margin-top:355.7pt;width:97.9pt;height:229.4pt;z-index:25205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" filled="f" stroked="f" strokeweight=".5pt">
                <v:textbox>
                  <w:txbxContent>
                    <w:p w14:paraId="6942376C" w14:textId="77777777" w:rsidR="0081741E" w:rsidRDefault="0081741E" w:rsidP="0081741E">
                      <w:pPr>
                        <w:spacing w:after="0" w:line="240" w:lineRule="auto"/>
                      </w:pPr>
                      <w:r>
                        <w:t xml:space="preserve">       </w:t>
                      </w:r>
                    </w:p>
                    <w:p w14:paraId="2C550AAB" w14:textId="77777777" w:rsidR="0081741E" w:rsidRDefault="0081741E" w:rsidP="0081741E">
                      <w:pPr>
                        <w:spacing w:after="0" w:line="240" w:lineRule="auto"/>
                      </w:pPr>
                      <w:r>
                        <w:t xml:space="preserve">          *</w:t>
                      </w:r>
                    </w:p>
                    <w:p w14:paraId="55871331" w14:textId="77777777" w:rsidR="0081741E" w:rsidRDefault="0081741E" w:rsidP="0081741E">
                      <w:r>
                        <w:t xml:space="preserve">              *</w:t>
                      </w:r>
                    </w:p>
                    <w:p w14:paraId="39F82D2C" w14:textId="77777777" w:rsidR="0081741E" w:rsidRDefault="0081741E" w:rsidP="0081741E">
                      <w:r>
                        <w:t xml:space="preserve">      </w:t>
                      </w:r>
                    </w:p>
                    <w:p w14:paraId="00E9B9D2" w14:textId="77777777" w:rsidR="0081741E" w:rsidRDefault="0081741E" w:rsidP="0081741E">
                      <w:r>
                        <w:t xml:space="preserve">         </w:t>
                      </w:r>
                      <w:r w:rsidRPr="00575118">
                        <w:rPr>
                          <w:sz w:val="12"/>
                          <w:szCs w:val="12"/>
                        </w:rPr>
                        <w:t xml:space="preserve"> </w:t>
                      </w:r>
                    </w:p>
                    <w:p w14:paraId="218A4FAF" w14:textId="77777777" w:rsidR="0081741E" w:rsidRDefault="0081741E" w:rsidP="0081741E">
                      <w:r>
                        <w:tab/>
                        <w:t xml:space="preserve">      </w:t>
                      </w:r>
                    </w:p>
                    <w:p w14:paraId="521FAE5D" w14:textId="77777777" w:rsidR="0081741E" w:rsidRDefault="0081741E" w:rsidP="0081741E">
                      <w:r>
                        <w:tab/>
                      </w:r>
                      <w:r>
                        <w:tab/>
                      </w:r>
                      <w:r>
                        <w:tab/>
                        <w:t xml:space="preserve">            </w:t>
                      </w:r>
                    </w:p>
                  </w:txbxContent>
                </v:textbox>
              </v:shape>
            </w:pict>
          </mc:Fallback>
        </mc:AlternateContent>
      </w:r>
      <w:r w:rsidR="0099695A">
        <w:rPr>
          <w:noProof/>
          <w:lang w:eastAsia="en-GB"/>
        </w:rPr>
        <mc:AlternateContent>
          <mc:Choice Requires="wps">
            <w:drawing>
              <wp:anchor distT="0" distB="0" distL="114300" distR="114300" simplePos="0" relativeHeight="251974144" behindDoc="0" locked="0" layoutInCell="1" allowOverlap="1" wp14:anchorId="1481F6E3" wp14:editId="0E0881B2">
                <wp:simplePos x="0" y="0"/>
                <wp:positionH relativeFrom="column">
                  <wp:posOffset>3321050</wp:posOffset>
                </wp:positionH>
                <wp:positionV relativeFrom="paragraph">
                  <wp:posOffset>-4310513</wp:posOffset>
                </wp:positionV>
                <wp:extent cx="1243552" cy="2913321"/>
                <wp:effectExtent l="0" t="0" r="0" b="1905"/>
                <wp:wrapNone/>
                <wp:docPr id="839" name="Text Box 839"/>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B290AE" w14:textId="77777777" w:rsidR="003B14DC" w:rsidRDefault="003B14DC" w:rsidP="0099695A">
                            <w:pPr>
                              <w:spacing w:after="0" w:line="240" w:lineRule="auto"/>
                            </w:pPr>
                            <w:r>
                              <w:t xml:space="preserve">       </w:t>
                            </w:r>
                          </w:p>
                          <w:p w14:paraId="43651710" w14:textId="77777777" w:rsidR="003B14DC" w:rsidRDefault="003B14DC" w:rsidP="0099695A">
                            <w:pPr>
                              <w:spacing w:after="0" w:line="240" w:lineRule="auto"/>
                            </w:pPr>
                            <w:r>
                              <w:t xml:space="preserve">          *</w:t>
                            </w:r>
                          </w:p>
                          <w:p w14:paraId="18328EF7" w14:textId="77777777" w:rsidR="003B14DC" w:rsidRDefault="003B14DC" w:rsidP="0099695A">
                            <w:r>
                              <w:t xml:space="preserve">              *</w:t>
                            </w:r>
                          </w:p>
                          <w:p w14:paraId="66A35E83" w14:textId="77777777" w:rsidR="003B14DC" w:rsidRDefault="003B14DC" w:rsidP="0099695A">
                            <w:r>
                              <w:t xml:space="preserve">      </w:t>
                            </w:r>
                          </w:p>
                          <w:p w14:paraId="246DBE0E" w14:textId="77777777" w:rsidR="003B14DC" w:rsidRDefault="003B14DC" w:rsidP="0099695A">
                            <w:r>
                              <w:t xml:space="preserve">         </w:t>
                            </w:r>
                            <w:r w:rsidRPr="00575118">
                              <w:rPr>
                                <w:sz w:val="12"/>
                                <w:szCs w:val="12"/>
                              </w:rPr>
                              <w:t xml:space="preserve"> </w:t>
                            </w:r>
                          </w:p>
                          <w:p w14:paraId="2120D93C" w14:textId="77777777" w:rsidR="003B14DC" w:rsidRDefault="003B14DC" w:rsidP="0099695A">
                            <w:r>
                              <w:tab/>
                              <w:t xml:space="preserve">      </w:t>
                            </w:r>
                          </w:p>
                          <w:p w14:paraId="043A847A" w14:textId="77777777" w:rsidR="003B14DC" w:rsidRDefault="003B14DC" w:rsidP="0099695A">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81F6E3" id="Text Box 839" o:spid="_x0000_s1613" type="#_x0000_t202" style="position:absolute;left:0;text-align:left;margin-left:261.5pt;margin-top:-339.4pt;width:97.9pt;height:229.4pt;z-index:25197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" filled="f" stroked="f" strokeweight=".5pt">
                <v:textbox>
                  <w:txbxContent>
                    <w:p w14:paraId="1EB290AE" w14:textId="77777777" w:rsidR="003B14DC" w:rsidRDefault="003B14DC" w:rsidP="0099695A">
                      <w:pPr>
                        <w:spacing w:after="0" w:line="240" w:lineRule="auto"/>
                      </w:pPr>
                      <w:r>
                        <w:t xml:space="preserve">       </w:t>
                      </w:r>
                    </w:p>
                    <w:p w14:paraId="43651710" w14:textId="77777777" w:rsidR="003B14DC" w:rsidRDefault="003B14DC" w:rsidP="0099695A">
                      <w:pPr>
                        <w:spacing w:after="0" w:line="240" w:lineRule="auto"/>
                      </w:pPr>
                      <w:r>
                        <w:t xml:space="preserve">          *</w:t>
                      </w:r>
                    </w:p>
                    <w:p w14:paraId="18328EF7" w14:textId="77777777" w:rsidR="003B14DC" w:rsidRDefault="003B14DC" w:rsidP="0099695A">
                      <w:r>
                        <w:t xml:space="preserve">              *</w:t>
                      </w:r>
                    </w:p>
                    <w:p w14:paraId="66A35E83" w14:textId="77777777" w:rsidR="003B14DC" w:rsidRDefault="003B14DC" w:rsidP="0099695A">
                      <w:r>
                        <w:t xml:space="preserve">      </w:t>
                      </w:r>
                    </w:p>
                    <w:p w14:paraId="246DBE0E" w14:textId="77777777" w:rsidR="003B14DC" w:rsidRDefault="003B14DC" w:rsidP="0099695A">
                      <w:r>
                        <w:t xml:space="preserve">         </w:t>
                      </w:r>
                      <w:r w:rsidRPr="00575118">
                        <w:rPr>
                          <w:sz w:val="12"/>
                          <w:szCs w:val="12"/>
                        </w:rPr>
                        <w:t xml:space="preserve"> </w:t>
                      </w:r>
                    </w:p>
                    <w:p w14:paraId="2120D93C" w14:textId="77777777" w:rsidR="003B14DC" w:rsidRDefault="003B14DC" w:rsidP="0099695A">
                      <w:r>
                        <w:tab/>
                        <w:t xml:space="preserve">      </w:t>
                      </w:r>
                    </w:p>
                    <w:p w14:paraId="043A847A" w14:textId="77777777" w:rsidR="003B14DC" w:rsidRDefault="003B14DC" w:rsidP="0099695A">
                      <w:r>
                        <w:tab/>
                      </w:r>
                      <w:r>
                        <w:tab/>
                      </w:r>
                      <w:r>
                        <w:tab/>
                        <w:t xml:space="preserve">            </w:t>
                      </w:r>
                    </w:p>
                  </w:txbxContent>
                </v:textbox>
              </v:shape>
            </w:pict>
          </mc:Fallback>
        </mc:AlternateContent>
      </w:r>
      <w:r w:rsidR="0099695A">
        <w:rPr>
          <w:noProof/>
          <w:lang w:eastAsia="en-GB"/>
        </w:rPr>
        <mc:AlternateContent>
          <mc:Choice Requires="wps">
            <w:drawing>
              <wp:anchor distT="0" distB="0" distL="114300" distR="114300" simplePos="0" relativeHeight="251972096" behindDoc="0" locked="0" layoutInCell="1" allowOverlap="1" wp14:anchorId="0300F8F3" wp14:editId="03EF3D06">
                <wp:simplePos x="0" y="0"/>
                <wp:positionH relativeFrom="column">
                  <wp:posOffset>2311415</wp:posOffset>
                </wp:positionH>
                <wp:positionV relativeFrom="paragraph">
                  <wp:posOffset>-3741178</wp:posOffset>
                </wp:positionV>
                <wp:extent cx="1243552" cy="2913321"/>
                <wp:effectExtent l="0" t="0" r="0" b="1905"/>
                <wp:wrapNone/>
                <wp:docPr id="838" name="Text Box 838"/>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89BA76" w14:textId="77777777" w:rsidR="003B14DC" w:rsidRDefault="003B14DC" w:rsidP="0099695A"/>
                          <w:p w14:paraId="48C3061A" w14:textId="77777777" w:rsidR="003B14DC" w:rsidRDefault="003B14DC" w:rsidP="0099695A"/>
                          <w:p w14:paraId="7CCDE6FD" w14:textId="77777777" w:rsidR="003B14DC" w:rsidRDefault="003B14DC" w:rsidP="0099695A">
                            <w:pPr>
                              <w:spacing w:after="0" w:line="240" w:lineRule="auto"/>
                            </w:pPr>
                            <w:r>
                              <w:t xml:space="preserve">        *  </w:t>
                            </w:r>
                          </w:p>
                          <w:p w14:paraId="0223660F" w14:textId="77777777" w:rsidR="003B14DC" w:rsidRDefault="003B14DC" w:rsidP="0099695A">
                            <w:pPr>
                              <w:spacing w:after="0" w:line="240" w:lineRule="auto"/>
                            </w:pPr>
                            <w:r>
                              <w:t xml:space="preserve">            *</w:t>
                            </w:r>
                          </w:p>
                          <w:p w14:paraId="230F0187" w14:textId="77777777" w:rsidR="003B14DC" w:rsidRDefault="003B14DC" w:rsidP="0099695A">
                            <w:r>
                              <w:t xml:space="preserve">         </w:t>
                            </w:r>
                            <w:r w:rsidRPr="00575118">
                              <w:rPr>
                                <w:sz w:val="12"/>
                                <w:szCs w:val="12"/>
                              </w:rPr>
                              <w:t xml:space="preserve"> </w:t>
                            </w:r>
                          </w:p>
                          <w:p w14:paraId="11BA54BE" w14:textId="77777777" w:rsidR="003B14DC" w:rsidRDefault="003B14DC" w:rsidP="0099695A">
                            <w:r>
                              <w:tab/>
                              <w:t xml:space="preserve"> </w:t>
                            </w:r>
                          </w:p>
                          <w:p w14:paraId="3451A616" w14:textId="77777777" w:rsidR="003B14DC" w:rsidRDefault="003B14DC" w:rsidP="0099695A">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00F8F3" id="Text Box 838" o:spid="_x0000_s1614" type="#_x0000_t202" style="position:absolute;left:0;text-align:left;margin-left:182pt;margin-top:-294.6pt;width:97.9pt;height:229.4pt;z-index:25197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" filled="f" stroked="f" strokeweight=".5pt">
                <v:textbox>
                  <w:txbxContent>
                    <w:p w14:paraId="1289BA76" w14:textId="77777777" w:rsidR="003B14DC" w:rsidRDefault="003B14DC" w:rsidP="0099695A"/>
                    <w:p w14:paraId="48C3061A" w14:textId="77777777" w:rsidR="003B14DC" w:rsidRDefault="003B14DC" w:rsidP="0099695A"/>
                    <w:p w14:paraId="7CCDE6FD" w14:textId="77777777" w:rsidR="003B14DC" w:rsidRDefault="003B14DC" w:rsidP="0099695A">
                      <w:pPr>
                        <w:spacing w:after="0" w:line="240" w:lineRule="auto"/>
                      </w:pPr>
                      <w:r>
                        <w:t xml:space="preserve">        *  </w:t>
                      </w:r>
                    </w:p>
                    <w:p w14:paraId="0223660F" w14:textId="77777777" w:rsidR="003B14DC" w:rsidRDefault="003B14DC" w:rsidP="0099695A">
                      <w:pPr>
                        <w:spacing w:after="0" w:line="240" w:lineRule="auto"/>
                      </w:pPr>
                      <w:r>
                        <w:t xml:space="preserve">            *</w:t>
                      </w:r>
                    </w:p>
                    <w:p w14:paraId="230F0187" w14:textId="77777777" w:rsidR="003B14DC" w:rsidRDefault="003B14DC" w:rsidP="0099695A">
                      <w:r>
                        <w:t xml:space="preserve">         </w:t>
                      </w:r>
                      <w:r w:rsidRPr="00575118">
                        <w:rPr>
                          <w:sz w:val="12"/>
                          <w:szCs w:val="12"/>
                        </w:rPr>
                        <w:t xml:space="preserve"> </w:t>
                      </w:r>
                    </w:p>
                    <w:p w14:paraId="11BA54BE" w14:textId="77777777" w:rsidR="003B14DC" w:rsidRDefault="003B14DC" w:rsidP="0099695A">
                      <w:r>
                        <w:tab/>
                        <w:t xml:space="preserve"> </w:t>
                      </w:r>
                    </w:p>
                    <w:p w14:paraId="3451A616" w14:textId="77777777" w:rsidR="003B14DC" w:rsidRDefault="003B14DC" w:rsidP="0099695A">
                      <w:r>
                        <w:tab/>
                      </w:r>
                      <w:r>
                        <w:tab/>
                      </w:r>
                      <w:r>
                        <w:tab/>
                        <w:t xml:space="preserve">            </w:t>
                      </w:r>
                    </w:p>
                  </w:txbxContent>
                </v:textbox>
              </v:shape>
            </w:pict>
          </mc:Fallback>
        </mc:AlternateContent>
      </w:r>
      <w:r w:rsidR="00575118">
        <w:rPr>
          <w:noProof/>
          <w:lang w:eastAsia="en-GB"/>
        </w:rPr>
        <mc:AlternateContent>
          <mc:Choice Requires="wps">
            <w:drawing>
              <wp:anchor distT="0" distB="0" distL="114300" distR="114300" simplePos="0" relativeHeight="251970048" behindDoc="0" locked="0" layoutInCell="1" allowOverlap="1" wp14:anchorId="5F2A55CE" wp14:editId="0C04B612">
                <wp:simplePos x="0" y="0"/>
                <wp:positionH relativeFrom="column">
                  <wp:posOffset>1193327</wp:posOffset>
                </wp:positionH>
                <wp:positionV relativeFrom="paragraph">
                  <wp:posOffset>-4051300</wp:posOffset>
                </wp:positionV>
                <wp:extent cx="1243552" cy="2913321"/>
                <wp:effectExtent l="0" t="0" r="0" b="1905"/>
                <wp:wrapNone/>
                <wp:docPr id="209" name="Text Box 209"/>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8B2293" w14:textId="77777777" w:rsidR="003B14DC" w:rsidRDefault="003B14DC" w:rsidP="00575118"/>
                          <w:p w14:paraId="5CBA21EA" w14:textId="77777777" w:rsidR="003B14DC" w:rsidRDefault="003B14DC" w:rsidP="00575118"/>
                          <w:p w14:paraId="6BB3F6E8" w14:textId="77777777" w:rsidR="003B14DC" w:rsidRDefault="003B14DC" w:rsidP="00575118">
                            <w:r>
                              <w:t xml:space="preserve">      *</w:t>
                            </w:r>
                          </w:p>
                          <w:p w14:paraId="72140782" w14:textId="77777777" w:rsidR="003B14DC" w:rsidRDefault="003B14DC" w:rsidP="00575118">
                            <w:r>
                              <w:t xml:space="preserve">         </w:t>
                            </w:r>
                            <w:r w:rsidRPr="00575118">
                              <w:rPr>
                                <w:sz w:val="12"/>
                                <w:szCs w:val="12"/>
                              </w:rPr>
                              <w:t xml:space="preserve"> </w:t>
                            </w:r>
                          </w:p>
                          <w:p w14:paraId="0570EF5B" w14:textId="77777777" w:rsidR="003B14DC" w:rsidRDefault="003B14DC" w:rsidP="00575118">
                            <w:r>
                              <w:tab/>
                              <w:t>*      *</w:t>
                            </w:r>
                          </w:p>
                          <w:p w14:paraId="589B238A" w14:textId="77777777" w:rsidR="003B14DC" w:rsidRDefault="003B14DC" w:rsidP="00575118">
                            <w:r>
                              <w:tab/>
                            </w:r>
                            <w:r>
                              <w:tab/>
                            </w:r>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2A55CE" id="Text Box 209" o:spid="_x0000_s1615" type="#_x0000_t202" style="position:absolute;left:0;text-align:left;margin-left:93.95pt;margin-top:-319pt;width:97.9pt;height:229.4pt;z-index:25197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" filled="f" stroked="f" strokeweight=".5pt">
                <v:textbox>
                  <w:txbxContent>
                    <w:p w14:paraId="088B2293" w14:textId="77777777" w:rsidR="003B14DC" w:rsidRDefault="003B14DC" w:rsidP="00575118"/>
                    <w:p w14:paraId="5CBA21EA" w14:textId="77777777" w:rsidR="003B14DC" w:rsidRDefault="003B14DC" w:rsidP="00575118"/>
                    <w:p w14:paraId="6BB3F6E8" w14:textId="77777777" w:rsidR="003B14DC" w:rsidRDefault="003B14DC" w:rsidP="00575118">
                      <w:r>
                        <w:t xml:space="preserve">      *</w:t>
                      </w:r>
                    </w:p>
                    <w:p w14:paraId="72140782" w14:textId="77777777" w:rsidR="003B14DC" w:rsidRDefault="003B14DC" w:rsidP="00575118">
                      <w:r>
                        <w:t xml:space="preserve">         </w:t>
                      </w:r>
                      <w:r w:rsidRPr="00575118">
                        <w:rPr>
                          <w:sz w:val="12"/>
                          <w:szCs w:val="12"/>
                        </w:rPr>
                        <w:t xml:space="preserve"> </w:t>
                      </w:r>
                    </w:p>
                    <w:p w14:paraId="0570EF5B" w14:textId="77777777" w:rsidR="003B14DC" w:rsidRDefault="003B14DC" w:rsidP="00575118">
                      <w:r>
                        <w:tab/>
                        <w:t>*      *</w:t>
                      </w:r>
                    </w:p>
                    <w:p w14:paraId="589B238A" w14:textId="77777777" w:rsidR="003B14DC" w:rsidRDefault="003B14DC" w:rsidP="00575118">
                      <w:r>
                        <w:tab/>
                      </w:r>
                      <w:r>
                        <w:tab/>
                      </w:r>
                      <w:r>
                        <w:tab/>
                        <w:t xml:space="preserve">            *</w:t>
                      </w:r>
                    </w:p>
                  </w:txbxContent>
                </v:textbox>
              </v:shape>
            </w:pict>
          </mc:Fallback>
        </mc:AlternateContent>
      </w:r>
      <w:r w:rsidR="00575118">
        <w:rPr>
          <w:noProof/>
          <w:lang w:eastAsia="en-GB"/>
        </w:rPr>
        <mc:AlternateContent>
          <mc:Choice Requires="wps">
            <w:drawing>
              <wp:anchor distT="0" distB="0" distL="114300" distR="114300" simplePos="0" relativeHeight="251968000" behindDoc="0" locked="0" layoutInCell="1" allowOverlap="1" wp14:anchorId="5F69C493" wp14:editId="2BC98E6E">
                <wp:simplePos x="0" y="0"/>
                <wp:positionH relativeFrom="column">
                  <wp:posOffset>3244377</wp:posOffset>
                </wp:positionH>
                <wp:positionV relativeFrom="paragraph">
                  <wp:posOffset>-8611235</wp:posOffset>
                </wp:positionV>
                <wp:extent cx="967563" cy="3423108"/>
                <wp:effectExtent l="0" t="0" r="0" b="6350"/>
                <wp:wrapNone/>
                <wp:docPr id="207" name="Text Box 207"/>
                <wp:cNvGraphicFramePr/>
                <a:graphic xmlns:a="http://schemas.openxmlformats.org/drawingml/2006/main">
                  <a:graphicData uri="http://schemas.microsoft.com/office/word/2010/wordprocessingShape">
                    <wps:wsp>
                      <wps:cNvSpPr txBox="1"/>
                      <wps:spPr>
                        <a:xfrm>
                          <a:off x="0" y="0"/>
                          <a:ext cx="967563" cy="34231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83730" w14:textId="77777777" w:rsidR="003B14DC" w:rsidRDefault="003B14DC" w:rsidP="00575118">
                            <w:r>
                              <w:t xml:space="preserve">        *</w:t>
                            </w:r>
                          </w:p>
                          <w:p w14:paraId="69BA030D" w14:textId="77777777" w:rsidR="003B14DC" w:rsidRDefault="003B14DC" w:rsidP="00575118"/>
                          <w:p w14:paraId="20140907" w14:textId="77777777" w:rsidR="003B14DC" w:rsidRDefault="003B14DC" w:rsidP="00575118">
                            <w:r>
                              <w:t xml:space="preserve">            </w:t>
                            </w:r>
                          </w:p>
                          <w:p w14:paraId="3BAB1C52" w14:textId="77777777" w:rsidR="003B14DC" w:rsidRDefault="003B14DC" w:rsidP="00575118">
                            <w:r>
                              <w:t xml:space="preserve">           </w:t>
                            </w:r>
                            <w:r w:rsidRPr="00575118">
                              <w:rPr>
                                <w:sz w:val="12"/>
                                <w:szCs w:val="12"/>
                              </w:rPr>
                              <w:t xml:space="preserve"> </w:t>
                            </w:r>
                            <w:r>
                              <w:t>*</w:t>
                            </w:r>
                          </w:p>
                          <w:p w14:paraId="2E6A5A45" w14:textId="77777777" w:rsidR="003B14DC" w:rsidRDefault="003B14DC" w:rsidP="00575118">
                            <w:r>
                              <w:tab/>
                            </w:r>
                          </w:p>
                          <w:p w14:paraId="4115D2CC" w14:textId="77777777" w:rsidR="003B14DC" w:rsidRDefault="003B14DC" w:rsidP="00575118"/>
                          <w:p w14:paraId="7D44ABC1" w14:textId="77777777" w:rsidR="003B14DC" w:rsidRDefault="003B14DC" w:rsidP="00575118">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69C493" id="Text Box 207" o:spid="_x0000_s1616" type="#_x0000_t202" style="position:absolute;left:0;text-align:left;margin-left:255.45pt;margin-top:-678.05pt;width:76.2pt;height:269.55pt;z-index:25196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" filled="f" stroked="f" strokeweight=".5pt">
                <v:textbox>
                  <w:txbxContent>
                    <w:p w14:paraId="29883730" w14:textId="77777777" w:rsidR="003B14DC" w:rsidRDefault="003B14DC" w:rsidP="00575118">
                      <w:r>
                        <w:t xml:space="preserve">        *</w:t>
                      </w:r>
                    </w:p>
                    <w:p w14:paraId="69BA030D" w14:textId="77777777" w:rsidR="003B14DC" w:rsidRDefault="003B14DC" w:rsidP="00575118"/>
                    <w:p w14:paraId="20140907" w14:textId="77777777" w:rsidR="003B14DC" w:rsidRDefault="003B14DC" w:rsidP="00575118">
                      <w:r>
                        <w:t xml:space="preserve">            </w:t>
                      </w:r>
                    </w:p>
                    <w:p w14:paraId="3BAB1C52" w14:textId="77777777" w:rsidR="003B14DC" w:rsidRDefault="003B14DC" w:rsidP="00575118">
                      <w:r>
                        <w:t xml:space="preserve">           </w:t>
                      </w:r>
                      <w:r w:rsidRPr="00575118">
                        <w:rPr>
                          <w:sz w:val="12"/>
                          <w:szCs w:val="12"/>
                        </w:rPr>
                        <w:t xml:space="preserve"> </w:t>
                      </w:r>
                      <w:r>
                        <w:t>*</w:t>
                      </w:r>
                    </w:p>
                    <w:p w14:paraId="2E6A5A45" w14:textId="77777777" w:rsidR="003B14DC" w:rsidRDefault="003B14DC" w:rsidP="00575118">
                      <w:r>
                        <w:tab/>
                      </w:r>
                    </w:p>
                    <w:p w14:paraId="4115D2CC" w14:textId="77777777" w:rsidR="003B14DC" w:rsidRDefault="003B14DC" w:rsidP="00575118"/>
                    <w:p w14:paraId="7D44ABC1" w14:textId="77777777" w:rsidR="003B14DC" w:rsidRDefault="003B14DC" w:rsidP="00575118">
                      <w:r>
                        <w:tab/>
                        <w:t xml:space="preserve">       </w:t>
                      </w:r>
                    </w:p>
                  </w:txbxContent>
                </v:textbox>
              </v:shape>
            </w:pict>
          </mc:Fallback>
        </mc:AlternateContent>
      </w:r>
      <w:r w:rsidR="00575118">
        <w:rPr>
          <w:noProof/>
          <w:lang w:eastAsia="en-GB"/>
        </w:rPr>
        <mc:AlternateContent>
          <mc:Choice Requires="wps">
            <w:drawing>
              <wp:anchor distT="0" distB="0" distL="114300" distR="114300" simplePos="0" relativeHeight="251965952" behindDoc="0" locked="0" layoutInCell="1" allowOverlap="1" wp14:anchorId="5FE0FD74" wp14:editId="6E69ED25">
                <wp:simplePos x="0" y="0"/>
                <wp:positionH relativeFrom="column">
                  <wp:posOffset>2301240</wp:posOffset>
                </wp:positionH>
                <wp:positionV relativeFrom="paragraph">
                  <wp:posOffset>-8087595</wp:posOffset>
                </wp:positionV>
                <wp:extent cx="967563" cy="2913321"/>
                <wp:effectExtent l="0" t="0" r="0" b="1905"/>
                <wp:wrapNone/>
                <wp:docPr id="206" name="Text Box 206"/>
                <wp:cNvGraphicFramePr/>
                <a:graphic xmlns:a="http://schemas.openxmlformats.org/drawingml/2006/main">
                  <a:graphicData uri="http://schemas.microsoft.com/office/word/2010/wordprocessingShape">
                    <wps:wsp>
                      <wps:cNvSpPr txBox="1"/>
                      <wps:spPr>
                        <a:xfrm>
                          <a:off x="0" y="0"/>
                          <a:ext cx="967563"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008EAF" w14:textId="77777777" w:rsidR="003B14DC" w:rsidRDefault="003B14DC" w:rsidP="00575118"/>
                          <w:p w14:paraId="116EC584" w14:textId="77777777" w:rsidR="003B14DC" w:rsidRDefault="003B14DC" w:rsidP="00575118"/>
                          <w:p w14:paraId="619C08AE" w14:textId="77777777" w:rsidR="003B14DC" w:rsidRDefault="003B14DC" w:rsidP="00575118">
                            <w:r>
                              <w:t xml:space="preserve">            *</w:t>
                            </w:r>
                          </w:p>
                          <w:p w14:paraId="3A05F01A" w14:textId="77777777" w:rsidR="003B14DC" w:rsidRDefault="003B14DC" w:rsidP="00575118">
                            <w:r>
                              <w:t xml:space="preserve">        </w:t>
                            </w:r>
                            <w:r w:rsidRPr="00575118">
                              <w:rPr>
                                <w:sz w:val="12"/>
                                <w:szCs w:val="12"/>
                              </w:rPr>
                              <w:t xml:space="preserve"> </w:t>
                            </w:r>
                            <w:r>
                              <w:t>*</w:t>
                            </w:r>
                          </w:p>
                          <w:p w14:paraId="10D8D6B6" w14:textId="77777777" w:rsidR="003B14DC" w:rsidRDefault="003B14DC" w:rsidP="00575118">
                            <w:r>
                              <w:tab/>
                            </w:r>
                          </w:p>
                          <w:p w14:paraId="69B1BF9C" w14:textId="77777777" w:rsidR="003B14DC" w:rsidRDefault="003B14DC" w:rsidP="00575118"/>
                          <w:p w14:paraId="6310A60D" w14:textId="77777777" w:rsidR="003B14DC" w:rsidRDefault="003B14DC" w:rsidP="00575118">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E0FD74" id="Text Box 206" o:spid="_x0000_s1617" type="#_x0000_t202" style="position:absolute;left:0;text-align:left;margin-left:181.2pt;margin-top:-636.8pt;width:76.2pt;height:229.4pt;z-index:25196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" filled="f" stroked="f" strokeweight=".5pt">
                <v:textbox>
                  <w:txbxContent>
                    <w:p w14:paraId="55008EAF" w14:textId="77777777" w:rsidR="003B14DC" w:rsidRDefault="003B14DC" w:rsidP="00575118"/>
                    <w:p w14:paraId="116EC584" w14:textId="77777777" w:rsidR="003B14DC" w:rsidRDefault="003B14DC" w:rsidP="00575118"/>
                    <w:p w14:paraId="619C08AE" w14:textId="77777777" w:rsidR="003B14DC" w:rsidRDefault="003B14DC" w:rsidP="00575118">
                      <w:r>
                        <w:t xml:space="preserve">            *</w:t>
                      </w:r>
                    </w:p>
                    <w:p w14:paraId="3A05F01A" w14:textId="77777777" w:rsidR="003B14DC" w:rsidRDefault="003B14DC" w:rsidP="00575118">
                      <w:r>
                        <w:t xml:space="preserve">        </w:t>
                      </w:r>
                      <w:r w:rsidRPr="00575118">
                        <w:rPr>
                          <w:sz w:val="12"/>
                          <w:szCs w:val="12"/>
                        </w:rPr>
                        <w:t xml:space="preserve"> </w:t>
                      </w:r>
                      <w:r>
                        <w:t>*</w:t>
                      </w:r>
                    </w:p>
                    <w:p w14:paraId="10D8D6B6" w14:textId="77777777" w:rsidR="003B14DC" w:rsidRDefault="003B14DC" w:rsidP="00575118">
                      <w:r>
                        <w:tab/>
                      </w:r>
                    </w:p>
                    <w:p w14:paraId="69B1BF9C" w14:textId="77777777" w:rsidR="003B14DC" w:rsidRDefault="003B14DC" w:rsidP="00575118"/>
                    <w:p w14:paraId="6310A60D" w14:textId="77777777" w:rsidR="003B14DC" w:rsidRDefault="003B14DC" w:rsidP="00575118">
                      <w:r>
                        <w:tab/>
                        <w:t xml:space="preserve">       *</w:t>
                      </w:r>
                    </w:p>
                  </w:txbxContent>
                </v:textbox>
              </v:shape>
            </w:pict>
          </mc:Fallback>
        </mc:AlternateContent>
      </w:r>
      <w:r w:rsidR="00575118">
        <w:rPr>
          <w:noProof/>
          <w:lang w:eastAsia="en-GB"/>
        </w:rPr>
        <mc:AlternateContent>
          <mc:Choice Requires="wps">
            <w:drawing>
              <wp:anchor distT="0" distB="0" distL="114300" distR="114300" simplePos="0" relativeHeight="251963904" behindDoc="0" locked="0" layoutInCell="1" allowOverlap="1" wp14:anchorId="188A7569" wp14:editId="24799132">
                <wp:simplePos x="0" y="0"/>
                <wp:positionH relativeFrom="column">
                  <wp:posOffset>1479550</wp:posOffset>
                </wp:positionH>
                <wp:positionV relativeFrom="paragraph">
                  <wp:posOffset>-7431375</wp:posOffset>
                </wp:positionV>
                <wp:extent cx="967563" cy="2913321"/>
                <wp:effectExtent l="0" t="0" r="0" b="1905"/>
                <wp:wrapNone/>
                <wp:docPr id="199" name="Text Box 199"/>
                <wp:cNvGraphicFramePr/>
                <a:graphic xmlns:a="http://schemas.openxmlformats.org/drawingml/2006/main">
                  <a:graphicData uri="http://schemas.microsoft.com/office/word/2010/wordprocessingShape">
                    <wps:wsp>
                      <wps:cNvSpPr txBox="1"/>
                      <wps:spPr>
                        <a:xfrm>
                          <a:off x="0" y="0"/>
                          <a:ext cx="967563"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421745" w14:textId="77777777" w:rsidR="003B14DC" w:rsidRDefault="003B14DC"/>
                          <w:p w14:paraId="2F835E47" w14:textId="77777777" w:rsidR="003B14DC" w:rsidRDefault="003B14DC"/>
                          <w:p w14:paraId="5DC483B6" w14:textId="77777777" w:rsidR="003B14DC" w:rsidRDefault="003B14DC">
                            <w:r>
                              <w:t xml:space="preserve">      *</w:t>
                            </w:r>
                          </w:p>
                          <w:p w14:paraId="56FDC69D" w14:textId="77777777" w:rsidR="003B14DC" w:rsidRDefault="003B14DC">
                            <w:r>
                              <w:t xml:space="preserve">         </w:t>
                            </w:r>
                            <w:r w:rsidRPr="00575118">
                              <w:rPr>
                                <w:sz w:val="12"/>
                                <w:szCs w:val="12"/>
                              </w:rPr>
                              <w:t xml:space="preserve"> </w:t>
                            </w:r>
                            <w:r>
                              <w:t>*</w:t>
                            </w:r>
                          </w:p>
                          <w:p w14:paraId="60B96BA5" w14:textId="77777777" w:rsidR="003B14DC" w:rsidRDefault="003B14DC">
                            <w:r>
                              <w:tab/>
                              <w:t>*  *</w:t>
                            </w:r>
                          </w:p>
                          <w:p w14:paraId="44638763" w14:textId="77777777" w:rsidR="003B14DC" w:rsidRDefault="003B14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8A7569" id="Text Box 199" o:spid="_x0000_s1618" type="#_x0000_t202" style="position:absolute;left:0;text-align:left;margin-left:116.5pt;margin-top:-585.15pt;width:76.2pt;height:229.4pt;z-index:25196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" filled="f" stroked="f" strokeweight=".5pt">
                <v:textbox>
                  <w:txbxContent>
                    <w:p w14:paraId="11421745" w14:textId="77777777" w:rsidR="003B14DC" w:rsidRDefault="003B14DC"/>
                    <w:p w14:paraId="2F835E47" w14:textId="77777777" w:rsidR="003B14DC" w:rsidRDefault="003B14DC"/>
                    <w:p w14:paraId="5DC483B6" w14:textId="77777777" w:rsidR="003B14DC" w:rsidRDefault="003B14DC">
                      <w:r>
                        <w:t xml:space="preserve">      *</w:t>
                      </w:r>
                    </w:p>
                    <w:p w14:paraId="56FDC69D" w14:textId="77777777" w:rsidR="003B14DC" w:rsidRDefault="003B14DC">
                      <w:r>
                        <w:t xml:space="preserve">         </w:t>
                      </w:r>
                      <w:r w:rsidRPr="00575118">
                        <w:rPr>
                          <w:sz w:val="12"/>
                          <w:szCs w:val="12"/>
                        </w:rPr>
                        <w:t xml:space="preserve"> </w:t>
                      </w:r>
                      <w:r>
                        <w:t>*</w:t>
                      </w:r>
                    </w:p>
                    <w:p w14:paraId="60B96BA5" w14:textId="77777777" w:rsidR="003B14DC" w:rsidRDefault="003B14DC">
                      <w:r>
                        <w:tab/>
                        <w:t>*  *</w:t>
                      </w:r>
                    </w:p>
                    <w:p w14:paraId="44638763" w14:textId="77777777" w:rsidR="003B14DC" w:rsidRDefault="003B14DC"/>
                  </w:txbxContent>
                </v:textbox>
              </v:shape>
            </w:pict>
          </mc:Fallback>
        </mc:AlternateContent>
      </w:r>
      <w:r w:rsidRPr="0081741E">
        <mc:AlternateContent>
          <mc:Choice Requires="wps">
            <w:drawing>
              <wp:anchor distT="0" distB="0" distL="114300" distR="114300" simplePos="0" relativeHeight="252056064" behindDoc="0" locked="0" layoutInCell="1" allowOverlap="1" wp14:anchorId="457C68F8" wp14:editId="50D3B90D">
                <wp:simplePos x="0" y="0"/>
                <wp:positionH relativeFrom="column">
                  <wp:posOffset>1329055</wp:posOffset>
                </wp:positionH>
                <wp:positionV relativeFrom="paragraph">
                  <wp:posOffset>1341755</wp:posOffset>
                </wp:positionV>
                <wp:extent cx="967563" cy="2913321"/>
                <wp:effectExtent l="0" t="0" r="0" b="1905"/>
                <wp:wrapNone/>
                <wp:docPr id="913" name="Text Box 913"/>
                <wp:cNvGraphicFramePr/>
                <a:graphic xmlns:a="http://schemas.openxmlformats.org/drawingml/2006/main">
                  <a:graphicData uri="http://schemas.microsoft.com/office/word/2010/wordprocessingShape">
                    <wps:wsp>
                      <wps:cNvSpPr txBox="1"/>
                      <wps:spPr>
                        <a:xfrm>
                          <a:off x="0" y="0"/>
                          <a:ext cx="967563"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A261F6" w14:textId="77777777" w:rsidR="0081741E" w:rsidRDefault="0081741E" w:rsidP="0081741E"/>
                          <w:p w14:paraId="5294FA59" w14:textId="77777777" w:rsidR="0081741E" w:rsidRDefault="0081741E" w:rsidP="0081741E"/>
                          <w:p w14:paraId="38551C52" w14:textId="77777777" w:rsidR="0081741E" w:rsidRDefault="0081741E" w:rsidP="0081741E">
                            <w:r>
                              <w:t xml:space="preserve">      *</w:t>
                            </w:r>
                          </w:p>
                          <w:p w14:paraId="342C5686" w14:textId="77777777" w:rsidR="0081741E" w:rsidRDefault="0081741E" w:rsidP="0081741E">
                            <w:r>
                              <w:t xml:space="preserve">         </w:t>
                            </w:r>
                            <w:r w:rsidRPr="00575118">
                              <w:rPr>
                                <w:sz w:val="12"/>
                                <w:szCs w:val="12"/>
                              </w:rPr>
                              <w:t xml:space="preserve"> </w:t>
                            </w:r>
                            <w:r>
                              <w:t>*</w:t>
                            </w:r>
                          </w:p>
                          <w:p w14:paraId="24001944" w14:textId="77777777" w:rsidR="0081741E" w:rsidRDefault="0081741E" w:rsidP="0081741E">
                            <w:r>
                              <w:tab/>
                              <w:t>*  *</w:t>
                            </w:r>
                          </w:p>
                          <w:p w14:paraId="32D5FD3A" w14:textId="77777777" w:rsidR="0081741E" w:rsidRDefault="0081741E" w:rsidP="008174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7C68F8" id="Text Box 913" o:spid="_x0000_s1619" type="#_x0000_t202" style="position:absolute;left:0;text-align:left;margin-left:104.65pt;margin-top:105.65pt;width:76.2pt;height:229.4pt;z-index:25205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" filled="f" stroked="f" strokeweight=".5pt">
                <v:textbox>
                  <w:txbxContent>
                    <w:p w14:paraId="4AA261F6" w14:textId="77777777" w:rsidR="0081741E" w:rsidRDefault="0081741E" w:rsidP="0081741E"/>
                    <w:p w14:paraId="5294FA59" w14:textId="77777777" w:rsidR="0081741E" w:rsidRDefault="0081741E" w:rsidP="0081741E"/>
                    <w:p w14:paraId="38551C52" w14:textId="77777777" w:rsidR="0081741E" w:rsidRDefault="0081741E" w:rsidP="0081741E">
                      <w:r>
                        <w:t xml:space="preserve">      *</w:t>
                      </w:r>
                    </w:p>
                    <w:p w14:paraId="342C5686" w14:textId="77777777" w:rsidR="0081741E" w:rsidRDefault="0081741E" w:rsidP="0081741E">
                      <w:r>
                        <w:t xml:space="preserve">         </w:t>
                      </w:r>
                      <w:r w:rsidRPr="00575118">
                        <w:rPr>
                          <w:sz w:val="12"/>
                          <w:szCs w:val="12"/>
                        </w:rPr>
                        <w:t xml:space="preserve"> </w:t>
                      </w:r>
                      <w:r>
                        <w:t>*</w:t>
                      </w:r>
                    </w:p>
                    <w:p w14:paraId="24001944" w14:textId="77777777" w:rsidR="0081741E" w:rsidRDefault="0081741E" w:rsidP="0081741E">
                      <w:r>
                        <w:tab/>
                        <w:t>*  *</w:t>
                      </w:r>
                    </w:p>
                    <w:p w14:paraId="32D5FD3A" w14:textId="77777777" w:rsidR="0081741E" w:rsidRDefault="0081741E" w:rsidP="0081741E"/>
                  </w:txbxContent>
                </v:textbox>
              </v:shape>
            </w:pict>
          </mc:Fallback>
        </mc:AlternateContent>
      </w:r>
      <w:r w:rsidRPr="0081741E">
        <mc:AlternateContent>
          <mc:Choice Requires="wps">
            <w:drawing>
              <wp:anchor distT="0" distB="0" distL="114300" distR="114300" simplePos="0" relativeHeight="252057088" behindDoc="0" locked="0" layoutInCell="1" allowOverlap="1" wp14:anchorId="656F0216" wp14:editId="20D8C9EB">
                <wp:simplePos x="0" y="0"/>
                <wp:positionH relativeFrom="column">
                  <wp:posOffset>2150745</wp:posOffset>
                </wp:positionH>
                <wp:positionV relativeFrom="paragraph">
                  <wp:posOffset>685165</wp:posOffset>
                </wp:positionV>
                <wp:extent cx="967563" cy="2913321"/>
                <wp:effectExtent l="0" t="0" r="0" b="1905"/>
                <wp:wrapNone/>
                <wp:docPr id="914" name="Text Box 914"/>
                <wp:cNvGraphicFramePr/>
                <a:graphic xmlns:a="http://schemas.openxmlformats.org/drawingml/2006/main">
                  <a:graphicData uri="http://schemas.microsoft.com/office/word/2010/wordprocessingShape">
                    <wps:wsp>
                      <wps:cNvSpPr txBox="1"/>
                      <wps:spPr>
                        <a:xfrm>
                          <a:off x="0" y="0"/>
                          <a:ext cx="967563"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F87E16" w14:textId="77777777" w:rsidR="0081741E" w:rsidRDefault="0081741E" w:rsidP="0081741E"/>
                          <w:p w14:paraId="3A09F473" w14:textId="77777777" w:rsidR="0081741E" w:rsidRDefault="0081741E" w:rsidP="0081741E"/>
                          <w:p w14:paraId="2AF3AD2E" w14:textId="77777777" w:rsidR="0081741E" w:rsidRDefault="0081741E" w:rsidP="0081741E">
                            <w:r>
                              <w:t xml:space="preserve">            *</w:t>
                            </w:r>
                          </w:p>
                          <w:p w14:paraId="61478989" w14:textId="77777777" w:rsidR="0081741E" w:rsidRDefault="0081741E" w:rsidP="0081741E">
                            <w:r>
                              <w:t xml:space="preserve">        </w:t>
                            </w:r>
                            <w:r w:rsidRPr="00575118">
                              <w:rPr>
                                <w:sz w:val="12"/>
                                <w:szCs w:val="12"/>
                              </w:rPr>
                              <w:t xml:space="preserve"> </w:t>
                            </w:r>
                            <w:r>
                              <w:t>*</w:t>
                            </w:r>
                          </w:p>
                          <w:p w14:paraId="10744615" w14:textId="77777777" w:rsidR="0081741E" w:rsidRDefault="0081741E" w:rsidP="0081741E">
                            <w:r>
                              <w:tab/>
                            </w:r>
                          </w:p>
                          <w:p w14:paraId="57B14A07" w14:textId="77777777" w:rsidR="0081741E" w:rsidRDefault="0081741E" w:rsidP="0081741E"/>
                          <w:p w14:paraId="4771C370" w14:textId="77777777" w:rsidR="0081741E" w:rsidRDefault="0081741E" w:rsidP="0081741E">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6F0216" id="Text Box 914" o:spid="_x0000_s1620" type="#_x0000_t202" style="position:absolute;left:0;text-align:left;margin-left:169.35pt;margin-top:53.95pt;width:76.2pt;height:229.4pt;z-index:25205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" filled="f" stroked="f" strokeweight=".5pt">
                <v:textbox>
                  <w:txbxContent>
                    <w:p w14:paraId="4AF87E16" w14:textId="77777777" w:rsidR="0081741E" w:rsidRDefault="0081741E" w:rsidP="0081741E"/>
                    <w:p w14:paraId="3A09F473" w14:textId="77777777" w:rsidR="0081741E" w:rsidRDefault="0081741E" w:rsidP="0081741E"/>
                    <w:p w14:paraId="2AF3AD2E" w14:textId="77777777" w:rsidR="0081741E" w:rsidRDefault="0081741E" w:rsidP="0081741E">
                      <w:r>
                        <w:t xml:space="preserve">            *</w:t>
                      </w:r>
                    </w:p>
                    <w:p w14:paraId="61478989" w14:textId="77777777" w:rsidR="0081741E" w:rsidRDefault="0081741E" w:rsidP="0081741E">
                      <w:r>
                        <w:t xml:space="preserve">        </w:t>
                      </w:r>
                      <w:r w:rsidRPr="00575118">
                        <w:rPr>
                          <w:sz w:val="12"/>
                          <w:szCs w:val="12"/>
                        </w:rPr>
                        <w:t xml:space="preserve"> </w:t>
                      </w:r>
                      <w:r>
                        <w:t>*</w:t>
                      </w:r>
                    </w:p>
                    <w:p w14:paraId="10744615" w14:textId="77777777" w:rsidR="0081741E" w:rsidRDefault="0081741E" w:rsidP="0081741E">
                      <w:r>
                        <w:tab/>
                      </w:r>
                    </w:p>
                    <w:p w14:paraId="57B14A07" w14:textId="77777777" w:rsidR="0081741E" w:rsidRDefault="0081741E" w:rsidP="0081741E"/>
                    <w:p w14:paraId="4771C370" w14:textId="77777777" w:rsidR="0081741E" w:rsidRDefault="0081741E" w:rsidP="0081741E">
                      <w:r>
                        <w:tab/>
                        <w:t xml:space="preserve">       *</w:t>
                      </w:r>
                    </w:p>
                  </w:txbxContent>
                </v:textbox>
              </v:shape>
            </w:pict>
          </mc:Fallback>
        </mc:AlternateContent>
      </w:r>
      <w:r w:rsidRPr="0081741E">
        <mc:AlternateContent>
          <mc:Choice Requires="wps">
            <w:drawing>
              <wp:anchor distT="0" distB="0" distL="114300" distR="114300" simplePos="0" relativeHeight="252058112" behindDoc="0" locked="0" layoutInCell="1" allowOverlap="1" wp14:anchorId="6C80FC2B" wp14:editId="0D0D6373">
                <wp:simplePos x="0" y="0"/>
                <wp:positionH relativeFrom="column">
                  <wp:posOffset>3093720</wp:posOffset>
                </wp:positionH>
                <wp:positionV relativeFrom="paragraph">
                  <wp:posOffset>161290</wp:posOffset>
                </wp:positionV>
                <wp:extent cx="967563" cy="3423108"/>
                <wp:effectExtent l="0" t="0" r="0" b="6350"/>
                <wp:wrapNone/>
                <wp:docPr id="915" name="Text Box 915"/>
                <wp:cNvGraphicFramePr/>
                <a:graphic xmlns:a="http://schemas.openxmlformats.org/drawingml/2006/main">
                  <a:graphicData uri="http://schemas.microsoft.com/office/word/2010/wordprocessingShape">
                    <wps:wsp>
                      <wps:cNvSpPr txBox="1"/>
                      <wps:spPr>
                        <a:xfrm>
                          <a:off x="0" y="0"/>
                          <a:ext cx="967563" cy="34231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11EF08" w14:textId="77777777" w:rsidR="0081741E" w:rsidRDefault="0081741E" w:rsidP="0081741E">
                            <w:r>
                              <w:t xml:space="preserve">        *</w:t>
                            </w:r>
                          </w:p>
                          <w:p w14:paraId="070C0836" w14:textId="77777777" w:rsidR="0081741E" w:rsidRDefault="0081741E" w:rsidP="0081741E"/>
                          <w:p w14:paraId="73A3AE4B" w14:textId="77777777" w:rsidR="0081741E" w:rsidRDefault="0081741E" w:rsidP="0081741E">
                            <w:r>
                              <w:t xml:space="preserve">            </w:t>
                            </w:r>
                          </w:p>
                          <w:p w14:paraId="696279AA" w14:textId="77777777" w:rsidR="0081741E" w:rsidRDefault="0081741E" w:rsidP="0081741E">
                            <w:r>
                              <w:t xml:space="preserve">           </w:t>
                            </w:r>
                            <w:r w:rsidRPr="00575118">
                              <w:rPr>
                                <w:sz w:val="12"/>
                                <w:szCs w:val="12"/>
                              </w:rPr>
                              <w:t xml:space="preserve"> </w:t>
                            </w:r>
                            <w:r>
                              <w:t>*</w:t>
                            </w:r>
                          </w:p>
                          <w:p w14:paraId="01E269DE" w14:textId="77777777" w:rsidR="0081741E" w:rsidRDefault="0081741E" w:rsidP="0081741E">
                            <w:r>
                              <w:tab/>
                            </w:r>
                          </w:p>
                          <w:p w14:paraId="66042DD5" w14:textId="77777777" w:rsidR="0081741E" w:rsidRDefault="0081741E" w:rsidP="0081741E"/>
                          <w:p w14:paraId="495F2976" w14:textId="77777777" w:rsidR="0081741E" w:rsidRDefault="0081741E" w:rsidP="0081741E">
                            <w:r>
                              <w:ta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80FC2B" id="Text Box 915" o:spid="_x0000_s1621" type="#_x0000_t202" style="position:absolute;left:0;text-align:left;margin-left:243.6pt;margin-top:12.7pt;width:76.2pt;height:269.55pt;z-index:25205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" filled="f" stroked="f" strokeweight=".5pt">
                <v:textbox>
                  <w:txbxContent>
                    <w:p w14:paraId="6C11EF08" w14:textId="77777777" w:rsidR="0081741E" w:rsidRDefault="0081741E" w:rsidP="0081741E">
                      <w:r>
                        <w:t xml:space="preserve">        *</w:t>
                      </w:r>
                    </w:p>
                    <w:p w14:paraId="070C0836" w14:textId="77777777" w:rsidR="0081741E" w:rsidRDefault="0081741E" w:rsidP="0081741E"/>
                    <w:p w14:paraId="73A3AE4B" w14:textId="77777777" w:rsidR="0081741E" w:rsidRDefault="0081741E" w:rsidP="0081741E">
                      <w:r>
                        <w:t xml:space="preserve">            </w:t>
                      </w:r>
                    </w:p>
                    <w:p w14:paraId="696279AA" w14:textId="77777777" w:rsidR="0081741E" w:rsidRDefault="0081741E" w:rsidP="0081741E">
                      <w:r>
                        <w:t xml:space="preserve">           </w:t>
                      </w:r>
                      <w:r w:rsidRPr="00575118">
                        <w:rPr>
                          <w:sz w:val="12"/>
                          <w:szCs w:val="12"/>
                        </w:rPr>
                        <w:t xml:space="preserve"> </w:t>
                      </w:r>
                      <w:r>
                        <w:t>*</w:t>
                      </w:r>
                    </w:p>
                    <w:p w14:paraId="01E269DE" w14:textId="77777777" w:rsidR="0081741E" w:rsidRDefault="0081741E" w:rsidP="0081741E">
                      <w:r>
                        <w:tab/>
                      </w:r>
                    </w:p>
                    <w:p w14:paraId="66042DD5" w14:textId="77777777" w:rsidR="0081741E" w:rsidRDefault="0081741E" w:rsidP="0081741E"/>
                    <w:p w14:paraId="495F2976" w14:textId="77777777" w:rsidR="0081741E" w:rsidRDefault="0081741E" w:rsidP="0081741E">
                      <w:r>
                        <w:tab/>
                        <w:t xml:space="preserve">       </w:t>
                      </w:r>
                    </w:p>
                  </w:txbxContent>
                </v:textbox>
              </v:shape>
            </w:pict>
          </mc:Fallback>
        </mc:AlternateContent>
      </w:r>
    </w:p>
    <w:p w14:paraId="6550BB16" w14:textId="77777777" w:rsidR="005B3C0C" w:rsidRPr="005B3C0C" w:rsidRDefault="0062471E" w:rsidP="005B3C0C">
      <w:r>
        <w:rPr>
          <w:noProof/>
          <w:lang w:eastAsia="en-GB"/>
        </w:rPr>
        <w:lastRenderedPageBreak/>
        <mc:AlternateContent>
          <mc:Choice Requires="wps">
            <w:drawing>
              <wp:anchor distT="0" distB="0" distL="114300" distR="114300" simplePos="0" relativeHeight="251980288" behindDoc="0" locked="0" layoutInCell="1" allowOverlap="1" wp14:anchorId="1C0954E4" wp14:editId="721F5092">
                <wp:simplePos x="0" y="0"/>
                <wp:positionH relativeFrom="column">
                  <wp:posOffset>3508848</wp:posOffset>
                </wp:positionH>
                <wp:positionV relativeFrom="paragraph">
                  <wp:posOffset>-61595</wp:posOffset>
                </wp:positionV>
                <wp:extent cx="1243552" cy="2913321"/>
                <wp:effectExtent l="0" t="0" r="0" b="1905"/>
                <wp:wrapNone/>
                <wp:docPr id="842" name="Text Box 842"/>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F0AA44" w14:textId="77777777" w:rsidR="003B14DC" w:rsidRDefault="003B14DC" w:rsidP="0062471E">
                            <w:pPr>
                              <w:spacing w:after="0" w:line="240" w:lineRule="auto"/>
                            </w:pPr>
                            <w:r>
                              <w:t xml:space="preserve">             </w:t>
                            </w:r>
                          </w:p>
                          <w:p w14:paraId="40C0B4A4" w14:textId="77777777" w:rsidR="003B14DC" w:rsidRDefault="003B14DC" w:rsidP="0062471E">
                            <w:pPr>
                              <w:spacing w:after="0" w:line="240" w:lineRule="auto"/>
                            </w:pPr>
                            <w:r>
                              <w:t xml:space="preserve">               </w:t>
                            </w:r>
                          </w:p>
                          <w:p w14:paraId="3BDECB6C" w14:textId="77777777" w:rsidR="003B14DC" w:rsidRDefault="003B14DC" w:rsidP="0062471E">
                            <w:pPr>
                              <w:spacing w:after="0" w:line="240" w:lineRule="auto"/>
                            </w:pPr>
                            <w:r>
                              <w:t xml:space="preserve">     </w:t>
                            </w:r>
                          </w:p>
                          <w:p w14:paraId="6D2ED1E3" w14:textId="77777777" w:rsidR="003B14DC" w:rsidRDefault="003B14DC" w:rsidP="0062471E">
                            <w:r>
                              <w:t xml:space="preserve">         </w:t>
                            </w:r>
                            <w:r w:rsidRPr="00575118">
                              <w:rPr>
                                <w:sz w:val="12"/>
                                <w:szCs w:val="12"/>
                              </w:rPr>
                              <w:t xml:space="preserve"> </w:t>
                            </w:r>
                          </w:p>
                          <w:p w14:paraId="3836E1A2" w14:textId="77777777" w:rsidR="003B14DC" w:rsidRDefault="003B14DC" w:rsidP="0062471E">
                            <w:pPr>
                              <w:spacing w:after="0" w:line="240" w:lineRule="auto"/>
                            </w:pPr>
                            <w:r>
                              <w:t xml:space="preserve">             </w:t>
                            </w:r>
                            <w:r>
                              <w:tab/>
                              <w:t xml:space="preserve">   </w:t>
                            </w:r>
                            <w:r>
                              <w:tab/>
                              <w:t xml:space="preserve">                    </w:t>
                            </w:r>
                          </w:p>
                          <w:p w14:paraId="2C7ADA8C" w14:textId="77777777" w:rsidR="003B14DC" w:rsidRDefault="003B14DC" w:rsidP="0062471E">
                            <w:pPr>
                              <w:spacing w:after="0" w:line="240" w:lineRule="auto"/>
                            </w:pPr>
                            <w:r>
                              <w:t xml:space="preserve">                    </w:t>
                            </w:r>
                          </w:p>
                          <w:p w14:paraId="001EE669" w14:textId="77777777" w:rsidR="003B14DC" w:rsidRDefault="003B14DC" w:rsidP="0062471E">
                            <w:pPr>
                              <w:spacing w:after="0" w:line="240" w:lineRule="auto"/>
                            </w:pPr>
                            <w:r>
                              <w:t xml:space="preserve">       </w:t>
                            </w:r>
                            <w:r>
                              <w:tab/>
                              <w:t>*</w:t>
                            </w:r>
                          </w:p>
                          <w:p w14:paraId="3C79EA70" w14:textId="77777777" w:rsidR="003B14DC" w:rsidRDefault="003B14DC" w:rsidP="0062471E">
                            <w:pPr>
                              <w:spacing w:after="0" w:line="240" w:lineRule="auto"/>
                            </w:pPr>
                            <w:r>
                              <w:t xml:space="preserve">          *   </w:t>
                            </w:r>
                          </w:p>
                          <w:p w14:paraId="2C23AF8B" w14:textId="77777777" w:rsidR="003B14DC" w:rsidRDefault="003B14DC" w:rsidP="0062471E">
                            <w:pPr>
                              <w:spacing w:after="0" w:line="240" w:lineRule="auto"/>
                            </w:pPr>
                            <w:r>
                              <w:t xml:space="preserve">         </w:t>
                            </w:r>
                          </w:p>
                          <w:p w14:paraId="70123C16" w14:textId="77777777" w:rsidR="003B14DC" w:rsidRDefault="003B14DC" w:rsidP="0062471E">
                            <w:pPr>
                              <w:spacing w:after="0" w:line="240" w:lineRule="auto"/>
                            </w:pPr>
                            <w:r>
                              <w:t xml:space="preserve">       </w:t>
                            </w:r>
                          </w:p>
                          <w:p w14:paraId="06981AF8" w14:textId="77777777" w:rsidR="003B14DC" w:rsidRDefault="003B14DC" w:rsidP="0062471E">
                            <w:pPr>
                              <w:spacing w:after="0" w:line="240" w:lineRule="auto"/>
                            </w:pPr>
                            <w:r>
                              <w:t xml:space="preserve">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0954E4" id="Text Box 842" o:spid="_x0000_s1622" type="#_x0000_t202" style="position:absolute;left:0;text-align:left;margin-left:276.3pt;margin-top:-4.85pt;width:97.9pt;height:229.4pt;z-index:25198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" filled="f" stroked="f" strokeweight=".5pt">
                <v:textbox>
                  <w:txbxContent>
                    <w:p w14:paraId="19F0AA44" w14:textId="77777777" w:rsidR="003B14DC" w:rsidRDefault="003B14DC" w:rsidP="0062471E">
                      <w:pPr>
                        <w:spacing w:after="0" w:line="240" w:lineRule="auto"/>
                      </w:pPr>
                      <w:r>
                        <w:t xml:space="preserve">             </w:t>
                      </w:r>
                    </w:p>
                    <w:p w14:paraId="40C0B4A4" w14:textId="77777777" w:rsidR="003B14DC" w:rsidRDefault="003B14DC" w:rsidP="0062471E">
                      <w:pPr>
                        <w:spacing w:after="0" w:line="240" w:lineRule="auto"/>
                      </w:pPr>
                      <w:r>
                        <w:t xml:space="preserve">               </w:t>
                      </w:r>
                    </w:p>
                    <w:p w14:paraId="3BDECB6C" w14:textId="77777777" w:rsidR="003B14DC" w:rsidRDefault="003B14DC" w:rsidP="0062471E">
                      <w:pPr>
                        <w:spacing w:after="0" w:line="240" w:lineRule="auto"/>
                      </w:pPr>
                      <w:r>
                        <w:t xml:space="preserve">     </w:t>
                      </w:r>
                    </w:p>
                    <w:p w14:paraId="6D2ED1E3" w14:textId="77777777" w:rsidR="003B14DC" w:rsidRDefault="003B14DC" w:rsidP="0062471E">
                      <w:r>
                        <w:t xml:space="preserve">         </w:t>
                      </w:r>
                      <w:r w:rsidRPr="00575118">
                        <w:rPr>
                          <w:sz w:val="12"/>
                          <w:szCs w:val="12"/>
                        </w:rPr>
                        <w:t xml:space="preserve"> </w:t>
                      </w:r>
                    </w:p>
                    <w:p w14:paraId="3836E1A2" w14:textId="77777777" w:rsidR="003B14DC" w:rsidRDefault="003B14DC" w:rsidP="0062471E">
                      <w:pPr>
                        <w:spacing w:after="0" w:line="240" w:lineRule="auto"/>
                      </w:pPr>
                      <w:r>
                        <w:t xml:space="preserve">             </w:t>
                      </w:r>
                      <w:r>
                        <w:tab/>
                        <w:t xml:space="preserve">   </w:t>
                      </w:r>
                      <w:r>
                        <w:tab/>
                        <w:t xml:space="preserve">                    </w:t>
                      </w:r>
                    </w:p>
                    <w:p w14:paraId="2C7ADA8C" w14:textId="77777777" w:rsidR="003B14DC" w:rsidRDefault="003B14DC" w:rsidP="0062471E">
                      <w:pPr>
                        <w:spacing w:after="0" w:line="240" w:lineRule="auto"/>
                      </w:pPr>
                      <w:r>
                        <w:t xml:space="preserve">                    </w:t>
                      </w:r>
                    </w:p>
                    <w:p w14:paraId="001EE669" w14:textId="77777777" w:rsidR="003B14DC" w:rsidRDefault="003B14DC" w:rsidP="0062471E">
                      <w:pPr>
                        <w:spacing w:after="0" w:line="240" w:lineRule="auto"/>
                      </w:pPr>
                      <w:r>
                        <w:t xml:space="preserve">       </w:t>
                      </w:r>
                      <w:r>
                        <w:tab/>
                        <w:t>*</w:t>
                      </w:r>
                    </w:p>
                    <w:p w14:paraId="3C79EA70" w14:textId="77777777" w:rsidR="003B14DC" w:rsidRDefault="003B14DC" w:rsidP="0062471E">
                      <w:pPr>
                        <w:spacing w:after="0" w:line="240" w:lineRule="auto"/>
                      </w:pPr>
                      <w:r>
                        <w:t xml:space="preserve">          *   </w:t>
                      </w:r>
                    </w:p>
                    <w:p w14:paraId="2C23AF8B" w14:textId="77777777" w:rsidR="003B14DC" w:rsidRDefault="003B14DC" w:rsidP="0062471E">
                      <w:pPr>
                        <w:spacing w:after="0" w:line="240" w:lineRule="auto"/>
                      </w:pPr>
                      <w:r>
                        <w:t xml:space="preserve">         </w:t>
                      </w:r>
                    </w:p>
                    <w:p w14:paraId="70123C16" w14:textId="77777777" w:rsidR="003B14DC" w:rsidRDefault="003B14DC" w:rsidP="0062471E">
                      <w:pPr>
                        <w:spacing w:after="0" w:line="240" w:lineRule="auto"/>
                      </w:pPr>
                      <w:r>
                        <w:t xml:space="preserve">       </w:t>
                      </w:r>
                    </w:p>
                    <w:p w14:paraId="06981AF8" w14:textId="77777777" w:rsidR="003B14DC" w:rsidRDefault="003B14DC" w:rsidP="0062471E">
                      <w:pPr>
                        <w:spacing w:after="0" w:line="240" w:lineRule="auto"/>
                      </w:pPr>
                      <w:r>
                        <w:t xml:space="preserve">      *   </w:t>
                      </w:r>
                    </w:p>
                  </w:txbxContent>
                </v:textbox>
              </v:shape>
            </w:pict>
          </mc:Fallback>
        </mc:AlternateContent>
      </w:r>
      <w:r>
        <w:rPr>
          <w:noProof/>
          <w:lang w:eastAsia="en-GB"/>
        </w:rPr>
        <mc:AlternateContent>
          <mc:Choice Requires="wps">
            <w:drawing>
              <wp:anchor distT="0" distB="0" distL="114300" distR="114300" simplePos="0" relativeHeight="251978240" behindDoc="0" locked="0" layoutInCell="1" allowOverlap="1" wp14:anchorId="05E2540D" wp14:editId="3662EC26">
                <wp:simplePos x="0" y="0"/>
                <wp:positionH relativeFrom="column">
                  <wp:posOffset>2371090</wp:posOffset>
                </wp:positionH>
                <wp:positionV relativeFrom="paragraph">
                  <wp:posOffset>233178</wp:posOffset>
                </wp:positionV>
                <wp:extent cx="1243552" cy="2913321"/>
                <wp:effectExtent l="0" t="0" r="0" b="1905"/>
                <wp:wrapNone/>
                <wp:docPr id="841" name="Text Box 841"/>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97C416" w14:textId="77777777" w:rsidR="003B14DC" w:rsidRDefault="003B14DC" w:rsidP="0062471E">
                            <w:pPr>
                              <w:spacing w:after="0" w:line="240" w:lineRule="auto"/>
                            </w:pPr>
                            <w:r>
                              <w:t xml:space="preserve">             </w:t>
                            </w:r>
                          </w:p>
                          <w:p w14:paraId="0D4A5C15" w14:textId="77777777" w:rsidR="003B14DC" w:rsidRDefault="003B14DC" w:rsidP="0062471E">
                            <w:pPr>
                              <w:spacing w:after="0" w:line="240" w:lineRule="auto"/>
                            </w:pPr>
                            <w:r>
                              <w:t xml:space="preserve">               </w:t>
                            </w:r>
                          </w:p>
                          <w:p w14:paraId="78BB4E2B" w14:textId="77777777" w:rsidR="003B14DC" w:rsidRDefault="003B14DC" w:rsidP="0062471E">
                            <w:pPr>
                              <w:spacing w:after="0" w:line="240" w:lineRule="auto"/>
                            </w:pPr>
                            <w:r>
                              <w:t xml:space="preserve">     </w:t>
                            </w:r>
                          </w:p>
                          <w:p w14:paraId="44B2BED5" w14:textId="77777777" w:rsidR="003B14DC" w:rsidRDefault="003B14DC" w:rsidP="0062471E">
                            <w:r>
                              <w:t xml:space="preserve">         </w:t>
                            </w:r>
                            <w:r w:rsidRPr="00575118">
                              <w:rPr>
                                <w:sz w:val="12"/>
                                <w:szCs w:val="12"/>
                              </w:rPr>
                              <w:t xml:space="preserve"> </w:t>
                            </w:r>
                          </w:p>
                          <w:p w14:paraId="184FCAEC" w14:textId="77777777" w:rsidR="003B14DC" w:rsidRDefault="003B14DC" w:rsidP="0062471E">
                            <w:pPr>
                              <w:spacing w:after="0" w:line="240" w:lineRule="auto"/>
                            </w:pPr>
                            <w:r>
                              <w:t xml:space="preserve">             </w:t>
                            </w:r>
                            <w:r>
                              <w:tab/>
                              <w:t xml:space="preserve">   *</w:t>
                            </w:r>
                            <w:r>
                              <w:tab/>
                              <w:t xml:space="preserve">                    </w:t>
                            </w:r>
                          </w:p>
                          <w:p w14:paraId="48287588" w14:textId="77777777" w:rsidR="003B14DC" w:rsidRDefault="003B14DC" w:rsidP="0062471E">
                            <w:pPr>
                              <w:spacing w:after="0" w:line="240" w:lineRule="auto"/>
                            </w:pPr>
                            <w:r>
                              <w:t xml:space="preserve">                    *</w:t>
                            </w:r>
                          </w:p>
                          <w:p w14:paraId="5331CC47" w14:textId="77777777" w:rsidR="003B14DC" w:rsidRDefault="003B14DC" w:rsidP="0062471E">
                            <w:pPr>
                              <w:spacing w:after="0" w:line="240" w:lineRule="auto"/>
                            </w:pPr>
                            <w:r>
                              <w:t xml:space="preserve">       </w:t>
                            </w:r>
                          </w:p>
                          <w:p w14:paraId="3876B2E2" w14:textId="77777777" w:rsidR="003B14DC" w:rsidRDefault="003B14DC" w:rsidP="0062471E">
                            <w:pPr>
                              <w:spacing w:after="0" w:line="240" w:lineRule="auto"/>
                            </w:pPr>
                            <w:r>
                              <w:t xml:space="preserve">             *</w:t>
                            </w:r>
                          </w:p>
                          <w:p w14:paraId="3CB961F1" w14:textId="77777777" w:rsidR="003B14DC" w:rsidRDefault="003B14DC" w:rsidP="0062471E">
                            <w:pPr>
                              <w:spacing w:after="0" w:line="240" w:lineRule="auto"/>
                            </w:pPr>
                            <w:r>
                              <w:t xml:space="preserve">         </w:t>
                            </w:r>
                          </w:p>
                          <w:p w14:paraId="2EEF2C39" w14:textId="77777777" w:rsidR="003B14DC" w:rsidRDefault="003B14DC" w:rsidP="0062471E">
                            <w:pPr>
                              <w:spacing w:after="0" w:line="240" w:lineRule="auto"/>
                            </w:pPr>
                            <w:r>
                              <w:t xml:space="preserve">          *</w:t>
                            </w:r>
                          </w:p>
                          <w:p w14:paraId="28806019" w14:textId="77777777" w:rsidR="003B14DC" w:rsidRDefault="003B14DC" w:rsidP="0062471E">
                            <w:pPr>
                              <w:spacing w:after="0" w:line="240" w:lineRule="auto"/>
                            </w:pPr>
                            <w:r>
                              <w:t xml:space="preserve">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E2540D" id="Text Box 841" o:spid="_x0000_s1623" type="#_x0000_t202" style="position:absolute;left:0;text-align:left;margin-left:186.7pt;margin-top:18.35pt;width:97.9pt;height:229.4pt;z-index:25197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" filled="f" stroked="f" strokeweight=".5pt">
                <v:textbox>
                  <w:txbxContent>
                    <w:p w14:paraId="4497C416" w14:textId="77777777" w:rsidR="003B14DC" w:rsidRDefault="003B14DC" w:rsidP="0062471E">
                      <w:pPr>
                        <w:spacing w:after="0" w:line="240" w:lineRule="auto"/>
                      </w:pPr>
                      <w:r>
                        <w:t xml:space="preserve">             </w:t>
                      </w:r>
                    </w:p>
                    <w:p w14:paraId="0D4A5C15" w14:textId="77777777" w:rsidR="003B14DC" w:rsidRDefault="003B14DC" w:rsidP="0062471E">
                      <w:pPr>
                        <w:spacing w:after="0" w:line="240" w:lineRule="auto"/>
                      </w:pPr>
                      <w:r>
                        <w:t xml:space="preserve">               </w:t>
                      </w:r>
                    </w:p>
                    <w:p w14:paraId="78BB4E2B" w14:textId="77777777" w:rsidR="003B14DC" w:rsidRDefault="003B14DC" w:rsidP="0062471E">
                      <w:pPr>
                        <w:spacing w:after="0" w:line="240" w:lineRule="auto"/>
                      </w:pPr>
                      <w:r>
                        <w:t xml:space="preserve">     </w:t>
                      </w:r>
                    </w:p>
                    <w:p w14:paraId="44B2BED5" w14:textId="77777777" w:rsidR="003B14DC" w:rsidRDefault="003B14DC" w:rsidP="0062471E">
                      <w:r>
                        <w:t xml:space="preserve">         </w:t>
                      </w:r>
                      <w:r w:rsidRPr="00575118">
                        <w:rPr>
                          <w:sz w:val="12"/>
                          <w:szCs w:val="12"/>
                        </w:rPr>
                        <w:t xml:space="preserve"> </w:t>
                      </w:r>
                    </w:p>
                    <w:p w14:paraId="184FCAEC" w14:textId="77777777" w:rsidR="003B14DC" w:rsidRDefault="003B14DC" w:rsidP="0062471E">
                      <w:pPr>
                        <w:spacing w:after="0" w:line="240" w:lineRule="auto"/>
                      </w:pPr>
                      <w:r>
                        <w:t xml:space="preserve">             </w:t>
                      </w:r>
                      <w:r>
                        <w:tab/>
                        <w:t xml:space="preserve">   *</w:t>
                      </w:r>
                      <w:r>
                        <w:tab/>
                        <w:t xml:space="preserve">                    </w:t>
                      </w:r>
                    </w:p>
                    <w:p w14:paraId="48287588" w14:textId="77777777" w:rsidR="003B14DC" w:rsidRDefault="003B14DC" w:rsidP="0062471E">
                      <w:pPr>
                        <w:spacing w:after="0" w:line="240" w:lineRule="auto"/>
                      </w:pPr>
                      <w:r>
                        <w:t xml:space="preserve">                    *</w:t>
                      </w:r>
                    </w:p>
                    <w:p w14:paraId="5331CC47" w14:textId="77777777" w:rsidR="003B14DC" w:rsidRDefault="003B14DC" w:rsidP="0062471E">
                      <w:pPr>
                        <w:spacing w:after="0" w:line="240" w:lineRule="auto"/>
                      </w:pPr>
                      <w:r>
                        <w:t xml:space="preserve">       </w:t>
                      </w:r>
                    </w:p>
                    <w:p w14:paraId="3876B2E2" w14:textId="77777777" w:rsidR="003B14DC" w:rsidRDefault="003B14DC" w:rsidP="0062471E">
                      <w:pPr>
                        <w:spacing w:after="0" w:line="240" w:lineRule="auto"/>
                      </w:pPr>
                      <w:r>
                        <w:t xml:space="preserve">             *</w:t>
                      </w:r>
                    </w:p>
                    <w:p w14:paraId="3CB961F1" w14:textId="77777777" w:rsidR="003B14DC" w:rsidRDefault="003B14DC" w:rsidP="0062471E">
                      <w:pPr>
                        <w:spacing w:after="0" w:line="240" w:lineRule="auto"/>
                      </w:pPr>
                      <w:r>
                        <w:t xml:space="preserve">         </w:t>
                      </w:r>
                    </w:p>
                    <w:p w14:paraId="2EEF2C39" w14:textId="77777777" w:rsidR="003B14DC" w:rsidRDefault="003B14DC" w:rsidP="0062471E">
                      <w:pPr>
                        <w:spacing w:after="0" w:line="240" w:lineRule="auto"/>
                      </w:pPr>
                      <w:r>
                        <w:t xml:space="preserve">          *</w:t>
                      </w:r>
                    </w:p>
                    <w:p w14:paraId="28806019" w14:textId="77777777" w:rsidR="003B14DC" w:rsidRDefault="003B14DC" w:rsidP="0062471E">
                      <w:pPr>
                        <w:spacing w:after="0" w:line="240" w:lineRule="auto"/>
                      </w:pPr>
                      <w:r>
                        <w:t xml:space="preserve">      *   </w:t>
                      </w:r>
                    </w:p>
                  </w:txbxContent>
                </v:textbox>
              </v:shape>
            </w:pict>
          </mc:Fallback>
        </mc:AlternateContent>
      </w:r>
      <w:r w:rsidR="008B1BA2">
        <w:rPr>
          <w:noProof/>
          <w:lang w:eastAsia="en-GB"/>
        </w:rPr>
        <mc:AlternateContent>
          <mc:Choice Requires="wps">
            <w:drawing>
              <wp:anchor distT="0" distB="0" distL="114300" distR="114300" simplePos="0" relativeHeight="251976192" behindDoc="0" locked="0" layoutInCell="1" allowOverlap="1" wp14:anchorId="7D94E5C6" wp14:editId="0C0A3211">
                <wp:simplePos x="0" y="0"/>
                <wp:positionH relativeFrom="column">
                  <wp:posOffset>1550005</wp:posOffset>
                </wp:positionH>
                <wp:positionV relativeFrom="paragraph">
                  <wp:posOffset>-3972</wp:posOffset>
                </wp:positionV>
                <wp:extent cx="1243552" cy="2913321"/>
                <wp:effectExtent l="0" t="0" r="0" b="1905"/>
                <wp:wrapNone/>
                <wp:docPr id="840" name="Text Box 840"/>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B53B74" w14:textId="77777777" w:rsidR="003B14DC" w:rsidRDefault="003B14DC" w:rsidP="0062471E">
                            <w:pPr>
                              <w:spacing w:after="0" w:line="240" w:lineRule="auto"/>
                            </w:pPr>
                            <w:r>
                              <w:t xml:space="preserve">             </w:t>
                            </w:r>
                          </w:p>
                          <w:p w14:paraId="7BB69D1D" w14:textId="77777777" w:rsidR="003B14DC" w:rsidRDefault="003B14DC" w:rsidP="0062471E">
                            <w:pPr>
                              <w:spacing w:after="0" w:line="240" w:lineRule="auto"/>
                            </w:pPr>
                            <w:r>
                              <w:t xml:space="preserve">               *</w:t>
                            </w:r>
                          </w:p>
                          <w:p w14:paraId="27B668C8" w14:textId="77777777" w:rsidR="003B14DC" w:rsidRDefault="003B14DC" w:rsidP="0062471E">
                            <w:pPr>
                              <w:spacing w:after="0" w:line="240" w:lineRule="auto"/>
                            </w:pPr>
                            <w:r>
                              <w:t xml:space="preserve">     </w:t>
                            </w:r>
                          </w:p>
                          <w:p w14:paraId="1BDE9541" w14:textId="77777777" w:rsidR="003B14DC" w:rsidRDefault="003B14DC" w:rsidP="008B1BA2">
                            <w:r>
                              <w:t xml:space="preserve">         </w:t>
                            </w:r>
                            <w:r w:rsidRPr="00575118">
                              <w:rPr>
                                <w:sz w:val="12"/>
                                <w:szCs w:val="12"/>
                              </w:rPr>
                              <w:t xml:space="preserve"> </w:t>
                            </w:r>
                          </w:p>
                          <w:p w14:paraId="451094DD" w14:textId="77777777" w:rsidR="003B14DC" w:rsidRDefault="003B14DC" w:rsidP="008B1BA2">
                            <w:r>
                              <w:t xml:space="preserve">             </w:t>
                            </w:r>
                            <w:r>
                              <w:tab/>
                            </w:r>
                            <w:r>
                              <w:tab/>
                              <w:t xml:space="preserve">                    </w:t>
                            </w:r>
                          </w:p>
                          <w:p w14:paraId="282BA93E" w14:textId="77777777" w:rsidR="003B14DC" w:rsidRDefault="003B14DC" w:rsidP="0062471E">
                            <w:pPr>
                              <w:spacing w:after="0" w:line="240" w:lineRule="auto"/>
                            </w:pPr>
                            <w:r>
                              <w:t xml:space="preserve">                  </w:t>
                            </w:r>
                            <w:r w:rsidRPr="0062471E">
                              <w:rPr>
                                <w:sz w:val="10"/>
                                <w:szCs w:val="10"/>
                              </w:rPr>
                              <w:t xml:space="preserve"> </w:t>
                            </w:r>
                            <w:r>
                              <w:t>*</w:t>
                            </w:r>
                          </w:p>
                          <w:p w14:paraId="2E0889E3" w14:textId="77777777" w:rsidR="003B14DC" w:rsidRDefault="003B14DC" w:rsidP="0062471E">
                            <w:pPr>
                              <w:spacing w:after="0" w:line="240" w:lineRule="auto"/>
                            </w:pPr>
                            <w:r>
                              <w:t xml:space="preserve">       *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94E5C6" id="Text Box 840" o:spid="_x0000_s1624" type="#_x0000_t202" style="position:absolute;left:0;text-align:left;margin-left:122.05pt;margin-top:-.3pt;width:97.9pt;height:229.4pt;z-index:25197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" filled="f" stroked="f" strokeweight=".5pt">
                <v:textbox>
                  <w:txbxContent>
                    <w:p w14:paraId="18B53B74" w14:textId="77777777" w:rsidR="003B14DC" w:rsidRDefault="003B14DC" w:rsidP="0062471E">
                      <w:pPr>
                        <w:spacing w:after="0" w:line="240" w:lineRule="auto"/>
                      </w:pPr>
                      <w:r>
                        <w:t xml:space="preserve">             </w:t>
                      </w:r>
                    </w:p>
                    <w:p w14:paraId="7BB69D1D" w14:textId="77777777" w:rsidR="003B14DC" w:rsidRDefault="003B14DC" w:rsidP="0062471E">
                      <w:pPr>
                        <w:spacing w:after="0" w:line="240" w:lineRule="auto"/>
                      </w:pPr>
                      <w:r>
                        <w:t xml:space="preserve">               *</w:t>
                      </w:r>
                    </w:p>
                    <w:p w14:paraId="27B668C8" w14:textId="77777777" w:rsidR="003B14DC" w:rsidRDefault="003B14DC" w:rsidP="0062471E">
                      <w:pPr>
                        <w:spacing w:after="0" w:line="240" w:lineRule="auto"/>
                      </w:pPr>
                      <w:r>
                        <w:t xml:space="preserve">     </w:t>
                      </w:r>
                    </w:p>
                    <w:p w14:paraId="1BDE9541" w14:textId="77777777" w:rsidR="003B14DC" w:rsidRDefault="003B14DC" w:rsidP="008B1BA2">
                      <w:r>
                        <w:t xml:space="preserve">         </w:t>
                      </w:r>
                      <w:r w:rsidRPr="00575118">
                        <w:rPr>
                          <w:sz w:val="12"/>
                          <w:szCs w:val="12"/>
                        </w:rPr>
                        <w:t xml:space="preserve"> </w:t>
                      </w:r>
                    </w:p>
                    <w:p w14:paraId="451094DD" w14:textId="77777777" w:rsidR="003B14DC" w:rsidRDefault="003B14DC" w:rsidP="008B1BA2">
                      <w:r>
                        <w:t xml:space="preserve">             </w:t>
                      </w:r>
                      <w:r>
                        <w:tab/>
                      </w:r>
                      <w:r>
                        <w:tab/>
                        <w:t xml:space="preserve">                    </w:t>
                      </w:r>
                    </w:p>
                    <w:p w14:paraId="282BA93E" w14:textId="77777777" w:rsidR="003B14DC" w:rsidRDefault="003B14DC" w:rsidP="0062471E">
                      <w:pPr>
                        <w:spacing w:after="0" w:line="240" w:lineRule="auto"/>
                      </w:pPr>
                      <w:r>
                        <w:t xml:space="preserve">                  </w:t>
                      </w:r>
                      <w:r w:rsidRPr="0062471E">
                        <w:rPr>
                          <w:sz w:val="10"/>
                          <w:szCs w:val="10"/>
                        </w:rPr>
                        <w:t xml:space="preserve"> </w:t>
                      </w:r>
                      <w:r>
                        <w:t>*</w:t>
                      </w:r>
                    </w:p>
                    <w:p w14:paraId="2E0889E3" w14:textId="77777777" w:rsidR="003B14DC" w:rsidRDefault="003B14DC" w:rsidP="0062471E">
                      <w:pPr>
                        <w:spacing w:after="0" w:line="240" w:lineRule="auto"/>
                      </w:pPr>
                      <w:r>
                        <w:t xml:space="preserve">       * *   </w:t>
                      </w:r>
                    </w:p>
                  </w:txbxContent>
                </v:textbox>
              </v:shape>
            </w:pict>
          </mc:Fallback>
        </mc:AlternateContent>
      </w:r>
      <w:r w:rsidR="005128F7">
        <w:rPr>
          <w:noProof/>
          <w:lang w:eastAsia="en-GB"/>
        </w:rPr>
        <mc:AlternateContent>
          <mc:Choice Requires="wpg">
            <w:drawing>
              <wp:anchor distT="0" distB="0" distL="114300" distR="114300" simplePos="0" relativeHeight="251472384" behindDoc="0" locked="0" layoutInCell="1" allowOverlap="1" wp14:anchorId="329D014F" wp14:editId="7E2F7BDB">
                <wp:simplePos x="0" y="0"/>
                <wp:positionH relativeFrom="column">
                  <wp:posOffset>120015</wp:posOffset>
                </wp:positionH>
                <wp:positionV relativeFrom="paragraph">
                  <wp:posOffset>-10795</wp:posOffset>
                </wp:positionV>
                <wp:extent cx="5262880" cy="4098290"/>
                <wp:effectExtent l="0" t="0" r="0" b="0"/>
                <wp:wrapTopAndBottom/>
                <wp:docPr id="329" name="Group 3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62880" cy="4098290"/>
                          <a:chOff x="644533" y="130390"/>
                          <a:chExt cx="5262880" cy="4103101"/>
                        </a:xfrm>
                      </wpg:grpSpPr>
                      <pic:pic xmlns:pic="http://schemas.openxmlformats.org/drawingml/2006/picture">
                        <pic:nvPicPr>
                          <pic:cNvPr id="327" name="Picture 327"/>
                          <pic:cNvPicPr>
                            <a:picLocks noChangeAspect="1"/>
                          </pic:cNvPicPr>
                        </pic:nvPicPr>
                        <pic:blipFill rotWithShape="1">
                          <a:blip r:embed="rId185">
                            <a:extLst>
                              <a:ext uri="{28A0092B-C50C-407E-A947-70E740481C1C}">
                                <a14:useLocalDpi xmlns:a14="http://schemas.microsoft.com/office/drawing/2010/main" val="0"/>
                              </a:ext>
                            </a:extLst>
                          </a:blip>
                          <a:srcRect t="5939"/>
                          <a:stretch/>
                        </pic:blipFill>
                        <pic:spPr>
                          <a:xfrm>
                            <a:off x="1638943" y="130390"/>
                            <a:ext cx="3152382" cy="3387357"/>
                          </a:xfrm>
                          <a:prstGeom prst="rect">
                            <a:avLst/>
                          </a:prstGeom>
                        </pic:spPr>
                      </pic:pic>
                      <wps:wsp>
                        <wps:cNvPr id="328" name="Text Box 10"/>
                        <wps:cNvSpPr txBox="1">
                          <a:spLocks noChangeArrowheads="1"/>
                        </wps:cNvSpPr>
                        <wps:spPr bwMode="auto">
                          <a:xfrm>
                            <a:off x="644533" y="3517747"/>
                            <a:ext cx="5262880" cy="71574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941F521" w14:textId="77777777" w:rsidR="003B14DC" w:rsidRDefault="003B14DC" w:rsidP="005B3C0C">
                              <w:pPr>
                                <w:rPr>
                                  <w:sz w:val="20"/>
                                  <w:szCs w:val="20"/>
                                </w:rPr>
                              </w:pPr>
                              <w:r w:rsidRPr="00FE724F">
                                <w:rPr>
                                  <w:b/>
                                  <w:sz w:val="20"/>
                                  <w:szCs w:val="20"/>
                                </w:rPr>
                                <w:t xml:space="preserve">Figure </w:t>
                              </w:r>
                              <w:r>
                                <w:rPr>
                                  <w:b/>
                                  <w:sz w:val="20"/>
                                  <w:szCs w:val="20"/>
                                </w:rPr>
                                <w:t>80</w:t>
                              </w:r>
                              <w:r w:rsidRPr="00FE724F">
                                <w:rPr>
                                  <w:b/>
                                  <w:sz w:val="20"/>
                                  <w:szCs w:val="20"/>
                                </w:rPr>
                                <w:t xml:space="preserve">. </w:t>
                              </w:r>
                              <w:r>
                                <w:rPr>
                                  <w:sz w:val="20"/>
                                  <w:szCs w:val="20"/>
                                </w:rPr>
                                <w:t xml:space="preserve">Fold change (relative to the average expression of all samples across timepoints and treatments) of </w:t>
                              </w:r>
                              <w:r>
                                <w:rPr>
                                  <w:i/>
                                  <w:sz w:val="20"/>
                                  <w:szCs w:val="20"/>
                                </w:rPr>
                                <w:t xml:space="preserve">gld2 </w:t>
                              </w:r>
                              <w:r>
                                <w:rPr>
                                  <w:sz w:val="20"/>
                                  <w:szCs w:val="20"/>
                                </w:rPr>
                                <w:t xml:space="preserve">gene expression, before (L) and after resuspension in nitrogen free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1265C3D7" w14:textId="77777777" w:rsidR="003B14DC" w:rsidRDefault="003B14DC" w:rsidP="005B3C0C">
                              <w:pPr>
                                <w:rPr>
                                  <w:sz w:val="20"/>
                                  <w:szCs w:val="20"/>
                                </w:rPr>
                              </w:pPr>
                            </w:p>
                            <w:p w14:paraId="6516C234" w14:textId="77777777" w:rsidR="003B14DC" w:rsidRDefault="003B14DC" w:rsidP="005B3C0C">
                              <w:pPr>
                                <w:rPr>
                                  <w:sz w:val="20"/>
                                  <w:szCs w:val="20"/>
                                </w:rPr>
                              </w:pPr>
                            </w:p>
                            <w:p w14:paraId="35254073" w14:textId="77777777" w:rsidR="003B14DC" w:rsidRDefault="003B14DC" w:rsidP="005B3C0C">
                              <w:pPr>
                                <w:rPr>
                                  <w:sz w:val="20"/>
                                  <w:szCs w:val="20"/>
                                </w:rPr>
                              </w:pPr>
                            </w:p>
                            <w:p w14:paraId="71264368"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29D014F" id="Group 329" o:spid="_x0000_s1625" style="position:absolute;left:0;text-align:left;margin-left:9.45pt;margin-top:-.85pt;width:414.4pt;height:322.7pt;z-index:251472384;mso-position-horizontal-relative:text;mso-position-vertical-relative:text;mso-height-relative:margin" coordorigin="6445,1303" coordsize="52628,410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">
                <v:shape id="Picture 327" o:spid="_x0000_s1626" type="#_x0000_t75" style="position:absolute;left:16389;top:1303;width:31524;height:33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">
                  <v:imagedata r:id="rId186" o:title="" croptop="3892f"/>
                  <v:path arrowok="t"/>
                </v:shape>
                <v:shape id="Text Box 10" o:spid="_x0000_s1627" type="#_x0000_t202" style="position:absolute;left:6445;top:35177;width:52629;height:7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" filled="f" stroked="f">
                  <v:textbox>
                    <w:txbxContent>
                      <w:p w14:paraId="1941F521" w14:textId="77777777" w:rsidR="003B14DC" w:rsidRDefault="003B14DC" w:rsidP="005B3C0C">
                        <w:pPr>
                          <w:rPr>
                            <w:sz w:val="20"/>
                            <w:szCs w:val="20"/>
                          </w:rPr>
                        </w:pPr>
                        <w:r w:rsidRPr="00FE724F">
                          <w:rPr>
                            <w:b/>
                            <w:sz w:val="20"/>
                            <w:szCs w:val="20"/>
                          </w:rPr>
                          <w:t xml:space="preserve">Figure </w:t>
                        </w:r>
                        <w:r>
                          <w:rPr>
                            <w:b/>
                            <w:sz w:val="20"/>
                            <w:szCs w:val="20"/>
                          </w:rPr>
                          <w:t>80</w:t>
                        </w:r>
                        <w:r w:rsidRPr="00FE724F">
                          <w:rPr>
                            <w:b/>
                            <w:sz w:val="20"/>
                            <w:szCs w:val="20"/>
                          </w:rPr>
                          <w:t xml:space="preserve">. </w:t>
                        </w:r>
                        <w:r>
                          <w:rPr>
                            <w:sz w:val="20"/>
                            <w:szCs w:val="20"/>
                          </w:rPr>
                          <w:t xml:space="preserve">Fold change (relative to the average expression of all samples across timepoints and treatments) of </w:t>
                        </w:r>
                        <w:r>
                          <w:rPr>
                            <w:i/>
                            <w:sz w:val="20"/>
                            <w:szCs w:val="20"/>
                          </w:rPr>
                          <w:t xml:space="preserve">gld2 </w:t>
                        </w:r>
                        <w:r>
                          <w:rPr>
                            <w:sz w:val="20"/>
                            <w:szCs w:val="20"/>
                          </w:rPr>
                          <w:t xml:space="preserve">gene expression, before (L) and after resuspension in nitrogen free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1265C3D7" w14:textId="77777777" w:rsidR="003B14DC" w:rsidRDefault="003B14DC" w:rsidP="005B3C0C">
                        <w:pPr>
                          <w:rPr>
                            <w:sz w:val="20"/>
                            <w:szCs w:val="20"/>
                          </w:rPr>
                        </w:pPr>
                      </w:p>
                      <w:p w14:paraId="6516C234" w14:textId="77777777" w:rsidR="003B14DC" w:rsidRDefault="003B14DC" w:rsidP="005B3C0C">
                        <w:pPr>
                          <w:rPr>
                            <w:sz w:val="20"/>
                            <w:szCs w:val="20"/>
                          </w:rPr>
                        </w:pPr>
                      </w:p>
                      <w:p w14:paraId="35254073" w14:textId="77777777" w:rsidR="003B14DC" w:rsidRDefault="003B14DC" w:rsidP="005B3C0C">
                        <w:pPr>
                          <w:rPr>
                            <w:sz w:val="20"/>
                            <w:szCs w:val="20"/>
                          </w:rPr>
                        </w:pPr>
                      </w:p>
                      <w:p w14:paraId="71264368" w14:textId="77777777" w:rsidR="003B14DC" w:rsidRPr="00FE724F" w:rsidRDefault="003B14DC" w:rsidP="005B3C0C">
                        <w:pPr>
                          <w:rPr>
                            <w:sz w:val="20"/>
                            <w:szCs w:val="20"/>
                          </w:rPr>
                        </w:pPr>
                      </w:p>
                    </w:txbxContent>
                  </v:textbox>
                </v:shape>
                <w10:wrap type="topAndBottom"/>
              </v:group>
            </w:pict>
          </mc:Fallback>
        </mc:AlternateContent>
      </w:r>
    </w:p>
    <w:p w14:paraId="6526155B" w14:textId="77777777" w:rsidR="005B3C0C" w:rsidRPr="00A7670A" w:rsidRDefault="005B3C0C" w:rsidP="005B3C0C">
      <w:pPr>
        <w:pStyle w:val="Heading4"/>
        <w:rPr>
          <w:b w:val="0"/>
          <w:i w:val="0"/>
          <w:color w:val="auto"/>
        </w:rPr>
      </w:pPr>
      <w:r w:rsidRPr="00A7670A">
        <w:rPr>
          <w:b w:val="0"/>
          <w:i w:val="0"/>
          <w:color w:val="auto"/>
        </w:rPr>
        <w:t>Influence of photosynthesis on starch accumulation under nitrogen deprivation</w:t>
      </w:r>
    </w:p>
    <w:p w14:paraId="010E2B9D" w14:textId="77777777" w:rsidR="005B3C0C" w:rsidRPr="005B3C0C" w:rsidRDefault="005B3C0C" w:rsidP="005B3C0C"/>
    <w:p w14:paraId="17ABDA90" w14:textId="77777777" w:rsidR="005B3C0C" w:rsidRPr="005B3C0C" w:rsidRDefault="005B3C0C" w:rsidP="005B3C0C">
      <w:pPr>
        <w:spacing w:line="360" w:lineRule="auto"/>
      </w:pPr>
      <w:r w:rsidRPr="005B3C0C">
        <w:t xml:space="preserve">To determine the role of photosynthesis on starch accumulation under N stress, the starch content of cells under different light regimes was monitored over 144 hours of N deprivation. Interestingly, the heterotrophic cultures, acclimated in dark conditions, had significantly higher (2.4 fold) initial cellular starch content (in log phase) than the mixotrophic control (Figure </w:t>
      </w:r>
      <w:r w:rsidR="00A7670A">
        <w:t>81</w:t>
      </w:r>
      <w:r w:rsidRPr="005B3C0C">
        <w:t xml:space="preserve">). Activation of CEF under FR light induced an even higher log phase accumulation of starch (2 fold higher than heterotrophic culture). This elevated starch content was matched with higher initial </w:t>
      </w:r>
      <w:r w:rsidR="000B69E8" w:rsidRPr="005B3C0C">
        <w:rPr>
          <w:i/>
        </w:rPr>
        <w:t>sta2</w:t>
      </w:r>
      <w:r w:rsidRPr="005B3C0C">
        <w:rPr>
          <w:i/>
        </w:rPr>
        <w:t xml:space="preserve"> </w:t>
      </w:r>
      <w:r w:rsidRPr="005B3C0C">
        <w:t xml:space="preserve">expression in heterotrophic (8.2 fold higher) and FR light (18.0 fold higher) conditions relative to the mixotrophic control (p&gt;0.001, Figure </w:t>
      </w:r>
      <w:r w:rsidR="00A7670A">
        <w:t>82</w:t>
      </w:r>
      <w:r w:rsidRPr="005B3C0C">
        <w:t xml:space="preserve">). Upon N deprivation, mixotrophic cultures experienced a rapid starch accumulation response over the first 12 hours, matched with a transient peak in </w:t>
      </w:r>
      <w:r w:rsidR="000B69E8" w:rsidRPr="005B3C0C">
        <w:rPr>
          <w:i/>
        </w:rPr>
        <w:t>sta2</w:t>
      </w:r>
      <w:r w:rsidRPr="005B3C0C">
        <w:t xml:space="preserve"> expression (52 fold increase, p&lt;0.05). Despite a peak in </w:t>
      </w:r>
      <w:r w:rsidR="000B69E8" w:rsidRPr="005B3C0C">
        <w:rPr>
          <w:i/>
        </w:rPr>
        <w:t>sta2</w:t>
      </w:r>
      <w:r w:rsidRPr="005B3C0C">
        <w:t xml:space="preserve"> transcript abundance in both heterotrophic and FR light conditions immediately after resuspension (3.9 and 5.7 fold respectively, p&lt;0.05), starch content did not significantly alter until after 12 hours.  A similar transcript response occurred in 12L treatments in </w:t>
      </w:r>
      <w:r w:rsidRPr="005B3C0C">
        <w:lastRenderedPageBreak/>
        <w:t xml:space="preserve">the previous chapter (Figure </w:t>
      </w:r>
      <w:r w:rsidR="00A7670A">
        <w:t>59</w:t>
      </w:r>
      <w:r w:rsidRPr="005B3C0C">
        <w:t xml:space="preserve">) and may be due to unintended exposure to light during sampling. Disregarding the initial spike in expression, </w:t>
      </w:r>
      <w:r w:rsidR="000B69E8" w:rsidRPr="005B3C0C">
        <w:rPr>
          <w:i/>
        </w:rPr>
        <w:t>sta2</w:t>
      </w:r>
      <w:r w:rsidRPr="005B3C0C">
        <w:rPr>
          <w:i/>
        </w:rPr>
        <w:t xml:space="preserve"> </w:t>
      </w:r>
      <w:r w:rsidRPr="005B3C0C">
        <w:t xml:space="preserve">expression matched the accumulation response, with expression dropping from the second peak first in FR light cultures (between 12 and 24 hours), after which accumulation slowed, reaching a similar maximum to mixotrophic cultures. Heterotrophic cultures, which reached maximum starch content after 96 hours, had a relatively delayed drop in expression (24-48 hours). </w:t>
      </w:r>
    </w:p>
    <w:p w14:paraId="36EC8674" w14:textId="77777777" w:rsidR="005B3C0C" w:rsidRPr="005B3C0C" w:rsidRDefault="005128F7" w:rsidP="005B3C0C">
      <w:pPr>
        <w:spacing w:line="360" w:lineRule="auto"/>
      </w:pPr>
      <w:r>
        <w:rPr>
          <w:noProof/>
          <w:lang w:eastAsia="en-GB"/>
        </w:rPr>
        <mc:AlternateContent>
          <mc:Choice Requires="wpg">
            <w:drawing>
              <wp:anchor distT="0" distB="0" distL="114300" distR="114300" simplePos="0" relativeHeight="251457024" behindDoc="0" locked="0" layoutInCell="1" allowOverlap="1" wp14:anchorId="7F0C090A" wp14:editId="7EAF7DE9">
                <wp:simplePos x="0" y="0"/>
                <wp:positionH relativeFrom="column">
                  <wp:posOffset>0</wp:posOffset>
                </wp:positionH>
                <wp:positionV relativeFrom="paragraph">
                  <wp:posOffset>154305</wp:posOffset>
                </wp:positionV>
                <wp:extent cx="5406390" cy="4398645"/>
                <wp:effectExtent l="0" t="0" r="0" b="1905"/>
                <wp:wrapTopAndBottom/>
                <wp:docPr id="326" name="Group 3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6390" cy="4398645"/>
                          <a:chOff x="-7620" y="0"/>
                          <a:chExt cx="5406390" cy="4398834"/>
                        </a:xfrm>
                      </wpg:grpSpPr>
                      <wps:wsp>
                        <wps:cNvPr id="116" name="Text Box 94"/>
                        <wps:cNvSpPr txBox="1">
                          <a:spLocks noChangeArrowheads="1"/>
                        </wps:cNvSpPr>
                        <wps:spPr bwMode="auto">
                          <a:xfrm>
                            <a:off x="-7620" y="3645724"/>
                            <a:ext cx="5406390" cy="75311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2EE893" w14:textId="77777777" w:rsidR="003B14DC" w:rsidRDefault="003B14DC" w:rsidP="005B3C0C">
                              <w:pPr>
                                <w:rPr>
                                  <w:sz w:val="20"/>
                                  <w:szCs w:val="20"/>
                                </w:rPr>
                              </w:pPr>
                              <w:r>
                                <w:rPr>
                                  <w:b/>
                                  <w:sz w:val="20"/>
                                  <w:szCs w:val="20"/>
                                </w:rPr>
                                <w:t>Figure</w:t>
                              </w:r>
                              <w:r w:rsidRPr="00FE724F">
                                <w:rPr>
                                  <w:b/>
                                  <w:sz w:val="20"/>
                                  <w:szCs w:val="20"/>
                                </w:rPr>
                                <w:t xml:space="preserve"> </w:t>
                              </w:r>
                              <w:r>
                                <w:rPr>
                                  <w:b/>
                                  <w:sz w:val="20"/>
                                  <w:szCs w:val="20"/>
                                </w:rPr>
                                <w:t>81</w:t>
                              </w:r>
                              <w:r w:rsidRPr="00FE724F">
                                <w:rPr>
                                  <w:b/>
                                  <w:sz w:val="20"/>
                                  <w:szCs w:val="20"/>
                                </w:rPr>
                                <w:t xml:space="preserve">. </w:t>
                              </w:r>
                              <w:r w:rsidRPr="00FE724F">
                                <w:rPr>
                                  <w:sz w:val="20"/>
                                  <w:szCs w:val="20"/>
                                </w:rPr>
                                <w:t>Starch concentration (µg starch mg</w:t>
                              </w:r>
                              <w:r>
                                <w:rPr>
                                  <w:sz w:val="20"/>
                                  <w:szCs w:val="20"/>
                                  <w:vertAlign w:val="superscript"/>
                                </w:rPr>
                                <w:t>-1</w:t>
                              </w:r>
                              <w:r w:rsidRPr="00FE724F">
                                <w:rPr>
                                  <w:sz w:val="20"/>
                                  <w:szCs w:val="20"/>
                                </w:rPr>
                                <w:t xml:space="preserve"> DCW) </w:t>
                              </w:r>
                              <w:r>
                                <w:rPr>
                                  <w:sz w:val="20"/>
                                  <w:szCs w:val="20"/>
                                </w:rPr>
                                <w:t xml:space="preserve">before (LOG) and after cell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569D1649" w14:textId="77777777" w:rsidR="003B14DC" w:rsidRDefault="003B14DC" w:rsidP="005B3C0C">
                              <w:pPr>
                                <w:rPr>
                                  <w:sz w:val="20"/>
                                  <w:szCs w:val="20"/>
                                </w:rPr>
                              </w:pPr>
                            </w:p>
                            <w:p w14:paraId="636CC1EA"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115" name="Picture 115"/>
                          <pic:cNvPicPr>
                            <a:picLocks noChangeAspect="1"/>
                          </pic:cNvPicPr>
                        </pic:nvPicPr>
                        <pic:blipFill>
                          <a:blip r:embed="rId187">
                            <a:extLst>
                              <a:ext uri="{28A0092B-C50C-407E-A947-70E740481C1C}">
                                <a14:useLocalDpi xmlns:a14="http://schemas.microsoft.com/office/drawing/2010/main" val="0"/>
                              </a:ext>
                            </a:extLst>
                          </a:blip>
                          <a:stretch>
                            <a:fillRect/>
                          </a:stretch>
                        </pic:blipFill>
                        <pic:spPr>
                          <a:xfrm>
                            <a:off x="1033154" y="0"/>
                            <a:ext cx="3455719" cy="3598223"/>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7F0C090A" id="Group 326" o:spid="_x0000_s1628" style="position:absolute;left:0;text-align:left;margin-left:0;margin-top:12.15pt;width:425.7pt;height:346.35pt;z-index:251457024;mso-position-horizontal-relative:text;mso-position-vertical-relative:text" coordorigin="-76" coordsize="54063,43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&#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">
                <v:shape id="_x0000_s1629" type="#_x0000_t202" style="position:absolute;left:-76;top:36457;width:54063;height:7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" filled="f" stroked="f">
                  <v:textbox>
                    <w:txbxContent>
                      <w:p w14:paraId="442EE893" w14:textId="77777777" w:rsidR="003B14DC" w:rsidRDefault="003B14DC" w:rsidP="005B3C0C">
                        <w:pPr>
                          <w:rPr>
                            <w:sz w:val="20"/>
                            <w:szCs w:val="20"/>
                          </w:rPr>
                        </w:pPr>
                        <w:r>
                          <w:rPr>
                            <w:b/>
                            <w:sz w:val="20"/>
                            <w:szCs w:val="20"/>
                          </w:rPr>
                          <w:t>Figure</w:t>
                        </w:r>
                        <w:r w:rsidRPr="00FE724F">
                          <w:rPr>
                            <w:b/>
                            <w:sz w:val="20"/>
                            <w:szCs w:val="20"/>
                          </w:rPr>
                          <w:t xml:space="preserve"> </w:t>
                        </w:r>
                        <w:r>
                          <w:rPr>
                            <w:b/>
                            <w:sz w:val="20"/>
                            <w:szCs w:val="20"/>
                          </w:rPr>
                          <w:t>81</w:t>
                        </w:r>
                        <w:r w:rsidRPr="00FE724F">
                          <w:rPr>
                            <w:b/>
                            <w:sz w:val="20"/>
                            <w:szCs w:val="20"/>
                          </w:rPr>
                          <w:t xml:space="preserve">. </w:t>
                        </w:r>
                        <w:r w:rsidRPr="00FE724F">
                          <w:rPr>
                            <w:sz w:val="20"/>
                            <w:szCs w:val="20"/>
                          </w:rPr>
                          <w:t>Starch concentration (µg starch mg</w:t>
                        </w:r>
                        <w:r>
                          <w:rPr>
                            <w:sz w:val="20"/>
                            <w:szCs w:val="20"/>
                            <w:vertAlign w:val="superscript"/>
                          </w:rPr>
                          <w:t>-1</w:t>
                        </w:r>
                        <w:r w:rsidRPr="00FE724F">
                          <w:rPr>
                            <w:sz w:val="20"/>
                            <w:szCs w:val="20"/>
                          </w:rPr>
                          <w:t xml:space="preserve"> DCW) </w:t>
                        </w:r>
                        <w:r>
                          <w:rPr>
                            <w:sz w:val="20"/>
                            <w:szCs w:val="20"/>
                          </w:rPr>
                          <w:t xml:space="preserve">before (LOG) and after cell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569D1649" w14:textId="77777777" w:rsidR="003B14DC" w:rsidRDefault="003B14DC" w:rsidP="005B3C0C">
                        <w:pPr>
                          <w:rPr>
                            <w:sz w:val="20"/>
                            <w:szCs w:val="20"/>
                          </w:rPr>
                        </w:pPr>
                      </w:p>
                      <w:p w14:paraId="636CC1EA" w14:textId="77777777" w:rsidR="003B14DC" w:rsidRPr="00FE724F" w:rsidRDefault="003B14DC" w:rsidP="005B3C0C">
                        <w:pPr>
                          <w:rPr>
                            <w:sz w:val="20"/>
                            <w:szCs w:val="20"/>
                          </w:rPr>
                        </w:pPr>
                      </w:p>
                    </w:txbxContent>
                  </v:textbox>
                </v:shape>
                <v:shape id="Picture 115" o:spid="_x0000_s1630" type="#_x0000_t75" style="position:absolute;left:10331;width:34557;height:35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">
                  <v:imagedata r:id="rId188" o:title=""/>
                  <v:path arrowok="t"/>
                </v:shape>
                <w10:wrap type="topAndBottom"/>
              </v:group>
            </w:pict>
          </mc:Fallback>
        </mc:AlternateContent>
      </w:r>
    </w:p>
    <w:p w14:paraId="2AEEE1B4" w14:textId="77777777" w:rsidR="005B3C0C" w:rsidRPr="005B3C0C" w:rsidRDefault="005B3C0C" w:rsidP="005B3C0C">
      <w:pPr>
        <w:spacing w:line="360" w:lineRule="auto"/>
      </w:pPr>
    </w:p>
    <w:p w14:paraId="2955722F" w14:textId="77777777" w:rsidR="005B3C0C" w:rsidRPr="005B3C0C" w:rsidRDefault="005B3C0C" w:rsidP="005B3C0C">
      <w:pPr>
        <w:spacing w:line="360" w:lineRule="auto"/>
      </w:pPr>
    </w:p>
    <w:p w14:paraId="4E0A4CF7" w14:textId="77777777" w:rsidR="005B3C0C" w:rsidRPr="005B3C0C" w:rsidRDefault="005B3C0C" w:rsidP="005B3C0C">
      <w:pPr>
        <w:spacing w:line="360" w:lineRule="auto"/>
      </w:pPr>
    </w:p>
    <w:p w14:paraId="7C377C0A" w14:textId="77777777" w:rsidR="005B3C0C" w:rsidRPr="005B3C0C" w:rsidRDefault="00230729" w:rsidP="005B3C0C">
      <w:pPr>
        <w:spacing w:line="360" w:lineRule="auto"/>
      </w:pPr>
      <w:r>
        <w:rPr>
          <w:noProof/>
          <w:lang w:eastAsia="en-GB"/>
        </w:rPr>
        <w:lastRenderedPageBreak/>
        <mc:AlternateContent>
          <mc:Choice Requires="wps">
            <w:drawing>
              <wp:anchor distT="0" distB="0" distL="114300" distR="114300" simplePos="0" relativeHeight="251986432" behindDoc="0" locked="0" layoutInCell="1" allowOverlap="1" wp14:anchorId="70B673A9" wp14:editId="2D7E4F81">
                <wp:simplePos x="0" y="0"/>
                <wp:positionH relativeFrom="column">
                  <wp:posOffset>3129162</wp:posOffset>
                </wp:positionH>
                <wp:positionV relativeFrom="paragraph">
                  <wp:posOffset>2880</wp:posOffset>
                </wp:positionV>
                <wp:extent cx="1243552" cy="2913321"/>
                <wp:effectExtent l="0" t="0" r="0" b="1905"/>
                <wp:wrapNone/>
                <wp:docPr id="853" name="Text Box 853"/>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263682" w14:textId="77777777" w:rsidR="003B14DC" w:rsidRDefault="003B14DC" w:rsidP="00230729">
                            <w:pPr>
                              <w:spacing w:after="0" w:line="240" w:lineRule="auto"/>
                            </w:pPr>
                            <w:r>
                              <w:t xml:space="preserve">             </w:t>
                            </w:r>
                          </w:p>
                          <w:p w14:paraId="1C0613F6" w14:textId="77777777" w:rsidR="003B14DC" w:rsidRDefault="003B14DC" w:rsidP="00230729">
                            <w:pPr>
                              <w:spacing w:after="0" w:line="240" w:lineRule="auto"/>
                            </w:pPr>
                            <w:r>
                              <w:t xml:space="preserve">         *      </w:t>
                            </w:r>
                          </w:p>
                          <w:p w14:paraId="30388C3A" w14:textId="77777777" w:rsidR="003B14DC" w:rsidRDefault="003B14DC" w:rsidP="00230729">
                            <w:pPr>
                              <w:spacing w:after="0" w:line="240" w:lineRule="auto"/>
                            </w:pPr>
                            <w:r>
                              <w:t xml:space="preserve">     </w:t>
                            </w:r>
                          </w:p>
                          <w:p w14:paraId="046847F8" w14:textId="77777777" w:rsidR="003B14DC" w:rsidRDefault="003B14DC" w:rsidP="00230729">
                            <w:r>
                              <w:t xml:space="preserve">         </w:t>
                            </w:r>
                            <w:r w:rsidRPr="00575118">
                              <w:rPr>
                                <w:sz w:val="12"/>
                                <w:szCs w:val="12"/>
                              </w:rPr>
                              <w:t xml:space="preserve"> </w:t>
                            </w:r>
                          </w:p>
                          <w:p w14:paraId="2F9D9FBB" w14:textId="77777777" w:rsidR="003B14DC" w:rsidRDefault="003B14DC" w:rsidP="00230729">
                            <w:r>
                              <w:t xml:space="preserve">             </w:t>
                            </w:r>
                            <w:r>
                              <w:tab/>
                            </w:r>
                            <w:r>
                              <w:tab/>
                              <w:t xml:space="preserve">                    </w:t>
                            </w:r>
                          </w:p>
                          <w:p w14:paraId="4D0589F9" w14:textId="77777777" w:rsidR="003B14DC" w:rsidRDefault="003B14DC" w:rsidP="00230729">
                            <w:pPr>
                              <w:spacing w:after="0" w:line="240" w:lineRule="auto"/>
                            </w:pPr>
                            <w:r>
                              <w:t xml:space="preserve">                  </w:t>
                            </w:r>
                            <w:r w:rsidRPr="0062471E">
                              <w:rPr>
                                <w:sz w:val="10"/>
                                <w:szCs w:val="10"/>
                              </w:rPr>
                              <w:t xml:space="preserve"> </w:t>
                            </w:r>
                          </w:p>
                          <w:p w14:paraId="688AE268" w14:textId="77777777" w:rsidR="003B14DC" w:rsidRDefault="003B14DC" w:rsidP="00230729">
                            <w:pPr>
                              <w:spacing w:after="0" w:line="240" w:lineRule="auto"/>
                            </w:pPr>
                            <w:r>
                              <w:t xml:space="preserve">             * *       </w:t>
                            </w:r>
                          </w:p>
                          <w:p w14:paraId="331C9E87" w14:textId="77777777" w:rsidR="003B14DC" w:rsidRDefault="003B14DC" w:rsidP="00230729">
                            <w:pPr>
                              <w:spacing w:after="0" w:line="240" w:lineRule="auto"/>
                            </w:pPr>
                            <w:r>
                              <w:t xml:space="preserve">               *   </w:t>
                            </w:r>
                          </w:p>
                          <w:p w14:paraId="6BFA6659" w14:textId="77777777" w:rsidR="003B14DC" w:rsidRDefault="003B14DC" w:rsidP="00230729">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B673A9" id="Text Box 853" o:spid="_x0000_s1631" type="#_x0000_t202" style="position:absolute;left:0;text-align:left;margin-left:246.4pt;margin-top:.25pt;width:97.9pt;height:229.4pt;z-index:25198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" filled="f" stroked="f" strokeweight=".5pt">
                <v:textbox>
                  <w:txbxContent>
                    <w:p w14:paraId="73263682" w14:textId="77777777" w:rsidR="003B14DC" w:rsidRDefault="003B14DC" w:rsidP="00230729">
                      <w:pPr>
                        <w:spacing w:after="0" w:line="240" w:lineRule="auto"/>
                      </w:pPr>
                      <w:r>
                        <w:t xml:space="preserve">             </w:t>
                      </w:r>
                    </w:p>
                    <w:p w14:paraId="1C0613F6" w14:textId="77777777" w:rsidR="003B14DC" w:rsidRDefault="003B14DC" w:rsidP="00230729">
                      <w:pPr>
                        <w:spacing w:after="0" w:line="240" w:lineRule="auto"/>
                      </w:pPr>
                      <w:r>
                        <w:t xml:space="preserve">         *      </w:t>
                      </w:r>
                    </w:p>
                    <w:p w14:paraId="30388C3A" w14:textId="77777777" w:rsidR="003B14DC" w:rsidRDefault="003B14DC" w:rsidP="00230729">
                      <w:pPr>
                        <w:spacing w:after="0" w:line="240" w:lineRule="auto"/>
                      </w:pPr>
                      <w:r>
                        <w:t xml:space="preserve">     </w:t>
                      </w:r>
                    </w:p>
                    <w:p w14:paraId="046847F8" w14:textId="77777777" w:rsidR="003B14DC" w:rsidRDefault="003B14DC" w:rsidP="00230729">
                      <w:r>
                        <w:t xml:space="preserve">         </w:t>
                      </w:r>
                      <w:r w:rsidRPr="00575118">
                        <w:rPr>
                          <w:sz w:val="12"/>
                          <w:szCs w:val="12"/>
                        </w:rPr>
                        <w:t xml:space="preserve"> </w:t>
                      </w:r>
                    </w:p>
                    <w:p w14:paraId="2F9D9FBB" w14:textId="77777777" w:rsidR="003B14DC" w:rsidRDefault="003B14DC" w:rsidP="00230729">
                      <w:r>
                        <w:t xml:space="preserve">             </w:t>
                      </w:r>
                      <w:r>
                        <w:tab/>
                      </w:r>
                      <w:r>
                        <w:tab/>
                        <w:t xml:space="preserve">                    </w:t>
                      </w:r>
                    </w:p>
                    <w:p w14:paraId="4D0589F9" w14:textId="77777777" w:rsidR="003B14DC" w:rsidRDefault="003B14DC" w:rsidP="00230729">
                      <w:pPr>
                        <w:spacing w:after="0" w:line="240" w:lineRule="auto"/>
                      </w:pPr>
                      <w:r>
                        <w:t xml:space="preserve">                  </w:t>
                      </w:r>
                      <w:r w:rsidRPr="0062471E">
                        <w:rPr>
                          <w:sz w:val="10"/>
                          <w:szCs w:val="10"/>
                        </w:rPr>
                        <w:t xml:space="preserve"> </w:t>
                      </w:r>
                    </w:p>
                    <w:p w14:paraId="688AE268" w14:textId="77777777" w:rsidR="003B14DC" w:rsidRDefault="003B14DC" w:rsidP="00230729">
                      <w:pPr>
                        <w:spacing w:after="0" w:line="240" w:lineRule="auto"/>
                      </w:pPr>
                      <w:r>
                        <w:t xml:space="preserve">             * *       </w:t>
                      </w:r>
                    </w:p>
                    <w:p w14:paraId="331C9E87" w14:textId="77777777" w:rsidR="003B14DC" w:rsidRDefault="003B14DC" w:rsidP="00230729">
                      <w:pPr>
                        <w:spacing w:after="0" w:line="240" w:lineRule="auto"/>
                      </w:pPr>
                      <w:r>
                        <w:t xml:space="preserve">               *   </w:t>
                      </w:r>
                    </w:p>
                    <w:p w14:paraId="6BFA6659" w14:textId="77777777" w:rsidR="003B14DC" w:rsidRDefault="003B14DC" w:rsidP="00230729">
                      <w:pPr>
                        <w:spacing w:after="0" w:line="240" w:lineRule="auto"/>
                      </w:pPr>
                      <w:r>
                        <w:t xml:space="preserve">                       </w:t>
                      </w:r>
                    </w:p>
                  </w:txbxContent>
                </v:textbox>
              </v:shape>
            </w:pict>
          </mc:Fallback>
        </mc:AlternateContent>
      </w:r>
      <w:r>
        <w:rPr>
          <w:noProof/>
          <w:lang w:eastAsia="en-GB"/>
        </w:rPr>
        <mc:AlternateContent>
          <mc:Choice Requires="wps">
            <w:drawing>
              <wp:anchor distT="0" distB="0" distL="114300" distR="114300" simplePos="0" relativeHeight="251984384" behindDoc="0" locked="0" layoutInCell="1" allowOverlap="1" wp14:anchorId="26CE59D0" wp14:editId="61BCC514">
                <wp:simplePos x="0" y="0"/>
                <wp:positionH relativeFrom="column">
                  <wp:posOffset>2232793</wp:posOffset>
                </wp:positionH>
                <wp:positionV relativeFrom="paragraph">
                  <wp:posOffset>563245</wp:posOffset>
                </wp:positionV>
                <wp:extent cx="1243552" cy="2913321"/>
                <wp:effectExtent l="0" t="0" r="0" b="1905"/>
                <wp:wrapNone/>
                <wp:docPr id="849" name="Text Box 849"/>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788C48" w14:textId="77777777" w:rsidR="003B14DC" w:rsidRDefault="003B14DC" w:rsidP="00230729">
                            <w:pPr>
                              <w:spacing w:after="0" w:line="240" w:lineRule="auto"/>
                            </w:pPr>
                            <w:r>
                              <w:t xml:space="preserve">             </w:t>
                            </w:r>
                          </w:p>
                          <w:p w14:paraId="7AAA5A74" w14:textId="77777777" w:rsidR="003B14DC" w:rsidRDefault="003B14DC" w:rsidP="00230729">
                            <w:pPr>
                              <w:spacing w:after="0" w:line="240" w:lineRule="auto"/>
                            </w:pPr>
                            <w:r>
                              <w:t xml:space="preserve">               </w:t>
                            </w:r>
                          </w:p>
                          <w:p w14:paraId="745D1A7C" w14:textId="77777777" w:rsidR="003B14DC" w:rsidRDefault="003B14DC" w:rsidP="00230729">
                            <w:pPr>
                              <w:spacing w:after="0" w:line="240" w:lineRule="auto"/>
                            </w:pPr>
                            <w:r>
                              <w:t xml:space="preserve">     </w:t>
                            </w:r>
                          </w:p>
                          <w:p w14:paraId="32CDFB1D" w14:textId="77777777" w:rsidR="003B14DC" w:rsidRDefault="003B14DC" w:rsidP="00230729">
                            <w:r>
                              <w:t xml:space="preserve">         </w:t>
                            </w:r>
                            <w:r w:rsidRPr="00575118">
                              <w:rPr>
                                <w:sz w:val="12"/>
                                <w:szCs w:val="12"/>
                              </w:rPr>
                              <w:t xml:space="preserve"> </w:t>
                            </w:r>
                          </w:p>
                          <w:p w14:paraId="232748F3" w14:textId="77777777" w:rsidR="003B14DC" w:rsidRDefault="003B14DC" w:rsidP="00230729">
                            <w:r>
                              <w:t xml:space="preserve">             </w:t>
                            </w:r>
                            <w:r>
                              <w:tab/>
                            </w:r>
                            <w:r>
                              <w:tab/>
                              <w:t xml:space="preserve">                    </w:t>
                            </w:r>
                          </w:p>
                          <w:p w14:paraId="35265BB5" w14:textId="77777777" w:rsidR="003B14DC" w:rsidRDefault="003B14DC" w:rsidP="00230729">
                            <w:pPr>
                              <w:spacing w:after="0" w:line="240" w:lineRule="auto"/>
                            </w:pPr>
                            <w:r>
                              <w:t xml:space="preserve">                  </w:t>
                            </w:r>
                            <w:r w:rsidRPr="0062471E">
                              <w:rPr>
                                <w:sz w:val="10"/>
                                <w:szCs w:val="10"/>
                              </w:rPr>
                              <w:t xml:space="preserve"> </w:t>
                            </w:r>
                          </w:p>
                          <w:p w14:paraId="1B9908E5" w14:textId="77777777" w:rsidR="003B14DC" w:rsidRDefault="003B14DC" w:rsidP="00230729">
                            <w:pPr>
                              <w:spacing w:after="0" w:line="240" w:lineRule="auto"/>
                            </w:pPr>
                            <w:r>
                              <w:t xml:space="preserve">        *         *</w:t>
                            </w:r>
                          </w:p>
                          <w:p w14:paraId="58F7005F" w14:textId="77777777" w:rsidR="003B14DC" w:rsidRDefault="003B14DC" w:rsidP="00230729">
                            <w:pPr>
                              <w:spacing w:after="0" w:line="240" w:lineRule="auto"/>
                            </w:pPr>
                            <w:r>
                              <w:t xml:space="preserve">               *   </w:t>
                            </w:r>
                          </w:p>
                          <w:p w14:paraId="16D62BC8" w14:textId="77777777" w:rsidR="003B14DC" w:rsidRDefault="003B14DC" w:rsidP="00230729">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CE59D0" id="Text Box 849" o:spid="_x0000_s1632" type="#_x0000_t202" style="position:absolute;left:0;text-align:left;margin-left:175.8pt;margin-top:44.35pt;width:97.9pt;height:229.4pt;z-index:25198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" filled="f" stroked="f" strokeweight=".5pt">
                <v:textbox>
                  <w:txbxContent>
                    <w:p w14:paraId="1B788C48" w14:textId="77777777" w:rsidR="003B14DC" w:rsidRDefault="003B14DC" w:rsidP="00230729">
                      <w:pPr>
                        <w:spacing w:after="0" w:line="240" w:lineRule="auto"/>
                      </w:pPr>
                      <w:r>
                        <w:t xml:space="preserve">             </w:t>
                      </w:r>
                    </w:p>
                    <w:p w14:paraId="7AAA5A74" w14:textId="77777777" w:rsidR="003B14DC" w:rsidRDefault="003B14DC" w:rsidP="00230729">
                      <w:pPr>
                        <w:spacing w:after="0" w:line="240" w:lineRule="auto"/>
                      </w:pPr>
                      <w:r>
                        <w:t xml:space="preserve">               </w:t>
                      </w:r>
                    </w:p>
                    <w:p w14:paraId="745D1A7C" w14:textId="77777777" w:rsidR="003B14DC" w:rsidRDefault="003B14DC" w:rsidP="00230729">
                      <w:pPr>
                        <w:spacing w:after="0" w:line="240" w:lineRule="auto"/>
                      </w:pPr>
                      <w:r>
                        <w:t xml:space="preserve">     </w:t>
                      </w:r>
                    </w:p>
                    <w:p w14:paraId="32CDFB1D" w14:textId="77777777" w:rsidR="003B14DC" w:rsidRDefault="003B14DC" w:rsidP="00230729">
                      <w:r>
                        <w:t xml:space="preserve">         </w:t>
                      </w:r>
                      <w:r w:rsidRPr="00575118">
                        <w:rPr>
                          <w:sz w:val="12"/>
                          <w:szCs w:val="12"/>
                        </w:rPr>
                        <w:t xml:space="preserve"> </w:t>
                      </w:r>
                    </w:p>
                    <w:p w14:paraId="232748F3" w14:textId="77777777" w:rsidR="003B14DC" w:rsidRDefault="003B14DC" w:rsidP="00230729">
                      <w:r>
                        <w:t xml:space="preserve">             </w:t>
                      </w:r>
                      <w:r>
                        <w:tab/>
                      </w:r>
                      <w:r>
                        <w:tab/>
                        <w:t xml:space="preserve">                    </w:t>
                      </w:r>
                    </w:p>
                    <w:p w14:paraId="35265BB5" w14:textId="77777777" w:rsidR="003B14DC" w:rsidRDefault="003B14DC" w:rsidP="00230729">
                      <w:pPr>
                        <w:spacing w:after="0" w:line="240" w:lineRule="auto"/>
                      </w:pPr>
                      <w:r>
                        <w:t xml:space="preserve">                  </w:t>
                      </w:r>
                      <w:r w:rsidRPr="0062471E">
                        <w:rPr>
                          <w:sz w:val="10"/>
                          <w:szCs w:val="10"/>
                        </w:rPr>
                        <w:t xml:space="preserve"> </w:t>
                      </w:r>
                    </w:p>
                    <w:p w14:paraId="1B9908E5" w14:textId="77777777" w:rsidR="003B14DC" w:rsidRDefault="003B14DC" w:rsidP="00230729">
                      <w:pPr>
                        <w:spacing w:after="0" w:line="240" w:lineRule="auto"/>
                      </w:pPr>
                      <w:r>
                        <w:t xml:space="preserve">        *         *</w:t>
                      </w:r>
                    </w:p>
                    <w:p w14:paraId="58F7005F" w14:textId="77777777" w:rsidR="003B14DC" w:rsidRDefault="003B14DC" w:rsidP="00230729">
                      <w:pPr>
                        <w:spacing w:after="0" w:line="240" w:lineRule="auto"/>
                      </w:pPr>
                      <w:r>
                        <w:t xml:space="preserve">               *   </w:t>
                      </w:r>
                    </w:p>
                    <w:p w14:paraId="16D62BC8" w14:textId="77777777" w:rsidR="003B14DC" w:rsidRDefault="003B14DC" w:rsidP="00230729">
                      <w:pPr>
                        <w:spacing w:after="0" w:line="240" w:lineRule="auto"/>
                      </w:pPr>
                      <w:r>
                        <w:t xml:space="preserve">                       *</w:t>
                      </w:r>
                    </w:p>
                  </w:txbxContent>
                </v:textbox>
              </v:shape>
            </w:pict>
          </mc:Fallback>
        </mc:AlternateContent>
      </w:r>
      <w:r>
        <w:rPr>
          <w:noProof/>
          <w:lang w:eastAsia="en-GB"/>
        </w:rPr>
        <mc:AlternateContent>
          <mc:Choice Requires="wps">
            <w:drawing>
              <wp:anchor distT="0" distB="0" distL="114300" distR="114300" simplePos="0" relativeHeight="251982336" behindDoc="0" locked="0" layoutInCell="1" allowOverlap="1" wp14:anchorId="35BCBF31" wp14:editId="21E17978">
                <wp:simplePos x="0" y="0"/>
                <wp:positionH relativeFrom="column">
                  <wp:posOffset>1184275</wp:posOffset>
                </wp:positionH>
                <wp:positionV relativeFrom="paragraph">
                  <wp:posOffset>1048547</wp:posOffset>
                </wp:positionV>
                <wp:extent cx="1243552" cy="2913321"/>
                <wp:effectExtent l="0" t="0" r="0" b="1905"/>
                <wp:wrapNone/>
                <wp:docPr id="843" name="Text Box 843"/>
                <wp:cNvGraphicFramePr/>
                <a:graphic xmlns:a="http://schemas.openxmlformats.org/drawingml/2006/main">
                  <a:graphicData uri="http://schemas.microsoft.com/office/word/2010/wordprocessingShape">
                    <wps:wsp>
                      <wps:cNvSpPr txBox="1"/>
                      <wps:spPr>
                        <a:xfrm>
                          <a:off x="0" y="0"/>
                          <a:ext cx="1243552" cy="2913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3CD844" w14:textId="77777777" w:rsidR="003B14DC" w:rsidRDefault="003B14DC" w:rsidP="00230729">
                            <w:pPr>
                              <w:spacing w:after="0" w:line="240" w:lineRule="auto"/>
                            </w:pPr>
                            <w:r>
                              <w:t xml:space="preserve">             </w:t>
                            </w:r>
                          </w:p>
                          <w:p w14:paraId="5D419559" w14:textId="77777777" w:rsidR="003B14DC" w:rsidRDefault="003B14DC" w:rsidP="00230729">
                            <w:pPr>
                              <w:spacing w:after="0" w:line="240" w:lineRule="auto"/>
                            </w:pPr>
                            <w:r>
                              <w:t xml:space="preserve">              *</w:t>
                            </w:r>
                          </w:p>
                          <w:p w14:paraId="380B5FDC" w14:textId="77777777" w:rsidR="003B14DC" w:rsidRDefault="003B14DC" w:rsidP="00230729">
                            <w:pPr>
                              <w:spacing w:after="0" w:line="240" w:lineRule="auto"/>
                            </w:pPr>
                            <w:r>
                              <w:t xml:space="preserve">     </w:t>
                            </w:r>
                          </w:p>
                          <w:p w14:paraId="27693D4F" w14:textId="77777777" w:rsidR="003B14DC" w:rsidRDefault="003B14DC" w:rsidP="00230729">
                            <w:r>
                              <w:t xml:space="preserve">         </w:t>
                            </w:r>
                            <w:r w:rsidRPr="00575118">
                              <w:rPr>
                                <w:sz w:val="12"/>
                                <w:szCs w:val="12"/>
                              </w:rPr>
                              <w:t xml:space="preserve"> </w:t>
                            </w:r>
                          </w:p>
                          <w:p w14:paraId="0B61D6FF" w14:textId="77777777" w:rsidR="003B14DC" w:rsidRDefault="003B14DC" w:rsidP="00230729">
                            <w:r>
                              <w:t xml:space="preserve">             </w:t>
                            </w:r>
                            <w:r>
                              <w:tab/>
                            </w:r>
                            <w:r>
                              <w:tab/>
                              <w:t xml:space="preserve">                    </w:t>
                            </w:r>
                          </w:p>
                          <w:p w14:paraId="43819934" w14:textId="77777777" w:rsidR="003B14DC" w:rsidRDefault="003B14DC" w:rsidP="00230729">
                            <w:pPr>
                              <w:spacing w:after="0" w:line="240" w:lineRule="auto"/>
                            </w:pPr>
                            <w:r>
                              <w:t xml:space="preserve">                  </w:t>
                            </w:r>
                            <w:r w:rsidRPr="0062471E">
                              <w:rPr>
                                <w:sz w:val="10"/>
                                <w:szCs w:val="10"/>
                              </w:rPr>
                              <w:t xml:space="preserve"> </w:t>
                            </w:r>
                            <w:r>
                              <w:t>*</w:t>
                            </w:r>
                          </w:p>
                          <w:p w14:paraId="5DDF2BF1" w14:textId="77777777" w:rsidR="003B14DC" w:rsidRDefault="003B14DC" w:rsidP="00230729">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BCBF31" id="Text Box 843" o:spid="_x0000_s1633" type="#_x0000_t202" style="position:absolute;left:0;text-align:left;margin-left:93.25pt;margin-top:82.55pt;width:97.9pt;height:229.4pt;z-index:25198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" filled="f" stroked="f" strokeweight=".5pt">
                <v:textbox>
                  <w:txbxContent>
                    <w:p w14:paraId="743CD844" w14:textId="77777777" w:rsidR="003B14DC" w:rsidRDefault="003B14DC" w:rsidP="00230729">
                      <w:pPr>
                        <w:spacing w:after="0" w:line="240" w:lineRule="auto"/>
                      </w:pPr>
                      <w:r>
                        <w:t xml:space="preserve">             </w:t>
                      </w:r>
                    </w:p>
                    <w:p w14:paraId="5D419559" w14:textId="77777777" w:rsidR="003B14DC" w:rsidRDefault="003B14DC" w:rsidP="00230729">
                      <w:pPr>
                        <w:spacing w:after="0" w:line="240" w:lineRule="auto"/>
                      </w:pPr>
                      <w:r>
                        <w:t xml:space="preserve">              *</w:t>
                      </w:r>
                    </w:p>
                    <w:p w14:paraId="380B5FDC" w14:textId="77777777" w:rsidR="003B14DC" w:rsidRDefault="003B14DC" w:rsidP="00230729">
                      <w:pPr>
                        <w:spacing w:after="0" w:line="240" w:lineRule="auto"/>
                      </w:pPr>
                      <w:r>
                        <w:t xml:space="preserve">     </w:t>
                      </w:r>
                    </w:p>
                    <w:p w14:paraId="27693D4F" w14:textId="77777777" w:rsidR="003B14DC" w:rsidRDefault="003B14DC" w:rsidP="00230729">
                      <w:r>
                        <w:t xml:space="preserve">         </w:t>
                      </w:r>
                      <w:r w:rsidRPr="00575118">
                        <w:rPr>
                          <w:sz w:val="12"/>
                          <w:szCs w:val="12"/>
                        </w:rPr>
                        <w:t xml:space="preserve"> </w:t>
                      </w:r>
                    </w:p>
                    <w:p w14:paraId="0B61D6FF" w14:textId="77777777" w:rsidR="003B14DC" w:rsidRDefault="003B14DC" w:rsidP="00230729">
                      <w:r>
                        <w:t xml:space="preserve">             </w:t>
                      </w:r>
                      <w:r>
                        <w:tab/>
                      </w:r>
                      <w:r>
                        <w:tab/>
                        <w:t xml:space="preserve">                    </w:t>
                      </w:r>
                    </w:p>
                    <w:p w14:paraId="43819934" w14:textId="77777777" w:rsidR="003B14DC" w:rsidRDefault="003B14DC" w:rsidP="00230729">
                      <w:pPr>
                        <w:spacing w:after="0" w:line="240" w:lineRule="auto"/>
                      </w:pPr>
                      <w:r>
                        <w:t xml:space="preserve">                  </w:t>
                      </w:r>
                      <w:r w:rsidRPr="0062471E">
                        <w:rPr>
                          <w:sz w:val="10"/>
                          <w:szCs w:val="10"/>
                        </w:rPr>
                        <w:t xml:space="preserve"> </w:t>
                      </w:r>
                      <w:r>
                        <w:t>*</w:t>
                      </w:r>
                    </w:p>
                    <w:p w14:paraId="5DDF2BF1" w14:textId="77777777" w:rsidR="003B14DC" w:rsidRDefault="003B14DC" w:rsidP="00230729">
                      <w:pPr>
                        <w:spacing w:after="0" w:line="240" w:lineRule="auto"/>
                      </w:pPr>
                      <w:r>
                        <w:t xml:space="preserve">          </w:t>
                      </w:r>
                    </w:p>
                  </w:txbxContent>
                </v:textbox>
              </v:shape>
            </w:pict>
          </mc:Fallback>
        </mc:AlternateContent>
      </w:r>
      <w:r w:rsidR="005128F7">
        <w:rPr>
          <w:noProof/>
          <w:lang w:eastAsia="en-GB"/>
        </w:rPr>
        <mc:AlternateContent>
          <mc:Choice Requires="wpg">
            <w:drawing>
              <wp:anchor distT="0" distB="0" distL="114300" distR="114300" simplePos="0" relativeHeight="251466240" behindDoc="0" locked="0" layoutInCell="1" allowOverlap="1" wp14:anchorId="79C5A277" wp14:editId="61FDA4F8">
                <wp:simplePos x="0" y="0"/>
                <wp:positionH relativeFrom="column">
                  <wp:posOffset>697230</wp:posOffset>
                </wp:positionH>
                <wp:positionV relativeFrom="paragraph">
                  <wp:posOffset>3810</wp:posOffset>
                </wp:positionV>
                <wp:extent cx="4086225" cy="4514850"/>
                <wp:effectExtent l="0" t="0" r="0" b="0"/>
                <wp:wrapTopAndBottom/>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86225" cy="4514850"/>
                          <a:chOff x="-34120" y="0"/>
                          <a:chExt cx="4086225" cy="4515107"/>
                        </a:xfrm>
                      </wpg:grpSpPr>
                      <wps:wsp>
                        <wps:cNvPr id="32" name="Text Box 2"/>
                        <wps:cNvSpPr txBox="1">
                          <a:spLocks noChangeArrowheads="1"/>
                        </wps:cNvSpPr>
                        <wps:spPr bwMode="auto">
                          <a:xfrm>
                            <a:off x="-34120" y="3664355"/>
                            <a:ext cx="4086225" cy="850752"/>
                          </a:xfrm>
                          <a:prstGeom prst="rect">
                            <a:avLst/>
                          </a:prstGeom>
                          <a:noFill/>
                          <a:ln w="9525">
                            <a:noFill/>
                            <a:miter lim="800000"/>
                            <a:headEnd/>
                            <a:tailEnd/>
                          </a:ln>
                        </wps:spPr>
                        <wps:txbx>
                          <w:txbxContent>
                            <w:p w14:paraId="4EA0D3D1" w14:textId="77777777" w:rsidR="003B14DC" w:rsidRDefault="003B14DC" w:rsidP="005B3C0C">
                              <w:r>
                                <w:rPr>
                                  <w:b/>
                                  <w:sz w:val="20"/>
                                  <w:szCs w:val="20"/>
                                </w:rPr>
                                <w:t xml:space="preserve">Figure 82. </w:t>
                              </w:r>
                              <w:r>
                                <w:rPr>
                                  <w:sz w:val="20"/>
                                  <w:szCs w:val="20"/>
                                </w:rPr>
                                <w:t xml:space="preserve">Fold change (relative to the average expression of all samples across timepoints and treatments) in </w:t>
                              </w:r>
                              <w:r w:rsidRPr="00F47F02">
                                <w:rPr>
                                  <w:i/>
                                  <w:sz w:val="20"/>
                                  <w:szCs w:val="20"/>
                                </w:rPr>
                                <w:t>sta2</w:t>
                              </w:r>
                              <w:r>
                                <w:rPr>
                                  <w:sz w:val="20"/>
                                  <w:szCs w:val="20"/>
                                </w:rPr>
                                <w:t xml:space="preserve"> gene expression before (L) and after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txbxContent>
                        </wps:txbx>
                        <wps:bodyPr rot="0" vert="horz" wrap="square" lIns="91440" tIns="45720" rIns="91440" bIns="45720" anchor="t" anchorCtr="0">
                          <a:noAutofit/>
                        </wps:bodyPr>
                      </wps:wsp>
                      <pic:pic xmlns:pic="http://schemas.openxmlformats.org/drawingml/2006/picture">
                        <pic:nvPicPr>
                          <pic:cNvPr id="33" name="Picture 33"/>
                          <pic:cNvPicPr>
                            <a:picLocks noChangeAspect="1"/>
                          </pic:cNvPicPr>
                        </pic:nvPicPr>
                        <pic:blipFill>
                          <a:blip r:embed="rId189">
                            <a:extLst>
                              <a:ext uri="{28A0092B-C50C-407E-A947-70E740481C1C}">
                                <a14:useLocalDpi xmlns:a14="http://schemas.microsoft.com/office/drawing/2010/main" val="0"/>
                              </a:ext>
                            </a:extLst>
                          </a:blip>
                          <a:stretch>
                            <a:fillRect/>
                          </a:stretch>
                        </pic:blipFill>
                        <pic:spPr>
                          <a:xfrm>
                            <a:off x="334370" y="0"/>
                            <a:ext cx="3173104" cy="3603009"/>
                          </a:xfrm>
                          <a:prstGeom prst="rect">
                            <a:avLst/>
                          </a:prstGeom>
                        </pic:spPr>
                      </pic:pic>
                    </wpg:wgp>
                  </a:graphicData>
                </a:graphic>
                <wp14:sizeRelH relativeFrom="page">
                  <wp14:pctWidth>0</wp14:pctWidth>
                </wp14:sizeRelH>
                <wp14:sizeRelV relativeFrom="margin">
                  <wp14:pctHeight>0</wp14:pctHeight>
                </wp14:sizeRelV>
              </wp:anchor>
            </w:drawing>
          </mc:Choice>
          <mc:Fallback>
            <w:pict>
              <v:group w14:anchorId="79C5A277" id="Group 106" o:spid="_x0000_s1634" style="position:absolute;left:0;text-align:left;margin-left:54.9pt;margin-top:.3pt;width:321.75pt;height:355.5pt;z-index:251466240;mso-position-horizontal-relative:text;mso-position-vertical-relative:text;mso-height-relative:margin" coordorigin="-341" coordsize="40862,45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">
                <v:shape id="_x0000_s1635" type="#_x0000_t202" style="position:absolute;left:-341;top:36643;width:40862;height:8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4EA0D3D1" w14:textId="77777777" w:rsidR="003B14DC" w:rsidRDefault="003B14DC" w:rsidP="005B3C0C">
                        <w:r>
                          <w:rPr>
                            <w:b/>
                            <w:sz w:val="20"/>
                            <w:szCs w:val="20"/>
                          </w:rPr>
                          <w:t xml:space="preserve">Figure 82. </w:t>
                        </w:r>
                        <w:r>
                          <w:rPr>
                            <w:sz w:val="20"/>
                            <w:szCs w:val="20"/>
                          </w:rPr>
                          <w:t xml:space="preserve">Fold change (relative to the average expression of all samples across timepoints and treatments) in </w:t>
                        </w:r>
                        <w:r w:rsidRPr="00F47F02">
                          <w:rPr>
                            <w:i/>
                            <w:sz w:val="20"/>
                            <w:szCs w:val="20"/>
                          </w:rPr>
                          <w:t>sta2</w:t>
                        </w:r>
                        <w:r>
                          <w:rPr>
                            <w:sz w:val="20"/>
                            <w:szCs w:val="20"/>
                          </w:rPr>
                          <w:t xml:space="preserve"> gene expression before (L) and after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txbxContent>
                  </v:textbox>
                </v:shape>
                <v:shape id="Picture 33" o:spid="_x0000_s1636" type="#_x0000_t75" style="position:absolute;left:3343;width:31731;height:36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">
                  <v:imagedata r:id="rId190" o:title=""/>
                  <v:path arrowok="t"/>
                </v:shape>
                <w10:wrap type="topAndBottom"/>
              </v:group>
            </w:pict>
          </mc:Fallback>
        </mc:AlternateContent>
      </w:r>
    </w:p>
    <w:p w14:paraId="779E8371" w14:textId="77777777" w:rsidR="005B3C0C" w:rsidRPr="00A7670A" w:rsidRDefault="005B3C0C" w:rsidP="005B3C0C">
      <w:pPr>
        <w:pStyle w:val="Heading4"/>
        <w:ind w:left="851" w:hanging="851"/>
        <w:rPr>
          <w:b w:val="0"/>
          <w:i w:val="0"/>
          <w:color w:val="auto"/>
        </w:rPr>
      </w:pPr>
      <w:r w:rsidRPr="00A7670A">
        <w:rPr>
          <w:b w:val="0"/>
          <w:i w:val="0"/>
          <w:color w:val="auto"/>
        </w:rPr>
        <w:t>Influence of photosynthesis on</w:t>
      </w:r>
      <w:r w:rsidRPr="00A7670A">
        <w:rPr>
          <w:i w:val="0"/>
          <w:color w:val="auto"/>
        </w:rPr>
        <w:t xml:space="preserve"> </w:t>
      </w:r>
      <w:r w:rsidRPr="00A7670A">
        <w:rPr>
          <w:b w:val="0"/>
          <w:i w:val="0"/>
          <w:color w:val="auto"/>
        </w:rPr>
        <w:t>lipid accumulation under nitrogen deprivation</w:t>
      </w:r>
    </w:p>
    <w:p w14:paraId="172570FA" w14:textId="77777777" w:rsidR="005B3C0C" w:rsidRPr="005B3C0C" w:rsidRDefault="005B3C0C" w:rsidP="005B3C0C">
      <w:pPr>
        <w:tabs>
          <w:tab w:val="left" w:pos="2244"/>
        </w:tabs>
      </w:pPr>
    </w:p>
    <w:p w14:paraId="126BE217" w14:textId="77777777" w:rsidR="005B3C0C" w:rsidRPr="005B3C0C" w:rsidRDefault="005B3C0C" w:rsidP="005B3C0C">
      <w:pPr>
        <w:tabs>
          <w:tab w:val="left" w:pos="2244"/>
        </w:tabs>
        <w:spacing w:line="360" w:lineRule="auto"/>
      </w:pPr>
      <w:r w:rsidRPr="005B3C0C">
        <w:t xml:space="preserve">Characterisation of the lipid accumulation response of </w:t>
      </w:r>
      <w:r w:rsidRPr="005B3C0C">
        <w:rPr>
          <w:i/>
        </w:rPr>
        <w:t xml:space="preserve">C. reinhardtii </w:t>
      </w:r>
      <w:r w:rsidRPr="005B3C0C">
        <w:t xml:space="preserve">under different illumination conditions was determined through monitoring of TAG content, final fatty acid composition, and the expression of key enzymes involved in the lipid accumulation response. </w:t>
      </w:r>
    </w:p>
    <w:p w14:paraId="4FCD59D5" w14:textId="77777777" w:rsidR="005B3C0C" w:rsidRPr="005B3C0C" w:rsidRDefault="005B3C0C" w:rsidP="005B3C0C">
      <w:pPr>
        <w:tabs>
          <w:tab w:val="left" w:pos="2244"/>
        </w:tabs>
        <w:spacing w:line="360" w:lineRule="auto"/>
      </w:pPr>
      <w:r w:rsidRPr="005B3C0C">
        <w:t xml:space="preserve">As previously mentioned, upon nitrogen deprivation mixotrophic cultures, with active LEF and CEF, experienced a rapid lipid accumulation response (Figure </w:t>
      </w:r>
      <w:r w:rsidR="00A7670A">
        <w:t>83</w:t>
      </w:r>
      <w:r w:rsidRPr="005B3C0C">
        <w:t xml:space="preserve">), particularly after starch accumulation plateaued at 12-24 hours. By 144 hours post resuspension, TAG content had increased 62.5 fold (Figure </w:t>
      </w:r>
      <w:r w:rsidR="00A7670A">
        <w:t>83</w:t>
      </w:r>
      <w:r w:rsidRPr="005B3C0C">
        <w:t>). In contrast, in the absence of active photosynthesis, heterotrophic cultures experienced a relatively minor increase in TAG content over the first 48 hours, 6.7 fg TAG cell</w:t>
      </w:r>
      <w:r w:rsidRPr="005B3C0C">
        <w:rPr>
          <w:vertAlign w:val="superscript"/>
        </w:rPr>
        <w:t>-1</w:t>
      </w:r>
      <w:r w:rsidRPr="005B3C0C">
        <w:t xml:space="preserve"> hr</w:t>
      </w:r>
      <w:r w:rsidRPr="005B3C0C">
        <w:rPr>
          <w:vertAlign w:val="superscript"/>
        </w:rPr>
        <w:t>-1</w:t>
      </w:r>
      <w:r w:rsidRPr="005B3C0C">
        <w:t xml:space="preserve"> (compared to a 105.5 fg TAG cell</w:t>
      </w:r>
      <w:r w:rsidRPr="005B3C0C">
        <w:rPr>
          <w:vertAlign w:val="superscript"/>
        </w:rPr>
        <w:t>-1</w:t>
      </w:r>
      <w:r w:rsidRPr="005B3C0C">
        <w:t xml:space="preserve">  hr</w:t>
      </w:r>
      <w:r w:rsidRPr="005B3C0C">
        <w:rPr>
          <w:vertAlign w:val="superscript"/>
        </w:rPr>
        <w:t>-1</w:t>
      </w:r>
      <w:r w:rsidRPr="005B3C0C">
        <w:t xml:space="preserve"> in mixotrophic cells). Beyond, 48 hours and concurrent to the plateau of starch accumulation, the rate of TAG accumulation in heterotrophic cultures increased to 20 fg </w:t>
      </w:r>
      <w:r w:rsidRPr="005B3C0C">
        <w:lastRenderedPageBreak/>
        <w:t>TAG cell</w:t>
      </w:r>
      <w:r w:rsidRPr="005B3C0C">
        <w:rPr>
          <w:vertAlign w:val="superscript"/>
        </w:rPr>
        <w:t>-1</w:t>
      </w:r>
      <w:r w:rsidRPr="005B3C0C">
        <w:t xml:space="preserve"> hr</w:t>
      </w:r>
      <w:r w:rsidRPr="005B3C0C">
        <w:rPr>
          <w:vertAlign w:val="superscript"/>
        </w:rPr>
        <w:t>-1</w:t>
      </w:r>
      <w:r w:rsidRPr="005B3C0C">
        <w:t xml:space="preserve"> (48-144 hours), reaching a content of 2.4 pg TAG cell</w:t>
      </w:r>
      <w:r w:rsidRPr="005B3C0C">
        <w:rPr>
          <w:vertAlign w:val="superscript"/>
        </w:rPr>
        <w:t>-1</w:t>
      </w:r>
      <w:r w:rsidRPr="005B3C0C">
        <w:t xml:space="preserve"> by 144 hours (8.9 fold less TAG than mixotrophic cultures) (Figure </w:t>
      </w:r>
      <w:r w:rsidR="00A7670A">
        <w:t>83</w:t>
      </w:r>
      <w:r w:rsidRPr="005B3C0C">
        <w:t xml:space="preserve">). </w:t>
      </w:r>
    </w:p>
    <w:p w14:paraId="13FC132D" w14:textId="3EC87C06" w:rsidR="005B3C0C" w:rsidRDefault="005128F7" w:rsidP="005B3C0C">
      <w:pPr>
        <w:tabs>
          <w:tab w:val="left" w:pos="2244"/>
        </w:tabs>
        <w:spacing w:line="360" w:lineRule="auto"/>
      </w:pPr>
      <w:r>
        <w:rPr>
          <w:noProof/>
          <w:lang w:eastAsia="en-GB"/>
        </w:rPr>
        <mc:AlternateContent>
          <mc:Choice Requires="wpg">
            <w:drawing>
              <wp:anchor distT="0" distB="0" distL="114300" distR="114300" simplePos="0" relativeHeight="251493888" behindDoc="0" locked="0" layoutInCell="1" allowOverlap="1" wp14:anchorId="6B562B69" wp14:editId="5AAE96A8">
                <wp:simplePos x="0" y="0"/>
                <wp:positionH relativeFrom="column">
                  <wp:posOffset>802005</wp:posOffset>
                </wp:positionH>
                <wp:positionV relativeFrom="paragraph">
                  <wp:posOffset>3423920</wp:posOffset>
                </wp:positionV>
                <wp:extent cx="3911600" cy="4366895"/>
                <wp:effectExtent l="0" t="0" r="0" b="0"/>
                <wp:wrapTopAndBottom/>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11600" cy="4366895"/>
                          <a:chOff x="0" y="0"/>
                          <a:chExt cx="3911600" cy="4367349"/>
                        </a:xfrm>
                      </wpg:grpSpPr>
                      <wps:wsp>
                        <wps:cNvPr id="43" name="Text Box 159"/>
                        <wps:cNvSpPr txBox="1">
                          <a:spLocks noChangeArrowheads="1"/>
                        </wps:cNvSpPr>
                        <wps:spPr bwMode="auto">
                          <a:xfrm>
                            <a:off x="0" y="3508745"/>
                            <a:ext cx="3911600" cy="858604"/>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D11E178" w14:textId="77777777" w:rsidR="003B14DC" w:rsidRDefault="003B14DC" w:rsidP="005B3C0C">
                              <w:pPr>
                                <w:rPr>
                                  <w:sz w:val="20"/>
                                  <w:szCs w:val="20"/>
                                </w:rPr>
                              </w:pPr>
                              <w:r>
                                <w:rPr>
                                  <w:b/>
                                  <w:sz w:val="20"/>
                                  <w:szCs w:val="20"/>
                                </w:rPr>
                                <w:t>Figure 83</w:t>
                              </w:r>
                              <w:r w:rsidRPr="00FE724F">
                                <w:rPr>
                                  <w:b/>
                                  <w:sz w:val="20"/>
                                  <w:szCs w:val="20"/>
                                </w:rPr>
                                <w:t xml:space="preserve">. </w:t>
                              </w:r>
                              <w:r>
                                <w:rPr>
                                  <w:sz w:val="20"/>
                                  <w:szCs w:val="20"/>
                                </w:rPr>
                                <w:t>TAG</w:t>
                              </w:r>
                              <w:r w:rsidRPr="00FE724F">
                                <w:rPr>
                                  <w:sz w:val="20"/>
                                  <w:szCs w:val="20"/>
                                </w:rPr>
                                <w:t xml:space="preserve"> </w:t>
                              </w:r>
                              <w:r>
                                <w:rPr>
                                  <w:sz w:val="20"/>
                                  <w:szCs w:val="20"/>
                                </w:rPr>
                                <w:t xml:space="preserve">content </w:t>
                              </w:r>
                              <w:r w:rsidRPr="00FE724F">
                                <w:rPr>
                                  <w:sz w:val="20"/>
                                  <w:szCs w:val="20"/>
                                </w:rPr>
                                <w:t>(</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before (LOG) and after cell resuspension in nitrogen free (NF) medium</w:t>
                              </w:r>
                              <w:r w:rsidRPr="00810974">
                                <w:rPr>
                                  <w:sz w:val="20"/>
                                  <w:szCs w:val="20"/>
                                </w:rPr>
                                <w:t xml:space="preserve"> </w:t>
                              </w:r>
                              <w:r>
                                <w:rPr>
                                  <w:sz w:val="20"/>
                                  <w:szCs w:val="20"/>
                                </w:rPr>
                                <w:t xml:space="preserve">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6203A457" w14:textId="77777777" w:rsidR="003B14DC" w:rsidRDefault="003B14DC" w:rsidP="005B3C0C">
                              <w:pPr>
                                <w:rPr>
                                  <w:sz w:val="20"/>
                                  <w:szCs w:val="20"/>
                                </w:rPr>
                              </w:pPr>
                            </w:p>
                            <w:p w14:paraId="40C47F3D" w14:textId="77777777" w:rsidR="003B14DC" w:rsidRPr="00FE724F" w:rsidRDefault="003B14DC" w:rsidP="005B3C0C">
                              <w:pPr>
                                <w:rPr>
                                  <w:sz w:val="20"/>
                                  <w:szCs w:val="20"/>
                                </w:rPr>
                              </w:pPr>
                              <w:r w:rsidRPr="00FE724F">
                                <w:rPr>
                                  <w:sz w:val="20"/>
                                  <w:szCs w:val="20"/>
                                </w:rPr>
                                <w:t xml:space="preserve"> </w:t>
                              </w:r>
                            </w:p>
                          </w:txbxContent>
                        </wps:txbx>
                        <wps:bodyPr rot="0" vert="horz" wrap="square" lIns="91440" tIns="45720" rIns="91440" bIns="45720" anchor="t" anchorCtr="0" upright="1">
                          <a:noAutofit/>
                        </wps:bodyPr>
                      </wps:wsp>
                      <pic:pic xmlns:pic="http://schemas.openxmlformats.org/drawingml/2006/picture">
                        <pic:nvPicPr>
                          <pic:cNvPr id="2" name="Picture 2"/>
                          <pic:cNvPicPr>
                            <a:picLocks noChangeAspect="1"/>
                          </pic:cNvPicPr>
                        </pic:nvPicPr>
                        <pic:blipFill>
                          <a:blip r:embed="rId191">
                            <a:extLst>
                              <a:ext uri="{28A0092B-C50C-407E-A947-70E740481C1C}">
                                <a14:useLocalDpi xmlns:a14="http://schemas.microsoft.com/office/drawing/2010/main" val="0"/>
                              </a:ext>
                            </a:extLst>
                          </a:blip>
                          <a:stretch>
                            <a:fillRect/>
                          </a:stretch>
                        </pic:blipFill>
                        <pic:spPr>
                          <a:xfrm>
                            <a:off x="116957" y="0"/>
                            <a:ext cx="3476847" cy="3508745"/>
                          </a:xfrm>
                          <a:prstGeom prst="rect">
                            <a:avLst/>
                          </a:prstGeom>
                        </pic:spPr>
                      </pic:pic>
                    </wpg:wgp>
                  </a:graphicData>
                </a:graphic>
                <wp14:sizeRelH relativeFrom="margin">
                  <wp14:pctWidth>0</wp14:pctWidth>
                </wp14:sizeRelH>
                <wp14:sizeRelV relativeFrom="page">
                  <wp14:pctHeight>0</wp14:pctHeight>
                </wp14:sizeRelV>
              </wp:anchor>
            </w:drawing>
          </mc:Choice>
          <mc:Fallback>
            <w:pict>
              <v:group w14:anchorId="6B562B69" id="Group 5" o:spid="_x0000_s1637" style="position:absolute;left:0;text-align:left;margin-left:63.15pt;margin-top:269.6pt;width:308pt;height:343.85pt;z-index:251493888;mso-position-horizontal-relative:text;mso-position-vertical-relative:text;mso-width-relative:margin" coordsize="39116,43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">
                <v:shape id="Text Box 159" o:spid="_x0000_s1638" type="#_x0000_t202" style="position:absolute;top:35087;width:39116;height:8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" stroked="f">
                  <v:textbox>
                    <w:txbxContent>
                      <w:p w14:paraId="6D11E178" w14:textId="77777777" w:rsidR="003B14DC" w:rsidRDefault="003B14DC" w:rsidP="005B3C0C">
                        <w:pPr>
                          <w:rPr>
                            <w:sz w:val="20"/>
                            <w:szCs w:val="20"/>
                          </w:rPr>
                        </w:pPr>
                        <w:r>
                          <w:rPr>
                            <w:b/>
                            <w:sz w:val="20"/>
                            <w:szCs w:val="20"/>
                          </w:rPr>
                          <w:t>Figure 83</w:t>
                        </w:r>
                        <w:r w:rsidRPr="00FE724F">
                          <w:rPr>
                            <w:b/>
                            <w:sz w:val="20"/>
                            <w:szCs w:val="20"/>
                          </w:rPr>
                          <w:t xml:space="preserve">. </w:t>
                        </w:r>
                        <w:r>
                          <w:rPr>
                            <w:sz w:val="20"/>
                            <w:szCs w:val="20"/>
                          </w:rPr>
                          <w:t>TAG</w:t>
                        </w:r>
                        <w:r w:rsidRPr="00FE724F">
                          <w:rPr>
                            <w:sz w:val="20"/>
                            <w:szCs w:val="20"/>
                          </w:rPr>
                          <w:t xml:space="preserve"> </w:t>
                        </w:r>
                        <w:r>
                          <w:rPr>
                            <w:sz w:val="20"/>
                            <w:szCs w:val="20"/>
                          </w:rPr>
                          <w:t xml:space="preserve">content </w:t>
                        </w:r>
                        <w:r w:rsidRPr="00FE724F">
                          <w:rPr>
                            <w:sz w:val="20"/>
                            <w:szCs w:val="20"/>
                          </w:rPr>
                          <w:t>(</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before (LOG) and after cell resuspension in nitrogen free (NF) medium</w:t>
                        </w:r>
                        <w:r w:rsidRPr="00810974">
                          <w:rPr>
                            <w:sz w:val="20"/>
                            <w:szCs w:val="20"/>
                          </w:rPr>
                          <w:t xml:space="preserve"> </w:t>
                        </w:r>
                        <w:r>
                          <w:rPr>
                            <w:sz w:val="20"/>
                            <w:szCs w:val="20"/>
                          </w:rPr>
                          <w:t xml:space="preserve">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6203A457" w14:textId="77777777" w:rsidR="003B14DC" w:rsidRDefault="003B14DC" w:rsidP="005B3C0C">
                        <w:pPr>
                          <w:rPr>
                            <w:sz w:val="20"/>
                            <w:szCs w:val="20"/>
                          </w:rPr>
                        </w:pPr>
                      </w:p>
                      <w:p w14:paraId="40C47F3D" w14:textId="77777777" w:rsidR="003B14DC" w:rsidRPr="00FE724F" w:rsidRDefault="003B14DC" w:rsidP="005B3C0C">
                        <w:pPr>
                          <w:rPr>
                            <w:sz w:val="20"/>
                            <w:szCs w:val="20"/>
                          </w:rPr>
                        </w:pPr>
                        <w:r w:rsidRPr="00FE724F">
                          <w:rPr>
                            <w:sz w:val="20"/>
                            <w:szCs w:val="20"/>
                          </w:rPr>
                          <w:t xml:space="preserve"> </w:t>
                        </w:r>
                      </w:p>
                    </w:txbxContent>
                  </v:textbox>
                </v:shape>
                <v:shape id="Picture 2" o:spid="_x0000_s1639" type="#_x0000_t75" style="position:absolute;left:1169;width:34769;height:35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">
                  <v:imagedata r:id="rId192" o:title=""/>
                  <v:path arrowok="t"/>
                </v:shape>
                <w10:wrap type="topAndBottom"/>
              </v:group>
            </w:pict>
          </mc:Fallback>
        </mc:AlternateContent>
      </w:r>
      <w:r w:rsidR="005B3C0C" w:rsidRPr="005B3C0C">
        <w:t>Activation of CEF significantly increased the rate of TAG accumulation (p&lt;0.01), but did not restore accumulation to the rate observed in the mixotrophic control. Similarly to the heterotrophic treatment, cells grown under FR light had a delayed accumulation response, with relatively low accumulation over the first 24 hours. Beyond 24 to 48 hours, again concurrent to a plateau in starch accumulation, TAG accumulation increased from 15.9 fg TAG cell</w:t>
      </w:r>
      <w:r w:rsidR="005B3C0C" w:rsidRPr="005B3C0C">
        <w:rPr>
          <w:vertAlign w:val="superscript"/>
        </w:rPr>
        <w:t>-1</w:t>
      </w:r>
      <w:r w:rsidR="005B3C0C" w:rsidRPr="005B3C0C">
        <w:t xml:space="preserve"> hr</w:t>
      </w:r>
      <w:r w:rsidR="005B3C0C" w:rsidRPr="005B3C0C">
        <w:rPr>
          <w:vertAlign w:val="superscript"/>
        </w:rPr>
        <w:t xml:space="preserve">-1 </w:t>
      </w:r>
      <w:r w:rsidR="005B3C0C" w:rsidRPr="005B3C0C">
        <w:t>(0-24 hours), to 26.9 fg TAG cell</w:t>
      </w:r>
      <w:r w:rsidR="005B3C0C" w:rsidRPr="005B3C0C">
        <w:rPr>
          <w:vertAlign w:val="superscript"/>
        </w:rPr>
        <w:t>-1</w:t>
      </w:r>
      <w:r w:rsidR="005B3C0C" w:rsidRPr="005B3C0C">
        <w:t xml:space="preserve"> hr</w:t>
      </w:r>
      <w:r w:rsidR="005B3C0C" w:rsidRPr="005B3C0C">
        <w:rPr>
          <w:vertAlign w:val="superscript"/>
        </w:rPr>
        <w:t>-1</w:t>
      </w:r>
      <w:r w:rsidR="005B3C0C" w:rsidRPr="005B3C0C">
        <w:t xml:space="preserve"> (24-48 hours) and 103 fg TAG cell</w:t>
      </w:r>
      <w:r w:rsidR="005B3C0C" w:rsidRPr="005B3C0C">
        <w:rPr>
          <w:vertAlign w:val="superscript"/>
        </w:rPr>
        <w:t>-1</w:t>
      </w:r>
      <w:r w:rsidR="005B3C0C" w:rsidRPr="005B3C0C">
        <w:t xml:space="preserve"> hr</w:t>
      </w:r>
      <w:r w:rsidR="005B3C0C" w:rsidRPr="005B3C0C">
        <w:rPr>
          <w:vertAlign w:val="superscript"/>
        </w:rPr>
        <w:t xml:space="preserve">-1 </w:t>
      </w:r>
      <w:r w:rsidR="005B3C0C" w:rsidRPr="005B3C0C">
        <w:t>(48-96 hours). TAG content peaked at 96 hours (6.3 pg TAG cell</w:t>
      </w:r>
      <w:r w:rsidR="005B3C0C" w:rsidRPr="005B3C0C">
        <w:rPr>
          <w:vertAlign w:val="superscript"/>
        </w:rPr>
        <w:t>-1</w:t>
      </w:r>
      <w:r w:rsidR="005B3C0C" w:rsidRPr="005B3C0C">
        <w:t xml:space="preserve">), before declining slightly (-6%) in the final 48 hours. At the 96 hours peak TAG content was 2.4 fold lower than mixotrophic cultures (p&gt;0.05) but 5.3 fold higher than heterotrophic cultures (Figure </w:t>
      </w:r>
      <w:r w:rsidR="00A7670A">
        <w:t>83</w:t>
      </w:r>
      <w:r w:rsidR="005B3C0C" w:rsidRPr="005B3C0C">
        <w:t>). Fluorescence m</w:t>
      </w:r>
      <w:r w:rsidR="00A7670A">
        <w:t>icroscopy imaging supported</w:t>
      </w:r>
      <w:r w:rsidR="005B3C0C" w:rsidRPr="005B3C0C">
        <w:t xml:space="preserve"> the observed variation in TAG content between treatments (Figure </w:t>
      </w:r>
      <w:r w:rsidR="00A7670A">
        <w:t>84</w:t>
      </w:r>
      <w:r w:rsidR="005B3C0C" w:rsidRPr="005B3C0C">
        <w:t>).</w:t>
      </w:r>
    </w:p>
    <w:p w14:paraId="2C4AC2BB" w14:textId="00E426BE" w:rsidR="0081741E" w:rsidRDefault="0081741E" w:rsidP="005B3C0C">
      <w:pPr>
        <w:tabs>
          <w:tab w:val="left" w:pos="2244"/>
        </w:tabs>
        <w:spacing w:line="360" w:lineRule="auto"/>
      </w:pPr>
    </w:p>
    <w:p w14:paraId="4BAEF5EE" w14:textId="53807F2E" w:rsidR="0081741E" w:rsidRDefault="0081741E" w:rsidP="005B3C0C">
      <w:pPr>
        <w:tabs>
          <w:tab w:val="left" w:pos="2244"/>
        </w:tabs>
        <w:spacing w:line="360" w:lineRule="auto"/>
      </w:pPr>
    </w:p>
    <w:p w14:paraId="4878742C" w14:textId="77777777" w:rsidR="005B3C0C" w:rsidRPr="005B3C0C" w:rsidRDefault="005128F7" w:rsidP="00A7670A">
      <w:pPr>
        <w:tabs>
          <w:tab w:val="left" w:pos="2244"/>
        </w:tabs>
        <w:spacing w:line="360" w:lineRule="auto"/>
      </w:pPr>
      <w:r>
        <w:rPr>
          <w:noProof/>
          <w:lang w:eastAsia="en-GB"/>
        </w:rPr>
        <w:lastRenderedPageBreak/>
        <mc:AlternateContent>
          <mc:Choice Requires="wpg">
            <w:drawing>
              <wp:anchor distT="0" distB="0" distL="114300" distR="114300" simplePos="0" relativeHeight="251460096" behindDoc="0" locked="0" layoutInCell="1" allowOverlap="1" wp14:anchorId="3140DE02" wp14:editId="76D69FB1">
                <wp:simplePos x="0" y="0"/>
                <wp:positionH relativeFrom="column">
                  <wp:posOffset>-5715</wp:posOffset>
                </wp:positionH>
                <wp:positionV relativeFrom="paragraph">
                  <wp:posOffset>-10795</wp:posOffset>
                </wp:positionV>
                <wp:extent cx="5506720" cy="2136140"/>
                <wp:effectExtent l="0" t="0" r="0" b="0"/>
                <wp:wrapTopAndBottom/>
                <wp:docPr id="12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06720" cy="2136140"/>
                          <a:chOff x="0" y="0"/>
                          <a:chExt cx="5507990" cy="2138446"/>
                        </a:xfrm>
                      </wpg:grpSpPr>
                      <wps:wsp>
                        <wps:cNvPr id="19" name="Text Box 161"/>
                        <wps:cNvSpPr txBox="1">
                          <a:spLocks noChangeArrowheads="1"/>
                        </wps:cNvSpPr>
                        <wps:spPr bwMode="auto">
                          <a:xfrm>
                            <a:off x="0" y="1467852"/>
                            <a:ext cx="5507990" cy="67059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0EE8402" w14:textId="77777777" w:rsidR="003B14DC" w:rsidRPr="00FE724F" w:rsidRDefault="003B14DC" w:rsidP="005B3C0C">
                              <w:pPr>
                                <w:rPr>
                                  <w:sz w:val="20"/>
                                  <w:szCs w:val="20"/>
                                </w:rPr>
                              </w:pPr>
                              <w:r w:rsidRPr="00FE724F">
                                <w:rPr>
                                  <w:b/>
                                  <w:sz w:val="20"/>
                                  <w:szCs w:val="20"/>
                                </w:rPr>
                                <w:t xml:space="preserve">Figure  </w:t>
                              </w:r>
                              <w:r>
                                <w:rPr>
                                  <w:b/>
                                  <w:sz w:val="20"/>
                                  <w:szCs w:val="20"/>
                                </w:rPr>
                                <w:t>84</w:t>
                              </w:r>
                              <w:r w:rsidRPr="00FE724F">
                                <w:rPr>
                                  <w:b/>
                                  <w:sz w:val="20"/>
                                  <w:szCs w:val="20"/>
                                </w:rPr>
                                <w:t xml:space="preserve">. </w:t>
                              </w:r>
                              <w:r w:rsidRPr="00112F24">
                                <w:rPr>
                                  <w:sz w:val="20"/>
                                  <w:szCs w:val="20"/>
                                </w:rPr>
                                <w:t>F</w:t>
                              </w:r>
                              <w:r>
                                <w:rPr>
                                  <w:sz w:val="20"/>
                                  <w:szCs w:val="20"/>
                                </w:rPr>
                                <w:t xml:space="preserve">luorescence microscopy of </w:t>
                              </w:r>
                              <w:r>
                                <w:rPr>
                                  <w:i/>
                                  <w:sz w:val="20"/>
                                  <w:szCs w:val="20"/>
                                </w:rPr>
                                <w:t>C. reinhardtii</w:t>
                              </w:r>
                              <w:r>
                                <w:rPr>
                                  <w:sz w:val="20"/>
                                  <w:szCs w:val="20"/>
                                </w:rPr>
                                <w:t xml:space="preserve"> 144 hrs after resuspension in N deplete medium: (A) mixotrophic cells (B) heterotrophic cells (C) cells under FR light. Red colour is chlorophyll auto-fluorescence, yellow colour is fluorescence of Nile Red bound to neutral lipid bodies. </w:t>
                              </w:r>
                            </w:p>
                          </w:txbxContent>
                        </wps:txbx>
                        <wps:bodyPr rot="0" vert="horz" wrap="square" lIns="91440" tIns="45720" rIns="91440" bIns="45720" anchor="t" anchorCtr="0" upright="1">
                          <a:noAutofit/>
                        </wps:bodyPr>
                      </wps:wsp>
                      <pic:pic xmlns:pic="http://schemas.openxmlformats.org/drawingml/2006/picture">
                        <pic:nvPicPr>
                          <pic:cNvPr id="14" name="Picture 14"/>
                          <pic:cNvPicPr>
                            <a:picLocks noChangeAspect="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390148" cy="1467852"/>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140DE02" id="_x0000_s1640" style="position:absolute;left:0;text-align:left;margin-left:-.45pt;margin-top:-.85pt;width:433.6pt;height:168.2pt;z-index:251460096;mso-position-horizontal-relative:text;mso-position-vertical-relative:text;mso-width-relative:margin;mso-height-relative:margin" coordsize="55079,21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">
                <v:shape id="Text Box 161" o:spid="_x0000_s1641" type="#_x0000_t202" style="position:absolute;top:14678;width:55079;height:6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60EE8402" w14:textId="77777777" w:rsidR="003B14DC" w:rsidRPr="00FE724F" w:rsidRDefault="003B14DC" w:rsidP="005B3C0C">
                        <w:pPr>
                          <w:rPr>
                            <w:sz w:val="20"/>
                            <w:szCs w:val="20"/>
                          </w:rPr>
                        </w:pPr>
                        <w:r w:rsidRPr="00FE724F">
                          <w:rPr>
                            <w:b/>
                            <w:sz w:val="20"/>
                            <w:szCs w:val="20"/>
                          </w:rPr>
                          <w:t xml:space="preserve">Figure  </w:t>
                        </w:r>
                        <w:r>
                          <w:rPr>
                            <w:b/>
                            <w:sz w:val="20"/>
                            <w:szCs w:val="20"/>
                          </w:rPr>
                          <w:t>84</w:t>
                        </w:r>
                        <w:r w:rsidRPr="00FE724F">
                          <w:rPr>
                            <w:b/>
                            <w:sz w:val="20"/>
                            <w:szCs w:val="20"/>
                          </w:rPr>
                          <w:t xml:space="preserve">. </w:t>
                        </w:r>
                        <w:r w:rsidRPr="00112F24">
                          <w:rPr>
                            <w:sz w:val="20"/>
                            <w:szCs w:val="20"/>
                          </w:rPr>
                          <w:t>F</w:t>
                        </w:r>
                        <w:r>
                          <w:rPr>
                            <w:sz w:val="20"/>
                            <w:szCs w:val="20"/>
                          </w:rPr>
                          <w:t xml:space="preserve">luorescence microscopy of </w:t>
                        </w:r>
                        <w:r>
                          <w:rPr>
                            <w:i/>
                            <w:sz w:val="20"/>
                            <w:szCs w:val="20"/>
                          </w:rPr>
                          <w:t>C. reinhardtii</w:t>
                        </w:r>
                        <w:r>
                          <w:rPr>
                            <w:sz w:val="20"/>
                            <w:szCs w:val="20"/>
                          </w:rPr>
                          <w:t xml:space="preserve"> 144 hrs after resuspension in N deplete medium: (A) mixotrophic cells (B) heterotrophic cells (C) cells under FR light. Red colour is chlorophyll auto-fluorescence, yellow colour is fluorescence of Nile Red bound to neutral lipid bodies. </w:t>
                        </w:r>
                      </w:p>
                    </w:txbxContent>
                  </v:textbox>
                </v:shape>
                <v:shape id="Picture 14" o:spid="_x0000_s1642" type="#_x0000_t75" style="position:absolute;width:53901;height:14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">
                  <v:imagedata r:id="rId194" o:title=""/>
                  <v:path arrowok="t"/>
                </v:shape>
                <w10:wrap type="topAndBottom"/>
              </v:group>
            </w:pict>
          </mc:Fallback>
        </mc:AlternateContent>
      </w:r>
    </w:p>
    <w:p w14:paraId="500D991F" w14:textId="77777777" w:rsidR="005B3C0C" w:rsidRPr="005B3C0C" w:rsidRDefault="005B3C0C" w:rsidP="005B3C0C">
      <w:pPr>
        <w:tabs>
          <w:tab w:val="left" w:pos="2244"/>
        </w:tabs>
        <w:spacing w:line="360" w:lineRule="auto"/>
      </w:pPr>
      <w:r w:rsidRPr="005B3C0C">
        <w:t xml:space="preserve">Stimulation of photosystems also led to differences in the expression response of genes involved in lipid synthesis. Peculiarly, under heterotrophic conditions, </w:t>
      </w:r>
      <w:r w:rsidR="0077366F" w:rsidRPr="005B3C0C">
        <w:rPr>
          <w:i/>
        </w:rPr>
        <w:t>acx2</w:t>
      </w:r>
      <w:r w:rsidRPr="005B3C0C">
        <w:rPr>
          <w:i/>
        </w:rPr>
        <w:t xml:space="preserve">, </w:t>
      </w:r>
      <w:r w:rsidRPr="005B3C0C">
        <w:t xml:space="preserve">encoding the enzyme responsible for the first committal fatty acid synthesis step, was elevated at log phase (4.7 fold higher than log phase mixotrophic cells, p&lt;0.01, Figure </w:t>
      </w:r>
      <w:r w:rsidR="00760394">
        <w:t>85</w:t>
      </w:r>
      <w:r w:rsidRPr="005B3C0C">
        <w:t xml:space="preserve">). </w:t>
      </w:r>
      <w:r w:rsidR="0077366F" w:rsidRPr="005B3C0C">
        <w:rPr>
          <w:i/>
        </w:rPr>
        <w:t>acx2</w:t>
      </w:r>
      <w:r w:rsidRPr="005B3C0C">
        <w:rPr>
          <w:i/>
        </w:rPr>
        <w:t xml:space="preserve"> </w:t>
      </w:r>
      <w:r w:rsidRPr="005B3C0C">
        <w:t xml:space="preserve">expression under FR light was also elevated relative to the mixotrophic control (2.4 fold higher than log phase mixotrophic cells, p&lt;0.01). However, in darkness, upon N deprivation </w:t>
      </w:r>
      <w:r w:rsidR="0077366F" w:rsidRPr="005B3C0C">
        <w:rPr>
          <w:i/>
        </w:rPr>
        <w:t xml:space="preserve">acx2 </w:t>
      </w:r>
      <w:r w:rsidR="0077366F" w:rsidRPr="005B3C0C">
        <w:t xml:space="preserve">expression </w:t>
      </w:r>
      <w:r w:rsidRPr="005B3C0C">
        <w:t xml:space="preserve">declined by 71% (3.4 fold lower, p&lt;0.001) after 12 hours. Beyond 12 hours, transcript abundance increased back to log phase levels (Figure </w:t>
      </w:r>
      <w:r w:rsidR="00B81479">
        <w:t>85</w:t>
      </w:r>
      <w:r w:rsidRPr="005B3C0C">
        <w:t xml:space="preserve">). In contrast, N stress prompted </w:t>
      </w:r>
      <w:r w:rsidR="0077366F" w:rsidRPr="005B3C0C">
        <w:rPr>
          <w:i/>
        </w:rPr>
        <w:t>acx2</w:t>
      </w:r>
      <w:r w:rsidRPr="005B3C0C">
        <w:rPr>
          <w:i/>
        </w:rPr>
        <w:t xml:space="preserve"> </w:t>
      </w:r>
      <w:r w:rsidRPr="005B3C0C">
        <w:t xml:space="preserve">transcript abundance increase immediately in mixotrophic and FR light cultures. </w:t>
      </w:r>
      <w:r w:rsidR="0077366F" w:rsidRPr="005B3C0C">
        <w:rPr>
          <w:i/>
        </w:rPr>
        <w:t>gpd2</w:t>
      </w:r>
      <w:r w:rsidRPr="005B3C0C">
        <w:rPr>
          <w:i/>
        </w:rPr>
        <w:t xml:space="preserve"> </w:t>
      </w:r>
      <w:r w:rsidRPr="005B3C0C">
        <w:t>expression, encoding an enzyme responsible for glycerol-3-phosphate synthesis, is similar under all conditions, but increases significantly in FR light treatments at an earlier time (2 hours rather than 12 hours)</w:t>
      </w:r>
      <w:r w:rsidR="00B81479">
        <w:t xml:space="preserve"> </w:t>
      </w:r>
      <w:r w:rsidRPr="005B3C0C">
        <w:t xml:space="preserve">(Figure </w:t>
      </w:r>
      <w:r w:rsidR="00B81479">
        <w:t>86</w:t>
      </w:r>
      <w:r w:rsidRPr="005B3C0C">
        <w:t xml:space="preserve">). </w:t>
      </w:r>
    </w:p>
    <w:p w14:paraId="34B80BA3" w14:textId="77777777" w:rsidR="005B3C0C" w:rsidRPr="005B3C0C" w:rsidRDefault="005B3C0C" w:rsidP="005B3C0C">
      <w:pPr>
        <w:tabs>
          <w:tab w:val="left" w:pos="2244"/>
        </w:tabs>
        <w:spacing w:line="360" w:lineRule="auto"/>
      </w:pPr>
    </w:p>
    <w:p w14:paraId="13A329BC" w14:textId="6D7E59C4" w:rsidR="005B3C0C" w:rsidRPr="005B3C0C" w:rsidRDefault="0081741E" w:rsidP="005B3C0C">
      <w:pPr>
        <w:tabs>
          <w:tab w:val="left" w:pos="2244"/>
        </w:tabs>
      </w:pPr>
      <w:r w:rsidRPr="0081741E">
        <w:lastRenderedPageBreak/>
        <mc:AlternateContent>
          <mc:Choice Requires="wpg">
            <w:drawing>
              <wp:anchor distT="0" distB="0" distL="114300" distR="114300" simplePos="0" relativeHeight="252065280" behindDoc="0" locked="0" layoutInCell="1" allowOverlap="1" wp14:anchorId="07F57E35" wp14:editId="779CE344">
                <wp:simplePos x="0" y="0"/>
                <wp:positionH relativeFrom="column">
                  <wp:posOffset>908685</wp:posOffset>
                </wp:positionH>
                <wp:positionV relativeFrom="paragraph">
                  <wp:posOffset>4551045</wp:posOffset>
                </wp:positionV>
                <wp:extent cx="4086225" cy="4392295"/>
                <wp:effectExtent l="0" t="0" r="0" b="0"/>
                <wp:wrapTopAndBottom/>
                <wp:docPr id="338" name="Group 3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86225" cy="4392295"/>
                          <a:chOff x="348472" y="408857"/>
                          <a:chExt cx="4086859" cy="4409789"/>
                        </a:xfrm>
                      </wpg:grpSpPr>
                      <pic:pic xmlns:pic="http://schemas.openxmlformats.org/drawingml/2006/picture">
                        <pic:nvPicPr>
                          <pic:cNvPr id="126" name="Picture 126"/>
                          <pic:cNvPicPr>
                            <a:picLocks noChangeAspect="1"/>
                          </pic:cNvPicPr>
                        </pic:nvPicPr>
                        <pic:blipFill rotWithShape="1">
                          <a:blip r:embed="rId195">
                            <a:extLst>
                              <a:ext uri="{28A0092B-C50C-407E-A947-70E740481C1C}">
                                <a14:useLocalDpi xmlns:a14="http://schemas.microsoft.com/office/drawing/2010/main" val="0"/>
                              </a:ext>
                            </a:extLst>
                          </a:blip>
                          <a:srcRect t="3989"/>
                          <a:stretch/>
                        </pic:blipFill>
                        <pic:spPr bwMode="auto">
                          <a:xfrm>
                            <a:off x="849294" y="408857"/>
                            <a:ext cx="3162300" cy="3600450"/>
                          </a:xfrm>
                          <a:prstGeom prst="rect">
                            <a:avLst/>
                          </a:prstGeom>
                          <a:ln>
                            <a:noFill/>
                          </a:ln>
                          <a:extLst>
                            <a:ext uri="{53640926-AAD7-44D8-BBD7-CCE9431645EC}">
                              <a14:shadowObscured xmlns:a14="http://schemas.microsoft.com/office/drawing/2010/main"/>
                            </a:ext>
                          </a:extLst>
                        </pic:spPr>
                      </pic:pic>
                      <wps:wsp>
                        <wps:cNvPr id="127" name="Text Box 2"/>
                        <wps:cNvSpPr txBox="1">
                          <a:spLocks noChangeArrowheads="1"/>
                        </wps:cNvSpPr>
                        <wps:spPr bwMode="auto">
                          <a:xfrm>
                            <a:off x="348472" y="3806662"/>
                            <a:ext cx="4086859" cy="1011984"/>
                          </a:xfrm>
                          <a:prstGeom prst="rect">
                            <a:avLst/>
                          </a:prstGeom>
                          <a:noFill/>
                          <a:ln w="9525">
                            <a:noFill/>
                            <a:miter lim="800000"/>
                            <a:headEnd/>
                            <a:tailEnd/>
                          </a:ln>
                        </wps:spPr>
                        <wps:txbx>
                          <w:txbxContent>
                            <w:p w14:paraId="78BD201E" w14:textId="77777777" w:rsidR="0081741E" w:rsidRDefault="0081741E" w:rsidP="0081741E">
                              <w:r>
                                <w:rPr>
                                  <w:b/>
                                  <w:sz w:val="20"/>
                                  <w:szCs w:val="20"/>
                                </w:rPr>
                                <w:t xml:space="preserve">Figure 86. </w:t>
                              </w:r>
                              <w:r>
                                <w:rPr>
                                  <w:sz w:val="20"/>
                                  <w:szCs w:val="20"/>
                                </w:rPr>
                                <w:t xml:space="preserve">Fold change (relative to the average expression of all samples across timepoints and treatments) in </w:t>
                              </w:r>
                              <w:r>
                                <w:rPr>
                                  <w:i/>
                                  <w:sz w:val="20"/>
                                  <w:szCs w:val="20"/>
                                </w:rPr>
                                <w:t xml:space="preserve">gpd2 </w:t>
                              </w:r>
                              <w:r>
                                <w:rPr>
                                  <w:sz w:val="20"/>
                                  <w:szCs w:val="20"/>
                                </w:rPr>
                                <w:t xml:space="preserve">gene expression before (L) and after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07F57E35" id="Group 338" o:spid="_x0000_s1643" style="position:absolute;left:0;text-align:left;margin-left:71.55pt;margin-top:358.35pt;width:321.75pt;height:345.85pt;z-index:252065280;mso-position-horizontal-relative:text;mso-position-vertical-relative:text;mso-height-relative:margin" coordorigin="3484,4088" coordsize="40868,44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">
                <v:shape id="Picture 126" o:spid="_x0000_s1644" type="#_x0000_t75" style="position:absolute;left:8492;top:4088;width:31623;height:36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">
                  <v:imagedata r:id="rId196" o:title="" croptop="2614f"/>
                  <v:path arrowok="t"/>
                </v:shape>
                <v:shape id="_x0000_s1645" type="#_x0000_t202" style="position:absolute;left:3484;top:38066;width:40869;height:10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14:paraId="78BD201E" w14:textId="77777777" w:rsidR="0081741E" w:rsidRDefault="0081741E" w:rsidP="0081741E">
                        <w:r>
                          <w:rPr>
                            <w:b/>
                            <w:sz w:val="20"/>
                            <w:szCs w:val="20"/>
                          </w:rPr>
                          <w:t xml:space="preserve">Figure 86. </w:t>
                        </w:r>
                        <w:r>
                          <w:rPr>
                            <w:sz w:val="20"/>
                            <w:szCs w:val="20"/>
                          </w:rPr>
                          <w:t xml:space="preserve">Fold change (relative to the average expression of all samples across timepoints and treatments) in </w:t>
                        </w:r>
                        <w:r>
                          <w:rPr>
                            <w:i/>
                            <w:sz w:val="20"/>
                            <w:szCs w:val="20"/>
                          </w:rPr>
                          <w:t xml:space="preserve">gpd2 </w:t>
                        </w:r>
                        <w:r>
                          <w:rPr>
                            <w:sz w:val="20"/>
                            <w:szCs w:val="20"/>
                          </w:rPr>
                          <w:t xml:space="preserve">gene expression before (L) and after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txbxContent>
                  </v:textbox>
                </v:shape>
                <w10:wrap type="topAndBottom"/>
              </v:group>
            </w:pict>
          </mc:Fallback>
        </mc:AlternateContent>
      </w:r>
      <w:r w:rsidRPr="0081741E">
        <mc:AlternateContent>
          <mc:Choice Requires="wps">
            <w:drawing>
              <wp:anchor distT="0" distB="0" distL="114300" distR="114300" simplePos="0" relativeHeight="252068352" behindDoc="0" locked="0" layoutInCell="1" allowOverlap="1" wp14:anchorId="064F6505" wp14:editId="391E049D">
                <wp:simplePos x="0" y="0"/>
                <wp:positionH relativeFrom="column">
                  <wp:posOffset>3655695</wp:posOffset>
                </wp:positionH>
                <wp:positionV relativeFrom="paragraph">
                  <wp:posOffset>4617085</wp:posOffset>
                </wp:positionV>
                <wp:extent cx="1243330" cy="3188335"/>
                <wp:effectExtent l="0" t="0" r="0" b="0"/>
                <wp:wrapNone/>
                <wp:docPr id="924" name="Text Box 924"/>
                <wp:cNvGraphicFramePr/>
                <a:graphic xmlns:a="http://schemas.openxmlformats.org/drawingml/2006/main">
                  <a:graphicData uri="http://schemas.microsoft.com/office/word/2010/wordprocessingShape">
                    <wps:wsp>
                      <wps:cNvSpPr txBox="1"/>
                      <wps:spPr>
                        <a:xfrm>
                          <a:off x="0" y="0"/>
                          <a:ext cx="1243330" cy="3188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C93927" w14:textId="77777777" w:rsidR="0081741E" w:rsidRDefault="0081741E" w:rsidP="0081741E">
                            <w:pPr>
                              <w:spacing w:after="0" w:line="240" w:lineRule="auto"/>
                            </w:pPr>
                            <w:r>
                              <w:t xml:space="preserve">                    *</w:t>
                            </w:r>
                          </w:p>
                          <w:p w14:paraId="0CA279F8" w14:textId="77777777" w:rsidR="0081741E" w:rsidRDefault="0081741E" w:rsidP="0081741E">
                            <w:pPr>
                              <w:spacing w:after="0" w:line="240" w:lineRule="auto"/>
                            </w:pPr>
                            <w:r>
                              <w:t xml:space="preserve">               </w:t>
                            </w:r>
                          </w:p>
                          <w:p w14:paraId="502DC8AE" w14:textId="77777777" w:rsidR="0081741E" w:rsidRDefault="0081741E" w:rsidP="0081741E">
                            <w:pPr>
                              <w:spacing w:after="0" w:line="240" w:lineRule="auto"/>
                            </w:pPr>
                            <w:r>
                              <w:t xml:space="preserve">                </w:t>
                            </w:r>
                          </w:p>
                          <w:p w14:paraId="07788DC9" w14:textId="77777777" w:rsidR="0081741E" w:rsidRPr="00F96FAC" w:rsidRDefault="0081741E" w:rsidP="0081741E">
                            <w:pPr>
                              <w:rPr>
                                <w:szCs w:val="24"/>
                              </w:rPr>
                            </w:pPr>
                            <w:r>
                              <w:t xml:space="preserve">         </w:t>
                            </w:r>
                            <w:r w:rsidRPr="00575118">
                              <w:rPr>
                                <w:sz w:val="12"/>
                                <w:szCs w:val="12"/>
                              </w:rPr>
                              <w:t xml:space="preserve"> </w:t>
                            </w:r>
                            <w:r>
                              <w:rPr>
                                <w:szCs w:val="24"/>
                              </w:rPr>
                              <w:t xml:space="preserve">      *</w:t>
                            </w:r>
                          </w:p>
                          <w:p w14:paraId="36E411F1" w14:textId="77777777" w:rsidR="0081741E" w:rsidRDefault="0081741E" w:rsidP="0081741E">
                            <w:r>
                              <w:t xml:space="preserve">           *   </w:t>
                            </w:r>
                            <w:r>
                              <w:tab/>
                            </w:r>
                            <w:r>
                              <w:tab/>
                              <w:t xml:space="preserve">                    </w:t>
                            </w:r>
                          </w:p>
                          <w:p w14:paraId="66910DAF" w14:textId="77777777" w:rsidR="0081741E" w:rsidRPr="00230729" w:rsidRDefault="0081741E" w:rsidP="0081741E">
                            <w:pPr>
                              <w:spacing w:after="0" w:line="240" w:lineRule="auto"/>
                              <w:rPr>
                                <w:szCs w:val="24"/>
                              </w:rPr>
                            </w:pPr>
                            <w:r>
                              <w:t xml:space="preserve">                </w:t>
                            </w:r>
                          </w:p>
                          <w:p w14:paraId="65C6E92F" w14:textId="77777777" w:rsidR="0081741E" w:rsidRDefault="0081741E" w:rsidP="0081741E">
                            <w:pPr>
                              <w:spacing w:after="0" w:line="240" w:lineRule="auto"/>
                            </w:pPr>
                            <w:r>
                              <w:t xml:space="preserve">                    </w:t>
                            </w:r>
                          </w:p>
                          <w:p w14:paraId="1AEC9E85" w14:textId="77777777" w:rsidR="0081741E" w:rsidRDefault="0081741E" w:rsidP="0081741E">
                            <w:pPr>
                              <w:spacing w:after="0" w:line="240" w:lineRule="auto"/>
                            </w:pPr>
                            <w:r>
                              <w:t xml:space="preserve">        *         </w:t>
                            </w:r>
                          </w:p>
                          <w:p w14:paraId="028A241E" w14:textId="77777777" w:rsidR="0081741E" w:rsidRDefault="0081741E" w:rsidP="0081741E">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F6505" id="Text Box 924" o:spid="_x0000_s1646" type="#_x0000_t202" style="position:absolute;left:0;text-align:left;margin-left:287.85pt;margin-top:363.55pt;width:97.9pt;height:251.05pt;z-index:25206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" filled="f" stroked="f" strokeweight=".5pt">
                <v:textbox>
                  <w:txbxContent>
                    <w:p w14:paraId="52C93927" w14:textId="77777777" w:rsidR="0081741E" w:rsidRDefault="0081741E" w:rsidP="0081741E">
                      <w:pPr>
                        <w:spacing w:after="0" w:line="240" w:lineRule="auto"/>
                      </w:pPr>
                      <w:r>
                        <w:t xml:space="preserve">                    *</w:t>
                      </w:r>
                    </w:p>
                    <w:p w14:paraId="0CA279F8" w14:textId="77777777" w:rsidR="0081741E" w:rsidRDefault="0081741E" w:rsidP="0081741E">
                      <w:pPr>
                        <w:spacing w:after="0" w:line="240" w:lineRule="auto"/>
                      </w:pPr>
                      <w:r>
                        <w:t xml:space="preserve">               </w:t>
                      </w:r>
                    </w:p>
                    <w:p w14:paraId="502DC8AE" w14:textId="77777777" w:rsidR="0081741E" w:rsidRDefault="0081741E" w:rsidP="0081741E">
                      <w:pPr>
                        <w:spacing w:after="0" w:line="240" w:lineRule="auto"/>
                      </w:pPr>
                      <w:r>
                        <w:t xml:space="preserve">                </w:t>
                      </w:r>
                    </w:p>
                    <w:p w14:paraId="07788DC9" w14:textId="77777777" w:rsidR="0081741E" w:rsidRPr="00F96FAC" w:rsidRDefault="0081741E" w:rsidP="0081741E">
                      <w:pPr>
                        <w:rPr>
                          <w:szCs w:val="24"/>
                        </w:rPr>
                      </w:pPr>
                      <w:r>
                        <w:t xml:space="preserve">         </w:t>
                      </w:r>
                      <w:r w:rsidRPr="00575118">
                        <w:rPr>
                          <w:sz w:val="12"/>
                          <w:szCs w:val="12"/>
                        </w:rPr>
                        <w:t xml:space="preserve"> </w:t>
                      </w:r>
                      <w:r>
                        <w:rPr>
                          <w:szCs w:val="24"/>
                        </w:rPr>
                        <w:t xml:space="preserve">      *</w:t>
                      </w:r>
                    </w:p>
                    <w:p w14:paraId="36E411F1" w14:textId="77777777" w:rsidR="0081741E" w:rsidRDefault="0081741E" w:rsidP="0081741E">
                      <w:r>
                        <w:t xml:space="preserve">           *   </w:t>
                      </w:r>
                      <w:r>
                        <w:tab/>
                      </w:r>
                      <w:r>
                        <w:tab/>
                        <w:t xml:space="preserve">                    </w:t>
                      </w:r>
                    </w:p>
                    <w:p w14:paraId="66910DAF" w14:textId="77777777" w:rsidR="0081741E" w:rsidRPr="00230729" w:rsidRDefault="0081741E" w:rsidP="0081741E">
                      <w:pPr>
                        <w:spacing w:after="0" w:line="240" w:lineRule="auto"/>
                        <w:rPr>
                          <w:szCs w:val="24"/>
                        </w:rPr>
                      </w:pPr>
                      <w:r>
                        <w:t xml:space="preserve">                </w:t>
                      </w:r>
                    </w:p>
                    <w:p w14:paraId="65C6E92F" w14:textId="77777777" w:rsidR="0081741E" w:rsidRDefault="0081741E" w:rsidP="0081741E">
                      <w:pPr>
                        <w:spacing w:after="0" w:line="240" w:lineRule="auto"/>
                      </w:pPr>
                      <w:r>
                        <w:t xml:space="preserve">                    </w:t>
                      </w:r>
                    </w:p>
                    <w:p w14:paraId="1AEC9E85" w14:textId="77777777" w:rsidR="0081741E" w:rsidRDefault="0081741E" w:rsidP="0081741E">
                      <w:pPr>
                        <w:spacing w:after="0" w:line="240" w:lineRule="auto"/>
                      </w:pPr>
                      <w:r>
                        <w:t xml:space="preserve">        *         </w:t>
                      </w:r>
                    </w:p>
                    <w:p w14:paraId="028A241E" w14:textId="77777777" w:rsidR="0081741E" w:rsidRDefault="0081741E" w:rsidP="0081741E">
                      <w:pPr>
                        <w:spacing w:after="0" w:line="240" w:lineRule="auto"/>
                      </w:pPr>
                      <w:r>
                        <w:t xml:space="preserve">                       </w:t>
                      </w:r>
                    </w:p>
                  </w:txbxContent>
                </v:textbox>
              </v:shape>
            </w:pict>
          </mc:Fallback>
        </mc:AlternateContent>
      </w:r>
      <w:r w:rsidRPr="0081741E">
        <mc:AlternateContent>
          <mc:Choice Requires="wps">
            <w:drawing>
              <wp:anchor distT="0" distB="0" distL="114300" distR="114300" simplePos="0" relativeHeight="252067328" behindDoc="0" locked="0" layoutInCell="1" allowOverlap="1" wp14:anchorId="06243826" wp14:editId="50070A2B">
                <wp:simplePos x="0" y="0"/>
                <wp:positionH relativeFrom="column">
                  <wp:posOffset>2898140</wp:posOffset>
                </wp:positionH>
                <wp:positionV relativeFrom="paragraph">
                  <wp:posOffset>4932045</wp:posOffset>
                </wp:positionV>
                <wp:extent cx="1243330" cy="3188335"/>
                <wp:effectExtent l="0" t="0" r="0" b="0"/>
                <wp:wrapNone/>
                <wp:docPr id="923" name="Text Box 923"/>
                <wp:cNvGraphicFramePr/>
                <a:graphic xmlns:a="http://schemas.openxmlformats.org/drawingml/2006/main">
                  <a:graphicData uri="http://schemas.microsoft.com/office/word/2010/wordprocessingShape">
                    <wps:wsp>
                      <wps:cNvSpPr txBox="1"/>
                      <wps:spPr>
                        <a:xfrm>
                          <a:off x="0" y="0"/>
                          <a:ext cx="1243330" cy="3188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C80514" w14:textId="77777777" w:rsidR="0081741E" w:rsidRDefault="0081741E" w:rsidP="0081741E">
                            <w:pPr>
                              <w:spacing w:after="0" w:line="240" w:lineRule="auto"/>
                            </w:pPr>
                            <w:r>
                              <w:t xml:space="preserve">                    </w:t>
                            </w:r>
                          </w:p>
                          <w:p w14:paraId="3677925A" w14:textId="77777777" w:rsidR="0081741E" w:rsidRDefault="0081741E" w:rsidP="0081741E">
                            <w:pPr>
                              <w:spacing w:after="0" w:line="240" w:lineRule="auto"/>
                            </w:pPr>
                            <w:r>
                              <w:t xml:space="preserve">               </w:t>
                            </w:r>
                          </w:p>
                          <w:p w14:paraId="2436687B" w14:textId="77777777" w:rsidR="0081741E" w:rsidRDefault="0081741E" w:rsidP="0081741E">
                            <w:pPr>
                              <w:spacing w:after="0" w:line="240" w:lineRule="auto"/>
                            </w:pPr>
                            <w:r>
                              <w:t xml:space="preserve">                </w:t>
                            </w:r>
                          </w:p>
                          <w:p w14:paraId="5652EBBB" w14:textId="77777777" w:rsidR="0081741E" w:rsidRPr="00F96FAC" w:rsidRDefault="0081741E" w:rsidP="0081741E">
                            <w:pPr>
                              <w:rPr>
                                <w:szCs w:val="24"/>
                              </w:rPr>
                            </w:pPr>
                            <w:r>
                              <w:t xml:space="preserve">         </w:t>
                            </w:r>
                            <w:r w:rsidRPr="00575118">
                              <w:rPr>
                                <w:sz w:val="12"/>
                                <w:szCs w:val="12"/>
                              </w:rPr>
                              <w:t xml:space="preserve"> </w:t>
                            </w:r>
                            <w:r>
                              <w:rPr>
                                <w:szCs w:val="24"/>
                              </w:rPr>
                              <w:t xml:space="preserve">      *</w:t>
                            </w:r>
                          </w:p>
                          <w:p w14:paraId="462A55DA" w14:textId="77777777" w:rsidR="0081741E" w:rsidRDefault="0081741E" w:rsidP="0081741E">
                            <w:r>
                              <w:t xml:space="preserve">           *   </w:t>
                            </w:r>
                            <w:r>
                              <w:tab/>
                            </w:r>
                            <w:r>
                              <w:tab/>
                              <w:t xml:space="preserve">                    </w:t>
                            </w:r>
                          </w:p>
                          <w:p w14:paraId="612C5BC4" w14:textId="77777777" w:rsidR="0081741E" w:rsidRPr="00230729" w:rsidRDefault="0081741E" w:rsidP="0081741E">
                            <w:pPr>
                              <w:spacing w:after="0" w:line="240" w:lineRule="auto"/>
                              <w:rPr>
                                <w:szCs w:val="24"/>
                              </w:rPr>
                            </w:pPr>
                            <w:r>
                              <w:t xml:space="preserve">       *         </w:t>
                            </w:r>
                          </w:p>
                          <w:p w14:paraId="7DC96AA8" w14:textId="77777777" w:rsidR="0081741E" w:rsidRDefault="0081741E" w:rsidP="0081741E">
                            <w:pPr>
                              <w:spacing w:after="0" w:line="240" w:lineRule="auto"/>
                            </w:pPr>
                            <w:r>
                              <w:t xml:space="preserve">                    </w:t>
                            </w:r>
                          </w:p>
                          <w:p w14:paraId="330DA3EC" w14:textId="77777777" w:rsidR="0081741E" w:rsidRDefault="0081741E" w:rsidP="0081741E">
                            <w:pPr>
                              <w:spacing w:after="0" w:line="240" w:lineRule="auto"/>
                            </w:pPr>
                            <w:r>
                              <w:t xml:space="preserve">        *         </w:t>
                            </w:r>
                          </w:p>
                          <w:p w14:paraId="2D565600" w14:textId="77777777" w:rsidR="0081741E" w:rsidRDefault="0081741E" w:rsidP="0081741E">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43826" id="Text Box 923" o:spid="_x0000_s1647" type="#_x0000_t202" style="position:absolute;left:0;text-align:left;margin-left:228.2pt;margin-top:388.35pt;width:97.9pt;height:251.05pt;z-index:25206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" filled="f" stroked="f" strokeweight=".5pt">
                <v:textbox>
                  <w:txbxContent>
                    <w:p w14:paraId="0AC80514" w14:textId="77777777" w:rsidR="0081741E" w:rsidRDefault="0081741E" w:rsidP="0081741E">
                      <w:pPr>
                        <w:spacing w:after="0" w:line="240" w:lineRule="auto"/>
                      </w:pPr>
                      <w:r>
                        <w:t xml:space="preserve">                    </w:t>
                      </w:r>
                    </w:p>
                    <w:p w14:paraId="3677925A" w14:textId="77777777" w:rsidR="0081741E" w:rsidRDefault="0081741E" w:rsidP="0081741E">
                      <w:pPr>
                        <w:spacing w:after="0" w:line="240" w:lineRule="auto"/>
                      </w:pPr>
                      <w:r>
                        <w:t xml:space="preserve">               </w:t>
                      </w:r>
                    </w:p>
                    <w:p w14:paraId="2436687B" w14:textId="77777777" w:rsidR="0081741E" w:rsidRDefault="0081741E" w:rsidP="0081741E">
                      <w:pPr>
                        <w:spacing w:after="0" w:line="240" w:lineRule="auto"/>
                      </w:pPr>
                      <w:r>
                        <w:t xml:space="preserve">                </w:t>
                      </w:r>
                    </w:p>
                    <w:p w14:paraId="5652EBBB" w14:textId="77777777" w:rsidR="0081741E" w:rsidRPr="00F96FAC" w:rsidRDefault="0081741E" w:rsidP="0081741E">
                      <w:pPr>
                        <w:rPr>
                          <w:szCs w:val="24"/>
                        </w:rPr>
                      </w:pPr>
                      <w:r>
                        <w:t xml:space="preserve">         </w:t>
                      </w:r>
                      <w:r w:rsidRPr="00575118">
                        <w:rPr>
                          <w:sz w:val="12"/>
                          <w:szCs w:val="12"/>
                        </w:rPr>
                        <w:t xml:space="preserve"> </w:t>
                      </w:r>
                      <w:r>
                        <w:rPr>
                          <w:szCs w:val="24"/>
                        </w:rPr>
                        <w:t xml:space="preserve">      *</w:t>
                      </w:r>
                    </w:p>
                    <w:p w14:paraId="462A55DA" w14:textId="77777777" w:rsidR="0081741E" w:rsidRDefault="0081741E" w:rsidP="0081741E">
                      <w:r>
                        <w:t xml:space="preserve">           *   </w:t>
                      </w:r>
                      <w:r>
                        <w:tab/>
                      </w:r>
                      <w:r>
                        <w:tab/>
                        <w:t xml:space="preserve">                    </w:t>
                      </w:r>
                    </w:p>
                    <w:p w14:paraId="612C5BC4" w14:textId="77777777" w:rsidR="0081741E" w:rsidRPr="00230729" w:rsidRDefault="0081741E" w:rsidP="0081741E">
                      <w:pPr>
                        <w:spacing w:after="0" w:line="240" w:lineRule="auto"/>
                        <w:rPr>
                          <w:szCs w:val="24"/>
                        </w:rPr>
                      </w:pPr>
                      <w:r>
                        <w:t xml:space="preserve">       *         </w:t>
                      </w:r>
                    </w:p>
                    <w:p w14:paraId="7DC96AA8" w14:textId="77777777" w:rsidR="0081741E" w:rsidRDefault="0081741E" w:rsidP="0081741E">
                      <w:pPr>
                        <w:spacing w:after="0" w:line="240" w:lineRule="auto"/>
                      </w:pPr>
                      <w:r>
                        <w:t xml:space="preserve">                    </w:t>
                      </w:r>
                    </w:p>
                    <w:p w14:paraId="330DA3EC" w14:textId="77777777" w:rsidR="0081741E" w:rsidRDefault="0081741E" w:rsidP="0081741E">
                      <w:pPr>
                        <w:spacing w:after="0" w:line="240" w:lineRule="auto"/>
                      </w:pPr>
                      <w:r>
                        <w:t xml:space="preserve">        *         </w:t>
                      </w:r>
                    </w:p>
                    <w:p w14:paraId="2D565600" w14:textId="77777777" w:rsidR="0081741E" w:rsidRDefault="0081741E" w:rsidP="0081741E">
                      <w:pPr>
                        <w:spacing w:after="0" w:line="240" w:lineRule="auto"/>
                      </w:pPr>
                      <w:r>
                        <w:t xml:space="preserve">                       </w:t>
                      </w:r>
                    </w:p>
                  </w:txbxContent>
                </v:textbox>
              </v:shape>
            </w:pict>
          </mc:Fallback>
        </mc:AlternateContent>
      </w:r>
      <w:r w:rsidRPr="0081741E">
        <mc:AlternateContent>
          <mc:Choice Requires="wps">
            <w:drawing>
              <wp:anchor distT="0" distB="0" distL="114300" distR="114300" simplePos="0" relativeHeight="252066304" behindDoc="0" locked="0" layoutInCell="1" allowOverlap="1" wp14:anchorId="037E25D3" wp14:editId="4F782A99">
                <wp:simplePos x="0" y="0"/>
                <wp:positionH relativeFrom="column">
                  <wp:posOffset>1938808</wp:posOffset>
                </wp:positionH>
                <wp:positionV relativeFrom="paragraph">
                  <wp:posOffset>4680585</wp:posOffset>
                </wp:positionV>
                <wp:extent cx="1243330" cy="3188335"/>
                <wp:effectExtent l="0" t="0" r="0" b="0"/>
                <wp:wrapNone/>
                <wp:docPr id="922" name="Text Box 922"/>
                <wp:cNvGraphicFramePr/>
                <a:graphic xmlns:a="http://schemas.openxmlformats.org/drawingml/2006/main">
                  <a:graphicData uri="http://schemas.microsoft.com/office/word/2010/wordprocessingShape">
                    <wps:wsp>
                      <wps:cNvSpPr txBox="1"/>
                      <wps:spPr>
                        <a:xfrm>
                          <a:off x="0" y="0"/>
                          <a:ext cx="1243330" cy="3188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8604E1" w14:textId="77777777" w:rsidR="0081741E" w:rsidRDefault="0081741E" w:rsidP="0081741E">
                            <w:pPr>
                              <w:spacing w:after="0" w:line="240" w:lineRule="auto"/>
                            </w:pPr>
                            <w:r>
                              <w:t xml:space="preserve">                    </w:t>
                            </w:r>
                          </w:p>
                          <w:p w14:paraId="5275E775" w14:textId="77777777" w:rsidR="0081741E" w:rsidRDefault="0081741E" w:rsidP="0081741E">
                            <w:pPr>
                              <w:spacing w:after="0" w:line="240" w:lineRule="auto"/>
                            </w:pPr>
                            <w:r>
                              <w:t xml:space="preserve">               </w:t>
                            </w:r>
                          </w:p>
                          <w:p w14:paraId="103D446E" w14:textId="77777777" w:rsidR="0081741E" w:rsidRDefault="0081741E" w:rsidP="0081741E">
                            <w:pPr>
                              <w:spacing w:after="0" w:line="240" w:lineRule="auto"/>
                            </w:pPr>
                            <w:r>
                              <w:t xml:space="preserve">                *</w:t>
                            </w:r>
                          </w:p>
                          <w:p w14:paraId="1976EA08" w14:textId="77777777" w:rsidR="0081741E" w:rsidRPr="00F96FAC" w:rsidRDefault="0081741E" w:rsidP="0081741E">
                            <w:pPr>
                              <w:rPr>
                                <w:szCs w:val="24"/>
                              </w:rPr>
                            </w:pPr>
                            <w:r>
                              <w:t xml:space="preserve">         </w:t>
                            </w:r>
                            <w:r w:rsidRPr="00575118">
                              <w:rPr>
                                <w:sz w:val="12"/>
                                <w:szCs w:val="12"/>
                              </w:rPr>
                              <w:t xml:space="preserve"> </w:t>
                            </w:r>
                            <w:r>
                              <w:rPr>
                                <w:szCs w:val="24"/>
                              </w:rPr>
                              <w:t xml:space="preserve">  *</w:t>
                            </w:r>
                          </w:p>
                          <w:p w14:paraId="01FD05FC" w14:textId="77777777" w:rsidR="0081741E" w:rsidRDefault="0081741E" w:rsidP="0081741E">
                            <w:r>
                              <w:t xml:space="preserve">             </w:t>
                            </w:r>
                            <w:r>
                              <w:tab/>
                            </w:r>
                            <w:r>
                              <w:tab/>
                              <w:t xml:space="preserve">                    </w:t>
                            </w:r>
                          </w:p>
                          <w:p w14:paraId="62DB3630" w14:textId="77777777" w:rsidR="0081741E" w:rsidRPr="00230729" w:rsidRDefault="0081741E" w:rsidP="0081741E">
                            <w:pPr>
                              <w:spacing w:after="0" w:line="240" w:lineRule="auto"/>
                              <w:rPr>
                                <w:szCs w:val="24"/>
                              </w:rPr>
                            </w:pPr>
                            <w:r>
                              <w:t xml:space="preserve">                </w:t>
                            </w:r>
                          </w:p>
                          <w:p w14:paraId="0EBABEA3" w14:textId="77777777" w:rsidR="0081741E" w:rsidRDefault="0081741E" w:rsidP="0081741E">
                            <w:pPr>
                              <w:spacing w:after="0" w:line="240" w:lineRule="auto"/>
                            </w:pPr>
                            <w:r>
                              <w:t xml:space="preserve">                    </w:t>
                            </w:r>
                          </w:p>
                          <w:p w14:paraId="2D302C9D" w14:textId="77777777" w:rsidR="0081741E" w:rsidRDefault="0081741E" w:rsidP="0081741E">
                            <w:pPr>
                              <w:spacing w:after="0" w:line="240" w:lineRule="auto"/>
                            </w:pPr>
                            <w:r>
                              <w:t xml:space="preserve">        *         </w:t>
                            </w:r>
                          </w:p>
                          <w:p w14:paraId="2C2C3BC2" w14:textId="77777777" w:rsidR="0081741E" w:rsidRDefault="0081741E" w:rsidP="0081741E">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7E25D3" id="Text Box 922" o:spid="_x0000_s1648" type="#_x0000_t202" style="position:absolute;left:0;text-align:left;margin-left:152.65pt;margin-top:368.55pt;width:97.9pt;height:251.05pt;z-index:25206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" filled="f" stroked="f" strokeweight=".5pt">
                <v:textbox>
                  <w:txbxContent>
                    <w:p w14:paraId="0A8604E1" w14:textId="77777777" w:rsidR="0081741E" w:rsidRDefault="0081741E" w:rsidP="0081741E">
                      <w:pPr>
                        <w:spacing w:after="0" w:line="240" w:lineRule="auto"/>
                      </w:pPr>
                      <w:r>
                        <w:t xml:space="preserve">                    </w:t>
                      </w:r>
                    </w:p>
                    <w:p w14:paraId="5275E775" w14:textId="77777777" w:rsidR="0081741E" w:rsidRDefault="0081741E" w:rsidP="0081741E">
                      <w:pPr>
                        <w:spacing w:after="0" w:line="240" w:lineRule="auto"/>
                      </w:pPr>
                      <w:r>
                        <w:t xml:space="preserve">               </w:t>
                      </w:r>
                    </w:p>
                    <w:p w14:paraId="103D446E" w14:textId="77777777" w:rsidR="0081741E" w:rsidRDefault="0081741E" w:rsidP="0081741E">
                      <w:pPr>
                        <w:spacing w:after="0" w:line="240" w:lineRule="auto"/>
                      </w:pPr>
                      <w:r>
                        <w:t xml:space="preserve">                *</w:t>
                      </w:r>
                    </w:p>
                    <w:p w14:paraId="1976EA08" w14:textId="77777777" w:rsidR="0081741E" w:rsidRPr="00F96FAC" w:rsidRDefault="0081741E" w:rsidP="0081741E">
                      <w:pPr>
                        <w:rPr>
                          <w:szCs w:val="24"/>
                        </w:rPr>
                      </w:pPr>
                      <w:r>
                        <w:t xml:space="preserve">         </w:t>
                      </w:r>
                      <w:r w:rsidRPr="00575118">
                        <w:rPr>
                          <w:sz w:val="12"/>
                          <w:szCs w:val="12"/>
                        </w:rPr>
                        <w:t xml:space="preserve"> </w:t>
                      </w:r>
                      <w:r>
                        <w:rPr>
                          <w:szCs w:val="24"/>
                        </w:rPr>
                        <w:t xml:space="preserve">  *</w:t>
                      </w:r>
                    </w:p>
                    <w:p w14:paraId="01FD05FC" w14:textId="77777777" w:rsidR="0081741E" w:rsidRDefault="0081741E" w:rsidP="0081741E">
                      <w:r>
                        <w:t xml:space="preserve">             </w:t>
                      </w:r>
                      <w:r>
                        <w:tab/>
                      </w:r>
                      <w:r>
                        <w:tab/>
                        <w:t xml:space="preserve">                    </w:t>
                      </w:r>
                    </w:p>
                    <w:p w14:paraId="62DB3630" w14:textId="77777777" w:rsidR="0081741E" w:rsidRPr="00230729" w:rsidRDefault="0081741E" w:rsidP="0081741E">
                      <w:pPr>
                        <w:spacing w:after="0" w:line="240" w:lineRule="auto"/>
                        <w:rPr>
                          <w:szCs w:val="24"/>
                        </w:rPr>
                      </w:pPr>
                      <w:r>
                        <w:t xml:space="preserve">                </w:t>
                      </w:r>
                    </w:p>
                    <w:p w14:paraId="0EBABEA3" w14:textId="77777777" w:rsidR="0081741E" w:rsidRDefault="0081741E" w:rsidP="0081741E">
                      <w:pPr>
                        <w:spacing w:after="0" w:line="240" w:lineRule="auto"/>
                      </w:pPr>
                      <w:r>
                        <w:t xml:space="preserve">                    </w:t>
                      </w:r>
                    </w:p>
                    <w:p w14:paraId="2D302C9D" w14:textId="77777777" w:rsidR="0081741E" w:rsidRDefault="0081741E" w:rsidP="0081741E">
                      <w:pPr>
                        <w:spacing w:after="0" w:line="240" w:lineRule="auto"/>
                      </w:pPr>
                      <w:r>
                        <w:t xml:space="preserve">        *         </w:t>
                      </w:r>
                    </w:p>
                    <w:p w14:paraId="2C2C3BC2" w14:textId="77777777" w:rsidR="0081741E" w:rsidRDefault="0081741E" w:rsidP="0081741E">
                      <w:pPr>
                        <w:spacing w:after="0" w:line="240" w:lineRule="auto"/>
                      </w:pPr>
                      <w:r>
                        <w:t xml:space="preserve">                       </w:t>
                      </w:r>
                    </w:p>
                  </w:txbxContent>
                </v:textbox>
              </v:shape>
            </w:pict>
          </mc:Fallback>
        </mc:AlternateContent>
      </w:r>
      <w:r w:rsidRPr="0081741E">
        <mc:AlternateContent>
          <mc:Choice Requires="wpg">
            <w:drawing>
              <wp:anchor distT="0" distB="0" distL="114300" distR="114300" simplePos="0" relativeHeight="252060160" behindDoc="0" locked="0" layoutInCell="1" allowOverlap="1" wp14:anchorId="0A0285DB" wp14:editId="2346A8A5">
                <wp:simplePos x="0" y="0"/>
                <wp:positionH relativeFrom="column">
                  <wp:posOffset>908685</wp:posOffset>
                </wp:positionH>
                <wp:positionV relativeFrom="paragraph">
                  <wp:posOffset>5080</wp:posOffset>
                </wp:positionV>
                <wp:extent cx="4086225" cy="4605655"/>
                <wp:effectExtent l="0" t="0" r="0" b="4445"/>
                <wp:wrapTopAndBottom/>
                <wp:docPr id="330" name="Group 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86225" cy="4605655"/>
                          <a:chOff x="321951" y="1430825"/>
                          <a:chExt cx="4088127" cy="4844989"/>
                        </a:xfrm>
                      </wpg:grpSpPr>
                      <pic:pic xmlns:pic="http://schemas.openxmlformats.org/drawingml/2006/picture">
                        <pic:nvPicPr>
                          <pic:cNvPr id="119" name="Picture 119"/>
                          <pic:cNvPicPr>
                            <a:picLocks noChangeAspect="1"/>
                          </pic:cNvPicPr>
                        </pic:nvPicPr>
                        <pic:blipFill rotWithShape="1">
                          <a:blip r:embed="rId197">
                            <a:extLst>
                              <a:ext uri="{28A0092B-C50C-407E-A947-70E740481C1C}">
                                <a14:useLocalDpi xmlns:a14="http://schemas.microsoft.com/office/drawing/2010/main" val="0"/>
                              </a:ext>
                            </a:extLst>
                          </a:blip>
                          <a:srcRect t="4436"/>
                          <a:stretch/>
                        </pic:blipFill>
                        <pic:spPr>
                          <a:xfrm>
                            <a:off x="628737" y="1430825"/>
                            <a:ext cx="3444731" cy="3771611"/>
                          </a:xfrm>
                          <a:prstGeom prst="rect">
                            <a:avLst/>
                          </a:prstGeom>
                        </pic:spPr>
                      </pic:pic>
                      <wps:wsp>
                        <wps:cNvPr id="125" name="Text Box 2"/>
                        <wps:cNvSpPr txBox="1">
                          <a:spLocks noChangeArrowheads="1"/>
                        </wps:cNvSpPr>
                        <wps:spPr bwMode="auto">
                          <a:xfrm>
                            <a:off x="321951" y="5070254"/>
                            <a:ext cx="4088127" cy="1205560"/>
                          </a:xfrm>
                          <a:prstGeom prst="rect">
                            <a:avLst/>
                          </a:prstGeom>
                          <a:noFill/>
                          <a:ln w="9525">
                            <a:noFill/>
                            <a:miter lim="800000"/>
                            <a:headEnd/>
                            <a:tailEnd/>
                          </a:ln>
                        </wps:spPr>
                        <wps:txbx>
                          <w:txbxContent>
                            <w:p w14:paraId="577A4781" w14:textId="77777777" w:rsidR="0081741E" w:rsidRDefault="0081741E" w:rsidP="0081741E">
                              <w:r>
                                <w:rPr>
                                  <w:b/>
                                  <w:sz w:val="20"/>
                                  <w:szCs w:val="20"/>
                                </w:rPr>
                                <w:t xml:space="preserve">Figure 85. </w:t>
                              </w:r>
                              <w:r>
                                <w:rPr>
                                  <w:sz w:val="20"/>
                                  <w:szCs w:val="20"/>
                                </w:rPr>
                                <w:t xml:space="preserve">Fold change (relative to the average expression of all samples across timepoints and treatments) in </w:t>
                              </w:r>
                              <w:r>
                                <w:rPr>
                                  <w:i/>
                                  <w:sz w:val="20"/>
                                  <w:szCs w:val="20"/>
                                </w:rPr>
                                <w:t xml:space="preserve">acx2 </w:t>
                              </w:r>
                              <w:r>
                                <w:rPr>
                                  <w:sz w:val="20"/>
                                  <w:szCs w:val="20"/>
                                </w:rPr>
                                <w:t xml:space="preserve">gene expression before (L) and after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txbxContent>
                        </wps:txbx>
                        <wps:bodyPr rot="0" vert="horz" wrap="square" lIns="91440" tIns="45720" rIns="91440" bIns="45720" anchor="t" anchorCtr="0">
                          <a:spAutoFit/>
                        </wps:bodyPr>
                      </wps:wsp>
                    </wpg:wgp>
                  </a:graphicData>
                </a:graphic>
                <wp14:sizeRelH relativeFrom="page">
                  <wp14:pctWidth>0</wp14:pctWidth>
                </wp14:sizeRelH>
                <wp14:sizeRelV relativeFrom="margin">
                  <wp14:pctHeight>0</wp14:pctHeight>
                </wp14:sizeRelV>
              </wp:anchor>
            </w:drawing>
          </mc:Choice>
          <mc:Fallback>
            <w:pict>
              <v:group w14:anchorId="0A0285DB" id="Group 330" o:spid="_x0000_s1649" style="position:absolute;left:0;text-align:left;margin-left:71.55pt;margin-top:.4pt;width:321.75pt;height:362.65pt;z-index:252060160;mso-position-horizontal-relative:text;mso-position-vertical-relative:text;mso-height-relative:margin" coordorigin="3219,14308" coordsize="40881,48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">
                <v:shape id="Picture 119" o:spid="_x0000_s1650" type="#_x0000_t75" style="position:absolute;left:6287;top:14308;width:34447;height:3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">
                  <v:imagedata r:id="rId198" o:title="" croptop="2907f"/>
                  <v:path arrowok="t"/>
                </v:shape>
                <v:shape id="_x0000_s1651" type="#_x0000_t202" style="position:absolute;left:3219;top:50702;width:40881;height:12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" filled="f" stroked="f">
                  <v:textbox style="mso-fit-shape-to-text:t">
                    <w:txbxContent>
                      <w:p w14:paraId="577A4781" w14:textId="77777777" w:rsidR="0081741E" w:rsidRDefault="0081741E" w:rsidP="0081741E">
                        <w:r>
                          <w:rPr>
                            <w:b/>
                            <w:sz w:val="20"/>
                            <w:szCs w:val="20"/>
                          </w:rPr>
                          <w:t xml:space="preserve">Figure 85. </w:t>
                        </w:r>
                        <w:r>
                          <w:rPr>
                            <w:sz w:val="20"/>
                            <w:szCs w:val="20"/>
                          </w:rPr>
                          <w:t xml:space="preserve">Fold change (relative to the average expression of all samples across timepoints and treatments) in </w:t>
                        </w:r>
                        <w:r>
                          <w:rPr>
                            <w:i/>
                            <w:sz w:val="20"/>
                            <w:szCs w:val="20"/>
                          </w:rPr>
                          <w:t xml:space="preserve">acx2 </w:t>
                        </w:r>
                        <w:r>
                          <w:rPr>
                            <w:sz w:val="20"/>
                            <w:szCs w:val="20"/>
                          </w:rPr>
                          <w:t xml:space="preserve">gene expression before (L) and after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txbxContent>
                  </v:textbox>
                </v:shape>
                <w10:wrap type="topAndBottom"/>
              </v:group>
            </w:pict>
          </mc:Fallback>
        </mc:AlternateContent>
      </w:r>
      <w:r w:rsidRPr="0081741E">
        <mc:AlternateContent>
          <mc:Choice Requires="wps">
            <w:drawing>
              <wp:anchor distT="0" distB="0" distL="114300" distR="114300" simplePos="0" relativeHeight="252061184" behindDoc="0" locked="0" layoutInCell="1" allowOverlap="1" wp14:anchorId="3260C7D6" wp14:editId="2E0662D5">
                <wp:simplePos x="0" y="0"/>
                <wp:positionH relativeFrom="column">
                  <wp:posOffset>1588770</wp:posOffset>
                </wp:positionH>
                <wp:positionV relativeFrom="paragraph">
                  <wp:posOffset>43815</wp:posOffset>
                </wp:positionV>
                <wp:extent cx="1243330" cy="3188335"/>
                <wp:effectExtent l="0" t="0" r="0" b="0"/>
                <wp:wrapNone/>
                <wp:docPr id="919" name="Text Box 919"/>
                <wp:cNvGraphicFramePr/>
                <a:graphic xmlns:a="http://schemas.openxmlformats.org/drawingml/2006/main">
                  <a:graphicData uri="http://schemas.microsoft.com/office/word/2010/wordprocessingShape">
                    <wps:wsp>
                      <wps:cNvSpPr txBox="1"/>
                      <wps:spPr>
                        <a:xfrm>
                          <a:off x="0" y="0"/>
                          <a:ext cx="1243330" cy="3188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15F2D0" w14:textId="77777777" w:rsidR="0081741E" w:rsidRDefault="0081741E" w:rsidP="0081741E">
                            <w:pPr>
                              <w:spacing w:after="0" w:line="240" w:lineRule="auto"/>
                            </w:pPr>
                            <w:r>
                              <w:t xml:space="preserve">                    *</w:t>
                            </w:r>
                          </w:p>
                          <w:p w14:paraId="2A10CBF6" w14:textId="77777777" w:rsidR="0081741E" w:rsidRDefault="0081741E" w:rsidP="0081741E">
                            <w:pPr>
                              <w:spacing w:after="0" w:line="240" w:lineRule="auto"/>
                            </w:pPr>
                            <w:r>
                              <w:t xml:space="preserve">               </w:t>
                            </w:r>
                          </w:p>
                          <w:p w14:paraId="616D7142" w14:textId="77777777" w:rsidR="0081741E" w:rsidRDefault="0081741E" w:rsidP="0081741E">
                            <w:pPr>
                              <w:spacing w:after="0" w:line="240" w:lineRule="auto"/>
                            </w:pPr>
                            <w:r>
                              <w:t xml:space="preserve">     </w:t>
                            </w:r>
                          </w:p>
                          <w:p w14:paraId="3E9EE976" w14:textId="77777777" w:rsidR="0081741E" w:rsidRDefault="0081741E" w:rsidP="0081741E">
                            <w:r>
                              <w:t xml:space="preserve">         </w:t>
                            </w:r>
                            <w:r w:rsidRPr="00575118">
                              <w:rPr>
                                <w:sz w:val="12"/>
                                <w:szCs w:val="12"/>
                              </w:rPr>
                              <w:t xml:space="preserve"> </w:t>
                            </w:r>
                          </w:p>
                          <w:p w14:paraId="716F30B3" w14:textId="77777777" w:rsidR="0081741E" w:rsidRDefault="0081741E" w:rsidP="0081741E">
                            <w:r>
                              <w:t xml:space="preserve">             </w:t>
                            </w:r>
                            <w:r>
                              <w:tab/>
                            </w:r>
                            <w:r>
                              <w:tab/>
                              <w:t xml:space="preserve">                    </w:t>
                            </w:r>
                          </w:p>
                          <w:p w14:paraId="51AC4541" w14:textId="77777777" w:rsidR="0081741E" w:rsidRPr="00230729" w:rsidRDefault="0081741E" w:rsidP="0081741E">
                            <w:pPr>
                              <w:spacing w:after="0" w:line="240" w:lineRule="auto"/>
                              <w:rPr>
                                <w:szCs w:val="24"/>
                              </w:rPr>
                            </w:pPr>
                            <w:r>
                              <w:t xml:space="preserve">                *</w:t>
                            </w:r>
                          </w:p>
                          <w:p w14:paraId="58E99CC3" w14:textId="77777777" w:rsidR="0081741E" w:rsidRDefault="0081741E" w:rsidP="0081741E">
                            <w:pPr>
                              <w:spacing w:after="0" w:line="240" w:lineRule="auto"/>
                            </w:pPr>
                            <w:r>
                              <w:t xml:space="preserve">            *        </w:t>
                            </w:r>
                          </w:p>
                          <w:p w14:paraId="152FCFFE" w14:textId="77777777" w:rsidR="0081741E" w:rsidRDefault="0081741E" w:rsidP="0081741E">
                            <w:pPr>
                              <w:spacing w:after="0" w:line="240" w:lineRule="auto"/>
                            </w:pPr>
                            <w:r>
                              <w:t xml:space="preserve">        *         </w:t>
                            </w:r>
                          </w:p>
                          <w:p w14:paraId="664AED02" w14:textId="77777777" w:rsidR="0081741E" w:rsidRDefault="0081741E" w:rsidP="0081741E">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60C7D6" id="Text Box 919" o:spid="_x0000_s1652" type="#_x0000_t202" style="position:absolute;left:0;text-align:left;margin-left:125.1pt;margin-top:3.45pt;width:97.9pt;height:251.05pt;z-index:25206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" filled="f" stroked="f" strokeweight=".5pt">
                <v:textbox>
                  <w:txbxContent>
                    <w:p w14:paraId="0915F2D0" w14:textId="77777777" w:rsidR="0081741E" w:rsidRDefault="0081741E" w:rsidP="0081741E">
                      <w:pPr>
                        <w:spacing w:after="0" w:line="240" w:lineRule="auto"/>
                      </w:pPr>
                      <w:r>
                        <w:t xml:space="preserve">                    *</w:t>
                      </w:r>
                    </w:p>
                    <w:p w14:paraId="2A10CBF6" w14:textId="77777777" w:rsidR="0081741E" w:rsidRDefault="0081741E" w:rsidP="0081741E">
                      <w:pPr>
                        <w:spacing w:after="0" w:line="240" w:lineRule="auto"/>
                      </w:pPr>
                      <w:r>
                        <w:t xml:space="preserve">               </w:t>
                      </w:r>
                    </w:p>
                    <w:p w14:paraId="616D7142" w14:textId="77777777" w:rsidR="0081741E" w:rsidRDefault="0081741E" w:rsidP="0081741E">
                      <w:pPr>
                        <w:spacing w:after="0" w:line="240" w:lineRule="auto"/>
                      </w:pPr>
                      <w:r>
                        <w:t xml:space="preserve">     </w:t>
                      </w:r>
                    </w:p>
                    <w:p w14:paraId="3E9EE976" w14:textId="77777777" w:rsidR="0081741E" w:rsidRDefault="0081741E" w:rsidP="0081741E">
                      <w:r>
                        <w:t xml:space="preserve">         </w:t>
                      </w:r>
                      <w:r w:rsidRPr="00575118">
                        <w:rPr>
                          <w:sz w:val="12"/>
                          <w:szCs w:val="12"/>
                        </w:rPr>
                        <w:t xml:space="preserve"> </w:t>
                      </w:r>
                    </w:p>
                    <w:p w14:paraId="716F30B3" w14:textId="77777777" w:rsidR="0081741E" w:rsidRDefault="0081741E" w:rsidP="0081741E">
                      <w:r>
                        <w:t xml:space="preserve">             </w:t>
                      </w:r>
                      <w:r>
                        <w:tab/>
                      </w:r>
                      <w:r>
                        <w:tab/>
                        <w:t xml:space="preserve">                    </w:t>
                      </w:r>
                    </w:p>
                    <w:p w14:paraId="51AC4541" w14:textId="77777777" w:rsidR="0081741E" w:rsidRPr="00230729" w:rsidRDefault="0081741E" w:rsidP="0081741E">
                      <w:pPr>
                        <w:spacing w:after="0" w:line="240" w:lineRule="auto"/>
                        <w:rPr>
                          <w:szCs w:val="24"/>
                        </w:rPr>
                      </w:pPr>
                      <w:r>
                        <w:t xml:space="preserve">                *</w:t>
                      </w:r>
                    </w:p>
                    <w:p w14:paraId="58E99CC3" w14:textId="77777777" w:rsidR="0081741E" w:rsidRDefault="0081741E" w:rsidP="0081741E">
                      <w:pPr>
                        <w:spacing w:after="0" w:line="240" w:lineRule="auto"/>
                      </w:pPr>
                      <w:r>
                        <w:t xml:space="preserve">            *        </w:t>
                      </w:r>
                    </w:p>
                    <w:p w14:paraId="152FCFFE" w14:textId="77777777" w:rsidR="0081741E" w:rsidRDefault="0081741E" w:rsidP="0081741E">
                      <w:pPr>
                        <w:spacing w:after="0" w:line="240" w:lineRule="auto"/>
                      </w:pPr>
                      <w:r>
                        <w:t xml:space="preserve">        *         </w:t>
                      </w:r>
                    </w:p>
                    <w:p w14:paraId="664AED02" w14:textId="77777777" w:rsidR="0081741E" w:rsidRDefault="0081741E" w:rsidP="0081741E">
                      <w:pPr>
                        <w:spacing w:after="0" w:line="240" w:lineRule="auto"/>
                      </w:pPr>
                      <w:r>
                        <w:t xml:space="preserve">                       </w:t>
                      </w:r>
                    </w:p>
                  </w:txbxContent>
                </v:textbox>
              </v:shape>
            </w:pict>
          </mc:Fallback>
        </mc:AlternateContent>
      </w:r>
      <w:r w:rsidRPr="0081741E">
        <mc:AlternateContent>
          <mc:Choice Requires="wps">
            <w:drawing>
              <wp:anchor distT="0" distB="0" distL="114300" distR="114300" simplePos="0" relativeHeight="252062208" behindDoc="0" locked="0" layoutInCell="1" allowOverlap="1" wp14:anchorId="1C4CA5B0" wp14:editId="460A4FA2">
                <wp:simplePos x="0" y="0"/>
                <wp:positionH relativeFrom="column">
                  <wp:posOffset>2588260</wp:posOffset>
                </wp:positionH>
                <wp:positionV relativeFrom="paragraph">
                  <wp:posOffset>118745</wp:posOffset>
                </wp:positionV>
                <wp:extent cx="946150" cy="3188335"/>
                <wp:effectExtent l="0" t="0" r="0" b="0"/>
                <wp:wrapNone/>
                <wp:docPr id="920" name="Text Box 920"/>
                <wp:cNvGraphicFramePr/>
                <a:graphic xmlns:a="http://schemas.openxmlformats.org/drawingml/2006/main">
                  <a:graphicData uri="http://schemas.microsoft.com/office/word/2010/wordprocessingShape">
                    <wps:wsp>
                      <wps:cNvSpPr txBox="1"/>
                      <wps:spPr>
                        <a:xfrm>
                          <a:off x="0" y="0"/>
                          <a:ext cx="946150" cy="3188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73463B" w14:textId="77777777" w:rsidR="0081741E" w:rsidRDefault="0081741E" w:rsidP="0081741E">
                            <w:pPr>
                              <w:spacing w:after="0" w:line="240" w:lineRule="auto"/>
                            </w:pPr>
                            <w:r>
                              <w:t xml:space="preserve">                    </w:t>
                            </w:r>
                          </w:p>
                          <w:p w14:paraId="585A43D6" w14:textId="77777777" w:rsidR="0081741E" w:rsidRDefault="0081741E" w:rsidP="0081741E">
                            <w:pPr>
                              <w:spacing w:after="0" w:line="240" w:lineRule="auto"/>
                            </w:pPr>
                            <w:r>
                              <w:t xml:space="preserve">               </w:t>
                            </w:r>
                          </w:p>
                          <w:p w14:paraId="19E952FE" w14:textId="77777777" w:rsidR="0081741E" w:rsidRDefault="0081741E" w:rsidP="0081741E">
                            <w:pPr>
                              <w:spacing w:after="0" w:line="240" w:lineRule="auto"/>
                            </w:pPr>
                            <w:r>
                              <w:t xml:space="preserve">     </w:t>
                            </w:r>
                          </w:p>
                          <w:p w14:paraId="2721A37B" w14:textId="77777777" w:rsidR="0081741E" w:rsidRDefault="0081741E" w:rsidP="0081741E">
                            <w:r>
                              <w:t xml:space="preserve">         </w:t>
                            </w:r>
                            <w:r w:rsidRPr="00575118">
                              <w:rPr>
                                <w:sz w:val="12"/>
                                <w:szCs w:val="12"/>
                              </w:rPr>
                              <w:t xml:space="preserve"> </w:t>
                            </w:r>
                          </w:p>
                          <w:p w14:paraId="50896AEB" w14:textId="77777777" w:rsidR="0081741E" w:rsidRDefault="0081741E" w:rsidP="0081741E">
                            <w:r>
                              <w:t xml:space="preserve">             </w:t>
                            </w:r>
                            <w:r>
                              <w:tab/>
                              <w:t xml:space="preserve">  </w:t>
                            </w:r>
                            <w:r>
                              <w:tab/>
                              <w:t xml:space="preserve">                    </w:t>
                            </w:r>
                          </w:p>
                          <w:p w14:paraId="42D78CEB" w14:textId="77777777" w:rsidR="0081741E" w:rsidRPr="00230729" w:rsidRDefault="0081741E" w:rsidP="0081741E">
                            <w:pPr>
                              <w:spacing w:after="0" w:line="240" w:lineRule="auto"/>
                              <w:rPr>
                                <w:szCs w:val="24"/>
                              </w:rPr>
                            </w:pPr>
                            <w:r>
                              <w:t xml:space="preserve">                 </w:t>
                            </w:r>
                          </w:p>
                          <w:p w14:paraId="6245DB27" w14:textId="77777777" w:rsidR="0081741E" w:rsidRDefault="0081741E" w:rsidP="0081741E">
                            <w:pPr>
                              <w:spacing w:after="0" w:line="240" w:lineRule="auto"/>
                            </w:pPr>
                            <w:r>
                              <w:t xml:space="preserve">                    </w:t>
                            </w:r>
                          </w:p>
                          <w:p w14:paraId="2CF54175" w14:textId="77777777" w:rsidR="0081741E" w:rsidRDefault="0081741E" w:rsidP="0081741E">
                            <w:pPr>
                              <w:spacing w:after="0" w:line="240" w:lineRule="auto"/>
                            </w:pPr>
                            <w:r>
                              <w:t xml:space="preserve">        *         </w:t>
                            </w:r>
                          </w:p>
                          <w:p w14:paraId="57DCFA9F" w14:textId="77777777" w:rsidR="0081741E" w:rsidRDefault="0081741E" w:rsidP="0081741E">
                            <w:pPr>
                              <w:spacing w:after="0" w:line="240" w:lineRule="auto"/>
                            </w:pPr>
                            <w:r>
                              <w:t xml:space="preserve">           </w:t>
                            </w:r>
                          </w:p>
                          <w:p w14:paraId="53878CCA" w14:textId="77777777" w:rsidR="0081741E" w:rsidRDefault="0081741E" w:rsidP="0081741E">
                            <w:pPr>
                              <w:spacing w:after="0" w:line="240" w:lineRule="auto"/>
                            </w:pPr>
                            <w:r>
                              <w:t xml:space="preserve">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CA5B0" id="Text Box 920" o:spid="_x0000_s1653" type="#_x0000_t202" style="position:absolute;left:0;text-align:left;margin-left:203.8pt;margin-top:9.35pt;width:74.5pt;height:251.05pt;z-index:25206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" filled="f" stroked="f" strokeweight=".5pt">
                <v:textbox>
                  <w:txbxContent>
                    <w:p w14:paraId="6373463B" w14:textId="77777777" w:rsidR="0081741E" w:rsidRDefault="0081741E" w:rsidP="0081741E">
                      <w:pPr>
                        <w:spacing w:after="0" w:line="240" w:lineRule="auto"/>
                      </w:pPr>
                      <w:r>
                        <w:t xml:space="preserve">                    </w:t>
                      </w:r>
                    </w:p>
                    <w:p w14:paraId="585A43D6" w14:textId="77777777" w:rsidR="0081741E" w:rsidRDefault="0081741E" w:rsidP="0081741E">
                      <w:pPr>
                        <w:spacing w:after="0" w:line="240" w:lineRule="auto"/>
                      </w:pPr>
                      <w:r>
                        <w:t xml:space="preserve">               </w:t>
                      </w:r>
                    </w:p>
                    <w:p w14:paraId="19E952FE" w14:textId="77777777" w:rsidR="0081741E" w:rsidRDefault="0081741E" w:rsidP="0081741E">
                      <w:pPr>
                        <w:spacing w:after="0" w:line="240" w:lineRule="auto"/>
                      </w:pPr>
                      <w:r>
                        <w:t xml:space="preserve">     </w:t>
                      </w:r>
                    </w:p>
                    <w:p w14:paraId="2721A37B" w14:textId="77777777" w:rsidR="0081741E" w:rsidRDefault="0081741E" w:rsidP="0081741E">
                      <w:r>
                        <w:t xml:space="preserve">         </w:t>
                      </w:r>
                      <w:r w:rsidRPr="00575118">
                        <w:rPr>
                          <w:sz w:val="12"/>
                          <w:szCs w:val="12"/>
                        </w:rPr>
                        <w:t xml:space="preserve"> </w:t>
                      </w:r>
                    </w:p>
                    <w:p w14:paraId="50896AEB" w14:textId="77777777" w:rsidR="0081741E" w:rsidRDefault="0081741E" w:rsidP="0081741E">
                      <w:r>
                        <w:t xml:space="preserve">             </w:t>
                      </w:r>
                      <w:r>
                        <w:tab/>
                        <w:t xml:space="preserve">  </w:t>
                      </w:r>
                      <w:r>
                        <w:tab/>
                        <w:t xml:space="preserve">                    </w:t>
                      </w:r>
                    </w:p>
                    <w:p w14:paraId="42D78CEB" w14:textId="77777777" w:rsidR="0081741E" w:rsidRPr="00230729" w:rsidRDefault="0081741E" w:rsidP="0081741E">
                      <w:pPr>
                        <w:spacing w:after="0" w:line="240" w:lineRule="auto"/>
                        <w:rPr>
                          <w:szCs w:val="24"/>
                        </w:rPr>
                      </w:pPr>
                      <w:r>
                        <w:t xml:space="preserve">                 </w:t>
                      </w:r>
                    </w:p>
                    <w:p w14:paraId="6245DB27" w14:textId="77777777" w:rsidR="0081741E" w:rsidRDefault="0081741E" w:rsidP="0081741E">
                      <w:pPr>
                        <w:spacing w:after="0" w:line="240" w:lineRule="auto"/>
                      </w:pPr>
                      <w:r>
                        <w:t xml:space="preserve">                    </w:t>
                      </w:r>
                    </w:p>
                    <w:p w14:paraId="2CF54175" w14:textId="77777777" w:rsidR="0081741E" w:rsidRDefault="0081741E" w:rsidP="0081741E">
                      <w:pPr>
                        <w:spacing w:after="0" w:line="240" w:lineRule="auto"/>
                      </w:pPr>
                      <w:r>
                        <w:t xml:space="preserve">        *         </w:t>
                      </w:r>
                    </w:p>
                    <w:p w14:paraId="57DCFA9F" w14:textId="77777777" w:rsidR="0081741E" w:rsidRDefault="0081741E" w:rsidP="0081741E">
                      <w:pPr>
                        <w:spacing w:after="0" w:line="240" w:lineRule="auto"/>
                      </w:pPr>
                      <w:r>
                        <w:t xml:space="preserve">           </w:t>
                      </w:r>
                    </w:p>
                    <w:p w14:paraId="53878CCA" w14:textId="77777777" w:rsidR="0081741E" w:rsidRDefault="0081741E" w:rsidP="0081741E">
                      <w:pPr>
                        <w:spacing w:after="0" w:line="240" w:lineRule="auto"/>
                      </w:pPr>
                      <w:r>
                        <w:t xml:space="preserve">            *            </w:t>
                      </w:r>
                    </w:p>
                  </w:txbxContent>
                </v:textbox>
              </v:shape>
            </w:pict>
          </mc:Fallback>
        </mc:AlternateContent>
      </w:r>
      <w:r w:rsidRPr="0081741E">
        <mc:AlternateContent>
          <mc:Choice Requires="wps">
            <w:drawing>
              <wp:anchor distT="0" distB="0" distL="114300" distR="114300" simplePos="0" relativeHeight="252063232" behindDoc="0" locked="0" layoutInCell="1" allowOverlap="1" wp14:anchorId="2EE29F63" wp14:editId="149DD3EB">
                <wp:simplePos x="0" y="0"/>
                <wp:positionH relativeFrom="column">
                  <wp:posOffset>3534454</wp:posOffset>
                </wp:positionH>
                <wp:positionV relativeFrom="paragraph">
                  <wp:posOffset>128905</wp:posOffset>
                </wp:positionV>
                <wp:extent cx="1123315" cy="3188335"/>
                <wp:effectExtent l="0" t="0" r="0" b="0"/>
                <wp:wrapNone/>
                <wp:docPr id="921" name="Text Box 921"/>
                <wp:cNvGraphicFramePr/>
                <a:graphic xmlns:a="http://schemas.openxmlformats.org/drawingml/2006/main">
                  <a:graphicData uri="http://schemas.microsoft.com/office/word/2010/wordprocessingShape">
                    <wps:wsp>
                      <wps:cNvSpPr txBox="1"/>
                      <wps:spPr>
                        <a:xfrm>
                          <a:off x="0" y="0"/>
                          <a:ext cx="1123315" cy="3188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30F1DC" w14:textId="77777777" w:rsidR="0081741E" w:rsidRDefault="0081741E" w:rsidP="0081741E">
                            <w:pPr>
                              <w:spacing w:after="0" w:line="240" w:lineRule="auto"/>
                            </w:pPr>
                            <w:r>
                              <w:t xml:space="preserve">                    </w:t>
                            </w:r>
                          </w:p>
                          <w:p w14:paraId="7ABB3B8B" w14:textId="77777777" w:rsidR="0081741E" w:rsidRDefault="0081741E" w:rsidP="0081741E">
                            <w:pPr>
                              <w:spacing w:after="0" w:line="240" w:lineRule="auto"/>
                            </w:pPr>
                            <w:r>
                              <w:t xml:space="preserve">               </w:t>
                            </w:r>
                          </w:p>
                          <w:p w14:paraId="7BE82D4B" w14:textId="77777777" w:rsidR="0081741E" w:rsidRDefault="0081741E" w:rsidP="0081741E">
                            <w:pPr>
                              <w:spacing w:after="0" w:line="240" w:lineRule="auto"/>
                            </w:pPr>
                            <w:r>
                              <w:t xml:space="preserve">     </w:t>
                            </w:r>
                          </w:p>
                          <w:p w14:paraId="151E825F" w14:textId="77777777" w:rsidR="0081741E" w:rsidRPr="00230729" w:rsidRDefault="0081741E" w:rsidP="0081741E">
                            <w:pPr>
                              <w:rPr>
                                <w:szCs w:val="24"/>
                              </w:rPr>
                            </w:pPr>
                            <w:r>
                              <w:t xml:space="preserve">         </w:t>
                            </w:r>
                            <w:r w:rsidRPr="00575118">
                              <w:rPr>
                                <w:sz w:val="12"/>
                                <w:szCs w:val="12"/>
                              </w:rPr>
                              <w:t xml:space="preserve"> </w:t>
                            </w:r>
                            <w:r>
                              <w:rPr>
                                <w:szCs w:val="24"/>
                              </w:rPr>
                              <w:t xml:space="preserve">       *  *</w:t>
                            </w:r>
                          </w:p>
                          <w:p w14:paraId="4E7C2E2F" w14:textId="77777777" w:rsidR="0081741E" w:rsidRDefault="0081741E" w:rsidP="0081741E">
                            <w:r>
                              <w:t xml:space="preserve">         *                    </w:t>
                            </w:r>
                          </w:p>
                          <w:p w14:paraId="0D049958" w14:textId="77777777" w:rsidR="0081741E" w:rsidRPr="00230729" w:rsidRDefault="0081741E" w:rsidP="0081741E">
                            <w:pPr>
                              <w:spacing w:after="0" w:line="240" w:lineRule="auto"/>
                              <w:rPr>
                                <w:szCs w:val="24"/>
                              </w:rPr>
                            </w:pPr>
                            <w:r>
                              <w:t xml:space="preserve">                 </w:t>
                            </w:r>
                          </w:p>
                          <w:p w14:paraId="047B7766" w14:textId="77777777" w:rsidR="0081741E" w:rsidRDefault="0081741E" w:rsidP="0081741E">
                            <w:pPr>
                              <w:spacing w:after="0" w:line="240" w:lineRule="auto"/>
                            </w:pPr>
                            <w:r>
                              <w:t xml:space="preserve">             *      </w:t>
                            </w:r>
                          </w:p>
                          <w:p w14:paraId="0FA040E6" w14:textId="77777777" w:rsidR="0081741E" w:rsidRDefault="0081741E" w:rsidP="0081741E">
                            <w:pPr>
                              <w:spacing w:after="0" w:line="240" w:lineRule="auto"/>
                            </w:pPr>
                            <w:r>
                              <w:t xml:space="preserve">                 </w:t>
                            </w:r>
                          </w:p>
                          <w:p w14:paraId="11E67DEA" w14:textId="77777777" w:rsidR="0081741E" w:rsidRDefault="0081741E" w:rsidP="0081741E">
                            <w:pPr>
                              <w:spacing w:after="0" w:line="240" w:lineRule="auto"/>
                            </w:pPr>
                            <w:r>
                              <w:t xml:space="preserve">           </w:t>
                            </w:r>
                          </w:p>
                          <w:p w14:paraId="527942FD" w14:textId="77777777" w:rsidR="0081741E" w:rsidRDefault="0081741E" w:rsidP="0081741E">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9F63" id="Text Box 921" o:spid="_x0000_s1654" type="#_x0000_t202" style="position:absolute;left:0;text-align:left;margin-left:278.3pt;margin-top:10.15pt;width:88.45pt;height:251.05pt;z-index:25206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" filled="f" stroked="f" strokeweight=".5pt">
                <v:textbox>
                  <w:txbxContent>
                    <w:p w14:paraId="1230F1DC" w14:textId="77777777" w:rsidR="0081741E" w:rsidRDefault="0081741E" w:rsidP="0081741E">
                      <w:pPr>
                        <w:spacing w:after="0" w:line="240" w:lineRule="auto"/>
                      </w:pPr>
                      <w:r>
                        <w:t xml:space="preserve">                    </w:t>
                      </w:r>
                    </w:p>
                    <w:p w14:paraId="7ABB3B8B" w14:textId="77777777" w:rsidR="0081741E" w:rsidRDefault="0081741E" w:rsidP="0081741E">
                      <w:pPr>
                        <w:spacing w:after="0" w:line="240" w:lineRule="auto"/>
                      </w:pPr>
                      <w:r>
                        <w:t xml:space="preserve">               </w:t>
                      </w:r>
                    </w:p>
                    <w:p w14:paraId="7BE82D4B" w14:textId="77777777" w:rsidR="0081741E" w:rsidRDefault="0081741E" w:rsidP="0081741E">
                      <w:pPr>
                        <w:spacing w:after="0" w:line="240" w:lineRule="auto"/>
                      </w:pPr>
                      <w:r>
                        <w:t xml:space="preserve">     </w:t>
                      </w:r>
                    </w:p>
                    <w:p w14:paraId="151E825F" w14:textId="77777777" w:rsidR="0081741E" w:rsidRPr="00230729" w:rsidRDefault="0081741E" w:rsidP="0081741E">
                      <w:pPr>
                        <w:rPr>
                          <w:szCs w:val="24"/>
                        </w:rPr>
                      </w:pPr>
                      <w:r>
                        <w:t xml:space="preserve">         </w:t>
                      </w:r>
                      <w:r w:rsidRPr="00575118">
                        <w:rPr>
                          <w:sz w:val="12"/>
                          <w:szCs w:val="12"/>
                        </w:rPr>
                        <w:t xml:space="preserve"> </w:t>
                      </w:r>
                      <w:r>
                        <w:rPr>
                          <w:szCs w:val="24"/>
                        </w:rPr>
                        <w:t xml:space="preserve">       *  *</w:t>
                      </w:r>
                    </w:p>
                    <w:p w14:paraId="4E7C2E2F" w14:textId="77777777" w:rsidR="0081741E" w:rsidRDefault="0081741E" w:rsidP="0081741E">
                      <w:r>
                        <w:t xml:space="preserve">         *                    </w:t>
                      </w:r>
                    </w:p>
                    <w:p w14:paraId="0D049958" w14:textId="77777777" w:rsidR="0081741E" w:rsidRPr="00230729" w:rsidRDefault="0081741E" w:rsidP="0081741E">
                      <w:pPr>
                        <w:spacing w:after="0" w:line="240" w:lineRule="auto"/>
                        <w:rPr>
                          <w:szCs w:val="24"/>
                        </w:rPr>
                      </w:pPr>
                      <w:r>
                        <w:t xml:space="preserve">                 </w:t>
                      </w:r>
                    </w:p>
                    <w:p w14:paraId="047B7766" w14:textId="77777777" w:rsidR="0081741E" w:rsidRDefault="0081741E" w:rsidP="0081741E">
                      <w:pPr>
                        <w:spacing w:after="0" w:line="240" w:lineRule="auto"/>
                      </w:pPr>
                      <w:r>
                        <w:t xml:space="preserve">             *      </w:t>
                      </w:r>
                    </w:p>
                    <w:p w14:paraId="0FA040E6" w14:textId="77777777" w:rsidR="0081741E" w:rsidRDefault="0081741E" w:rsidP="0081741E">
                      <w:pPr>
                        <w:spacing w:after="0" w:line="240" w:lineRule="auto"/>
                      </w:pPr>
                      <w:r>
                        <w:t xml:space="preserve">                 </w:t>
                      </w:r>
                    </w:p>
                    <w:p w14:paraId="11E67DEA" w14:textId="77777777" w:rsidR="0081741E" w:rsidRDefault="0081741E" w:rsidP="0081741E">
                      <w:pPr>
                        <w:spacing w:after="0" w:line="240" w:lineRule="auto"/>
                      </w:pPr>
                      <w:r>
                        <w:t xml:space="preserve">           </w:t>
                      </w:r>
                    </w:p>
                    <w:p w14:paraId="527942FD" w14:textId="77777777" w:rsidR="0081741E" w:rsidRDefault="0081741E" w:rsidP="0081741E">
                      <w:pPr>
                        <w:spacing w:after="0" w:line="240" w:lineRule="auto"/>
                      </w:pPr>
                      <w:r>
                        <w:t xml:space="preserve">                        </w:t>
                      </w:r>
                    </w:p>
                  </w:txbxContent>
                </v:textbox>
              </v:shape>
            </w:pict>
          </mc:Fallback>
        </mc:AlternateContent>
      </w:r>
      <w:r w:rsidR="00F96FAC">
        <w:rPr>
          <w:noProof/>
          <w:lang w:eastAsia="en-GB"/>
        </w:rPr>
        <mc:AlternateContent>
          <mc:Choice Requires="wps">
            <w:drawing>
              <wp:anchor distT="0" distB="0" distL="114300" distR="114300" simplePos="0" relativeHeight="251998720" behindDoc="0" locked="0" layoutInCell="1" allowOverlap="1" wp14:anchorId="14A3C560" wp14:editId="05D79E97">
                <wp:simplePos x="0" y="0"/>
                <wp:positionH relativeFrom="column">
                  <wp:posOffset>3339288</wp:posOffset>
                </wp:positionH>
                <wp:positionV relativeFrom="paragraph">
                  <wp:posOffset>-4375150</wp:posOffset>
                </wp:positionV>
                <wp:extent cx="1243552" cy="3188941"/>
                <wp:effectExtent l="0" t="0" r="0" b="0"/>
                <wp:wrapNone/>
                <wp:docPr id="861" name="Text Box 861"/>
                <wp:cNvGraphicFramePr/>
                <a:graphic xmlns:a="http://schemas.openxmlformats.org/drawingml/2006/main">
                  <a:graphicData uri="http://schemas.microsoft.com/office/word/2010/wordprocessingShape">
                    <wps:wsp>
                      <wps:cNvSpPr txBox="1"/>
                      <wps:spPr>
                        <a:xfrm>
                          <a:off x="0" y="0"/>
                          <a:ext cx="1243552" cy="31889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5602F26" w14:textId="77777777" w:rsidR="003B14DC" w:rsidRDefault="003B14DC" w:rsidP="00F96FAC">
                            <w:pPr>
                              <w:spacing w:after="0" w:line="240" w:lineRule="auto"/>
                            </w:pPr>
                            <w:r>
                              <w:t xml:space="preserve">                    *</w:t>
                            </w:r>
                          </w:p>
                          <w:p w14:paraId="25FD6FD1" w14:textId="77777777" w:rsidR="003B14DC" w:rsidRDefault="003B14DC" w:rsidP="00F96FAC">
                            <w:pPr>
                              <w:spacing w:after="0" w:line="240" w:lineRule="auto"/>
                            </w:pPr>
                            <w:r>
                              <w:t xml:space="preserve">               </w:t>
                            </w:r>
                          </w:p>
                          <w:p w14:paraId="06B76272" w14:textId="77777777" w:rsidR="003B14DC" w:rsidRDefault="003B14DC" w:rsidP="00F96FAC">
                            <w:pPr>
                              <w:spacing w:after="0" w:line="240" w:lineRule="auto"/>
                            </w:pPr>
                            <w:r>
                              <w:t xml:space="preserve">                </w:t>
                            </w:r>
                          </w:p>
                          <w:p w14:paraId="444867C3" w14:textId="77777777" w:rsidR="003B14DC" w:rsidRPr="00F96FAC" w:rsidRDefault="003B14DC" w:rsidP="00F96FAC">
                            <w:pPr>
                              <w:rPr>
                                <w:szCs w:val="24"/>
                              </w:rPr>
                            </w:pPr>
                            <w:r>
                              <w:t xml:space="preserve">         </w:t>
                            </w:r>
                            <w:r w:rsidRPr="00575118">
                              <w:rPr>
                                <w:sz w:val="12"/>
                                <w:szCs w:val="12"/>
                              </w:rPr>
                              <w:t xml:space="preserve"> </w:t>
                            </w:r>
                            <w:r>
                              <w:rPr>
                                <w:szCs w:val="24"/>
                              </w:rPr>
                              <w:t xml:space="preserve">      *</w:t>
                            </w:r>
                          </w:p>
                          <w:p w14:paraId="28C16E18" w14:textId="77777777" w:rsidR="003B14DC" w:rsidRDefault="003B14DC" w:rsidP="00F96FAC">
                            <w:r>
                              <w:t xml:space="preserve">           *   </w:t>
                            </w:r>
                            <w:r>
                              <w:tab/>
                            </w:r>
                            <w:r>
                              <w:tab/>
                              <w:t xml:space="preserve">                    </w:t>
                            </w:r>
                          </w:p>
                          <w:p w14:paraId="1FA968C9" w14:textId="77777777" w:rsidR="003B14DC" w:rsidRPr="00230729" w:rsidRDefault="003B14DC" w:rsidP="00F96FAC">
                            <w:pPr>
                              <w:spacing w:after="0" w:line="240" w:lineRule="auto"/>
                              <w:rPr>
                                <w:szCs w:val="24"/>
                              </w:rPr>
                            </w:pPr>
                            <w:r>
                              <w:t xml:space="preserve">                </w:t>
                            </w:r>
                          </w:p>
                          <w:p w14:paraId="4125A73C" w14:textId="77777777" w:rsidR="003B14DC" w:rsidRDefault="003B14DC" w:rsidP="00F96FAC">
                            <w:pPr>
                              <w:spacing w:after="0" w:line="240" w:lineRule="auto"/>
                            </w:pPr>
                            <w:r>
                              <w:t xml:space="preserve">                    </w:t>
                            </w:r>
                          </w:p>
                          <w:p w14:paraId="5C8D75D2" w14:textId="77777777" w:rsidR="003B14DC" w:rsidRDefault="003B14DC" w:rsidP="00F96FAC">
                            <w:pPr>
                              <w:spacing w:after="0" w:line="240" w:lineRule="auto"/>
                            </w:pPr>
                            <w:r>
                              <w:t xml:space="preserve">        *         </w:t>
                            </w:r>
                          </w:p>
                          <w:p w14:paraId="39EDEF01" w14:textId="77777777" w:rsidR="003B14DC" w:rsidRDefault="003B14DC" w:rsidP="00F96FAC">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3C560" id="Text Box 861" o:spid="_x0000_s1655" type="#_x0000_t202" style="position:absolute;left:0;text-align:left;margin-left:262.95pt;margin-top:-344.5pt;width:97.9pt;height:251.1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" filled="f" stroked="f" strokeweight=".5pt">
                <v:textbox>
                  <w:txbxContent>
                    <w:p w14:paraId="15602F26" w14:textId="77777777" w:rsidR="003B14DC" w:rsidRDefault="003B14DC" w:rsidP="00F96FAC">
                      <w:pPr>
                        <w:spacing w:after="0" w:line="240" w:lineRule="auto"/>
                      </w:pPr>
                      <w:r>
                        <w:t xml:space="preserve">                    *</w:t>
                      </w:r>
                    </w:p>
                    <w:p w14:paraId="25FD6FD1" w14:textId="77777777" w:rsidR="003B14DC" w:rsidRDefault="003B14DC" w:rsidP="00F96FAC">
                      <w:pPr>
                        <w:spacing w:after="0" w:line="240" w:lineRule="auto"/>
                      </w:pPr>
                      <w:r>
                        <w:t xml:space="preserve">               </w:t>
                      </w:r>
                    </w:p>
                    <w:p w14:paraId="06B76272" w14:textId="77777777" w:rsidR="003B14DC" w:rsidRDefault="003B14DC" w:rsidP="00F96FAC">
                      <w:pPr>
                        <w:spacing w:after="0" w:line="240" w:lineRule="auto"/>
                      </w:pPr>
                      <w:r>
                        <w:t xml:space="preserve">                </w:t>
                      </w:r>
                    </w:p>
                    <w:p w14:paraId="444867C3" w14:textId="77777777" w:rsidR="003B14DC" w:rsidRPr="00F96FAC" w:rsidRDefault="003B14DC" w:rsidP="00F96FAC">
                      <w:pPr>
                        <w:rPr>
                          <w:szCs w:val="24"/>
                        </w:rPr>
                      </w:pPr>
                      <w:r>
                        <w:t xml:space="preserve">         </w:t>
                      </w:r>
                      <w:r w:rsidRPr="00575118">
                        <w:rPr>
                          <w:sz w:val="12"/>
                          <w:szCs w:val="12"/>
                        </w:rPr>
                        <w:t xml:space="preserve"> </w:t>
                      </w:r>
                      <w:r>
                        <w:rPr>
                          <w:szCs w:val="24"/>
                        </w:rPr>
                        <w:t xml:space="preserve">      *</w:t>
                      </w:r>
                    </w:p>
                    <w:p w14:paraId="28C16E18" w14:textId="77777777" w:rsidR="003B14DC" w:rsidRDefault="003B14DC" w:rsidP="00F96FAC">
                      <w:r>
                        <w:t xml:space="preserve">           *   </w:t>
                      </w:r>
                      <w:r>
                        <w:tab/>
                      </w:r>
                      <w:r>
                        <w:tab/>
                        <w:t xml:space="preserve">                    </w:t>
                      </w:r>
                    </w:p>
                    <w:p w14:paraId="1FA968C9" w14:textId="77777777" w:rsidR="003B14DC" w:rsidRPr="00230729" w:rsidRDefault="003B14DC" w:rsidP="00F96FAC">
                      <w:pPr>
                        <w:spacing w:after="0" w:line="240" w:lineRule="auto"/>
                        <w:rPr>
                          <w:szCs w:val="24"/>
                        </w:rPr>
                      </w:pPr>
                      <w:r>
                        <w:t xml:space="preserve">                </w:t>
                      </w:r>
                    </w:p>
                    <w:p w14:paraId="4125A73C" w14:textId="77777777" w:rsidR="003B14DC" w:rsidRDefault="003B14DC" w:rsidP="00F96FAC">
                      <w:pPr>
                        <w:spacing w:after="0" w:line="240" w:lineRule="auto"/>
                      </w:pPr>
                      <w:r>
                        <w:t xml:space="preserve">                    </w:t>
                      </w:r>
                    </w:p>
                    <w:p w14:paraId="5C8D75D2" w14:textId="77777777" w:rsidR="003B14DC" w:rsidRDefault="003B14DC" w:rsidP="00F96FAC">
                      <w:pPr>
                        <w:spacing w:after="0" w:line="240" w:lineRule="auto"/>
                      </w:pPr>
                      <w:r>
                        <w:t xml:space="preserve">        *         </w:t>
                      </w:r>
                    </w:p>
                    <w:p w14:paraId="39EDEF01" w14:textId="77777777" w:rsidR="003B14DC" w:rsidRDefault="003B14DC" w:rsidP="00F96FAC">
                      <w:pPr>
                        <w:spacing w:after="0" w:line="240" w:lineRule="auto"/>
                      </w:pPr>
                      <w:r>
                        <w:t xml:space="preserve">                       </w:t>
                      </w:r>
                    </w:p>
                  </w:txbxContent>
                </v:textbox>
              </v:shape>
            </w:pict>
          </mc:Fallback>
        </mc:AlternateContent>
      </w:r>
      <w:r w:rsidR="00F96FAC">
        <w:rPr>
          <w:noProof/>
          <w:lang w:eastAsia="en-GB"/>
        </w:rPr>
        <mc:AlternateContent>
          <mc:Choice Requires="wps">
            <w:drawing>
              <wp:anchor distT="0" distB="0" distL="114300" distR="114300" simplePos="0" relativeHeight="251996672" behindDoc="0" locked="0" layoutInCell="1" allowOverlap="1" wp14:anchorId="1435B719" wp14:editId="3BEBAD85">
                <wp:simplePos x="0" y="0"/>
                <wp:positionH relativeFrom="column">
                  <wp:posOffset>2581585</wp:posOffset>
                </wp:positionH>
                <wp:positionV relativeFrom="paragraph">
                  <wp:posOffset>-4060670</wp:posOffset>
                </wp:positionV>
                <wp:extent cx="1243552" cy="3188941"/>
                <wp:effectExtent l="0" t="0" r="0" b="0"/>
                <wp:wrapNone/>
                <wp:docPr id="860" name="Text Box 860"/>
                <wp:cNvGraphicFramePr/>
                <a:graphic xmlns:a="http://schemas.openxmlformats.org/drawingml/2006/main">
                  <a:graphicData uri="http://schemas.microsoft.com/office/word/2010/wordprocessingShape">
                    <wps:wsp>
                      <wps:cNvSpPr txBox="1"/>
                      <wps:spPr>
                        <a:xfrm>
                          <a:off x="0" y="0"/>
                          <a:ext cx="1243552" cy="31889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5F8E1C" w14:textId="77777777" w:rsidR="003B14DC" w:rsidRDefault="003B14DC" w:rsidP="00F96FAC">
                            <w:pPr>
                              <w:spacing w:after="0" w:line="240" w:lineRule="auto"/>
                            </w:pPr>
                            <w:r>
                              <w:t xml:space="preserve">                    </w:t>
                            </w:r>
                          </w:p>
                          <w:p w14:paraId="1FDBAEC0" w14:textId="77777777" w:rsidR="003B14DC" w:rsidRDefault="003B14DC" w:rsidP="00F96FAC">
                            <w:pPr>
                              <w:spacing w:after="0" w:line="240" w:lineRule="auto"/>
                            </w:pPr>
                            <w:r>
                              <w:t xml:space="preserve">               </w:t>
                            </w:r>
                          </w:p>
                          <w:p w14:paraId="49CBC8C7" w14:textId="77777777" w:rsidR="003B14DC" w:rsidRDefault="003B14DC" w:rsidP="00F96FAC">
                            <w:pPr>
                              <w:spacing w:after="0" w:line="240" w:lineRule="auto"/>
                            </w:pPr>
                            <w:r>
                              <w:t xml:space="preserve">                </w:t>
                            </w:r>
                          </w:p>
                          <w:p w14:paraId="29E249A5" w14:textId="77777777" w:rsidR="003B14DC" w:rsidRPr="00F96FAC" w:rsidRDefault="003B14DC" w:rsidP="00F96FAC">
                            <w:pPr>
                              <w:rPr>
                                <w:szCs w:val="24"/>
                              </w:rPr>
                            </w:pPr>
                            <w:r>
                              <w:t xml:space="preserve">         </w:t>
                            </w:r>
                            <w:r w:rsidRPr="00575118">
                              <w:rPr>
                                <w:sz w:val="12"/>
                                <w:szCs w:val="12"/>
                              </w:rPr>
                              <w:t xml:space="preserve"> </w:t>
                            </w:r>
                            <w:r>
                              <w:rPr>
                                <w:szCs w:val="24"/>
                              </w:rPr>
                              <w:t xml:space="preserve">      *</w:t>
                            </w:r>
                          </w:p>
                          <w:p w14:paraId="69300020" w14:textId="77777777" w:rsidR="003B14DC" w:rsidRDefault="003B14DC" w:rsidP="00F96FAC">
                            <w:r>
                              <w:t xml:space="preserve">           *   </w:t>
                            </w:r>
                            <w:r>
                              <w:tab/>
                            </w:r>
                            <w:r>
                              <w:tab/>
                              <w:t xml:space="preserve">                    </w:t>
                            </w:r>
                          </w:p>
                          <w:p w14:paraId="7181CCE0" w14:textId="77777777" w:rsidR="003B14DC" w:rsidRPr="00230729" w:rsidRDefault="003B14DC" w:rsidP="00F96FAC">
                            <w:pPr>
                              <w:spacing w:after="0" w:line="240" w:lineRule="auto"/>
                              <w:rPr>
                                <w:szCs w:val="24"/>
                              </w:rPr>
                            </w:pPr>
                            <w:r>
                              <w:t xml:space="preserve">       *         </w:t>
                            </w:r>
                          </w:p>
                          <w:p w14:paraId="1B9D93E1" w14:textId="77777777" w:rsidR="003B14DC" w:rsidRDefault="003B14DC" w:rsidP="00F96FAC">
                            <w:pPr>
                              <w:spacing w:after="0" w:line="240" w:lineRule="auto"/>
                            </w:pPr>
                            <w:r>
                              <w:t xml:space="preserve">                    </w:t>
                            </w:r>
                          </w:p>
                          <w:p w14:paraId="073EE4CD" w14:textId="77777777" w:rsidR="003B14DC" w:rsidRDefault="003B14DC" w:rsidP="00F96FAC">
                            <w:pPr>
                              <w:spacing w:after="0" w:line="240" w:lineRule="auto"/>
                            </w:pPr>
                            <w:r>
                              <w:t xml:space="preserve">        *         </w:t>
                            </w:r>
                          </w:p>
                          <w:p w14:paraId="12DC3995" w14:textId="77777777" w:rsidR="003B14DC" w:rsidRDefault="003B14DC" w:rsidP="00F96FAC">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5B719" id="Text Box 860" o:spid="_x0000_s1656" type="#_x0000_t202" style="position:absolute;left:0;text-align:left;margin-left:203.25pt;margin-top:-319.75pt;width:97.9pt;height:251.1pt;z-index:25199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" filled="f" stroked="f" strokeweight=".5pt">
                <v:textbox>
                  <w:txbxContent>
                    <w:p w14:paraId="4F5F8E1C" w14:textId="77777777" w:rsidR="003B14DC" w:rsidRDefault="003B14DC" w:rsidP="00F96FAC">
                      <w:pPr>
                        <w:spacing w:after="0" w:line="240" w:lineRule="auto"/>
                      </w:pPr>
                      <w:r>
                        <w:t xml:space="preserve">                    </w:t>
                      </w:r>
                    </w:p>
                    <w:p w14:paraId="1FDBAEC0" w14:textId="77777777" w:rsidR="003B14DC" w:rsidRDefault="003B14DC" w:rsidP="00F96FAC">
                      <w:pPr>
                        <w:spacing w:after="0" w:line="240" w:lineRule="auto"/>
                      </w:pPr>
                      <w:r>
                        <w:t xml:space="preserve">               </w:t>
                      </w:r>
                    </w:p>
                    <w:p w14:paraId="49CBC8C7" w14:textId="77777777" w:rsidR="003B14DC" w:rsidRDefault="003B14DC" w:rsidP="00F96FAC">
                      <w:pPr>
                        <w:spacing w:after="0" w:line="240" w:lineRule="auto"/>
                      </w:pPr>
                      <w:r>
                        <w:t xml:space="preserve">                </w:t>
                      </w:r>
                    </w:p>
                    <w:p w14:paraId="29E249A5" w14:textId="77777777" w:rsidR="003B14DC" w:rsidRPr="00F96FAC" w:rsidRDefault="003B14DC" w:rsidP="00F96FAC">
                      <w:pPr>
                        <w:rPr>
                          <w:szCs w:val="24"/>
                        </w:rPr>
                      </w:pPr>
                      <w:r>
                        <w:t xml:space="preserve">         </w:t>
                      </w:r>
                      <w:r w:rsidRPr="00575118">
                        <w:rPr>
                          <w:sz w:val="12"/>
                          <w:szCs w:val="12"/>
                        </w:rPr>
                        <w:t xml:space="preserve"> </w:t>
                      </w:r>
                      <w:r>
                        <w:rPr>
                          <w:szCs w:val="24"/>
                        </w:rPr>
                        <w:t xml:space="preserve">      *</w:t>
                      </w:r>
                    </w:p>
                    <w:p w14:paraId="69300020" w14:textId="77777777" w:rsidR="003B14DC" w:rsidRDefault="003B14DC" w:rsidP="00F96FAC">
                      <w:r>
                        <w:t xml:space="preserve">           *   </w:t>
                      </w:r>
                      <w:r>
                        <w:tab/>
                      </w:r>
                      <w:r>
                        <w:tab/>
                        <w:t xml:space="preserve">                    </w:t>
                      </w:r>
                    </w:p>
                    <w:p w14:paraId="7181CCE0" w14:textId="77777777" w:rsidR="003B14DC" w:rsidRPr="00230729" w:rsidRDefault="003B14DC" w:rsidP="00F96FAC">
                      <w:pPr>
                        <w:spacing w:after="0" w:line="240" w:lineRule="auto"/>
                        <w:rPr>
                          <w:szCs w:val="24"/>
                        </w:rPr>
                      </w:pPr>
                      <w:r>
                        <w:t xml:space="preserve">       *         </w:t>
                      </w:r>
                    </w:p>
                    <w:p w14:paraId="1B9D93E1" w14:textId="77777777" w:rsidR="003B14DC" w:rsidRDefault="003B14DC" w:rsidP="00F96FAC">
                      <w:pPr>
                        <w:spacing w:after="0" w:line="240" w:lineRule="auto"/>
                      </w:pPr>
                      <w:r>
                        <w:t xml:space="preserve">                    </w:t>
                      </w:r>
                    </w:p>
                    <w:p w14:paraId="073EE4CD" w14:textId="77777777" w:rsidR="003B14DC" w:rsidRDefault="003B14DC" w:rsidP="00F96FAC">
                      <w:pPr>
                        <w:spacing w:after="0" w:line="240" w:lineRule="auto"/>
                      </w:pPr>
                      <w:r>
                        <w:t xml:space="preserve">        *         </w:t>
                      </w:r>
                    </w:p>
                    <w:p w14:paraId="12DC3995" w14:textId="77777777" w:rsidR="003B14DC" w:rsidRDefault="003B14DC" w:rsidP="00F96FAC">
                      <w:pPr>
                        <w:spacing w:after="0" w:line="240" w:lineRule="auto"/>
                      </w:pPr>
                      <w:r>
                        <w:t xml:space="preserve">                       </w:t>
                      </w:r>
                    </w:p>
                  </w:txbxContent>
                </v:textbox>
              </v:shape>
            </w:pict>
          </mc:Fallback>
        </mc:AlternateContent>
      </w:r>
      <w:r w:rsidR="00F96FAC">
        <w:rPr>
          <w:noProof/>
          <w:lang w:eastAsia="en-GB"/>
        </w:rPr>
        <mc:AlternateContent>
          <mc:Choice Requires="wps">
            <w:drawing>
              <wp:anchor distT="0" distB="0" distL="114300" distR="114300" simplePos="0" relativeHeight="251994624" behindDoc="0" locked="0" layoutInCell="1" allowOverlap="1" wp14:anchorId="734ED617" wp14:editId="5B6C96AA">
                <wp:simplePos x="0" y="0"/>
                <wp:positionH relativeFrom="column">
                  <wp:posOffset>1622041</wp:posOffset>
                </wp:positionH>
                <wp:positionV relativeFrom="paragraph">
                  <wp:posOffset>-4311945</wp:posOffset>
                </wp:positionV>
                <wp:extent cx="1243552" cy="3188941"/>
                <wp:effectExtent l="0" t="0" r="0" b="0"/>
                <wp:wrapNone/>
                <wp:docPr id="859" name="Text Box 859"/>
                <wp:cNvGraphicFramePr/>
                <a:graphic xmlns:a="http://schemas.openxmlformats.org/drawingml/2006/main">
                  <a:graphicData uri="http://schemas.microsoft.com/office/word/2010/wordprocessingShape">
                    <wps:wsp>
                      <wps:cNvSpPr txBox="1"/>
                      <wps:spPr>
                        <a:xfrm>
                          <a:off x="0" y="0"/>
                          <a:ext cx="1243552" cy="31889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E500F7" w14:textId="77777777" w:rsidR="003B14DC" w:rsidRDefault="003B14DC" w:rsidP="00F96FAC">
                            <w:pPr>
                              <w:spacing w:after="0" w:line="240" w:lineRule="auto"/>
                            </w:pPr>
                            <w:r>
                              <w:t xml:space="preserve">                    </w:t>
                            </w:r>
                          </w:p>
                          <w:p w14:paraId="4762B21C" w14:textId="77777777" w:rsidR="003B14DC" w:rsidRDefault="003B14DC" w:rsidP="00F96FAC">
                            <w:pPr>
                              <w:spacing w:after="0" w:line="240" w:lineRule="auto"/>
                            </w:pPr>
                            <w:r>
                              <w:t xml:space="preserve">               </w:t>
                            </w:r>
                          </w:p>
                          <w:p w14:paraId="3057C6B9" w14:textId="77777777" w:rsidR="003B14DC" w:rsidRDefault="003B14DC" w:rsidP="00F96FAC">
                            <w:pPr>
                              <w:spacing w:after="0" w:line="240" w:lineRule="auto"/>
                            </w:pPr>
                            <w:r>
                              <w:t xml:space="preserve">                *</w:t>
                            </w:r>
                          </w:p>
                          <w:p w14:paraId="326F65EC" w14:textId="77777777" w:rsidR="003B14DC" w:rsidRPr="00F96FAC" w:rsidRDefault="003B14DC" w:rsidP="00F96FAC">
                            <w:pPr>
                              <w:rPr>
                                <w:szCs w:val="24"/>
                              </w:rPr>
                            </w:pPr>
                            <w:r>
                              <w:t xml:space="preserve">         </w:t>
                            </w:r>
                            <w:r w:rsidRPr="00575118">
                              <w:rPr>
                                <w:sz w:val="12"/>
                                <w:szCs w:val="12"/>
                              </w:rPr>
                              <w:t xml:space="preserve"> </w:t>
                            </w:r>
                            <w:r>
                              <w:rPr>
                                <w:szCs w:val="24"/>
                              </w:rPr>
                              <w:t xml:space="preserve">  *</w:t>
                            </w:r>
                          </w:p>
                          <w:p w14:paraId="76A5E9D8" w14:textId="77777777" w:rsidR="003B14DC" w:rsidRDefault="003B14DC" w:rsidP="00F96FAC">
                            <w:r>
                              <w:t xml:space="preserve">             </w:t>
                            </w:r>
                            <w:r>
                              <w:tab/>
                            </w:r>
                            <w:r>
                              <w:tab/>
                              <w:t xml:space="preserve">                    </w:t>
                            </w:r>
                          </w:p>
                          <w:p w14:paraId="5608FEE0" w14:textId="77777777" w:rsidR="003B14DC" w:rsidRPr="00230729" w:rsidRDefault="003B14DC" w:rsidP="00F96FAC">
                            <w:pPr>
                              <w:spacing w:after="0" w:line="240" w:lineRule="auto"/>
                              <w:rPr>
                                <w:szCs w:val="24"/>
                              </w:rPr>
                            </w:pPr>
                            <w:r>
                              <w:t xml:space="preserve">                </w:t>
                            </w:r>
                          </w:p>
                          <w:p w14:paraId="3226B782" w14:textId="77777777" w:rsidR="003B14DC" w:rsidRDefault="003B14DC" w:rsidP="00F96FAC">
                            <w:pPr>
                              <w:spacing w:after="0" w:line="240" w:lineRule="auto"/>
                            </w:pPr>
                            <w:r>
                              <w:t xml:space="preserve">                    </w:t>
                            </w:r>
                          </w:p>
                          <w:p w14:paraId="125AD1CB" w14:textId="77777777" w:rsidR="003B14DC" w:rsidRDefault="003B14DC" w:rsidP="00F96FAC">
                            <w:pPr>
                              <w:spacing w:after="0" w:line="240" w:lineRule="auto"/>
                            </w:pPr>
                            <w:r>
                              <w:t xml:space="preserve">        *         </w:t>
                            </w:r>
                          </w:p>
                          <w:p w14:paraId="412F0AE0" w14:textId="77777777" w:rsidR="003B14DC" w:rsidRDefault="003B14DC" w:rsidP="00F96FAC">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4ED617" id="Text Box 859" o:spid="_x0000_s1657" type="#_x0000_t202" style="position:absolute;left:0;text-align:left;margin-left:127.7pt;margin-top:-339.5pt;width:97.9pt;height:251.1pt;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" filled="f" stroked="f" strokeweight=".5pt">
                <v:textbox>
                  <w:txbxContent>
                    <w:p w14:paraId="17E500F7" w14:textId="77777777" w:rsidR="003B14DC" w:rsidRDefault="003B14DC" w:rsidP="00F96FAC">
                      <w:pPr>
                        <w:spacing w:after="0" w:line="240" w:lineRule="auto"/>
                      </w:pPr>
                      <w:r>
                        <w:t xml:space="preserve">                    </w:t>
                      </w:r>
                    </w:p>
                    <w:p w14:paraId="4762B21C" w14:textId="77777777" w:rsidR="003B14DC" w:rsidRDefault="003B14DC" w:rsidP="00F96FAC">
                      <w:pPr>
                        <w:spacing w:after="0" w:line="240" w:lineRule="auto"/>
                      </w:pPr>
                      <w:r>
                        <w:t xml:space="preserve">               </w:t>
                      </w:r>
                    </w:p>
                    <w:p w14:paraId="3057C6B9" w14:textId="77777777" w:rsidR="003B14DC" w:rsidRDefault="003B14DC" w:rsidP="00F96FAC">
                      <w:pPr>
                        <w:spacing w:after="0" w:line="240" w:lineRule="auto"/>
                      </w:pPr>
                      <w:r>
                        <w:t xml:space="preserve">                *</w:t>
                      </w:r>
                    </w:p>
                    <w:p w14:paraId="326F65EC" w14:textId="77777777" w:rsidR="003B14DC" w:rsidRPr="00F96FAC" w:rsidRDefault="003B14DC" w:rsidP="00F96FAC">
                      <w:pPr>
                        <w:rPr>
                          <w:szCs w:val="24"/>
                        </w:rPr>
                      </w:pPr>
                      <w:r>
                        <w:t xml:space="preserve">         </w:t>
                      </w:r>
                      <w:r w:rsidRPr="00575118">
                        <w:rPr>
                          <w:sz w:val="12"/>
                          <w:szCs w:val="12"/>
                        </w:rPr>
                        <w:t xml:space="preserve"> </w:t>
                      </w:r>
                      <w:r>
                        <w:rPr>
                          <w:szCs w:val="24"/>
                        </w:rPr>
                        <w:t xml:space="preserve">  *</w:t>
                      </w:r>
                    </w:p>
                    <w:p w14:paraId="76A5E9D8" w14:textId="77777777" w:rsidR="003B14DC" w:rsidRDefault="003B14DC" w:rsidP="00F96FAC">
                      <w:r>
                        <w:t xml:space="preserve">             </w:t>
                      </w:r>
                      <w:r>
                        <w:tab/>
                      </w:r>
                      <w:r>
                        <w:tab/>
                        <w:t xml:space="preserve">                    </w:t>
                      </w:r>
                    </w:p>
                    <w:p w14:paraId="5608FEE0" w14:textId="77777777" w:rsidR="003B14DC" w:rsidRPr="00230729" w:rsidRDefault="003B14DC" w:rsidP="00F96FAC">
                      <w:pPr>
                        <w:spacing w:after="0" w:line="240" w:lineRule="auto"/>
                        <w:rPr>
                          <w:szCs w:val="24"/>
                        </w:rPr>
                      </w:pPr>
                      <w:r>
                        <w:t xml:space="preserve">                </w:t>
                      </w:r>
                    </w:p>
                    <w:p w14:paraId="3226B782" w14:textId="77777777" w:rsidR="003B14DC" w:rsidRDefault="003B14DC" w:rsidP="00F96FAC">
                      <w:pPr>
                        <w:spacing w:after="0" w:line="240" w:lineRule="auto"/>
                      </w:pPr>
                      <w:r>
                        <w:t xml:space="preserve">                    </w:t>
                      </w:r>
                    </w:p>
                    <w:p w14:paraId="125AD1CB" w14:textId="77777777" w:rsidR="003B14DC" w:rsidRDefault="003B14DC" w:rsidP="00F96FAC">
                      <w:pPr>
                        <w:spacing w:after="0" w:line="240" w:lineRule="auto"/>
                      </w:pPr>
                      <w:r>
                        <w:t xml:space="preserve">        *         </w:t>
                      </w:r>
                    </w:p>
                    <w:p w14:paraId="412F0AE0" w14:textId="77777777" w:rsidR="003B14DC" w:rsidRDefault="003B14DC" w:rsidP="00F96FAC">
                      <w:pPr>
                        <w:spacing w:after="0" w:line="240" w:lineRule="auto"/>
                      </w:pPr>
                      <w:r>
                        <w:t xml:space="preserve">                       </w:t>
                      </w:r>
                    </w:p>
                  </w:txbxContent>
                </v:textbox>
              </v:shape>
            </w:pict>
          </mc:Fallback>
        </mc:AlternateContent>
      </w:r>
      <w:r w:rsidR="00230729">
        <w:rPr>
          <w:noProof/>
          <w:lang w:eastAsia="en-GB"/>
        </w:rPr>
        <mc:AlternateContent>
          <mc:Choice Requires="wps">
            <w:drawing>
              <wp:anchor distT="0" distB="0" distL="114300" distR="114300" simplePos="0" relativeHeight="251992576" behindDoc="0" locked="0" layoutInCell="1" allowOverlap="1" wp14:anchorId="43F21D7A" wp14:editId="6FDCDF4E">
                <wp:simplePos x="0" y="0"/>
                <wp:positionH relativeFrom="column">
                  <wp:posOffset>3288383</wp:posOffset>
                </wp:positionH>
                <wp:positionV relativeFrom="paragraph">
                  <wp:posOffset>-8837265</wp:posOffset>
                </wp:positionV>
                <wp:extent cx="1123531" cy="3188941"/>
                <wp:effectExtent l="0" t="0" r="0" b="0"/>
                <wp:wrapNone/>
                <wp:docPr id="858" name="Text Box 858"/>
                <wp:cNvGraphicFramePr/>
                <a:graphic xmlns:a="http://schemas.openxmlformats.org/drawingml/2006/main">
                  <a:graphicData uri="http://schemas.microsoft.com/office/word/2010/wordprocessingShape">
                    <wps:wsp>
                      <wps:cNvSpPr txBox="1"/>
                      <wps:spPr>
                        <a:xfrm>
                          <a:off x="0" y="0"/>
                          <a:ext cx="1123531" cy="31889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5EC899" w14:textId="77777777" w:rsidR="003B14DC" w:rsidRDefault="003B14DC" w:rsidP="00230729">
                            <w:pPr>
                              <w:spacing w:after="0" w:line="240" w:lineRule="auto"/>
                            </w:pPr>
                            <w:r>
                              <w:t xml:space="preserve">                    </w:t>
                            </w:r>
                          </w:p>
                          <w:p w14:paraId="61425D10" w14:textId="77777777" w:rsidR="003B14DC" w:rsidRDefault="003B14DC" w:rsidP="00230729">
                            <w:pPr>
                              <w:spacing w:after="0" w:line="240" w:lineRule="auto"/>
                            </w:pPr>
                            <w:r>
                              <w:t xml:space="preserve">               </w:t>
                            </w:r>
                          </w:p>
                          <w:p w14:paraId="49F91397" w14:textId="77777777" w:rsidR="003B14DC" w:rsidRDefault="003B14DC" w:rsidP="00230729">
                            <w:pPr>
                              <w:spacing w:after="0" w:line="240" w:lineRule="auto"/>
                            </w:pPr>
                            <w:r>
                              <w:t xml:space="preserve">     </w:t>
                            </w:r>
                          </w:p>
                          <w:p w14:paraId="73716D75" w14:textId="77777777" w:rsidR="003B14DC" w:rsidRPr="00230729" w:rsidRDefault="003B14DC" w:rsidP="00230729">
                            <w:pPr>
                              <w:rPr>
                                <w:szCs w:val="24"/>
                              </w:rPr>
                            </w:pPr>
                            <w:r>
                              <w:t xml:space="preserve">         </w:t>
                            </w:r>
                            <w:r w:rsidRPr="00575118">
                              <w:rPr>
                                <w:sz w:val="12"/>
                                <w:szCs w:val="12"/>
                              </w:rPr>
                              <w:t xml:space="preserve"> </w:t>
                            </w:r>
                            <w:r>
                              <w:rPr>
                                <w:szCs w:val="24"/>
                              </w:rPr>
                              <w:t xml:space="preserve">       *  *</w:t>
                            </w:r>
                          </w:p>
                          <w:p w14:paraId="61810708" w14:textId="77777777" w:rsidR="003B14DC" w:rsidRDefault="003B14DC" w:rsidP="00230729">
                            <w:r>
                              <w:t xml:space="preserve">         *                    </w:t>
                            </w:r>
                          </w:p>
                          <w:p w14:paraId="2DF79C8B" w14:textId="77777777" w:rsidR="003B14DC" w:rsidRPr="00230729" w:rsidRDefault="003B14DC" w:rsidP="00230729">
                            <w:pPr>
                              <w:spacing w:after="0" w:line="240" w:lineRule="auto"/>
                              <w:rPr>
                                <w:szCs w:val="24"/>
                              </w:rPr>
                            </w:pPr>
                            <w:r>
                              <w:t xml:space="preserve">                 </w:t>
                            </w:r>
                          </w:p>
                          <w:p w14:paraId="0F3D43C9" w14:textId="77777777" w:rsidR="003B14DC" w:rsidRDefault="003B14DC" w:rsidP="00230729">
                            <w:pPr>
                              <w:spacing w:after="0" w:line="240" w:lineRule="auto"/>
                            </w:pPr>
                            <w:r>
                              <w:t xml:space="preserve">             *      </w:t>
                            </w:r>
                          </w:p>
                          <w:p w14:paraId="3C5E2DD7" w14:textId="77777777" w:rsidR="003B14DC" w:rsidRDefault="003B14DC" w:rsidP="00230729">
                            <w:pPr>
                              <w:spacing w:after="0" w:line="240" w:lineRule="auto"/>
                            </w:pPr>
                            <w:r>
                              <w:t xml:space="preserve">                 </w:t>
                            </w:r>
                          </w:p>
                          <w:p w14:paraId="04117750" w14:textId="77777777" w:rsidR="003B14DC" w:rsidRDefault="003B14DC" w:rsidP="00230729">
                            <w:pPr>
                              <w:spacing w:after="0" w:line="240" w:lineRule="auto"/>
                            </w:pPr>
                            <w:r>
                              <w:t xml:space="preserve">           </w:t>
                            </w:r>
                          </w:p>
                          <w:p w14:paraId="2D1AE240" w14:textId="77777777" w:rsidR="003B14DC" w:rsidRDefault="003B14DC" w:rsidP="00230729">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21D7A" id="Text Box 858" o:spid="_x0000_s1658" type="#_x0000_t202" style="position:absolute;left:0;text-align:left;margin-left:258.95pt;margin-top:-695.85pt;width:88.45pt;height:251.1pt;z-index:25199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" filled="f" stroked="f" strokeweight=".5pt">
                <v:textbox>
                  <w:txbxContent>
                    <w:p w14:paraId="3A5EC899" w14:textId="77777777" w:rsidR="003B14DC" w:rsidRDefault="003B14DC" w:rsidP="00230729">
                      <w:pPr>
                        <w:spacing w:after="0" w:line="240" w:lineRule="auto"/>
                      </w:pPr>
                      <w:r>
                        <w:t xml:space="preserve">                    </w:t>
                      </w:r>
                    </w:p>
                    <w:p w14:paraId="61425D10" w14:textId="77777777" w:rsidR="003B14DC" w:rsidRDefault="003B14DC" w:rsidP="00230729">
                      <w:pPr>
                        <w:spacing w:after="0" w:line="240" w:lineRule="auto"/>
                      </w:pPr>
                      <w:r>
                        <w:t xml:space="preserve">               </w:t>
                      </w:r>
                    </w:p>
                    <w:p w14:paraId="49F91397" w14:textId="77777777" w:rsidR="003B14DC" w:rsidRDefault="003B14DC" w:rsidP="00230729">
                      <w:pPr>
                        <w:spacing w:after="0" w:line="240" w:lineRule="auto"/>
                      </w:pPr>
                      <w:r>
                        <w:t xml:space="preserve">     </w:t>
                      </w:r>
                    </w:p>
                    <w:p w14:paraId="73716D75" w14:textId="77777777" w:rsidR="003B14DC" w:rsidRPr="00230729" w:rsidRDefault="003B14DC" w:rsidP="00230729">
                      <w:pPr>
                        <w:rPr>
                          <w:szCs w:val="24"/>
                        </w:rPr>
                      </w:pPr>
                      <w:r>
                        <w:t xml:space="preserve">         </w:t>
                      </w:r>
                      <w:r w:rsidRPr="00575118">
                        <w:rPr>
                          <w:sz w:val="12"/>
                          <w:szCs w:val="12"/>
                        </w:rPr>
                        <w:t xml:space="preserve"> </w:t>
                      </w:r>
                      <w:r>
                        <w:rPr>
                          <w:szCs w:val="24"/>
                        </w:rPr>
                        <w:t xml:space="preserve">       *  *</w:t>
                      </w:r>
                    </w:p>
                    <w:p w14:paraId="61810708" w14:textId="77777777" w:rsidR="003B14DC" w:rsidRDefault="003B14DC" w:rsidP="00230729">
                      <w:r>
                        <w:t xml:space="preserve">         *                    </w:t>
                      </w:r>
                    </w:p>
                    <w:p w14:paraId="2DF79C8B" w14:textId="77777777" w:rsidR="003B14DC" w:rsidRPr="00230729" w:rsidRDefault="003B14DC" w:rsidP="00230729">
                      <w:pPr>
                        <w:spacing w:after="0" w:line="240" w:lineRule="auto"/>
                        <w:rPr>
                          <w:szCs w:val="24"/>
                        </w:rPr>
                      </w:pPr>
                      <w:r>
                        <w:t xml:space="preserve">                 </w:t>
                      </w:r>
                    </w:p>
                    <w:p w14:paraId="0F3D43C9" w14:textId="77777777" w:rsidR="003B14DC" w:rsidRDefault="003B14DC" w:rsidP="00230729">
                      <w:pPr>
                        <w:spacing w:after="0" w:line="240" w:lineRule="auto"/>
                      </w:pPr>
                      <w:r>
                        <w:t xml:space="preserve">             *      </w:t>
                      </w:r>
                    </w:p>
                    <w:p w14:paraId="3C5E2DD7" w14:textId="77777777" w:rsidR="003B14DC" w:rsidRDefault="003B14DC" w:rsidP="00230729">
                      <w:pPr>
                        <w:spacing w:after="0" w:line="240" w:lineRule="auto"/>
                      </w:pPr>
                      <w:r>
                        <w:t xml:space="preserve">                 </w:t>
                      </w:r>
                    </w:p>
                    <w:p w14:paraId="04117750" w14:textId="77777777" w:rsidR="003B14DC" w:rsidRDefault="003B14DC" w:rsidP="00230729">
                      <w:pPr>
                        <w:spacing w:after="0" w:line="240" w:lineRule="auto"/>
                      </w:pPr>
                      <w:r>
                        <w:t xml:space="preserve">           </w:t>
                      </w:r>
                    </w:p>
                    <w:p w14:paraId="2D1AE240" w14:textId="77777777" w:rsidR="003B14DC" w:rsidRDefault="003B14DC" w:rsidP="00230729">
                      <w:pPr>
                        <w:spacing w:after="0" w:line="240" w:lineRule="auto"/>
                      </w:pPr>
                      <w:r>
                        <w:t xml:space="preserve">                        </w:t>
                      </w:r>
                    </w:p>
                  </w:txbxContent>
                </v:textbox>
              </v:shape>
            </w:pict>
          </mc:Fallback>
        </mc:AlternateContent>
      </w:r>
      <w:r w:rsidR="00230729">
        <w:rPr>
          <w:noProof/>
          <w:lang w:eastAsia="en-GB"/>
        </w:rPr>
        <mc:AlternateContent>
          <mc:Choice Requires="wps">
            <w:drawing>
              <wp:anchor distT="0" distB="0" distL="114300" distR="114300" simplePos="0" relativeHeight="251990528" behindDoc="0" locked="0" layoutInCell="1" allowOverlap="1" wp14:anchorId="51126881" wp14:editId="076FB497">
                <wp:simplePos x="0" y="0"/>
                <wp:positionH relativeFrom="column">
                  <wp:posOffset>2342042</wp:posOffset>
                </wp:positionH>
                <wp:positionV relativeFrom="paragraph">
                  <wp:posOffset>-8846820</wp:posOffset>
                </wp:positionV>
                <wp:extent cx="946298" cy="3188941"/>
                <wp:effectExtent l="0" t="0" r="0" b="0"/>
                <wp:wrapNone/>
                <wp:docPr id="857" name="Text Box 857"/>
                <wp:cNvGraphicFramePr/>
                <a:graphic xmlns:a="http://schemas.openxmlformats.org/drawingml/2006/main">
                  <a:graphicData uri="http://schemas.microsoft.com/office/word/2010/wordprocessingShape">
                    <wps:wsp>
                      <wps:cNvSpPr txBox="1"/>
                      <wps:spPr>
                        <a:xfrm>
                          <a:off x="0" y="0"/>
                          <a:ext cx="946298" cy="31889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B713C9" w14:textId="77777777" w:rsidR="003B14DC" w:rsidRDefault="003B14DC" w:rsidP="00230729">
                            <w:pPr>
                              <w:spacing w:after="0" w:line="240" w:lineRule="auto"/>
                            </w:pPr>
                            <w:r>
                              <w:t xml:space="preserve">                    </w:t>
                            </w:r>
                          </w:p>
                          <w:p w14:paraId="417ECC3A" w14:textId="77777777" w:rsidR="003B14DC" w:rsidRDefault="003B14DC" w:rsidP="00230729">
                            <w:pPr>
                              <w:spacing w:after="0" w:line="240" w:lineRule="auto"/>
                            </w:pPr>
                            <w:r>
                              <w:t xml:space="preserve">               </w:t>
                            </w:r>
                          </w:p>
                          <w:p w14:paraId="386DAE7A" w14:textId="77777777" w:rsidR="003B14DC" w:rsidRDefault="003B14DC" w:rsidP="00230729">
                            <w:pPr>
                              <w:spacing w:after="0" w:line="240" w:lineRule="auto"/>
                            </w:pPr>
                            <w:r>
                              <w:t xml:space="preserve">     </w:t>
                            </w:r>
                          </w:p>
                          <w:p w14:paraId="62CB5D41" w14:textId="77777777" w:rsidR="003B14DC" w:rsidRDefault="003B14DC" w:rsidP="00230729">
                            <w:r>
                              <w:t xml:space="preserve">         </w:t>
                            </w:r>
                            <w:r w:rsidRPr="00575118">
                              <w:rPr>
                                <w:sz w:val="12"/>
                                <w:szCs w:val="12"/>
                              </w:rPr>
                              <w:t xml:space="preserve"> </w:t>
                            </w:r>
                          </w:p>
                          <w:p w14:paraId="2EC565C6" w14:textId="77777777" w:rsidR="003B14DC" w:rsidRDefault="003B14DC" w:rsidP="00230729">
                            <w:r>
                              <w:t xml:space="preserve">             </w:t>
                            </w:r>
                            <w:r>
                              <w:tab/>
                              <w:t xml:space="preserve">  </w:t>
                            </w:r>
                            <w:r>
                              <w:tab/>
                              <w:t xml:space="preserve">                    </w:t>
                            </w:r>
                          </w:p>
                          <w:p w14:paraId="65DE2AA1" w14:textId="77777777" w:rsidR="003B14DC" w:rsidRPr="00230729" w:rsidRDefault="003B14DC" w:rsidP="00230729">
                            <w:pPr>
                              <w:spacing w:after="0" w:line="240" w:lineRule="auto"/>
                              <w:rPr>
                                <w:szCs w:val="24"/>
                              </w:rPr>
                            </w:pPr>
                            <w:r>
                              <w:t xml:space="preserve">                 </w:t>
                            </w:r>
                          </w:p>
                          <w:p w14:paraId="17164A31" w14:textId="77777777" w:rsidR="003B14DC" w:rsidRDefault="003B14DC" w:rsidP="00230729">
                            <w:pPr>
                              <w:spacing w:after="0" w:line="240" w:lineRule="auto"/>
                            </w:pPr>
                            <w:r>
                              <w:t xml:space="preserve">                    </w:t>
                            </w:r>
                          </w:p>
                          <w:p w14:paraId="4D28FC43" w14:textId="77777777" w:rsidR="003B14DC" w:rsidRDefault="003B14DC" w:rsidP="00230729">
                            <w:pPr>
                              <w:spacing w:after="0" w:line="240" w:lineRule="auto"/>
                            </w:pPr>
                            <w:r>
                              <w:t xml:space="preserve">        *         </w:t>
                            </w:r>
                          </w:p>
                          <w:p w14:paraId="3862749A" w14:textId="77777777" w:rsidR="003B14DC" w:rsidRDefault="003B14DC" w:rsidP="00230729">
                            <w:pPr>
                              <w:spacing w:after="0" w:line="240" w:lineRule="auto"/>
                            </w:pPr>
                            <w:r>
                              <w:t xml:space="preserve">           </w:t>
                            </w:r>
                          </w:p>
                          <w:p w14:paraId="341FFEC1" w14:textId="77777777" w:rsidR="003B14DC" w:rsidRDefault="003B14DC" w:rsidP="00230729">
                            <w:pPr>
                              <w:spacing w:after="0" w:line="240" w:lineRule="auto"/>
                            </w:pPr>
                            <w:r>
                              <w:t xml:space="preserve">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26881" id="Text Box 857" o:spid="_x0000_s1659" type="#_x0000_t202" style="position:absolute;left:0;text-align:left;margin-left:184.4pt;margin-top:-696.6pt;width:74.5pt;height:251.1pt;z-index:25199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" filled="f" stroked="f" strokeweight=".5pt">
                <v:textbox>
                  <w:txbxContent>
                    <w:p w14:paraId="23B713C9" w14:textId="77777777" w:rsidR="003B14DC" w:rsidRDefault="003B14DC" w:rsidP="00230729">
                      <w:pPr>
                        <w:spacing w:after="0" w:line="240" w:lineRule="auto"/>
                      </w:pPr>
                      <w:r>
                        <w:t xml:space="preserve">                    </w:t>
                      </w:r>
                    </w:p>
                    <w:p w14:paraId="417ECC3A" w14:textId="77777777" w:rsidR="003B14DC" w:rsidRDefault="003B14DC" w:rsidP="00230729">
                      <w:pPr>
                        <w:spacing w:after="0" w:line="240" w:lineRule="auto"/>
                      </w:pPr>
                      <w:r>
                        <w:t xml:space="preserve">               </w:t>
                      </w:r>
                    </w:p>
                    <w:p w14:paraId="386DAE7A" w14:textId="77777777" w:rsidR="003B14DC" w:rsidRDefault="003B14DC" w:rsidP="00230729">
                      <w:pPr>
                        <w:spacing w:after="0" w:line="240" w:lineRule="auto"/>
                      </w:pPr>
                      <w:r>
                        <w:t xml:space="preserve">     </w:t>
                      </w:r>
                    </w:p>
                    <w:p w14:paraId="62CB5D41" w14:textId="77777777" w:rsidR="003B14DC" w:rsidRDefault="003B14DC" w:rsidP="00230729">
                      <w:r>
                        <w:t xml:space="preserve">         </w:t>
                      </w:r>
                      <w:r w:rsidRPr="00575118">
                        <w:rPr>
                          <w:sz w:val="12"/>
                          <w:szCs w:val="12"/>
                        </w:rPr>
                        <w:t xml:space="preserve"> </w:t>
                      </w:r>
                    </w:p>
                    <w:p w14:paraId="2EC565C6" w14:textId="77777777" w:rsidR="003B14DC" w:rsidRDefault="003B14DC" w:rsidP="00230729">
                      <w:r>
                        <w:t xml:space="preserve">             </w:t>
                      </w:r>
                      <w:r>
                        <w:tab/>
                        <w:t xml:space="preserve">  </w:t>
                      </w:r>
                      <w:r>
                        <w:tab/>
                        <w:t xml:space="preserve">                    </w:t>
                      </w:r>
                    </w:p>
                    <w:p w14:paraId="65DE2AA1" w14:textId="77777777" w:rsidR="003B14DC" w:rsidRPr="00230729" w:rsidRDefault="003B14DC" w:rsidP="00230729">
                      <w:pPr>
                        <w:spacing w:after="0" w:line="240" w:lineRule="auto"/>
                        <w:rPr>
                          <w:szCs w:val="24"/>
                        </w:rPr>
                      </w:pPr>
                      <w:r>
                        <w:t xml:space="preserve">                 </w:t>
                      </w:r>
                    </w:p>
                    <w:p w14:paraId="17164A31" w14:textId="77777777" w:rsidR="003B14DC" w:rsidRDefault="003B14DC" w:rsidP="00230729">
                      <w:pPr>
                        <w:spacing w:after="0" w:line="240" w:lineRule="auto"/>
                      </w:pPr>
                      <w:r>
                        <w:t xml:space="preserve">                    </w:t>
                      </w:r>
                    </w:p>
                    <w:p w14:paraId="4D28FC43" w14:textId="77777777" w:rsidR="003B14DC" w:rsidRDefault="003B14DC" w:rsidP="00230729">
                      <w:pPr>
                        <w:spacing w:after="0" w:line="240" w:lineRule="auto"/>
                      </w:pPr>
                      <w:r>
                        <w:t xml:space="preserve">        *         </w:t>
                      </w:r>
                    </w:p>
                    <w:p w14:paraId="3862749A" w14:textId="77777777" w:rsidR="003B14DC" w:rsidRDefault="003B14DC" w:rsidP="00230729">
                      <w:pPr>
                        <w:spacing w:after="0" w:line="240" w:lineRule="auto"/>
                      </w:pPr>
                      <w:r>
                        <w:t xml:space="preserve">           </w:t>
                      </w:r>
                    </w:p>
                    <w:p w14:paraId="341FFEC1" w14:textId="77777777" w:rsidR="003B14DC" w:rsidRDefault="003B14DC" w:rsidP="00230729">
                      <w:pPr>
                        <w:spacing w:after="0" w:line="240" w:lineRule="auto"/>
                      </w:pPr>
                      <w:r>
                        <w:t xml:space="preserve">            *            </w:t>
                      </w:r>
                    </w:p>
                  </w:txbxContent>
                </v:textbox>
              </v:shape>
            </w:pict>
          </mc:Fallback>
        </mc:AlternateContent>
      </w:r>
      <w:r w:rsidR="00230729">
        <w:rPr>
          <w:noProof/>
          <w:lang w:eastAsia="en-GB"/>
        </w:rPr>
        <mc:AlternateContent>
          <mc:Choice Requires="wps">
            <w:drawing>
              <wp:anchor distT="0" distB="0" distL="114300" distR="114300" simplePos="0" relativeHeight="251988480" behindDoc="0" locked="0" layoutInCell="1" allowOverlap="1" wp14:anchorId="13B43FE2" wp14:editId="636FC511">
                <wp:simplePos x="0" y="0"/>
                <wp:positionH relativeFrom="column">
                  <wp:posOffset>1342390</wp:posOffset>
                </wp:positionH>
                <wp:positionV relativeFrom="paragraph">
                  <wp:posOffset>-8921765</wp:posOffset>
                </wp:positionV>
                <wp:extent cx="1243552" cy="3188941"/>
                <wp:effectExtent l="0" t="0" r="0" b="0"/>
                <wp:wrapNone/>
                <wp:docPr id="856" name="Text Box 856"/>
                <wp:cNvGraphicFramePr/>
                <a:graphic xmlns:a="http://schemas.openxmlformats.org/drawingml/2006/main">
                  <a:graphicData uri="http://schemas.microsoft.com/office/word/2010/wordprocessingShape">
                    <wps:wsp>
                      <wps:cNvSpPr txBox="1"/>
                      <wps:spPr>
                        <a:xfrm>
                          <a:off x="0" y="0"/>
                          <a:ext cx="1243552" cy="31889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3DD876" w14:textId="77777777" w:rsidR="003B14DC" w:rsidRDefault="003B14DC" w:rsidP="00230729">
                            <w:pPr>
                              <w:spacing w:after="0" w:line="240" w:lineRule="auto"/>
                            </w:pPr>
                            <w:r>
                              <w:t xml:space="preserve">                    *</w:t>
                            </w:r>
                          </w:p>
                          <w:p w14:paraId="37A60906" w14:textId="77777777" w:rsidR="003B14DC" w:rsidRDefault="003B14DC" w:rsidP="00230729">
                            <w:pPr>
                              <w:spacing w:after="0" w:line="240" w:lineRule="auto"/>
                            </w:pPr>
                            <w:r>
                              <w:t xml:space="preserve">               </w:t>
                            </w:r>
                          </w:p>
                          <w:p w14:paraId="77B50311" w14:textId="77777777" w:rsidR="003B14DC" w:rsidRDefault="003B14DC" w:rsidP="00230729">
                            <w:pPr>
                              <w:spacing w:after="0" w:line="240" w:lineRule="auto"/>
                            </w:pPr>
                            <w:r>
                              <w:t xml:space="preserve">     </w:t>
                            </w:r>
                          </w:p>
                          <w:p w14:paraId="7643A5D9" w14:textId="77777777" w:rsidR="003B14DC" w:rsidRDefault="003B14DC" w:rsidP="00230729">
                            <w:r>
                              <w:t xml:space="preserve">         </w:t>
                            </w:r>
                            <w:r w:rsidRPr="00575118">
                              <w:rPr>
                                <w:sz w:val="12"/>
                                <w:szCs w:val="12"/>
                              </w:rPr>
                              <w:t xml:space="preserve"> </w:t>
                            </w:r>
                          </w:p>
                          <w:p w14:paraId="1C3E6DA5" w14:textId="77777777" w:rsidR="003B14DC" w:rsidRDefault="003B14DC" w:rsidP="00230729">
                            <w:r>
                              <w:t xml:space="preserve">             </w:t>
                            </w:r>
                            <w:r>
                              <w:tab/>
                            </w:r>
                            <w:r>
                              <w:tab/>
                              <w:t xml:space="preserve">                    </w:t>
                            </w:r>
                          </w:p>
                          <w:p w14:paraId="22011781" w14:textId="77777777" w:rsidR="003B14DC" w:rsidRPr="00230729" w:rsidRDefault="003B14DC" w:rsidP="00230729">
                            <w:pPr>
                              <w:spacing w:after="0" w:line="240" w:lineRule="auto"/>
                              <w:rPr>
                                <w:szCs w:val="24"/>
                              </w:rPr>
                            </w:pPr>
                            <w:r>
                              <w:t xml:space="preserve">                *</w:t>
                            </w:r>
                          </w:p>
                          <w:p w14:paraId="1EEF6B0F" w14:textId="77777777" w:rsidR="003B14DC" w:rsidRDefault="003B14DC" w:rsidP="00230729">
                            <w:pPr>
                              <w:spacing w:after="0" w:line="240" w:lineRule="auto"/>
                            </w:pPr>
                            <w:r>
                              <w:t xml:space="preserve">            *        </w:t>
                            </w:r>
                          </w:p>
                          <w:p w14:paraId="61EAE4F4" w14:textId="77777777" w:rsidR="003B14DC" w:rsidRDefault="003B14DC" w:rsidP="00230729">
                            <w:pPr>
                              <w:spacing w:after="0" w:line="240" w:lineRule="auto"/>
                            </w:pPr>
                            <w:r>
                              <w:t xml:space="preserve">        *         </w:t>
                            </w:r>
                          </w:p>
                          <w:p w14:paraId="0B5E61ED" w14:textId="77777777" w:rsidR="003B14DC" w:rsidRDefault="003B14DC" w:rsidP="00230729">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43FE2" id="Text Box 856" o:spid="_x0000_s1660" type="#_x0000_t202" style="position:absolute;left:0;text-align:left;margin-left:105.7pt;margin-top:-702.5pt;width:97.9pt;height:251.1pt;z-index:25198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" filled="f" stroked="f" strokeweight=".5pt">
                <v:textbox>
                  <w:txbxContent>
                    <w:p w14:paraId="383DD876" w14:textId="77777777" w:rsidR="003B14DC" w:rsidRDefault="003B14DC" w:rsidP="00230729">
                      <w:pPr>
                        <w:spacing w:after="0" w:line="240" w:lineRule="auto"/>
                      </w:pPr>
                      <w:r>
                        <w:t xml:space="preserve">                    *</w:t>
                      </w:r>
                    </w:p>
                    <w:p w14:paraId="37A60906" w14:textId="77777777" w:rsidR="003B14DC" w:rsidRDefault="003B14DC" w:rsidP="00230729">
                      <w:pPr>
                        <w:spacing w:after="0" w:line="240" w:lineRule="auto"/>
                      </w:pPr>
                      <w:r>
                        <w:t xml:space="preserve">               </w:t>
                      </w:r>
                    </w:p>
                    <w:p w14:paraId="77B50311" w14:textId="77777777" w:rsidR="003B14DC" w:rsidRDefault="003B14DC" w:rsidP="00230729">
                      <w:pPr>
                        <w:spacing w:after="0" w:line="240" w:lineRule="auto"/>
                      </w:pPr>
                      <w:r>
                        <w:t xml:space="preserve">     </w:t>
                      </w:r>
                    </w:p>
                    <w:p w14:paraId="7643A5D9" w14:textId="77777777" w:rsidR="003B14DC" w:rsidRDefault="003B14DC" w:rsidP="00230729">
                      <w:r>
                        <w:t xml:space="preserve">         </w:t>
                      </w:r>
                      <w:r w:rsidRPr="00575118">
                        <w:rPr>
                          <w:sz w:val="12"/>
                          <w:szCs w:val="12"/>
                        </w:rPr>
                        <w:t xml:space="preserve"> </w:t>
                      </w:r>
                    </w:p>
                    <w:p w14:paraId="1C3E6DA5" w14:textId="77777777" w:rsidR="003B14DC" w:rsidRDefault="003B14DC" w:rsidP="00230729">
                      <w:r>
                        <w:t xml:space="preserve">             </w:t>
                      </w:r>
                      <w:r>
                        <w:tab/>
                      </w:r>
                      <w:r>
                        <w:tab/>
                        <w:t xml:space="preserve">                    </w:t>
                      </w:r>
                    </w:p>
                    <w:p w14:paraId="22011781" w14:textId="77777777" w:rsidR="003B14DC" w:rsidRPr="00230729" w:rsidRDefault="003B14DC" w:rsidP="00230729">
                      <w:pPr>
                        <w:spacing w:after="0" w:line="240" w:lineRule="auto"/>
                        <w:rPr>
                          <w:szCs w:val="24"/>
                        </w:rPr>
                      </w:pPr>
                      <w:r>
                        <w:t xml:space="preserve">                *</w:t>
                      </w:r>
                    </w:p>
                    <w:p w14:paraId="1EEF6B0F" w14:textId="77777777" w:rsidR="003B14DC" w:rsidRDefault="003B14DC" w:rsidP="00230729">
                      <w:pPr>
                        <w:spacing w:after="0" w:line="240" w:lineRule="auto"/>
                      </w:pPr>
                      <w:r>
                        <w:t xml:space="preserve">            *        </w:t>
                      </w:r>
                    </w:p>
                    <w:p w14:paraId="61EAE4F4" w14:textId="77777777" w:rsidR="003B14DC" w:rsidRDefault="003B14DC" w:rsidP="00230729">
                      <w:pPr>
                        <w:spacing w:after="0" w:line="240" w:lineRule="auto"/>
                      </w:pPr>
                      <w:r>
                        <w:t xml:space="preserve">        *         </w:t>
                      </w:r>
                    </w:p>
                    <w:p w14:paraId="0B5E61ED" w14:textId="77777777" w:rsidR="003B14DC" w:rsidRDefault="003B14DC" w:rsidP="00230729">
                      <w:pPr>
                        <w:spacing w:after="0" w:line="240" w:lineRule="auto"/>
                      </w:pPr>
                      <w:r>
                        <w:t xml:space="preserve">                       </w:t>
                      </w:r>
                    </w:p>
                  </w:txbxContent>
                </v:textbox>
              </v:shape>
            </w:pict>
          </mc:Fallback>
        </mc:AlternateContent>
      </w:r>
    </w:p>
    <w:p w14:paraId="7584C9A4" w14:textId="77777777" w:rsidR="005B3C0C" w:rsidRPr="005B3C0C" w:rsidRDefault="005B2189" w:rsidP="005B3C0C">
      <w:pPr>
        <w:tabs>
          <w:tab w:val="left" w:pos="2244"/>
        </w:tabs>
        <w:spacing w:line="360" w:lineRule="auto"/>
      </w:pPr>
      <w:r>
        <w:rPr>
          <w:noProof/>
          <w:lang w:eastAsia="en-GB"/>
        </w:rPr>
        <w:lastRenderedPageBreak/>
        <mc:AlternateContent>
          <mc:Choice Requires="wps">
            <w:drawing>
              <wp:anchor distT="0" distB="0" distL="114300" distR="114300" simplePos="0" relativeHeight="252004864" behindDoc="0" locked="0" layoutInCell="1" allowOverlap="1" wp14:anchorId="0A36BF7F" wp14:editId="3CFC4F94">
                <wp:simplePos x="0" y="0"/>
                <wp:positionH relativeFrom="column">
                  <wp:posOffset>3245485</wp:posOffset>
                </wp:positionH>
                <wp:positionV relativeFrom="paragraph">
                  <wp:posOffset>4663440</wp:posOffset>
                </wp:positionV>
                <wp:extent cx="1243330" cy="3188335"/>
                <wp:effectExtent l="0" t="0" r="0" b="0"/>
                <wp:wrapNone/>
                <wp:docPr id="864" name="Text Box 864"/>
                <wp:cNvGraphicFramePr/>
                <a:graphic xmlns:a="http://schemas.openxmlformats.org/drawingml/2006/main">
                  <a:graphicData uri="http://schemas.microsoft.com/office/word/2010/wordprocessingShape">
                    <wps:wsp>
                      <wps:cNvSpPr txBox="1"/>
                      <wps:spPr>
                        <a:xfrm>
                          <a:off x="0" y="0"/>
                          <a:ext cx="1243330" cy="3188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091B51" w14:textId="77777777" w:rsidR="003B14DC" w:rsidRDefault="003B14DC" w:rsidP="005B2189">
                            <w:pPr>
                              <w:spacing w:after="0" w:line="240" w:lineRule="auto"/>
                            </w:pPr>
                            <w:r>
                              <w:t xml:space="preserve">                    </w:t>
                            </w:r>
                          </w:p>
                          <w:p w14:paraId="7E69C31F" w14:textId="77777777" w:rsidR="003B14DC" w:rsidRDefault="003B14DC" w:rsidP="005B2189">
                            <w:pPr>
                              <w:spacing w:after="0" w:line="240" w:lineRule="auto"/>
                            </w:pPr>
                            <w:r>
                              <w:t xml:space="preserve">               </w:t>
                            </w:r>
                          </w:p>
                          <w:p w14:paraId="3A6F6E27" w14:textId="77777777" w:rsidR="003B14DC" w:rsidRDefault="003B14DC" w:rsidP="005B2189">
                            <w:pPr>
                              <w:spacing w:after="0" w:line="240" w:lineRule="auto"/>
                            </w:pPr>
                            <w:r>
                              <w:t xml:space="preserve">              </w:t>
                            </w:r>
                            <w:r>
                              <w:rPr>
                                <w:sz w:val="12"/>
                                <w:szCs w:val="12"/>
                              </w:rPr>
                              <w:t xml:space="preserve">   </w:t>
                            </w:r>
                          </w:p>
                          <w:p w14:paraId="5FE1AB9A" w14:textId="77777777" w:rsidR="003B14DC" w:rsidRPr="00F96FAC" w:rsidRDefault="003B14DC" w:rsidP="005B2189">
                            <w:pPr>
                              <w:rPr>
                                <w:szCs w:val="24"/>
                              </w:rPr>
                            </w:pPr>
                            <w:r>
                              <w:t xml:space="preserve">         </w:t>
                            </w:r>
                            <w:r w:rsidRPr="00575118">
                              <w:rPr>
                                <w:sz w:val="12"/>
                                <w:szCs w:val="12"/>
                              </w:rPr>
                              <w:t xml:space="preserve"> </w:t>
                            </w:r>
                            <w:r>
                              <w:rPr>
                                <w:szCs w:val="24"/>
                              </w:rPr>
                              <w:t xml:space="preserve">      </w:t>
                            </w:r>
                          </w:p>
                          <w:p w14:paraId="6F812030" w14:textId="77777777" w:rsidR="003B14DC" w:rsidRDefault="003B14DC" w:rsidP="005B2189">
                            <w:r>
                              <w:t xml:space="preserve">                      *</w:t>
                            </w:r>
                            <w:r>
                              <w:tab/>
                            </w:r>
                            <w:r>
                              <w:tab/>
                              <w:t xml:space="preserve">                    </w:t>
                            </w:r>
                          </w:p>
                          <w:p w14:paraId="47BCCB32" w14:textId="77777777" w:rsidR="003B14DC" w:rsidRPr="00230729" w:rsidRDefault="003B14DC" w:rsidP="005B2189">
                            <w:pPr>
                              <w:spacing w:after="0" w:line="240" w:lineRule="auto"/>
                              <w:rPr>
                                <w:szCs w:val="24"/>
                              </w:rPr>
                            </w:pPr>
                            <w:r>
                              <w:t xml:space="preserve">                </w:t>
                            </w:r>
                          </w:p>
                          <w:p w14:paraId="30CC1D73" w14:textId="77777777" w:rsidR="003B14DC" w:rsidRDefault="003B14DC" w:rsidP="005B2189">
                            <w:pPr>
                              <w:spacing w:after="0" w:line="240" w:lineRule="auto"/>
                            </w:pPr>
                            <w:r>
                              <w:t xml:space="preserve">               * *     </w:t>
                            </w:r>
                          </w:p>
                          <w:p w14:paraId="219287EA" w14:textId="77777777" w:rsidR="003B14DC" w:rsidRDefault="003B14DC" w:rsidP="005B2189">
                            <w:pPr>
                              <w:spacing w:after="0" w:line="240" w:lineRule="auto"/>
                            </w:pPr>
                            <w:r>
                              <w:t xml:space="preserve">                  *          </w:t>
                            </w:r>
                          </w:p>
                          <w:p w14:paraId="0D74EC42" w14:textId="77777777" w:rsidR="003B14DC" w:rsidRDefault="003B14DC" w:rsidP="005B2189">
                            <w:pPr>
                              <w:spacing w:after="0" w:line="240" w:lineRule="auto"/>
                            </w:pPr>
                            <w:r>
                              <w:t xml:space="preserve">           *</w:t>
                            </w:r>
                          </w:p>
                          <w:p w14:paraId="5998680E" w14:textId="77777777" w:rsidR="003B14DC" w:rsidRDefault="003B14DC" w:rsidP="005B2189">
                            <w:pPr>
                              <w:spacing w:after="0" w:line="240" w:lineRule="auto"/>
                            </w:pPr>
                          </w:p>
                          <w:p w14:paraId="46DCD73F" w14:textId="77777777" w:rsidR="003B14DC" w:rsidRDefault="003B14DC" w:rsidP="005B2189">
                            <w:pPr>
                              <w:spacing w:after="0" w:line="240" w:lineRule="auto"/>
                            </w:pPr>
                          </w:p>
                          <w:p w14:paraId="213A76E3" w14:textId="77777777" w:rsidR="003B14DC" w:rsidRDefault="003B14DC" w:rsidP="005B2189">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6BF7F" id="Text Box 864" o:spid="_x0000_s1661" type="#_x0000_t202" style="position:absolute;left:0;text-align:left;margin-left:255.55pt;margin-top:367.2pt;width:97.9pt;height:251.0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" filled="f" stroked="f" strokeweight=".5pt">
                <v:textbox>
                  <w:txbxContent>
                    <w:p w14:paraId="3E091B51" w14:textId="77777777" w:rsidR="003B14DC" w:rsidRDefault="003B14DC" w:rsidP="005B2189">
                      <w:pPr>
                        <w:spacing w:after="0" w:line="240" w:lineRule="auto"/>
                      </w:pPr>
                      <w:r>
                        <w:t xml:space="preserve">                    </w:t>
                      </w:r>
                    </w:p>
                    <w:p w14:paraId="7E69C31F" w14:textId="77777777" w:rsidR="003B14DC" w:rsidRDefault="003B14DC" w:rsidP="005B2189">
                      <w:pPr>
                        <w:spacing w:after="0" w:line="240" w:lineRule="auto"/>
                      </w:pPr>
                      <w:r>
                        <w:t xml:space="preserve">               </w:t>
                      </w:r>
                    </w:p>
                    <w:p w14:paraId="3A6F6E27" w14:textId="77777777" w:rsidR="003B14DC" w:rsidRDefault="003B14DC" w:rsidP="005B2189">
                      <w:pPr>
                        <w:spacing w:after="0" w:line="240" w:lineRule="auto"/>
                      </w:pPr>
                      <w:r>
                        <w:t xml:space="preserve">              </w:t>
                      </w:r>
                      <w:r>
                        <w:rPr>
                          <w:sz w:val="12"/>
                          <w:szCs w:val="12"/>
                        </w:rPr>
                        <w:t xml:space="preserve">   </w:t>
                      </w:r>
                    </w:p>
                    <w:p w14:paraId="5FE1AB9A" w14:textId="77777777" w:rsidR="003B14DC" w:rsidRPr="00F96FAC" w:rsidRDefault="003B14DC" w:rsidP="005B2189">
                      <w:pPr>
                        <w:rPr>
                          <w:szCs w:val="24"/>
                        </w:rPr>
                      </w:pPr>
                      <w:r>
                        <w:t xml:space="preserve">         </w:t>
                      </w:r>
                      <w:r w:rsidRPr="00575118">
                        <w:rPr>
                          <w:sz w:val="12"/>
                          <w:szCs w:val="12"/>
                        </w:rPr>
                        <w:t xml:space="preserve"> </w:t>
                      </w:r>
                      <w:r>
                        <w:rPr>
                          <w:szCs w:val="24"/>
                        </w:rPr>
                        <w:t xml:space="preserve">      </w:t>
                      </w:r>
                    </w:p>
                    <w:p w14:paraId="6F812030" w14:textId="77777777" w:rsidR="003B14DC" w:rsidRDefault="003B14DC" w:rsidP="005B2189">
                      <w:r>
                        <w:t xml:space="preserve">                      *</w:t>
                      </w:r>
                      <w:r>
                        <w:tab/>
                      </w:r>
                      <w:r>
                        <w:tab/>
                        <w:t xml:space="preserve">                    </w:t>
                      </w:r>
                    </w:p>
                    <w:p w14:paraId="47BCCB32" w14:textId="77777777" w:rsidR="003B14DC" w:rsidRPr="00230729" w:rsidRDefault="003B14DC" w:rsidP="005B2189">
                      <w:pPr>
                        <w:spacing w:after="0" w:line="240" w:lineRule="auto"/>
                        <w:rPr>
                          <w:szCs w:val="24"/>
                        </w:rPr>
                      </w:pPr>
                      <w:r>
                        <w:t xml:space="preserve">                </w:t>
                      </w:r>
                    </w:p>
                    <w:p w14:paraId="30CC1D73" w14:textId="77777777" w:rsidR="003B14DC" w:rsidRDefault="003B14DC" w:rsidP="005B2189">
                      <w:pPr>
                        <w:spacing w:after="0" w:line="240" w:lineRule="auto"/>
                      </w:pPr>
                      <w:r>
                        <w:t xml:space="preserve">               * *     </w:t>
                      </w:r>
                    </w:p>
                    <w:p w14:paraId="219287EA" w14:textId="77777777" w:rsidR="003B14DC" w:rsidRDefault="003B14DC" w:rsidP="005B2189">
                      <w:pPr>
                        <w:spacing w:after="0" w:line="240" w:lineRule="auto"/>
                      </w:pPr>
                      <w:r>
                        <w:t xml:space="preserve">                  *          </w:t>
                      </w:r>
                    </w:p>
                    <w:p w14:paraId="0D74EC42" w14:textId="77777777" w:rsidR="003B14DC" w:rsidRDefault="003B14DC" w:rsidP="005B2189">
                      <w:pPr>
                        <w:spacing w:after="0" w:line="240" w:lineRule="auto"/>
                      </w:pPr>
                      <w:r>
                        <w:t xml:space="preserve">           *</w:t>
                      </w:r>
                    </w:p>
                    <w:p w14:paraId="5998680E" w14:textId="77777777" w:rsidR="003B14DC" w:rsidRDefault="003B14DC" w:rsidP="005B2189">
                      <w:pPr>
                        <w:spacing w:after="0" w:line="240" w:lineRule="auto"/>
                      </w:pPr>
                    </w:p>
                    <w:p w14:paraId="46DCD73F" w14:textId="77777777" w:rsidR="003B14DC" w:rsidRDefault="003B14DC" w:rsidP="005B2189">
                      <w:pPr>
                        <w:spacing w:after="0" w:line="240" w:lineRule="auto"/>
                      </w:pPr>
                    </w:p>
                    <w:p w14:paraId="213A76E3" w14:textId="77777777" w:rsidR="003B14DC" w:rsidRDefault="003B14DC" w:rsidP="005B2189">
                      <w:pPr>
                        <w:spacing w:after="0" w:line="240" w:lineRule="auto"/>
                      </w:pPr>
                      <w:r>
                        <w:t xml:space="preserve">                          </w:t>
                      </w:r>
                    </w:p>
                  </w:txbxContent>
                </v:textbox>
              </v:shape>
            </w:pict>
          </mc:Fallback>
        </mc:AlternateContent>
      </w:r>
      <w:r>
        <w:rPr>
          <w:noProof/>
          <w:lang w:eastAsia="en-GB"/>
        </w:rPr>
        <mc:AlternateContent>
          <mc:Choice Requires="wps">
            <w:drawing>
              <wp:anchor distT="0" distB="0" distL="114300" distR="114300" simplePos="0" relativeHeight="252002816" behindDoc="0" locked="0" layoutInCell="1" allowOverlap="1" wp14:anchorId="1DC80F10" wp14:editId="3685A33A">
                <wp:simplePos x="0" y="0"/>
                <wp:positionH relativeFrom="column">
                  <wp:posOffset>2338705</wp:posOffset>
                </wp:positionH>
                <wp:positionV relativeFrom="paragraph">
                  <wp:posOffset>4511379</wp:posOffset>
                </wp:positionV>
                <wp:extent cx="1243330" cy="3188335"/>
                <wp:effectExtent l="0" t="0" r="0" b="0"/>
                <wp:wrapNone/>
                <wp:docPr id="863" name="Text Box 863"/>
                <wp:cNvGraphicFramePr/>
                <a:graphic xmlns:a="http://schemas.openxmlformats.org/drawingml/2006/main">
                  <a:graphicData uri="http://schemas.microsoft.com/office/word/2010/wordprocessingShape">
                    <wps:wsp>
                      <wps:cNvSpPr txBox="1"/>
                      <wps:spPr>
                        <a:xfrm>
                          <a:off x="0" y="0"/>
                          <a:ext cx="1243330" cy="3188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8B76E0" w14:textId="77777777" w:rsidR="003B14DC" w:rsidRDefault="003B14DC" w:rsidP="005B2189">
                            <w:pPr>
                              <w:spacing w:after="0" w:line="240" w:lineRule="auto"/>
                            </w:pPr>
                            <w:r>
                              <w:t xml:space="preserve">                    </w:t>
                            </w:r>
                          </w:p>
                          <w:p w14:paraId="1F5C46AB" w14:textId="77777777" w:rsidR="003B14DC" w:rsidRDefault="003B14DC" w:rsidP="005B2189">
                            <w:pPr>
                              <w:spacing w:after="0" w:line="240" w:lineRule="auto"/>
                            </w:pPr>
                            <w:r>
                              <w:t xml:space="preserve">               </w:t>
                            </w:r>
                          </w:p>
                          <w:p w14:paraId="320FD90D" w14:textId="77777777" w:rsidR="003B14DC" w:rsidRDefault="003B14DC" w:rsidP="005B2189">
                            <w:pPr>
                              <w:spacing w:after="0" w:line="240" w:lineRule="auto"/>
                            </w:pPr>
                            <w:r>
                              <w:t xml:space="preserve">              </w:t>
                            </w:r>
                            <w:r>
                              <w:rPr>
                                <w:sz w:val="12"/>
                                <w:szCs w:val="12"/>
                              </w:rPr>
                              <w:t xml:space="preserve">   </w:t>
                            </w:r>
                          </w:p>
                          <w:p w14:paraId="250693C7" w14:textId="77777777" w:rsidR="003B14DC" w:rsidRPr="00F96FAC" w:rsidRDefault="003B14DC" w:rsidP="005B2189">
                            <w:pPr>
                              <w:rPr>
                                <w:szCs w:val="24"/>
                              </w:rPr>
                            </w:pPr>
                            <w:r>
                              <w:t xml:space="preserve">         </w:t>
                            </w:r>
                            <w:r w:rsidRPr="00575118">
                              <w:rPr>
                                <w:sz w:val="12"/>
                                <w:szCs w:val="12"/>
                              </w:rPr>
                              <w:t xml:space="preserve"> </w:t>
                            </w:r>
                            <w:r>
                              <w:rPr>
                                <w:szCs w:val="24"/>
                              </w:rPr>
                              <w:t xml:space="preserve">      </w:t>
                            </w:r>
                          </w:p>
                          <w:p w14:paraId="085FFAC9" w14:textId="77777777" w:rsidR="003B14DC" w:rsidRDefault="003B14DC" w:rsidP="005B2189">
                            <w:r>
                              <w:t xml:space="preserve">              </w:t>
                            </w:r>
                            <w:r>
                              <w:tab/>
                            </w:r>
                            <w:r>
                              <w:tab/>
                              <w:t xml:space="preserve">                    </w:t>
                            </w:r>
                          </w:p>
                          <w:p w14:paraId="65249B0D" w14:textId="77777777" w:rsidR="003B14DC" w:rsidRPr="00230729" w:rsidRDefault="003B14DC" w:rsidP="005B2189">
                            <w:pPr>
                              <w:spacing w:after="0" w:line="240" w:lineRule="auto"/>
                              <w:rPr>
                                <w:szCs w:val="24"/>
                              </w:rPr>
                            </w:pPr>
                            <w:r>
                              <w:t xml:space="preserve">                </w:t>
                            </w:r>
                          </w:p>
                          <w:p w14:paraId="485D3E1A" w14:textId="77777777" w:rsidR="003B14DC" w:rsidRDefault="003B14DC" w:rsidP="005B2189">
                            <w:pPr>
                              <w:spacing w:after="0" w:line="240" w:lineRule="auto"/>
                            </w:pPr>
                            <w:r>
                              <w:t xml:space="preserve">                    </w:t>
                            </w:r>
                          </w:p>
                          <w:p w14:paraId="3C24595E" w14:textId="77777777" w:rsidR="003B14DC" w:rsidRDefault="003B14DC" w:rsidP="005B2189">
                            <w:pPr>
                              <w:spacing w:after="0" w:line="240" w:lineRule="auto"/>
                            </w:pPr>
                            <w:r>
                              <w:t xml:space="preserve">                  * *         </w:t>
                            </w:r>
                          </w:p>
                          <w:p w14:paraId="59853088" w14:textId="77777777" w:rsidR="003B14DC" w:rsidRDefault="003B14DC" w:rsidP="005B2189">
                            <w:pPr>
                              <w:spacing w:after="0" w:line="240" w:lineRule="auto"/>
                            </w:pPr>
                            <w:r>
                              <w:t xml:space="preserve"> </w:t>
                            </w:r>
                          </w:p>
                          <w:p w14:paraId="65A3B2E3" w14:textId="77777777" w:rsidR="003B14DC" w:rsidRDefault="003B14DC" w:rsidP="005B2189">
                            <w:pPr>
                              <w:spacing w:after="0" w:line="240" w:lineRule="auto"/>
                            </w:pPr>
                          </w:p>
                          <w:p w14:paraId="5412945E" w14:textId="77777777" w:rsidR="003B14DC" w:rsidRDefault="003B14DC" w:rsidP="005B2189">
                            <w:pPr>
                              <w:spacing w:after="0" w:line="240" w:lineRule="auto"/>
                            </w:pPr>
                          </w:p>
                          <w:p w14:paraId="67D2B52F" w14:textId="77777777" w:rsidR="003B14DC" w:rsidRDefault="003B14DC" w:rsidP="005B2189">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80F10" id="Text Box 863" o:spid="_x0000_s1662" type="#_x0000_t202" style="position:absolute;left:0;text-align:left;margin-left:184.15pt;margin-top:355.25pt;width:97.9pt;height:251.05pt;z-index:25200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" filled="f" stroked="f" strokeweight=".5pt">
                <v:textbox>
                  <w:txbxContent>
                    <w:p w14:paraId="368B76E0" w14:textId="77777777" w:rsidR="003B14DC" w:rsidRDefault="003B14DC" w:rsidP="005B2189">
                      <w:pPr>
                        <w:spacing w:after="0" w:line="240" w:lineRule="auto"/>
                      </w:pPr>
                      <w:r>
                        <w:t xml:space="preserve">                    </w:t>
                      </w:r>
                    </w:p>
                    <w:p w14:paraId="1F5C46AB" w14:textId="77777777" w:rsidR="003B14DC" w:rsidRDefault="003B14DC" w:rsidP="005B2189">
                      <w:pPr>
                        <w:spacing w:after="0" w:line="240" w:lineRule="auto"/>
                      </w:pPr>
                      <w:r>
                        <w:t xml:space="preserve">               </w:t>
                      </w:r>
                    </w:p>
                    <w:p w14:paraId="320FD90D" w14:textId="77777777" w:rsidR="003B14DC" w:rsidRDefault="003B14DC" w:rsidP="005B2189">
                      <w:pPr>
                        <w:spacing w:after="0" w:line="240" w:lineRule="auto"/>
                      </w:pPr>
                      <w:r>
                        <w:t xml:space="preserve">              </w:t>
                      </w:r>
                      <w:r>
                        <w:rPr>
                          <w:sz w:val="12"/>
                          <w:szCs w:val="12"/>
                        </w:rPr>
                        <w:t xml:space="preserve">   </w:t>
                      </w:r>
                    </w:p>
                    <w:p w14:paraId="250693C7" w14:textId="77777777" w:rsidR="003B14DC" w:rsidRPr="00F96FAC" w:rsidRDefault="003B14DC" w:rsidP="005B2189">
                      <w:pPr>
                        <w:rPr>
                          <w:szCs w:val="24"/>
                        </w:rPr>
                      </w:pPr>
                      <w:r>
                        <w:t xml:space="preserve">         </w:t>
                      </w:r>
                      <w:r w:rsidRPr="00575118">
                        <w:rPr>
                          <w:sz w:val="12"/>
                          <w:szCs w:val="12"/>
                        </w:rPr>
                        <w:t xml:space="preserve"> </w:t>
                      </w:r>
                      <w:r>
                        <w:rPr>
                          <w:szCs w:val="24"/>
                        </w:rPr>
                        <w:t xml:space="preserve">      </w:t>
                      </w:r>
                    </w:p>
                    <w:p w14:paraId="085FFAC9" w14:textId="77777777" w:rsidR="003B14DC" w:rsidRDefault="003B14DC" w:rsidP="005B2189">
                      <w:r>
                        <w:t xml:space="preserve">              </w:t>
                      </w:r>
                      <w:r>
                        <w:tab/>
                      </w:r>
                      <w:r>
                        <w:tab/>
                        <w:t xml:space="preserve">                    </w:t>
                      </w:r>
                    </w:p>
                    <w:p w14:paraId="65249B0D" w14:textId="77777777" w:rsidR="003B14DC" w:rsidRPr="00230729" w:rsidRDefault="003B14DC" w:rsidP="005B2189">
                      <w:pPr>
                        <w:spacing w:after="0" w:line="240" w:lineRule="auto"/>
                        <w:rPr>
                          <w:szCs w:val="24"/>
                        </w:rPr>
                      </w:pPr>
                      <w:r>
                        <w:t xml:space="preserve">                </w:t>
                      </w:r>
                    </w:p>
                    <w:p w14:paraId="485D3E1A" w14:textId="77777777" w:rsidR="003B14DC" w:rsidRDefault="003B14DC" w:rsidP="005B2189">
                      <w:pPr>
                        <w:spacing w:after="0" w:line="240" w:lineRule="auto"/>
                      </w:pPr>
                      <w:r>
                        <w:t xml:space="preserve">                    </w:t>
                      </w:r>
                    </w:p>
                    <w:p w14:paraId="3C24595E" w14:textId="77777777" w:rsidR="003B14DC" w:rsidRDefault="003B14DC" w:rsidP="005B2189">
                      <w:pPr>
                        <w:spacing w:after="0" w:line="240" w:lineRule="auto"/>
                      </w:pPr>
                      <w:r>
                        <w:t xml:space="preserve">                  * *         </w:t>
                      </w:r>
                    </w:p>
                    <w:p w14:paraId="59853088" w14:textId="77777777" w:rsidR="003B14DC" w:rsidRDefault="003B14DC" w:rsidP="005B2189">
                      <w:pPr>
                        <w:spacing w:after="0" w:line="240" w:lineRule="auto"/>
                      </w:pPr>
                      <w:r>
                        <w:t xml:space="preserve"> </w:t>
                      </w:r>
                    </w:p>
                    <w:p w14:paraId="65A3B2E3" w14:textId="77777777" w:rsidR="003B14DC" w:rsidRDefault="003B14DC" w:rsidP="005B2189">
                      <w:pPr>
                        <w:spacing w:after="0" w:line="240" w:lineRule="auto"/>
                      </w:pPr>
                    </w:p>
                    <w:p w14:paraId="5412945E" w14:textId="77777777" w:rsidR="003B14DC" w:rsidRDefault="003B14DC" w:rsidP="005B2189">
                      <w:pPr>
                        <w:spacing w:after="0" w:line="240" w:lineRule="auto"/>
                      </w:pPr>
                    </w:p>
                    <w:p w14:paraId="67D2B52F" w14:textId="77777777" w:rsidR="003B14DC" w:rsidRDefault="003B14DC" w:rsidP="005B2189">
                      <w:pPr>
                        <w:spacing w:after="0" w:line="240" w:lineRule="auto"/>
                      </w:pPr>
                      <w:r>
                        <w:t xml:space="preserve">                          </w:t>
                      </w:r>
                    </w:p>
                  </w:txbxContent>
                </v:textbox>
              </v:shape>
            </w:pict>
          </mc:Fallback>
        </mc:AlternateContent>
      </w:r>
      <w:r w:rsidR="00F96FAC">
        <w:rPr>
          <w:noProof/>
          <w:lang w:eastAsia="en-GB"/>
        </w:rPr>
        <mc:AlternateContent>
          <mc:Choice Requires="wps">
            <w:drawing>
              <wp:anchor distT="0" distB="0" distL="114300" distR="114300" simplePos="0" relativeHeight="252000768" behindDoc="0" locked="0" layoutInCell="1" allowOverlap="1" wp14:anchorId="73654512" wp14:editId="3FD3C655">
                <wp:simplePos x="0" y="0"/>
                <wp:positionH relativeFrom="column">
                  <wp:posOffset>1591310</wp:posOffset>
                </wp:positionH>
                <wp:positionV relativeFrom="paragraph">
                  <wp:posOffset>4178640</wp:posOffset>
                </wp:positionV>
                <wp:extent cx="1243330" cy="3188335"/>
                <wp:effectExtent l="0" t="0" r="0" b="0"/>
                <wp:wrapNone/>
                <wp:docPr id="862" name="Text Box 862"/>
                <wp:cNvGraphicFramePr/>
                <a:graphic xmlns:a="http://schemas.openxmlformats.org/drawingml/2006/main">
                  <a:graphicData uri="http://schemas.microsoft.com/office/word/2010/wordprocessingShape">
                    <wps:wsp>
                      <wps:cNvSpPr txBox="1"/>
                      <wps:spPr>
                        <a:xfrm>
                          <a:off x="0" y="0"/>
                          <a:ext cx="1243330" cy="3188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4F45C6" w14:textId="77777777" w:rsidR="003B14DC" w:rsidRDefault="003B14DC" w:rsidP="00F96FAC">
                            <w:pPr>
                              <w:spacing w:after="0" w:line="240" w:lineRule="auto"/>
                            </w:pPr>
                            <w:r>
                              <w:t xml:space="preserve">                    </w:t>
                            </w:r>
                          </w:p>
                          <w:p w14:paraId="64346AC9" w14:textId="77777777" w:rsidR="003B14DC" w:rsidRDefault="003B14DC" w:rsidP="00F96FAC">
                            <w:pPr>
                              <w:spacing w:after="0" w:line="240" w:lineRule="auto"/>
                            </w:pPr>
                            <w:r>
                              <w:t xml:space="preserve">               </w:t>
                            </w:r>
                          </w:p>
                          <w:p w14:paraId="49F18127" w14:textId="77777777" w:rsidR="003B14DC" w:rsidRDefault="003B14DC" w:rsidP="00F96FAC">
                            <w:pPr>
                              <w:spacing w:after="0" w:line="240" w:lineRule="auto"/>
                            </w:pPr>
                            <w:r>
                              <w:t xml:space="preserve">              </w:t>
                            </w:r>
                            <w:r>
                              <w:rPr>
                                <w:sz w:val="12"/>
                                <w:szCs w:val="12"/>
                              </w:rPr>
                              <w:t xml:space="preserve">   </w:t>
                            </w:r>
                            <w:r>
                              <w:t>*</w:t>
                            </w:r>
                          </w:p>
                          <w:p w14:paraId="50F490BB" w14:textId="77777777" w:rsidR="003B14DC" w:rsidRPr="00F96FAC" w:rsidRDefault="003B14DC" w:rsidP="00F96FAC">
                            <w:pPr>
                              <w:rPr>
                                <w:szCs w:val="24"/>
                              </w:rPr>
                            </w:pPr>
                            <w:r>
                              <w:t xml:space="preserve">         </w:t>
                            </w:r>
                            <w:r w:rsidRPr="00575118">
                              <w:rPr>
                                <w:sz w:val="12"/>
                                <w:szCs w:val="12"/>
                              </w:rPr>
                              <w:t xml:space="preserve"> </w:t>
                            </w:r>
                            <w:r>
                              <w:rPr>
                                <w:szCs w:val="24"/>
                              </w:rPr>
                              <w:t xml:space="preserve">      </w:t>
                            </w:r>
                          </w:p>
                          <w:p w14:paraId="51612E6C" w14:textId="77777777" w:rsidR="003B14DC" w:rsidRDefault="003B14DC" w:rsidP="00F96FAC">
                            <w:r>
                              <w:t xml:space="preserve">           *   </w:t>
                            </w:r>
                            <w:r>
                              <w:tab/>
                            </w:r>
                            <w:r>
                              <w:tab/>
                              <w:t xml:space="preserve">                    </w:t>
                            </w:r>
                          </w:p>
                          <w:p w14:paraId="183ED2EF" w14:textId="77777777" w:rsidR="003B14DC" w:rsidRPr="00230729" w:rsidRDefault="003B14DC" w:rsidP="00F96FAC">
                            <w:pPr>
                              <w:spacing w:after="0" w:line="240" w:lineRule="auto"/>
                              <w:rPr>
                                <w:szCs w:val="24"/>
                              </w:rPr>
                            </w:pPr>
                            <w:r>
                              <w:t xml:space="preserve">                </w:t>
                            </w:r>
                          </w:p>
                          <w:p w14:paraId="3D2ECB4E" w14:textId="77777777" w:rsidR="003B14DC" w:rsidRDefault="003B14DC" w:rsidP="00F96FAC">
                            <w:pPr>
                              <w:spacing w:after="0" w:line="240" w:lineRule="auto"/>
                            </w:pPr>
                            <w:r>
                              <w:t xml:space="preserve">                    </w:t>
                            </w:r>
                          </w:p>
                          <w:p w14:paraId="473A36D1" w14:textId="77777777" w:rsidR="003B14DC" w:rsidRDefault="003B14DC" w:rsidP="00F96FAC">
                            <w:pPr>
                              <w:spacing w:after="0" w:line="240" w:lineRule="auto"/>
                            </w:pPr>
                            <w:r>
                              <w:t xml:space="preserve">        *         </w:t>
                            </w:r>
                          </w:p>
                          <w:p w14:paraId="1F55D4B5" w14:textId="77777777" w:rsidR="003B14DC" w:rsidRDefault="003B14DC" w:rsidP="00F96FAC">
                            <w:pPr>
                              <w:spacing w:after="0" w:line="240" w:lineRule="auto"/>
                            </w:pPr>
                            <w:r>
                              <w:t xml:space="preserve"> </w:t>
                            </w:r>
                          </w:p>
                          <w:p w14:paraId="3ACDE2FE" w14:textId="77777777" w:rsidR="003B14DC" w:rsidRDefault="003B14DC" w:rsidP="00F96FAC">
                            <w:pPr>
                              <w:spacing w:after="0" w:line="240" w:lineRule="auto"/>
                            </w:pPr>
                          </w:p>
                          <w:p w14:paraId="078A0FCE" w14:textId="77777777" w:rsidR="003B14DC" w:rsidRDefault="003B14DC" w:rsidP="00F96FAC">
                            <w:pPr>
                              <w:spacing w:after="0" w:line="240" w:lineRule="auto"/>
                            </w:pPr>
                          </w:p>
                          <w:p w14:paraId="568D0A08" w14:textId="77777777" w:rsidR="003B14DC" w:rsidRDefault="003B14DC" w:rsidP="00F96FAC">
                            <w:pPr>
                              <w:spacing w:after="0" w:line="240" w:lineRule="auto"/>
                            </w:pPr>
                            <w:r>
                              <w:t xml:space="preserve">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54512" id="Text Box 862" o:spid="_x0000_s1663" type="#_x0000_t202" style="position:absolute;left:0;text-align:left;margin-left:125.3pt;margin-top:329.05pt;width:97.9pt;height:251.0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" filled="f" stroked="f" strokeweight=".5pt">
                <v:textbox>
                  <w:txbxContent>
                    <w:p w14:paraId="084F45C6" w14:textId="77777777" w:rsidR="003B14DC" w:rsidRDefault="003B14DC" w:rsidP="00F96FAC">
                      <w:pPr>
                        <w:spacing w:after="0" w:line="240" w:lineRule="auto"/>
                      </w:pPr>
                      <w:r>
                        <w:t xml:space="preserve">                    </w:t>
                      </w:r>
                    </w:p>
                    <w:p w14:paraId="64346AC9" w14:textId="77777777" w:rsidR="003B14DC" w:rsidRDefault="003B14DC" w:rsidP="00F96FAC">
                      <w:pPr>
                        <w:spacing w:after="0" w:line="240" w:lineRule="auto"/>
                      </w:pPr>
                      <w:r>
                        <w:t xml:space="preserve">               </w:t>
                      </w:r>
                    </w:p>
                    <w:p w14:paraId="49F18127" w14:textId="77777777" w:rsidR="003B14DC" w:rsidRDefault="003B14DC" w:rsidP="00F96FAC">
                      <w:pPr>
                        <w:spacing w:after="0" w:line="240" w:lineRule="auto"/>
                      </w:pPr>
                      <w:r>
                        <w:t xml:space="preserve">              </w:t>
                      </w:r>
                      <w:r>
                        <w:rPr>
                          <w:sz w:val="12"/>
                          <w:szCs w:val="12"/>
                        </w:rPr>
                        <w:t xml:space="preserve">   </w:t>
                      </w:r>
                      <w:r>
                        <w:t>*</w:t>
                      </w:r>
                    </w:p>
                    <w:p w14:paraId="50F490BB" w14:textId="77777777" w:rsidR="003B14DC" w:rsidRPr="00F96FAC" w:rsidRDefault="003B14DC" w:rsidP="00F96FAC">
                      <w:pPr>
                        <w:rPr>
                          <w:szCs w:val="24"/>
                        </w:rPr>
                      </w:pPr>
                      <w:r>
                        <w:t xml:space="preserve">         </w:t>
                      </w:r>
                      <w:r w:rsidRPr="00575118">
                        <w:rPr>
                          <w:sz w:val="12"/>
                          <w:szCs w:val="12"/>
                        </w:rPr>
                        <w:t xml:space="preserve"> </w:t>
                      </w:r>
                      <w:r>
                        <w:rPr>
                          <w:szCs w:val="24"/>
                        </w:rPr>
                        <w:t xml:space="preserve">      </w:t>
                      </w:r>
                    </w:p>
                    <w:p w14:paraId="51612E6C" w14:textId="77777777" w:rsidR="003B14DC" w:rsidRDefault="003B14DC" w:rsidP="00F96FAC">
                      <w:r>
                        <w:t xml:space="preserve">           *   </w:t>
                      </w:r>
                      <w:r>
                        <w:tab/>
                      </w:r>
                      <w:r>
                        <w:tab/>
                        <w:t xml:space="preserve">                    </w:t>
                      </w:r>
                    </w:p>
                    <w:p w14:paraId="183ED2EF" w14:textId="77777777" w:rsidR="003B14DC" w:rsidRPr="00230729" w:rsidRDefault="003B14DC" w:rsidP="00F96FAC">
                      <w:pPr>
                        <w:spacing w:after="0" w:line="240" w:lineRule="auto"/>
                        <w:rPr>
                          <w:szCs w:val="24"/>
                        </w:rPr>
                      </w:pPr>
                      <w:r>
                        <w:t xml:space="preserve">                </w:t>
                      </w:r>
                    </w:p>
                    <w:p w14:paraId="3D2ECB4E" w14:textId="77777777" w:rsidR="003B14DC" w:rsidRDefault="003B14DC" w:rsidP="00F96FAC">
                      <w:pPr>
                        <w:spacing w:after="0" w:line="240" w:lineRule="auto"/>
                      </w:pPr>
                      <w:r>
                        <w:t xml:space="preserve">                    </w:t>
                      </w:r>
                    </w:p>
                    <w:p w14:paraId="473A36D1" w14:textId="77777777" w:rsidR="003B14DC" w:rsidRDefault="003B14DC" w:rsidP="00F96FAC">
                      <w:pPr>
                        <w:spacing w:after="0" w:line="240" w:lineRule="auto"/>
                      </w:pPr>
                      <w:r>
                        <w:t xml:space="preserve">        *         </w:t>
                      </w:r>
                    </w:p>
                    <w:p w14:paraId="1F55D4B5" w14:textId="77777777" w:rsidR="003B14DC" w:rsidRDefault="003B14DC" w:rsidP="00F96FAC">
                      <w:pPr>
                        <w:spacing w:after="0" w:line="240" w:lineRule="auto"/>
                      </w:pPr>
                      <w:r>
                        <w:t xml:space="preserve"> </w:t>
                      </w:r>
                    </w:p>
                    <w:p w14:paraId="3ACDE2FE" w14:textId="77777777" w:rsidR="003B14DC" w:rsidRDefault="003B14DC" w:rsidP="00F96FAC">
                      <w:pPr>
                        <w:spacing w:after="0" w:line="240" w:lineRule="auto"/>
                      </w:pPr>
                    </w:p>
                    <w:p w14:paraId="078A0FCE" w14:textId="77777777" w:rsidR="003B14DC" w:rsidRDefault="003B14DC" w:rsidP="00F96FAC">
                      <w:pPr>
                        <w:spacing w:after="0" w:line="240" w:lineRule="auto"/>
                      </w:pPr>
                    </w:p>
                    <w:p w14:paraId="568D0A08" w14:textId="77777777" w:rsidR="003B14DC" w:rsidRDefault="003B14DC" w:rsidP="00F96FAC">
                      <w:pPr>
                        <w:spacing w:after="0" w:line="240" w:lineRule="auto"/>
                      </w:pPr>
                      <w:r>
                        <w:t xml:space="preserve">    *                      </w:t>
                      </w:r>
                    </w:p>
                  </w:txbxContent>
                </v:textbox>
              </v:shape>
            </w:pict>
          </mc:Fallback>
        </mc:AlternateContent>
      </w:r>
      <w:r w:rsidR="005128F7">
        <w:rPr>
          <w:noProof/>
          <w:lang w:eastAsia="en-GB"/>
        </w:rPr>
        <mc:AlternateContent>
          <mc:Choice Requires="wpg">
            <w:drawing>
              <wp:anchor distT="0" distB="0" distL="114300" distR="114300" simplePos="0" relativeHeight="251478528" behindDoc="0" locked="0" layoutInCell="1" allowOverlap="1" wp14:anchorId="1A648850" wp14:editId="3A6C71B0">
                <wp:simplePos x="0" y="0"/>
                <wp:positionH relativeFrom="column">
                  <wp:posOffset>-5715</wp:posOffset>
                </wp:positionH>
                <wp:positionV relativeFrom="paragraph">
                  <wp:posOffset>4577080</wp:posOffset>
                </wp:positionV>
                <wp:extent cx="5377814" cy="4363798"/>
                <wp:effectExtent l="0" t="0" r="0" b="0"/>
                <wp:wrapTopAndBottom/>
                <wp:docPr id="334" name="Group 3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7814" cy="4363798"/>
                          <a:chOff x="-833932" y="1223935"/>
                          <a:chExt cx="5379364" cy="4189832"/>
                        </a:xfrm>
                      </wpg:grpSpPr>
                      <pic:pic xmlns:pic="http://schemas.openxmlformats.org/drawingml/2006/picture">
                        <pic:nvPicPr>
                          <pic:cNvPr id="332" name="Picture 332"/>
                          <pic:cNvPicPr>
                            <a:picLocks noChangeAspect="1"/>
                          </pic:cNvPicPr>
                        </pic:nvPicPr>
                        <pic:blipFill rotWithShape="1">
                          <a:blip r:embed="rId199">
                            <a:extLst>
                              <a:ext uri="{28A0092B-C50C-407E-A947-70E740481C1C}">
                                <a14:useLocalDpi xmlns:a14="http://schemas.microsoft.com/office/drawing/2010/main" val="0"/>
                              </a:ext>
                            </a:extLst>
                          </a:blip>
                          <a:srcRect t="2648"/>
                          <a:stretch/>
                        </pic:blipFill>
                        <pic:spPr>
                          <a:xfrm>
                            <a:off x="189324" y="1223935"/>
                            <a:ext cx="3279656" cy="3343994"/>
                          </a:xfrm>
                          <a:prstGeom prst="rect">
                            <a:avLst/>
                          </a:prstGeom>
                        </pic:spPr>
                      </pic:pic>
                      <wps:wsp>
                        <wps:cNvPr id="333" name="Text Box 2"/>
                        <wps:cNvSpPr txBox="1">
                          <a:spLocks noChangeArrowheads="1"/>
                        </wps:cNvSpPr>
                        <wps:spPr bwMode="auto">
                          <a:xfrm>
                            <a:off x="-833932" y="4499240"/>
                            <a:ext cx="5379364" cy="914527"/>
                          </a:xfrm>
                          <a:prstGeom prst="rect">
                            <a:avLst/>
                          </a:prstGeom>
                          <a:noFill/>
                          <a:ln w="9525">
                            <a:noFill/>
                            <a:miter lim="800000"/>
                            <a:headEnd/>
                            <a:tailEnd/>
                          </a:ln>
                        </wps:spPr>
                        <wps:txbx>
                          <w:txbxContent>
                            <w:p w14:paraId="117DD7CD" w14:textId="77777777" w:rsidR="003B14DC" w:rsidRDefault="003B14DC" w:rsidP="005B3C0C">
                              <w:r>
                                <w:rPr>
                                  <w:b/>
                                  <w:sz w:val="20"/>
                                  <w:szCs w:val="20"/>
                                </w:rPr>
                                <w:t xml:space="preserve">Figure 87. </w:t>
                              </w:r>
                              <w:r>
                                <w:rPr>
                                  <w:sz w:val="20"/>
                                  <w:szCs w:val="20"/>
                                </w:rPr>
                                <w:t xml:space="preserve">Fold change (relative to the average expression of all samples across timepoints and treatments) in </w:t>
                              </w:r>
                              <w:r>
                                <w:rPr>
                                  <w:i/>
                                  <w:sz w:val="20"/>
                                  <w:szCs w:val="20"/>
                                </w:rPr>
                                <w:t xml:space="preserve">pgd1 </w:t>
                              </w:r>
                              <w:r>
                                <w:rPr>
                                  <w:sz w:val="20"/>
                                  <w:szCs w:val="20"/>
                                </w:rPr>
                                <w:t xml:space="preserve">gene expression before (L) and after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txbxContent>
                        </wps:txbx>
                        <wps:bodyPr rot="0" vert="horz" wrap="square" lIns="91440" tIns="45720" rIns="91440" bIns="45720" anchor="t" anchorCtr="0">
                          <a:spAutoFit/>
                        </wps:bodyPr>
                      </wps:wsp>
                    </wpg:wgp>
                  </a:graphicData>
                </a:graphic>
                <wp14:sizeRelH relativeFrom="page">
                  <wp14:pctWidth>0</wp14:pctWidth>
                </wp14:sizeRelH>
                <wp14:sizeRelV relativeFrom="margin">
                  <wp14:pctHeight>0</wp14:pctHeight>
                </wp14:sizeRelV>
              </wp:anchor>
            </w:drawing>
          </mc:Choice>
          <mc:Fallback>
            <w:pict>
              <v:group w14:anchorId="1A648850" id="Group 334" o:spid="_x0000_s1664" style="position:absolute;left:0;text-align:left;margin-left:-.45pt;margin-top:360.4pt;width:423.45pt;height:343.6pt;z-index:251478528;mso-position-horizontal-relative:text;mso-position-vertical-relative:text;mso-height-relative:margin" coordorigin="-8339,12239" coordsize="53793,41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">
                <v:shape id="Picture 332" o:spid="_x0000_s1665" type="#_x0000_t75" style="position:absolute;left:1893;top:12239;width:32796;height:33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">
                  <v:imagedata r:id="rId200" o:title="" croptop="1735f"/>
                  <v:path arrowok="t"/>
                </v:shape>
                <v:shape id="_x0000_s1666" type="#_x0000_t202" style="position:absolute;left:-8339;top:44992;width:53793;height:9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" filled="f" stroked="f">
                  <v:textbox style="mso-fit-shape-to-text:t">
                    <w:txbxContent>
                      <w:p w14:paraId="117DD7CD" w14:textId="77777777" w:rsidR="003B14DC" w:rsidRDefault="003B14DC" w:rsidP="005B3C0C">
                        <w:r>
                          <w:rPr>
                            <w:b/>
                            <w:sz w:val="20"/>
                            <w:szCs w:val="20"/>
                          </w:rPr>
                          <w:t xml:space="preserve">Figure 87. </w:t>
                        </w:r>
                        <w:r>
                          <w:rPr>
                            <w:sz w:val="20"/>
                            <w:szCs w:val="20"/>
                          </w:rPr>
                          <w:t xml:space="preserve">Fold change (relative to the average expression of all samples across timepoints and treatments) in </w:t>
                        </w:r>
                        <w:r>
                          <w:rPr>
                            <w:i/>
                            <w:sz w:val="20"/>
                            <w:szCs w:val="20"/>
                          </w:rPr>
                          <w:t xml:space="preserve">pgd1 </w:t>
                        </w:r>
                        <w:r>
                          <w:rPr>
                            <w:sz w:val="20"/>
                            <w:szCs w:val="20"/>
                          </w:rPr>
                          <w:t xml:space="preserve">gene expression before (L) and after resuspension in nitrogen free (NF) medium 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txbxContent>
                  </v:textbox>
                </v:shape>
                <w10:wrap type="topAndBottom"/>
              </v:group>
            </w:pict>
          </mc:Fallback>
        </mc:AlternateContent>
      </w:r>
      <w:r w:rsidR="005B3C0C" w:rsidRPr="005B3C0C">
        <w:t xml:space="preserve">Finally, Figure </w:t>
      </w:r>
      <w:r w:rsidR="00B81479">
        <w:t>87</w:t>
      </w:r>
      <w:r w:rsidR="005B3C0C" w:rsidRPr="005B3C0C">
        <w:t xml:space="preserve"> shows transcript abundance of </w:t>
      </w:r>
      <w:r w:rsidR="00A07314" w:rsidRPr="005B3C0C">
        <w:rPr>
          <w:i/>
        </w:rPr>
        <w:t>pgd1</w:t>
      </w:r>
      <w:r w:rsidR="00A07314" w:rsidRPr="005B3C0C">
        <w:t xml:space="preserve">, </w:t>
      </w:r>
      <w:r w:rsidR="005B3C0C" w:rsidRPr="005B3C0C">
        <w:t>which encodes an important enzyme involved in transport of de novo C18:1</w:t>
      </w:r>
      <w:r w:rsidR="005B3C0C" w:rsidRPr="005B3C0C">
        <w:rPr>
          <w:rFonts w:cs="Times New Roman"/>
          <w:vertAlign w:val="superscript"/>
        </w:rPr>
        <w:t>Δ</w:t>
      </w:r>
      <w:r w:rsidR="005B3C0C" w:rsidRPr="005B3C0C">
        <w:rPr>
          <w:vertAlign w:val="superscript"/>
        </w:rPr>
        <w:t>9</w:t>
      </w:r>
      <w:r w:rsidR="005B3C0C" w:rsidRPr="005B3C0C">
        <w:t xml:space="preserve"> from glycolipid pools to cytosolic TAG </w:t>
      </w:r>
      <w:r w:rsidR="00BD03EC" w:rsidRPr="005B3C0C">
        <w:fldChar w:fldCharType="begin"/>
      </w:r>
      <w:r w:rsidR="00790A49">
        <w:instrText xml:space="preserve"> ADDIN ZOTERO_ITEM CSL_CITATION {"citationID":"26tvpaq4va","properties":{"formattedCitation":"(Li et al., 2012)","plainCitation":"(Li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005B3C0C" w:rsidRPr="005B3C0C">
        <w:t xml:space="preserve">(Li </w:t>
      </w:r>
      <w:r w:rsidR="00490409" w:rsidRPr="00490409">
        <w:rPr>
          <w:i/>
        </w:rPr>
        <w:t>et al</w:t>
      </w:r>
      <w:r w:rsidR="005B3C0C" w:rsidRPr="005B3C0C">
        <w:t>., 2012)</w:t>
      </w:r>
      <w:r w:rsidR="00BD03EC" w:rsidRPr="005B3C0C">
        <w:fldChar w:fldCharType="end"/>
      </w:r>
      <w:r w:rsidR="005B3C0C" w:rsidRPr="005B3C0C">
        <w:t xml:space="preserve">. Expression of </w:t>
      </w:r>
      <w:r w:rsidR="000B69E8">
        <w:rPr>
          <w:i/>
        </w:rPr>
        <w:t>pgd1</w:t>
      </w:r>
      <w:r w:rsidR="005B3C0C" w:rsidRPr="005B3C0C">
        <w:rPr>
          <w:i/>
        </w:rPr>
        <w:t xml:space="preserve"> </w:t>
      </w:r>
      <w:r w:rsidR="005B3C0C" w:rsidRPr="005B3C0C">
        <w:t xml:space="preserve">in both mixotrophic cells and cells grown under FR light increased significantly over the first 12 hours of N stress (6.6 and 11.3 fold increase from log to 12 hours NF). Expression under mixotrophic conditions continued to increase, beyond the level of expression in FR cells, reaching a peak at 48 hours (1.6 fold higher than cells grown in FR light at 48 hours NF). In contrast expression in heterotrophic cells did not increase until 24 hours (6.6 fold increase from 12 to 24 hours NF, p&lt;0.05).  The differences in </w:t>
      </w:r>
      <w:r w:rsidR="0077366F" w:rsidRPr="005B3C0C">
        <w:rPr>
          <w:i/>
        </w:rPr>
        <w:t>pgd1</w:t>
      </w:r>
      <w:r w:rsidR="005B3C0C" w:rsidRPr="005B3C0C">
        <w:rPr>
          <w:i/>
        </w:rPr>
        <w:t xml:space="preserve"> </w:t>
      </w:r>
      <w:r w:rsidR="005B3C0C" w:rsidRPr="005B3C0C">
        <w:t xml:space="preserve">expression are demonstrated in the final FAME profiles (Figure </w:t>
      </w:r>
      <w:r w:rsidR="00B81479">
        <w:t>88</w:t>
      </w:r>
      <w:r w:rsidR="005B3C0C" w:rsidRPr="005B3C0C">
        <w:t xml:space="preserve"> and </w:t>
      </w:r>
      <w:r w:rsidR="00B81479">
        <w:t xml:space="preserve">Appendix </w:t>
      </w:r>
      <w:r w:rsidR="00AC5EF7">
        <w:t>I</w:t>
      </w:r>
      <w:r w:rsidR="005B3C0C" w:rsidRPr="005B3C0C">
        <w:t>), with both mixotrophic and FR light cells accumulating significantly more 18:1</w:t>
      </w:r>
      <w:r w:rsidR="005B3C0C" w:rsidRPr="005B3C0C">
        <w:rPr>
          <w:rFonts w:cs="Times New Roman"/>
          <w:vertAlign w:val="superscript"/>
        </w:rPr>
        <w:t>Δ</w:t>
      </w:r>
      <w:r w:rsidR="005B3C0C" w:rsidRPr="005B3C0C">
        <w:rPr>
          <w:vertAlign w:val="superscript"/>
        </w:rPr>
        <w:t>9</w:t>
      </w:r>
      <w:r w:rsidR="005B3C0C" w:rsidRPr="005B3C0C">
        <w:t xml:space="preserve"> than heterotrophic cells as a proportion of total FAMEs (1.45 and 1.36 fold higher respectively). However, heterotrophic cells did have higher C18:1</w:t>
      </w:r>
      <w:r w:rsidR="005B3C0C" w:rsidRPr="005B3C0C">
        <w:rPr>
          <w:rFonts w:cs="Times New Roman"/>
          <w:vertAlign w:val="superscript"/>
        </w:rPr>
        <w:t>Δ</w:t>
      </w:r>
      <w:r w:rsidR="005B3C0C" w:rsidRPr="005B3C0C">
        <w:rPr>
          <w:vertAlign w:val="superscript"/>
        </w:rPr>
        <w:t>9</w:t>
      </w:r>
      <w:r w:rsidR="005B3C0C" w:rsidRPr="005B3C0C">
        <w:t xml:space="preserve"> accumulation compared to both autotrophic treatments discussed in the previous chapter, in which </w:t>
      </w:r>
      <w:r w:rsidR="0077366F" w:rsidRPr="005B3C0C">
        <w:rPr>
          <w:i/>
        </w:rPr>
        <w:t>pgd1</w:t>
      </w:r>
      <w:r w:rsidR="005B3C0C" w:rsidRPr="005B3C0C">
        <w:rPr>
          <w:i/>
        </w:rPr>
        <w:t xml:space="preserve"> </w:t>
      </w:r>
      <w:r w:rsidR="005B3C0C" w:rsidRPr="005B3C0C">
        <w:t>expression was repressed. This data supports the conclusion that carbon availability is required for activit</w:t>
      </w:r>
      <w:r w:rsidR="0077366F">
        <w:t>]</w:t>
      </w:r>
      <w:r w:rsidR="005B3C0C" w:rsidRPr="005B3C0C">
        <w:t xml:space="preserve">y of </w:t>
      </w:r>
      <w:r w:rsidR="000B69E8">
        <w:rPr>
          <w:i/>
        </w:rPr>
        <w:t>pgd1</w:t>
      </w:r>
      <w:r w:rsidR="005B3C0C" w:rsidRPr="005B3C0C">
        <w:rPr>
          <w:i/>
        </w:rPr>
        <w:t xml:space="preserve"> </w:t>
      </w:r>
      <w:r w:rsidR="005B3C0C" w:rsidRPr="005B3C0C">
        <w:t>and significant C18:1</w:t>
      </w:r>
      <w:r w:rsidR="005B3C0C" w:rsidRPr="005B3C0C">
        <w:rPr>
          <w:rFonts w:cs="Times New Roman"/>
          <w:vertAlign w:val="superscript"/>
        </w:rPr>
        <w:t>Δ</w:t>
      </w:r>
      <w:r w:rsidR="005B3C0C" w:rsidRPr="005B3C0C">
        <w:rPr>
          <w:vertAlign w:val="superscript"/>
        </w:rPr>
        <w:t>9</w:t>
      </w:r>
      <w:r w:rsidR="005B3C0C" w:rsidRPr="005B3C0C">
        <w:t xml:space="preserve"> accumulation in TAG.</w:t>
      </w:r>
      <w:r w:rsidR="00F96FAC" w:rsidRPr="00F96FAC">
        <w:rPr>
          <w:noProof/>
          <w:lang w:eastAsia="en-GB"/>
        </w:rPr>
        <w:t xml:space="preserve"> </w:t>
      </w:r>
    </w:p>
    <w:p w14:paraId="02388933" w14:textId="77777777"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481600" behindDoc="0" locked="0" layoutInCell="1" allowOverlap="1" wp14:anchorId="079B8BC8" wp14:editId="0A33A363">
                <wp:simplePos x="0" y="0"/>
                <wp:positionH relativeFrom="column">
                  <wp:posOffset>-116205</wp:posOffset>
                </wp:positionH>
                <wp:positionV relativeFrom="paragraph">
                  <wp:posOffset>209550</wp:posOffset>
                </wp:positionV>
                <wp:extent cx="5372100" cy="4382770"/>
                <wp:effectExtent l="0" t="0" r="0" b="0"/>
                <wp:wrapTopAndBottom/>
                <wp:docPr id="341" name="Group 3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2100" cy="4382770"/>
                          <a:chOff x="-50173" y="-106765"/>
                          <a:chExt cx="5372100" cy="4384666"/>
                        </a:xfrm>
                      </wpg:grpSpPr>
                      <pic:pic xmlns:pic="http://schemas.openxmlformats.org/drawingml/2006/picture">
                        <pic:nvPicPr>
                          <pic:cNvPr id="336" name="Picture 336"/>
                          <pic:cNvPicPr>
                            <a:picLocks noChangeAspect="1"/>
                          </pic:cNvPicPr>
                        </pic:nvPicPr>
                        <pic:blipFill>
                          <a:blip r:embed="rId201">
                            <a:extLst>
                              <a:ext uri="{28A0092B-C50C-407E-A947-70E740481C1C}">
                                <a14:useLocalDpi xmlns:a14="http://schemas.microsoft.com/office/drawing/2010/main" val="0"/>
                              </a:ext>
                            </a:extLst>
                          </a:blip>
                          <a:stretch>
                            <a:fillRect/>
                          </a:stretch>
                        </pic:blipFill>
                        <pic:spPr>
                          <a:xfrm>
                            <a:off x="824288" y="-106765"/>
                            <a:ext cx="3519577" cy="3597215"/>
                          </a:xfrm>
                          <a:prstGeom prst="rect">
                            <a:avLst/>
                          </a:prstGeom>
                        </pic:spPr>
                      </pic:pic>
                      <wps:wsp>
                        <wps:cNvPr id="339" name="Text Box 170"/>
                        <wps:cNvSpPr txBox="1">
                          <a:spLocks noChangeArrowheads="1"/>
                        </wps:cNvSpPr>
                        <wps:spPr bwMode="auto">
                          <a:xfrm>
                            <a:off x="-50173" y="3490450"/>
                            <a:ext cx="5372100" cy="78745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2DD541" w14:textId="01CDE536" w:rsidR="003B14DC" w:rsidRDefault="003B14DC" w:rsidP="00B81479">
                              <w:pPr>
                                <w:ind w:left="720"/>
                                <w:rPr>
                                  <w:sz w:val="20"/>
                                  <w:szCs w:val="20"/>
                                </w:rPr>
                              </w:pPr>
                              <w:r w:rsidRPr="00FE724F">
                                <w:rPr>
                                  <w:b/>
                                  <w:sz w:val="20"/>
                                  <w:szCs w:val="20"/>
                                </w:rPr>
                                <w:t xml:space="preserve">Figure  </w:t>
                              </w:r>
                              <w:r>
                                <w:rPr>
                                  <w:b/>
                                  <w:sz w:val="20"/>
                                  <w:szCs w:val="20"/>
                                </w:rPr>
                                <w:t>88</w:t>
                              </w:r>
                              <w:r w:rsidRPr="00FE724F">
                                <w:rPr>
                                  <w:b/>
                                  <w:sz w:val="20"/>
                                  <w:szCs w:val="20"/>
                                </w:rPr>
                                <w:t xml:space="preserve">. </w:t>
                              </w:r>
                              <w:r>
                                <w:rPr>
                                  <w:sz w:val="20"/>
                                  <w:szCs w:val="20"/>
                                </w:rPr>
                                <w:t>Fatty acid (FAMEs) composition (% of total FA ug mg DCW</w:t>
                              </w:r>
                              <w:r w:rsidRPr="00AB166E">
                                <w:rPr>
                                  <w:sz w:val="20"/>
                                  <w:szCs w:val="20"/>
                                  <w:vertAlign w:val="superscript"/>
                                </w:rPr>
                                <w:t>-1</w:t>
                              </w:r>
                              <w:r>
                                <w:rPr>
                                  <w:sz w:val="20"/>
                                  <w:szCs w:val="20"/>
                                </w:rPr>
                                <w:t xml:space="preserve">) of </w:t>
                              </w:r>
                              <w:r>
                                <w:rPr>
                                  <w:i/>
                                  <w:sz w:val="20"/>
                                  <w:szCs w:val="20"/>
                                </w:rPr>
                                <w:t>C. reinhardtii</w:t>
                              </w:r>
                              <w:r>
                                <w:rPr>
                                  <w:sz w:val="20"/>
                                  <w:szCs w:val="20"/>
                                </w:rPr>
                                <w:t xml:space="preserve"> 144 hrs    after resuspension in N deplete medium</w:t>
                              </w:r>
                              <w:r w:rsidRPr="00851224">
                                <w:rPr>
                                  <w:sz w:val="20"/>
                                  <w:szCs w:val="20"/>
                                </w:rPr>
                                <w:t xml:space="preserve"> </w:t>
                              </w:r>
                              <w:r>
                                <w:rPr>
                                  <w:sz w:val="20"/>
                                  <w:szCs w:val="20"/>
                                </w:rPr>
                                <w:t xml:space="preserve">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52DEED55" w14:textId="77777777" w:rsidR="0081741E" w:rsidRPr="00FE724F" w:rsidRDefault="0081741E" w:rsidP="00B81479">
                              <w:pPr>
                                <w:ind w:left="720"/>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079B8BC8" id="Group 341" o:spid="_x0000_s1667" style="position:absolute;left:0;text-align:left;margin-left:-9.15pt;margin-top:16.5pt;width:423pt;height:345.1pt;z-index:251481600;mso-position-horizontal-relative:text;mso-position-vertical-relative:text;mso-height-relative:margin" coordorigin="-501,-1067" coordsize="53721,438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">
                <v:shape id="Picture 336" o:spid="_x0000_s1668" type="#_x0000_t75" style="position:absolute;left:8242;top:-1067;width:35196;height:35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">
                  <v:imagedata r:id="rId202" o:title=""/>
                  <v:path arrowok="t"/>
                </v:shape>
                <v:shape id="_x0000_s1669" type="#_x0000_t202" style="position:absolute;left:-501;top:34904;width:53720;height:7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" filled="f" stroked="f">
                  <v:textbox>
                    <w:txbxContent>
                      <w:p w14:paraId="7A2DD541" w14:textId="01CDE536" w:rsidR="003B14DC" w:rsidRDefault="003B14DC" w:rsidP="00B81479">
                        <w:pPr>
                          <w:ind w:left="720"/>
                          <w:rPr>
                            <w:sz w:val="20"/>
                            <w:szCs w:val="20"/>
                          </w:rPr>
                        </w:pPr>
                        <w:r w:rsidRPr="00FE724F">
                          <w:rPr>
                            <w:b/>
                            <w:sz w:val="20"/>
                            <w:szCs w:val="20"/>
                          </w:rPr>
                          <w:t xml:space="preserve">Figure  </w:t>
                        </w:r>
                        <w:r>
                          <w:rPr>
                            <w:b/>
                            <w:sz w:val="20"/>
                            <w:szCs w:val="20"/>
                          </w:rPr>
                          <w:t>88</w:t>
                        </w:r>
                        <w:r w:rsidRPr="00FE724F">
                          <w:rPr>
                            <w:b/>
                            <w:sz w:val="20"/>
                            <w:szCs w:val="20"/>
                          </w:rPr>
                          <w:t xml:space="preserve">. </w:t>
                        </w:r>
                        <w:r>
                          <w:rPr>
                            <w:sz w:val="20"/>
                            <w:szCs w:val="20"/>
                          </w:rPr>
                          <w:t>Fatty acid (FAMEs) composition (% of total FA ug mg DCW</w:t>
                        </w:r>
                        <w:r w:rsidRPr="00AB166E">
                          <w:rPr>
                            <w:sz w:val="20"/>
                            <w:szCs w:val="20"/>
                            <w:vertAlign w:val="superscript"/>
                          </w:rPr>
                          <w:t>-1</w:t>
                        </w:r>
                        <w:r>
                          <w:rPr>
                            <w:sz w:val="20"/>
                            <w:szCs w:val="20"/>
                          </w:rPr>
                          <w:t xml:space="preserve">) of </w:t>
                        </w:r>
                        <w:r>
                          <w:rPr>
                            <w:i/>
                            <w:sz w:val="20"/>
                            <w:szCs w:val="20"/>
                          </w:rPr>
                          <w:t>C. reinhardtii</w:t>
                        </w:r>
                        <w:r>
                          <w:rPr>
                            <w:sz w:val="20"/>
                            <w:szCs w:val="20"/>
                          </w:rPr>
                          <w:t xml:space="preserve"> 144 hrs    after resuspension in N deplete medium</w:t>
                        </w:r>
                        <w:r w:rsidRPr="00851224">
                          <w:rPr>
                            <w:sz w:val="20"/>
                            <w:szCs w:val="20"/>
                          </w:rPr>
                          <w:t xml:space="preserve"> </w:t>
                        </w:r>
                        <w:r>
                          <w:rPr>
                            <w:sz w:val="20"/>
                            <w:szCs w:val="20"/>
                          </w:rPr>
                          <w:t xml:space="preserve">under mixotrophic (PAR light),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52DEED55" w14:textId="77777777" w:rsidR="0081741E" w:rsidRPr="00FE724F" w:rsidRDefault="0081741E" w:rsidP="00B81479">
                        <w:pPr>
                          <w:ind w:left="720"/>
                          <w:rPr>
                            <w:sz w:val="20"/>
                            <w:szCs w:val="20"/>
                          </w:rPr>
                        </w:pPr>
                      </w:p>
                    </w:txbxContent>
                  </v:textbox>
                </v:shape>
                <w10:wrap type="topAndBottom"/>
              </v:group>
            </w:pict>
          </mc:Fallback>
        </mc:AlternateContent>
      </w:r>
    </w:p>
    <w:p w14:paraId="4DF41D4D" w14:textId="77777777" w:rsidR="005B3C0C" w:rsidRPr="005B3C0C" w:rsidRDefault="005B3C0C" w:rsidP="005B3C0C">
      <w:pPr>
        <w:pStyle w:val="Heading3"/>
        <w:spacing w:after="120" w:line="360" w:lineRule="auto"/>
        <w:rPr>
          <w:b w:val="0"/>
          <w:color w:val="auto"/>
        </w:rPr>
      </w:pPr>
      <w:bookmarkStart w:id="122" w:name="_Toc460524721"/>
      <w:bookmarkStart w:id="123" w:name="_Toc462059830"/>
      <w:r w:rsidRPr="005B3C0C">
        <w:rPr>
          <w:b w:val="0"/>
          <w:color w:val="auto"/>
        </w:rPr>
        <w:t xml:space="preserve">Influence of cyclic electron flow (CEF) on growth and lipid accumulation in </w:t>
      </w:r>
      <w:r w:rsidRPr="005B3C0C">
        <w:rPr>
          <w:b w:val="0"/>
          <w:i/>
          <w:color w:val="auto"/>
        </w:rPr>
        <w:t>M. inermum</w:t>
      </w:r>
      <w:bookmarkEnd w:id="122"/>
      <w:bookmarkEnd w:id="123"/>
    </w:p>
    <w:p w14:paraId="29150086" w14:textId="77777777" w:rsidR="005B3C0C" w:rsidRPr="005B3C0C" w:rsidRDefault="005B3C0C" w:rsidP="005B3C0C">
      <w:pPr>
        <w:spacing w:line="360" w:lineRule="auto"/>
      </w:pPr>
      <w:r w:rsidRPr="005B3C0C">
        <w:t xml:space="preserve">The development of the CEF light chamber was utilised in order to determine the degree of photoassimilation of acetate in </w:t>
      </w:r>
      <w:r w:rsidRPr="005B3C0C">
        <w:rPr>
          <w:i/>
        </w:rPr>
        <w:t>M. inermum</w:t>
      </w:r>
      <w:r w:rsidRPr="005B3C0C">
        <w:t xml:space="preserve">. Growth rate was monitored during the initial growth stage in N replete medium and after resuspension in N deplete medium. Figure </w:t>
      </w:r>
      <w:r w:rsidR="00B81479">
        <w:t>89</w:t>
      </w:r>
      <w:r w:rsidRPr="005B3C0C">
        <w:t xml:space="preserve"> demonstrates that illumination with FR light led to a significantly higher growth rate (1.34 fold, p&lt;0.05), indicating acetate consumption was higher. After resuspension in N deplete medium growth continued at a similar rate in both treatments, plateauing after 96 hours in FR light</w:t>
      </w:r>
      <w:r w:rsidR="00B81479">
        <w:t xml:space="preserve"> (Figure 90)</w:t>
      </w:r>
      <w:r w:rsidRPr="005B3C0C">
        <w:t xml:space="preserve">. Final cell density at 144 hours did not significantly differ (p&lt;0.05). However, TAG measurements (shown in Figure </w:t>
      </w:r>
      <w:r w:rsidR="00B81479">
        <w:t>91</w:t>
      </w:r>
      <w:r w:rsidRPr="005B3C0C">
        <w:t xml:space="preserve">) demonstrate that activity of CEF led to significantly higher TAG accumulation (1.45 fold higher, p&lt;0.05) relative to the heterotrophic treatments, supporting the result seen in </w:t>
      </w:r>
      <w:r w:rsidRPr="005B3C0C">
        <w:rPr>
          <w:i/>
        </w:rPr>
        <w:t>C. reinhardtii</w:t>
      </w:r>
      <w:r w:rsidRPr="005B3C0C">
        <w:t xml:space="preserve"> (Section 6.3.2.4)</w:t>
      </w:r>
      <w:r w:rsidRPr="005B3C0C">
        <w:rPr>
          <w:i/>
        </w:rPr>
        <w:t xml:space="preserve">. </w:t>
      </w:r>
    </w:p>
    <w:p w14:paraId="25C1CE3A" w14:textId="77777777"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490816" behindDoc="0" locked="0" layoutInCell="1" allowOverlap="1" wp14:anchorId="52D6A927" wp14:editId="066F891E">
                <wp:simplePos x="0" y="0"/>
                <wp:positionH relativeFrom="column">
                  <wp:posOffset>0</wp:posOffset>
                </wp:positionH>
                <wp:positionV relativeFrom="paragraph">
                  <wp:posOffset>4380865</wp:posOffset>
                </wp:positionV>
                <wp:extent cx="5372100" cy="4404995"/>
                <wp:effectExtent l="0" t="0" r="0" b="0"/>
                <wp:wrapTopAndBottom/>
                <wp:docPr id="350" name="Group 3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2100" cy="4404995"/>
                          <a:chOff x="127591" y="0"/>
                          <a:chExt cx="5372100" cy="4405123"/>
                        </a:xfrm>
                      </wpg:grpSpPr>
                      <pic:pic xmlns:pic="http://schemas.openxmlformats.org/drawingml/2006/picture">
                        <pic:nvPicPr>
                          <pic:cNvPr id="344" name="Picture 344"/>
                          <pic:cNvPicPr>
                            <a:picLocks noChangeAspect="1"/>
                          </pic:cNvPicPr>
                        </pic:nvPicPr>
                        <pic:blipFill>
                          <a:blip r:embed="rId203">
                            <a:extLst>
                              <a:ext uri="{28A0092B-C50C-407E-A947-70E740481C1C}">
                                <a14:useLocalDpi xmlns:a14="http://schemas.microsoft.com/office/drawing/2010/main" val="0"/>
                              </a:ext>
                            </a:extLst>
                          </a:blip>
                          <a:stretch>
                            <a:fillRect/>
                          </a:stretch>
                        </pic:blipFill>
                        <pic:spPr>
                          <a:xfrm>
                            <a:off x="1056289" y="0"/>
                            <a:ext cx="3310759" cy="3594538"/>
                          </a:xfrm>
                          <a:prstGeom prst="rect">
                            <a:avLst/>
                          </a:prstGeom>
                        </pic:spPr>
                      </pic:pic>
                      <wps:wsp>
                        <wps:cNvPr id="348" name="Text Box 170"/>
                        <wps:cNvSpPr txBox="1">
                          <a:spLocks noChangeArrowheads="1"/>
                        </wps:cNvSpPr>
                        <wps:spPr bwMode="auto">
                          <a:xfrm>
                            <a:off x="127591" y="3573273"/>
                            <a:ext cx="5372100" cy="83185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094D6DE" w14:textId="77777777" w:rsidR="003B14DC" w:rsidRPr="00FE724F" w:rsidRDefault="003B14DC" w:rsidP="005B3C0C">
                              <w:pPr>
                                <w:rPr>
                                  <w:sz w:val="20"/>
                                  <w:szCs w:val="20"/>
                                </w:rPr>
                              </w:pPr>
                              <w:r w:rsidRPr="00FE724F">
                                <w:rPr>
                                  <w:b/>
                                  <w:sz w:val="20"/>
                                  <w:szCs w:val="20"/>
                                </w:rPr>
                                <w:t xml:space="preserve">Figure  </w:t>
                              </w:r>
                              <w:r>
                                <w:rPr>
                                  <w:b/>
                                  <w:sz w:val="20"/>
                                  <w:szCs w:val="20"/>
                                </w:rPr>
                                <w:t>90</w:t>
                              </w:r>
                              <w:r w:rsidRPr="00FE724F">
                                <w:rPr>
                                  <w:b/>
                                  <w:sz w:val="20"/>
                                  <w:szCs w:val="20"/>
                                </w:rPr>
                                <w:t xml:space="preserve">. </w:t>
                              </w:r>
                              <w:r>
                                <w:rPr>
                                  <w:sz w:val="20"/>
                                  <w:szCs w:val="20"/>
                                </w:rPr>
                                <w:t xml:space="preserve">Growth curve of </w:t>
                              </w:r>
                              <w:r>
                                <w:rPr>
                                  <w:i/>
                                  <w:sz w:val="20"/>
                                  <w:szCs w:val="20"/>
                                </w:rPr>
                                <w:t xml:space="preserve">M. inermum </w:t>
                              </w:r>
                              <w:r>
                                <w:rPr>
                                  <w:sz w:val="20"/>
                                  <w:szCs w:val="20"/>
                                </w:rPr>
                                <w:t xml:space="preserve">grown in nitrogen free (NF) medium under heterotrophic (dark) or under FR light conditions. Error bars indicate standard error (n=3). </w:t>
                              </w:r>
                            </w:p>
                            <w:p w14:paraId="6903BAFE"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52D6A927" id="Group 350" o:spid="_x0000_s1670" style="position:absolute;left:0;text-align:left;margin-left:0;margin-top:344.95pt;width:423pt;height:346.85pt;z-index:251490816;mso-position-horizontal-relative:text;mso-position-vertical-relative:text;mso-height-relative:margin" coordorigin="1275" coordsize="53721,44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">
                <v:shape id="Picture 344" o:spid="_x0000_s1671" type="#_x0000_t75" style="position:absolute;left:10562;width:33108;height:35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">
                  <v:imagedata r:id="rId204" o:title=""/>
                  <v:path arrowok="t"/>
                </v:shape>
                <v:shape id="_x0000_s1672" type="#_x0000_t202" style="position:absolute;left:1275;top:35732;width:53721;height:8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" filled="f" stroked="f">
                  <v:textbox>
                    <w:txbxContent>
                      <w:p w14:paraId="0094D6DE" w14:textId="77777777" w:rsidR="003B14DC" w:rsidRPr="00FE724F" w:rsidRDefault="003B14DC" w:rsidP="005B3C0C">
                        <w:pPr>
                          <w:rPr>
                            <w:sz w:val="20"/>
                            <w:szCs w:val="20"/>
                          </w:rPr>
                        </w:pPr>
                        <w:r w:rsidRPr="00FE724F">
                          <w:rPr>
                            <w:b/>
                            <w:sz w:val="20"/>
                            <w:szCs w:val="20"/>
                          </w:rPr>
                          <w:t xml:space="preserve">Figure  </w:t>
                        </w:r>
                        <w:r>
                          <w:rPr>
                            <w:b/>
                            <w:sz w:val="20"/>
                            <w:szCs w:val="20"/>
                          </w:rPr>
                          <w:t>90</w:t>
                        </w:r>
                        <w:r w:rsidRPr="00FE724F">
                          <w:rPr>
                            <w:b/>
                            <w:sz w:val="20"/>
                            <w:szCs w:val="20"/>
                          </w:rPr>
                          <w:t xml:space="preserve">. </w:t>
                        </w:r>
                        <w:r>
                          <w:rPr>
                            <w:sz w:val="20"/>
                            <w:szCs w:val="20"/>
                          </w:rPr>
                          <w:t xml:space="preserve">Growth curve of </w:t>
                        </w:r>
                        <w:r>
                          <w:rPr>
                            <w:i/>
                            <w:sz w:val="20"/>
                            <w:szCs w:val="20"/>
                          </w:rPr>
                          <w:t xml:space="preserve">M. inermum </w:t>
                        </w:r>
                        <w:r>
                          <w:rPr>
                            <w:sz w:val="20"/>
                            <w:szCs w:val="20"/>
                          </w:rPr>
                          <w:t xml:space="preserve">grown in nitrogen free (NF) medium under heterotrophic (dark) or under FR light conditions. Error bars indicate standard error (n=3). </w:t>
                        </w:r>
                      </w:p>
                      <w:p w14:paraId="6903BAFE" w14:textId="77777777" w:rsidR="003B14DC" w:rsidRPr="00FE724F" w:rsidRDefault="003B14DC" w:rsidP="005B3C0C">
                        <w:pPr>
                          <w:rPr>
                            <w:sz w:val="20"/>
                            <w:szCs w:val="20"/>
                          </w:rPr>
                        </w:pPr>
                      </w:p>
                    </w:txbxContent>
                  </v:textbox>
                </v:shape>
                <w10:wrap type="topAndBottom"/>
              </v:group>
            </w:pict>
          </mc:Fallback>
        </mc:AlternateContent>
      </w:r>
      <w:r>
        <w:rPr>
          <w:b/>
          <w:noProof/>
          <w:lang w:eastAsia="en-GB"/>
        </w:rPr>
        <mc:AlternateContent>
          <mc:Choice Requires="wpg">
            <w:drawing>
              <wp:anchor distT="0" distB="0" distL="114300" distR="114300" simplePos="0" relativeHeight="251487744" behindDoc="0" locked="0" layoutInCell="1" allowOverlap="1" wp14:anchorId="542332EE" wp14:editId="7FEBFFC3">
                <wp:simplePos x="0" y="0"/>
                <wp:positionH relativeFrom="column">
                  <wp:posOffset>0</wp:posOffset>
                </wp:positionH>
                <wp:positionV relativeFrom="paragraph">
                  <wp:posOffset>184150</wp:posOffset>
                </wp:positionV>
                <wp:extent cx="5372100" cy="4093210"/>
                <wp:effectExtent l="0" t="0" r="0" b="2540"/>
                <wp:wrapTopAndBottom/>
                <wp:docPr id="349" name="Group 3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2100" cy="4093210"/>
                          <a:chOff x="0" y="0"/>
                          <a:chExt cx="5372100" cy="4093939"/>
                        </a:xfrm>
                      </wpg:grpSpPr>
                      <pic:pic xmlns:pic="http://schemas.openxmlformats.org/drawingml/2006/picture">
                        <pic:nvPicPr>
                          <pic:cNvPr id="343" name="Picture 343"/>
                          <pic:cNvPicPr>
                            <a:picLocks noChangeAspect="1"/>
                          </pic:cNvPicPr>
                        </pic:nvPicPr>
                        <pic:blipFill>
                          <a:blip r:embed="rId205">
                            <a:extLst>
                              <a:ext uri="{28A0092B-C50C-407E-A947-70E740481C1C}">
                                <a14:useLocalDpi xmlns:a14="http://schemas.microsoft.com/office/drawing/2010/main" val="0"/>
                              </a:ext>
                            </a:extLst>
                          </a:blip>
                          <a:stretch>
                            <a:fillRect/>
                          </a:stretch>
                        </pic:blipFill>
                        <pic:spPr>
                          <a:xfrm>
                            <a:off x="1040524" y="0"/>
                            <a:ext cx="3310759" cy="3594537"/>
                          </a:xfrm>
                          <a:prstGeom prst="rect">
                            <a:avLst/>
                          </a:prstGeom>
                        </pic:spPr>
                      </pic:pic>
                      <wps:wsp>
                        <wps:cNvPr id="347" name="Text Box 170"/>
                        <wps:cNvSpPr txBox="1">
                          <a:spLocks noChangeArrowheads="1"/>
                        </wps:cNvSpPr>
                        <wps:spPr bwMode="auto">
                          <a:xfrm>
                            <a:off x="0" y="3594537"/>
                            <a:ext cx="5372100" cy="49940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8F51A5C" w14:textId="77777777" w:rsidR="003B14DC" w:rsidRPr="00FE724F" w:rsidRDefault="003B14DC" w:rsidP="005B3C0C">
                              <w:pPr>
                                <w:rPr>
                                  <w:sz w:val="20"/>
                                  <w:szCs w:val="20"/>
                                </w:rPr>
                              </w:pPr>
                              <w:r w:rsidRPr="00FE724F">
                                <w:rPr>
                                  <w:b/>
                                  <w:sz w:val="20"/>
                                  <w:szCs w:val="20"/>
                                </w:rPr>
                                <w:t xml:space="preserve">Figure  </w:t>
                              </w:r>
                              <w:r>
                                <w:rPr>
                                  <w:b/>
                                  <w:sz w:val="20"/>
                                  <w:szCs w:val="20"/>
                                </w:rPr>
                                <w:t>89</w:t>
                              </w:r>
                              <w:r w:rsidRPr="00FE724F">
                                <w:rPr>
                                  <w:b/>
                                  <w:sz w:val="20"/>
                                  <w:szCs w:val="20"/>
                                </w:rPr>
                                <w:t xml:space="preserve">. </w:t>
                              </w:r>
                              <w:r>
                                <w:rPr>
                                  <w:sz w:val="20"/>
                                  <w:szCs w:val="20"/>
                                </w:rPr>
                                <w:t xml:space="preserve">Growth curve of </w:t>
                              </w:r>
                              <w:r>
                                <w:rPr>
                                  <w:i/>
                                  <w:sz w:val="20"/>
                                  <w:szCs w:val="20"/>
                                </w:rPr>
                                <w:t xml:space="preserve">M. inermum </w:t>
                              </w:r>
                              <w:r>
                                <w:rPr>
                                  <w:sz w:val="20"/>
                                  <w:szCs w:val="20"/>
                                </w:rPr>
                                <w:t xml:space="preserve">grown in N replete medium under heterotrophic (dark) or under FR light conditions. Error bars indicate standard error (n=3).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542332EE" id="Group 349" o:spid="_x0000_s1673" style="position:absolute;left:0;text-align:left;margin-left:0;margin-top:14.5pt;width:423pt;height:322.3pt;z-index:251487744;mso-position-horizontal-relative:text;mso-position-vertical-relative:text;mso-height-relative:margin" coordsize="53721,40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">
                <v:shape id="Picture 343" o:spid="_x0000_s1674" type="#_x0000_t75" style="position:absolute;left:10405;width:33107;height:35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">
                  <v:imagedata r:id="rId206" o:title=""/>
                  <v:path arrowok="t"/>
                </v:shape>
                <v:shape id="_x0000_s1675" type="#_x0000_t202" style="position:absolute;top:35945;width:53721;height:4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08F51A5C" w14:textId="77777777" w:rsidR="003B14DC" w:rsidRPr="00FE724F" w:rsidRDefault="003B14DC" w:rsidP="005B3C0C">
                        <w:pPr>
                          <w:rPr>
                            <w:sz w:val="20"/>
                            <w:szCs w:val="20"/>
                          </w:rPr>
                        </w:pPr>
                        <w:r w:rsidRPr="00FE724F">
                          <w:rPr>
                            <w:b/>
                            <w:sz w:val="20"/>
                            <w:szCs w:val="20"/>
                          </w:rPr>
                          <w:t xml:space="preserve">Figure  </w:t>
                        </w:r>
                        <w:r>
                          <w:rPr>
                            <w:b/>
                            <w:sz w:val="20"/>
                            <w:szCs w:val="20"/>
                          </w:rPr>
                          <w:t>89</w:t>
                        </w:r>
                        <w:r w:rsidRPr="00FE724F">
                          <w:rPr>
                            <w:b/>
                            <w:sz w:val="20"/>
                            <w:szCs w:val="20"/>
                          </w:rPr>
                          <w:t xml:space="preserve">. </w:t>
                        </w:r>
                        <w:r>
                          <w:rPr>
                            <w:sz w:val="20"/>
                            <w:szCs w:val="20"/>
                          </w:rPr>
                          <w:t xml:space="preserve">Growth curve of </w:t>
                        </w:r>
                        <w:r>
                          <w:rPr>
                            <w:i/>
                            <w:sz w:val="20"/>
                            <w:szCs w:val="20"/>
                          </w:rPr>
                          <w:t xml:space="preserve">M. inermum </w:t>
                        </w:r>
                        <w:r>
                          <w:rPr>
                            <w:sz w:val="20"/>
                            <w:szCs w:val="20"/>
                          </w:rPr>
                          <w:t xml:space="preserve">grown in N replete medium under heterotrophic (dark) or under FR light conditions. Error bars indicate standard error (n=3). </w:t>
                        </w:r>
                      </w:p>
                    </w:txbxContent>
                  </v:textbox>
                </v:shape>
                <w10:wrap type="topAndBottom"/>
              </v:group>
            </w:pict>
          </mc:Fallback>
        </mc:AlternateContent>
      </w:r>
    </w:p>
    <w:p w14:paraId="17114DBB" w14:textId="77777777" w:rsidR="005B3C0C" w:rsidRPr="005B3C0C" w:rsidRDefault="005128F7" w:rsidP="005B3C0C">
      <w:pPr>
        <w:spacing w:line="360" w:lineRule="auto"/>
      </w:pPr>
      <w:r>
        <w:rPr>
          <w:noProof/>
          <w:lang w:eastAsia="en-GB"/>
        </w:rPr>
        <w:lastRenderedPageBreak/>
        <mc:AlternateContent>
          <mc:Choice Requires="wpg">
            <w:drawing>
              <wp:anchor distT="0" distB="0" distL="114300" distR="114300" simplePos="0" relativeHeight="251484672" behindDoc="0" locked="0" layoutInCell="1" allowOverlap="1" wp14:anchorId="0C68E8C8" wp14:editId="1BBFE111">
                <wp:simplePos x="0" y="0"/>
                <wp:positionH relativeFrom="column">
                  <wp:posOffset>-74930</wp:posOffset>
                </wp:positionH>
                <wp:positionV relativeFrom="paragraph">
                  <wp:posOffset>217805</wp:posOffset>
                </wp:positionV>
                <wp:extent cx="5372100" cy="4084955"/>
                <wp:effectExtent l="0" t="0" r="0" b="0"/>
                <wp:wrapTopAndBottom/>
                <wp:docPr id="351" name="Group 3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2100" cy="4084955"/>
                          <a:chOff x="0" y="0"/>
                          <a:chExt cx="5372100" cy="4085516"/>
                        </a:xfrm>
                      </wpg:grpSpPr>
                      <wps:wsp>
                        <wps:cNvPr id="346" name="Text Box 170"/>
                        <wps:cNvSpPr txBox="1">
                          <a:spLocks noChangeArrowheads="1"/>
                        </wps:cNvSpPr>
                        <wps:spPr bwMode="auto">
                          <a:xfrm>
                            <a:off x="0" y="3594538"/>
                            <a:ext cx="5372100" cy="49097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58ED714" w14:textId="77777777" w:rsidR="003B14DC" w:rsidRDefault="003B14DC" w:rsidP="005B3C0C">
                              <w:pPr>
                                <w:rPr>
                                  <w:sz w:val="20"/>
                                  <w:szCs w:val="20"/>
                                </w:rPr>
                              </w:pPr>
                              <w:r>
                                <w:rPr>
                                  <w:b/>
                                  <w:sz w:val="20"/>
                                  <w:szCs w:val="20"/>
                                </w:rPr>
                                <w:t>Figur</w:t>
                              </w:r>
                              <w:r w:rsidRPr="00FE724F">
                                <w:rPr>
                                  <w:b/>
                                  <w:sz w:val="20"/>
                                  <w:szCs w:val="20"/>
                                </w:rPr>
                                <w:t xml:space="preserve">  </w:t>
                              </w:r>
                              <w:r>
                                <w:rPr>
                                  <w:b/>
                                  <w:sz w:val="20"/>
                                  <w:szCs w:val="20"/>
                                </w:rPr>
                                <w:t>91</w:t>
                              </w:r>
                              <w:r w:rsidRPr="00FE724F">
                                <w:rPr>
                                  <w:b/>
                                  <w:sz w:val="20"/>
                                  <w:szCs w:val="20"/>
                                </w:rPr>
                                <w:t xml:space="preserve">. </w:t>
                              </w:r>
                              <w:r>
                                <w:rPr>
                                  <w:sz w:val="20"/>
                                  <w:szCs w:val="20"/>
                                </w:rPr>
                                <w:t>TAG</w:t>
                              </w:r>
                              <w:r w:rsidRPr="00FE724F">
                                <w:rPr>
                                  <w:sz w:val="20"/>
                                  <w:szCs w:val="20"/>
                                </w:rPr>
                                <w:t xml:space="preserve"> </w:t>
                              </w:r>
                              <w:r>
                                <w:rPr>
                                  <w:sz w:val="20"/>
                                  <w:szCs w:val="20"/>
                                </w:rPr>
                                <w:t xml:space="preserve">content </w:t>
                              </w:r>
                              <w:r w:rsidRPr="00FE724F">
                                <w:rPr>
                                  <w:sz w:val="20"/>
                                  <w:szCs w:val="20"/>
                                </w:rPr>
                                <w:t>(</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144 hours after cell resuspension in nitrogen free (NF) medium</w:t>
                              </w:r>
                              <w:r w:rsidRPr="00810974">
                                <w:rPr>
                                  <w:sz w:val="20"/>
                                  <w:szCs w:val="20"/>
                                </w:rPr>
                                <w:t xml:space="preserve"> </w:t>
                              </w:r>
                              <w:r>
                                <w:rPr>
                                  <w:sz w:val="20"/>
                                  <w:szCs w:val="20"/>
                                </w:rPr>
                                <w:t xml:space="preserve">under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13DDFC93" w14:textId="77777777" w:rsidR="003B14DC" w:rsidRPr="00FE724F" w:rsidRDefault="003B14DC" w:rsidP="005B3C0C">
                              <w:pPr>
                                <w:rPr>
                                  <w:sz w:val="20"/>
                                  <w:szCs w:val="20"/>
                                </w:rPr>
                              </w:pPr>
                            </w:p>
                          </w:txbxContent>
                        </wps:txbx>
                        <wps:bodyPr rot="0" vert="horz" wrap="square" lIns="91440" tIns="45720" rIns="91440" bIns="45720" anchor="t" anchorCtr="0" upright="1">
                          <a:noAutofit/>
                        </wps:bodyPr>
                      </wps:wsp>
                      <pic:pic xmlns:pic="http://schemas.openxmlformats.org/drawingml/2006/picture">
                        <pic:nvPicPr>
                          <pic:cNvPr id="345" name="Picture 345"/>
                          <pic:cNvPicPr>
                            <a:picLocks noChangeAspect="1"/>
                          </pic:cNvPicPr>
                        </pic:nvPicPr>
                        <pic:blipFill>
                          <a:blip r:embed="rId207">
                            <a:extLst>
                              <a:ext uri="{28A0092B-C50C-407E-A947-70E740481C1C}">
                                <a14:useLocalDpi xmlns:a14="http://schemas.microsoft.com/office/drawing/2010/main" val="0"/>
                              </a:ext>
                            </a:extLst>
                          </a:blip>
                          <a:stretch>
                            <a:fillRect/>
                          </a:stretch>
                        </pic:blipFill>
                        <pic:spPr>
                          <a:xfrm>
                            <a:off x="1261241" y="0"/>
                            <a:ext cx="2490952" cy="3594538"/>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C68E8C8" id="Group 351" o:spid="_x0000_s1676" style="position:absolute;left:0;text-align:left;margin-left:-5.9pt;margin-top:17.15pt;width:423pt;height:321.65pt;z-index:251484672;mso-position-horizontal-relative:text;mso-position-vertical-relative:text" coordsize="53721,408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">
                <v:shape id="_x0000_s1677" type="#_x0000_t202" style="position:absolute;top:35945;width:53721;height:4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" filled="f" stroked="f">
                  <v:textbox>
                    <w:txbxContent>
                      <w:p w14:paraId="458ED714" w14:textId="77777777" w:rsidR="003B14DC" w:rsidRDefault="003B14DC" w:rsidP="005B3C0C">
                        <w:pPr>
                          <w:rPr>
                            <w:sz w:val="20"/>
                            <w:szCs w:val="20"/>
                          </w:rPr>
                        </w:pPr>
                        <w:r>
                          <w:rPr>
                            <w:b/>
                            <w:sz w:val="20"/>
                            <w:szCs w:val="20"/>
                          </w:rPr>
                          <w:t>Figur</w:t>
                        </w:r>
                        <w:r w:rsidRPr="00FE724F">
                          <w:rPr>
                            <w:b/>
                            <w:sz w:val="20"/>
                            <w:szCs w:val="20"/>
                          </w:rPr>
                          <w:t xml:space="preserve">  </w:t>
                        </w:r>
                        <w:r>
                          <w:rPr>
                            <w:b/>
                            <w:sz w:val="20"/>
                            <w:szCs w:val="20"/>
                          </w:rPr>
                          <w:t>91</w:t>
                        </w:r>
                        <w:r w:rsidRPr="00FE724F">
                          <w:rPr>
                            <w:b/>
                            <w:sz w:val="20"/>
                            <w:szCs w:val="20"/>
                          </w:rPr>
                          <w:t xml:space="preserve">. </w:t>
                        </w:r>
                        <w:r>
                          <w:rPr>
                            <w:sz w:val="20"/>
                            <w:szCs w:val="20"/>
                          </w:rPr>
                          <w:t>TAG</w:t>
                        </w:r>
                        <w:r w:rsidRPr="00FE724F">
                          <w:rPr>
                            <w:sz w:val="20"/>
                            <w:szCs w:val="20"/>
                          </w:rPr>
                          <w:t xml:space="preserve"> </w:t>
                        </w:r>
                        <w:r>
                          <w:rPr>
                            <w:sz w:val="20"/>
                            <w:szCs w:val="20"/>
                          </w:rPr>
                          <w:t xml:space="preserve">content </w:t>
                        </w:r>
                        <w:r w:rsidRPr="00FE724F">
                          <w:rPr>
                            <w:sz w:val="20"/>
                            <w:szCs w:val="20"/>
                          </w:rPr>
                          <w:t>(</w:t>
                        </w:r>
                        <w:r>
                          <w:rPr>
                            <w:sz w:val="20"/>
                            <w:szCs w:val="20"/>
                          </w:rPr>
                          <w:t>pg</w:t>
                        </w:r>
                        <w:r w:rsidRPr="00FE724F">
                          <w:rPr>
                            <w:sz w:val="20"/>
                            <w:szCs w:val="20"/>
                          </w:rPr>
                          <w:t xml:space="preserve"> </w:t>
                        </w:r>
                        <w:r>
                          <w:rPr>
                            <w:sz w:val="20"/>
                            <w:szCs w:val="20"/>
                          </w:rPr>
                          <w:t>cell</w:t>
                        </w:r>
                        <w:r>
                          <w:rPr>
                            <w:sz w:val="20"/>
                            <w:szCs w:val="20"/>
                            <w:vertAlign w:val="superscript"/>
                          </w:rPr>
                          <w:t>-1</w:t>
                        </w:r>
                        <w:r w:rsidRPr="00FE724F">
                          <w:rPr>
                            <w:sz w:val="20"/>
                            <w:szCs w:val="20"/>
                          </w:rPr>
                          <w:t xml:space="preserve">) </w:t>
                        </w:r>
                        <w:r>
                          <w:rPr>
                            <w:sz w:val="20"/>
                            <w:szCs w:val="20"/>
                          </w:rPr>
                          <w:t>144 hours after cell resuspension in nitrogen free (NF) medium</w:t>
                        </w:r>
                        <w:r w:rsidRPr="00810974">
                          <w:rPr>
                            <w:sz w:val="20"/>
                            <w:szCs w:val="20"/>
                          </w:rPr>
                          <w:t xml:space="preserve"> </w:t>
                        </w:r>
                        <w:r>
                          <w:rPr>
                            <w:sz w:val="20"/>
                            <w:szCs w:val="20"/>
                          </w:rPr>
                          <w:t xml:space="preserve">under heterotrophic (dark) or FR light treatments. </w:t>
                        </w:r>
                        <w:r w:rsidRPr="00FE724F">
                          <w:rPr>
                            <w:sz w:val="20"/>
                            <w:szCs w:val="20"/>
                          </w:rPr>
                          <w:t xml:space="preserve">Error bars represent standard </w:t>
                        </w:r>
                        <w:r>
                          <w:rPr>
                            <w:sz w:val="20"/>
                            <w:szCs w:val="20"/>
                          </w:rPr>
                          <w:t>error</w:t>
                        </w:r>
                        <w:r w:rsidRPr="00FE724F">
                          <w:rPr>
                            <w:sz w:val="20"/>
                            <w:szCs w:val="20"/>
                          </w:rPr>
                          <w:t xml:space="preserve"> (n=3).  </w:t>
                        </w:r>
                      </w:p>
                      <w:p w14:paraId="13DDFC93" w14:textId="77777777" w:rsidR="003B14DC" w:rsidRPr="00FE724F" w:rsidRDefault="003B14DC" w:rsidP="005B3C0C">
                        <w:pPr>
                          <w:rPr>
                            <w:sz w:val="20"/>
                            <w:szCs w:val="20"/>
                          </w:rPr>
                        </w:pPr>
                      </w:p>
                    </w:txbxContent>
                  </v:textbox>
                </v:shape>
                <v:shape id="Picture 345" o:spid="_x0000_s1678" type="#_x0000_t75" style="position:absolute;left:12612;width:24909;height:35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">
                  <v:imagedata r:id="rId208" o:title=""/>
                  <v:path arrowok="t"/>
                </v:shape>
                <w10:wrap type="topAndBottom"/>
              </v:group>
            </w:pict>
          </mc:Fallback>
        </mc:AlternateContent>
      </w:r>
    </w:p>
    <w:p w14:paraId="0DDFBD6D" w14:textId="77777777" w:rsidR="005B3C0C" w:rsidRPr="005B3C0C" w:rsidRDefault="005B3C0C" w:rsidP="005B3C0C">
      <w:pPr>
        <w:pStyle w:val="Heading2"/>
        <w:spacing w:after="120" w:line="360" w:lineRule="auto"/>
        <w:rPr>
          <w:color w:val="auto"/>
        </w:rPr>
      </w:pPr>
      <w:bookmarkStart w:id="124" w:name="_Toc460524722"/>
      <w:bookmarkStart w:id="125" w:name="_Toc462059831"/>
      <w:r w:rsidRPr="005B3C0C">
        <w:rPr>
          <w:color w:val="auto"/>
        </w:rPr>
        <w:t>Discussion</w:t>
      </w:r>
      <w:bookmarkEnd w:id="124"/>
      <w:bookmarkEnd w:id="125"/>
    </w:p>
    <w:p w14:paraId="5B72C4CE" w14:textId="77777777" w:rsidR="005B3C0C" w:rsidRPr="005B3C0C" w:rsidRDefault="005B3C0C" w:rsidP="005B3C0C">
      <w:pPr>
        <w:spacing w:line="360" w:lineRule="auto"/>
      </w:pPr>
      <w:r w:rsidRPr="005B3C0C">
        <w:t xml:space="preserve">Previous studies have demonstrated that both light and acetate are required for substantial TAG and starch accumulation in </w:t>
      </w:r>
      <w:r w:rsidRPr="005B3C0C">
        <w:rPr>
          <w:i/>
        </w:rPr>
        <w:t>C. reinhardtii</w:t>
      </w:r>
      <w:r w:rsidRPr="005B3C0C">
        <w:t xml:space="preserve"> </w:t>
      </w:r>
      <w:r w:rsidR="00BD03EC" w:rsidRPr="005B3C0C">
        <w:fldChar w:fldCharType="begin"/>
      </w:r>
      <w:r w:rsidR="00790A49">
        <w:instrText xml:space="preserve"> ADDIN ZOTERO_ITEM CSL_CITATION {"citationID":"2gpg7jkaob","properties":{"formattedCitation":"(Fan et al., 2012b, 2011)","plainCitation":"(Fan et al., 2012b, 2011)"},"citationItems":[{"id":2822,"uris":["http://zotero.org/users/1204444/items/ZJZ45EQG"],"uri":["http://zotero.org/users/1204444/items/ZJZ45EQG"],"itemData":{"id":2822,"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id":2880,"uris":["http://zotero.org/users/1204444/items/7WXGIQ4H"],"uri":["http://zotero.org/users/1204444/items/7WXGIQ4H"],"itemData":{"id":2880,"type":"article-journal","title":"A chloroplast pathway for the de novo biosynthesis of triacylglycerol in Chlamydomonas reinhardtii","container-title":"FEBS Letters","page":"1985-1991","volume":"585","issue":"12","source":"ScienceDirect","abstract":"Neutral lipid metabolism has been extensively studied in yeast, plants and mammals. In contrast, little information is available regarding the biochemical pathway, enzymes and regulatory factors involved in the biosynthesis of triacylglycerol (TAG) in microalgae. In the conventional TAG biosynthetic pathway widely accepted for yeast, plants and mammals, TAG is assembled in the endoplasmic reticulum (ER) from its immediate precursor diacylglycerol (DAG) made by ER-specific acyltransferases, and is deposited exclusively in lipid droplets in the cytosol. Here, we demonstrated that the unicellular microalga Chlamydomonas reinhardtii employs a distinct pathway that uses DAG derived almost exclusively from the chloroplast to produce TAG. This unique TAG biosynthesis pathway is largely dependent on de novo fatty acid synthesis, and the TAG formed in this pathway is stored in lipid droplets in both the chloroplast and the cytosol. These findings have wide implications for understanding TAG biosynthesis and storage and other areas of lipid metabolism in microalgae and other organisms.","DOI":"10.1016/j.febslet.2011.05.018","ISSN":"0014-5793","journalAbbreviation":"FEBS Letters","author":[{"family":"Fan","given":"Jilian"},{"family":"Andre","given":"Carl"},{"family":"Xu","given":"Changcheng"}],"issued":{"date-parts":[["2011",6,23]]}}}],"schema":"https://github.com/citation-style-language/schema/raw/master/csl-citation.json"} </w:instrText>
      </w:r>
      <w:r w:rsidR="00BD03EC" w:rsidRPr="005B3C0C">
        <w:fldChar w:fldCharType="separate"/>
      </w:r>
      <w:r w:rsidR="00473EBC" w:rsidRPr="00473EBC">
        <w:rPr>
          <w:rFonts w:ascii="Calibri" w:hAnsi="Calibri"/>
        </w:rPr>
        <w:t xml:space="preserve">(Fan </w:t>
      </w:r>
      <w:r w:rsidR="00490409" w:rsidRPr="00490409">
        <w:rPr>
          <w:rFonts w:ascii="Calibri" w:hAnsi="Calibri"/>
          <w:i/>
        </w:rPr>
        <w:t>et al</w:t>
      </w:r>
      <w:r w:rsidR="00473EBC" w:rsidRPr="00473EBC">
        <w:rPr>
          <w:rFonts w:ascii="Calibri" w:hAnsi="Calibri"/>
        </w:rPr>
        <w:t>., 2012b, 2011)</w:t>
      </w:r>
      <w:r w:rsidR="00BD03EC" w:rsidRPr="005B3C0C">
        <w:fldChar w:fldCharType="end"/>
      </w:r>
      <w:r w:rsidRPr="005B3C0C">
        <w:t xml:space="preserve">. However, the specific role of photosynthesis in the accumulation response, during a period of rapid chlorophyll degradation and reduction of photosynthetic capacity remains poorly understood </w:t>
      </w:r>
      <w:r w:rsidR="00BD03EC" w:rsidRPr="005B3C0C">
        <w:fldChar w:fldCharType="begin"/>
      </w:r>
      <w:r w:rsidR="00790A49">
        <w:instrText xml:space="preserve"> ADDIN ZOTERO_ITEM CSL_CITATION {"citationID":"6EqmNLPK","properties":{"formattedCitation":"(Johnson and Alric, 2013; Schmollinger et al., 2014)","plainCitation":"(Johnson and Alric, 2013; Schmollinger et al., 2014)"},"citationItems":[{"id":2932,"uris":["http://zotero.org/users/1204444/items/T674WSVK"],"uri":["http://zotero.org/users/1204444/items/T674WSVK"],"itemData":{"id":2932,"type":"article-journal","title":"Central Carbon Metabolism and Electron Transport in Chlamydomonas reinhardtii: Metabolic Constraints for Carbon Partitioning between Oil and Starch","container-title":"Eukaryotic Cell","page":"776-793","volume":"12","issue":"6","source":"ec.asm.org","abstract":"The metabolism of microalgae is so flexible that it is not an easy task to give a comprehensive description of the interplay between the various metabolic pathways. There are, however, constraints that govern central carbon metabolism in Chlamydomonas reinhardtii that are revealed by the compartmentalization and regulation of the pathways and their relation to key cellular processes such as cell motility, division, carbon uptake and partitioning, external and internal rhythms, and nutrient stress. Both photosynthetic and mitochondrial electron transfer provide energy for metabolic processes and how energy transfer impacts metabolism and vice versa is a means of exploring the regulation and function of these pathways. A key example is the specific chloroplast localization of glycolysis/gluconeogenesis and how it impacts the redox poise and ATP budget of the plastid in the dark. To compare starch and lipids as carbon reserves, their value can be calculated in terms of NAD(P)H and ATP. As microalgae are now considered a potential renewable feedstock, we examine current work on the subject and also explore the possibility of rerouting metabolism toward lipid production.","DOI":"10.1128/EC.00318-12","ISSN":"1535-9778, 1535-9786","note":"PMID: 23543671","shortTitle":"Central Carbon Metabolism and Electron Transport in Chlamydomonas reinhardtii","journalAbbreviation":"Eukaryotic Cell","language":"en","author":[{"family":"Johnson","given":"Xenie"},{"family":"Alric","given":"Jean"}],"issued":{"date-parts":[["2013",6,1]]},"PMID":"23543671"}},{"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Pr="005B3C0C">
        <w:t xml:space="preserve">(Johnson and Alric, 2013; Schmollinger </w:t>
      </w:r>
      <w:r w:rsidR="00490409" w:rsidRPr="00490409">
        <w:rPr>
          <w:i/>
        </w:rPr>
        <w:t>et al</w:t>
      </w:r>
      <w:r w:rsidRPr="005B3C0C">
        <w:t>., 2014)</w:t>
      </w:r>
      <w:r w:rsidR="00BD03EC" w:rsidRPr="005B3C0C">
        <w:fldChar w:fldCharType="end"/>
      </w:r>
      <w:r w:rsidRPr="005B3C0C">
        <w:t xml:space="preserve">. The work outlined in this chapter indicates, through the development of a methodology for long term CEF stimulation, that photoassimilation of acetate explains a portion, but not necessarily the entirety, of the role of light on TAG and starch accumulation. The following section will discuss the three main elements of this study. </w:t>
      </w:r>
    </w:p>
    <w:p w14:paraId="5CF4F43E" w14:textId="77777777" w:rsidR="005B3C0C" w:rsidRPr="005B3C0C" w:rsidRDefault="005B3C0C" w:rsidP="005B3C0C">
      <w:pPr>
        <w:pStyle w:val="Heading3"/>
        <w:spacing w:line="360" w:lineRule="auto"/>
        <w:contextualSpacing/>
        <w:rPr>
          <w:b w:val="0"/>
          <w:color w:val="auto"/>
        </w:rPr>
      </w:pPr>
      <w:bookmarkStart w:id="126" w:name="_Toc460524723"/>
      <w:bookmarkStart w:id="127" w:name="_Toc462059832"/>
      <w:r w:rsidRPr="005B3C0C">
        <w:rPr>
          <w:b w:val="0"/>
          <w:color w:val="auto"/>
        </w:rPr>
        <w:t>DCMU as a tool for long term LEF inhibition</w:t>
      </w:r>
      <w:bookmarkEnd w:id="126"/>
      <w:bookmarkEnd w:id="127"/>
    </w:p>
    <w:p w14:paraId="3C4ACD75" w14:textId="77777777" w:rsidR="005B3C0C" w:rsidRPr="005B3C0C" w:rsidRDefault="005B3C0C" w:rsidP="005B3C0C">
      <w:pPr>
        <w:spacing w:line="360" w:lineRule="auto"/>
      </w:pPr>
      <w:r w:rsidRPr="005B3C0C">
        <w:t xml:space="preserve">Prolonged periods of darkness can lead to significant and rapid changes in the transcriptome and physiology of microalgae including </w:t>
      </w:r>
      <w:r w:rsidRPr="005B3C0C">
        <w:rPr>
          <w:i/>
        </w:rPr>
        <w:t xml:space="preserve">C. reinhardtii </w:t>
      </w:r>
      <w:r w:rsidR="00BD03EC" w:rsidRPr="005B3C0C">
        <w:fldChar w:fldCharType="begin"/>
      </w:r>
      <w:r w:rsidR="00790A49">
        <w:instrText xml:space="preserve"> ADDIN ZOTERO_ITEM CSL_CITATION {"citationID":"6vmhnmrko","properties":{"formattedCitation":"(Chauton et al., 2013; Zones et al., 2015)","plainCitation":"(Chauton et al., 2013; Zones et al., 2015)"},"citationItems":[{"id":3819,"uris":["http://zotero.org/users/1204444/items/SZJ2C7F7"],"uri":["http://zotero.org/users/1204444/items/SZJ2C7F7"],"itemData":{"id":3819,"type":"article-journal","title":"Gene regulation of carbon fixation, storage, and utilization in the diatom Phaeodactylum tricornutum acclimated to light/dark cycles","container-title":"Plant Physiology","page":"1034-1048","volume":"161","issue":"2","source":"PubMed","abstract":"The regulation of carbon metabolism in the diatom Phaeodactylum tricornutum at the cell, metabolite, and gene expression levels in exponential fed-batch cultures is reported. Transcriptional profiles and cell chemistry sampled simultaneously at all time points provide a comprehensive data set on carbon incorporation, fate, and regulation. An increase in Nile Red fluorescence (a proxy for cellular neutral lipids) was observed throughout the light period, and water-soluble glucans increased rapidly in the light period. A near-linear decline in both glucans and lipids was observed during the dark period, and transcription profile data indicated that this decline was associated with the onset of mitosis. More than 4,500 transcripts that were differentially regulated during the light/dark cycle are identified, many of which were associated with carbohydrate and lipid metabolism. Genes not previously described in algae and their regulation in response to light were integrated in this analysis together with proposed roles in metabolic processes. Some very fast light-responding genes in, for example, fatty acid biosynthesis were identified and allocated to biosynthetic processes. Transcripts and cell chemistry data reflect the link between light energy availability and light energy-consuming metabolic processes. Our data confirm the spatial localization of processes in carbon metabolism to either plastids or mitochondria or to glycolysis/gluconeogenesis, which are localized to the cytosol, chloroplast, and mitochondria. Localization and diel expression pattern may be of help to determine the roles of different isoenzymes and the mining of genes involved in light responses and circadian rhythms.","DOI":"10.1104/pp.112.206177","ISSN":"1532-2548","note":"PMID: 23209127\nPMCID: PMC3561001","journalAbbreviation":"Plant Physiol.","language":"eng","author":[{"family":"Chauton","given":"Matilde Skogen"},{"family":"Winge","given":"Per"},{"family":"Brembu","given":"Tore"},{"family":"Vadstein","given":"Olav"},{"family":"Bones","given":"Atle M."}],"issued":{"date-parts":[["2013",2]]},"PMID":"23209127","PMCID":"PMC3561001"}},{"id":3510,"uris":["http://zotero.org/users/1204444/items/6UJDUBZ6"],"uri":["http://zotero.org/users/1204444/items/6UJDUBZ6"],"itemData":{"id":3510,"type":"article-journal","title":"High-Resolution Profiling of a Synchronized Diurnal Transcriptome from Chlamydomonas reinhardtii Reveals Continuous Cell and Metabolic Differentiation","container-title":"The Plant Cell","page":"2743-2769","volume":"27","issue":"10","source":"www.plantcell.org","abstract":"The green alga Chlamydomonas reinhardtii is a useful model organism for investigating diverse biological processes, such as photosynthesis and chloroplast biogenesis, flagella and basal body structure/function, cell growth and division, and many others. We combined a highly synchronous photobioreactor culture system with frequent temporal sampling to characterize genome-wide diurnal gene expression in Chlamydomonas. Over 80% of the measured transcriptome was expressed with strong periodicity, forming 18 major clusters. Genes associated with complex structures and processes, including cell cycle control, flagella and basal bodies, ribosome biogenesis, and energy metabolism, all had distinct signatures of coexpression with strong predictive value for assigning and temporally ordering function. Importantly, the frequent sampling regime allowed us to discern meaningful fine-scale phase differences between and within subgroups of genes and enabled the identification of a transiently expressed cluster of light stress genes. Coexpression was further used both as a data-mining tool to classify and/or validate genes from other data sets related to the cell cycle and to flagella and basal bodies and to assign isoforms of duplicated enzymes to their cognate pathways of central carbon metabolism. Our diurnal coexpression data capture functional relationships established by dozens of prior studies and are a valuable new resource for investigating a variety of biological processes in Chlamydomonas and other eukaryotes.","DOI":"10.1105/tpc.15.00498","ISSN":", 1532-298X","note":"PMID: 26432862","journalAbbreviation":"Plant Cell","language":"en","author":[{"family":"Zones","given":"James Matt"},{"family":"Blaby","given":"Ian K."},{"family":"Merchant","given":"Sabeeha S."},{"family":"Umen","given":"James G."}],"issued":{"date-parts":[["2015",10,1]]},"PMID":"26432862"}}],"schema":"https://github.com/citation-style-language/schema/raw/master/csl-citation.json"} </w:instrText>
      </w:r>
      <w:r w:rsidR="00BD03EC" w:rsidRPr="005B3C0C">
        <w:fldChar w:fldCharType="separate"/>
      </w:r>
      <w:r w:rsidRPr="005B3C0C">
        <w:t xml:space="preserve">(Chauton </w:t>
      </w:r>
      <w:r w:rsidR="00490409" w:rsidRPr="00490409">
        <w:rPr>
          <w:i/>
        </w:rPr>
        <w:t>et al</w:t>
      </w:r>
      <w:r w:rsidRPr="005B3C0C">
        <w:t xml:space="preserve">., 2013; Zones </w:t>
      </w:r>
      <w:r w:rsidR="00490409" w:rsidRPr="00490409">
        <w:rPr>
          <w:i/>
        </w:rPr>
        <w:t>et al</w:t>
      </w:r>
      <w:r w:rsidRPr="005B3C0C">
        <w:t>., 2015, Section 5)</w:t>
      </w:r>
      <w:r w:rsidR="00BD03EC" w:rsidRPr="005B3C0C">
        <w:fldChar w:fldCharType="end"/>
      </w:r>
      <w:r w:rsidRPr="005B3C0C">
        <w:t xml:space="preserve">. </w:t>
      </w:r>
      <w:r w:rsidR="00B81479" w:rsidRPr="005B3C0C">
        <w:t>Accordingly,</w:t>
      </w:r>
      <w:r w:rsidR="00B81479">
        <w:t xml:space="preserve"> </w:t>
      </w:r>
      <w:r w:rsidRPr="005B3C0C">
        <w:t>in order to identify unique responses to N stress a pe</w:t>
      </w:r>
      <w:r w:rsidR="00B81479">
        <w:t>riod of acclimation is required, t</w:t>
      </w:r>
      <w:r w:rsidRPr="005B3C0C">
        <w:t xml:space="preserve">hus a method which could inhibit LEF </w:t>
      </w:r>
      <w:r w:rsidRPr="005B3C0C">
        <w:lastRenderedPageBreak/>
        <w:t xml:space="preserve">and stimulate CEF over a growth period was also required for this investigation. While DCMU is commonly used as an inhibitor of PSII and LEF for short term photosynthetic studies </w:t>
      </w:r>
      <w:r w:rsidR="00BD03EC" w:rsidRPr="005B3C0C">
        <w:fldChar w:fldCharType="begin"/>
      </w:r>
      <w:r w:rsidR="00790A49">
        <w:instrText xml:space="preserve"> ADDIN ZOTERO_ITEM CSL_CITATION {"citationID":"2qb15c4r8o","properties":{"formattedCitation":"(Alric et al., 2010; Finazzi, 2002)","plainCitation":"(Alric et al., 2010; Finazzi, 2002)"},"citationItems":[{"id":2226,"uris":["http://zotero.org/users/1204444/items/TPJ9B57V"],"uri":["http://zotero.org/users/1204444/items/TPJ9B57V"],"itemData":{"id":2226,"type":"article-journal","title":"Redox and ATP control of photosynthetic cyclic electron flow in Chlamydomonas reinhardtii (I) aerobic conditions","container-title":"Biochimica et Biophysica Acta - Bioenergetics","page":"44-51","volume":"1797","issue":"1","source":"Scopus","abstract":"Assimilation of atmospheric CO2 by photosynthetic organisms such as plants, cyanobacteria and green algae, requires the production of ATP and NADPH in a ratio of 3:2. The oxygenic photosynthetic chain can function following two different modes: the linear electron flow which produces reducing power and ATP, and the cyclic electron flow which only produces ATP. Some regulation between the linear and cyclic flows is required for adjusting the stoichiometric production of high-energy bonds and reducing power. Here we explore, in the green alga Chlamydomonas reinhardtii, the onset of the cyclic electron flow during a continuous illumination under aerobic conditions. In mutants devoid of Rubisco or ATPase, where the reducing power cannot be used for carbon fixation, we observed a stimulation of the cyclic electron flow. The present data show that the cyclic electron flow can operate under aerobic conditions and support a simple competition model where the excess reducing power is recycled to match the demand for ATP. © 2009 Elsevier B.V. All rights reserved.","DOI":"10.1016/j.bbabio.2009.07.009","ISSN":"00052728","language":"English","author":[{"family":"Alric","given":"J."},{"family":"Lavergne","given":"J."},{"family":"Rappaport","given":"F."}],"issued":{"date-parts":[["2010"]]}}},{"id":3171,"uris":["http://zotero.org/users/1204444/items/9TDEAAAS"],"uri":["http://zotero.org/users/1204444/items/9TDEAAAS"],"itemData":{"id":3171,"type":"article-journal","title":"Involvement of state transitions in the switch between linear and cyclic electron flow in Chlamydomonas reinhardtii","container-title":"EMBO Reports","page":"280-285","volume":"3","issue":"3","source":"CrossRef","DOI":"10.1093/embo-reports/kvf047","ISSN":"1469221X, 14693178","author":[{"family":"Finazzi","given":"G."}],"issued":{"date-parts":[["2002",3,1]]}}}],"schema":"https://github.com/citation-style-language/schema/raw/master/csl-citation.json"} </w:instrText>
      </w:r>
      <w:r w:rsidR="00BD03EC" w:rsidRPr="005B3C0C">
        <w:fldChar w:fldCharType="separate"/>
      </w:r>
      <w:r w:rsidRPr="005B3C0C">
        <w:t xml:space="preserve">(Alric </w:t>
      </w:r>
      <w:r w:rsidR="00490409" w:rsidRPr="00490409">
        <w:rPr>
          <w:i/>
        </w:rPr>
        <w:t>et al</w:t>
      </w:r>
      <w:r w:rsidRPr="005B3C0C">
        <w:t>., 2010; Finazzi, 2002)</w:t>
      </w:r>
      <w:r w:rsidR="00BD03EC" w:rsidRPr="005B3C0C">
        <w:fldChar w:fldCharType="end"/>
      </w:r>
      <w:r w:rsidRPr="005B3C0C">
        <w:t xml:space="preserve">, to this author’s knowledge, the PSII inhibitor has not been used in long term growth experiments (with typical levels of inoculation)  with </w:t>
      </w:r>
      <w:r w:rsidRPr="005B3C0C">
        <w:rPr>
          <w:i/>
        </w:rPr>
        <w:t>C. reinhardtii.</w:t>
      </w:r>
      <w:r w:rsidRPr="005B3C0C">
        <w:t xml:space="preserve"> </w:t>
      </w:r>
    </w:p>
    <w:p w14:paraId="1CB8E0AA" w14:textId="77777777" w:rsidR="005B3C0C" w:rsidRPr="005B3C0C" w:rsidRDefault="005B3C0C" w:rsidP="005B3C0C">
      <w:pPr>
        <w:spacing w:line="360" w:lineRule="auto"/>
      </w:pPr>
      <w:r w:rsidRPr="005B3C0C">
        <w:t xml:space="preserve">The experiments undertaken as part of this investigation indicated that cell growth was significantly lower with the addition of 10 μM DCMU treatment compared to the heterotrophic control (Figure </w:t>
      </w:r>
      <w:r w:rsidR="00B81479">
        <w:t>70</w:t>
      </w:r>
      <w:r w:rsidRPr="005B3C0C">
        <w:t xml:space="preserve">), therefore indicating, in </w:t>
      </w:r>
      <w:r w:rsidRPr="005B3C0C">
        <w:rPr>
          <w:i/>
        </w:rPr>
        <w:t xml:space="preserve">C. reinhardtii </w:t>
      </w:r>
      <w:r w:rsidRPr="005B3C0C">
        <w:t xml:space="preserve">cc-4349 at least, DCMU PSII inhibition results in further inhibition in cell metabolism. Furthermore, it was found that lower concentrations of DCMU treatment (3 and 5 μM) were ineffective at inhibiting PSII driven oxygen evolution after 7 days, perhaps due to degradation. One possible reason for the growth inhibition observed could be due to oxidative stress </w:t>
      </w:r>
      <w:r w:rsidR="00BD03EC" w:rsidRPr="005B3C0C">
        <w:fldChar w:fldCharType="begin"/>
      </w:r>
      <w:r w:rsidRPr="005B3C0C">
        <w:instrText xml:space="preserve"> ADDIN ZOTERO_ITEM CSL_CITATION {"citationID":"mqg56pbih","properties":{"formattedCitation":"(Rutherford and Krieger-Liszkay, 2001)","plainCitation":"(Rutherford and Krieger-Liszkay, 2001)"},"citationItems":[{"id":4489,"uris":["http://zotero.org/users/1204444/items/ZRGGJDZB"],"uri":["http://zotero.org/users/1204444/items/ZRGGJDZB"],"itemData":{"id":4489,"type":"article-journal","title":"Herbicide-induced oxidative stress in photosystem II","container-title":"Trends in Biochemical Sciences","page":"648-653","volume":"26","issue":"11","source":"ScienceDirect","abstract":"Some herbicides act by binding to the exchangeable quinone site in the photosystem II (PSII) reaction centre, thus blocking electron transfer. In this article, it is hypothesized that the plant is killed by light-induced oxidative stress initiated by damage caused by formation of singlet oxygen in the reaction centre itself. This occurs when light-induced charge pairs in herbicide-inhibited PSII decay by a charge recombination route involving the formation of a chlorophyll triplet state that is able to activate oxygen. The binding of phenolic herbicides favours this pathway, thus increasing the efficiency of photodamage in this class of herbicides.","DOI":"10.1016/S0968-0004(01)01953-3","ISSN":"0968-0004","journalAbbreviation":"Trends in Biochemical Sciences","author":[{"family":"Rutherford","given":"A. William"},{"family":"Krieger-Liszkay","given":"Anja"}],"issued":{"date-parts":[["2001",11,1]]}}}],"schema":"https://github.com/citation-style-language/schema/raw/master/csl-citation.json"} </w:instrText>
      </w:r>
      <w:r w:rsidR="00BD03EC" w:rsidRPr="005B3C0C">
        <w:fldChar w:fldCharType="separate"/>
      </w:r>
      <w:r w:rsidRPr="005B3C0C">
        <w:t>(Rutherford and Krieger-Liszkay, 2001)</w:t>
      </w:r>
      <w:r w:rsidR="00BD03EC" w:rsidRPr="005B3C0C">
        <w:fldChar w:fldCharType="end"/>
      </w:r>
      <w:r w:rsidRPr="005B3C0C">
        <w:t>. Excited electrons from the light harvesting chlorophyll molecules which are not funnelled through the ETC can result in the formation of singlet oxygen</w:t>
      </w:r>
      <w:r w:rsidRPr="005B3C0C">
        <w:rPr>
          <w:szCs w:val="24"/>
        </w:rPr>
        <w:t xml:space="preserve"> (</w:t>
      </w:r>
      <w:r w:rsidRPr="005B3C0C">
        <w:rPr>
          <w:rFonts w:cs="Arial"/>
          <w:szCs w:val="24"/>
          <w:bdr w:val="none" w:sz="0" w:space="0" w:color="auto" w:frame="1"/>
          <w:shd w:val="clear" w:color="auto" w:fill="FFFFFF"/>
          <w:vertAlign w:val="superscript"/>
        </w:rPr>
        <w:t>1</w:t>
      </w:r>
      <w:r w:rsidRPr="005B3C0C">
        <w:rPr>
          <w:rFonts w:cs="Arial"/>
          <w:szCs w:val="24"/>
          <w:shd w:val="clear" w:color="auto" w:fill="FFFFFF"/>
        </w:rPr>
        <w:t>O</w:t>
      </w:r>
      <w:r w:rsidRPr="005B3C0C">
        <w:rPr>
          <w:rFonts w:cs="Arial"/>
          <w:szCs w:val="24"/>
          <w:bdr w:val="none" w:sz="0" w:space="0" w:color="auto" w:frame="1"/>
          <w:shd w:val="clear" w:color="auto" w:fill="FFFFFF"/>
          <w:vertAlign w:val="subscript"/>
        </w:rPr>
        <w:t>2</w:t>
      </w:r>
      <w:r w:rsidRPr="005B3C0C">
        <w:rPr>
          <w:rFonts w:cs="Arial"/>
          <w:szCs w:val="24"/>
          <w:bdr w:val="none" w:sz="0" w:space="0" w:color="auto" w:frame="1"/>
          <w:shd w:val="clear" w:color="auto" w:fill="FFFFFF"/>
        </w:rPr>
        <w:t xml:space="preserve">), which can go on to cause oxidative damage </w:t>
      </w:r>
      <w:r w:rsidR="00BD03EC" w:rsidRPr="005B3C0C">
        <w:rPr>
          <w:rFonts w:cs="Arial"/>
          <w:szCs w:val="24"/>
          <w:bdr w:val="none" w:sz="0" w:space="0" w:color="auto" w:frame="1"/>
          <w:shd w:val="clear" w:color="auto" w:fill="FFFFFF"/>
        </w:rPr>
        <w:fldChar w:fldCharType="begin"/>
      </w:r>
      <w:r w:rsidRPr="005B3C0C">
        <w:rPr>
          <w:rFonts w:cs="Arial"/>
          <w:szCs w:val="24"/>
          <w:bdr w:val="none" w:sz="0" w:space="0" w:color="auto" w:frame="1"/>
          <w:shd w:val="clear" w:color="auto" w:fill="FFFFFF"/>
        </w:rPr>
        <w:instrText xml:space="preserve"> ADDIN ZOTERO_ITEM CSL_CITATION {"citationID":"21lisvp9pr","properties":{"formattedCitation":"(Fufezan et al., 2002; Keren et al., 1997)","plainCitation":"(Fufezan et al., 2002; Keren et al., 1997)"},"citationItems":[{"id":4485,"uris":["http://zotero.org/users/1204444/items/G6UVKHT3"],"uri":["http://zotero.org/users/1204444/items/G6UVKHT3"],"itemData":{"id":4485,"type":"article-journal","title":"Singlet oxygen production in herbicide-treated photosystem II","container-title":"FEBS Letters","page":"407-410","volume":"532","issue":"3","source":"ScienceDirect","abstract":"Photo-generated reactive oxygen species in herbicide-treated photosystem II were investigated by spin-trapping. While the production of OH and O2− was herbicide-independent, 1O2 with a phenolic was twice that with a urea herbicide. This correlates with the reported influence of these herbicides on the redox properties of the semiquinone QA− and fits with the hypothesis that 1O2 is produced by charge recombination reactions that are stimulated by herbicide binding and modulated by the nature of the herbicide. When phenolic herbicides are bound, charge recombination at the level of P+Pheo− is thermodynamically favoured forming a chlorophyll triplet and hence 1O2. With urea herbicides this pathway is less favourable.","DOI":"10.1016/S0014-5793(02)03724-9","ISSN":"0014-5793","journalAbbreviation":"FEBS Letters","author":[{"family":"Fufezan","given":"Christian"},{"family":"Rutherford","given":"A. William"},{"family":"Krieger-Liszkay","given":"Anja"}],"issued":{"date-parts":[["2002",12,18]]}}},{"id":4549,"uris":["http://zotero.org/users/1204444/items/WS4ER2FV"],"uri":["http://zotero.org/users/1204444/items/WS4ER2FV"],"itemData":{"id":4549,"type":"article-journal","title":"Mechanism of Photosystem II Photoinactivation and D1 Protein Degradation at Low Light: The Role of Back Electron Flow","container-title":"Proceedings of the National Academy of Sciences of the United States of America","page":"1579-1584","volume":"94","issue":"4","source":"JSTOR","abstract":"Light intensities that limit electron flow induce rapid degradation of the photosystem II (PSII) reaction center D1 protein. The mechanism of this phenomenon is not known. We propose that at low excitation rates back electron flow and charge recombination between the Q&lt;sub&gt;B&lt;/sub&gt;&lt;sup&gt;· -&lt;/sup&gt; or Q&lt;sub&gt;A&lt;/sub&gt;&lt;sup&gt;· -&lt;/sup&gt; semiquinone acceptors and the oxidized S&lt;sub&gt;2,3&lt;/sub&gt; states of the PSII donor side may cause oxidative damage via generation of active oxygen species. Therefore, damage per photochemical event should increase with decreasing rates of PSII excitation. To test this hypothesis, the effect of the dark interval between single turnover flashes on the inactivation of water oxidation, charge separation and recombination, and the degradation of D1 protein were determined in spinach thylakoids. PSII inactivation per flash increases as the dark interval between the flashes increases, and a plateau is reached at dark intervals, allowing complete charge recombination of the Q&lt;sub&gt;B&lt;/sub&gt;&lt;sup&gt;· -&lt;/sup&gt;/S&lt;sub&gt;2,3&lt;/sub&gt; or Q&lt;sub&gt;A&lt;/sub&gt;&lt;sup&gt;· -&lt;/sup&gt;/S&lt;sub&gt;2&lt;/sub&gt; states (about 200 and 40 s, respectively). At these excitation rates: (i) 0.7% and 0.4% of PSII is inactivated and 0.4% and 0.2% of the D1 protein is degraded per flash, respectively, and (ii) the damage per flash is about 2 orders of magnitude higher than that induced by equal amount of energy delivered by excess continuous light. No PSII damage occurs if flashes are given in anaerobic conditions. These results demonstrate that charge recombination in active PSII is promoted by low rates of excitation and may account for a the high quantum efficiency of the rapid turnover of the D1 protein induced by limiting light.","ISSN":"0027-8424","shortTitle":"Mechanism of Photosystem II Photoinactivation and D1 Protein Degradation at Low Light","journalAbbreviation":"Proceedings of the National Academy of Sciences of the United States of America","author":[{"family":"Keren","given":"Nir"},{"family":"Berg","given":"Alexander"},{"family":"Kan","given":"Paul J. M. Van"},{"family":"Levanon","given":"Haim"},{"family":"Ohad","given":"Itzhak"}],"issued":{"date-parts":[["1997"]]}}}],"schema":"https://github.com/citation-style-language/schema/raw/master/csl-citation.json"} </w:instrText>
      </w:r>
      <w:r w:rsidR="00BD03EC" w:rsidRPr="005B3C0C">
        <w:rPr>
          <w:rFonts w:cs="Arial"/>
          <w:szCs w:val="24"/>
          <w:bdr w:val="none" w:sz="0" w:space="0" w:color="auto" w:frame="1"/>
          <w:shd w:val="clear" w:color="auto" w:fill="FFFFFF"/>
        </w:rPr>
        <w:fldChar w:fldCharType="separate"/>
      </w:r>
      <w:r w:rsidRPr="005B3C0C">
        <w:t xml:space="preserve">(Fufezan </w:t>
      </w:r>
      <w:r w:rsidR="00490409" w:rsidRPr="00490409">
        <w:rPr>
          <w:i/>
        </w:rPr>
        <w:t>et al</w:t>
      </w:r>
      <w:r w:rsidRPr="005B3C0C">
        <w:t xml:space="preserve">., 2002; Keren </w:t>
      </w:r>
      <w:r w:rsidR="00490409" w:rsidRPr="00490409">
        <w:rPr>
          <w:i/>
        </w:rPr>
        <w:t>et al</w:t>
      </w:r>
      <w:r w:rsidRPr="005B3C0C">
        <w:t>., 1997)</w:t>
      </w:r>
      <w:r w:rsidR="00BD03EC" w:rsidRPr="005B3C0C">
        <w:rPr>
          <w:rFonts w:cs="Arial"/>
          <w:szCs w:val="24"/>
          <w:bdr w:val="none" w:sz="0" w:space="0" w:color="auto" w:frame="1"/>
          <w:shd w:val="clear" w:color="auto" w:fill="FFFFFF"/>
        </w:rPr>
        <w:fldChar w:fldCharType="end"/>
      </w:r>
      <w:r w:rsidRPr="005B3C0C">
        <w:rPr>
          <w:rFonts w:cs="Arial"/>
          <w:szCs w:val="24"/>
          <w:bdr w:val="none" w:sz="0" w:space="0" w:color="auto" w:frame="1"/>
          <w:shd w:val="clear" w:color="auto" w:fill="FFFFFF"/>
        </w:rPr>
        <w:t>. As mentioned in Chapter 4</w:t>
      </w:r>
      <w:r w:rsidR="00B81479">
        <w:rPr>
          <w:rFonts w:cs="Arial"/>
          <w:szCs w:val="24"/>
          <w:bdr w:val="none" w:sz="0" w:space="0" w:color="auto" w:frame="1"/>
          <w:shd w:val="clear" w:color="auto" w:fill="FFFFFF"/>
        </w:rPr>
        <w:t>, (pg 137)</w:t>
      </w:r>
      <w:r w:rsidRPr="005B3C0C">
        <w:rPr>
          <w:rFonts w:cs="Arial"/>
          <w:szCs w:val="24"/>
          <w:bdr w:val="none" w:sz="0" w:space="0" w:color="auto" w:frame="1"/>
          <w:shd w:val="clear" w:color="auto" w:fill="FFFFFF"/>
        </w:rPr>
        <w:t xml:space="preserve">, DCMU has been used for long term growth experiments in </w:t>
      </w:r>
      <w:r w:rsidRPr="005B3C0C">
        <w:rPr>
          <w:rFonts w:cs="Arial"/>
          <w:i/>
          <w:szCs w:val="24"/>
          <w:bdr w:val="none" w:sz="0" w:space="0" w:color="auto" w:frame="1"/>
          <w:shd w:val="clear" w:color="auto" w:fill="FFFFFF"/>
        </w:rPr>
        <w:t xml:space="preserve">Chlorella </w:t>
      </w:r>
      <w:r w:rsidRPr="005B3C0C">
        <w:rPr>
          <w:rFonts w:cs="Arial"/>
          <w:szCs w:val="24"/>
          <w:bdr w:val="none" w:sz="0" w:space="0" w:color="auto" w:frame="1"/>
          <w:shd w:val="clear" w:color="auto" w:fill="FFFFFF"/>
        </w:rPr>
        <w:t xml:space="preserve">and </w:t>
      </w:r>
      <w:r w:rsidRPr="005B3C0C">
        <w:rPr>
          <w:i/>
        </w:rPr>
        <w:t>Coelastrum</w:t>
      </w:r>
      <w:r w:rsidRPr="005B3C0C">
        <w:rPr>
          <w:rFonts w:cs="Arial"/>
          <w:i/>
          <w:szCs w:val="24"/>
          <w:bdr w:val="none" w:sz="0" w:space="0" w:color="auto" w:frame="1"/>
          <w:shd w:val="clear" w:color="auto" w:fill="FFFFFF"/>
        </w:rPr>
        <w:t xml:space="preserve"> </w:t>
      </w:r>
      <w:r w:rsidR="00BD03EC" w:rsidRPr="005B3C0C">
        <w:rPr>
          <w:rFonts w:cs="Arial"/>
          <w:i/>
          <w:szCs w:val="24"/>
          <w:bdr w:val="none" w:sz="0" w:space="0" w:color="auto" w:frame="1"/>
          <w:shd w:val="clear" w:color="auto" w:fill="FFFFFF"/>
        </w:rPr>
        <w:fldChar w:fldCharType="begin"/>
      </w:r>
      <w:r w:rsidR="00790A49">
        <w:rPr>
          <w:rFonts w:cs="Arial"/>
          <w:i/>
          <w:szCs w:val="24"/>
          <w:bdr w:val="none" w:sz="0" w:space="0" w:color="auto" w:frame="1"/>
          <w:shd w:val="clear" w:color="auto" w:fill="FFFFFF"/>
        </w:rPr>
        <w:instrText xml:space="preserve"> ADDIN ZOTERO_ITEM CSL_CITATION {"citationID":"15rfeiupc9","properties":{"formattedCitation":"(Endo et al., 1977; Martinez and Orus, 1991)","plainCitation":"(Endo et al., 1977; Martinez and Orus, 1991)"},"citationItems":[{"id":1229,"uris":["http://zotero.org/users/1204444/items/24T8XHKA"],"uri":["http://zotero.org/users/1204444/items/24T8XHKA"],"itemData":{"id":1229,"type":"article-journal","title":"Studies on Chlorella regularis, heterotrophic fast-growing strain II. Mixotrophic growth in relation to light intensity and acetate concentration","container-title":"Plant and Cell Physiology","page":"199-205","volume":"18","issue":"1","source":"pcp.oxfordjournals.org","ISSN":"0032-0781, 1471-9053","journalAbbreviation":"Plant Cell Physiol","language":"en","author":[{"family":"Endo","given":"Hiroshi"},{"family":"Sansawa","given":"Hiroshi"},{"family":"Nakajima","given":"Kei"}],"issued":{"date-parts":[["1977",2,1]]}}},{"id":2547,"uris":["http://zotero.org/users/1204444/items/ZZBVVH8T"],"uri":["http://zotero.org/users/1204444/items/ZZBVVH8T"],"itemData":{"id":2547,"type":"article-journal","title":"Interactions between Glucose and Inorganic Carbon Metabolism in Chlorella vulgaris Strain UAM 101 1","container-title":"Plant Physiology","page":"1150-1155","volume":"95","issue":"4","source":"PubMed Central","abstract":"Chlorella vulgaris strain UAM 101 has been isolated from the effluent of a sugar refinery. This alga requires glucose to achieve maximal growth rate even under light saturating conditions. The growth rate of cultures grown on light + CO2 + glucose (3.16 per day) reaches the sum of those grown on light + CO2 (1.95 per day) and on dark + glucose (1.20 per day). Unlike other Chlorella strains, uptake of glucose (about 2 micromoles per milligram dry weight per hour) was induced to the same extent in the light and dark and was not photosensitive. The rate of dark respiration was not affected by light and was strongly stimulated by the presence of glucose (up to about 40% in 4 hours). The rate of photosynthetic O2 evolution was measured as a function of the CO2 concentration. These experiments were conducted with cells which experienced different concentrations of CO2 or glucose during growth. The maximal photosynthetic rate was inhibited severely by growing the cells in the presence of glucose. A rather small difference in the apparent photosynthetic affinity for extracellular inorganic carbon (from 10-30 micromolar) was found between cells grown under low and high CO2. Growth with glucose induced a reduction in the apparent affinity (45 micromolar) even though cells had not been provided with CO2. Experiments performed at different pH values indicate CO2 as the major carbon species taken from the medium by Chlorella vulgaris UAM 101.","ISSN":"0032-0889","note":"PMID: 16668104\nPMCID: PMC1077665","journalAbbreviation":"Plant Physiol","author":[{"family":"Martinez","given":"Flor"},{"family":"Orus","given":"Maria Isabel"}],"issued":{"date-parts":[["1991",4]]},"PMID":"16668104","PMCID":"PMC1077665"}}],"schema":"https://github.com/citation-style-language/schema/raw/master/csl-citation.json"} </w:instrText>
      </w:r>
      <w:r w:rsidR="00BD03EC" w:rsidRPr="005B3C0C">
        <w:rPr>
          <w:rFonts w:cs="Arial"/>
          <w:i/>
          <w:szCs w:val="24"/>
          <w:bdr w:val="none" w:sz="0" w:space="0" w:color="auto" w:frame="1"/>
          <w:shd w:val="clear" w:color="auto" w:fill="FFFFFF"/>
        </w:rPr>
        <w:fldChar w:fldCharType="separate"/>
      </w:r>
      <w:r w:rsidRPr="005B3C0C">
        <w:t xml:space="preserve">(Endo </w:t>
      </w:r>
      <w:r w:rsidR="00490409" w:rsidRPr="00490409">
        <w:rPr>
          <w:i/>
        </w:rPr>
        <w:t>et al</w:t>
      </w:r>
      <w:r w:rsidRPr="005B3C0C">
        <w:t>., 1977; Martinez and Orus, 1991)</w:t>
      </w:r>
      <w:r w:rsidR="00BD03EC" w:rsidRPr="005B3C0C">
        <w:rPr>
          <w:rFonts w:cs="Arial"/>
          <w:i/>
          <w:szCs w:val="24"/>
          <w:bdr w:val="none" w:sz="0" w:space="0" w:color="auto" w:frame="1"/>
          <w:shd w:val="clear" w:color="auto" w:fill="FFFFFF"/>
        </w:rPr>
        <w:fldChar w:fldCharType="end"/>
      </w:r>
      <w:r w:rsidRPr="005B3C0C">
        <w:rPr>
          <w:rFonts w:cs="Arial"/>
          <w:szCs w:val="24"/>
          <w:bdr w:val="none" w:sz="0" w:space="0" w:color="auto" w:frame="1"/>
          <w:shd w:val="clear" w:color="auto" w:fill="FFFFFF"/>
        </w:rPr>
        <w:t xml:space="preserve">, it’s possible that more effective photo-protective mechanisms or thick cell walls could have limited the effect of DCMU. The mechanism in which 10 μM DCMU prevented growth in </w:t>
      </w:r>
      <w:r w:rsidRPr="005B3C0C">
        <w:rPr>
          <w:rFonts w:cs="Arial"/>
          <w:i/>
          <w:szCs w:val="24"/>
          <w:bdr w:val="none" w:sz="0" w:space="0" w:color="auto" w:frame="1"/>
          <w:shd w:val="clear" w:color="auto" w:fill="FFFFFF"/>
        </w:rPr>
        <w:t xml:space="preserve">C. reinhardtii </w:t>
      </w:r>
      <w:r w:rsidRPr="005B3C0C">
        <w:rPr>
          <w:rFonts w:cs="Arial"/>
          <w:szCs w:val="24"/>
          <w:bdr w:val="none" w:sz="0" w:space="0" w:color="auto" w:frame="1"/>
          <w:shd w:val="clear" w:color="auto" w:fill="FFFFFF"/>
        </w:rPr>
        <w:t xml:space="preserve">requires further characterisation. In any case, the apparent toxic effect of DCMU on </w:t>
      </w:r>
      <w:r w:rsidRPr="005B3C0C">
        <w:rPr>
          <w:rFonts w:cs="Arial"/>
          <w:i/>
          <w:szCs w:val="24"/>
          <w:bdr w:val="none" w:sz="0" w:space="0" w:color="auto" w:frame="1"/>
          <w:shd w:val="clear" w:color="auto" w:fill="FFFFFF"/>
        </w:rPr>
        <w:t>C. reinhardtii</w:t>
      </w:r>
      <w:r w:rsidRPr="005B3C0C">
        <w:rPr>
          <w:rFonts w:cs="Arial"/>
          <w:szCs w:val="24"/>
          <w:bdr w:val="none" w:sz="0" w:space="0" w:color="auto" w:frame="1"/>
          <w:shd w:val="clear" w:color="auto" w:fill="FFFFFF"/>
        </w:rPr>
        <w:t xml:space="preserve"> could explain the significant reduction in starch and TAG accumulation observed in DCMU treated </w:t>
      </w:r>
      <w:r w:rsidRPr="005B3C0C">
        <w:rPr>
          <w:rFonts w:cs="Arial"/>
          <w:i/>
          <w:szCs w:val="24"/>
          <w:bdr w:val="none" w:sz="0" w:space="0" w:color="auto" w:frame="1"/>
          <w:shd w:val="clear" w:color="auto" w:fill="FFFFFF"/>
        </w:rPr>
        <w:t>C. reinhardtii</w:t>
      </w:r>
      <w:r w:rsidRPr="005B3C0C">
        <w:rPr>
          <w:rFonts w:cs="Arial"/>
          <w:szCs w:val="24"/>
          <w:bdr w:val="none" w:sz="0" w:space="0" w:color="auto" w:frame="1"/>
          <w:shd w:val="clear" w:color="auto" w:fill="FFFFFF"/>
        </w:rPr>
        <w:t xml:space="preserve"> in the aforementioned Fan </w:t>
      </w:r>
      <w:r w:rsidR="00490409" w:rsidRPr="00490409">
        <w:rPr>
          <w:rFonts w:cs="Arial"/>
          <w:i/>
          <w:szCs w:val="24"/>
          <w:bdr w:val="none" w:sz="0" w:space="0" w:color="auto" w:frame="1"/>
          <w:shd w:val="clear" w:color="auto" w:fill="FFFFFF"/>
        </w:rPr>
        <w:t>et al</w:t>
      </w:r>
      <w:r w:rsidRPr="005B3C0C">
        <w:rPr>
          <w:rFonts w:cs="Arial"/>
          <w:i/>
          <w:szCs w:val="24"/>
          <w:bdr w:val="none" w:sz="0" w:space="0" w:color="auto" w:frame="1"/>
          <w:shd w:val="clear" w:color="auto" w:fill="FFFFFF"/>
        </w:rPr>
        <w:t xml:space="preserve">. </w:t>
      </w:r>
      <w:r w:rsidRPr="005B3C0C">
        <w:rPr>
          <w:rFonts w:cs="Arial"/>
          <w:szCs w:val="24"/>
          <w:bdr w:val="none" w:sz="0" w:space="0" w:color="auto" w:frame="1"/>
          <w:shd w:val="clear" w:color="auto" w:fill="FFFFFF"/>
        </w:rPr>
        <w:t xml:space="preserve">(2012) study, and calls into question the conclusion made on this data related to the importance of PSII activity on carbon storage accumulation.  </w:t>
      </w:r>
    </w:p>
    <w:p w14:paraId="7B8FA775" w14:textId="77777777" w:rsidR="005B3C0C" w:rsidRPr="005B3C0C" w:rsidRDefault="005B3C0C" w:rsidP="005B3C0C">
      <w:pPr>
        <w:pStyle w:val="Heading3"/>
        <w:spacing w:line="360" w:lineRule="auto"/>
        <w:rPr>
          <w:b w:val="0"/>
          <w:color w:val="auto"/>
        </w:rPr>
      </w:pPr>
      <w:bookmarkStart w:id="128" w:name="_Toc460524724"/>
      <w:bookmarkStart w:id="129" w:name="_Toc462059833"/>
      <w:r w:rsidRPr="005B3C0C">
        <w:rPr>
          <w:b w:val="0"/>
          <w:color w:val="auto"/>
        </w:rPr>
        <w:t>CEF activity promotes starch and TAG accumulation</w:t>
      </w:r>
      <w:bookmarkEnd w:id="128"/>
      <w:bookmarkEnd w:id="129"/>
    </w:p>
    <w:p w14:paraId="51181B34" w14:textId="77777777" w:rsidR="005B3C0C" w:rsidRPr="005B3C0C" w:rsidRDefault="005B3C0C" w:rsidP="005B3C0C">
      <w:pPr>
        <w:spacing w:line="360" w:lineRule="auto"/>
      </w:pPr>
      <w:r w:rsidRPr="005B3C0C">
        <w:t xml:space="preserve">The use of FR light had a clear impact on the physiology and transcriptome of </w:t>
      </w:r>
      <w:r w:rsidRPr="005B3C0C">
        <w:rPr>
          <w:i/>
        </w:rPr>
        <w:t xml:space="preserve">C. reinhardtii </w:t>
      </w:r>
      <w:r w:rsidRPr="005B3C0C">
        <w:t xml:space="preserve">when compared to the heterotrophic control. The consistently faster growth rate in N replete conditions (Figure </w:t>
      </w:r>
      <w:r w:rsidR="00E37F15">
        <w:t>72, 74A</w:t>
      </w:r>
      <w:r w:rsidRPr="005B3C0C">
        <w:t xml:space="preserve">), lack of oxygen evolution (Figure </w:t>
      </w:r>
      <w:r w:rsidR="00E37F15">
        <w:t>73</w:t>
      </w:r>
      <w:r w:rsidRPr="005B3C0C">
        <w:t xml:space="preserve">), and higher acetate uptake in N deplete conditions (Figure </w:t>
      </w:r>
      <w:r w:rsidR="00E37F15">
        <w:t>76</w:t>
      </w:r>
      <w:r w:rsidRPr="005B3C0C">
        <w:t xml:space="preserve">) indicated that FR light increased acetate assimilation by stimulating CEF. Previous studies have demonstrated </w:t>
      </w:r>
      <w:r w:rsidRPr="005B3C0C">
        <w:lastRenderedPageBreak/>
        <w:t xml:space="preserve">through two independent measurements that the PSI in </w:t>
      </w:r>
      <w:r w:rsidRPr="005B3C0C">
        <w:rPr>
          <w:i/>
        </w:rPr>
        <w:t xml:space="preserve">C. reinhardtii </w:t>
      </w:r>
      <w:r w:rsidRPr="005B3C0C">
        <w:t xml:space="preserve">is stimulated by FR light and PSII is not </w:t>
      </w:r>
      <w:r w:rsidR="00BD03EC" w:rsidRPr="005B3C0C">
        <w:fldChar w:fldCharType="begin"/>
      </w:r>
      <w:r w:rsidRPr="005B3C0C">
        <w:instrText xml:space="preserve"> ADDIN ZOTERO_ITEM CSL_CITATION {"citationID":"tjgbun6ir","properties":{"formattedCitation":"(Ravenel et al., 1994)","plainCitation":"(Ravenel et al., 1994)"},"citationItems":[{"id":4473,"uris":["http://zotero.org/users/1204444/items/B9U6SFKF"],"uri":["http://zotero.org/users/1204444/items/B9U6SFKF"],"itemData":{"id":4473,"type":"article-journal","title":"The cyclic electron pathways around photosystem I in Chlamydomonas reinhardtii as determined in vivo by photoacoustic measurements of energy storage","container-title":"Planta","page":"251-259","volume":"193","issue":"2","source":"link.springer.com","abstract":"The photoacoustic technique was used to measure energy storage by cyclic electron transfer around photosystem I in intact Chlamydomonas reinhardtii cells illuminated with far-red light (&gt;715 nm). The in-vivo cyclic pathway was characterized by investigating the effects of various chemicals on energy storage. Participation of plastoquinone and ferredoxin in the cyclic electron flow was confirmed by the complete suppression of energy storage in the presence of the plastoquinol antagonist 2,5-dibromo-3-methyl-6-isopropyl-p-benzoquinone (DBMIB) and the ferredoxin inhibitors/competitors methylviologen, phenylmercuric acetate and p-benzoquinone. Two alternative electron cycles are demonstrated to operate in vivo. One cycle is sensitive to antimycin A, myxothiazol and 2-(n-heptyl)-4-hydroxyquinoline N-oxide (HQNO) and is catalyzed by ferredoxin which reduces plastoquinone through a route involving cytochrome b 6 and its protonmotive Q-cycle. The other cycle is unaffected by the above-mentioned inhibitors but is sensitive to N-ethylmaleimide (NEM), an inhibitor of the ferredoxin-NADP reductase, and 2′-monophosphoadenosine-5′-diphosphoribose (PADR), an analogue of NADP, showing that the electron recycling was mediated by NADPH. Possibly, electrons enter the plastoquinone pool through the action of a NAD(P)H dehydrogenase, which is insensitive to classical inhibitors of the mitochondrial NADH dehydrogenase. Loss of energy storage by photosystem-I-driven cyclic electron transfer in farred light was observed only when antimycin A, myxothiazol or HQNO was used in combination with NEM or PADR. Analysis of the light-intensity dependence and the rate of in-vivo cyclic electron transfer in the presence of various inhibitors indicates that the NADPH-dependent electron-cycle is the preferential cyclic pathway in Chlamydomonas cells illuminated with far-red light.","DOI":"10.1007/BF00192538","ISSN":"0032-0935, 1432-2048","journalAbbreviation":"Planta","language":"en","author":[{"family":"Ravenel","given":"Jacques"},{"family":"Peltier","given":"Gilles"},{"family":"Havaux","given":"Michel"}],"issued":{"date-parts":[["1994",3]]}}}],"schema":"https://github.com/citation-style-language/schema/raw/master/csl-citation.json"} </w:instrText>
      </w:r>
      <w:r w:rsidR="00BD03EC" w:rsidRPr="005B3C0C">
        <w:fldChar w:fldCharType="separate"/>
      </w:r>
      <w:r w:rsidRPr="005B3C0C">
        <w:t xml:space="preserve">(Ravenel </w:t>
      </w:r>
      <w:r w:rsidR="00490409" w:rsidRPr="00490409">
        <w:rPr>
          <w:i/>
        </w:rPr>
        <w:t>et al</w:t>
      </w:r>
      <w:r w:rsidRPr="005B3C0C">
        <w:t>., 1994)</w:t>
      </w:r>
      <w:r w:rsidR="00BD03EC" w:rsidRPr="005B3C0C">
        <w:fldChar w:fldCharType="end"/>
      </w:r>
      <w:r w:rsidRPr="005B3C0C">
        <w:t xml:space="preserve">. However, more recently researchers have found difficulties in reproducing this phenomenon </w:t>
      </w:r>
      <w:r w:rsidR="00BD03EC" w:rsidRPr="005B3C0C">
        <w:fldChar w:fldCharType="begin"/>
      </w:r>
      <w:r w:rsidR="00790A49">
        <w:instrText xml:space="preserve"> ADDIN ZOTERO_ITEM CSL_CITATION {"citationID":"1opm4idvqe","properties":{"formattedCitation":"(Alric et al., 2010)","plainCitation":"(Alric et al., 2010)"},"citationItems":[{"id":2226,"uris":["http://zotero.org/users/1204444/items/TPJ9B57V"],"uri":["http://zotero.org/users/1204444/items/TPJ9B57V"],"itemData":{"id":2226,"type":"article-journal","title":"Redox and ATP control of photosynthetic cyclic electron flow in Chlamydomonas reinhardtii (I) aerobic conditions","container-title":"Biochimica et Biophysica Acta - Bioenergetics","page":"44-51","volume":"1797","issue":"1","source":"Scopus","abstract":"Assimilation of atmospheric CO2 by photosynthetic organisms such as plants, cyanobacteria and green algae, requires the production of ATP and NADPH in a ratio of 3:2. The oxygenic photosynthetic chain can function following two different modes: the linear electron flow which produces reducing power and ATP, and the cyclic electron flow which only produces ATP. Some regulation between the linear and cyclic flows is required for adjusting the stoichiometric production of high-energy bonds and reducing power. Here we explore, in the green alga Chlamydomonas reinhardtii, the onset of the cyclic electron flow during a continuous illumination under aerobic conditions. In mutants devoid of Rubisco or ATPase, where the reducing power cannot be used for carbon fixation, we observed a stimulation of the cyclic electron flow. The present data show that the cyclic electron flow can operate under aerobic conditions and support a simple competition model where the excess reducing power is recycled to match the demand for ATP. © 2009 Elsevier B.V. All rights reserved.","DOI":"10.1016/j.bbabio.2009.07.009","ISSN":"00052728","language":"English","author":[{"family":"Alric","given":"J."},{"family":"Lavergne","given":"J."},{"family":"Rappaport","given":"F."}],"issued":{"date-parts":[["2010"]]}}}],"schema":"https://github.com/citation-style-language/schema/raw/master/csl-citation.json"} </w:instrText>
      </w:r>
      <w:r w:rsidR="00BD03EC" w:rsidRPr="005B3C0C">
        <w:fldChar w:fldCharType="separate"/>
      </w:r>
      <w:r w:rsidRPr="005B3C0C">
        <w:t xml:space="preserve">(Alric </w:t>
      </w:r>
      <w:r w:rsidR="00490409" w:rsidRPr="00490409">
        <w:rPr>
          <w:i/>
        </w:rPr>
        <w:t>et al</w:t>
      </w:r>
      <w:r w:rsidRPr="005B3C0C">
        <w:t>., 2010)</w:t>
      </w:r>
      <w:r w:rsidR="00BD03EC" w:rsidRPr="005B3C0C">
        <w:fldChar w:fldCharType="end"/>
      </w:r>
      <w:r w:rsidRPr="005B3C0C">
        <w:t xml:space="preserve">. Furthermore, a recent paper </w:t>
      </w:r>
      <w:r w:rsidR="00BD03EC" w:rsidRPr="005B3C0C">
        <w:fldChar w:fldCharType="begin"/>
      </w:r>
      <w:r w:rsidRPr="005B3C0C">
        <w:instrText xml:space="preserve"> ADDIN ZOTERO_ITEM CSL_CITATION {"citationID":"5t9c6fqcd","properties":{"formattedCitation":"(Juergens et al., 2016)","plainCitation":"(Juergens et al., 2016)"},"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schema":"https://github.com/citation-style-language/schema/raw/master/csl-citation.json"} </w:instrText>
      </w:r>
      <w:r w:rsidR="00BD03EC" w:rsidRPr="005B3C0C">
        <w:fldChar w:fldCharType="separate"/>
      </w:r>
      <w:r w:rsidRPr="005B3C0C">
        <w:t xml:space="preserve">(Juergens </w:t>
      </w:r>
      <w:r w:rsidR="00490409" w:rsidRPr="00490409">
        <w:rPr>
          <w:i/>
        </w:rPr>
        <w:t>et al</w:t>
      </w:r>
      <w:r w:rsidRPr="005B3C0C">
        <w:t xml:space="preserve">., </w:t>
      </w:r>
      <w:r w:rsidR="00833364">
        <w:t>I</w:t>
      </w:r>
      <w:r w:rsidR="00833364">
        <w:rPr>
          <w:i/>
        </w:rPr>
        <w:t>n press</w:t>
      </w:r>
      <w:r w:rsidRPr="005B3C0C">
        <w:t>)</w:t>
      </w:r>
      <w:r w:rsidR="00BD03EC" w:rsidRPr="005B3C0C">
        <w:fldChar w:fldCharType="end"/>
      </w:r>
      <w:r w:rsidRPr="005B3C0C">
        <w:t xml:space="preserve">, published during the preparation of this thesis, reported higher acetate consumption in heterotrophic </w:t>
      </w:r>
      <w:r w:rsidRPr="005B3C0C">
        <w:rPr>
          <w:i/>
        </w:rPr>
        <w:t xml:space="preserve">C. reinhardtii </w:t>
      </w:r>
      <w:r w:rsidRPr="005B3C0C">
        <w:t>compared to</w:t>
      </w:r>
      <w:r w:rsidR="00E37F15">
        <w:t xml:space="preserve"> cell grown in</w:t>
      </w:r>
      <w:r w:rsidRPr="005B3C0C">
        <w:t xml:space="preserve"> high light intensity (140 μmol s</w:t>
      </w:r>
      <w:r w:rsidRPr="005B3C0C">
        <w:rPr>
          <w:vertAlign w:val="superscript"/>
        </w:rPr>
        <w:t>-1</w:t>
      </w:r>
      <w:r w:rsidRPr="005B3C0C">
        <w:t xml:space="preserve"> m</w:t>
      </w:r>
      <w:r w:rsidRPr="005B3C0C">
        <w:rPr>
          <w:vertAlign w:val="superscript"/>
        </w:rPr>
        <w:t>-2</w:t>
      </w:r>
      <w:r w:rsidR="00E37F15">
        <w:t xml:space="preserve">), </w:t>
      </w:r>
      <w:r w:rsidRPr="005B3C0C">
        <w:t>although</w:t>
      </w:r>
      <w:r w:rsidR="00E37F15">
        <w:t xml:space="preserve"> heterotrophic cells in this study still had</w:t>
      </w:r>
      <w:r w:rsidRPr="005B3C0C">
        <w:t xml:space="preserve"> lower</w:t>
      </w:r>
      <w:r w:rsidR="00E37F15">
        <w:t xml:space="preserve"> aceate</w:t>
      </w:r>
      <w:r w:rsidRPr="005B3C0C">
        <w:t xml:space="preserve"> consumption than low light intensities (5-15 μmol s</w:t>
      </w:r>
      <w:r w:rsidRPr="005B3C0C">
        <w:rPr>
          <w:vertAlign w:val="superscript"/>
        </w:rPr>
        <w:t>-1</w:t>
      </w:r>
      <w:r w:rsidRPr="005B3C0C">
        <w:t xml:space="preserve"> m</w:t>
      </w:r>
      <w:r w:rsidRPr="005B3C0C">
        <w:rPr>
          <w:vertAlign w:val="superscript"/>
        </w:rPr>
        <w:t>-2</w:t>
      </w:r>
      <w:r w:rsidRPr="005B3C0C">
        <w:t xml:space="preserve">). Consequently the effectiveness of the FR light used in the present study, and the impact on acetate should be </w:t>
      </w:r>
      <w:r w:rsidR="002746E9">
        <w:t xml:space="preserve">more </w:t>
      </w:r>
      <w:r w:rsidRPr="005B3C0C">
        <w:t xml:space="preserve">extensively investigated in future work, through measurements of the redox state of the P700 reaction centre and acetate consumption measurements in N replete conditions.  </w:t>
      </w:r>
    </w:p>
    <w:p w14:paraId="24D882B8" w14:textId="77777777" w:rsidR="005B3C0C" w:rsidRPr="005B3C0C" w:rsidRDefault="005B3C0C" w:rsidP="005B3C0C">
      <w:pPr>
        <w:spacing w:line="360" w:lineRule="auto"/>
      </w:pPr>
      <w:r w:rsidRPr="005B3C0C">
        <w:t xml:space="preserve">Nevertheless there is a clearly a different physiological N deprivation response of </w:t>
      </w:r>
      <w:r w:rsidRPr="005B3C0C">
        <w:rPr>
          <w:i/>
        </w:rPr>
        <w:t xml:space="preserve">C. reinhardtii </w:t>
      </w:r>
      <w:r w:rsidRPr="005B3C0C">
        <w:t xml:space="preserve">cells under FR light compared to heterotrophic conditions, which is consistent with an initially higher rate of acetate consumption. Under FR light </w:t>
      </w:r>
      <w:r w:rsidR="00C6491F" w:rsidRPr="00C6491F">
        <w:rPr>
          <w:i/>
        </w:rPr>
        <w:t>icl1</w:t>
      </w:r>
      <w:r w:rsidRPr="005B3C0C">
        <w:rPr>
          <w:i/>
        </w:rPr>
        <w:t xml:space="preserve"> </w:t>
      </w:r>
      <w:r w:rsidRPr="005B3C0C">
        <w:t xml:space="preserve">and </w:t>
      </w:r>
      <w:r w:rsidR="000B69E8" w:rsidRPr="005B3C0C">
        <w:rPr>
          <w:i/>
        </w:rPr>
        <w:t>sta2</w:t>
      </w:r>
      <w:r w:rsidRPr="005B3C0C">
        <w:rPr>
          <w:i/>
        </w:rPr>
        <w:t xml:space="preserve"> </w:t>
      </w:r>
      <w:r w:rsidRPr="005B3C0C">
        <w:t>expression</w:t>
      </w:r>
      <w:r w:rsidRPr="005B3C0C">
        <w:rPr>
          <w:i/>
        </w:rPr>
        <w:t xml:space="preserve"> </w:t>
      </w:r>
      <w:r w:rsidRPr="005B3C0C">
        <w:t xml:space="preserve">peaked earlier (within 2 hours) than under dark conditions (at 12 hours), indicating an immediate funnelling of acetate to starch biosynthesis (Figure </w:t>
      </w:r>
      <w:r w:rsidR="006729C0">
        <w:t>78 and 82</w:t>
      </w:r>
      <w:r w:rsidRPr="005B3C0C">
        <w:t>). Accordingly, starch content reached capacity 48 hours earlier in FR light (albeit from a higher initial level) compared to heterotrophically grown cells. Similarly genes closely linked to TAG synthesis (</w:t>
      </w:r>
      <w:r w:rsidR="0077366F" w:rsidRPr="005B3C0C">
        <w:rPr>
          <w:i/>
        </w:rPr>
        <w:t>acx2, gpd2</w:t>
      </w:r>
      <w:r w:rsidRPr="005B3C0C">
        <w:rPr>
          <w:i/>
        </w:rPr>
        <w:t xml:space="preserve">, </w:t>
      </w:r>
      <w:r w:rsidR="000B69E8">
        <w:rPr>
          <w:i/>
        </w:rPr>
        <w:t>pgd1</w:t>
      </w:r>
      <w:r w:rsidRPr="005B3C0C">
        <w:rPr>
          <w:i/>
        </w:rPr>
        <w:t>)</w:t>
      </w:r>
      <w:r w:rsidRPr="005B3C0C">
        <w:t xml:space="preserve"> were upregulated earlier under FR light</w:t>
      </w:r>
      <w:r w:rsidR="006729C0">
        <w:t xml:space="preserve"> (Figure 85-87)</w:t>
      </w:r>
      <w:r w:rsidRPr="005B3C0C">
        <w:t xml:space="preserve">. This upregulation was correlated with a significantly higher rate of TAG accumulation over the first 96 hours compared to heterotrophic growth (Figure </w:t>
      </w:r>
      <w:r w:rsidR="006729C0">
        <w:t>83</w:t>
      </w:r>
      <w:r w:rsidRPr="005B3C0C">
        <w:t xml:space="preserve">). The degradation of TAG between 96-144 hours, and drop in acetate uptake in FR light cultures is likely to be linked to the degradation of chlorophyll and lysis of cells. Juergens </w:t>
      </w:r>
      <w:r w:rsidR="00490409" w:rsidRPr="00490409">
        <w:rPr>
          <w:i/>
        </w:rPr>
        <w:t>et al</w:t>
      </w:r>
      <w:r w:rsidRPr="005B3C0C">
        <w:t xml:space="preserve">. (2015) reported an 2 fold upregulation of transcripts and proteins in the Proton Gradient Regulation5 (PGR5)-mediated pathway and Proton Gradient Regulation-Like1B (PGRL1B), which aid the transfer of electrons from reduced ferrodoxin to plastoquinol (Figure </w:t>
      </w:r>
      <w:r w:rsidR="006729C0">
        <w:t>66</w:t>
      </w:r>
      <w:r w:rsidRPr="005B3C0C">
        <w:t xml:space="preserve">). Furthermore type 2 NADPH </w:t>
      </w:r>
      <w:r w:rsidRPr="006729C0">
        <w:t>dehydrogenase (which aids the alternative route of CEF through reduction of NADP</w:t>
      </w:r>
      <w:r w:rsidRPr="005B3C0C">
        <w:t xml:space="preserve">) is initially upregulated. Together this indicates CEF is upregulated initially after N stress. Beyond 24 hours, these transcripts are reduced and peripheral proteins and LHCI antenna proteins associated with PSI are significantly degraded </w:t>
      </w:r>
      <w:r w:rsidR="00BD03EC" w:rsidRPr="005B3C0C">
        <w:fldChar w:fldCharType="begin"/>
      </w:r>
      <w:r w:rsidR="00790A49">
        <w:instrText xml:space="preserve"> ADDIN ZOTERO_ITEM CSL_CITATION {"citationID":"2hgne92lce","properties":{"formattedCitation":"(Juergens et al., 2015a; Schmollinger et al., 2014)","plainCitation":"(Juergens et al., 2015a; Schmollinger et al., 2014)"},"citationItems":[{"id":3260,"uris":["http://zotero.org/users/1204444/items/8BXNKB4M"],"uri":["http://zotero.org/users/1204444/items/8BXNKB4M"],"itemData":{"id":3260,"type":"article-journal","title":"The Regulation of Photosynthetic Structure and Function during Nitrogen Deprivation in Chlamydomonas reinhardtii","container-title":"Plant Physiology","page":"558-573","volume":"167","issue":"2","source":"www.plantphysiol.org","abstract":"The accumulation of carbon storage compounds by many unicellular algae after nutrient deprivation occurs despite declines in their photosynthetic apparatus. To understand the regulation and roles of photosynthesis during this potentially bioenergetically valuable process, we analyzed photosynthetic structure and function after nitrogen deprivation in the model alga Chlamydomonas reinhardtii. Transcriptomic, proteomic, metabolite, and lipid profiling and microscopic time course data were combined with multiple measures of photosynthetic function. Levels of transcripts and proteins of photosystems I and II and most antenna genes fell with differing trajectories; thylakoid membrane lipid levels decreased, while their proportions remained similar and thylakoid membrane organization appeared to be preserved. Cellular chlorophyll (Chl) content decreased more than 2-fold within 24 h, and we conclude from transcript protein and 13C labeling rates that Chl synthesis was down-regulated both pre- and posttranslationally and that Chl levels fell because of a rapid cessation in synthesis and dilution by cellular growth rather than because of degradation. Photosynthetically driven oxygen production and the efficiency of photosystem II as well as P700+ reduction and electrochromic shift kinetics all decreased over the time course, without evidence of substantial energy overflow. The results also indicate that linear electron flow fell approximately 15% more than cyclic flow over the first 24 h. Comparing Calvin-Benson cycle transcript and enzyme levels with changes in photosynthetic 13CO2 incorporation rates also pointed to a coordinated multilevel down-regulation of photosynthetic fluxes during starch synthesis before the induction of high triacylglycerol accumulation rates.","DOI":"10.1104/pp.114.250530","ISSN":", 1532-2548","note":"PMID: 25489023","journalAbbreviation":"Plant Physiol.","language":"en","author":[{"family":"Juergens","given":"Matthew T."},{"family":"Deshpande","given":"Rahul R."},{"family":"Lucker","given":"Ben F."},{"family":"Park","given":"Jeong-Jin"},{"family":"Wang","given":"Hongxia"},{"family":"Gargouri","given":"Mahmoud"},{"family":"Holguin","given":"F. Omar"},{"family":"Disbrow","given":"Bradley"},{"family":"Schaub","given":"Tanner"},{"family":"Skepper","given":"Jeremy N."},{"family":"Kramer","given":"David M."},{"family":"Gang","given":"David R."},{"family":"Hicks","given":"Leslie M."},{"family":"Shachar-Hill","given":"Yair"}],"issued":{"date-parts":[["2015",2,1]]},"PMID":"25489023"}},{"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00473EBC" w:rsidRPr="00473EBC">
        <w:rPr>
          <w:rFonts w:ascii="Calibri" w:hAnsi="Calibri"/>
        </w:rPr>
        <w:t xml:space="preserve">(Juergens </w:t>
      </w:r>
      <w:r w:rsidR="00490409" w:rsidRPr="00490409">
        <w:rPr>
          <w:rFonts w:ascii="Calibri" w:hAnsi="Calibri"/>
          <w:i/>
        </w:rPr>
        <w:t>et al</w:t>
      </w:r>
      <w:r w:rsidR="00833364">
        <w:rPr>
          <w:rFonts w:ascii="Calibri" w:hAnsi="Calibri"/>
        </w:rPr>
        <w:t>., 2015</w:t>
      </w:r>
      <w:r w:rsidR="00473EBC" w:rsidRPr="00473EBC">
        <w:rPr>
          <w:rFonts w:ascii="Calibri" w:hAnsi="Calibri"/>
        </w:rPr>
        <w:t xml:space="preserve">; Schmollinger </w:t>
      </w:r>
      <w:r w:rsidR="00490409" w:rsidRPr="00490409">
        <w:rPr>
          <w:rFonts w:ascii="Calibri" w:hAnsi="Calibri"/>
          <w:i/>
        </w:rPr>
        <w:t>et al</w:t>
      </w:r>
      <w:r w:rsidR="00473EBC" w:rsidRPr="00473EBC">
        <w:rPr>
          <w:rFonts w:ascii="Calibri" w:hAnsi="Calibri"/>
        </w:rPr>
        <w:t>., 2014)</w:t>
      </w:r>
      <w:r w:rsidR="00BD03EC" w:rsidRPr="005B3C0C">
        <w:fldChar w:fldCharType="end"/>
      </w:r>
      <w:r w:rsidRPr="005B3C0C">
        <w:t xml:space="preserve">. Indeed P700 absorbance measurements indicate CEF activity falls by 50% over 48 hours </w:t>
      </w:r>
      <w:r w:rsidR="00BD03EC" w:rsidRPr="005B3C0C">
        <w:fldChar w:fldCharType="begin"/>
      </w:r>
      <w:r w:rsidR="00790A49">
        <w:instrText xml:space="preserve"> ADDIN ZOTERO_ITEM CSL_CITATION {"citationID":"2mjofkv3ol","properties":{"formattedCitation":"(Juergens et al., 2015a)","plainCitation":"(Juergens et al., 2015a)"},"citationItems":[{"id":3260,"uris":["http://zotero.org/users/1204444/items/8BXNKB4M"],"uri":["http://zotero.org/users/1204444/items/8BXNKB4M"],"itemData":{"id":3260,"type":"article-journal","title":"The Regulation of Photosynthetic Structure and Function during Nitrogen Deprivation in Chlamydomonas reinhardtii","container-title":"Plant Physiology","page":"558-573","volume":"167","issue":"2","source":"www.plantphysiol.org","abstract":"The accumulation of carbon storage compounds by many unicellular algae after nutrient deprivation occurs despite declines in their photosynthetic apparatus. To understand the regulation and roles of photosynthesis during this potentially bioenergetically valuable process, we analyzed photosynthetic structure and function after nitrogen deprivation in the model alga Chlamydomonas reinhardtii. Transcriptomic, proteomic, metabolite, and lipid profiling and microscopic time course data were combined with multiple measures of photosynthetic function. Levels of transcripts and proteins of photosystems I and II and most antenna genes fell with differing trajectories; thylakoid membrane lipid levels decreased, while their proportions remained similar and thylakoid membrane organization appeared to be preserved. Cellular chlorophyll (Chl) content decreased more than 2-fold within 24 h, and we conclude from transcript protein and 13C labeling rates that Chl synthesis was down-regulated both pre- and posttranslationally and that Chl levels fell because of a rapid cessation in synthesis and dilution by cellular growth rather than because of degradation. Photosynthetically driven oxygen production and the efficiency of photosystem II as well as P700+ reduction and electrochromic shift kinetics all decreased over the time course, without evidence of substantial energy overflow. The results also indicate that linear electron flow fell approximately 15% more than cyclic flow over the first 24 h. Comparing Calvin-Benson cycle transcript and enzyme levels with changes in photosynthetic 13CO2 incorporation rates also pointed to a coordinated multilevel down-regulation of photosynthetic fluxes during starch synthesis before the induction of high triacylglycerol accumulation rates.","DOI":"10.1104/pp.114.250530","ISSN":", 1532-2548","note":"PMID: 25489023","journalAbbreviation":"Plant Physiol.","language":"en","author":[{"family":"Juergens","given":"Matthew T."},{"family":"Deshpande","given":"Rahul R."},{"family":"Lucker","given":"Ben F."},{"family":"Park","given":"Jeong-Jin"},{"family":"Wang","given":"Hongxia"},{"family":"Gargouri","given":"Mahmoud"},{"family":"Holguin","given":"F. Omar"},{"family":"Disbrow","given":"Bradley"},{"family":"Schaub","given":"Tanner"},{"family":"Skepper","given":"Jeremy N."},{"family":"Kramer","given":"David M."},{"family":"Gang","given":"David R."},{"family":"Hicks","given":"Leslie M."},{"family":"Shachar-Hill","given":"Yair"}],"issued":{"date-parts":[["2015",2,1]]},"PMID":"25489023"}}],"schema":"https://github.com/citation-style-language/schema/raw/master/csl-citation.json"} </w:instrText>
      </w:r>
      <w:r w:rsidR="00BD03EC" w:rsidRPr="005B3C0C">
        <w:fldChar w:fldCharType="separate"/>
      </w:r>
      <w:r w:rsidR="00473EBC" w:rsidRPr="00473EBC">
        <w:rPr>
          <w:rFonts w:ascii="Calibri" w:hAnsi="Calibri"/>
        </w:rPr>
        <w:t xml:space="preserve">(Juergens </w:t>
      </w:r>
      <w:r w:rsidR="00490409" w:rsidRPr="00490409">
        <w:rPr>
          <w:rFonts w:ascii="Calibri" w:hAnsi="Calibri"/>
          <w:i/>
        </w:rPr>
        <w:t>et al</w:t>
      </w:r>
      <w:r w:rsidR="00473EBC" w:rsidRPr="00473EBC">
        <w:rPr>
          <w:rFonts w:ascii="Calibri" w:hAnsi="Calibri"/>
        </w:rPr>
        <w:t>., 2015)</w:t>
      </w:r>
      <w:r w:rsidR="00BD03EC" w:rsidRPr="005B3C0C">
        <w:fldChar w:fldCharType="end"/>
      </w:r>
      <w:r w:rsidRPr="005B3C0C">
        <w:t xml:space="preserve">. </w:t>
      </w:r>
      <w:r w:rsidRPr="005B3C0C">
        <w:lastRenderedPageBreak/>
        <w:t xml:space="preserve">Consequently, it is likely that the efficiency of PSI and availability of ATP for acetate synthesis increased initially and then declined, which is supported by the data in this study (Figure </w:t>
      </w:r>
      <w:r w:rsidR="006729C0">
        <w:t>77</w:t>
      </w:r>
      <w:r w:rsidRPr="005B3C0C">
        <w:t xml:space="preserve">). </w:t>
      </w:r>
    </w:p>
    <w:p w14:paraId="211B84BE" w14:textId="77777777" w:rsidR="005B3C0C" w:rsidRPr="005B3C0C" w:rsidRDefault="005B3C0C" w:rsidP="006729C0">
      <w:pPr>
        <w:spacing w:line="360" w:lineRule="auto"/>
      </w:pPr>
      <w:r w:rsidRPr="005B3C0C">
        <w:t xml:space="preserve">Development of a method for CEF stimulation provided a means to test the degree of photoheterotrophy in </w:t>
      </w:r>
      <w:r w:rsidRPr="005B3C0C">
        <w:rPr>
          <w:i/>
        </w:rPr>
        <w:t xml:space="preserve">M. inermum, </w:t>
      </w:r>
      <w:r w:rsidRPr="005B3C0C">
        <w:t>previously studied in Chapters 3 and 4</w:t>
      </w:r>
      <w:r w:rsidRPr="005B3C0C">
        <w:rPr>
          <w:i/>
        </w:rPr>
        <w:t xml:space="preserve">. </w:t>
      </w:r>
      <w:r w:rsidRPr="005B3C0C">
        <w:t xml:space="preserve">It had been provisionally concluded based on studies with related species that acetate uptake was not sensitive to light (Section 4.4). However, the evidence for this in </w:t>
      </w:r>
      <w:r w:rsidRPr="005B3C0C">
        <w:rPr>
          <w:i/>
        </w:rPr>
        <w:t xml:space="preserve">M. inermum </w:t>
      </w:r>
      <w:r w:rsidRPr="005B3C0C">
        <w:t xml:space="preserve">was weak. The results from the experiment described in Section 6.3.3 indicated that CEF activity through FR illumination significantly increased both growth rate in N replete conditions and TAG accumulation under N stress. While this work supports the theory that CEF activity can induce higher TAG accumulation, it also indicates that acetate consumption in </w:t>
      </w:r>
      <w:r w:rsidRPr="005B3C0C">
        <w:rPr>
          <w:i/>
        </w:rPr>
        <w:t xml:space="preserve">M. inermum </w:t>
      </w:r>
      <w:r w:rsidRPr="005B3C0C">
        <w:t xml:space="preserve">is stimulated by light. This provides a simpler explanation for the higher cellular respiration rates observed in mixotrophic treatments (Figure </w:t>
      </w:r>
      <w:r w:rsidR="006729C0">
        <w:t>43</w:t>
      </w:r>
      <w:r w:rsidRPr="005B3C0C">
        <w:t xml:space="preserve">). The implications of this are discussed in Chapter 7. </w:t>
      </w:r>
    </w:p>
    <w:p w14:paraId="37C033D5" w14:textId="77777777" w:rsidR="005B3C0C" w:rsidRPr="005B3C0C" w:rsidRDefault="005B3C0C" w:rsidP="005B3C0C">
      <w:pPr>
        <w:pStyle w:val="Heading3"/>
        <w:spacing w:line="360" w:lineRule="auto"/>
        <w:rPr>
          <w:b w:val="0"/>
          <w:color w:val="auto"/>
        </w:rPr>
      </w:pPr>
      <w:bookmarkStart w:id="130" w:name="_Toc460524725"/>
      <w:bookmarkStart w:id="131" w:name="_Toc462059834"/>
      <w:r w:rsidRPr="005B3C0C">
        <w:rPr>
          <w:b w:val="0"/>
          <w:color w:val="auto"/>
        </w:rPr>
        <w:t>Role of CEF and LEF activity in starch and TAG accumulation</w:t>
      </w:r>
      <w:bookmarkEnd w:id="130"/>
      <w:bookmarkEnd w:id="131"/>
    </w:p>
    <w:p w14:paraId="63913ECE" w14:textId="77777777" w:rsidR="005B3C0C" w:rsidRPr="005B3C0C" w:rsidRDefault="005B3C0C" w:rsidP="005B3C0C">
      <w:pPr>
        <w:spacing w:line="360" w:lineRule="auto"/>
      </w:pPr>
      <w:r w:rsidRPr="005B3C0C">
        <w:t xml:space="preserve">Although FR illumination of </w:t>
      </w:r>
      <w:r w:rsidRPr="005B3C0C">
        <w:rPr>
          <w:i/>
        </w:rPr>
        <w:t xml:space="preserve">C. reinhardtii </w:t>
      </w:r>
      <w:r w:rsidRPr="005B3C0C">
        <w:t xml:space="preserve">increased the rate of acetate uptake and starch and TAG biosynthesis compared to heterotrophic conditions, the rate of carbon accumulation was still significantly lower than under mixotrophic conditions. It is possible that under normal PAR light (&lt;715 nm) PSI turnover and CEF activity were higher allowing higher acetate uptake. While the acetate consumption data supports this theory, the disproportionately lower rates of starch or TAG accumulation in the FR treatment indicate that this reason is unlikely to be the major cause of the disparity. Alternatively, it is likely that, despite the rapid photosynthetic degradation, LEF does in fact play an important role in the response to N stress.  </w:t>
      </w:r>
    </w:p>
    <w:p w14:paraId="5623492A" w14:textId="77777777" w:rsidR="005B3C0C" w:rsidRPr="005B3C0C" w:rsidRDefault="005B3C0C" w:rsidP="005B3C0C">
      <w:pPr>
        <w:spacing w:line="360" w:lineRule="auto"/>
      </w:pPr>
      <w:r w:rsidRPr="005B3C0C">
        <w:t xml:space="preserve">One frequently cited hypothesis links TAG synthesis to overreduction of the photosynthetic electron transport system under N stress. Under N replete conditions the majority of NADPH is utilised to assimilate inorganic carbon, nitrogen and sulphur used for cell growth and division </w:t>
      </w:r>
      <w:r w:rsidR="00BD03EC" w:rsidRPr="005B3C0C">
        <w:fldChar w:fldCharType="begin"/>
      </w:r>
      <w:r w:rsidR="00790A49">
        <w:instrText xml:space="preserve"> ADDIN ZOTERO_ITEM CSL_CITATION {"citationID":"1r3gr2h9ev","properties":{"formattedCitation":"(Li et al., 2013)","plainCitation":"(Li et al., 2013)"},"citationItems":[{"id":4123,"uris":["http://zotero.org/users/1204444/items/AWW6VMPK"],"uri":["http://zotero.org/users/1204444/items/AWW6VMPK"],"itemData":{"id":4123,"type":"chapter","title":"Molecular and Cellular Mechanisms for Lipid Synthesis and Accumulation in Microalgae: Biotechnological Implications","container-title":"Handbook of Microalgal Culture","publisher":"John Wiley &amp; Sons, Ltd","page":"545-565","source":"Wiley Online Library","abstract":"Many microalgae have the ability to synthesize and accumulate large amounts of lipids, especially storage neutral lipids, mainly in the form of triacylglycerol (TAG) under environmental stress conditions. TAG and other classes of lipids can be used for fuels, chemicals, and nutraceuticals. This chapter provides the recent progress made in our understanding of the lipid metabolism in eukaryotic microalgae, particularly the function and regulation of the genes and pathways responsible for TAG biosynthesis and the molecular and cellular mechanisms of accumulation of TAG into lipid bodies. Examples of genetic manipulation of the key genes involved in lipid synthesis for strain improvement and the use of lipid metabolism enzymes for potential industrial applications are provided.","URL":"http://onlinelibrary.wiley.com/doi/10.1002/9781118567166.ch28/summary","ISBN":"978-1-118-56716-6","shortTitle":"Molecular and Cellular Mechanisms for Lipid Synthesis and Accumulation in Microalgae","language":"en","author":[{"family":"Li","given":"Yantao"},{"family":"Han","given":"Danxiang"},{"family":"Yoon","given":"Kangsup"},{"family":"Zhu","given":"Shunni"},{"family":"Sommerfeld","given":"Milton"},{"family":"Hu","given":"Qiang"}],"editor":[{"family":"Emeritus","given":"Amos Richmond Ph D."},{"family":"Ph.D","given":"Qiang Hu"}],"issued":{"date-parts":[["2013"]]},"accessed":{"date-parts":[["2015",10,19]]}}}],"schema":"https://github.com/citation-style-language/schema/raw/master/csl-citation.json"} </w:instrText>
      </w:r>
      <w:r w:rsidR="00BD03EC" w:rsidRPr="005B3C0C">
        <w:fldChar w:fldCharType="separate"/>
      </w:r>
      <w:r w:rsidRPr="005B3C0C">
        <w:t xml:space="preserve">(Li </w:t>
      </w:r>
      <w:r w:rsidR="00490409" w:rsidRPr="00490409">
        <w:rPr>
          <w:i/>
        </w:rPr>
        <w:t>et al</w:t>
      </w:r>
      <w:r w:rsidRPr="005B3C0C">
        <w:t>., 2013)</w:t>
      </w:r>
      <w:r w:rsidR="00BD03EC" w:rsidRPr="005B3C0C">
        <w:fldChar w:fldCharType="end"/>
      </w:r>
      <w:r w:rsidRPr="005B3C0C">
        <w:t xml:space="preserve">. However, under N stress, without a source of N for many of the final products of reduction, photosynthetic-generated electrons are thought to be produced in excess, which can lead to the formation of </w:t>
      </w:r>
      <w:r w:rsidRPr="005B3C0C">
        <w:lastRenderedPageBreak/>
        <w:t>reactive oxygen species (ROS) via the Mehler reaction. In this reaction excess electrons are donated  from PSI to oxygen forming O</w:t>
      </w:r>
      <w:r w:rsidRPr="005B3C0C">
        <w:rPr>
          <w:vertAlign w:val="subscript"/>
        </w:rPr>
        <w:t>2</w:t>
      </w:r>
      <w:r w:rsidRPr="005B3C0C">
        <w:rPr>
          <w:vertAlign w:val="superscript"/>
        </w:rPr>
        <w:t>-1</w:t>
      </w:r>
      <w:r w:rsidRPr="005B3C0C">
        <w:t xml:space="preserve">, which is then converted into ROS </w:t>
      </w:r>
      <w:r w:rsidR="00BD03EC" w:rsidRPr="005B3C0C">
        <w:fldChar w:fldCharType="begin"/>
      </w:r>
      <w:r w:rsidRPr="005B3C0C">
        <w:instrText xml:space="preserve"> ADDIN ZOTERO_ITEM CSL_CITATION {"citationID":"SDaQWtAz","properties":{"formattedCitation":"(Du and Benning, 2016; Roessler, 1990)","plainCitation":"(Du and Benning, 2016; Roessler, 1990)"},"citationItems":[{"id":4595,"uris":["http://zotero.org/users/1204444/items/R2IUNXQT"],"uri":["http://zotero.org/users/1204444/items/R2IUNXQT"],"itemData":{"id":4595,"type":"chapter","title":"Triacylglycerol Accumulation in Photosynthetic Cells in Plants and Algae","container-title":"Lipids in Plant and Algae Development","collection-title":"Subcellular Biochemistry","collection-number":"86","publisher":"Springer International Publishing","page":"179-205","source":"link.springer.com","abstract":"Plant and algal oils are some of the most energy-dense renewable compounds provided by nature. Triacylglycerols (TAGs) are the major constituent of plant oils, which can be converted into fatty acid methyl esters commonly known as biodiesel. As one of the most efficient producers of TAGs, photosynthetic microalgae have attracted substantial interest for renewable fuel production. Currently, the big challenge of microalgae based TAGs for biofuels is their high cost compared to fossil fuels. A conundrum is that microalgae accumulate large amounts of TAGs only during stress conditions such as nutrient deprivation and temperature stress, which inevitably will inhibit growth. Thus, a better understanding of why and how microalgae induce TAG biosynthesis under stress conditions would allow the development of engineered microalgae with increased TAG production during conditions optimal for growth. Land plants also synthesize TAGs during stresses and we will compare new findings on environmental stress-induced TAG accumulation in plants and microalgae especially in the well-characterized model alga Chlamydomonas reinhardtii and a biotechnologically relevant genus Nannochloropsis.","URL":"http://link.springer.com/chapter/10.1007/978-3-319-25979-6_8","ISBN":"978-3-319-25977-2","note":"DOI: 10.1007/978-3-319-25979-6_8","language":"en","author":[{"family":"Du","given":"Zhi-Yan"},{"family":"Benning","given":"Christoph"}],"editor":[{"family":"Nakamura","given":"Yuki"},{"family":"Li-Beisson","given":"Yonghua"}],"issued":{"date-parts":[["2016"]]},"accessed":{"date-parts":[["2016",7,24]]}}},{"id":4636,"uris":["http://zotero.org/users/1204444/items/U5F358N3"],"uri":["http://zotero.org/users/1204444/items/U5F358N3"],"itemData":{"id":4636,"type":"article-journal","title":"Environmental Control of Glycerolipid Metabolism in Microalgae: Commercial Implications and Future Research Directions","container-title":"Journal of Phycology","page":"393-399","volume":"26","issue":"3","source":"Wiley Online Library","DOI":"10.1111/j.0022-3646.1990.00393.x","ISSN":"1529-8817","shortTitle":"Environmental Control of Glycerolipid Metabolism in Microalgae","language":"en","author":[{"family":"Roessler","given":"Paul G."}],"issued":{"date-parts":[["1990",9,1]]}}}],"schema":"https://github.com/citation-style-language/schema/raw/master/csl-citation.json"} </w:instrText>
      </w:r>
      <w:r w:rsidR="00BD03EC" w:rsidRPr="005B3C0C">
        <w:fldChar w:fldCharType="separate"/>
      </w:r>
      <w:r w:rsidRPr="005B3C0C">
        <w:t>(Du and Benning, 2016; Roessler, 1990)</w:t>
      </w:r>
      <w:r w:rsidR="00BD03EC" w:rsidRPr="005B3C0C">
        <w:fldChar w:fldCharType="end"/>
      </w:r>
      <w:r w:rsidRPr="005B3C0C">
        <w:t xml:space="preserve">. Consequently TAG synthesis may be increased in order to act as electron sink (via NADPH) to avoid photooxidative damage </w:t>
      </w:r>
      <w:r w:rsidR="00BD03EC" w:rsidRPr="005B3C0C">
        <w:fldChar w:fldCharType="begin"/>
      </w:r>
      <w:r w:rsidR="00790A49">
        <w:instrText xml:space="preserve"> ADDIN ZOTERO_ITEM CSL_CITATION {"citationID":"1o15c8j5eo","properties":{"formattedCitation":"(Klok et al., 2013)","plainCitation":"(Klok et al., 2013)"},"citationItems":[{"id":3059,"uris":["http://zotero.org/users/1204444/items/8WVWSZNB"],"uri":["http://zotero.org/users/1204444/items/8WVWSZNB"],"itemData":{"id":3059,"type":"article-journal","title":"Simultaneous growth and neutral lipid accumulation in microalgae","container-title":"Bioresource Technology","page":"233-243","volume":"134","source":"ScienceDirect","abstract":"In this paper the hypothesis was tested whether TAG accumulation serves as an energy sink when microalgae are exposed to an energy imbalance caused by nutrient limitation. In our continuous culture system, excess light absorption and growth-limiting nitrogen supply rates were combined, which resulted in accumulation of TAG (from 1.5% to 12.4% w/w) in visible lipid bodies in Neochloris oleoabundans, while cell replication was sustained. A fourfold increase in TAG productivity showed that TAG indeed served as an energy sink. However, the bulk of excess energy was dissipated leading to a significantly reduced biomass productivity and yield of biomass on light. This demonstrates that when aiming at industrial TAG production, sustaining efficient light energy use under nutrient stress is an important trait to look for in potential production organisms.","DOI":"10.1016/j.biortech.2013.02.006","ISSN":"0960-8524","journalAbbreviation":"Bioresource Technology","author":[{"family":"Klok","given":"Anne J."},{"family":"Martens","given":"Dirk E."},{"family":"Wijffels","given":"René H."},{"family":"Lamers","given":"Packo P."}],"issued":{"date-parts":[["2013",4]]}}}],"schema":"https://github.com/citation-style-language/schema/raw/master/csl-citation.json"} </w:instrText>
      </w:r>
      <w:r w:rsidR="00BD03EC" w:rsidRPr="005B3C0C">
        <w:fldChar w:fldCharType="separate"/>
      </w:r>
      <w:r w:rsidRPr="005B3C0C">
        <w:t xml:space="preserve">(Klok </w:t>
      </w:r>
      <w:r w:rsidR="00490409" w:rsidRPr="00490409">
        <w:rPr>
          <w:i/>
        </w:rPr>
        <w:t>et al</w:t>
      </w:r>
      <w:r w:rsidRPr="005B3C0C">
        <w:t>., 2013)</w:t>
      </w:r>
      <w:r w:rsidR="00BD03EC" w:rsidRPr="005B3C0C">
        <w:fldChar w:fldCharType="end"/>
      </w:r>
      <w:r w:rsidRPr="005B3C0C">
        <w:t xml:space="preserve">. Unlike mixotrophic cells, </w:t>
      </w:r>
      <w:r w:rsidRPr="005B3C0C">
        <w:rPr>
          <w:i/>
        </w:rPr>
        <w:t xml:space="preserve">C. reinhardtii </w:t>
      </w:r>
      <w:r w:rsidRPr="005B3C0C">
        <w:t xml:space="preserve">under FR light and heterotrophic conditions do not have a photosynthetic source of electrons (from oxygen evolution) to cause overcapacity. The aforementioned </w:t>
      </w:r>
      <w:r w:rsidR="000B69E8">
        <w:rPr>
          <w:i/>
        </w:rPr>
        <w:t>pgd1</w:t>
      </w:r>
      <w:r w:rsidRPr="005B3C0C">
        <w:rPr>
          <w:i/>
        </w:rPr>
        <w:t xml:space="preserve"> </w:t>
      </w:r>
      <w:r w:rsidRPr="005B3C0C">
        <w:t xml:space="preserve">study by </w:t>
      </w:r>
      <w:r w:rsidR="00BD03EC" w:rsidRPr="005B3C0C">
        <w:fldChar w:fldCharType="begin"/>
      </w:r>
      <w:r w:rsidR="00790A49">
        <w:instrText xml:space="preserve"> ADDIN ZOTERO_ITEM CSL_CITATION {"citationID":"1qvdbog2j7","properties":{"formattedCitation":"(Li et al., 2012)","plainCitation":"(Li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Pr="005B3C0C">
        <w:t xml:space="preserve">Li </w:t>
      </w:r>
      <w:r w:rsidR="00490409" w:rsidRPr="00490409">
        <w:rPr>
          <w:i/>
        </w:rPr>
        <w:t>et al</w:t>
      </w:r>
      <w:r w:rsidRPr="005B3C0C">
        <w:t xml:space="preserve">., </w:t>
      </w:r>
      <w:r w:rsidR="00BC4500">
        <w:t>(</w:t>
      </w:r>
      <w:r w:rsidRPr="005B3C0C">
        <w:t>2012)</w:t>
      </w:r>
      <w:r w:rsidR="00BD03EC" w:rsidRPr="005B3C0C">
        <w:fldChar w:fldCharType="end"/>
      </w:r>
      <w:r w:rsidRPr="005B3C0C">
        <w:t xml:space="preserve">, provides some support for this overreduction theory. In this study, the TAG-deficient (50% reduced) </w:t>
      </w:r>
      <w:r w:rsidR="000B69E8">
        <w:rPr>
          <w:i/>
        </w:rPr>
        <w:t>pgd1</w:t>
      </w:r>
      <w:r w:rsidRPr="005B3C0C">
        <w:rPr>
          <w:i/>
        </w:rPr>
        <w:t xml:space="preserve"> </w:t>
      </w:r>
      <w:r w:rsidRPr="005B3C0C">
        <w:t>mutant strain produces ROS after 7 days of N stress, which was synchronous with chlorosis of the cells. Addition</w:t>
      </w:r>
      <w:r w:rsidR="00376633">
        <w:t xml:space="preserve"> of DMCU (2 μM) blocked the Mehl</w:t>
      </w:r>
      <w:r w:rsidRPr="005B3C0C">
        <w:t xml:space="preserve">er reaction, which reduced ROS formation and prevented chlorosis </w:t>
      </w:r>
      <w:r w:rsidR="00BD03EC" w:rsidRPr="005B3C0C">
        <w:fldChar w:fldCharType="begin"/>
      </w:r>
      <w:r w:rsidR="00790A49">
        <w:instrText xml:space="preserve"> ADDIN ZOTERO_ITEM CSL_CITATION {"citationID":"9zB8XuDZ","properties":{"formattedCitation":"(Li et al., 2012)","plainCitation":"(Li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Pr="005B3C0C">
        <w:t xml:space="preserve">(Li </w:t>
      </w:r>
      <w:r w:rsidR="00490409" w:rsidRPr="00490409">
        <w:rPr>
          <w:i/>
        </w:rPr>
        <w:t>et al</w:t>
      </w:r>
      <w:r w:rsidRPr="005B3C0C">
        <w:t>., 2012)</w:t>
      </w:r>
      <w:r w:rsidR="00BD03EC" w:rsidRPr="005B3C0C">
        <w:fldChar w:fldCharType="end"/>
      </w:r>
      <w:r w:rsidRPr="005B3C0C">
        <w:t xml:space="preserve">. Another possible line of evidence is the acetate boost phenomenon described in </w:t>
      </w:r>
      <w:r w:rsidR="00BD03EC" w:rsidRPr="005B3C0C">
        <w:fldChar w:fldCharType="begin"/>
      </w:r>
      <w:r w:rsidR="00790A49">
        <w:instrText xml:space="preserve"> ADDIN ZOTERO_ITEM CSL_CITATION {"citationID":"7g3tbkp9f","properties":{"formattedCitation":"(Goodson et al., 2011)","plainCitation":"(Goodson et al., 2011)"},"citationItems":[{"id":1430,"uris":["http://zotero.org/users/1204444/items/2CQ5TQRV"],"uri":["http://zotero.org/users/1204444/items/2CQ5TQRV"],"itemData":{"id":1430,"type":"article-journal","title":"Structural Correlates of Cytoplasmic and Chloroplast Lipid Body Synthesis in Chlamydomonas reinhardtii and Stimulation of Lipid Body Production with Acetate Boost","container-title":"Eukaryotic Cell","page":"1592-1606","volume":"10","issue":"12","source":"ec.asm.org","abstract":"Light microscopy and deep-etch electron microscopy were used to visualize triacylglyceride (TAG)-filled lipid bodies (LBs) of the green eukaryotic soil alga Chlamydomonas reinhardtii, a model organism for biodiesel production. Cells growing in nitrogen-replete media contain small cytoplasmic lipid bodies (α-cyto-LBs) and small chloroplast plastoglobules. When starved for N, β-cyto-LB formation is massively stimulated. β-Cyto-LBs are intimately associated with both the endoplasmic reticulum membrane and the outer membrane of the chloroplast envelope, suggesting a model for the active participation of both organelles in β-cyto-LB biosynthesis and packaging. When sta6 mutant cells, blocked in starch biosynthesis, are N starved, they produce β-cyto-LBs and also chloroplast LBs (cpst-LBs) that are at least 10 times larger than plastoglobules and eventually engorge the chloroplast stroma. Production of β-cyto-LBs and cpst-LBs under the conditions we used is dependent on exogenous 20 mM acetate. We propose that the greater TAG yields reported for N-starved sta6 cells can be attributed to the strain's ability to produce cpst-LBs, a capacity that is lost when the mutant is complemented by a STA6 transgene. Provision of a 20 mM acetate “boost” during N starvation generates sta6 cells that become so engorged with LBs—at the expense of cytoplasm and most organelles—that they float on water even when centrifuged. This property could be a desirable feature for algal harvesting during biodiesel production.","DOI":"10.1128/EC.05242-11","ISSN":"1535-9778, 1535-9786","journalAbbreviation":"Eukaryotic Cell","language":"en","author":[{"family":"Goodson","given":"Carrie"},{"family":"Roth","given":"Robyn"},{"family":"Wang","given":"Zi Teng"},{"family":"Goodenough","given":"Ursula"}],"issued":{"date-parts":[["2011",12,1]]}}}],"schema":"https://github.com/citation-style-language/schema/raw/master/csl-citation.json"} </w:instrText>
      </w:r>
      <w:r w:rsidR="00BD03EC" w:rsidRPr="005B3C0C">
        <w:fldChar w:fldCharType="separate"/>
      </w:r>
      <w:r w:rsidRPr="005B3C0C">
        <w:t xml:space="preserve">Goodson </w:t>
      </w:r>
      <w:r w:rsidR="00490409" w:rsidRPr="00490409">
        <w:rPr>
          <w:i/>
        </w:rPr>
        <w:t>et al</w:t>
      </w:r>
      <w:r w:rsidRPr="005B3C0C">
        <w:t>., (2011)</w:t>
      </w:r>
      <w:r w:rsidR="00BD03EC" w:rsidRPr="005B3C0C">
        <w:fldChar w:fldCharType="end"/>
      </w:r>
      <w:r w:rsidRPr="005B3C0C">
        <w:t xml:space="preserve"> and </w:t>
      </w:r>
      <w:r w:rsidR="00BD03EC" w:rsidRPr="005B3C0C">
        <w:fldChar w:fldCharType="begin"/>
      </w:r>
      <w:r w:rsidR="00790A49">
        <w:instrText xml:space="preserve"> ADDIN ZOTERO_ITEM CSL_CITATION {"citationID":"1547s67h03","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sensiti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Pr="005B3C0C">
        <w:t xml:space="preserve">Goodenough </w:t>
      </w:r>
      <w:r w:rsidR="00490409" w:rsidRPr="00490409">
        <w:rPr>
          <w:i/>
        </w:rPr>
        <w:t>et al</w:t>
      </w:r>
      <w:r w:rsidRPr="005B3C0C">
        <w:t>., (2014)</w:t>
      </w:r>
      <w:r w:rsidR="00BD03EC" w:rsidRPr="005B3C0C">
        <w:fldChar w:fldCharType="end"/>
      </w:r>
      <w:r w:rsidRPr="005B3C0C">
        <w:t xml:space="preserve">. In these studies the authors reported that when an additional supplement of acetate is spiked into N stressed cultures of the </w:t>
      </w:r>
      <w:r w:rsidRPr="005B3C0C">
        <w:rPr>
          <w:i/>
        </w:rPr>
        <w:t xml:space="preserve">sta6 </w:t>
      </w:r>
      <w:r w:rsidRPr="005B3C0C">
        <w:t xml:space="preserve">starchless mutant of </w:t>
      </w:r>
      <w:r w:rsidRPr="005B3C0C">
        <w:rPr>
          <w:i/>
        </w:rPr>
        <w:t xml:space="preserve">C. reinhardtii, </w:t>
      </w:r>
      <w:r w:rsidRPr="005B3C0C">
        <w:t>cells</w:t>
      </w:r>
      <w:r w:rsidRPr="005B3C0C">
        <w:rPr>
          <w:i/>
        </w:rPr>
        <w:t xml:space="preserve"> </w:t>
      </w:r>
      <w:r w:rsidRPr="005B3C0C">
        <w:t xml:space="preserve">hyper-accumulate TAG to such an extreme that the cells float. Despite in-depth transcriptomic studies, the authors did not find a clear explanation for this phenomenon. One possible explanation is tight photosynthetic regulation of the ATP/NAPDH ratio. </w:t>
      </w:r>
      <w:r w:rsidR="00BD03EC" w:rsidRPr="005B3C0C">
        <w:fldChar w:fldCharType="begin"/>
      </w:r>
      <w:r w:rsidR="00790A49">
        <w:instrText xml:space="preserve"> ADDIN ZOTERO_ITEM CSL_CITATION {"citationID":"10ghs51iv3","properties":{"formattedCitation":"(Qiao et al., 2012)","plainCitation":"(Qiao et al., 2012)"},"citationItems":[{"id":2180,"uris":["http://zotero.org/users/1204444/items/X9UTGIKI"],"uri":["http://zotero.org/users/1204444/items/X9UTGIKI"],"itemData":{"id":2180,"type":"article-journal","title":"Short-Term Effects of Acetate and Microaerobic Conditions on Photosynthesis and Respiration in Chlorella Sorokiniana Gxnn 01 (chlorophyta)1","container-title":"Journal of Phycology","page":"992–1001","volume":"48","issue":"4","source":"Wiley Online Library","abstract":"The culture of microalgae using organic carbon sources decreases the cost of operation in closed systems. The effect of carbon sources on microalgae is thus an interesting problem in not only theoretical research but also practical production. The short-term effects of acetate and microaerobic conditions on the growth, photosynthesis, and respiration of the green microalga Chlorella sorokiniana I. Shihira &amp; R.W. Krauss GXNN 01 were described after acetate addition to autotrophic cultures. As the acetate concentration increased, cells needed a longer lag phase to grow, and 243.8 mM acetate completely inhibited growth. Acetate addition induced an immediate response in photosynthesis and respiration. The activity of PS II and PS I were impaired and declined with different rates, and then recovered compared with autotrophic cells. Carbonic anhydrase and Rubisco activities were also inhibited at the beginning, and respiration was increased. We propose that ATP consumption for acetate assimilation results in surplus NADPH, and then accumulated reducing power over-reduces inter-photosystem components and raises the transthylakoid proton gradient, which redistributes energy between PS I and PS II, and leads to a decrease in the PS II/PS I ratio and O2 evolution. An apparent cyclic electron flow was also observed, which may be mainly mediated by NAD(P)H dehydrogenase-dependent pathway since NADPH was in excess. These observations pointed to an acclimation process after acetate addition, and suggested the interaction between photosynthesis and respiration involving ATP and reducing power.","DOI":"10.1111/j.1529-8817.2012.01189.x","ISSN":"1529-8817","language":"en","author":[{"family":"Qiao","given":"Hongjin"},{"family":"Wang","given":"Guangce"},{"family":"Liu","given":"Kai"},{"family":"Gu","given":"Wenhui"}],"issued":{"date-parts":[["2012"]]}}}],"schema":"https://github.com/citation-style-language/schema/raw/master/csl-citation.json"} </w:instrText>
      </w:r>
      <w:r w:rsidR="00BD03EC" w:rsidRPr="005B3C0C">
        <w:fldChar w:fldCharType="separate"/>
      </w:r>
      <w:r w:rsidRPr="005B3C0C">
        <w:t xml:space="preserve">Qiao </w:t>
      </w:r>
      <w:r w:rsidR="00490409" w:rsidRPr="00490409">
        <w:rPr>
          <w:i/>
        </w:rPr>
        <w:t>et al</w:t>
      </w:r>
      <w:r w:rsidRPr="005B3C0C">
        <w:t>., (2012)</w:t>
      </w:r>
      <w:r w:rsidR="00BD03EC" w:rsidRPr="005B3C0C">
        <w:fldChar w:fldCharType="end"/>
      </w:r>
      <w:r w:rsidRPr="005B3C0C">
        <w:rPr>
          <w:i/>
        </w:rPr>
        <w:t xml:space="preserve"> </w:t>
      </w:r>
      <w:r w:rsidRPr="005B3C0C">
        <w:t xml:space="preserve">reported that in </w:t>
      </w:r>
      <w:r w:rsidRPr="005B3C0C">
        <w:rPr>
          <w:i/>
        </w:rPr>
        <w:t xml:space="preserve">Chlorella sorokiniana </w:t>
      </w:r>
      <w:r w:rsidRPr="005B3C0C">
        <w:t xml:space="preserve">the addition of acetate led to an immediate drop in PSII and increase in CEF. This response was attributed to an imbalance of NADPH and ATP, due to ATP consumption through acetate uptake. Consequently it is possible that the acetate boost response is initiated by excess NADPH, which is fully directed to TAG synthesis in the absence of starch. Finally a third line of evidence supporting the overreduction theory relates to the TAG accumulating response under saturating light. Recently, </w:t>
      </w:r>
      <w:r w:rsidR="00BD03EC" w:rsidRPr="005B3C0C">
        <w:fldChar w:fldCharType="begin"/>
      </w:r>
      <w:r w:rsidR="00790A49">
        <w:instrText xml:space="preserve"> ADDIN ZOTERO_ITEM CSL_CITATION {"citationID":"cK9Q6oA2","properties":{"formattedCitation":"(Goold et al., 2016; Merchant et al., 2012)","plainCitation":"(Goold et al., 2016; Merchant et al., 2012)"},"citationItems":[{"id":4638,"uris":["http://zotero.org/users/1204444/items/4VP2GEPR"],"uri":["http://zotero.org/users/1204444/items/4VP2GEPR"],"itemData":{"id":4638,"type":"article-journal","title":"Saturating Light Induces Sustained Accumulation of Oil in Plastidal Lipid Droplets in Chlamydomonas reinhardtii","container-title":"Plant Physiology","page":"pp.00718.2016","source":"www.plantphysiol.org.eresources.shef.ac.uk","abstract":"Enriching algal biomass in energy density is an important goal in algal biotechnology. Nitrogen (N) starvation is considered the most potent trigger of oil accumulation in microalgae and has been thoroughly investigated. However, N-starvation causes slow down and eventually arrest of biomass growth. In this study, we show that exposing a Chlamydomonas reinhardtii culture to saturating light (SL) under a non-limiting CO2 concentration in turbidostatic photobioreactors induces a sustained accumulation of lipid droplets (LDs) without compromising growth, which results in much higher oil productivity than N starvation. We also show that the polar membrane lipid fraction of SL-induced LDs are rich in plastidial lipids (~70%), in contrast to N-starvation induced LDs which contain ~60% lipids of ER origin. Proteomic analysis of LDs isolated from SL-exposed cells identified &gt;200 proteins, including known proteins of lipid metabolism, as well as 74 proteins uniquely present in SL-induced LDs. LDs induced by SL and N-depletion thus differ in protein and lipid contents. Taken together, lipidomic and proteomic data thus show that a large part of the sustained oil accumulation occurring under SL is likely due to the formation of plastidial LDs. We discuss our data in relation to the different metabolic routes used by microalgae to accumulate oil reserves depending on cultivation conditions. Finally, we propose a model in which oil accumulation is governed by an imbalance between photosynthesis and growth, which can be achieved by impairing growth or by boosting photosynthetic carbon fixation, with the latter resulting in higher oil productivity.","DOI":"10.1104/pp.16.00718","ISSN":", 1532-2548","note":"PMID: 27297678","journalAbbreviation":"Plant Physiol.","language":"en","author":[{"family":"Goold","given":"Hugh Douglas"},{"family":"Cuiné","given":"Stéphan"},{"family":"Legeret","given":"Bertrand"},{"family":"Liang","given":"Yuanxue"},{"family":"Brugière","given":"Sabine"},{"family":"Auroy","given":"Pascaline"},{"family":"Javot","given":"Helene"},{"family":"Tardif","given":"Marianne"},{"family":"Jones","given":"Brian J."},{"family":"Beisson","given":"Fred"},{"family":"Peltier","given":"Gilles"},{"family":"Li-Beisson","given":"Yonghua"}],"issued":{"date-parts":[["2016",6,13]]},"PMID":"27297678"}},{"id":1451,"uris":["http://zotero.org/users/1204444/items/J7KBZQDP"],"uri":["http://zotero.org/users/1204444/items/J7KBZQDP"],"itemData":{"id":1451,"type":"article-journal","title":"TAG, You’re it! Chlamydomonas as a reference organism for understanding algal triacylglycerol accumulation","container-title":"Current Opinion in Biotechnology","page":"352-363","volume":"23","issue":"3","source":"ScienceDirect","abstract":"Photosynthetic organisms are responsible for converting sunlight into organic matter, and they are therefore seen as a resource for the renewable fuel industry. Ethanol and esterified fatty acids (biodiesel) are the most common fuel products derived from these photosynthetic organisms. The potential of algae as producers of biodiesel precursor (or triacylglycerols (TAGs)) has yet to be realized because of the limited knowledge of the underlying biochemistry, cell biology and genetics. Well-characterized pathways from fungi and land plants have been used to identify algal homologs of key enzymes in TAG synthesis, including diacylglcyerol acyltransferases, phospholipid diacylglycerol acyltransferase and phosphatidate phosphatases. Many laboratories have adopted Chlamydomonas reinhardtii as a reference organism for discovery of algal-specific adaptations of TAG metabolism. Stressed Chlamydomonas cells, grown either photoautotrophically or photoheterotrophically, accumulate TAG in plastid and cytoplasmic lipid bodies, reaching 46–65% of dry weight in starch accumulation (sta) mutants. State of the art genomic technologies including expression profiling and proteomics have identified new proteins, including key components of lipid droplets, candidate regulators and lipid/TAG degrading activities. By analogy with crop plants, it is expected that advances in algal breeding and genome engineering may facilitate realizing the potential in algae.","DOI":"10.1016/j.copbio.2011.12.001","ISSN":"0958-1669","shortTitle":"Energy biotechnology • Environmental biotechnology","journalAbbreviation":"Current Opinion in Biotechnology","author":[{"family":"Merchant","given":"Sabeeha S"},{"family":"Kropat","given":"Janette"},{"family":"Liu","given":"Bensheng"},{"family":"Shaw","given":"Johnathan"},{"family":"Warakanont","given":"Jaruswan"}],"issued":{"date-parts":[["2012",6]]}}}],"schema":"https://github.com/citation-style-language/schema/raw/master/csl-citation.json"} </w:instrText>
      </w:r>
      <w:r w:rsidR="00BD03EC" w:rsidRPr="005B3C0C">
        <w:fldChar w:fldCharType="separate"/>
      </w:r>
      <w:r w:rsidRPr="005B3C0C">
        <w:t xml:space="preserve">Goold </w:t>
      </w:r>
      <w:r w:rsidR="00490409" w:rsidRPr="00490409">
        <w:rPr>
          <w:i/>
        </w:rPr>
        <w:t>et al</w:t>
      </w:r>
      <w:r w:rsidRPr="005B3C0C">
        <w:t>. (2016)</w:t>
      </w:r>
      <w:r w:rsidR="00BD03EC" w:rsidRPr="005B3C0C">
        <w:fldChar w:fldCharType="end"/>
      </w:r>
      <w:r w:rsidRPr="005B3C0C">
        <w:t xml:space="preserve"> reported higher TAG accumulation in </w:t>
      </w:r>
      <w:r w:rsidRPr="005B3C0C">
        <w:rPr>
          <w:i/>
        </w:rPr>
        <w:t>C. reinhardtii</w:t>
      </w:r>
      <w:r w:rsidRPr="005B3C0C">
        <w:t xml:space="preserve"> cells under oversaturating light (SL) intensity and N replete conditions. The authors found that TAG accumulated under SL was of plastidial origin (chloroplastic location of LB). Interestingly the only other reported occurrence of chloroplastic LB synthesis is in the </w:t>
      </w:r>
      <w:r w:rsidRPr="005B3C0C">
        <w:rPr>
          <w:i/>
        </w:rPr>
        <w:t xml:space="preserve">sta6 </w:t>
      </w:r>
      <w:r w:rsidRPr="005B3C0C">
        <w:t xml:space="preserve">mutant under N stress. </w:t>
      </w:r>
      <w:r w:rsidR="00BD03EC" w:rsidRPr="005B3C0C">
        <w:fldChar w:fldCharType="begin"/>
      </w:r>
      <w:r w:rsidR="00790A49">
        <w:instrText xml:space="preserve"> ADDIN ZOTERO_ITEM CSL_CITATION {"citationID":"1163qso48g","properties":{"formattedCitation":"(Fan et al., 2011; Goodenough et al., 2014; Goodson et al., 2011)","plainCitation":"(Fan et al., 2011; Goodenough et al., 2014; Goodson et al., 2011)"},"citationItems":[{"id":2880,"uris":["http://zotero.org/users/1204444/items/7WXGIQ4H"],"uri":["http://zotero.org/users/1204444/items/7WXGIQ4H"],"itemData":{"id":2880,"type":"article-journal","title":"A chloroplast pathway for the de novo biosynthesis of triacylglycerol in Chlamydomonas reinhardtii","container-title":"FEBS Letters","page":"1985-1991","volume":"585","issue":"12","source":"ScienceDirect","abstract":"Neutral lipid metabolism has been extensively studied in yeast, plants and mammals. In contrast, little information is available regarding the biochemical pathway, enzymes and regulatory factors involved in the biosynthesis of triacylglycerol (TAG) in microalgae. In the conventional TAG biosynthetic pathway widely accepted for yeast, plants and mammals, TAG is assembled in the endoplasmic reticulum (ER) from its immediate precursor diacylglycerol (DAG) made by ER-specific acyltransferases, and is deposited exclusively in lipid droplets in the cytosol. Here, we demonstrated that the unicellular microalga Chlamydomonas reinhardtii employs a distinct pathway that uses DAG derived almost exclusively from the chloroplast to produce TAG. This unique TAG biosynthesis pathway is largely dependent on de novo fatty acid synthesis, and the TAG formed in this pathway is stored in lipid droplets in both the chloroplast and the cytosol. These findings have wide implications for understanding TAG biosynthesis and storage and other areas of lipid metabolism in microalgae and other organisms.","DOI":"10.1016/j.febslet.2011.05.018","ISSN":"0014-5793","journalAbbreviation":"FEBS Letters","author":[{"family":"Fan","given":"Jilian"},{"family":"Andre","given":"Carl"},{"family":"Xu","given":"Changcheng"}],"issued":{"date-parts":[["2011",6,23]]}}},{"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w:instrText>
      </w:r>
      <w:r w:rsidR="00790A49">
        <w:rPr>
          <w:rFonts w:ascii="Calibri" w:hAnsi="Calibri" w:cs="Calibri"/>
        </w:rPr>
        <w:instrText>≥</w:instrText>
      </w:r>
      <w:r w:rsidR="00790A49">
        <w:instrText xml:space="preserve">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id":1430,"uris":["http://zotero.org/users/1204444/items/2CQ5TQRV"],"uri":["http://zotero.org/users/1204444/items/2CQ5TQRV"],"itemData":{"id":1430,"type":"article-journal","title":"Structural Correlates of Cytoplasmic and Chloroplast Lipid Body Synthesis in Chlamydomonas reinhardtii and Stimulation of Lipid Body Production with Acetate Boost","container-title":"Eukaryotic Cell","page":"1592-1606","volume":"10","issue":"12","source":"ec.asm.org","abstract":"Light microscopy and deep-etch electron microscopy were used to visualize triacylglyceride (TAG)-filled lipid bodies (LBs) of the green eukaryotic soil alga Chlamydomonas reinhardtii, a model organism for biodiesel production. Cells growing in nitrogen-replete media contain small cytoplasmic lipid bodies (α-cyto-LBs) and small chloroplast plastoglobules. When starved for N, β-cyto-LB formation is massively stimulated. β-Cyto-LBs are intimately associated with both the endoplasmic reticulum membrane and the outer membrane of the chloroplast envelope, suggesting a model for the active participation of both organelles in β-cyto-LB biosynthesis and packaging. When sta6 mutant cells, blocked in starch biosynthesis, are N starved, they produce β-cyto-LBs and also chloroplast LBs (cpst-LBs) that are at least 10 times larger than plastoglobules and eventually engorge the chloroplast stroma. Production of β-cyto-LBs and cpst-LBs under the conditions we used is dependent on exogenous 20 mM acetate. We propose that the greater TAG yields reported for N-starved sta6 cells can be attributed to the strain's ability to produce cpst-LBs, a capacity that is lost when the mutant is complemented by a STA6 transgene. Provision of a 20 mM acetate “boost” during N starvation generates sta6 cells that become so engorged with LBs—at the expense of cytoplasm and most organelles—that they float on water even when centrifuged. This property could be a desirable feature for algal harvesting during biodiesel production.","DOI":"10.1128/EC.05242-11","ISSN":"1535-9778, 1535-9786","journalAbbreviation":"Eukaryotic Cell","language":"en","author":[{"family":"Goodson","given":"Carrie"},{"family":"Roth","given":"Robyn"},{"family":"Wang","given":"Zi Teng"},{"family":"Goodenough","given":"Ursula"}],"issued":{"date-parts":[["2011",12,1]]}}}],"schema":"https://github.com/citation-style-language/schema/raw/master/csl-citation.json"} </w:instrText>
      </w:r>
      <w:r w:rsidR="00BD03EC" w:rsidRPr="005B3C0C">
        <w:fldChar w:fldCharType="separate"/>
      </w:r>
      <w:r w:rsidRPr="005B3C0C">
        <w:t xml:space="preserve">(Fan </w:t>
      </w:r>
      <w:r w:rsidR="00490409" w:rsidRPr="00490409">
        <w:rPr>
          <w:i/>
        </w:rPr>
        <w:t>et al</w:t>
      </w:r>
      <w:r w:rsidRPr="005B3C0C">
        <w:t xml:space="preserve">., 2011; Goodenough </w:t>
      </w:r>
      <w:r w:rsidR="00490409" w:rsidRPr="00490409">
        <w:rPr>
          <w:i/>
        </w:rPr>
        <w:t>et al</w:t>
      </w:r>
      <w:r w:rsidRPr="005B3C0C">
        <w:t xml:space="preserve">., 2014; Goodson </w:t>
      </w:r>
      <w:r w:rsidR="00490409" w:rsidRPr="00490409">
        <w:rPr>
          <w:i/>
        </w:rPr>
        <w:t>et al</w:t>
      </w:r>
      <w:r w:rsidRPr="005B3C0C">
        <w:t>., 2011)</w:t>
      </w:r>
      <w:r w:rsidR="00BD03EC" w:rsidRPr="005B3C0C">
        <w:fldChar w:fldCharType="end"/>
      </w:r>
      <w:r w:rsidRPr="005B3C0C">
        <w:t xml:space="preserve">. Conversely WT cells under N stress (and moderate light) produce cytoplasmic LBs </w:t>
      </w:r>
      <w:r w:rsidR="00BD03EC" w:rsidRPr="005B3C0C">
        <w:fldChar w:fldCharType="begin"/>
      </w:r>
      <w:r w:rsidR="00790A49">
        <w:instrText xml:space="preserve"> ADDIN ZOTERO_ITEM CSL_CITATION {"citationID":"1amk8288em","properties":{"formattedCitation":"(Goodson et al., 2011)","plainCitation":"(Goodson et al., 2011)"},"citationItems":[{"id":1430,"uris":["http://zotero.org/users/1204444/items/2CQ5TQRV"],"uri":["http://zotero.org/users/1204444/items/2CQ5TQRV"],"itemData":{"id":1430,"type":"article-journal","title":"Structural Correlates of Cytoplasmic and Chloroplast Lipid Body Synthesis in Chlamydomonas reinhardtii and Stimulation of Lipid Body Production with Acetate Boost","container-title":"Eukaryotic Cell","page":"1592-1606","volume":"10","issue":"12","source":"ec.asm.org","abstract":"Light microscopy and deep-etch electron microscopy were used to visualize triacylglyceride (TAG)-filled lipid bodies (LBs) of the green eukaryotic soil alga Chlamydomonas reinhardtii, a model organism for biodiesel production. Cells growing in nitrogen-replete media contain small cytoplasmic lipid bodies (α-cyto-LBs) and small chloroplast plastoglobules. When starved for N, β-cyto-LB formation is massively stimulated. β-Cyto-LBs are intimately associated with both the endoplasmic reticulum membrane and the outer membrane of the chloroplast envelope, suggesting a model for the active participation of both organelles in β-cyto-LB biosynthesis and packaging. When sta6 mutant cells, blocked in starch biosynthesis, are N starved, they produce β-cyto-LBs and also chloroplast LBs (cpst-LBs) that are at least 10 times larger than plastoglobules and eventually engorge the chloroplast stroma. Production of β-cyto-LBs and cpst-LBs under the conditions we used is dependent on exogenous 20 mM acetate. We propose that the greater TAG yields reported for N-starved sta6 cells can be attributed to the strain's ability to produce cpst-LBs, a capacity that is lost when the mutant is complemented by a STA6 transgene. Provision of a 20 mM acetate “boost” during N starvation generates sta6 cells that become so engorged with LBs—at the expense of cytoplasm and most organelles—that they float on water even when centrifuged. This property could be a desirable feature for algal harvesting during biodiesel production.","DOI":"10.1128/EC.05242-11","ISSN":"1535-9778, 1535-9786","journalAbbreviation":"Eukaryotic Cell","language":"en","author":[{"family":"Goodson","given":"Carrie"},{"family":"Roth","given":"Robyn"},{"family":"Wang","given":"Zi Teng"},{"family":"Goodenough","given":"Ursula"}],"issued":{"date-parts":[["2011",12,1]]}}}],"schema":"https://github.com/citation-style-language/schema/raw/master/csl-citation.json"} </w:instrText>
      </w:r>
      <w:r w:rsidR="00BD03EC" w:rsidRPr="005B3C0C">
        <w:fldChar w:fldCharType="separate"/>
      </w:r>
      <w:r w:rsidRPr="005B3C0C">
        <w:t xml:space="preserve">(Goodson </w:t>
      </w:r>
      <w:r w:rsidR="00490409" w:rsidRPr="00490409">
        <w:rPr>
          <w:i/>
        </w:rPr>
        <w:t>et al</w:t>
      </w:r>
      <w:r w:rsidRPr="005B3C0C">
        <w:t>., 2011)</w:t>
      </w:r>
      <w:r w:rsidR="00BD03EC" w:rsidRPr="005B3C0C">
        <w:fldChar w:fldCharType="end"/>
      </w:r>
      <w:r w:rsidRPr="005B3C0C">
        <w:t xml:space="preserve">. In this study acetate supplementation was closely associated with </w:t>
      </w:r>
      <w:r w:rsidR="000B69E8">
        <w:rPr>
          <w:i/>
        </w:rPr>
        <w:t>pgd1</w:t>
      </w:r>
      <w:r w:rsidRPr="005B3C0C">
        <w:rPr>
          <w:i/>
        </w:rPr>
        <w:t xml:space="preserve"> </w:t>
      </w:r>
      <w:r w:rsidRPr="005B3C0C">
        <w:t>expression and synthesis of C18:1</w:t>
      </w:r>
      <w:r w:rsidRPr="005B3C0C">
        <w:rPr>
          <w:rFonts w:cs="Times New Roman"/>
        </w:rPr>
        <w:t>Δ</w:t>
      </w:r>
      <w:r w:rsidRPr="005B3C0C">
        <w:t xml:space="preserve">9, which is directed to TAG via the ER. Consequently </w:t>
      </w:r>
      <w:r w:rsidRPr="005B3C0C">
        <w:lastRenderedPageBreak/>
        <w:t xml:space="preserve">it is possible that FA synthesis due to overreduction is synthesised in the plastid, at the site of oxidative stress, while additional carbon supplementation is directed to longer chain and possibly slower ER biosynthesis. Further research is needed to confirm this hypothesis. </w:t>
      </w:r>
    </w:p>
    <w:p w14:paraId="22BAB26A" w14:textId="77777777" w:rsidR="006729C0" w:rsidRDefault="005B3C0C" w:rsidP="005B3C0C">
      <w:pPr>
        <w:spacing w:line="360" w:lineRule="auto"/>
      </w:pPr>
      <w:r w:rsidRPr="005B3C0C">
        <w:t xml:space="preserve">While there are multiple sources of evidence to support the overreduction theory, data from the current study and the recently published </w:t>
      </w:r>
      <w:r w:rsidR="00BD03EC" w:rsidRPr="005B3C0C">
        <w:fldChar w:fldCharType="begin"/>
      </w:r>
      <w:r w:rsidRPr="005B3C0C">
        <w:instrText xml:space="preserve"> ADDIN ZOTERO_ITEM CSL_CITATION {"citationID":"1pje96atc8","properties":{"formattedCitation":"(Juergens et al., 2016)","plainCitation":"(Juergens et al., 2016)"},"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schema":"https://github.com/citation-style-language/schema/raw/master/csl-citation.json"} </w:instrText>
      </w:r>
      <w:r w:rsidR="00BD03EC" w:rsidRPr="005B3C0C">
        <w:fldChar w:fldCharType="separate"/>
      </w:r>
      <w:r w:rsidRPr="005B3C0C">
        <w:t xml:space="preserve">Juergens </w:t>
      </w:r>
      <w:r w:rsidR="00490409" w:rsidRPr="00490409">
        <w:rPr>
          <w:i/>
        </w:rPr>
        <w:t>et al</w:t>
      </w:r>
      <w:r w:rsidRPr="005B3C0C">
        <w:t>. (2016)</w:t>
      </w:r>
      <w:r w:rsidR="00BD03EC" w:rsidRPr="005B3C0C">
        <w:fldChar w:fldCharType="end"/>
      </w:r>
      <w:r w:rsidRPr="005B3C0C">
        <w:t xml:space="preserve"> indicate that surplus energy is unlikely to be the sole driver of TAG and starch accumulation in wild type (or parental) cells. The first line of evidence for this rebuttal is linked to the response of heterotrophic cells to N deprivation. If the primary cause of TAG accumulation is to divert excess NADPH to carbon synthesis in order to prevent photooxidative stress, TAG and starch accumulation should be limited in heterotrophic cells. However, in the current study and </w:t>
      </w:r>
      <w:r w:rsidR="00BD03EC" w:rsidRPr="005B3C0C">
        <w:fldChar w:fldCharType="begin"/>
      </w:r>
      <w:r w:rsidRPr="005B3C0C">
        <w:instrText xml:space="preserve"> ADDIN ZOTERO_ITEM CSL_CITATION {"citationID":"zyAHQxVE","properties":{"formattedCitation":"(Juergens et al., 2016)","plainCitation":"(Juergens et al., 2016)"},"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schema":"https://github.com/citation-style-language/schema/raw/master/csl-citation.json"} </w:instrText>
      </w:r>
      <w:r w:rsidR="00BD03EC" w:rsidRPr="005B3C0C">
        <w:fldChar w:fldCharType="separate"/>
      </w:r>
      <w:r w:rsidRPr="005B3C0C">
        <w:t xml:space="preserve">Juergens </w:t>
      </w:r>
      <w:r w:rsidR="00490409" w:rsidRPr="00490409">
        <w:rPr>
          <w:i/>
        </w:rPr>
        <w:t>et al</w:t>
      </w:r>
      <w:r w:rsidRPr="005B3C0C">
        <w:t>. (</w:t>
      </w:r>
      <w:r w:rsidR="00833364">
        <w:rPr>
          <w:i/>
        </w:rPr>
        <w:t>In press</w:t>
      </w:r>
      <w:r w:rsidRPr="005B3C0C">
        <w:t>)</w:t>
      </w:r>
      <w:r w:rsidR="00BD03EC" w:rsidRPr="005B3C0C">
        <w:fldChar w:fldCharType="end"/>
      </w:r>
      <w:r w:rsidRPr="005B3C0C">
        <w:t>, heterotrophic cultures had a faster rate initial of starch biosynthesis (3.2 vs 1.9 µg mg DCW</w:t>
      </w:r>
      <w:r w:rsidRPr="005B3C0C">
        <w:rPr>
          <w:vertAlign w:val="superscript"/>
        </w:rPr>
        <w:t>-1</w:t>
      </w:r>
      <w:r w:rsidRPr="005B3C0C">
        <w:t xml:space="preserve"> hr</w:t>
      </w:r>
      <w:r w:rsidRPr="005B3C0C">
        <w:rPr>
          <w:vertAlign w:val="superscript"/>
        </w:rPr>
        <w:t>-1</w:t>
      </w:r>
      <w:r w:rsidRPr="005B3C0C">
        <w:t>, 0-48 hours), and a similar rate of TAG biosynthesis (6.7 vs 7.7 pg cell</w:t>
      </w:r>
      <w:r w:rsidRPr="005B3C0C">
        <w:rPr>
          <w:vertAlign w:val="superscript"/>
        </w:rPr>
        <w:t>-1</w:t>
      </w:r>
      <w:r w:rsidRPr="005B3C0C">
        <w:t xml:space="preserve"> hr</w:t>
      </w:r>
      <w:r w:rsidRPr="005B3C0C">
        <w:rPr>
          <w:vertAlign w:val="superscript"/>
        </w:rPr>
        <w:t>-1</w:t>
      </w:r>
      <w:r w:rsidRPr="005B3C0C">
        <w:t>, 0-48 hours) compared to autotrophic cells (continuous light). While this doesn’t exclude oxidative stress as a factor in carbon accumulation, it indicates</w:t>
      </w:r>
      <w:r w:rsidR="006729C0">
        <w:t xml:space="preserve"> that it is not the sole cause. </w:t>
      </w:r>
    </w:p>
    <w:p w14:paraId="6F5B6465" w14:textId="77777777" w:rsidR="006729C0" w:rsidRDefault="005B3C0C" w:rsidP="005B3C0C">
      <w:pPr>
        <w:spacing w:line="360" w:lineRule="auto"/>
      </w:pPr>
      <w:r w:rsidRPr="005B3C0C">
        <w:t xml:space="preserve">Secondly, in all treatments analysed in this chapter and the previous chapter, starch is the dominant storage molecule, accumulating almost immediately after N deprivation, when photosynthetic capacity (Figure </w:t>
      </w:r>
      <w:r w:rsidR="006729C0">
        <w:t>51</w:t>
      </w:r>
      <w:r w:rsidRPr="005B3C0C">
        <w:t xml:space="preserve">) is at its highest. Synthesis of an 18 carbon starch molecular requires 24 NADPH molecules, while synthesis of oleic acid (C18:1) requires 70 </w:t>
      </w:r>
      <w:r w:rsidR="00BD03EC" w:rsidRPr="005B3C0C">
        <w:fldChar w:fldCharType="begin"/>
      </w:r>
      <w:r w:rsidRPr="005B3C0C">
        <w:instrText xml:space="preserve"> ADDIN ZOTERO_ITEM CSL_CITATION {"citationID":"g19l0fav8","properties":{"formattedCitation":"(Alric, 2010)","plainCitation":"(Alric, 2010)"},"citationItems":[{"id":2075,"uris":["http://zotero.org/users/1204444/items/RN78GDB3"],"uri":["http://zotero.org/users/1204444/items/RN78GDB3"],"itemData":{"id":2075,"type":"article-journal","title":"Cyclic electron flow around photosystem I in unicellular green algae","container-title":"Photosynthesis Research","page":"47-56","volume":"106","issue":"1-2","source":"link.springer.com","abstract":"Cyclic electron flow around PSI, or cyclic photophosphorylation, is the photosynthetic process which recycles the reducing equivalents produced by photosystem I in the stroma towards the plastoquinone pool. Through the activity of cytochrome b 6 f, which also transfers protons across the membrane, it promotes the synthesis of ATP. The literature dealing with cyclic electron flow in unicellular algae is far less abundant than it is for plants. However, in the chloroplast of algae such as Chlorella or Chlamydomonas, an efficient carbohydrate catabolism renders the redox poise much more reducing than in plant chloroplasts. It is therefore worthwhile highlighting the specific properties of unicellular algae because cyclic electron flow is highly dependent upon the accumulation of these stromal reducing equivalents. Such an increase of reducing power in the stroma stimulates the reduction of plastoquinones, which is the limiting step of cyclic electron flow. In anaerobic conditions in the dark, this reaction can lead to a fully reduced plastoquinone pool and induce state transitions, the migration of 80% of light harvesting complexes II and 20% of cytochrome b 6 f complex from the PSII-enriched grana to the PSI-enriched lamella. These ultrastructural changes have been proposed to further enhance cyclic electron flow by increasing PSI antenna size, and forming PSI-cyt b 6 f supercomplexes. These hypotheses are discussed in light of recently published data.","DOI":"10.1007/s11120-010-9566-4","ISSN":"0166-8595, 1573-5079","journalAbbreviation":"Photosynth Res","language":"en","author":[{"family":"Alric","given":"Jean"}],"issued":{"date-parts":[["2010",6,8]]}}}],"schema":"https://github.com/citation-style-language/schema/raw/master/csl-citation.json"} </w:instrText>
      </w:r>
      <w:r w:rsidR="00BD03EC" w:rsidRPr="005B3C0C">
        <w:fldChar w:fldCharType="separate"/>
      </w:r>
      <w:r w:rsidRPr="005B3C0C">
        <w:t>(Alric, 2010)</w:t>
      </w:r>
      <w:r w:rsidR="00BD03EC" w:rsidRPr="005B3C0C">
        <w:fldChar w:fldCharType="end"/>
      </w:r>
      <w:r w:rsidRPr="005B3C0C">
        <w:t>. Consequently, if overreduction is the major driver of carbon molecule synthesis, during the period of peak photosynthetic capacity (Figure</w:t>
      </w:r>
      <w:r w:rsidR="006729C0">
        <w:t xml:space="preserve"> 50 and 51</w:t>
      </w:r>
      <w:r w:rsidRPr="005B3C0C">
        <w:t xml:space="preserve">) one would expect TAG synthesis to be the dominant sink of NADPH. On the other hand, as discussed in the previous chapter, it may be that starch is the preferred storage molecule because of the higher efficiency of turnover. </w:t>
      </w:r>
    </w:p>
    <w:p w14:paraId="2027795E" w14:textId="77777777" w:rsidR="005B3C0C" w:rsidRPr="005B3C0C" w:rsidRDefault="005B3C0C" w:rsidP="005B3C0C">
      <w:pPr>
        <w:spacing w:line="360" w:lineRule="auto"/>
      </w:pPr>
      <w:r w:rsidRPr="005B3C0C">
        <w:t xml:space="preserve">Thirdly, </w:t>
      </w:r>
      <w:r w:rsidR="00BD03EC" w:rsidRPr="005B3C0C">
        <w:fldChar w:fldCharType="begin"/>
      </w:r>
      <w:r w:rsidRPr="005B3C0C">
        <w:instrText xml:space="preserve"> ADDIN ZOTERO_ITEM CSL_CITATION {"citationID":"Bm8KubF3","properties":{"formattedCitation":"(Juergens et al., 2016)","plainCitation":"(Juergens et al., 2016)"},"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schema":"https://github.com/citation-style-language/schema/raw/master/csl-citation.json"} </w:instrText>
      </w:r>
      <w:r w:rsidR="00BD03EC" w:rsidRPr="005B3C0C">
        <w:fldChar w:fldCharType="separate"/>
      </w:r>
      <w:r w:rsidRPr="005B3C0C">
        <w:t xml:space="preserve">Juergens </w:t>
      </w:r>
      <w:r w:rsidR="00490409" w:rsidRPr="00490409">
        <w:rPr>
          <w:i/>
        </w:rPr>
        <w:t>et al</w:t>
      </w:r>
      <w:r w:rsidRPr="005B3C0C">
        <w:t>. (</w:t>
      </w:r>
      <w:r w:rsidR="00833364">
        <w:rPr>
          <w:i/>
        </w:rPr>
        <w:t>In press</w:t>
      </w:r>
      <w:r w:rsidRPr="005B3C0C">
        <w:t>)</w:t>
      </w:r>
      <w:r w:rsidR="00BD03EC" w:rsidRPr="005B3C0C">
        <w:fldChar w:fldCharType="end"/>
      </w:r>
      <w:r w:rsidRPr="005B3C0C">
        <w:t xml:space="preserve"> found that the non-photochemical quenching, NPQ, a measurement which estimates the dissipating of excess absorbed light (mainly as heat), did not significantly increase after N deprivation, indicating light energy is not absorbed in excess. Furthermore the majority of ROS scavenging genes are steady or downregulated in both WT and </w:t>
      </w:r>
      <w:r w:rsidRPr="005B3C0C">
        <w:rPr>
          <w:i/>
        </w:rPr>
        <w:t xml:space="preserve">sta6 </w:t>
      </w:r>
      <w:r w:rsidRPr="005B3C0C">
        <w:t xml:space="preserve">strains under N stress and the acetate boost, with the exception of a gene encoding the scavenger receptor cysteine rich (SRCR) protein </w:t>
      </w:r>
      <w:r w:rsidR="00BD03EC" w:rsidRPr="005B3C0C">
        <w:lastRenderedPageBreak/>
        <w:fldChar w:fldCharType="begin"/>
      </w:r>
      <w:r w:rsidR="00790A49">
        <w:instrText xml:space="preserve"> ADDIN ZOTERO_ITEM CSL_CITATION {"citationID":"23k20ni1be","properties":{"formattedCitation":"(Goodenough et al., 2014)","plainCitation":"(Goodenough et al., 2014)"},"citationItems":[{"id":2845,"uris":["http://zotero.org/users/1204444/items/UQSU378Q"],"uri":["http://zotero.org/users/1204444/items/UQSU378Q"],"itemData":{"id":2845,"type":"article-journal","title":"The Path to Triacylglyceride Obesity in the sta6 Strain of Chlamydomonas reinhardtii","container-title":"Eukaryotic Cell","page":"591-613","volume":"13","issue":"5","source":"ec.asm.org","abstract":"When the sta6 (starch-null) strain of the green microalga Chlamydomonas reinhardtii is nitrogen starved in acetate and then “boosted” after 2 days with additional acetate, the cells become “obese” after 8 days, with triacylglyceride (TAG)-filled lipid bodies filling their cytoplasm and chloroplasts. To assess the transcriptional correlates of this response, the sta6 strain and the starch-forming cw15 strain were subjected to RNA-Seq analysis during the 2 days prior and 2 days after the boost, and the data were compared with published reports using other strains and growth conditions. During the 2 h after the boost, </w:instrText>
      </w:r>
      <w:r w:rsidR="00790A49">
        <w:rPr>
          <w:rFonts w:ascii="Cambria Math" w:hAnsi="Cambria Math" w:cs="Cambria Math"/>
        </w:rPr>
        <w:instrText>∼</w:instrText>
      </w:r>
      <w:r w:rsidR="00790A49">
        <w:instrText xml:space="preserve">425 genes are upregulated ≥2-fold and </w:instrText>
      </w:r>
      <w:r w:rsidR="00790A49">
        <w:rPr>
          <w:rFonts w:ascii="Cambria Math" w:hAnsi="Cambria Math" w:cs="Cambria Math"/>
        </w:rPr>
        <w:instrText>∼</w:instrText>
      </w:r>
      <w:r w:rsidR="00790A49">
        <w:instrText xml:space="preserve">875 genes are downregulated </w:instrText>
      </w:r>
      <w:r w:rsidR="00790A49">
        <w:rPr>
          <w:rFonts w:ascii="Calibri" w:hAnsi="Calibri" w:cs="Calibri"/>
        </w:rPr>
        <w:instrText>≥</w:instrText>
      </w:r>
      <w:r w:rsidR="00790A49">
        <w:instrText xml:space="preserve">2-fold in each strain. Expression of a small subset of </w:instrText>
      </w:r>
      <w:r w:rsidR="00790A49">
        <w:rPr>
          <w:rFonts w:ascii="Calibri" w:hAnsi="Calibri" w:cs="Calibri"/>
        </w:rPr>
        <w:instrText>“</w:instrText>
      </w:r>
      <w:r w:rsidR="00790A49">
        <w:instrText>sensitive</w:instrText>
      </w:r>
      <w:r w:rsidR="00790A49">
        <w:rPr>
          <w:rFonts w:ascii="Calibri" w:hAnsi="Calibri" w:cs="Calibri"/>
        </w:rPr>
        <w:instrText>”</w:instrText>
      </w:r>
      <w:r w:rsidR="00790A49">
        <w:instrText xml:space="preserve"> genes, encoding enzymes involved in the glyoxylate and Calvin-Benson cycles, gluconeogenesis, and the pentose phosphate pathway, is responsive to culture conditions and genetic background as well as to boosting. Four genes—encoding a diacylglycerol acyltransferase (DGTT2), a glycerol-3-P dehydrogenase (GPD3), and two candidate lipases (Cre03.g155250 and Cre17.g735600)—are selectively upregulated in the sta6 strain. Although the bulk rate of acetate depletion from the medium is not boost enhanced, three candidate acetate permease-encoding genes in the GPR1/FUN34/YaaH superfamily are boost upregulated, and 13 of the “sensitive” genes are strongly responsive to the cell's acetate status. A cohort of 64 autophagy-related genes is downregulated by the boost. Our results indicate that the boost serves both to avert an autophagy program and to prolong the operation of key pathways that shuttle carbon from acetate into storage lipid, the combined outcome being enhanced TAG accumulation, notably in the sta6 strain.","DOI":"10.1128/EC.00013-14","ISSN":"1535-9778, 1535-9786","note":"PMID: 24585881","journalAbbreviation":"Eukaryotic Cell","language":"en","author":[{"family":"Goodenough","given":"Ursula"},{"family":"Blaby","given":"Ian"},{"family":"Casero","given":"David"},{"family":"Gallaher","given":"Sean D."},{"family":"Goodson","given":"Carrie"},{"family":"Johnson","given":"Shannon"},{"family":"Lee","given":"Jae-Hyeok"},{"family":"Merchant","given":"Sabeeha S."},{"family":"Pellegrini","given":"Matteo"},{"family":"Roth","given":"Robyn"},{"family":"Rusch","given":"Jannette"},{"family":"Singh","given":"Manmilan"},{"family":"Umen","given":"James G."},{"family":"Weiss","given":"Taylor L."},{"family":"Wulan","given":"Tuya"}],"issued":{"date-parts":[["2014",5,1]]},"PMID":"24585881"}}],"schema":"https://github.com/citation-style-language/schema/raw/master/csl-citation.json"} </w:instrText>
      </w:r>
      <w:r w:rsidR="00BD03EC" w:rsidRPr="005B3C0C">
        <w:fldChar w:fldCharType="separate"/>
      </w:r>
      <w:r w:rsidRPr="005B3C0C">
        <w:t xml:space="preserve">(Goodenough </w:t>
      </w:r>
      <w:r w:rsidR="00490409" w:rsidRPr="00490409">
        <w:rPr>
          <w:i/>
        </w:rPr>
        <w:t>et al</w:t>
      </w:r>
      <w:r w:rsidRPr="005B3C0C">
        <w:t>., 2014)</w:t>
      </w:r>
      <w:r w:rsidR="00BD03EC" w:rsidRPr="005B3C0C">
        <w:fldChar w:fldCharType="end"/>
      </w:r>
      <w:r w:rsidRPr="005B3C0C">
        <w:t xml:space="preserve">. Additionally, upregulation of oxidative PP pathway by all treatments (Figure </w:t>
      </w:r>
      <w:r w:rsidR="006729C0">
        <w:t>57 and 86</w:t>
      </w:r>
      <w:r w:rsidRPr="005B3C0C">
        <w:t xml:space="preserve"> </w:t>
      </w:r>
      <w:r w:rsidR="000B69E8" w:rsidRPr="005B3C0C">
        <w:rPr>
          <w:i/>
          <w:szCs w:val="24"/>
        </w:rPr>
        <w:t>gld2</w:t>
      </w:r>
      <w:r w:rsidRPr="005B3C0C">
        <w:rPr>
          <w:i/>
          <w:szCs w:val="24"/>
        </w:rPr>
        <w:t xml:space="preserve"> </w:t>
      </w:r>
      <w:r w:rsidRPr="005C06EA">
        <w:rPr>
          <w:szCs w:val="24"/>
        </w:rPr>
        <w:t>C</w:t>
      </w:r>
      <w:r w:rsidRPr="005B3C0C">
        <w:rPr>
          <w:szCs w:val="24"/>
        </w:rPr>
        <w:t>hapter 5</w:t>
      </w:r>
      <w:r w:rsidRPr="005B3C0C">
        <w:rPr>
          <w:i/>
          <w:szCs w:val="24"/>
        </w:rPr>
        <w:t xml:space="preserve"> </w:t>
      </w:r>
      <w:r w:rsidRPr="005B3C0C">
        <w:t xml:space="preserve">and </w:t>
      </w:r>
      <w:r w:rsidR="00760394">
        <w:t>6</w:t>
      </w:r>
      <w:r w:rsidRPr="005B3C0C">
        <w:t xml:space="preserve">, Goodenough </w:t>
      </w:r>
      <w:r w:rsidR="00490409" w:rsidRPr="00490409">
        <w:rPr>
          <w:i/>
        </w:rPr>
        <w:t>et al</w:t>
      </w:r>
      <w:r w:rsidRPr="005B3C0C">
        <w:t xml:space="preserve">. 2014), indicates the demand for NADPH increases rather than is in excess. Finally it is interesting to note that the increase in ROS measured in the TAG deficient mutant described in </w:t>
      </w:r>
      <w:r w:rsidR="00BD03EC" w:rsidRPr="005B3C0C">
        <w:fldChar w:fldCharType="begin"/>
      </w:r>
      <w:r w:rsidR="00790A49">
        <w:instrText xml:space="preserve"> ADDIN ZOTERO_ITEM CSL_CITATION {"citationID":"VS1pqkJ4","properties":{"formattedCitation":"(Li et al., 2012)","plainCitation":"(Li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Pr="005B3C0C">
        <w:t xml:space="preserve">Li </w:t>
      </w:r>
      <w:r w:rsidR="00490409" w:rsidRPr="00490409">
        <w:rPr>
          <w:i/>
        </w:rPr>
        <w:t>et al</w:t>
      </w:r>
      <w:r w:rsidRPr="005B3C0C">
        <w:t>. (2012)</w:t>
      </w:r>
      <w:r w:rsidR="00BD03EC" w:rsidRPr="005B3C0C">
        <w:fldChar w:fldCharType="end"/>
      </w:r>
      <w:r w:rsidRPr="005B3C0C">
        <w:t xml:space="preserve"> did not appear until after 7 days, at which point photosynthetic capacity is significantly reduced in </w:t>
      </w:r>
      <w:r w:rsidRPr="005B3C0C">
        <w:rPr>
          <w:i/>
        </w:rPr>
        <w:t xml:space="preserve">C. reinhardtii </w:t>
      </w:r>
      <w:r w:rsidRPr="005B3C0C">
        <w:t xml:space="preserve">(Figure </w:t>
      </w:r>
      <w:r w:rsidR="006729C0">
        <w:t>51</w:t>
      </w:r>
      <w:r w:rsidRPr="005B3C0C">
        <w:t xml:space="preserve">) </w:t>
      </w:r>
      <w:r w:rsidR="00BD03EC" w:rsidRPr="005B3C0C">
        <w:fldChar w:fldCharType="begin"/>
      </w:r>
      <w:r w:rsidR="00790A49">
        <w:instrText xml:space="preserve"> ADDIN ZOTERO_ITEM CSL_CITATION {"citationID":"8ta6bb807","properties":{"formattedCitation":"(Juergens et al., 2016, 2015a; Schmollinger et al., 2014)","plainCitation":"(Juergens et al., 2016, 2015a; Schmollinger et al., 2014)"},"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id":3260,"uris":["http://zotero.org/users/1204444/items/8BXNKB4M"],"uri":["http://zotero.org/users/1204444/items/8BXNKB4M"],"itemData":{"id":3260,"type":"article-journal","title":"The Regulation of Photosynthetic Structure and Function during Nitrogen Deprivation in Chlamydomonas reinhardtii","container-title":"Plant Physiology","page":"558-573","volume":"167","issue":"2","source":"www.plantphysiol.org","abstract":"The accumulation of carbon storage compounds by many unicellular algae after nutrient deprivation occurs despite declines in their photosynthetic apparatus. To understand the regulation and roles of photosynthesis during this potentially bioenergetically valuable process, we analyzed photosynthetic structure and function after nitrogen deprivation in the model alga Chlamydomonas reinhardtii. Transcriptomic, proteomic, metabolite, and lipid profiling and microscopic time course data were combined with multiple measures of photosynthetic function. Levels of transcripts and proteins of photosystems I and II and most antenna genes fell with differing trajectories; thylakoid membrane lipid levels decreased, while their proportions remained similar and thylakoid membrane organization appeared to be preserved. Cellular chlorophyll (Chl) content decreased more than 2-fold within 24 h, and we conclude from transcript protein and 13C labeling rates that Chl synthesis was down-regulated both pre- and posttranslationally and that Chl levels fell because of a rapid cessation in synthesis and dilution by cellular growth rather than because of degradation. Photosynthetically driven oxygen production and the efficiency of photosystem II as well as P700+ reduction and electrochromic shift kinetics all decreased over the time course, without evidence of substantial energy overflow. The results also indicate that linear electron flow fell approximately 15% more than cyclic flow over the first 24 h. Comparing Calvin-Benson cycle transcript and enzyme levels with changes in photosynthetic 13CO2 incorporation rates also pointed to a coordinated multilevel down-regulation of photosynthetic fluxes during starch synthesis before the induction of high triacylglycerol accumulation rates.","DOI":"10.1104/pp.114.250530","ISSN":", 1532-2548","note":"PMID: 25489023","journalAbbreviation":"Plant Physiol.","language":"en","author":[{"family":"Juergens","given":"Matthew T."},{"family":"Deshpande","given":"Rahul R."},{"family":"Lucker","given":"Ben F."},{"family":"Park","given":"Jeong-Jin"},{"family":"Wang","given":"Hongxia"},{"family":"Gargouri","given":"Mahmoud"},{"family":"Holguin","given":"F. Omar"},{"family":"Disbrow","given":"Bradley"},{"family":"Schaub","given":"Tanner"},{"family":"Skepper","given":"Jeremy N."},{"family":"Kramer","given":"David M."},{"family":"Gang","given":"David R."},{"family":"Hicks","given":"Leslie M."},{"family":"Shachar-Hill","given":"Yair"}],"issued":{"date-parts":[["2015",2,1]]},"PMID":"25489023"}},{"id":2938,"uris":["http://zotero.org/users/1204444/items/4J5JDBPT"],"uri":["http://zotero.org/users/1204444/items/4J5JDBPT"],"itemData":{"id":2938,"type":"article-journal","title":"Nitrogen-Sparing Mechanisms in Chlamydomonas Affect the Transcriptome, the Proteome, and Photosynthetic Metabolism","container-title":"The Plant Cell Online","page":"1410-1435","volume":"26","issue":"4","source":"www.plantcell.org","abstract":"Nitrogen (N) is a key nutrient that limits global primary productivity; hence, N-use efficiency is of compelling interest in agriculture and aquaculture. We used Chlamydomonas reinhardtii as a reference organism for a multicomponent analysis of the N starvation response. In the presence of acetate, respiratory metabolism is prioritized over photosynthesis; consequently, the N-sparing response targets proteins, pigments, and RNAs involved in photosynthesis and chloroplast function over those involved in respiration. Transcripts and proteins of the Calvin-Benson cycle are reduced in N-deficient cells, resulting in the accumulation of cycle metabolic intermediates. Both cytosolic and chloroplast ribosomes are reduced, but via different mechanisms, reflected by rapid changes in abundance of RNAs encoding chloroplast ribosomal proteins but not cytosolic ones. RNAs encoding transporters and enzymes for metabolizing alternative N sources increase in abundance, as is appropriate for the soil environmental niche of C. reinhardtii. Comparison of the N-replete versus N-deplete proteome indicated that abundant proteins with a high N content are reduced in N-starved cells, while the proteins that are increased have lower than average N contents. This sparing mechanism contributes to a lower cellular N/C ratio and suggests an approach for engineering increased N-use efficiency.","DOI":"10.1105/tpc.113.122523","ISSN":"1040-4651, 1532-298X","note":"PMID: 24748044","journalAbbreviation":"Plant Cell","language":"en","author":[{"family":"Schmollinger","given":"Stefan"},{"family":"Mühlhaus","given":"Timo"},{"family":"Boyle","given":"Nanette R."},{"family":"Blaby","given":"Ian K."},{"family":"Casero","given":"David"},{"family":"Mettler","given":"Tabea"},{"family":"Moseley","given":"Jeffrey L."},{"family":"Kropat","given":"Janette"},{"family":"Sommer","given":"Frederik"},{"family":"Strenkert","given":"Daniela"},{"family":"Hemme","given":"Dorothea"},{"family":"Pellegrini","given":"Matteo"},{"family":"Grossman","given":"Arthur R."},{"family":"Stitt","given":"Mark"},{"family":"Schroda","given":"Michael"},{"family":"Merchant","given":"Sabeeha S."}],"issued":{"date-parts":[["2014",4,1]]},"PMID":"24748044"}}],"schema":"https://github.com/citation-style-language/schema/raw/master/csl-citation.json"} </w:instrText>
      </w:r>
      <w:r w:rsidR="00BD03EC" w:rsidRPr="005B3C0C">
        <w:fldChar w:fldCharType="separate"/>
      </w:r>
      <w:r w:rsidR="00473EBC" w:rsidRPr="00473EBC">
        <w:rPr>
          <w:rFonts w:ascii="Calibri" w:hAnsi="Calibri"/>
        </w:rPr>
        <w:t xml:space="preserve">(Juergens </w:t>
      </w:r>
      <w:r w:rsidR="00490409" w:rsidRPr="00490409">
        <w:rPr>
          <w:rFonts w:ascii="Calibri" w:hAnsi="Calibri"/>
          <w:i/>
        </w:rPr>
        <w:t>et al</w:t>
      </w:r>
      <w:r w:rsidR="00473EBC" w:rsidRPr="00473EBC">
        <w:rPr>
          <w:rFonts w:ascii="Calibri" w:hAnsi="Calibri"/>
        </w:rPr>
        <w:t xml:space="preserve">., </w:t>
      </w:r>
      <w:r w:rsidR="00833364">
        <w:rPr>
          <w:rFonts w:ascii="Calibri" w:hAnsi="Calibri"/>
          <w:i/>
        </w:rPr>
        <w:t>In press</w:t>
      </w:r>
      <w:r w:rsidR="00833364">
        <w:rPr>
          <w:rFonts w:ascii="Calibri" w:hAnsi="Calibri"/>
        </w:rPr>
        <w:t>, 2015</w:t>
      </w:r>
      <w:r w:rsidR="00473EBC" w:rsidRPr="00473EBC">
        <w:rPr>
          <w:rFonts w:ascii="Calibri" w:hAnsi="Calibri"/>
        </w:rPr>
        <w:t xml:space="preserve">; Schmollinger </w:t>
      </w:r>
      <w:r w:rsidR="00490409" w:rsidRPr="00490409">
        <w:rPr>
          <w:rFonts w:ascii="Calibri" w:hAnsi="Calibri"/>
          <w:i/>
        </w:rPr>
        <w:t>et al</w:t>
      </w:r>
      <w:r w:rsidR="00473EBC" w:rsidRPr="00473EBC">
        <w:rPr>
          <w:rFonts w:ascii="Calibri" w:hAnsi="Calibri"/>
        </w:rPr>
        <w:t>., 2014)</w:t>
      </w:r>
      <w:r w:rsidR="00BD03EC" w:rsidRPr="005B3C0C">
        <w:fldChar w:fldCharType="end"/>
      </w:r>
      <w:r w:rsidRPr="005B3C0C">
        <w:t xml:space="preserve">. While it is possible that more NADPH was directed to starch and membrane lipids in the </w:t>
      </w:r>
      <w:r w:rsidR="000B69E8">
        <w:rPr>
          <w:i/>
        </w:rPr>
        <w:t>pgd1</w:t>
      </w:r>
      <w:r w:rsidRPr="005B3C0C">
        <w:rPr>
          <w:i/>
        </w:rPr>
        <w:t xml:space="preserve"> </w:t>
      </w:r>
      <w:r w:rsidRPr="005B3C0C">
        <w:t xml:space="preserve">mutant before 7 days, it may be possible that the phenomenon of overreduction does not occur immediately under normal (starch producing, and moderate light conditions), but requires a period of time before the normal sinks of NADPH are limited. Further research is required to track the photosynthetic production and consumption of NADPH and the consequences of TAG and starch deficiency before the role of overreduction can be conclusively quantified. </w:t>
      </w:r>
    </w:p>
    <w:p w14:paraId="2567DC99" w14:textId="77777777" w:rsidR="005B3C0C" w:rsidRPr="005B3C0C" w:rsidRDefault="005B3C0C" w:rsidP="005B3C0C">
      <w:pPr>
        <w:spacing w:line="360" w:lineRule="auto"/>
      </w:pPr>
      <w:r w:rsidRPr="005B3C0C">
        <w:t xml:space="preserve">Another possible explanation for the disparity between mixotrophic and FR light relates to the partitioning of assimilated carbon. As previously mentioned, both transcriptomic data (drop in </w:t>
      </w:r>
      <w:r w:rsidR="00C6491F" w:rsidRPr="00C6491F">
        <w:rPr>
          <w:i/>
        </w:rPr>
        <w:t>icl1</w:t>
      </w:r>
      <w:r w:rsidRPr="005B3C0C">
        <w:rPr>
          <w:i/>
        </w:rPr>
        <w:t xml:space="preserve">) </w:t>
      </w:r>
      <w:r w:rsidRPr="005B3C0C">
        <w:t xml:space="preserve">and the timing of TAG accumulation after significant chlorophyll degradation indicated that the majority of acetate is funnelled to FA synthesis in N deplete conditions. However, </w:t>
      </w:r>
      <w:r w:rsidR="00BD03EC" w:rsidRPr="005B3C0C">
        <w:fldChar w:fldCharType="begin"/>
      </w:r>
      <w:r w:rsidR="00790A49">
        <w:instrText xml:space="preserve"> ADDIN ZOTERO_ITEM CSL_CITATION {"citationID":"zSHZQ0Vu","properties":{"formattedCitation":"(Fan et al., 2012b)","plainCitation":"(Fan et al., 2012b)"},"citationItems":[{"id":2822,"uris":["http://zotero.org/users/1204444/items/ZJZ45EQG"],"uri":["http://zotero.org/users/1204444/items/ZJZ45EQG"],"itemData":{"id":2822,"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fldChar w:fldCharType="separate"/>
      </w:r>
      <w:r w:rsidR="00473EBC" w:rsidRPr="00473EBC">
        <w:rPr>
          <w:rFonts w:ascii="Calibri" w:hAnsi="Calibri"/>
        </w:rPr>
        <w:t xml:space="preserve">(Fan </w:t>
      </w:r>
      <w:r w:rsidR="00490409" w:rsidRPr="00490409">
        <w:rPr>
          <w:rFonts w:ascii="Calibri" w:hAnsi="Calibri"/>
          <w:i/>
        </w:rPr>
        <w:t>et al</w:t>
      </w:r>
      <w:r w:rsidR="00473EBC" w:rsidRPr="00473EBC">
        <w:rPr>
          <w:rFonts w:ascii="Calibri" w:hAnsi="Calibri"/>
        </w:rPr>
        <w:t>., 2012b)</w:t>
      </w:r>
      <w:r w:rsidR="00BD03EC" w:rsidRPr="005B3C0C">
        <w:fldChar w:fldCharType="end"/>
      </w:r>
      <w:r w:rsidRPr="005B3C0C">
        <w:t xml:space="preserve"> demonstrated that TAG accumulation significantly increases after the capacity of starch accumulation is met, which is supported by the timing of starch accumulation observed in this study (Figure </w:t>
      </w:r>
      <w:r w:rsidR="006729C0">
        <w:t>81</w:t>
      </w:r>
      <w:r w:rsidRPr="005B3C0C">
        <w:t xml:space="preserve"> and </w:t>
      </w:r>
      <w:r w:rsidR="006729C0">
        <w:t>83</w:t>
      </w:r>
      <w:r w:rsidRPr="005B3C0C">
        <w:t xml:space="preserve">). </w:t>
      </w:r>
      <w:r w:rsidR="00BD03EC" w:rsidRPr="005B3C0C">
        <w:fldChar w:fldCharType="begin"/>
      </w:r>
      <w:r w:rsidRPr="005B3C0C">
        <w:instrText xml:space="preserve"> ADDIN ZOTERO_ITEM CSL_CITATION {"citationID":"4kMv5TgQ","properties":{"formattedCitation":"(Juergens et al., 2016)","plainCitation":"(Juergens et al., 2016)"},"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schema":"https://github.com/citation-style-language/schema/raw/master/csl-citation.json"} </w:instrText>
      </w:r>
      <w:r w:rsidR="00BD03EC" w:rsidRPr="005B3C0C">
        <w:fldChar w:fldCharType="separate"/>
      </w:r>
      <w:r w:rsidRPr="005B3C0C">
        <w:t xml:space="preserve">Juergens </w:t>
      </w:r>
      <w:r w:rsidR="00490409" w:rsidRPr="00490409">
        <w:rPr>
          <w:i/>
        </w:rPr>
        <w:t>et al</w:t>
      </w:r>
      <w:r w:rsidRPr="005B3C0C">
        <w:t>. (</w:t>
      </w:r>
      <w:r w:rsidR="00833364">
        <w:rPr>
          <w:i/>
        </w:rPr>
        <w:t>In press</w:t>
      </w:r>
      <w:r w:rsidRPr="005B3C0C">
        <w:t>)</w:t>
      </w:r>
      <w:r w:rsidR="00BD03EC" w:rsidRPr="005B3C0C">
        <w:fldChar w:fldCharType="end"/>
      </w:r>
      <w:r w:rsidRPr="005B3C0C">
        <w:t xml:space="preserve"> carried out </w:t>
      </w:r>
      <w:r w:rsidRPr="005B3C0C">
        <w:rPr>
          <w:vertAlign w:val="superscript"/>
        </w:rPr>
        <w:t>13</w:t>
      </w:r>
      <w:r w:rsidRPr="005B3C0C">
        <w:t xml:space="preserve">C labelling to track the sink of acetate after N deprivation. After 40 hours of labelling and N stress, 75% of the carbon used for </w:t>
      </w:r>
      <w:r w:rsidRPr="005B3C0C">
        <w:rPr>
          <w:i/>
        </w:rPr>
        <w:t>de novo</w:t>
      </w:r>
      <w:r w:rsidRPr="005B3C0C">
        <w:t xml:space="preserve"> FA synthesis was derived from acetate. In contrast 80% of the carbon in starch molecules was </w:t>
      </w:r>
      <w:r w:rsidRPr="005B3C0C">
        <w:rPr>
          <w:vertAlign w:val="superscript"/>
        </w:rPr>
        <w:t>12</w:t>
      </w:r>
      <w:r w:rsidRPr="005B3C0C">
        <w:t>C labelled, indicating CO</w:t>
      </w:r>
      <w:r w:rsidRPr="005B3C0C">
        <w:rPr>
          <w:vertAlign w:val="subscript"/>
        </w:rPr>
        <w:t xml:space="preserve">2 </w:t>
      </w:r>
      <w:r w:rsidRPr="005B3C0C">
        <w:t xml:space="preserve">fixation and/or biomass turnover was the dominant source of carbon for starch synthesis </w:t>
      </w:r>
      <w:r w:rsidR="00BD03EC" w:rsidRPr="005B3C0C">
        <w:fldChar w:fldCharType="begin"/>
      </w:r>
      <w:r w:rsidRPr="005B3C0C">
        <w:instrText xml:space="preserve"> ADDIN ZOTERO_ITEM CSL_CITATION {"citationID":"mvqns6i7f","properties":{"formattedCitation":"(Juergens et al., 2016)","plainCitation":"(Juergens et al., 2016)"},"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schema":"https://github.com/citation-style-language/schema/raw/master/csl-citation.json"} </w:instrText>
      </w:r>
      <w:r w:rsidR="00BD03EC" w:rsidRPr="005B3C0C">
        <w:fldChar w:fldCharType="separate"/>
      </w:r>
      <w:r w:rsidRPr="005B3C0C">
        <w:t xml:space="preserve">(Juergens </w:t>
      </w:r>
      <w:r w:rsidR="00490409" w:rsidRPr="00490409">
        <w:rPr>
          <w:i/>
        </w:rPr>
        <w:t>et al</w:t>
      </w:r>
      <w:r w:rsidRPr="005B3C0C">
        <w:t xml:space="preserve">., </w:t>
      </w:r>
      <w:r w:rsidR="00833364">
        <w:rPr>
          <w:i/>
        </w:rPr>
        <w:t>In press</w:t>
      </w:r>
      <w:r w:rsidRPr="005B3C0C">
        <w:t>)</w:t>
      </w:r>
      <w:r w:rsidR="00BD03EC" w:rsidRPr="005B3C0C">
        <w:fldChar w:fldCharType="end"/>
      </w:r>
      <w:r w:rsidRPr="005B3C0C">
        <w:t>. Unlike TAG, the majority of starch accumulation occurs while photosynthetic capacity is still high; consequently the detrimental impact of N deprivation on CO</w:t>
      </w:r>
      <w:r w:rsidRPr="005B3C0C">
        <w:rPr>
          <w:vertAlign w:val="subscript"/>
        </w:rPr>
        <w:t xml:space="preserve">2 </w:t>
      </w:r>
      <w:r w:rsidRPr="005B3C0C">
        <w:t>fixation does not limit starch biosynthesis. Furthermore, as mixotrophic cells have a endogenic source of CO</w:t>
      </w:r>
      <w:r w:rsidRPr="005B3C0C">
        <w:rPr>
          <w:vertAlign w:val="subscript"/>
        </w:rPr>
        <w:t>2</w:t>
      </w:r>
      <w:r w:rsidRPr="005B3C0C">
        <w:t xml:space="preserve"> the rate of fixation at the start of N deprivation is likely to be higher than autotrophic cells, which experience limited starch accumulation </w:t>
      </w:r>
      <w:r w:rsidR="00BD03EC" w:rsidRPr="005B3C0C">
        <w:fldChar w:fldCharType="begin"/>
      </w:r>
      <w:r w:rsidR="00790A49">
        <w:instrText xml:space="preserve"> ADDIN ZOTERO_ITEM CSL_CITATION {"citationID":"o2lhc51qs","properties":{"formattedCitation":"(Juergens et al., 2016; Smith et al., 2015c)","plainCitation":"(Juergens et al., 2016; Smith et al., 2015c)"},"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id":3530,"uris":["http://zotero.org/users/1204444/items/37ABSUB9"],"uri":["http://zotero.org/users/1204444/items/37ABSUB9"],"itemData":{"id":3530,"type":"article-journal","title":"Synergistic carbon metabolism in a fast growing mixotrophic freshwater microalgal species Micractinium inermum","container-title":"Biomass and Bioenergy","collection-title":"Implementing Sustainable Bioenergy Systems: Insights from the 2014 RCUK International Bioenergy Conference","page":"73-86","volume":"82","source":"ScienceDirect","abstract":"In recent years microalgae have attracted significant interest as a potential source of sustainable biofuel. Mixotrophic microalgae are able to simultaneously photosynthesise while assimilating and metabolising organic carbon. By combining autotrophic and heterotrophic metabolic pathways biomass productivity can be significantly increased. In this study, acetate-fed mixotrophic Micractinium inermum cultures were found to have a specific growth rate 1.74 times the sum of autotrophic and heterotrophic growth. It was hypothesised that gas exchange between the two metabolic pathways within mixotrophic cultures may have prevented growth limitation and enhanced growth. To determine the extent of synergistic gas exchange and its influence on metabolic activity, dissolved inorganic carbon (DIC), dissolved oxygen (DO) and photosynthesis and respiration rates were measured under different trophic conditions. A 32.7 fold and 2.4 fold increase in DIC and DO concentrations, relative to autotrophic and heterotrophic cultures respectively, were coupled with significant increases in rates of photosynthesis and respiration. These data strongly support the hypothesis of mixotrophic gas exchange within M. inermum cultures. In addition to enhanced growth, this phenomenon may provide reductions in aeration and oxygen stripping costs related to microalgae production.","DOI":"10.1016/j.biombioe.2015.04.023","ISSN":"0961-9534","journalAbbreviation":"Biomass and Bioenergy","author":[{"family":"Smith","given":"Richard T."},{"family":"Bangert","given":"Krys"},{"family":"Wilkinson","given":"Stephen J."},{"family":"Gilmour","given":"D. James"}],"issued":{"date-parts":[["2015",11]]}}}],"schema":"https://github.com/citation-style-language/schema/raw/master/csl-citation.json"} </w:instrText>
      </w:r>
      <w:r w:rsidR="00BD03EC" w:rsidRPr="005B3C0C">
        <w:fldChar w:fldCharType="separate"/>
      </w:r>
      <w:r w:rsidR="00473EBC" w:rsidRPr="00473EBC">
        <w:rPr>
          <w:rFonts w:ascii="Calibri" w:hAnsi="Calibri"/>
        </w:rPr>
        <w:t xml:space="preserve">(Juergens </w:t>
      </w:r>
      <w:r w:rsidR="00490409" w:rsidRPr="00490409">
        <w:rPr>
          <w:rFonts w:ascii="Calibri" w:hAnsi="Calibri"/>
          <w:i/>
        </w:rPr>
        <w:t>et al</w:t>
      </w:r>
      <w:r w:rsidR="00473EBC" w:rsidRPr="00473EBC">
        <w:rPr>
          <w:rFonts w:ascii="Calibri" w:hAnsi="Calibri"/>
        </w:rPr>
        <w:t xml:space="preserve">., </w:t>
      </w:r>
      <w:r w:rsidR="00833364">
        <w:rPr>
          <w:rFonts w:ascii="Calibri" w:hAnsi="Calibri"/>
          <w:i/>
        </w:rPr>
        <w:t>In press</w:t>
      </w:r>
      <w:r w:rsidR="00473EBC" w:rsidRPr="00473EBC">
        <w:rPr>
          <w:rFonts w:ascii="Calibri" w:hAnsi="Calibri"/>
        </w:rPr>
        <w:t xml:space="preserve">; Smith </w:t>
      </w:r>
      <w:r w:rsidR="00490409" w:rsidRPr="00490409">
        <w:rPr>
          <w:rFonts w:ascii="Calibri" w:hAnsi="Calibri"/>
          <w:i/>
        </w:rPr>
        <w:t>et al</w:t>
      </w:r>
      <w:r w:rsidR="00833364">
        <w:rPr>
          <w:rFonts w:ascii="Calibri" w:hAnsi="Calibri"/>
        </w:rPr>
        <w:t>., 2015</w:t>
      </w:r>
      <w:r w:rsidR="00473EBC" w:rsidRPr="00473EBC">
        <w:rPr>
          <w:rFonts w:ascii="Calibri" w:hAnsi="Calibri"/>
        </w:rPr>
        <w:t>)</w:t>
      </w:r>
      <w:r w:rsidR="00BD03EC" w:rsidRPr="005B3C0C">
        <w:fldChar w:fldCharType="end"/>
      </w:r>
      <w:r w:rsidRPr="005B3C0C">
        <w:t>. Unlike mixotrophic cultures, heterotrophic or FR light treatment cultures cannot direct carbon from the CO</w:t>
      </w:r>
      <w:r w:rsidRPr="005B3C0C">
        <w:rPr>
          <w:vertAlign w:val="subscript"/>
        </w:rPr>
        <w:t>2</w:t>
      </w:r>
      <w:r w:rsidRPr="005B3C0C">
        <w:t xml:space="preserve"> fixation, consequently acetate must make up the shortfall until </w:t>
      </w:r>
      <w:r w:rsidRPr="005B3C0C">
        <w:lastRenderedPageBreak/>
        <w:t xml:space="preserve">cellular capacity is reached. This trend is supported by the initial peak and subsequent decline of </w:t>
      </w:r>
      <w:r w:rsidR="00C6491F" w:rsidRPr="00C6491F">
        <w:rPr>
          <w:i/>
        </w:rPr>
        <w:t>icl1</w:t>
      </w:r>
      <w:r w:rsidRPr="005B3C0C">
        <w:rPr>
          <w:i/>
        </w:rPr>
        <w:t xml:space="preserve"> </w:t>
      </w:r>
      <w:r w:rsidRPr="005B3C0C">
        <w:t xml:space="preserve">expression. Consequently, the accumulation and extent of TAG accumulation is limited in heterotrophic treatments relative to mixotrophy. </w:t>
      </w:r>
    </w:p>
    <w:p w14:paraId="1C869E12" w14:textId="77777777" w:rsidR="005B3C0C" w:rsidRPr="005B3C0C" w:rsidRDefault="005B3C0C" w:rsidP="005B3C0C">
      <w:pPr>
        <w:spacing w:line="360" w:lineRule="auto"/>
      </w:pPr>
      <w:r w:rsidRPr="005B3C0C">
        <w:t xml:space="preserve">A final potential factor contributing to limited TAG accumulation in FR light and heterotrophic cultures relates to the C:N ratio of cells. Both FR light and heterotrophic cultures had considerably lower levels of chlorophyll content in N replete conditions. Indeed, under N replete conditions heterotrophic cells have a C:N ratio roughly double that of mixotrophically grown cells </w:t>
      </w:r>
      <w:r w:rsidR="00BD03EC" w:rsidRPr="005B3C0C">
        <w:fldChar w:fldCharType="begin"/>
      </w:r>
      <w:r w:rsidRPr="005B3C0C">
        <w:instrText xml:space="preserve"> ADDIN ZOTERO_ITEM CSL_CITATION {"citationID":"7t40f7do1","properties":{"formattedCitation":"(Juergens et al., 2016)","plainCitation":"(Juergens et al., 2016)"},"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schema":"https://github.com/citation-style-language/schema/raw/master/csl-citation.json"} </w:instrText>
      </w:r>
      <w:r w:rsidR="00BD03EC" w:rsidRPr="005B3C0C">
        <w:fldChar w:fldCharType="separate"/>
      </w:r>
      <w:r w:rsidRPr="005B3C0C">
        <w:t xml:space="preserve">(Juergens </w:t>
      </w:r>
      <w:r w:rsidR="00490409" w:rsidRPr="00490409">
        <w:rPr>
          <w:i/>
        </w:rPr>
        <w:t>et al</w:t>
      </w:r>
      <w:r w:rsidRPr="005B3C0C">
        <w:t xml:space="preserve">., </w:t>
      </w:r>
      <w:r w:rsidR="00833364">
        <w:rPr>
          <w:i/>
        </w:rPr>
        <w:t>In press</w:t>
      </w:r>
      <w:r w:rsidRPr="005B3C0C">
        <w:t>)</w:t>
      </w:r>
      <w:r w:rsidR="00BD03EC" w:rsidRPr="005B3C0C">
        <w:fldChar w:fldCharType="end"/>
      </w:r>
      <w:r w:rsidRPr="005B3C0C">
        <w:t xml:space="preserve"> . Consequently, the impact of N depletion on heterotrophic cells may not induce the same level of stress. This is supported by the fact that both FR light and heterotrophic cells continue to divide for 24 hours after N was depleted (Figure</w:t>
      </w:r>
      <w:r w:rsidR="006729C0">
        <w:t xml:space="preserve"> 74B</w:t>
      </w:r>
      <w:r w:rsidRPr="005B3C0C">
        <w:t xml:space="preserve">). Moreover this cell division further diverts assimilated carbon away from starch and TAG biosynthesis. The reduced extent of stress may also explain the delayed transcriptomic response of both FR light and heterotrophically grown cultures in comparison to mixotrophic cultures. This theory could be further tested by investigating the transcription of N scavenging and autophagy genes. </w:t>
      </w:r>
    </w:p>
    <w:p w14:paraId="736ACCC3" w14:textId="77777777" w:rsidR="005B3C0C" w:rsidRPr="005B3C0C" w:rsidRDefault="005B3C0C" w:rsidP="005B3C0C">
      <w:pPr>
        <w:pStyle w:val="Heading2"/>
        <w:spacing w:after="120" w:line="360" w:lineRule="auto"/>
        <w:rPr>
          <w:color w:val="auto"/>
        </w:rPr>
      </w:pPr>
      <w:bookmarkStart w:id="132" w:name="_Toc460524726"/>
      <w:bookmarkStart w:id="133" w:name="_Toc462059835"/>
      <w:r w:rsidRPr="005B3C0C">
        <w:rPr>
          <w:color w:val="auto"/>
        </w:rPr>
        <w:t>Conclusion</w:t>
      </w:r>
      <w:bookmarkEnd w:id="132"/>
      <w:bookmarkEnd w:id="133"/>
      <w:r w:rsidRPr="005B3C0C">
        <w:rPr>
          <w:color w:val="auto"/>
        </w:rPr>
        <w:t xml:space="preserve"> </w:t>
      </w:r>
    </w:p>
    <w:p w14:paraId="633E45D4" w14:textId="77777777" w:rsidR="005B3C0C" w:rsidRPr="005B3C0C" w:rsidRDefault="005B3C0C" w:rsidP="005B3C0C">
      <w:pPr>
        <w:spacing w:line="360" w:lineRule="auto"/>
      </w:pPr>
      <w:r w:rsidRPr="005B3C0C">
        <w:t xml:space="preserve">In summary, exclusive stimulation of CEF led to both higher acetate consumption and higher rates of starch and TAG accumulation in </w:t>
      </w:r>
      <w:r w:rsidRPr="005B3C0C">
        <w:rPr>
          <w:i/>
        </w:rPr>
        <w:t xml:space="preserve">C. reinhardtii </w:t>
      </w:r>
      <w:r w:rsidRPr="006729C0">
        <w:t xml:space="preserve">cells </w:t>
      </w:r>
      <w:r w:rsidRPr="005B3C0C">
        <w:t>under N stress. However, this increase fell significantly short in restoring the synthesis of TAG and starch to rates observed under mixotrophic growth, despite the rapid rate of photosynthetic degradation. Consequently, the mechanism in which photosynthesis impacts TAG and starch synthesis is likely to be multifaceted. Despite strong evidence supporting the theory of photosynthetic oxidative stress as a trigger of TAG synthesis, the significant accumulation of TAG and starch under dark conditions, suggests that this is at least not the dominant factor. Alternatively, diversion of photosynthetically fixed CO</w:t>
      </w:r>
      <w:r w:rsidRPr="005B3C0C">
        <w:rPr>
          <w:vertAlign w:val="subscript"/>
        </w:rPr>
        <w:t>2</w:t>
      </w:r>
      <w:r w:rsidRPr="005B3C0C">
        <w:t xml:space="preserve"> towards starch synthesis during the first 24 hours of N deprivation, before significant photosynthetic degradation, allows mixotrophic cells to reach cellular starch capacity early and efficiently funnel assimilated acetate towards FA synthesis. In contrast under heterotrophic conditions, acetate is utilised primarily for the synthesis of the dominant carbon storage molecule starch in preference to TAG accumulation. Further research is </w:t>
      </w:r>
      <w:r w:rsidRPr="005B3C0C">
        <w:lastRenderedPageBreak/>
        <w:t xml:space="preserve">needed to further characterise both the oxidative stress induced by N deprivation and the partitioning of carbon under heterotrophic conditions.  </w:t>
      </w:r>
    </w:p>
    <w:p w14:paraId="6709D2EB" w14:textId="77777777" w:rsidR="005B3C0C" w:rsidRDefault="005B3C0C" w:rsidP="005B3C0C">
      <w:pPr>
        <w:spacing w:line="360" w:lineRule="auto"/>
      </w:pPr>
      <w:r w:rsidRPr="005B3C0C">
        <w:t xml:space="preserve">Another discovery made in the current study related to the expression of the recently characterised gene </w:t>
      </w:r>
      <w:r w:rsidR="000B69E8">
        <w:rPr>
          <w:i/>
        </w:rPr>
        <w:t>pgd1</w:t>
      </w:r>
      <w:r w:rsidRPr="005B3C0C">
        <w:rPr>
          <w:i/>
        </w:rPr>
        <w:t xml:space="preserve">. </w:t>
      </w:r>
      <w:r w:rsidRPr="005B3C0C">
        <w:t xml:space="preserve">Despite the limited carbon availability and limited TAG synthesis in heterotrophically grown cells, </w:t>
      </w:r>
      <w:r w:rsidR="000B69E8">
        <w:rPr>
          <w:i/>
        </w:rPr>
        <w:t>pgd1</w:t>
      </w:r>
      <w:r w:rsidRPr="005B3C0C">
        <w:rPr>
          <w:i/>
        </w:rPr>
        <w:t xml:space="preserve"> </w:t>
      </w:r>
      <w:r w:rsidRPr="005B3C0C">
        <w:t>was significantly upregulated, apparently leading to an increase in the oleic acid pool. The absence of this response in autotrophic conditions, leads to the conclusion that the pathway of TAG synthesis through MGD</w:t>
      </w:r>
      <w:r w:rsidR="007E130E">
        <w:t>G</w:t>
      </w:r>
      <w:r w:rsidRPr="005B3C0C">
        <w:t xml:space="preserve"> and possibly the ER is stimulated by organic carbon uptake. Again more research is needed to explore this hypothesis. </w:t>
      </w:r>
    </w:p>
    <w:p w14:paraId="7EED79B4" w14:textId="77777777" w:rsidR="00D9533C" w:rsidRDefault="00D9533C" w:rsidP="005B3C0C">
      <w:pPr>
        <w:spacing w:line="360" w:lineRule="auto"/>
      </w:pPr>
    </w:p>
    <w:p w14:paraId="7762E3A6" w14:textId="77777777" w:rsidR="002A3DB6" w:rsidRDefault="002A3DB6" w:rsidP="005B3C0C">
      <w:pPr>
        <w:spacing w:line="360" w:lineRule="auto"/>
      </w:pPr>
    </w:p>
    <w:p w14:paraId="27C461D9" w14:textId="77777777" w:rsidR="00E827BE" w:rsidRDefault="00E827BE" w:rsidP="005B3C0C">
      <w:pPr>
        <w:spacing w:line="360" w:lineRule="auto"/>
      </w:pPr>
    </w:p>
    <w:p w14:paraId="33EA9621" w14:textId="77777777" w:rsidR="00E827BE" w:rsidRDefault="00E827BE" w:rsidP="005B3C0C">
      <w:pPr>
        <w:spacing w:line="360" w:lineRule="auto"/>
      </w:pPr>
    </w:p>
    <w:p w14:paraId="498E30BA" w14:textId="77777777" w:rsidR="002A3DB6" w:rsidRDefault="002A3DB6" w:rsidP="005B3C0C">
      <w:pPr>
        <w:spacing w:line="360" w:lineRule="auto"/>
      </w:pPr>
    </w:p>
    <w:p w14:paraId="6EF02702" w14:textId="77777777" w:rsidR="002A3DB6" w:rsidRDefault="002A3DB6" w:rsidP="005B3C0C">
      <w:pPr>
        <w:spacing w:line="360" w:lineRule="auto"/>
      </w:pPr>
    </w:p>
    <w:p w14:paraId="0E1576F5" w14:textId="77777777" w:rsidR="002A3DB6" w:rsidRDefault="002A3DB6" w:rsidP="005B3C0C">
      <w:pPr>
        <w:spacing w:line="360" w:lineRule="auto"/>
      </w:pPr>
    </w:p>
    <w:p w14:paraId="688158F6" w14:textId="77777777" w:rsidR="002A3DB6" w:rsidRDefault="002A3DB6" w:rsidP="005B3C0C">
      <w:pPr>
        <w:spacing w:line="360" w:lineRule="auto"/>
      </w:pPr>
    </w:p>
    <w:p w14:paraId="453ECBE7" w14:textId="77777777" w:rsidR="002A3DB6" w:rsidRDefault="002A3DB6" w:rsidP="005B3C0C">
      <w:pPr>
        <w:spacing w:line="360" w:lineRule="auto"/>
      </w:pPr>
    </w:p>
    <w:p w14:paraId="15214466" w14:textId="77777777" w:rsidR="002A3DB6" w:rsidRDefault="002A3DB6" w:rsidP="005B3C0C">
      <w:pPr>
        <w:spacing w:line="360" w:lineRule="auto"/>
      </w:pPr>
    </w:p>
    <w:p w14:paraId="3849AA9D" w14:textId="77777777" w:rsidR="002A3DB6" w:rsidRDefault="002A3DB6" w:rsidP="005B3C0C">
      <w:pPr>
        <w:spacing w:line="360" w:lineRule="auto"/>
      </w:pPr>
    </w:p>
    <w:p w14:paraId="7D230D4B" w14:textId="77777777" w:rsidR="002A3DB6" w:rsidRDefault="002A3DB6" w:rsidP="005B3C0C">
      <w:pPr>
        <w:spacing w:line="360" w:lineRule="auto"/>
      </w:pPr>
    </w:p>
    <w:p w14:paraId="44C1E24B" w14:textId="77777777" w:rsidR="002A3DB6" w:rsidRDefault="002A3DB6" w:rsidP="005B3C0C">
      <w:pPr>
        <w:spacing w:line="360" w:lineRule="auto"/>
      </w:pPr>
    </w:p>
    <w:p w14:paraId="5D132E63" w14:textId="77777777" w:rsidR="002A3DB6" w:rsidRDefault="002A3DB6" w:rsidP="005B3C0C">
      <w:pPr>
        <w:spacing w:line="360" w:lineRule="auto"/>
      </w:pPr>
    </w:p>
    <w:p w14:paraId="43E76F52" w14:textId="77777777" w:rsidR="002A3DB6" w:rsidRDefault="002A3DB6" w:rsidP="005B3C0C">
      <w:pPr>
        <w:spacing w:line="360" w:lineRule="auto"/>
      </w:pPr>
    </w:p>
    <w:p w14:paraId="20A67116" w14:textId="77777777" w:rsidR="002A3DB6" w:rsidRDefault="002A3DB6" w:rsidP="005B3C0C">
      <w:pPr>
        <w:spacing w:line="360" w:lineRule="auto"/>
      </w:pPr>
    </w:p>
    <w:p w14:paraId="2C4D19BB" w14:textId="77777777" w:rsidR="002A3DB6" w:rsidRDefault="002A3DB6" w:rsidP="005B3C0C">
      <w:pPr>
        <w:spacing w:line="360" w:lineRule="auto"/>
      </w:pPr>
    </w:p>
    <w:p w14:paraId="24E0F260" w14:textId="77777777" w:rsidR="00E827BE" w:rsidRDefault="00E827BE" w:rsidP="005B3C0C">
      <w:pPr>
        <w:spacing w:line="360" w:lineRule="auto"/>
      </w:pPr>
    </w:p>
    <w:p w14:paraId="64BF25BD" w14:textId="77777777" w:rsidR="00E827BE" w:rsidRDefault="00E827BE" w:rsidP="005B3C0C">
      <w:pPr>
        <w:spacing w:line="360" w:lineRule="auto"/>
      </w:pPr>
    </w:p>
    <w:p w14:paraId="1417ADD6" w14:textId="77777777" w:rsidR="00E827BE" w:rsidRDefault="00E827BE" w:rsidP="005B3C0C">
      <w:pPr>
        <w:spacing w:line="360" w:lineRule="auto"/>
      </w:pPr>
    </w:p>
    <w:p w14:paraId="6B74ACFA" w14:textId="77777777" w:rsidR="00E827BE" w:rsidRDefault="00E827BE" w:rsidP="005B3C0C">
      <w:pPr>
        <w:spacing w:line="360" w:lineRule="auto"/>
      </w:pPr>
    </w:p>
    <w:p w14:paraId="761CE289" w14:textId="77777777" w:rsidR="00E827BE" w:rsidRDefault="00E827BE" w:rsidP="005B3C0C">
      <w:pPr>
        <w:spacing w:line="360" w:lineRule="auto"/>
      </w:pPr>
    </w:p>
    <w:p w14:paraId="4D2B9B61" w14:textId="77777777" w:rsidR="00E827BE" w:rsidRDefault="00E827BE" w:rsidP="005B3C0C">
      <w:pPr>
        <w:spacing w:line="360" w:lineRule="auto"/>
      </w:pPr>
    </w:p>
    <w:p w14:paraId="1CF4AA96" w14:textId="77777777" w:rsidR="00E827BE" w:rsidRDefault="00E827BE" w:rsidP="005B3C0C">
      <w:pPr>
        <w:spacing w:line="360" w:lineRule="auto"/>
      </w:pPr>
    </w:p>
    <w:p w14:paraId="714107DE" w14:textId="77777777" w:rsidR="00E827BE" w:rsidRDefault="00E827BE" w:rsidP="005B3C0C">
      <w:pPr>
        <w:spacing w:line="360" w:lineRule="auto"/>
      </w:pPr>
    </w:p>
    <w:p w14:paraId="66D7C582" w14:textId="77777777" w:rsidR="00E827BE" w:rsidRDefault="00E827BE" w:rsidP="005B3C0C">
      <w:pPr>
        <w:spacing w:line="360" w:lineRule="auto"/>
      </w:pPr>
    </w:p>
    <w:p w14:paraId="7EC101C9" w14:textId="77777777" w:rsidR="00E827BE" w:rsidRDefault="00E827BE" w:rsidP="005B3C0C">
      <w:pPr>
        <w:spacing w:line="360" w:lineRule="auto"/>
      </w:pPr>
    </w:p>
    <w:p w14:paraId="4D6E7BFF" w14:textId="77777777" w:rsidR="00E827BE" w:rsidRDefault="00E827BE" w:rsidP="005B3C0C">
      <w:pPr>
        <w:spacing w:line="360" w:lineRule="auto"/>
      </w:pPr>
    </w:p>
    <w:p w14:paraId="2297C8C5" w14:textId="77777777" w:rsidR="00E827BE" w:rsidRDefault="00E827BE" w:rsidP="005B3C0C">
      <w:pPr>
        <w:spacing w:line="360" w:lineRule="auto"/>
      </w:pPr>
    </w:p>
    <w:p w14:paraId="33FDECF5" w14:textId="77777777" w:rsidR="00E827BE" w:rsidRDefault="00E827BE" w:rsidP="005B3C0C">
      <w:pPr>
        <w:spacing w:line="360" w:lineRule="auto"/>
      </w:pPr>
    </w:p>
    <w:p w14:paraId="2F78401B" w14:textId="77777777" w:rsidR="00E827BE" w:rsidRDefault="00E827BE" w:rsidP="005B3C0C">
      <w:pPr>
        <w:spacing w:line="360" w:lineRule="auto"/>
      </w:pPr>
    </w:p>
    <w:p w14:paraId="33402221" w14:textId="77777777" w:rsidR="00E827BE" w:rsidRDefault="00E827BE" w:rsidP="005B3C0C">
      <w:pPr>
        <w:spacing w:line="360" w:lineRule="auto"/>
      </w:pPr>
    </w:p>
    <w:p w14:paraId="3E6A090E" w14:textId="77777777" w:rsidR="00E827BE" w:rsidRDefault="00E827BE" w:rsidP="005B3C0C">
      <w:pPr>
        <w:spacing w:line="360" w:lineRule="auto"/>
      </w:pPr>
    </w:p>
    <w:p w14:paraId="04EA395A" w14:textId="77777777" w:rsidR="00E827BE" w:rsidRDefault="00E827BE" w:rsidP="005B3C0C">
      <w:pPr>
        <w:spacing w:line="360" w:lineRule="auto"/>
      </w:pPr>
    </w:p>
    <w:p w14:paraId="28A6EE50" w14:textId="77777777" w:rsidR="00E827BE" w:rsidRDefault="00E827BE" w:rsidP="005B3C0C">
      <w:pPr>
        <w:spacing w:line="360" w:lineRule="auto"/>
      </w:pPr>
    </w:p>
    <w:p w14:paraId="27114AE1" w14:textId="77777777" w:rsidR="00E827BE" w:rsidRDefault="00E827BE" w:rsidP="005B3C0C">
      <w:pPr>
        <w:spacing w:line="360" w:lineRule="auto"/>
      </w:pPr>
    </w:p>
    <w:p w14:paraId="5D726F15" w14:textId="77777777" w:rsidR="00E827BE" w:rsidRDefault="00E827BE" w:rsidP="005B3C0C">
      <w:pPr>
        <w:spacing w:line="360" w:lineRule="auto"/>
      </w:pPr>
    </w:p>
    <w:p w14:paraId="0A1C4E33" w14:textId="77777777" w:rsidR="00E827BE" w:rsidRDefault="00E827BE" w:rsidP="005B3C0C">
      <w:pPr>
        <w:spacing w:line="360" w:lineRule="auto"/>
      </w:pPr>
    </w:p>
    <w:p w14:paraId="7AF0BEA2" w14:textId="77777777" w:rsidR="00E827BE" w:rsidRDefault="00E827BE" w:rsidP="005B3C0C">
      <w:pPr>
        <w:spacing w:line="360" w:lineRule="auto"/>
      </w:pPr>
    </w:p>
    <w:p w14:paraId="00CE5154" w14:textId="77777777" w:rsidR="00670425" w:rsidRDefault="00670425" w:rsidP="005B3C0C">
      <w:pPr>
        <w:spacing w:line="360" w:lineRule="auto"/>
      </w:pPr>
    </w:p>
    <w:p w14:paraId="0612BC64" w14:textId="77777777" w:rsidR="00670425" w:rsidRDefault="00670425" w:rsidP="005B3C0C">
      <w:pPr>
        <w:spacing w:line="360" w:lineRule="auto"/>
      </w:pPr>
    </w:p>
    <w:p w14:paraId="17D1F6A3" w14:textId="77777777" w:rsidR="00670425" w:rsidRDefault="00670425" w:rsidP="005B3C0C">
      <w:pPr>
        <w:spacing w:line="360" w:lineRule="auto"/>
      </w:pPr>
    </w:p>
    <w:p w14:paraId="6CEF93ED" w14:textId="77777777" w:rsidR="00670425" w:rsidRDefault="00670425" w:rsidP="005B3C0C">
      <w:pPr>
        <w:spacing w:line="360" w:lineRule="auto"/>
      </w:pPr>
    </w:p>
    <w:p w14:paraId="3E0ADB52" w14:textId="77777777" w:rsidR="00E827BE" w:rsidRDefault="00E827BE" w:rsidP="005B3C0C">
      <w:pPr>
        <w:spacing w:line="360" w:lineRule="auto"/>
      </w:pPr>
    </w:p>
    <w:p w14:paraId="418CBE51" w14:textId="77777777" w:rsidR="00E827BE" w:rsidRDefault="00E827BE" w:rsidP="005B3C0C">
      <w:pPr>
        <w:spacing w:line="360" w:lineRule="auto"/>
      </w:pPr>
    </w:p>
    <w:p w14:paraId="4F6E07FC" w14:textId="77777777" w:rsidR="005B3C0C" w:rsidRPr="002A6500" w:rsidRDefault="005B3C0C" w:rsidP="002A6500">
      <w:pPr>
        <w:pStyle w:val="Heading1"/>
        <w:spacing w:line="360" w:lineRule="auto"/>
        <w:jc w:val="right"/>
        <w:rPr>
          <w:color w:val="auto"/>
          <w:sz w:val="48"/>
          <w:szCs w:val="48"/>
        </w:rPr>
      </w:pPr>
      <w:r w:rsidRPr="005B3C0C">
        <w:rPr>
          <w:color w:val="auto"/>
        </w:rPr>
        <w:lastRenderedPageBreak/>
        <w:t xml:space="preserve">                                                         </w:t>
      </w:r>
      <w:r w:rsidR="002A6500">
        <w:rPr>
          <w:color w:val="auto"/>
        </w:rPr>
        <w:t xml:space="preserve">                      </w:t>
      </w:r>
      <w:bookmarkStart w:id="134" w:name="_Toc460524727"/>
      <w:bookmarkStart w:id="135" w:name="_Toc462059836"/>
      <w:r w:rsidR="002A6500" w:rsidRPr="002A6500">
        <w:rPr>
          <w:color w:val="FFFFFF" w:themeColor="background1"/>
        </w:rPr>
        <w:t>---------------------------------------------------------</w:t>
      </w:r>
      <w:r w:rsidRPr="002A6500">
        <w:rPr>
          <w:color w:val="auto"/>
          <w:sz w:val="48"/>
          <w:szCs w:val="48"/>
        </w:rPr>
        <w:t>Discussion and further work</w:t>
      </w:r>
      <w:bookmarkEnd w:id="134"/>
      <w:bookmarkEnd w:id="135"/>
      <w:r w:rsidRPr="002A6500">
        <w:rPr>
          <w:i/>
          <w:color w:val="auto"/>
          <w:sz w:val="48"/>
          <w:szCs w:val="48"/>
        </w:rPr>
        <w:t xml:space="preserve"> </w:t>
      </w:r>
      <w:r w:rsidRPr="002A6500">
        <w:rPr>
          <w:color w:val="auto"/>
          <w:sz w:val="48"/>
          <w:szCs w:val="48"/>
        </w:rPr>
        <w:t xml:space="preserve"> </w:t>
      </w:r>
    </w:p>
    <w:p w14:paraId="4B35313A" w14:textId="77777777" w:rsidR="002A6500" w:rsidRDefault="002A6500" w:rsidP="002A6500"/>
    <w:p w14:paraId="52AE6060" w14:textId="77777777" w:rsidR="002A6500" w:rsidRDefault="002A6500" w:rsidP="002A6500"/>
    <w:p w14:paraId="06B428B5" w14:textId="77777777" w:rsidR="002A6500" w:rsidRDefault="002A6500" w:rsidP="002A6500"/>
    <w:p w14:paraId="488A5576" w14:textId="77777777" w:rsidR="002A6500" w:rsidRDefault="002A6500" w:rsidP="002A6500"/>
    <w:p w14:paraId="7DFD620F" w14:textId="77777777" w:rsidR="002A6500" w:rsidRDefault="002A6500" w:rsidP="002A6500"/>
    <w:p w14:paraId="7CA7E39D" w14:textId="77777777" w:rsidR="002A6500" w:rsidRDefault="002A6500" w:rsidP="002A6500"/>
    <w:p w14:paraId="4FD3FC24" w14:textId="77777777" w:rsidR="002A6500" w:rsidRDefault="002A6500" w:rsidP="002A6500"/>
    <w:p w14:paraId="127CBF88" w14:textId="77777777" w:rsidR="002A6500" w:rsidRDefault="002A6500" w:rsidP="002A6500"/>
    <w:p w14:paraId="56CC7EB3" w14:textId="77777777" w:rsidR="002A6500" w:rsidRDefault="002A6500" w:rsidP="002A6500"/>
    <w:p w14:paraId="7E257F00" w14:textId="77777777" w:rsidR="002A6500" w:rsidRDefault="002A6500" w:rsidP="002A6500"/>
    <w:p w14:paraId="7F862B5E" w14:textId="77777777" w:rsidR="002A6500" w:rsidRDefault="002A6500" w:rsidP="002A6500"/>
    <w:p w14:paraId="593AA577" w14:textId="77777777" w:rsidR="002A6500" w:rsidRDefault="002A6500" w:rsidP="002A6500"/>
    <w:p w14:paraId="39EAAADC" w14:textId="77777777" w:rsidR="002A6500" w:rsidRDefault="002A6500" w:rsidP="002A6500"/>
    <w:p w14:paraId="7AA99196" w14:textId="77777777" w:rsidR="002A6500" w:rsidRDefault="002A6500" w:rsidP="002A6500"/>
    <w:p w14:paraId="56431543" w14:textId="77777777" w:rsidR="002A6500" w:rsidRDefault="002A6500" w:rsidP="002A6500"/>
    <w:p w14:paraId="66938939" w14:textId="77777777" w:rsidR="002A6500" w:rsidRDefault="002A6500" w:rsidP="002A6500"/>
    <w:p w14:paraId="45044066" w14:textId="77777777" w:rsidR="002A6500" w:rsidRDefault="002A6500" w:rsidP="002A6500"/>
    <w:p w14:paraId="4F276A16" w14:textId="77777777" w:rsidR="002A6500" w:rsidRDefault="002A6500" w:rsidP="002A6500"/>
    <w:p w14:paraId="361DB073" w14:textId="77777777" w:rsidR="002A6500" w:rsidRDefault="002A6500" w:rsidP="002A6500"/>
    <w:p w14:paraId="2C06F92E" w14:textId="77777777" w:rsidR="002A6500" w:rsidRDefault="002A6500" w:rsidP="002A6500"/>
    <w:p w14:paraId="2292258A" w14:textId="77777777" w:rsidR="002A6500" w:rsidRDefault="002A6500" w:rsidP="002A6500"/>
    <w:p w14:paraId="5BB6F214" w14:textId="77777777" w:rsidR="002A6500" w:rsidRDefault="002A6500" w:rsidP="002A6500"/>
    <w:p w14:paraId="1471C608" w14:textId="77777777" w:rsidR="002A6500" w:rsidRPr="005B3C0C" w:rsidRDefault="002A6500" w:rsidP="002A6500">
      <w:pPr>
        <w:pStyle w:val="Heading2"/>
        <w:spacing w:line="360" w:lineRule="auto"/>
        <w:rPr>
          <w:color w:val="auto"/>
        </w:rPr>
      </w:pPr>
      <w:bookmarkStart w:id="136" w:name="_Toc460524728"/>
      <w:bookmarkStart w:id="137" w:name="_Toc462059837"/>
      <w:r>
        <w:rPr>
          <w:color w:val="auto"/>
        </w:rPr>
        <w:lastRenderedPageBreak/>
        <w:t>Introduction</w:t>
      </w:r>
      <w:bookmarkEnd w:id="136"/>
      <w:bookmarkEnd w:id="137"/>
    </w:p>
    <w:p w14:paraId="6BC6CF6F" w14:textId="77777777" w:rsidR="005B3C0C" w:rsidRPr="005B3C0C" w:rsidRDefault="005B3C0C" w:rsidP="005B3C0C">
      <w:pPr>
        <w:spacing w:line="360" w:lineRule="auto"/>
      </w:pPr>
      <w:r w:rsidRPr="005B3C0C">
        <w:t>In typical autotrophic conditions photosynthesis and CO</w:t>
      </w:r>
      <w:r w:rsidRPr="005B3C0C">
        <w:rPr>
          <w:vertAlign w:val="subscript"/>
        </w:rPr>
        <w:t>2</w:t>
      </w:r>
      <w:r w:rsidRPr="005B3C0C">
        <w:t xml:space="preserve"> fixation provide the only source of energy and carbon for algal growth. Consequently, algal photosynthesis is tightly regulated in order to meet the demands of all cellular metabolic reactions. Some photosynthetic algal species have the ability to uptake and metabolise organic carbon molecules for use as both an energy and carbon source, a phenomenon called mixotrophy. While many studies have investigated the impact of mixotrophy on growth, the influence of this additional flux of carbon and energy on algal metabolism is not fully understood. As outlined in Chapter 1, there is significant potential to improve the economic and environmental sustainability of algae biofuels (and bioproducts) through improving our understanding of the metabolism of microalgae. Equally mixotrophy was highlighted as a strategy to potentially improve the sustainability of microalgae production. Accordingly, the underlying aim of this research project was to investigate the interaction of organic carbon uptake with photosynthesis and growth, and in the context of biofuel generation, the impact of organic carbon on the TAG accumulation response of algae to N stress. </w:t>
      </w:r>
    </w:p>
    <w:p w14:paraId="4510CDCF" w14:textId="77777777" w:rsidR="005B3C0C" w:rsidRPr="005B3C0C" w:rsidRDefault="005B3C0C" w:rsidP="005B3C0C">
      <w:pPr>
        <w:pStyle w:val="Heading2"/>
        <w:spacing w:line="360" w:lineRule="auto"/>
        <w:rPr>
          <w:color w:val="auto"/>
        </w:rPr>
      </w:pPr>
      <w:bookmarkStart w:id="138" w:name="_Toc460524729"/>
      <w:bookmarkStart w:id="139" w:name="_Toc462059838"/>
      <w:r w:rsidRPr="005B3C0C">
        <w:rPr>
          <w:color w:val="auto"/>
        </w:rPr>
        <w:t xml:space="preserve">Characterisation and identification of </w:t>
      </w:r>
      <w:r w:rsidRPr="005B3C0C">
        <w:rPr>
          <w:i/>
          <w:color w:val="auto"/>
        </w:rPr>
        <w:t>Micractinium inermum</w:t>
      </w:r>
      <w:bookmarkEnd w:id="138"/>
      <w:bookmarkEnd w:id="139"/>
      <w:r w:rsidRPr="005B3C0C">
        <w:rPr>
          <w:i/>
          <w:color w:val="auto"/>
        </w:rPr>
        <w:t xml:space="preserve"> </w:t>
      </w:r>
    </w:p>
    <w:p w14:paraId="30B45B09" w14:textId="77777777" w:rsidR="005B3C0C" w:rsidRPr="005B3C0C" w:rsidRDefault="005B3C0C" w:rsidP="005B3C0C">
      <w:pPr>
        <w:pStyle w:val="Heading3"/>
        <w:spacing w:line="360" w:lineRule="auto"/>
        <w:rPr>
          <w:b w:val="0"/>
          <w:color w:val="auto"/>
        </w:rPr>
      </w:pPr>
      <w:bookmarkStart w:id="140" w:name="_Toc460524730"/>
      <w:bookmarkStart w:id="141" w:name="_Toc462059839"/>
      <w:r w:rsidRPr="005B3C0C">
        <w:rPr>
          <w:b w:val="0"/>
          <w:color w:val="auto"/>
        </w:rPr>
        <w:t>Research presented</w:t>
      </w:r>
      <w:bookmarkEnd w:id="140"/>
      <w:bookmarkEnd w:id="141"/>
    </w:p>
    <w:p w14:paraId="12154422" w14:textId="77777777" w:rsidR="005B3C0C" w:rsidRDefault="005B3C0C" w:rsidP="005B3C0C">
      <w:pPr>
        <w:spacing w:line="360" w:lineRule="auto"/>
      </w:pPr>
      <w:r w:rsidRPr="005B3C0C">
        <w:t>Initial work, outlined in Chapter 3, involved the morphological</w:t>
      </w:r>
      <w:r w:rsidR="00F37C1B">
        <w:t xml:space="preserve"> and </w:t>
      </w:r>
      <w:r w:rsidR="00F37C1B" w:rsidRPr="005B3C0C">
        <w:t>molecular</w:t>
      </w:r>
      <w:r w:rsidRPr="005B3C0C">
        <w:t xml:space="preserve"> characterisation of a locally isolated species</w:t>
      </w:r>
      <w:r w:rsidRPr="005B3C0C">
        <w:rPr>
          <w:i/>
        </w:rPr>
        <w:t xml:space="preserve">, </w:t>
      </w:r>
      <w:r w:rsidR="00F37C1B">
        <w:t xml:space="preserve">indentified as </w:t>
      </w:r>
      <w:r w:rsidRPr="005B3C0C">
        <w:rPr>
          <w:i/>
        </w:rPr>
        <w:t>Micractinium inermum</w:t>
      </w:r>
      <w:r w:rsidRPr="005B3C0C">
        <w:t xml:space="preserve">. This work highlighted the difficultly of characterising spherical and featureless alga from morphology alone. Furthermore, 18S rDNA characterisation, typically used for eukaryotic identification did not allow for accurate identification for a species in the very closely related </w:t>
      </w:r>
      <w:r w:rsidRPr="005B3C0C">
        <w:rPr>
          <w:i/>
        </w:rPr>
        <w:t xml:space="preserve">Chlorella </w:t>
      </w:r>
      <w:r w:rsidRPr="005B3C0C">
        <w:t xml:space="preserve">clade. Expanded work aligning the small subunit of rDNA (18S) and the less conserved region of internally transcribed spacers (ITS) provided a more precise identification. Moreover, modelling of the ITS2 secondary structure, highly conserved among species, supported the identification of the species of interest as </w:t>
      </w:r>
      <w:r w:rsidRPr="005B3C0C">
        <w:rPr>
          <w:i/>
        </w:rPr>
        <w:t>M. inermum</w:t>
      </w:r>
      <w:r w:rsidRPr="005B3C0C">
        <w:t xml:space="preserve">. </w:t>
      </w:r>
    </w:p>
    <w:p w14:paraId="54E39A5A" w14:textId="77777777" w:rsidR="0029596E" w:rsidRPr="005B3C0C" w:rsidRDefault="0029596E" w:rsidP="005B3C0C">
      <w:pPr>
        <w:spacing w:line="360" w:lineRule="auto"/>
      </w:pPr>
      <w:r w:rsidRPr="005B3C0C">
        <w:lastRenderedPageBreak/>
        <w:t xml:space="preserve">Previous work on this genus suggested that </w:t>
      </w:r>
      <w:r w:rsidRPr="005B3C0C">
        <w:rPr>
          <w:i/>
        </w:rPr>
        <w:t xml:space="preserve">M. inermum </w:t>
      </w:r>
      <w:r w:rsidRPr="005B3C0C">
        <w:t>may grow mixotrophically, which justified initial growth characterisation and expanded work on the various effects of organic uptake on alga metabolism</w:t>
      </w:r>
    </w:p>
    <w:p w14:paraId="3AA54BE8" w14:textId="77777777" w:rsidR="005B3C0C" w:rsidRPr="005B3C0C" w:rsidRDefault="005B3C0C" w:rsidP="005B3C0C">
      <w:pPr>
        <w:pStyle w:val="Heading3"/>
        <w:spacing w:line="360" w:lineRule="auto"/>
        <w:rPr>
          <w:b w:val="0"/>
          <w:color w:val="auto"/>
        </w:rPr>
      </w:pPr>
      <w:bookmarkStart w:id="142" w:name="_Toc460524731"/>
      <w:bookmarkStart w:id="143" w:name="_Toc462059840"/>
      <w:r w:rsidRPr="005B3C0C">
        <w:rPr>
          <w:b w:val="0"/>
          <w:color w:val="auto"/>
        </w:rPr>
        <w:t>Further work</w:t>
      </w:r>
      <w:bookmarkEnd w:id="142"/>
      <w:bookmarkEnd w:id="143"/>
    </w:p>
    <w:p w14:paraId="725DDB9E" w14:textId="77777777" w:rsidR="005B3C0C" w:rsidRPr="005B3C0C" w:rsidRDefault="005B3C0C" w:rsidP="005B3C0C">
      <w:pPr>
        <w:spacing w:line="360" w:lineRule="auto"/>
        <w:rPr>
          <w:i/>
        </w:rPr>
      </w:pPr>
      <w:r w:rsidRPr="005B3C0C">
        <w:t>Additional molecular data work could involve barcode gap analysis, in which the % difference of sequences between closely related species is compared against a threshold of intra and interspecies variation</w:t>
      </w:r>
      <w:r w:rsidR="0029596E">
        <w:t xml:space="preserve"> </w:t>
      </w:r>
      <w:r w:rsidR="00BD03EC" w:rsidRPr="005B3C0C">
        <w:fldChar w:fldCharType="begin"/>
      </w:r>
      <w:r w:rsidRPr="005B3C0C">
        <w:instrText xml:space="preserve"> ADDIN ZOTERO_ITEM CSL_CITATION {"citationID":"2qgn5anbk3","properties":{"formattedCitation":"(Meyer and Paulay, 2005)","plainCitation":"(Meyer and Paulay, 2005)"},"citationItems":[{"id":4657,"uris":["http://zotero.org/users/1204444/items/5DCHG9E8"],"uri":["http://zotero.org/users/1204444/items/5DCHG9E8"],"itemData":{"id":4657,"type":"article-journal","title":"DNA Barcoding: Error Rates Based on Comprehensive Sampling","container-title":"PLOS Biol","page":"e422","volume":"3","issue":"12","source":"PLoS Journals","abstract":"An examination of the efficacy of barcoding using a comprehensive sample of marine gastropods reveals that the method performs poorly for identifying closely related species in taxonomically understudied groups.","DOI":"10.1371/journal.pbio.0030422","ISSN":"1545-7885","shortTitle":"DNA Barcoding","journalAbbreviation":"PLOS Biol","author":[{"family":"Meyer","given":"Christopher P."},{"family":"Paulay","given":"Gustav"}],"issued":{"date-parts":[["2005",11,29]]}}}],"schema":"https://github.com/citation-style-language/schema/raw/master/csl-citation.json"} </w:instrText>
      </w:r>
      <w:r w:rsidR="00BD03EC" w:rsidRPr="005B3C0C">
        <w:fldChar w:fldCharType="separate"/>
      </w:r>
      <w:r w:rsidRPr="005B3C0C">
        <w:t>(Meyer and Paulay, 2005)</w:t>
      </w:r>
      <w:r w:rsidR="00BD03EC" w:rsidRPr="005B3C0C">
        <w:fldChar w:fldCharType="end"/>
      </w:r>
      <w:r w:rsidRPr="005B3C0C">
        <w:t xml:space="preserve">. While the methodology used in this study is generally considered to be robust, there has been some discussion on drawbacks of using ITS sequences alone for phylogeny (due to lack on conservation, introgression and biparental inheritance) </w:t>
      </w:r>
      <w:r w:rsidR="00BD03EC" w:rsidRPr="005B3C0C">
        <w:fldChar w:fldCharType="begin"/>
      </w:r>
      <w:r w:rsidRPr="005B3C0C">
        <w:instrText xml:space="preserve"> ADDIN ZOTERO_ITEM CSL_CITATION {"citationID":"3ih7gaa2g","properties":{"formattedCitation":"{\\rtf (\\uc0\\u193{}lvarez and Wendel, 2003; Hadi et al., 2016)}","plainCitation":"(Álvarez and Wendel, 2003; Hadi et al., 2016)"},"citationItems":[{"id":4662,"uris":["http://zotero.org/users/1204444/items/NND9UJH8"],"uri":["http://zotero.org/users/1204444/items/NND9UJH8"],"itemData":{"id":4662,"type":"article-journal","title":"Ribosomal ITS sequences and plant phylogenetic inference","container-title":"Molecular Phylogenetics and Evolution","collection-title":"Plant Molecular Evolution","page":"417-434","volume":"29","issue":"3","source":"ScienceDirect","abstract":"One of the most popular sequences for phylogenetic inference at the generic and infrageneric levels in plants is the internal transcribed spacer (ITS) region of the 18S–5.8S–26S nuclear ribosomal cistron. The prominence of this source of nuclear DNA sequence data is underscored by a survey of phylogenetic publications involving comparisons at the genus level or below, which reveals that of 244 papers published over the last five years, 66% included ITS sequence data. Perhaps even more striking is the fact that 34% of all published phylogenetic hypothesis have been based exclusively on ITS sequences. Notwithstanding the many important contributions of ITS sequence data to phylogenetic understanding and knowledge of genome relationships, a number of molecular genetic processes impact ITS sequences in ways that may mislead phylogenetic inference. These molecular genetic processes are reviewed here, drawing attention to both underlying mechanism and phylogenetic implications. Among the most prevalent complications for phylogenetic inference is the existence in many plant genomes of extensive sequence variation, arising from ancient or recent array duplication events, genomic harboring of pseudogenes in various states of decay, and/or incomplete intra- or inter-array homogenization. These phenomena separately and collectively create a network of paralogous sequence relationships potentially confounding accurate phylogenetic reconstruction. Homoplasy is shown to be higher in ITS than in other DNA sequence data sets, most likely because of orthology/paralogy conflation, compensatory base changes, problems in alignment due to indel accumulation, sequencing errors, or some combination of these phenomena. Despite the near-universal usage of ITS sequence data in plant phylogenetic studies, its complex and unpredictable evolutionary behavior reduce its utility for phylogenetic analysis. It is suggested that more robust insights are likely to emerge from the use of single-copy or low-copy nuclear genes.","DOI":"10.1016/S1055-7903(03)00208-2","ISSN":"1055-7903","journalAbbreviation":"Molecular Phylogenetics and Evolution","author":[{"family":"Álvarez","given":"I."},{"family":"Wendel","given":"J. F."}],"issued":{"date-parts":[["2003",12]]}}},{"id":4659,"uris":["http://zotero.org/users/1204444/items/GPZKVDW5"],"uri":["http://zotero.org/users/1204444/items/GPZKVDW5"],"itemData":{"id":4659,"type":"article-journal","title":"DNA Barcoding Green Microalgae Isolated from Neotropical Inland Waters","container-title":"PLOS ONE","page":"e0149284","volume":"11","issue":"2","source":"PLoS Journals","abstract":"This study evaluated the feasibility of using the Ribulose Bisphosphate Carboxylase Large subunit gene ( rbc L) and the Internal Transcribed Spacers 1 and 2 of the nuclear rDNA ( nu ITS1 and  nu ITS2) markers for identifying a very diverse, albeit poorly known group, of green microalgae from neotropical inland waters. Fifty-one freshwater green microalgae strains isolated from Brazil, the largest biodiversity reservoir in the neotropics, were submitted to DNA barcoding. Currently available universal primers for ITS1-5.8S-ITS2 region amplification were sufficient to successfully amplify and sequence 47 (92%) of the samples. On the other hand, new sets of primers had to be designed for  rbc L, which allowed 96% of the samples to be sequenced. Thirty-five percent of the strains could be unambiguously identified to the species level based either on  nu ITS1 or  nu ITS2 sequences’ using barcode gap calculations.  nu ITS2 Compensatory Base Change (CBC) and ITS1-5.8S-ITS2 region phylogenetic analysis, together with morphological inspection, confirmed the identification accuracy. In contrast, only 6% of the strains could be assigned to the correct species based solely on  rbc L sequences. In conclusion, the data presented here indicates that either  nu ITS1 or  nu ITS2 are useful markers for DNA barcoding of freshwater green microalgae, with advantage for  nu ITS2 due to the larger availability of analytical tools and reference barcodes deposited at databases for this marker.","DOI":"10.1371/journal.pone.0149284","ISSN":"1932-6203","journalAbbreviation":"PLOS ONE","author":[{"family":"Hadi","given":"Sámed I. I. A."},{"family":"Santana","given":"Hugo"},{"family":"Brunale","given":"Patrícia P. M."},{"family":"Gomes","given":"Taísa G."},{"family":"Oliveira","given":"Márcia D."},{"family":"Matthiensen","given":"Alexandre"},{"family":"Oliveira","given":"Marcos E. C."},{"family":"Silva","given":"Flávia C. P."},{"family":"Brasil","given":"Bruno S. A. F."}],"issued":{"date-parts":[["2016",2,22]]}}}],"schema":"https://github.com/citation-style-language/schema/raw/master/csl-citation.json"} </w:instrText>
      </w:r>
      <w:r w:rsidR="00BD03EC" w:rsidRPr="005B3C0C">
        <w:fldChar w:fldCharType="separate"/>
      </w:r>
      <w:r w:rsidRPr="005B3C0C">
        <w:rPr>
          <w:rFonts w:cs="Times New Roman"/>
          <w:szCs w:val="24"/>
        </w:rPr>
        <w:t xml:space="preserve">(Álvarez and Wendel, 2003; Hadi </w:t>
      </w:r>
      <w:r w:rsidR="00490409" w:rsidRPr="00490409">
        <w:rPr>
          <w:rFonts w:cs="Times New Roman"/>
          <w:i/>
          <w:szCs w:val="24"/>
        </w:rPr>
        <w:t>et al</w:t>
      </w:r>
      <w:r w:rsidRPr="005B3C0C">
        <w:rPr>
          <w:rFonts w:cs="Times New Roman"/>
          <w:szCs w:val="24"/>
        </w:rPr>
        <w:t>., 2016)</w:t>
      </w:r>
      <w:r w:rsidR="00BD03EC" w:rsidRPr="005B3C0C">
        <w:fldChar w:fldCharType="end"/>
      </w:r>
      <w:r w:rsidRPr="005B3C0C">
        <w:t>. Further phylogenetic characterisation could be conducted utilising a two-step DNA bar coding approach, using ITS regions in addition to a</w:t>
      </w:r>
      <w:r w:rsidR="0029596E">
        <w:t xml:space="preserve"> protein</w:t>
      </w:r>
      <w:r w:rsidRPr="005B3C0C">
        <w:t xml:space="preserve"> coding sequence such as</w:t>
      </w:r>
      <w:r w:rsidRPr="005B3C0C">
        <w:rPr>
          <w:i/>
        </w:rPr>
        <w:t xml:space="preserve"> rbcL</w:t>
      </w:r>
      <w:r w:rsidRPr="005B3C0C">
        <w:t xml:space="preserve"> (Ribulose Bisphosphate Carboxylase Large subunit gene) (</w:t>
      </w:r>
      <w:r w:rsidRPr="005B3C0C">
        <w:rPr>
          <w:rFonts w:cs="Times New Roman"/>
          <w:szCs w:val="24"/>
        </w:rPr>
        <w:t xml:space="preserve">Hadi </w:t>
      </w:r>
      <w:r w:rsidR="00490409" w:rsidRPr="00490409">
        <w:rPr>
          <w:rFonts w:cs="Times New Roman"/>
          <w:i/>
          <w:szCs w:val="24"/>
        </w:rPr>
        <w:t>et al</w:t>
      </w:r>
      <w:r w:rsidRPr="005B3C0C">
        <w:rPr>
          <w:rFonts w:cs="Times New Roman"/>
          <w:szCs w:val="24"/>
        </w:rPr>
        <w:t>., 2016)</w:t>
      </w:r>
      <w:r w:rsidRPr="005B3C0C">
        <w:t xml:space="preserve">. Only a few </w:t>
      </w:r>
      <w:r w:rsidRPr="005B3C0C">
        <w:rPr>
          <w:i/>
        </w:rPr>
        <w:t xml:space="preserve">rbcL </w:t>
      </w:r>
      <w:r w:rsidRPr="005B3C0C">
        <w:t xml:space="preserve">sequences for the </w:t>
      </w:r>
      <w:r w:rsidRPr="005B3C0C">
        <w:rPr>
          <w:i/>
        </w:rPr>
        <w:t xml:space="preserve">Micractinium </w:t>
      </w:r>
      <w:r w:rsidRPr="005B3C0C">
        <w:t xml:space="preserve">genus have been characterised to date, therefore sequencing would need to be done on numerous species for meaningful analysis.  </w:t>
      </w:r>
      <w:r w:rsidRPr="005B3C0C">
        <w:rPr>
          <w:i/>
        </w:rPr>
        <w:t xml:space="preserve"> </w:t>
      </w:r>
    </w:p>
    <w:p w14:paraId="15BF4286" w14:textId="77777777" w:rsidR="005B3C0C" w:rsidRPr="005B3C0C" w:rsidRDefault="005B3C0C" w:rsidP="005B3C0C">
      <w:pPr>
        <w:spacing w:line="360" w:lineRule="auto"/>
      </w:pPr>
      <w:r w:rsidRPr="005B3C0C">
        <w:t xml:space="preserve">An interesting feature of the </w:t>
      </w:r>
      <w:r w:rsidRPr="005B3C0C">
        <w:rPr>
          <w:i/>
        </w:rPr>
        <w:t>Micractinium</w:t>
      </w:r>
      <w:r w:rsidRPr="005B3C0C">
        <w:t xml:space="preserve"> genus is phenotypic plasticity which allows the organism to grow bristles surrounding the cell wall in response to predation.</w:t>
      </w:r>
      <w:r w:rsidRPr="005B3C0C">
        <w:rPr>
          <w:i/>
        </w:rPr>
        <w:t xml:space="preserve"> M. inermum </w:t>
      </w:r>
      <w:r w:rsidRPr="005B3C0C">
        <w:t xml:space="preserve">(meaning defenceless) was named thus due to a lack of bristles, however the alga’s response to predation in unknown. Consequently in future work it would be interesting to carry out a biotest on this species, which may ultimately led to consideration of species renaming. </w:t>
      </w:r>
    </w:p>
    <w:p w14:paraId="6567C78C" w14:textId="77777777" w:rsidR="005B3C0C" w:rsidRPr="005B3C0C" w:rsidRDefault="005B3C0C" w:rsidP="005B3C0C">
      <w:pPr>
        <w:pStyle w:val="Heading2"/>
        <w:spacing w:line="360" w:lineRule="auto"/>
        <w:ind w:left="576" w:hanging="576"/>
        <w:contextualSpacing/>
        <w:rPr>
          <w:color w:val="auto"/>
        </w:rPr>
      </w:pPr>
      <w:bookmarkStart w:id="144" w:name="_Toc460524732"/>
      <w:bookmarkStart w:id="145" w:name="_Toc462059841"/>
      <w:r w:rsidRPr="005B3C0C">
        <w:rPr>
          <w:color w:val="auto"/>
        </w:rPr>
        <w:t xml:space="preserve">Investigation of synergy between photosynthesis and metabolism organic carbon in </w:t>
      </w:r>
      <w:r w:rsidRPr="005B3C0C">
        <w:rPr>
          <w:i/>
          <w:color w:val="auto"/>
        </w:rPr>
        <w:t>Micractinium inermum</w:t>
      </w:r>
      <w:bookmarkEnd w:id="144"/>
      <w:bookmarkEnd w:id="145"/>
    </w:p>
    <w:p w14:paraId="595F40E4" w14:textId="77777777" w:rsidR="005B3C0C" w:rsidRPr="005B3C0C" w:rsidRDefault="005B3C0C" w:rsidP="005B3C0C">
      <w:pPr>
        <w:pStyle w:val="Heading3"/>
        <w:spacing w:line="360" w:lineRule="auto"/>
        <w:rPr>
          <w:b w:val="0"/>
          <w:color w:val="auto"/>
        </w:rPr>
      </w:pPr>
      <w:bookmarkStart w:id="146" w:name="_Toc460524733"/>
      <w:bookmarkStart w:id="147" w:name="_Toc462059842"/>
      <w:r w:rsidRPr="005B3C0C">
        <w:rPr>
          <w:b w:val="0"/>
          <w:color w:val="auto"/>
        </w:rPr>
        <w:t>Research presented</w:t>
      </w:r>
      <w:bookmarkEnd w:id="146"/>
      <w:bookmarkEnd w:id="147"/>
    </w:p>
    <w:p w14:paraId="36494E69" w14:textId="77777777" w:rsidR="00D9533C" w:rsidRDefault="005B3C0C" w:rsidP="005B3C0C">
      <w:pPr>
        <w:tabs>
          <w:tab w:val="left" w:pos="5274"/>
        </w:tabs>
        <w:spacing w:line="360" w:lineRule="auto"/>
      </w:pPr>
      <w:r w:rsidRPr="005B3C0C">
        <w:t xml:space="preserve">Within Chapter 4 an investigation </w:t>
      </w:r>
      <w:r w:rsidR="0029596E">
        <w:t>was carried which built on earlier studies</w:t>
      </w:r>
      <w:r w:rsidRPr="005B3C0C">
        <w:t xml:space="preserve"> on the impact of organic carbon uptake on growth, specifically interaction of the heterotrophic and autotrophic metabolic components. Initial growth characterisation demonstrated the ability </w:t>
      </w:r>
      <w:r w:rsidRPr="005B3C0C">
        <w:rPr>
          <w:i/>
        </w:rPr>
        <w:t>M. inermum</w:t>
      </w:r>
      <w:r w:rsidRPr="005B3C0C">
        <w:t xml:space="preserve"> to grow on both acetate and glucose carbon sources in the light (mixotrophic) and in the dark (heterotrophic). Surprisingly, the specific growth rate of </w:t>
      </w:r>
      <w:r w:rsidRPr="005B3C0C">
        <w:rPr>
          <w:i/>
        </w:rPr>
        <w:lastRenderedPageBreak/>
        <w:t xml:space="preserve">M. inermum </w:t>
      </w:r>
      <w:r w:rsidRPr="005B3C0C">
        <w:t>under mixotrophic conditions was significantly higher than the summation of autotrophic and heterotrophic growth, indicating a synergistic mechanism. It was hypothesised that the enhanced growth was due to ‘synergistic gas exchange’, in which CO</w:t>
      </w:r>
      <w:r w:rsidRPr="005B3C0C">
        <w:rPr>
          <w:vertAlign w:val="subscript"/>
        </w:rPr>
        <w:t>2</w:t>
      </w:r>
      <w:r w:rsidRPr="005B3C0C">
        <w:t xml:space="preserve"> produced by organic carbon consumption fed in to the otherwise CO</w:t>
      </w:r>
      <w:r w:rsidRPr="005B3C0C">
        <w:rPr>
          <w:vertAlign w:val="subscript"/>
        </w:rPr>
        <w:t>2</w:t>
      </w:r>
      <w:r w:rsidRPr="005B3C0C">
        <w:t xml:space="preserve"> limited Calvin cycle, while photosynthetically generated O</w:t>
      </w:r>
      <w:r w:rsidRPr="005B3C0C">
        <w:rPr>
          <w:vertAlign w:val="subscript"/>
        </w:rPr>
        <w:t>2</w:t>
      </w:r>
      <w:r w:rsidRPr="005B3C0C">
        <w:t xml:space="preserve"> is consumed by cellular respiration of acetate derived metabolites. To test this hypothesis, preliminary experiments were carried out, in which photoautotrophic cultures were aerated with different concentrations of CO</w:t>
      </w:r>
      <w:r w:rsidRPr="005B3C0C">
        <w:rPr>
          <w:vertAlign w:val="subscript"/>
        </w:rPr>
        <w:t>2.</w:t>
      </w:r>
      <w:r w:rsidRPr="005B3C0C">
        <w:t xml:space="preserve"> This experiment indicated that autotrophic growth was significantly limited by CO</w:t>
      </w:r>
      <w:r w:rsidRPr="005B3C0C">
        <w:rPr>
          <w:vertAlign w:val="subscript"/>
        </w:rPr>
        <w:t>2</w:t>
      </w:r>
      <w:r w:rsidRPr="005B3C0C">
        <w:t xml:space="preserve"> availability, with 5% CO</w:t>
      </w:r>
      <w:r w:rsidRPr="005B3C0C">
        <w:rPr>
          <w:vertAlign w:val="subscript"/>
        </w:rPr>
        <w:t>2</w:t>
      </w:r>
      <w:r w:rsidR="0029596E">
        <w:t xml:space="preserve"> aeration leading to</w:t>
      </w:r>
      <w:r w:rsidRPr="005B3C0C">
        <w:t xml:space="preserve"> a 6 fold increase in specific growth rate and 80 fold increase in productivity compared to flask cultures. In contrast, a parallel experiment with aerated heterotrophic cultures revealed the degree of O</w:t>
      </w:r>
      <w:r w:rsidRPr="005B3C0C">
        <w:rPr>
          <w:vertAlign w:val="subscript"/>
        </w:rPr>
        <w:t xml:space="preserve">2 </w:t>
      </w:r>
      <w:r w:rsidRPr="005B3C0C">
        <w:t xml:space="preserve">limitation on heterotrophic growth was relatively minor. Subsequently the dissolved inorganic carbon (DIC) and oxygen (DO), and rate of photosynthesis and respiration was monitored during the growth of </w:t>
      </w:r>
      <w:r w:rsidRPr="005B3C0C">
        <w:rPr>
          <w:i/>
        </w:rPr>
        <w:t xml:space="preserve">M. inermum </w:t>
      </w:r>
      <w:r w:rsidRPr="005B3C0C">
        <w:t>under autotrophic, heterotrophic and mixotrophic. Importantly the rates of photosynthesis and respiration were analysed without prior cell normalisation in order to prevent altering the medium dissolve gas concentration. The results demonstrated that mixotrophic cultures produced an endogenic source of both CO</w:t>
      </w:r>
      <w:r w:rsidRPr="005B3C0C">
        <w:rPr>
          <w:vertAlign w:val="subscript"/>
        </w:rPr>
        <w:t>2</w:t>
      </w:r>
      <w:r w:rsidRPr="005B3C0C">
        <w:t xml:space="preserve"> and O</w:t>
      </w:r>
      <w:r w:rsidRPr="005B3C0C">
        <w:rPr>
          <w:vertAlign w:val="subscript"/>
        </w:rPr>
        <w:t>2</w:t>
      </w:r>
      <w:r w:rsidRPr="005B3C0C">
        <w:t xml:space="preserve"> (which both significantly accumulated in the culture medium) during the log phase of growth (in which acetate is available). This increase in DIC and DO in mixotrophic cultures was concurrent with a 3.9 fold and 2.7 fold increase in the rate of photosynthesis and respiration relative to autotrophic and heterotrophic cultures respectively. Based on this result it was concluded that both endogenic CO</w:t>
      </w:r>
      <w:r w:rsidRPr="005B3C0C">
        <w:rPr>
          <w:vertAlign w:val="subscript"/>
        </w:rPr>
        <w:t xml:space="preserve">2 </w:t>
      </w:r>
      <w:r w:rsidRPr="005B3C0C">
        <w:t>and O</w:t>
      </w:r>
      <w:r w:rsidRPr="005B3C0C">
        <w:rPr>
          <w:vertAlign w:val="subscript"/>
        </w:rPr>
        <w:t>2</w:t>
      </w:r>
      <w:r w:rsidRPr="005B3C0C">
        <w:t xml:space="preserve"> production enhanced metabolic activity, however the evidence linking higher O</w:t>
      </w:r>
      <w:r w:rsidRPr="005B3C0C">
        <w:rPr>
          <w:vertAlign w:val="subscript"/>
        </w:rPr>
        <w:t>2</w:t>
      </w:r>
      <w:r w:rsidRPr="005B3C0C">
        <w:t xml:space="preserve"> concentration with respiration was limited. </w:t>
      </w:r>
    </w:p>
    <w:p w14:paraId="3551D4FB" w14:textId="77777777" w:rsidR="005B3C0C" w:rsidRPr="005B3C0C" w:rsidRDefault="005B3C0C" w:rsidP="005B3C0C">
      <w:pPr>
        <w:tabs>
          <w:tab w:val="left" w:pos="5274"/>
        </w:tabs>
        <w:spacing w:line="360" w:lineRule="auto"/>
      </w:pPr>
      <w:r w:rsidRPr="005B3C0C">
        <w:t xml:space="preserve">Photoassimulation was not considered as a mechanism for higher respiration in mixotrophic conditions because earlier research demonstrated photoassimulation did not occur in closely related species. However, a subsequent experiment presented in Chapter 6, indicated </w:t>
      </w:r>
      <w:r w:rsidRPr="005B3C0C">
        <w:rPr>
          <w:i/>
        </w:rPr>
        <w:t xml:space="preserve">M. inermum </w:t>
      </w:r>
      <w:r w:rsidRPr="005B3C0C">
        <w:t xml:space="preserve">uptakes acetate at a faster rate when CEF is active. Consequently the higher respiration rate observed in Chapter 4 is likely to be due to photoassimulation, with CEF providing additional ATP for acetate uptake. Despite this revelation the conclusions of the work still stand; mixotrophic growth enables synergy between the metabolism of acetate and photosynthesis, with light providing energy for </w:t>
      </w:r>
      <w:r w:rsidRPr="005B3C0C">
        <w:lastRenderedPageBreak/>
        <w:t>enhanced acetate uptake and respiration producing a higher CO</w:t>
      </w:r>
      <w:r w:rsidRPr="005B3C0C">
        <w:rPr>
          <w:vertAlign w:val="subscript"/>
        </w:rPr>
        <w:t>2</w:t>
      </w:r>
      <w:r w:rsidRPr="005B3C0C">
        <w:t xml:space="preserve"> concentration to enable a higher rate of photosynthetic carbon fixation. </w:t>
      </w:r>
    </w:p>
    <w:p w14:paraId="1F647BED" w14:textId="77777777" w:rsidR="005B3C0C" w:rsidRPr="005B3C0C" w:rsidRDefault="005B3C0C" w:rsidP="005B3C0C">
      <w:pPr>
        <w:tabs>
          <w:tab w:val="left" w:pos="5274"/>
        </w:tabs>
        <w:spacing w:line="360" w:lineRule="auto"/>
      </w:pPr>
      <w:r w:rsidRPr="005B3C0C">
        <w:t>It is very important to note, that this experiment was carried out in non-aerated conditions with daily agitation. Consequently the CO</w:t>
      </w:r>
      <w:r w:rsidRPr="005B3C0C">
        <w:rPr>
          <w:vertAlign w:val="subscript"/>
        </w:rPr>
        <w:t>2</w:t>
      </w:r>
      <w:r w:rsidRPr="005B3C0C">
        <w:t xml:space="preserve"> limitation on the autotrophic treatment analysed in the experiment would have been higher than</w:t>
      </w:r>
      <w:r w:rsidR="0029596E">
        <w:t xml:space="preserve"> aerated</w:t>
      </w:r>
      <w:r w:rsidRPr="005B3C0C">
        <w:t xml:space="preserve"> conditions in which algae are typically grown for commercial production. Under conditions in which CO</w:t>
      </w:r>
      <w:r w:rsidRPr="005B3C0C">
        <w:rPr>
          <w:vertAlign w:val="subscript"/>
        </w:rPr>
        <w:t>2</w:t>
      </w:r>
      <w:r w:rsidRPr="005B3C0C">
        <w:t xml:space="preserve"> is not limited the rate of photosynthesis would likely be higher in autotrophic cultures compared to mixotrophic growth due to higher chlorophyll content. On the other hand endogenic production of CO</w:t>
      </w:r>
      <w:r w:rsidRPr="005B3C0C">
        <w:rPr>
          <w:vertAlign w:val="subscript"/>
        </w:rPr>
        <w:t xml:space="preserve">2 </w:t>
      </w:r>
      <w:r w:rsidRPr="005B3C0C">
        <w:t>may allow faster rates of fixation than cells reliant on exogenic CO</w:t>
      </w:r>
      <w:r w:rsidRPr="005B3C0C">
        <w:rPr>
          <w:vertAlign w:val="subscript"/>
        </w:rPr>
        <w:t>2</w:t>
      </w:r>
      <w:r w:rsidRPr="005B3C0C">
        <w:t xml:space="preserve"> sources.  Nevertheless the data presented here demonstrates that mixotrophic conditions can be used as a tool to reduce the substantial costs and limiting factors associated with aeration (at the expense of an organic carbon source).</w:t>
      </w:r>
    </w:p>
    <w:p w14:paraId="6CF2E54C" w14:textId="77777777" w:rsidR="005B3C0C" w:rsidRPr="005B3C0C" w:rsidRDefault="005B3C0C" w:rsidP="005B3C0C">
      <w:pPr>
        <w:pStyle w:val="Heading3"/>
        <w:spacing w:line="360" w:lineRule="auto"/>
        <w:rPr>
          <w:b w:val="0"/>
          <w:color w:val="auto"/>
        </w:rPr>
      </w:pPr>
      <w:bookmarkStart w:id="148" w:name="_Toc460524734"/>
      <w:bookmarkStart w:id="149" w:name="_Toc462059843"/>
      <w:r w:rsidRPr="005B3C0C">
        <w:rPr>
          <w:b w:val="0"/>
          <w:color w:val="auto"/>
        </w:rPr>
        <w:t>Further work</w:t>
      </w:r>
      <w:bookmarkEnd w:id="148"/>
      <w:bookmarkEnd w:id="149"/>
    </w:p>
    <w:p w14:paraId="3D538946" w14:textId="77777777" w:rsidR="005B3C0C" w:rsidRPr="005B3C0C" w:rsidRDefault="005B3C0C" w:rsidP="005B3C0C">
      <w:pPr>
        <w:tabs>
          <w:tab w:val="left" w:pos="5274"/>
        </w:tabs>
        <w:spacing w:line="360" w:lineRule="auto"/>
      </w:pPr>
      <w:r w:rsidRPr="005B3C0C">
        <w:t>Further investigation into the synergistic element of mixotrophic growth can be separated into two elements. Firstly, in order to address the commercial relevance of this work, experiments could be carried out to compare the rate of photosynthesis, respiration and growth of both autotrophic and mixotrophic cultures under different levels of aeration. This work may elucidate the aeration threshold in which endogenous CO</w:t>
      </w:r>
      <w:r w:rsidRPr="005B3C0C">
        <w:rPr>
          <w:vertAlign w:val="subscript"/>
        </w:rPr>
        <w:t>2</w:t>
      </w:r>
      <w:r w:rsidRPr="005B3C0C">
        <w:t xml:space="preserve"> production is no longer beneficial to photosynthetic growth. Beyond this, a potential avenue of research would be to carry out a cost-benefit analysis and life cycle assessment to assess and guide economical and sustainable use of mixotrophic growth for production of algae biomass (for either biofuels or other products). </w:t>
      </w:r>
    </w:p>
    <w:p w14:paraId="48C6153A" w14:textId="77777777" w:rsidR="005B3C0C" w:rsidRPr="005B3C0C" w:rsidRDefault="005B3C0C" w:rsidP="005B3C0C">
      <w:pPr>
        <w:tabs>
          <w:tab w:val="left" w:pos="5274"/>
        </w:tabs>
        <w:spacing w:line="360" w:lineRule="auto"/>
      </w:pPr>
      <w:r w:rsidRPr="005B3C0C">
        <w:t>Secondly, in order to investigate further into the metabolic impact of endogenic CO</w:t>
      </w:r>
      <w:r w:rsidRPr="005B3C0C">
        <w:rPr>
          <w:vertAlign w:val="subscript"/>
        </w:rPr>
        <w:t>2</w:t>
      </w:r>
      <w:r w:rsidRPr="005B3C0C">
        <w:t xml:space="preserve"> production and photoassimilation in </w:t>
      </w:r>
      <w:r w:rsidRPr="005B3C0C">
        <w:rPr>
          <w:i/>
        </w:rPr>
        <w:t>M. inermum</w:t>
      </w:r>
      <w:r w:rsidRPr="005B3C0C">
        <w:t xml:space="preserve"> it would be it would be informative to carry out a high temporal resolution carbon isotope experiment (acetate-13C</w:t>
      </w:r>
      <w:r w:rsidRPr="005B3C0C">
        <w:rPr>
          <w:vertAlign w:val="subscript"/>
        </w:rPr>
        <w:t>2</w:t>
      </w:r>
      <w:r w:rsidRPr="005B3C0C">
        <w:t xml:space="preserve">) to track the fate of carbon derived from acetate in both the medium and </w:t>
      </w:r>
      <w:r w:rsidRPr="005B3C0C">
        <w:rPr>
          <w:i/>
        </w:rPr>
        <w:t>in vivo</w:t>
      </w:r>
      <w:r w:rsidRPr="005B3C0C">
        <w:t xml:space="preserve">. Furthermore the impact of light on acetate assimilation could be investigated more extensively, by carrying out a short-term DCMU experiment, measuring respiration rate and acetate uptake on mixotrophic </w:t>
      </w:r>
      <w:r w:rsidRPr="005B3C0C">
        <w:rPr>
          <w:i/>
        </w:rPr>
        <w:t xml:space="preserve">M. inermum </w:t>
      </w:r>
      <w:r w:rsidRPr="005B3C0C">
        <w:t xml:space="preserve">cells. This work could be expanded to assess </w:t>
      </w:r>
      <w:r w:rsidRPr="005B3C0C">
        <w:lastRenderedPageBreak/>
        <w:t xml:space="preserve">photoassimulation in other closely related </w:t>
      </w:r>
      <w:r w:rsidRPr="005B3C0C">
        <w:rPr>
          <w:i/>
        </w:rPr>
        <w:t xml:space="preserve">Chlorella </w:t>
      </w:r>
      <w:r w:rsidRPr="005B3C0C">
        <w:t xml:space="preserve">species, in which photoassimulation has not been reported.  </w:t>
      </w:r>
    </w:p>
    <w:p w14:paraId="722920E4" w14:textId="77777777" w:rsidR="005B3C0C" w:rsidRPr="005B3C0C" w:rsidRDefault="005B3C0C" w:rsidP="005B3C0C">
      <w:pPr>
        <w:pStyle w:val="Heading2"/>
        <w:spacing w:line="360" w:lineRule="auto"/>
        <w:rPr>
          <w:color w:val="auto"/>
        </w:rPr>
      </w:pPr>
      <w:bookmarkStart w:id="150" w:name="_Toc460524735"/>
      <w:bookmarkStart w:id="151" w:name="_Toc462059844"/>
      <w:r w:rsidRPr="005B3C0C">
        <w:rPr>
          <w:color w:val="auto"/>
        </w:rPr>
        <w:t xml:space="preserve">Influence of organic carbon and photoperiod on metabolic response to N stress in </w:t>
      </w:r>
      <w:r w:rsidRPr="005B3C0C">
        <w:rPr>
          <w:i/>
          <w:color w:val="auto"/>
        </w:rPr>
        <w:t>Chlamydomonas reinhardtii</w:t>
      </w:r>
      <w:bookmarkEnd w:id="150"/>
      <w:bookmarkEnd w:id="151"/>
    </w:p>
    <w:p w14:paraId="2EDFCE54" w14:textId="77777777" w:rsidR="005B3C0C" w:rsidRPr="005B3C0C" w:rsidRDefault="005B3C0C" w:rsidP="005B3C0C">
      <w:pPr>
        <w:pStyle w:val="Heading3"/>
        <w:spacing w:line="360" w:lineRule="auto"/>
        <w:rPr>
          <w:b w:val="0"/>
          <w:color w:val="auto"/>
        </w:rPr>
      </w:pPr>
      <w:bookmarkStart w:id="152" w:name="_Toc460524736"/>
      <w:bookmarkStart w:id="153" w:name="_Toc462059845"/>
      <w:r w:rsidRPr="005B3C0C">
        <w:rPr>
          <w:b w:val="0"/>
          <w:color w:val="auto"/>
        </w:rPr>
        <w:t>Research presented</w:t>
      </w:r>
      <w:bookmarkEnd w:id="152"/>
      <w:bookmarkEnd w:id="153"/>
    </w:p>
    <w:p w14:paraId="5AFB3DF6" w14:textId="77777777" w:rsidR="005B3C0C" w:rsidRPr="005B3C0C" w:rsidRDefault="005B3C0C" w:rsidP="005B3C0C">
      <w:pPr>
        <w:tabs>
          <w:tab w:val="left" w:pos="5274"/>
        </w:tabs>
        <w:spacing w:line="360" w:lineRule="auto"/>
      </w:pPr>
      <w:r w:rsidRPr="005B3C0C">
        <w:t xml:space="preserve">In Chapter 5 an experiment was conducted to investigate the influence of organic carbon and photoperiod on the nitrogen stress response of the model alga species </w:t>
      </w:r>
      <w:r w:rsidRPr="005B3C0C">
        <w:rPr>
          <w:i/>
        </w:rPr>
        <w:t>C. reinhardtii</w:t>
      </w:r>
      <w:r w:rsidRPr="005B3C0C">
        <w:t xml:space="preserve">. Again this research was carried out with commercial production in mind, as previous studies had almost exclusively focused on the nitrogen stress response of </w:t>
      </w:r>
      <w:r w:rsidRPr="005B3C0C">
        <w:rPr>
          <w:i/>
        </w:rPr>
        <w:t xml:space="preserve">C. reinhardtii </w:t>
      </w:r>
      <w:r w:rsidRPr="005B3C0C">
        <w:t>in mixotrophic conditions under continuous light. Conventional microalgae production us</w:t>
      </w:r>
      <w:r w:rsidR="0029596E">
        <w:t xml:space="preserve">es neither of these conditions, </w:t>
      </w:r>
      <w:r w:rsidRPr="005B3C0C">
        <w:t xml:space="preserve">therefore a comparison of the N stress response of microalgae with different trophic modes and photoperiods would be enlightening. A variety of parameters were analysed, including expression of key genes involved in the central carbon metabolism, with aim of elucidating the metabolic route of carbon assimilation and storage under different conditions. </w:t>
      </w:r>
    </w:p>
    <w:p w14:paraId="7384F136" w14:textId="77777777" w:rsidR="005B3C0C" w:rsidRPr="005B3C0C" w:rsidRDefault="005B3C0C" w:rsidP="005B3C0C">
      <w:pPr>
        <w:tabs>
          <w:tab w:val="left" w:pos="5274"/>
        </w:tabs>
        <w:spacing w:line="360" w:lineRule="auto"/>
      </w:pPr>
      <w:r w:rsidRPr="005B3C0C">
        <w:t xml:space="preserve">Results of this study indicated that both organic carbon availability and photoperiod have a significant impact on the metabolic response of </w:t>
      </w:r>
      <w:r w:rsidRPr="005B3C0C">
        <w:rPr>
          <w:i/>
        </w:rPr>
        <w:t xml:space="preserve">C. reinhardtii to </w:t>
      </w:r>
      <w:r w:rsidRPr="005B3C0C">
        <w:t xml:space="preserve">N stress. Acetate assimilation was correlated with rapid accumulation of starch within the first 12 hours, followed by a gradual increase in TAG content. In contrast photoautotrophic cultures, which were likely to be carbon limited, slowly accumulated starch over the experimental time course, reaching a similar concentration to that observed in mixotrophic cultures. Additionally, TAG synthesis was limited in photoautotrophic cultures, increasing after only after 48 hours and reaching just 20% of the peak cellular TAG content measured in mixotrophic cultures. In addition, mixotrophic cultures experienced a faster rate of chlorophyll degradation, fall in </w:t>
      </w:r>
      <w:r w:rsidR="0077366F" w:rsidRPr="0077366F">
        <w:rPr>
          <w:i/>
        </w:rPr>
        <w:t>rbsc2</w:t>
      </w:r>
      <w:r w:rsidRPr="005B3C0C">
        <w:rPr>
          <w:i/>
        </w:rPr>
        <w:t xml:space="preserve"> </w:t>
      </w:r>
      <w:r w:rsidRPr="005B3C0C">
        <w:t>expression and F</w:t>
      </w:r>
      <w:r w:rsidRPr="005B3C0C">
        <w:rPr>
          <w:vertAlign w:val="subscript"/>
        </w:rPr>
        <w:t>v</w:t>
      </w:r>
      <w:r w:rsidRPr="005B3C0C">
        <w:t>/F</w:t>
      </w:r>
      <w:r w:rsidRPr="005B3C0C">
        <w:rPr>
          <w:vertAlign w:val="subscript"/>
        </w:rPr>
        <w:t>m</w:t>
      </w:r>
      <w:r w:rsidRPr="005B3C0C">
        <w:t xml:space="preserve">, indicating a shift towards a heterotrophic dominant metabolism. A recently published study by </w:t>
      </w:r>
      <w:r w:rsidR="00BD03EC" w:rsidRPr="005B3C0C">
        <w:fldChar w:fldCharType="begin"/>
      </w:r>
      <w:r w:rsidRPr="005B3C0C">
        <w:instrText xml:space="preserve"> ADDIN ZOTERO_ITEM CSL_CITATION {"citationID":"2epjt6tuv5","properties":{"formattedCitation":"(Juergens et al., 2016)","plainCitation":"(Juergens et al., 2016)"},"citationItems":[{"id":4513,"uris":["http://zotero.org/users/1204444/items/3HHAEBTU"],"uri":["http://zotero.org/users/1204444/items/3HHAEBTU"],"itemData":{"id":4513,"type":"article-journal","title":"The Relationship of Triacylglycerol and Starch Accumulation to Carbon and Energy Flows During Nutrient Deprivation in Chlamydomonas.","container-title":"Plant Physiology","page":"pp.00761.2016","source":"www.plantphysiol.org","abstract":"Because of the potential importance of algae for green biotechnology, considerable effort has been invested in understanding their responses to nitrogen deprivation. The most frequently invoked reasons proposed for the accumulation of high cellular levels of triacylglycerol (TAG) and starch are variants of what may be termed the Overflow Hypothesis. According to this, growth inhibition results in the rate of photosynthetic energy and/or carbon input exceeding cellular needs; the excess input is directed into the accumulation of TAG and/or starch to prevent damage. The present study was aimed at providing a quantitative dataset and analysis of the main energy and carbon flows before and during nitrogen deprivation in a model system to assess alternative explanations. Cellular growth, biomass, starch and lipid levels as well as several measures of photosynthetic function were recorded for cells of Chlamydomonas reinhardtii cultured under 9 different autotrophic, mixotrophic and heterotrophic conditions during nutrient-replete growth and for the first four days of nitrogen deprivation. The results of a 13C labeling time course indicated that in mixotrophic culture, starch is predominantly made from CO2 and fatty acid synthesis is largely supplied by exogenous acetate, with considerable turnover of membrane lipids, so that total lipid rather than TAG is the appropriate measure of product accumulation. Heterotrophic cultures accumulated TAG and starch during N-deprivation, showing that these are not dependent on photosynthesis. We conclude that the overflow hypothesis is insufficient and suggest that storage may be a more universally important reason for carbon compound accumulation during nutrient deprivation.","DOI":"10.1104/pp.16.00761","ISSN":", 1532-2548","note":"PMID: 27325664","journalAbbreviation":"Plant Physiol.","language":"en","author":[{"family":"Juergens","given":"Matthew Thomas"},{"family":"Disbrow","given":"Bradley"},{"family":"Shachar-Hill","given":"Yair"}],"issued":{"date-parts":[["2016",6,20]]},"PMID":"27325664"}}],"schema":"https://github.com/citation-style-language/schema/raw/master/csl-citation.json"} </w:instrText>
      </w:r>
      <w:r w:rsidR="00BD03EC" w:rsidRPr="005B3C0C">
        <w:fldChar w:fldCharType="separate"/>
      </w:r>
      <w:r w:rsidRPr="005B3C0C">
        <w:t xml:space="preserve">Juergens </w:t>
      </w:r>
      <w:r w:rsidR="00490409" w:rsidRPr="00490409">
        <w:rPr>
          <w:i/>
        </w:rPr>
        <w:t>et al</w:t>
      </w:r>
      <w:r w:rsidRPr="005B3C0C">
        <w:t>., (</w:t>
      </w:r>
      <w:r w:rsidR="00833364">
        <w:rPr>
          <w:i/>
        </w:rPr>
        <w:t>In press</w:t>
      </w:r>
      <w:r w:rsidRPr="005B3C0C">
        <w:t>)</w:t>
      </w:r>
      <w:r w:rsidR="00BD03EC" w:rsidRPr="005B3C0C">
        <w:fldChar w:fldCharType="end"/>
      </w:r>
      <w:r w:rsidRPr="005B3C0C">
        <w:t>, indicated that the initial starch synthesis in mixotrophic cells is largely</w:t>
      </w:r>
      <w:r w:rsidR="0029596E">
        <w:t xml:space="preserve"> fed</w:t>
      </w:r>
      <w:r w:rsidRPr="005B3C0C">
        <w:t xml:space="preserve"> through carbon shunted from the Calvin cycle. This fits well with </w:t>
      </w:r>
      <w:r w:rsidR="0029596E">
        <w:t xml:space="preserve">both </w:t>
      </w:r>
      <w:r w:rsidRPr="005B3C0C">
        <w:t xml:space="preserve">the rapid drop in </w:t>
      </w:r>
      <w:r w:rsidR="00C6491F" w:rsidRPr="00C6491F">
        <w:rPr>
          <w:i/>
        </w:rPr>
        <w:t>icl1</w:t>
      </w:r>
      <w:r w:rsidRPr="005B3C0C">
        <w:rPr>
          <w:i/>
        </w:rPr>
        <w:t xml:space="preserve"> </w:t>
      </w:r>
      <w:r w:rsidRPr="005B3C0C">
        <w:t xml:space="preserve">expression observed in mixotrophs, indicating an immediate shift of acetyl-CoA towards fatty acid synthesis and the drop in photosynthetic capacity after the major </w:t>
      </w:r>
      <w:r w:rsidRPr="005B3C0C">
        <w:lastRenderedPageBreak/>
        <w:t>phase of starch synthesis. The significantly higher rate of starch synthesis in mixotrophic cultures compared to autotrophic cultures may therefore be</w:t>
      </w:r>
      <w:r w:rsidR="0029596E">
        <w:t xml:space="preserve"> due</w:t>
      </w:r>
      <w:r w:rsidRPr="005B3C0C">
        <w:t xml:space="preserve"> to a higher rate of</w:t>
      </w:r>
      <w:r w:rsidR="0029596E">
        <w:t xml:space="preserve"> </w:t>
      </w:r>
      <w:r w:rsidRPr="005B3C0C">
        <w:t>CO</w:t>
      </w:r>
      <w:r w:rsidRPr="005B3C0C">
        <w:rPr>
          <w:vertAlign w:val="subscript"/>
        </w:rPr>
        <w:t>2</w:t>
      </w:r>
      <w:r w:rsidRPr="005B3C0C">
        <w:t xml:space="preserve"> assimilation due to high endogenous production, as discussed in the previous chapter. </w:t>
      </w:r>
    </w:p>
    <w:p w14:paraId="4E26A591" w14:textId="7DBEEAB5" w:rsidR="005B3C0C" w:rsidRPr="005B3C0C" w:rsidRDefault="005B3C0C" w:rsidP="005B3C0C">
      <w:pPr>
        <w:tabs>
          <w:tab w:val="left" w:pos="5274"/>
        </w:tabs>
        <w:spacing w:line="360" w:lineRule="auto"/>
      </w:pPr>
      <w:r w:rsidRPr="005B3C0C">
        <w:rPr>
          <w:i/>
        </w:rPr>
        <w:t xml:space="preserve">C. reinhardtii </w:t>
      </w:r>
      <w:r w:rsidRPr="005B3C0C">
        <w:t>response to N stress under a diurnal photoperiod was more complex. The data suggested starch was particularly important component in N replete conditions, providing an efficient short term carbon and energy sink for catabolism during the dark period. N stress did not significantly alter the circadian rhythm of starch anabolism in the light and catabolism in the dark (which has been reported previous</w:t>
      </w:r>
      <w:r w:rsidR="00E227FC">
        <w:t>ly</w:t>
      </w:r>
      <w:r w:rsidR="00147B3D">
        <w:t xml:space="preserve">, Ral </w:t>
      </w:r>
      <w:r w:rsidR="00147B3D">
        <w:rPr>
          <w:i/>
        </w:rPr>
        <w:t xml:space="preserve">et al. </w:t>
      </w:r>
      <w:r w:rsidR="00147B3D">
        <w:t>2006</w:t>
      </w:r>
      <w:r w:rsidRPr="005B3C0C">
        <w:t xml:space="preserve">). TAG synthesis was interrupted, and </w:t>
      </w:r>
      <w:r w:rsidR="00C6491F" w:rsidRPr="00C6491F">
        <w:rPr>
          <w:i/>
        </w:rPr>
        <w:t>icl1</w:t>
      </w:r>
      <w:r w:rsidRPr="005B3C0C">
        <w:rPr>
          <w:i/>
        </w:rPr>
        <w:t xml:space="preserve"> </w:t>
      </w:r>
      <w:r w:rsidRPr="005B3C0C">
        <w:t xml:space="preserve">expression in autotrophic indicated lipids was catabolised during the dark period in the autotrophic treatment. Ultimately, as may be expected, photoperiod led to a reduction in TAG biosynthesis, and a shift to further starch accumulation in mixotrophic cultures, but had no impact on the degradation of photosynthetic capacity. </w:t>
      </w:r>
    </w:p>
    <w:p w14:paraId="3BAA9CBE" w14:textId="77777777" w:rsidR="005B3C0C" w:rsidRPr="005B3C0C" w:rsidRDefault="005B3C0C" w:rsidP="005B3C0C">
      <w:pPr>
        <w:pStyle w:val="Heading3"/>
        <w:spacing w:line="360" w:lineRule="auto"/>
        <w:rPr>
          <w:b w:val="0"/>
          <w:color w:val="auto"/>
        </w:rPr>
      </w:pPr>
      <w:bookmarkStart w:id="154" w:name="_Toc460524737"/>
      <w:bookmarkStart w:id="155" w:name="_Toc462059846"/>
      <w:r w:rsidRPr="005B3C0C">
        <w:rPr>
          <w:b w:val="0"/>
          <w:color w:val="auto"/>
        </w:rPr>
        <w:t>Further work</w:t>
      </w:r>
      <w:bookmarkEnd w:id="154"/>
      <w:bookmarkEnd w:id="155"/>
    </w:p>
    <w:p w14:paraId="1B4C0289" w14:textId="77777777" w:rsidR="005B3C0C" w:rsidRPr="005B3C0C" w:rsidRDefault="005B3C0C" w:rsidP="005B3C0C">
      <w:pPr>
        <w:tabs>
          <w:tab w:val="left" w:pos="5274"/>
        </w:tabs>
        <w:spacing w:line="360" w:lineRule="auto"/>
      </w:pPr>
      <w:r w:rsidRPr="005B3C0C">
        <w:t xml:space="preserve">One of the major limitations of this study was the limited scope of gene expression analysis. Given the range of treatments analysed and high frequency of sampling, an analysis of the entire transcriptome was not feasible with the limited resources available for the project. Analysis of selected genes did provided a good indication of the key differences in metabolic responses, however many more questions regarding the source of reductant power, response of glycolysis, starch and lipid catabolism and synthesis and ROS production could have been explored with RNA sequencing (RNA seq), and may have increase the impact of this research. Additionally the work involved in preparing and analysing gene expression of all treatments and time points through qPCR was extremely time intensive, ultimately reducing time available for other avenues of research. Consequently, for future work in this area RNA seq, perhaps using a similar experiment would be advantageous. Furthermore a full ‘omic’ analysis of the proteome and metabolome would determine whether specific changes in expression changes led to changes in the activity of corresponding pathways. </w:t>
      </w:r>
    </w:p>
    <w:p w14:paraId="4E0A0F9F" w14:textId="00ECF64A" w:rsidR="00754775" w:rsidRDefault="005B3C0C" w:rsidP="005B3C0C">
      <w:pPr>
        <w:tabs>
          <w:tab w:val="left" w:pos="5274"/>
        </w:tabs>
        <w:spacing w:line="360" w:lineRule="auto"/>
      </w:pPr>
      <w:r w:rsidRPr="005B3C0C">
        <w:t xml:space="preserve">Another potential avenue for future research would be to carry out the experiment with specific nitrogen replete control treatments for each trophic mode and photoperiod. </w:t>
      </w:r>
      <w:r w:rsidRPr="005B3C0C">
        <w:lastRenderedPageBreak/>
        <w:t xml:space="preserve">Given the already broad scope of the experiment </w:t>
      </w:r>
      <w:r w:rsidR="0029596E">
        <w:t xml:space="preserve">a </w:t>
      </w:r>
      <w:r w:rsidRPr="005B3C0C">
        <w:t xml:space="preserve">mixotrophic continuous light control was chosen as a single control to represent the response of </w:t>
      </w:r>
      <w:r w:rsidRPr="005B3C0C">
        <w:rPr>
          <w:i/>
        </w:rPr>
        <w:t xml:space="preserve">C. reinhardtii </w:t>
      </w:r>
      <w:r w:rsidRPr="005B3C0C">
        <w:t>under stable N replete conditions. However, the use of a batch experiment meant the conditions were not stable as cell density and light limitation increased and acetate concentration decreased over the experiment time course. Furthermore, the circadian rhythm of cultures under a 12 hour photoperiod in N replete conditions was not determined. Consequently previous literature</w:t>
      </w:r>
      <w:r w:rsidR="00075B98">
        <w:t xml:space="preserve"> </w:t>
      </w:r>
      <w:r w:rsidRPr="005B3C0C">
        <w:t>(albeit</w:t>
      </w:r>
      <w:r w:rsidR="0029596E">
        <w:t xml:space="preserve"> </w:t>
      </w:r>
      <w:r w:rsidR="00075B98">
        <w:t xml:space="preserve">with </w:t>
      </w:r>
      <w:r w:rsidR="00075B98" w:rsidRPr="005B3C0C">
        <w:t>more</w:t>
      </w:r>
      <w:r w:rsidRPr="005B3C0C">
        <w:t xml:space="preserve"> extensive RNA seq data) was relied upon for </w:t>
      </w:r>
      <w:r w:rsidR="00075B98" w:rsidRPr="005B3C0C">
        <w:t>comparison with N deplete</w:t>
      </w:r>
      <w:r w:rsidRPr="005B3C0C">
        <w:t xml:space="preserve"> conditions</w:t>
      </w:r>
      <w:r w:rsidR="00075B98">
        <w:t xml:space="preserve"> (Zones et al. 2015)</w:t>
      </w:r>
      <w:r w:rsidRPr="005B3C0C">
        <w:t xml:space="preserve">. Ultimately this may have limited </w:t>
      </w:r>
      <w:r w:rsidR="00075B98">
        <w:t>interpretation</w:t>
      </w:r>
      <w:r w:rsidRPr="005B3C0C">
        <w:t xml:space="preserve"> of the data, and therefore examination of these controls may be </w:t>
      </w:r>
      <w:r w:rsidR="00E227FC">
        <w:t>revealing.</w:t>
      </w:r>
      <w:r w:rsidRPr="005B3C0C">
        <w:t xml:space="preserve"> </w:t>
      </w:r>
    </w:p>
    <w:p w14:paraId="73061608" w14:textId="77777777" w:rsidR="00365399" w:rsidRPr="00365399" w:rsidRDefault="00754775" w:rsidP="005B3C0C">
      <w:pPr>
        <w:tabs>
          <w:tab w:val="left" w:pos="5274"/>
        </w:tabs>
        <w:spacing w:line="360" w:lineRule="auto"/>
      </w:pPr>
      <w:r>
        <w:t>In order to elucidate if the mixotrophic specific responses to N stress are due to organic carbon supplementation or addition total carbon availability it would be informative to have an additional autotrophic treatment with CO</w:t>
      </w:r>
      <w:r w:rsidRPr="00754775">
        <w:rPr>
          <w:vertAlign w:val="subscript"/>
        </w:rPr>
        <w:t>2</w:t>
      </w:r>
      <w:r>
        <w:rPr>
          <w:vertAlign w:val="subscript"/>
        </w:rPr>
        <w:t xml:space="preserve"> </w:t>
      </w:r>
      <w:r>
        <w:t xml:space="preserve">aeration. </w:t>
      </w:r>
      <w:r w:rsidR="00365399">
        <w:t>It would be useful to also have a mixotrophic treatment with a similar total carbon input (constant supply of organic carbon with or without CO</w:t>
      </w:r>
      <w:r w:rsidR="00365399">
        <w:rPr>
          <w:vertAlign w:val="subscript"/>
        </w:rPr>
        <w:t>2</w:t>
      </w:r>
      <w:r w:rsidR="00365399">
        <w:t xml:space="preserve"> areation). Given that photosynthetic capacity is degraded rapidly under N stress, it would be expected that this experiment would produce similar trends as documented in Chapter 5.  </w:t>
      </w:r>
    </w:p>
    <w:p w14:paraId="4B8837DA" w14:textId="77777777" w:rsidR="005B3C0C" w:rsidRPr="005B3C0C" w:rsidRDefault="005B3C0C" w:rsidP="005B3C0C">
      <w:pPr>
        <w:tabs>
          <w:tab w:val="left" w:pos="5274"/>
        </w:tabs>
        <w:spacing w:line="360" w:lineRule="auto"/>
      </w:pPr>
      <w:r w:rsidRPr="005B3C0C">
        <w:t>Finally, as with the previous chapter, a carbon isotope experiment with both acetate-13C</w:t>
      </w:r>
      <w:r w:rsidRPr="005B3C0C">
        <w:rPr>
          <w:vertAlign w:val="subscript"/>
        </w:rPr>
        <w:t>2</w:t>
      </w:r>
      <w:r w:rsidRPr="005B3C0C">
        <w:t xml:space="preserve"> and Carbon-13C-dioxide would provide a more powerful tool for determining carbon flow in all treatments. It addition to confirming the results reported by Juergens </w:t>
      </w:r>
      <w:r w:rsidR="00490409" w:rsidRPr="00490409">
        <w:rPr>
          <w:i/>
        </w:rPr>
        <w:t>et al</w:t>
      </w:r>
      <w:r w:rsidR="00833364">
        <w:t>., (</w:t>
      </w:r>
      <w:r w:rsidR="00833364">
        <w:rPr>
          <w:i/>
        </w:rPr>
        <w:t>In press</w:t>
      </w:r>
      <w:r w:rsidRPr="005B3C0C">
        <w:t xml:space="preserve">), analysis would also useful for determining the flow of carbon in autotrophic cultures and determining catabolism of carbon stores during the dark period of cultures grown under diurnal light. </w:t>
      </w:r>
    </w:p>
    <w:p w14:paraId="43D38548" w14:textId="77777777" w:rsidR="005B3C0C" w:rsidRPr="005B3C0C" w:rsidRDefault="005B3C0C" w:rsidP="005B3C0C">
      <w:pPr>
        <w:pStyle w:val="Heading2"/>
        <w:spacing w:line="360" w:lineRule="auto"/>
        <w:rPr>
          <w:color w:val="auto"/>
        </w:rPr>
      </w:pPr>
      <w:bookmarkStart w:id="156" w:name="_Toc460524738"/>
      <w:bookmarkStart w:id="157" w:name="_Toc462059847"/>
      <w:r w:rsidRPr="005B3C0C">
        <w:rPr>
          <w:color w:val="auto"/>
        </w:rPr>
        <w:t>Investigating the role of photosynthesis on lipid metabolism of the green algae</w:t>
      </w:r>
      <w:bookmarkEnd w:id="156"/>
      <w:bookmarkEnd w:id="157"/>
    </w:p>
    <w:p w14:paraId="24ACE1E4" w14:textId="77777777" w:rsidR="005B3C0C" w:rsidRPr="005B3C0C" w:rsidRDefault="005B3C0C" w:rsidP="005B3C0C">
      <w:pPr>
        <w:pStyle w:val="Heading3"/>
        <w:spacing w:line="360" w:lineRule="auto"/>
        <w:rPr>
          <w:b w:val="0"/>
          <w:color w:val="auto"/>
        </w:rPr>
      </w:pPr>
      <w:bookmarkStart w:id="158" w:name="_Toc460524739"/>
      <w:bookmarkStart w:id="159" w:name="_Toc462059848"/>
      <w:r w:rsidRPr="005B3C0C">
        <w:rPr>
          <w:b w:val="0"/>
          <w:color w:val="auto"/>
        </w:rPr>
        <w:t>Research presented</w:t>
      </w:r>
      <w:bookmarkEnd w:id="158"/>
      <w:bookmarkEnd w:id="159"/>
    </w:p>
    <w:p w14:paraId="1762AD4A" w14:textId="77777777" w:rsidR="005B3C0C" w:rsidRPr="005B3C0C" w:rsidRDefault="005B3C0C" w:rsidP="005B3C0C">
      <w:pPr>
        <w:spacing w:line="360" w:lineRule="auto"/>
      </w:pPr>
      <w:r w:rsidRPr="005B3C0C">
        <w:t xml:space="preserve">Work presented in Chapter 6 outlines an investigation on the influence of photosynthesis on TAG accumulation in </w:t>
      </w:r>
      <w:r w:rsidRPr="005B3C0C">
        <w:rPr>
          <w:i/>
        </w:rPr>
        <w:t xml:space="preserve">C. reinhardtii </w:t>
      </w:r>
      <w:r w:rsidRPr="005B3C0C">
        <w:t xml:space="preserve">(and </w:t>
      </w:r>
      <w:r w:rsidRPr="005B3C0C">
        <w:rPr>
          <w:i/>
        </w:rPr>
        <w:t>M. inermum</w:t>
      </w:r>
      <w:r w:rsidRPr="005B3C0C">
        <w:t>)</w:t>
      </w:r>
      <w:r w:rsidRPr="005B3C0C">
        <w:rPr>
          <w:i/>
        </w:rPr>
        <w:t xml:space="preserve"> </w:t>
      </w:r>
      <w:r w:rsidRPr="005B3C0C">
        <w:t xml:space="preserve">supplemented with organic carbon. Previous literature, particularly </w:t>
      </w:r>
      <w:r w:rsidR="00BD03EC" w:rsidRPr="005B3C0C">
        <w:fldChar w:fldCharType="begin"/>
      </w:r>
      <w:r w:rsidR="00790A49">
        <w:instrText xml:space="preserve"> ADDIN ZOTERO_ITEM CSL_CITATION {"citationID":"2mm06r41ki","properties":{"formattedCitation":"(Fan et al., 2012a)","plainCitation":"(Fan et al., 2012a)"},"citationItems":[{"id":2818,"uris":["http://zotero.org/users/1204444/items/MS5GCAWV"],"uri":["http://zotero.org/users/1204444/items/MS5GCAWV"],"itemData":{"id":2818,"type":"article-journal","title":"Oil accumulation is controlled by carbon precursor supply for fatty acid synthesis in Chlamydomonas reinhardtii","container-title":"Plant and Cell Physiology","page":"1380-1390","volume":"53","issue":"8","source":"pcp.oxfordjournals.org","abstract":"Microalgal oils have attracted much interest as potential feedstocks for renewable fuels, yet our understanding of the regulatory mechanisms controlling oil biosynthesis and storage in microalgae is rather limited. Using Chlamydomonas reinhardtii as a model system, we show here that starch, rather than oil, is the dominant storage sink for reduced carbon under a wide variety of conditions. In short-term treatments, significant amounts of oil were found to be accumulated concomitantly with starch only under conditions of N starvation, as expected, or in cells cultured with high acetate in otherwise standard growth medium. Time-course analysis revealed that oil accumulation under N starvation lags behind that of starch and rapid oil synthesis occurs only when carbon supply exceeds the capacity of starch synthesis. In the starchless mutant BAFJ5, blocking starch synthesis results in significant increases in the extent and rate of oil accumulation. In the parental strain, but not the starchless mutant, oil accumulation under N starvation was strictly dependent on the available external acetate supply and the amount of oil increased steadily as the acetate concentration increased to the levels several-fold higher than that of the standard growth medium. Additionally, oil accumulation under N starvation is saturated at low light intensities and appears to be largely independent of de novo protein synthesis. Collectively, our results suggest that carbon availability is a key metabolic factor controlling oil biosynthesis and carbon partitioning between starch and oil in Chlamydomonas.","DOI":"10.1093/pcp/pcs082","ISSN":"0032-0781, 1471-9053","note":"PMID: 22642988","journalAbbreviation":"Plant Cell Physiol","language":"en","author":[{"family":"Fan","given":"Jilian"},{"family":"Yan","given":"Chengshi"},{"family":"Andre","given":"Carl"},{"family":"Shanklin","given":"John"},{"family":"Schwender","given":"Jörg"},{"family":"Xu","given":"Changcheng"}],"issued":{"date-parts":[["2012",8,1]]},"PMID":"22642988"}}],"schema":"https://github.com/citation-style-language/schema/raw/master/csl-citation.json"} </w:instrText>
      </w:r>
      <w:r w:rsidR="00BD03EC" w:rsidRPr="005B3C0C">
        <w:fldChar w:fldCharType="separate"/>
      </w:r>
      <w:r w:rsidR="00473EBC" w:rsidRPr="00473EBC">
        <w:rPr>
          <w:rFonts w:ascii="Calibri" w:hAnsi="Calibri"/>
        </w:rPr>
        <w:t xml:space="preserve">(Fan </w:t>
      </w:r>
      <w:r w:rsidR="00490409" w:rsidRPr="00490409">
        <w:rPr>
          <w:rFonts w:ascii="Calibri" w:hAnsi="Calibri"/>
          <w:i/>
        </w:rPr>
        <w:t>et al</w:t>
      </w:r>
      <w:r w:rsidR="00473EBC" w:rsidRPr="00473EBC">
        <w:rPr>
          <w:rFonts w:ascii="Calibri" w:hAnsi="Calibri"/>
        </w:rPr>
        <w:t>., 2012a)</w:t>
      </w:r>
      <w:r w:rsidR="00BD03EC" w:rsidRPr="005B3C0C">
        <w:fldChar w:fldCharType="end"/>
      </w:r>
      <w:r w:rsidRPr="005B3C0C">
        <w:t xml:space="preserve">, had found that </w:t>
      </w:r>
      <w:r w:rsidRPr="005B3C0C">
        <w:lastRenderedPageBreak/>
        <w:t xml:space="preserve">under N deplete conditions </w:t>
      </w:r>
      <w:r w:rsidRPr="005B3C0C">
        <w:rPr>
          <w:i/>
        </w:rPr>
        <w:t xml:space="preserve">C. reinhardtii </w:t>
      </w:r>
      <w:r w:rsidRPr="005B3C0C">
        <w:t xml:space="preserve">cells require light for significant accumulation of TAG. As work in Chapter 6 and previous literature has shown, the majority of TAG is accumulated after a period of rapid photosynthetic degradation. An alternative hypothesis, investigated in Chapter 6, is that activity of CEF enables significantly higher acetate uptake, which is funnelled towards fatty acid synthesis. In order to stimulate CEF but not LEF a far-red light (FR light) illumination chamber was designed and tested. The same methodology of biochemical and gene expression analysis was used as in Chapter 5. The major discovery from this work was that FR light (and assumed CEF activity) increased acetate uptake and the speed of the response of acetate metabolism, starch and lipid biosynthesis genes compared to a dark heterotrophic control. This expression response was concomitant with higher starch and TAG accumulation. However, FR illumination did not restore the rate of TAG and starch synthesis to levels observed in the mixotrophic PAR light illuminated control. The TAG accumulation response of dark cultures indicates photosynthetic overreduction is unlikely to be the sole stimulant of TAG accumulation in the light. An alternative explanation is provided through the recent aforementioned work of Juergens </w:t>
      </w:r>
      <w:r w:rsidR="00490409" w:rsidRPr="00490409">
        <w:rPr>
          <w:i/>
        </w:rPr>
        <w:t>et al</w:t>
      </w:r>
      <w:r w:rsidRPr="005B3C0C">
        <w:t>., (</w:t>
      </w:r>
      <w:r w:rsidR="00833364">
        <w:rPr>
          <w:i/>
        </w:rPr>
        <w:t>In press</w:t>
      </w:r>
      <w:r w:rsidRPr="005B3C0C">
        <w:t xml:space="preserve">), in which photosynthetically fixated carbon is primarily directed to starch synthesis, which occurs rapidly in mixotrophic cells, before significant photosynthetic degradation. Without carbon fixation, a significanty proportion of acetate derived carbon in heterotrophic cultures is funnelled towards starch storage in preference to TAG. Illumination with FR light cannot replace the photosynthetically derived carbon but does increase the rate of acetate uptake, allowing faster accumulation of starch and lipid. </w:t>
      </w:r>
    </w:p>
    <w:p w14:paraId="3F9EB1F8" w14:textId="77777777" w:rsidR="005B3C0C" w:rsidRPr="005B3C0C" w:rsidRDefault="005B3C0C" w:rsidP="005B3C0C">
      <w:pPr>
        <w:pStyle w:val="Heading3"/>
        <w:spacing w:line="360" w:lineRule="auto"/>
        <w:rPr>
          <w:b w:val="0"/>
          <w:color w:val="auto"/>
        </w:rPr>
      </w:pPr>
      <w:bookmarkStart w:id="160" w:name="_Toc460524740"/>
      <w:bookmarkStart w:id="161" w:name="_Toc462059849"/>
      <w:r w:rsidRPr="005B3C0C">
        <w:rPr>
          <w:b w:val="0"/>
          <w:color w:val="auto"/>
        </w:rPr>
        <w:t>Further work</w:t>
      </w:r>
      <w:bookmarkEnd w:id="160"/>
      <w:bookmarkEnd w:id="161"/>
    </w:p>
    <w:p w14:paraId="461E58E0" w14:textId="77777777" w:rsidR="005B3C0C" w:rsidRPr="005B3C0C" w:rsidRDefault="005B3C0C" w:rsidP="005B3C0C">
      <w:pPr>
        <w:spacing w:line="360" w:lineRule="auto"/>
      </w:pPr>
      <w:r w:rsidRPr="005B3C0C">
        <w:t xml:space="preserve">There are many potential avenues for further work related to the research presented in this chapter. Foremost among these, considering the opposing data reported in Juergens </w:t>
      </w:r>
      <w:r w:rsidR="00490409" w:rsidRPr="00490409">
        <w:rPr>
          <w:i/>
        </w:rPr>
        <w:t>et al</w:t>
      </w:r>
      <w:r w:rsidRPr="005B3C0C">
        <w:t>., (</w:t>
      </w:r>
      <w:r w:rsidR="00833364">
        <w:rPr>
          <w:i/>
        </w:rPr>
        <w:t>In press</w:t>
      </w:r>
      <w:r w:rsidRPr="005B3C0C">
        <w:t xml:space="preserve">), is a reconfirmation of influence of FR light on acetate uptake. Multiple experiments could be carried out to further support the conclusions of this study, firstly acetate consumption of </w:t>
      </w:r>
      <w:r w:rsidRPr="005B3C0C">
        <w:rPr>
          <w:i/>
        </w:rPr>
        <w:t xml:space="preserve">C. reinhardtii </w:t>
      </w:r>
      <w:r w:rsidRPr="005B3C0C">
        <w:t xml:space="preserve">cells in FR light and heterotrophic conditions could be measured in replete conditions using two methods of analysis (enzymatic, NMR, or HPLC). Furthermore, the expression of acetate permease genes and acetyl-CoA synthase could be compared under FR illumination and heterotrophic </w:t>
      </w:r>
      <w:r w:rsidRPr="005B3C0C">
        <w:lastRenderedPageBreak/>
        <w:t>conditions. Secondly</w:t>
      </w:r>
      <w:r w:rsidR="0029596E">
        <w:t>,</w:t>
      </w:r>
      <w:r w:rsidRPr="005B3C0C">
        <w:t xml:space="preserve"> oxygen evolution could be measured using an improved configuration of the oxygen electrode to enable higher FR light intensity. DCMU could be used in this short term experiment to determine is the higher respiration rate is due to CEF activity alone. Alternatively the DIC and DO of a batch or continuous culture could be monitored to estimate respiration rates. Finally the redox state of the P700 reaction centre could be determined using a similar FR light intensity and spectrum, to ensure FR light induces CEF activity. </w:t>
      </w:r>
    </w:p>
    <w:p w14:paraId="154464CA" w14:textId="77777777" w:rsidR="005B3C0C" w:rsidRPr="005B3C0C" w:rsidRDefault="005B3C0C" w:rsidP="005B3C0C">
      <w:pPr>
        <w:spacing w:line="360" w:lineRule="auto"/>
      </w:pPr>
      <w:r w:rsidRPr="005B3C0C">
        <w:t xml:space="preserve">Secondly it would be interesting to further investigate the link between photoprotection, ATP/NADHP balance and TAG and starch accumulation. The ROS accumulation reported in a TAG deficient mutant presented in </w:t>
      </w:r>
      <w:r w:rsidR="00BD03EC" w:rsidRPr="005B3C0C">
        <w:fldChar w:fldCharType="begin"/>
      </w:r>
      <w:r w:rsidR="00790A49">
        <w:instrText xml:space="preserve"> ADDIN ZOTERO_ITEM CSL_CITATION {"citationID":"47q5210sq","properties":{"formattedCitation":"(Li et al., 2012)","plainCitation":"(Li et al., 2012)"},"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Pr="005B3C0C">
        <w:t xml:space="preserve">Li </w:t>
      </w:r>
      <w:r w:rsidR="00490409" w:rsidRPr="00490409">
        <w:rPr>
          <w:i/>
        </w:rPr>
        <w:t>et al</w:t>
      </w:r>
      <w:r w:rsidRPr="005B3C0C">
        <w:t>. (2012)</w:t>
      </w:r>
      <w:r w:rsidR="00BD03EC" w:rsidRPr="005B3C0C">
        <w:fldChar w:fldCharType="end"/>
      </w:r>
      <w:r w:rsidRPr="005B3C0C">
        <w:t xml:space="preserve"> indicates that there is some role of TAG biosynthesis on reducing ROS production, however the timing and mechanisms are poorly understood. Further investigation using a TAG and starch deficient mutant may augment the phenomenon by Li </w:t>
      </w:r>
      <w:r w:rsidR="00490409" w:rsidRPr="00490409">
        <w:rPr>
          <w:i/>
        </w:rPr>
        <w:t>et al</w:t>
      </w:r>
      <w:r w:rsidRPr="005B3C0C">
        <w:t xml:space="preserve">. (2013). Furthermore use of these mutants with a combination of conditions which induce photooxidative stress, such as high light and nitrogen deprivation, in conjunction with analysis of genes which participate in ROS scavenging and cytoplasmic LB production may provide a better understanding of the photoprotective role of TAG biosynthesis. Additionally, the hypothesis of an ATP/NADPH balance trigger of TAG hyperaccumulation in the </w:t>
      </w:r>
      <w:r w:rsidRPr="005B3C0C">
        <w:rPr>
          <w:i/>
        </w:rPr>
        <w:t xml:space="preserve">sta6 </w:t>
      </w:r>
      <w:r w:rsidRPr="005B3C0C">
        <w:t xml:space="preserve">mutant after an ‘acetate boost’ could be investigated by analysing cellular concentrations of NADPH and ATP. </w:t>
      </w:r>
    </w:p>
    <w:p w14:paraId="7BDB63EF" w14:textId="77777777" w:rsidR="005B3C0C" w:rsidRPr="005B3C0C" w:rsidRDefault="005B3C0C" w:rsidP="005B3C0C">
      <w:pPr>
        <w:pStyle w:val="Heading2"/>
        <w:spacing w:line="360" w:lineRule="auto"/>
        <w:rPr>
          <w:color w:val="auto"/>
        </w:rPr>
      </w:pPr>
      <w:bookmarkStart w:id="162" w:name="_Toc460524741"/>
      <w:bookmarkStart w:id="163" w:name="_Toc462059850"/>
      <w:r w:rsidRPr="005B3C0C">
        <w:rPr>
          <w:color w:val="auto"/>
        </w:rPr>
        <w:t xml:space="preserve">The case of </w:t>
      </w:r>
      <w:r w:rsidR="000B69E8">
        <w:rPr>
          <w:i/>
          <w:color w:val="auto"/>
        </w:rPr>
        <w:t>pgd1</w:t>
      </w:r>
      <w:bookmarkEnd w:id="162"/>
      <w:bookmarkEnd w:id="163"/>
    </w:p>
    <w:p w14:paraId="2A95BDC3" w14:textId="77777777" w:rsidR="005B3C0C" w:rsidRPr="005B3C0C" w:rsidRDefault="005B3C0C" w:rsidP="005B3C0C">
      <w:pPr>
        <w:pStyle w:val="Heading3"/>
        <w:spacing w:line="360" w:lineRule="auto"/>
        <w:rPr>
          <w:b w:val="0"/>
          <w:color w:val="auto"/>
        </w:rPr>
      </w:pPr>
      <w:bookmarkStart w:id="164" w:name="_Toc460524742"/>
      <w:bookmarkStart w:id="165" w:name="_Toc462059851"/>
      <w:r w:rsidRPr="005B3C0C">
        <w:rPr>
          <w:b w:val="0"/>
          <w:color w:val="auto"/>
        </w:rPr>
        <w:t>Research presented</w:t>
      </w:r>
      <w:bookmarkEnd w:id="164"/>
      <w:bookmarkEnd w:id="165"/>
    </w:p>
    <w:p w14:paraId="4D9DB815" w14:textId="77777777" w:rsidR="005B3C0C" w:rsidRPr="005B3C0C" w:rsidRDefault="00A07314" w:rsidP="005B3C0C">
      <w:pPr>
        <w:spacing w:line="360" w:lineRule="auto"/>
      </w:pPr>
      <w:r>
        <w:t xml:space="preserve">The gene </w:t>
      </w:r>
      <w:r w:rsidR="000B69E8">
        <w:rPr>
          <w:i/>
        </w:rPr>
        <w:t>pgd1</w:t>
      </w:r>
      <w:r w:rsidR="005B3C0C" w:rsidRPr="005B3C0C">
        <w:rPr>
          <w:i/>
        </w:rPr>
        <w:t xml:space="preserve"> </w:t>
      </w:r>
      <w:r w:rsidR="005B3C0C" w:rsidRPr="005B3C0C">
        <w:t xml:space="preserve">was recently characterised </w:t>
      </w:r>
      <w:r>
        <w:t xml:space="preserve">to encode </w:t>
      </w:r>
      <w:r w:rsidR="005B3C0C" w:rsidRPr="005B3C0C">
        <w:t>a galactoglycerolipid lipase involved in the flux of plastid fatty acids to TAG synthesis via the ER (</w:t>
      </w:r>
      <w:r w:rsidR="00BD03EC" w:rsidRPr="005B3C0C">
        <w:fldChar w:fldCharType="begin"/>
      </w:r>
      <w:r w:rsidR="00790A49">
        <w:instrText xml:space="preserve"> ADDIN ZOTERO_ITEM CSL_CITATION {"citationID":"EdcYgDFc","properties":{"formattedCitation":"(Li et al., 2012)","plainCitation":"(Li et al., 2012)","dontUpdate":true},"citationItems":[{"id":2798,"uris":["http://zotero.org/users/1204444/items/WAVFGW5S"],"uri":["http://zotero.org/users/1204444/items/WAVFGW5S"],"itemData":{"id":2798,"type":"article-journal","title":"A Galactoglycerolipid Lipase Is Required for Triacylglycerol Accumulation and Survival Following Nitrogen Deprivation in Chlamydomonas reinhardtii","container-title":"The Plant Cell Online","page":"4670-4686","volume":"24","issue":"11","source":"www.plantcell.org","abstract":"Following N deprivation, microalgae accumulate triacylglycerols (TAGs). To gain mechanistic insights into this phenomenon, we identified mutants with reduced TAG content following N deprivation in the model alga Chlamydomonas reinhardtii. In one of the mutants, the disruption of a galactoglycerolipid lipase-encoding gene, designated PLASTID GALACTOGLYCEROLIPID DEGRADATION1 (PGD1), was responsible for the primary phenotype: reduced TAG content, altered TAG composition, and reduced galactoglycerolipid turnover. The recombinant PGD1 protein, which was purified from Escherichia coli extracts, hydrolyzed monogalactosyldiacylglycerol into its lyso-lipid derivative. In vivo pulse-chase labeling identified galactoglycerolipid pools as a major source of fatty acids esterified in TAGs following N deprivation. Moreover, the fatty acid flux from plastid lipids to TAG was decreased in the pgd1 mutant. Apparently, de novo–synthesized fatty acids in Chlamydomonas reinhardtii are, at least partially, first incorporated into plastid lipids before they enter TAG synthesis. As a secondary effect, the pgd1 mutant exhibited a loss of viability following N deprivation, which could be avoided by blocking photosynthetic electron transport. Thus, the pgd1 mutant provides evidence for an important biological function of TAG synthesis following N deprivation, namely, relieving a detrimental overreduction of the photosynthetic electron transport chain.","DOI":"10.1105/tpc.112.105106","ISSN":"1040-4651, 1532-298X","note":"PMID: 23161887","journalAbbreviation":"Plant Cell","language":"en","author":[{"family":"Li","given":"Xiaobo"},{"family":"Moellering","given":"Eric R."},{"family":"Liu","given":"Bensheng"},{"family":"Johnny","given":"Cassandra"},{"family":"Fedewa","given":"Marie"},{"family":"Sears","given":"Barbara B."},{"family":"Kuo","given":"Min-Hao"},{"family":"Benning","given":"Christoph"}],"issued":{"date-parts":[["2012",11,1]]},"PMID":"23161887"}}],"schema":"https://github.com/citation-style-language/schema/raw/master/csl-citation.json"} </w:instrText>
      </w:r>
      <w:r w:rsidR="00BD03EC" w:rsidRPr="005B3C0C">
        <w:fldChar w:fldCharType="separate"/>
      </w:r>
      <w:r w:rsidR="005B3C0C" w:rsidRPr="005B3C0C">
        <w:t xml:space="preserve">Li </w:t>
      </w:r>
      <w:r w:rsidR="00490409" w:rsidRPr="00490409">
        <w:rPr>
          <w:i/>
        </w:rPr>
        <w:t>et al</w:t>
      </w:r>
      <w:r w:rsidR="005B3C0C" w:rsidRPr="005B3C0C">
        <w:t>. 2012)</w:t>
      </w:r>
      <w:r w:rsidR="00BD03EC" w:rsidRPr="005B3C0C">
        <w:fldChar w:fldCharType="end"/>
      </w:r>
      <w:r w:rsidR="005B3C0C" w:rsidRPr="005B3C0C">
        <w:t xml:space="preserve">. Data presented in both Chapter 5 and 6 indicated that </w:t>
      </w:r>
      <w:r w:rsidR="000B69E8">
        <w:rPr>
          <w:i/>
        </w:rPr>
        <w:t>pgd1</w:t>
      </w:r>
      <w:r w:rsidR="005B3C0C" w:rsidRPr="005B3C0C">
        <w:t xml:space="preserve"> expression is significantly increased with the availability of organic carbon or during the dark period of a diurnal light cycle. The expression analysis was correlated with an increase in 18:1n9 in the total lipid profile in cultures with an organic carbon source. Although previous research has indicated the organic carbon availability increases the rate of TAG accumulation, to date </w:t>
      </w:r>
      <w:r w:rsidR="005B3C0C" w:rsidRPr="005B3C0C">
        <w:lastRenderedPageBreak/>
        <w:t xml:space="preserve">there has been no research on the effect of organic carbon on the diversion of FA around the lipid synthesis pathway.  </w:t>
      </w:r>
    </w:p>
    <w:p w14:paraId="36ABDA17" w14:textId="77777777" w:rsidR="005B3C0C" w:rsidRPr="005B3C0C" w:rsidRDefault="005B3C0C" w:rsidP="005B3C0C">
      <w:pPr>
        <w:pStyle w:val="Heading3"/>
        <w:spacing w:line="360" w:lineRule="auto"/>
        <w:rPr>
          <w:b w:val="0"/>
          <w:color w:val="auto"/>
        </w:rPr>
      </w:pPr>
      <w:bookmarkStart w:id="166" w:name="_Toc460524743"/>
      <w:bookmarkStart w:id="167" w:name="_Toc462059852"/>
      <w:r w:rsidRPr="005B3C0C">
        <w:rPr>
          <w:b w:val="0"/>
          <w:color w:val="auto"/>
        </w:rPr>
        <w:t>Further work</w:t>
      </w:r>
      <w:bookmarkEnd w:id="166"/>
      <w:bookmarkEnd w:id="167"/>
    </w:p>
    <w:p w14:paraId="79DA83BC" w14:textId="77777777" w:rsidR="005B3C0C" w:rsidRPr="005B3C0C" w:rsidRDefault="005B3C0C" w:rsidP="005B3C0C">
      <w:pPr>
        <w:spacing w:line="360" w:lineRule="auto"/>
        <w:rPr>
          <w:i/>
        </w:rPr>
      </w:pPr>
      <w:r w:rsidRPr="005B3C0C">
        <w:t xml:space="preserve">Further investigation is needed to determine whether </w:t>
      </w:r>
      <w:r w:rsidR="000B69E8">
        <w:rPr>
          <w:i/>
        </w:rPr>
        <w:t>pgd1</w:t>
      </w:r>
      <w:r w:rsidRPr="005B3C0C">
        <w:rPr>
          <w:i/>
        </w:rPr>
        <w:t xml:space="preserve"> </w:t>
      </w:r>
      <w:r w:rsidRPr="005B3C0C">
        <w:t>expression under N stress is due to organic carbon availability or total carbon availability. High expression measured in carbon limited heterotrophic cultures suggests that the availability of organic carbon is a trigger for expression. A simple experiment N stress experiment using different CO</w:t>
      </w:r>
      <w:r w:rsidRPr="005B3C0C">
        <w:rPr>
          <w:vertAlign w:val="subscript"/>
        </w:rPr>
        <w:t>2</w:t>
      </w:r>
      <w:r w:rsidRPr="005B3C0C">
        <w:t xml:space="preserve"> aeration condition could be carried out in order to test this hypothesis. Furthermore it would be useful to analyse the expression of an array of other genes involved in the lipid synthesis pathway, including both ER and plastid specific Kennedy pathway genes to investigate the impact of organic carbon on the specific synthesis pathway of TAG in </w:t>
      </w:r>
      <w:r w:rsidRPr="005B3C0C">
        <w:rPr>
          <w:i/>
        </w:rPr>
        <w:t xml:space="preserve">C. reinhardtii. </w:t>
      </w:r>
    </w:p>
    <w:p w14:paraId="4EFCCC44" w14:textId="77777777" w:rsidR="005B3C0C" w:rsidRPr="005B3C0C" w:rsidRDefault="005B3C0C" w:rsidP="005B3C0C">
      <w:pPr>
        <w:pStyle w:val="Heading2"/>
        <w:spacing w:line="360" w:lineRule="auto"/>
        <w:rPr>
          <w:color w:val="auto"/>
        </w:rPr>
      </w:pPr>
      <w:bookmarkStart w:id="168" w:name="_Toc460524744"/>
      <w:bookmarkStart w:id="169" w:name="_Toc462059853"/>
      <w:bookmarkStart w:id="170" w:name="_GoBack"/>
      <w:bookmarkEnd w:id="170"/>
      <w:r w:rsidRPr="005B3C0C">
        <w:rPr>
          <w:color w:val="auto"/>
        </w:rPr>
        <w:t>Concluding remarks</w:t>
      </w:r>
      <w:bookmarkEnd w:id="168"/>
      <w:bookmarkEnd w:id="169"/>
    </w:p>
    <w:p w14:paraId="5335280A" w14:textId="77777777" w:rsidR="008C67EC" w:rsidRDefault="00F877C8" w:rsidP="00616E00">
      <w:pPr>
        <w:spacing w:line="360" w:lineRule="auto"/>
      </w:pPr>
      <w:r>
        <w:t>Mixot</w:t>
      </w:r>
      <w:r w:rsidR="00616E00">
        <w:t>rophic growth, through</w:t>
      </w:r>
      <w:r>
        <w:t xml:space="preserve"> the uptake of organic carbon, can significantly alter the metabolism of green algae relative to both autotrophic and heterotrophic conditions. The research presented in this thesis demonstrated that the </w:t>
      </w:r>
      <w:r w:rsidR="00E827BE">
        <w:t xml:space="preserve">catabolism </w:t>
      </w:r>
      <w:r w:rsidR="00E827BE">
        <w:rPr>
          <w:i/>
        </w:rPr>
        <w:t>of</w:t>
      </w:r>
      <w:r>
        <w:t xml:space="preserve"> organic carbon provided an enriched source of CO</w:t>
      </w:r>
      <w:r>
        <w:rPr>
          <w:vertAlign w:val="subscript"/>
        </w:rPr>
        <w:t>2</w:t>
      </w:r>
      <w:r>
        <w:t xml:space="preserve">, which enabled a higher rate of photosynthesis relative to cultures grown in carbon limited autotrophic conditions. This relationship was shown to be syngergistic, as exclusive activation of CEF enhanced growth, presumably due to higher ATP availability enabling higher acetate uptake. This mechanism is hypothesised to drive the significantly higher log phase respiration rates in mixotrophic conditions relative to heterotrophic cultures. </w:t>
      </w:r>
    </w:p>
    <w:p w14:paraId="394DF195" w14:textId="77777777" w:rsidR="00616E00" w:rsidRDefault="00335A89" w:rsidP="00144AD0">
      <w:pPr>
        <w:spacing w:line="360" w:lineRule="auto"/>
      </w:pPr>
      <w:r>
        <w:t xml:space="preserve">Mixotrophy was also demonstrated to have a significant influence on the response of </w:t>
      </w:r>
      <w:r>
        <w:rPr>
          <w:i/>
        </w:rPr>
        <w:t xml:space="preserve">C. reinhardtii </w:t>
      </w:r>
      <w:r>
        <w:t xml:space="preserve">to nitrogen stress. </w:t>
      </w:r>
      <w:r w:rsidR="00144AD0">
        <w:t>Organic carbon supplementation led to both faster photosynthetic degradation and upregulation o</w:t>
      </w:r>
      <w:r w:rsidR="007564A3">
        <w:t>f genes involved in carbon stor</w:t>
      </w:r>
      <w:r w:rsidR="00144AD0">
        <w:t xml:space="preserve">age, a response which was unchanged in cells grown under a diurnal light period. This fast response and the channelling of acetate derived carbon to faty acid biosynthesis led to a 5 fold increase in TAG concentration relative to autotrophic cultures. </w:t>
      </w:r>
      <w:r w:rsidR="007564A3">
        <w:t xml:space="preserve">Organic carbon supplementation alone, with no illumination resulted in stunted TAG accumulation. </w:t>
      </w:r>
      <w:r w:rsidR="007564A3">
        <w:lastRenderedPageBreak/>
        <w:t>While CEF activity was shown to contribute to the higher TAG accumulation in mixotrophic conditions, it is likely that</w:t>
      </w:r>
      <w:r w:rsidR="00037F75">
        <w:t xml:space="preserve"> the dominant factor driving higher TAG accumulation is mixotrophic cultures is the</w:t>
      </w:r>
      <w:r w:rsidR="007564A3">
        <w:t xml:space="preserve"> additional carbon from photosynthetic fixation in the early phase of N stress enables rapid accumulation of the dominant carbon store, starch, with subsequent carbon intake redirected to TAG synthesis. </w:t>
      </w:r>
      <w:r w:rsidR="00E827BE">
        <w:t>Alternatively,</w:t>
      </w:r>
      <w:r w:rsidR="007564A3">
        <w:t xml:space="preserve"> TAG may play a role in photoprotection following N stress. </w:t>
      </w:r>
    </w:p>
    <w:p w14:paraId="7E39B4D2" w14:textId="77777777" w:rsidR="00A430C8" w:rsidRDefault="00A430C8" w:rsidP="00144AD0">
      <w:pPr>
        <w:spacing w:line="360" w:lineRule="auto"/>
      </w:pPr>
      <w:r>
        <w:t>Mixotrophy, using a waste organic carbon, is an effective strategy for improving biomass and lipid yields while reducing the costs associated with CO</w:t>
      </w:r>
      <w:r>
        <w:rPr>
          <w:vertAlign w:val="subscript"/>
        </w:rPr>
        <w:t>2</w:t>
      </w:r>
      <w:r>
        <w:t xml:space="preserve"> aeration and light limitation. Analysis of the metabolic influence of organic carbon supplementation indicates that the direction of carbon flow is instrumental for improving TAG yield. Equally starch plays a vital role during dark periods. </w:t>
      </w:r>
      <w:r w:rsidR="00E827BE">
        <w:t>Consequently,</w:t>
      </w:r>
      <w:r>
        <w:t xml:space="preserve"> future metabolic engineering should focus on </w:t>
      </w:r>
      <w:r w:rsidR="00F4548E">
        <w:t xml:space="preserve">inducible knock-down or overexpression of </w:t>
      </w:r>
      <w:r>
        <w:t>gene targets w</w:t>
      </w:r>
      <w:r w:rsidR="00F4548E">
        <w:t xml:space="preserve">hich can significantly alter the route of carbon flux towards </w:t>
      </w:r>
      <w:r w:rsidR="002C3140">
        <w:t xml:space="preserve">fatty acid synthesis without limiting cell growth. </w:t>
      </w:r>
      <w:r w:rsidR="00E827BE">
        <w:t>Furthermore,</w:t>
      </w:r>
      <w:r w:rsidR="002C3140">
        <w:t xml:space="preserve"> this approach is valid for any potential biofuel or bioproduct with a significant carbon sink. </w:t>
      </w:r>
    </w:p>
    <w:p w14:paraId="06DAD860" w14:textId="77777777" w:rsidR="00416332" w:rsidRDefault="00416332" w:rsidP="00144AD0">
      <w:pPr>
        <w:spacing w:line="360" w:lineRule="auto"/>
      </w:pPr>
    </w:p>
    <w:p w14:paraId="14AB8690" w14:textId="77777777" w:rsidR="00416332" w:rsidRDefault="00416332" w:rsidP="00144AD0">
      <w:pPr>
        <w:spacing w:line="360" w:lineRule="auto"/>
      </w:pPr>
    </w:p>
    <w:p w14:paraId="1355F1D2" w14:textId="77777777" w:rsidR="00416332" w:rsidRDefault="00416332" w:rsidP="00144AD0">
      <w:pPr>
        <w:spacing w:line="360" w:lineRule="auto"/>
      </w:pPr>
    </w:p>
    <w:p w14:paraId="632ABEE8" w14:textId="77777777" w:rsidR="00416332" w:rsidRDefault="00416332" w:rsidP="00144AD0">
      <w:pPr>
        <w:spacing w:line="360" w:lineRule="auto"/>
      </w:pPr>
    </w:p>
    <w:p w14:paraId="79EABE44" w14:textId="77777777" w:rsidR="00416332" w:rsidRDefault="00416332" w:rsidP="00144AD0">
      <w:pPr>
        <w:spacing w:line="360" w:lineRule="auto"/>
      </w:pPr>
    </w:p>
    <w:p w14:paraId="3D923DCD" w14:textId="77777777" w:rsidR="00416332" w:rsidRDefault="00416332" w:rsidP="00144AD0">
      <w:pPr>
        <w:spacing w:line="360" w:lineRule="auto"/>
      </w:pPr>
    </w:p>
    <w:p w14:paraId="2E59A822" w14:textId="77777777" w:rsidR="00416332" w:rsidRDefault="00416332" w:rsidP="00144AD0">
      <w:pPr>
        <w:spacing w:line="360" w:lineRule="auto"/>
      </w:pPr>
    </w:p>
    <w:p w14:paraId="4093DED8" w14:textId="77777777" w:rsidR="00416332" w:rsidRDefault="00416332" w:rsidP="00144AD0">
      <w:pPr>
        <w:spacing w:line="360" w:lineRule="auto"/>
      </w:pPr>
    </w:p>
    <w:p w14:paraId="03D8CAAE" w14:textId="77777777" w:rsidR="00416332" w:rsidRDefault="00416332" w:rsidP="00144AD0">
      <w:pPr>
        <w:spacing w:line="360" w:lineRule="auto"/>
      </w:pPr>
    </w:p>
    <w:p w14:paraId="2EE43041" w14:textId="77777777" w:rsidR="00670425" w:rsidRDefault="00670425" w:rsidP="00144AD0">
      <w:pPr>
        <w:spacing w:line="360" w:lineRule="auto"/>
      </w:pPr>
    </w:p>
    <w:p w14:paraId="031C0C8D" w14:textId="77777777" w:rsidR="00670425" w:rsidRDefault="00670425" w:rsidP="00144AD0">
      <w:pPr>
        <w:spacing w:line="360" w:lineRule="auto"/>
      </w:pPr>
    </w:p>
    <w:p w14:paraId="661A3604" w14:textId="77777777" w:rsidR="00670425" w:rsidRDefault="00670425" w:rsidP="00144AD0">
      <w:pPr>
        <w:spacing w:line="360" w:lineRule="auto"/>
      </w:pPr>
    </w:p>
    <w:p w14:paraId="16972B86" w14:textId="77777777" w:rsidR="00670425" w:rsidRDefault="00670425" w:rsidP="00144AD0">
      <w:pPr>
        <w:spacing w:line="360" w:lineRule="auto"/>
      </w:pPr>
    </w:p>
    <w:p w14:paraId="406D65A8" w14:textId="77777777" w:rsidR="00670425" w:rsidRDefault="00670425" w:rsidP="00144AD0">
      <w:pPr>
        <w:spacing w:line="360" w:lineRule="auto"/>
      </w:pPr>
    </w:p>
    <w:p w14:paraId="3FE1BDCA" w14:textId="77777777" w:rsidR="00670425" w:rsidRDefault="00670425" w:rsidP="00144AD0">
      <w:pPr>
        <w:spacing w:line="360" w:lineRule="auto"/>
      </w:pPr>
    </w:p>
    <w:p w14:paraId="523ACD77" w14:textId="77777777" w:rsidR="00670425" w:rsidRDefault="00670425" w:rsidP="00144AD0">
      <w:pPr>
        <w:spacing w:line="360" w:lineRule="auto"/>
      </w:pPr>
    </w:p>
    <w:p w14:paraId="34E93B54" w14:textId="77777777" w:rsidR="00670425" w:rsidRDefault="00670425" w:rsidP="00144AD0">
      <w:pPr>
        <w:spacing w:line="360" w:lineRule="auto"/>
      </w:pPr>
    </w:p>
    <w:p w14:paraId="7295CAF9" w14:textId="77777777" w:rsidR="00670425" w:rsidRDefault="00670425" w:rsidP="00144AD0">
      <w:pPr>
        <w:spacing w:line="360" w:lineRule="auto"/>
      </w:pPr>
    </w:p>
    <w:p w14:paraId="77989AE7" w14:textId="77777777" w:rsidR="00670425" w:rsidRDefault="00670425" w:rsidP="00144AD0">
      <w:pPr>
        <w:spacing w:line="360" w:lineRule="auto"/>
      </w:pPr>
    </w:p>
    <w:p w14:paraId="347B9837" w14:textId="77777777" w:rsidR="00670425" w:rsidRDefault="00670425" w:rsidP="00144AD0">
      <w:pPr>
        <w:spacing w:line="360" w:lineRule="auto"/>
      </w:pPr>
    </w:p>
    <w:p w14:paraId="048B390C" w14:textId="77777777" w:rsidR="00670425" w:rsidRDefault="00670425" w:rsidP="00144AD0">
      <w:pPr>
        <w:spacing w:line="360" w:lineRule="auto"/>
      </w:pPr>
    </w:p>
    <w:p w14:paraId="6C182446" w14:textId="77777777" w:rsidR="00670425" w:rsidRDefault="00670425" w:rsidP="00144AD0">
      <w:pPr>
        <w:spacing w:line="360" w:lineRule="auto"/>
      </w:pPr>
    </w:p>
    <w:p w14:paraId="753483FE" w14:textId="77777777" w:rsidR="00670425" w:rsidRDefault="00670425" w:rsidP="00144AD0">
      <w:pPr>
        <w:spacing w:line="360" w:lineRule="auto"/>
      </w:pPr>
    </w:p>
    <w:p w14:paraId="7AB89D22" w14:textId="77777777" w:rsidR="00670425" w:rsidRDefault="00670425" w:rsidP="00144AD0">
      <w:pPr>
        <w:spacing w:line="360" w:lineRule="auto"/>
      </w:pPr>
    </w:p>
    <w:p w14:paraId="177116EB" w14:textId="77777777" w:rsidR="00670425" w:rsidRDefault="00670425" w:rsidP="00144AD0">
      <w:pPr>
        <w:spacing w:line="360" w:lineRule="auto"/>
      </w:pPr>
    </w:p>
    <w:p w14:paraId="6888E8B2" w14:textId="77777777" w:rsidR="00670425" w:rsidRDefault="00670425" w:rsidP="00144AD0">
      <w:pPr>
        <w:spacing w:line="360" w:lineRule="auto"/>
      </w:pPr>
    </w:p>
    <w:p w14:paraId="6753DEC3" w14:textId="77777777" w:rsidR="00670425" w:rsidRDefault="00670425" w:rsidP="00144AD0">
      <w:pPr>
        <w:spacing w:line="360" w:lineRule="auto"/>
      </w:pPr>
    </w:p>
    <w:p w14:paraId="1795C079" w14:textId="77777777" w:rsidR="00670425" w:rsidRDefault="00670425" w:rsidP="00144AD0">
      <w:pPr>
        <w:spacing w:line="360" w:lineRule="auto"/>
      </w:pPr>
    </w:p>
    <w:p w14:paraId="6705AF6E" w14:textId="77777777" w:rsidR="00670425" w:rsidRDefault="00670425" w:rsidP="00144AD0">
      <w:pPr>
        <w:spacing w:line="360" w:lineRule="auto"/>
      </w:pPr>
    </w:p>
    <w:p w14:paraId="6028081E" w14:textId="77777777" w:rsidR="00670425" w:rsidRDefault="00670425" w:rsidP="00144AD0">
      <w:pPr>
        <w:spacing w:line="360" w:lineRule="auto"/>
      </w:pPr>
    </w:p>
    <w:p w14:paraId="7ACC5C15" w14:textId="77777777" w:rsidR="00670425" w:rsidRDefault="00670425" w:rsidP="00144AD0">
      <w:pPr>
        <w:spacing w:line="360" w:lineRule="auto"/>
      </w:pPr>
    </w:p>
    <w:p w14:paraId="0CF59522" w14:textId="77777777" w:rsidR="00670425" w:rsidRDefault="00670425" w:rsidP="00144AD0">
      <w:pPr>
        <w:spacing w:line="360" w:lineRule="auto"/>
      </w:pPr>
    </w:p>
    <w:p w14:paraId="4466E46F" w14:textId="77777777" w:rsidR="00075B98" w:rsidRPr="00075B98" w:rsidRDefault="00075B98" w:rsidP="00670425">
      <w:pPr>
        <w:pStyle w:val="Heading1"/>
        <w:numPr>
          <w:ilvl w:val="0"/>
          <w:numId w:val="16"/>
        </w:numPr>
        <w:tabs>
          <w:tab w:val="left" w:pos="5850"/>
        </w:tabs>
        <w:spacing w:line="360" w:lineRule="auto"/>
        <w:ind w:hanging="1170"/>
        <w:jc w:val="right"/>
        <w:rPr>
          <w:color w:val="auto"/>
          <w:sz w:val="48"/>
          <w:szCs w:val="48"/>
        </w:rPr>
      </w:pPr>
      <w:r w:rsidRPr="00075B98">
        <w:rPr>
          <w:color w:val="auto"/>
        </w:rPr>
        <w:lastRenderedPageBreak/>
        <w:t xml:space="preserve">  </w:t>
      </w:r>
      <w:bookmarkStart w:id="171" w:name="_Toc462059854"/>
      <w:bookmarkEnd w:id="171"/>
    </w:p>
    <w:p w14:paraId="3A56612C" w14:textId="77777777" w:rsidR="00F4548E" w:rsidRDefault="00F4548E">
      <w:pPr>
        <w:spacing w:after="200" w:line="276" w:lineRule="auto"/>
        <w:jc w:val="left"/>
        <w:rPr>
          <w:rFonts w:eastAsiaTheme="majorEastAsia" w:cstheme="majorBidi"/>
          <w:b/>
          <w:bCs/>
          <w:spacing w:val="20"/>
          <w:sz w:val="32"/>
          <w:szCs w:val="28"/>
        </w:rPr>
      </w:pPr>
    </w:p>
    <w:p w14:paraId="1EDAAF93" w14:textId="77777777" w:rsidR="00365399" w:rsidRDefault="00365399" w:rsidP="00365399">
      <w:pPr>
        <w:pStyle w:val="Bibliography"/>
        <w:tabs>
          <w:tab w:val="left" w:pos="450"/>
          <w:tab w:val="left" w:pos="630"/>
        </w:tabs>
      </w:pPr>
    </w:p>
    <w:p w14:paraId="468E6508" w14:textId="77777777" w:rsidR="00365399" w:rsidRDefault="00365399" w:rsidP="00365399">
      <w:pPr>
        <w:pStyle w:val="Bibliography"/>
        <w:tabs>
          <w:tab w:val="left" w:pos="450"/>
          <w:tab w:val="left" w:pos="630"/>
        </w:tabs>
      </w:pPr>
    </w:p>
    <w:p w14:paraId="5FC6BA72" w14:textId="77777777" w:rsidR="00365399" w:rsidRDefault="00365399" w:rsidP="00365399">
      <w:pPr>
        <w:pStyle w:val="Bibliography"/>
        <w:tabs>
          <w:tab w:val="left" w:pos="450"/>
          <w:tab w:val="left" w:pos="630"/>
        </w:tabs>
      </w:pPr>
    </w:p>
    <w:p w14:paraId="65EB9FBF" w14:textId="77777777" w:rsidR="00365399" w:rsidRDefault="00365399" w:rsidP="00365399">
      <w:pPr>
        <w:pStyle w:val="Bibliography"/>
        <w:tabs>
          <w:tab w:val="left" w:pos="450"/>
          <w:tab w:val="left" w:pos="630"/>
        </w:tabs>
      </w:pPr>
    </w:p>
    <w:p w14:paraId="1B5C57A7" w14:textId="77777777" w:rsidR="00365399" w:rsidRDefault="00365399" w:rsidP="00365399">
      <w:pPr>
        <w:pStyle w:val="Bibliography"/>
        <w:tabs>
          <w:tab w:val="left" w:pos="450"/>
          <w:tab w:val="left" w:pos="630"/>
        </w:tabs>
      </w:pPr>
    </w:p>
    <w:p w14:paraId="409B5F69" w14:textId="77777777" w:rsidR="00365399" w:rsidRDefault="00365399" w:rsidP="00365399">
      <w:pPr>
        <w:pStyle w:val="Bibliography"/>
        <w:tabs>
          <w:tab w:val="left" w:pos="450"/>
          <w:tab w:val="left" w:pos="630"/>
        </w:tabs>
      </w:pPr>
    </w:p>
    <w:p w14:paraId="23A80C66" w14:textId="77777777" w:rsidR="00365399" w:rsidRDefault="00365399" w:rsidP="00365399">
      <w:pPr>
        <w:pStyle w:val="Bibliography"/>
        <w:tabs>
          <w:tab w:val="left" w:pos="450"/>
          <w:tab w:val="left" w:pos="630"/>
        </w:tabs>
      </w:pPr>
    </w:p>
    <w:p w14:paraId="00F062F3" w14:textId="77777777" w:rsidR="00365399" w:rsidRDefault="00365399" w:rsidP="00365399">
      <w:pPr>
        <w:pStyle w:val="Bibliography"/>
        <w:tabs>
          <w:tab w:val="left" w:pos="450"/>
          <w:tab w:val="left" w:pos="630"/>
        </w:tabs>
      </w:pPr>
    </w:p>
    <w:p w14:paraId="2110B91B" w14:textId="77777777" w:rsidR="00365399" w:rsidRDefault="00365399" w:rsidP="00365399">
      <w:pPr>
        <w:pStyle w:val="Bibliography"/>
        <w:tabs>
          <w:tab w:val="left" w:pos="450"/>
          <w:tab w:val="left" w:pos="630"/>
        </w:tabs>
      </w:pPr>
    </w:p>
    <w:p w14:paraId="1999F676" w14:textId="77777777" w:rsidR="00365399" w:rsidRDefault="00365399" w:rsidP="00365399">
      <w:pPr>
        <w:pStyle w:val="Bibliography"/>
        <w:tabs>
          <w:tab w:val="left" w:pos="450"/>
          <w:tab w:val="left" w:pos="630"/>
        </w:tabs>
      </w:pPr>
    </w:p>
    <w:p w14:paraId="4290CDF1" w14:textId="77777777" w:rsidR="00365399" w:rsidRDefault="00365399" w:rsidP="00365399">
      <w:pPr>
        <w:pStyle w:val="Bibliography"/>
        <w:tabs>
          <w:tab w:val="left" w:pos="450"/>
          <w:tab w:val="left" w:pos="630"/>
        </w:tabs>
      </w:pPr>
    </w:p>
    <w:p w14:paraId="48397A2B" w14:textId="77777777" w:rsidR="00075B98" w:rsidRDefault="00075B98" w:rsidP="00075B98">
      <w:pPr>
        <w:rPr>
          <w:lang w:eastAsia="en-GB"/>
        </w:rPr>
      </w:pPr>
    </w:p>
    <w:p w14:paraId="60109D15" w14:textId="77777777" w:rsidR="00075B98" w:rsidRDefault="00075B98" w:rsidP="00075B98">
      <w:pPr>
        <w:rPr>
          <w:lang w:eastAsia="en-GB"/>
        </w:rPr>
      </w:pPr>
    </w:p>
    <w:p w14:paraId="78672A2F" w14:textId="77777777" w:rsidR="00075B98" w:rsidRDefault="00075B98" w:rsidP="00075B98">
      <w:pPr>
        <w:rPr>
          <w:lang w:eastAsia="en-GB"/>
        </w:rPr>
      </w:pPr>
    </w:p>
    <w:p w14:paraId="28CA3B12" w14:textId="77777777" w:rsidR="00075B98" w:rsidRDefault="00075B98" w:rsidP="00075B98">
      <w:pPr>
        <w:rPr>
          <w:lang w:eastAsia="en-GB"/>
        </w:rPr>
      </w:pPr>
    </w:p>
    <w:p w14:paraId="7148EDE3" w14:textId="77777777" w:rsidR="00075B98" w:rsidRDefault="00075B98" w:rsidP="00075B98">
      <w:pPr>
        <w:rPr>
          <w:lang w:eastAsia="en-GB"/>
        </w:rPr>
      </w:pPr>
    </w:p>
    <w:p w14:paraId="15DB2131" w14:textId="77777777" w:rsidR="00075B98" w:rsidRDefault="00075B98" w:rsidP="00075B98">
      <w:pPr>
        <w:rPr>
          <w:lang w:eastAsia="en-GB"/>
        </w:rPr>
      </w:pPr>
    </w:p>
    <w:p w14:paraId="129514DE" w14:textId="77777777" w:rsidR="00075B98" w:rsidRDefault="00075B98" w:rsidP="00075B98">
      <w:pPr>
        <w:rPr>
          <w:lang w:eastAsia="en-GB"/>
        </w:rPr>
      </w:pPr>
    </w:p>
    <w:p w14:paraId="7C4E47BC" w14:textId="77777777" w:rsidR="00075B98" w:rsidRPr="00075B98" w:rsidRDefault="00075B98" w:rsidP="00075B98">
      <w:pPr>
        <w:rPr>
          <w:lang w:eastAsia="en-GB"/>
        </w:rPr>
      </w:pPr>
    </w:p>
    <w:p w14:paraId="6222F540" w14:textId="77777777" w:rsidR="00365399" w:rsidRDefault="00365399" w:rsidP="00365399">
      <w:pPr>
        <w:pStyle w:val="Bibliography"/>
        <w:tabs>
          <w:tab w:val="left" w:pos="450"/>
          <w:tab w:val="left" w:pos="630"/>
        </w:tabs>
      </w:pPr>
    </w:p>
    <w:p w14:paraId="72277F20" w14:textId="77777777" w:rsidR="00365399" w:rsidRDefault="00365399" w:rsidP="00365399">
      <w:pPr>
        <w:pStyle w:val="Bibliography"/>
        <w:tabs>
          <w:tab w:val="left" w:pos="450"/>
          <w:tab w:val="left" w:pos="630"/>
        </w:tabs>
      </w:pPr>
    </w:p>
    <w:p w14:paraId="7044D786" w14:textId="77777777" w:rsidR="00365399" w:rsidRDefault="00365399" w:rsidP="00365399">
      <w:pPr>
        <w:pStyle w:val="Bibliography"/>
        <w:tabs>
          <w:tab w:val="left" w:pos="450"/>
          <w:tab w:val="left" w:pos="630"/>
        </w:tabs>
      </w:pPr>
    </w:p>
    <w:p w14:paraId="1C0D14E9" w14:textId="77777777" w:rsidR="00365399" w:rsidRDefault="00365399" w:rsidP="00365399">
      <w:pPr>
        <w:pStyle w:val="Bibliography"/>
        <w:tabs>
          <w:tab w:val="left" w:pos="450"/>
          <w:tab w:val="left" w:pos="630"/>
        </w:tabs>
      </w:pPr>
    </w:p>
    <w:p w14:paraId="3CE7F168" w14:textId="77777777" w:rsidR="00365399" w:rsidRDefault="00365399" w:rsidP="00365399">
      <w:pPr>
        <w:pStyle w:val="Bibliography"/>
        <w:tabs>
          <w:tab w:val="left" w:pos="450"/>
          <w:tab w:val="left" w:pos="630"/>
        </w:tabs>
      </w:pPr>
    </w:p>
    <w:p w14:paraId="2924F68E" w14:textId="77777777" w:rsidR="00365399" w:rsidRDefault="00365399" w:rsidP="00365399">
      <w:pPr>
        <w:pStyle w:val="Bibliography"/>
        <w:tabs>
          <w:tab w:val="left" w:pos="450"/>
          <w:tab w:val="left" w:pos="630"/>
        </w:tabs>
      </w:pPr>
    </w:p>
    <w:p w14:paraId="0A135BEA" w14:textId="77777777" w:rsidR="00365399" w:rsidRDefault="00365399" w:rsidP="00365399">
      <w:pPr>
        <w:pStyle w:val="Bibliography"/>
        <w:tabs>
          <w:tab w:val="left" w:pos="450"/>
          <w:tab w:val="left" w:pos="630"/>
        </w:tabs>
      </w:pPr>
    </w:p>
    <w:p w14:paraId="23B9C792" w14:textId="77777777" w:rsidR="00365399" w:rsidRDefault="00365399" w:rsidP="00365399">
      <w:pPr>
        <w:pStyle w:val="Bibliography"/>
        <w:tabs>
          <w:tab w:val="left" w:pos="450"/>
          <w:tab w:val="left" w:pos="630"/>
        </w:tabs>
      </w:pPr>
    </w:p>
    <w:p w14:paraId="292A0249" w14:textId="77777777" w:rsidR="00365399" w:rsidRDefault="00365399" w:rsidP="00365399">
      <w:pPr>
        <w:pStyle w:val="Bibliography"/>
        <w:tabs>
          <w:tab w:val="left" w:pos="450"/>
          <w:tab w:val="left" w:pos="630"/>
        </w:tabs>
      </w:pPr>
    </w:p>
    <w:p w14:paraId="4BA6609E" w14:textId="77777777" w:rsidR="00365399" w:rsidRDefault="00365399" w:rsidP="00365399">
      <w:pPr>
        <w:pStyle w:val="Bibliography"/>
        <w:tabs>
          <w:tab w:val="left" w:pos="450"/>
          <w:tab w:val="left" w:pos="630"/>
        </w:tabs>
      </w:pPr>
    </w:p>
    <w:p w14:paraId="48D56CC8" w14:textId="77777777" w:rsidR="00365399" w:rsidRDefault="00365399" w:rsidP="00365399">
      <w:pPr>
        <w:pStyle w:val="Bibliography"/>
        <w:tabs>
          <w:tab w:val="left" w:pos="450"/>
          <w:tab w:val="left" w:pos="630"/>
        </w:tabs>
      </w:pPr>
    </w:p>
    <w:p w14:paraId="3EBB1743" w14:textId="77777777" w:rsidR="00365399" w:rsidRDefault="00365399" w:rsidP="00365399">
      <w:pPr>
        <w:pStyle w:val="Bibliography"/>
        <w:tabs>
          <w:tab w:val="left" w:pos="450"/>
          <w:tab w:val="left" w:pos="630"/>
        </w:tabs>
      </w:pPr>
    </w:p>
    <w:p w14:paraId="2A7840AE" w14:textId="77777777" w:rsidR="00365399" w:rsidRDefault="00365399" w:rsidP="00365399">
      <w:pPr>
        <w:pStyle w:val="Bibliography"/>
        <w:tabs>
          <w:tab w:val="left" w:pos="450"/>
          <w:tab w:val="left" w:pos="630"/>
        </w:tabs>
      </w:pPr>
    </w:p>
    <w:p w14:paraId="625616C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fldChar w:fldCharType="begin"/>
      </w:r>
      <w:r w:rsidR="00FD626E">
        <w:instrText xml:space="preserve"> ADDIN ZOTERO_BIBL {"custom":[]} CSL_BIBLIOGRAPHY </w:instrText>
      </w:r>
      <w:r>
        <w:fldChar w:fldCharType="separate"/>
      </w:r>
      <w:r w:rsidRPr="00D07774">
        <w:rPr>
          <w:rFonts w:ascii="Calibri" w:hAnsi="Calibri"/>
          <w:b/>
          <w:bCs/>
        </w:rPr>
        <w:t>Abbott D</w:t>
      </w:r>
      <w:r w:rsidRPr="00D07774">
        <w:rPr>
          <w:rFonts w:ascii="Calibri" w:hAnsi="Calibri"/>
        </w:rPr>
        <w:t xml:space="preserve">. </w:t>
      </w:r>
      <w:r w:rsidRPr="00D07774">
        <w:rPr>
          <w:rFonts w:ascii="Calibri" w:hAnsi="Calibri"/>
          <w:b/>
          <w:bCs/>
        </w:rPr>
        <w:t>2010</w:t>
      </w:r>
      <w:r w:rsidRPr="00D07774">
        <w:rPr>
          <w:rFonts w:ascii="Calibri" w:hAnsi="Calibri"/>
        </w:rPr>
        <w:t xml:space="preserve">. Keeping the Energy Debate Clean: How Do We Supply the World’s Energy Needs? </w:t>
      </w:r>
      <w:r w:rsidRPr="00D07774">
        <w:rPr>
          <w:rFonts w:ascii="Calibri" w:hAnsi="Calibri"/>
          <w:i/>
          <w:iCs/>
        </w:rPr>
        <w:t>Proceedings of the IEEE</w:t>
      </w:r>
      <w:r w:rsidRPr="00D07774">
        <w:rPr>
          <w:rFonts w:ascii="Calibri" w:hAnsi="Calibri"/>
        </w:rPr>
        <w:t xml:space="preserve"> </w:t>
      </w:r>
      <w:r w:rsidRPr="00D07774">
        <w:rPr>
          <w:rFonts w:ascii="Calibri" w:hAnsi="Calibri"/>
          <w:b/>
          <w:bCs/>
        </w:rPr>
        <w:t>98</w:t>
      </w:r>
      <w:r w:rsidRPr="00D07774">
        <w:rPr>
          <w:rFonts w:ascii="Calibri" w:hAnsi="Calibri"/>
        </w:rPr>
        <w:t>: 42–66.</w:t>
      </w:r>
    </w:p>
    <w:p w14:paraId="1BB563C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Abreu AP, Fernandes B, Vicente AA, Teixeira J, Dragone G</w:t>
      </w:r>
      <w:r w:rsidRPr="00D07774">
        <w:rPr>
          <w:rFonts w:ascii="Calibri" w:hAnsi="Calibri"/>
        </w:rPr>
        <w:t xml:space="preserve">. </w:t>
      </w:r>
      <w:r w:rsidRPr="00D07774">
        <w:rPr>
          <w:rFonts w:ascii="Calibri" w:hAnsi="Calibri"/>
          <w:b/>
          <w:bCs/>
        </w:rPr>
        <w:t>2012</w:t>
      </w:r>
      <w:r w:rsidRPr="00D07774">
        <w:rPr>
          <w:rFonts w:ascii="Calibri" w:hAnsi="Calibri"/>
        </w:rPr>
        <w:t xml:space="preserve">. Mixotrophic cultivation of Chlorella vulgaris using industrial dairy waste as organic carbon source.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18</w:t>
      </w:r>
      <w:r w:rsidRPr="00D07774">
        <w:rPr>
          <w:rFonts w:ascii="Calibri" w:hAnsi="Calibri"/>
        </w:rPr>
        <w:t>: 61–66.</w:t>
      </w:r>
    </w:p>
    <w:p w14:paraId="18C2AB8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cién Fernández FG, González-López CV, Fernández Sevilla JM, Molina Grima E</w:t>
      </w:r>
      <w:r w:rsidRPr="00D07774">
        <w:rPr>
          <w:rFonts w:ascii="Calibri" w:hAnsi="Calibri"/>
        </w:rPr>
        <w:t xml:space="preserve">. </w:t>
      </w:r>
      <w:r w:rsidRPr="00D07774">
        <w:rPr>
          <w:rFonts w:ascii="Calibri" w:hAnsi="Calibri"/>
          <w:b/>
          <w:bCs/>
        </w:rPr>
        <w:t>2012</w:t>
      </w:r>
      <w:r w:rsidRPr="00D07774">
        <w:rPr>
          <w:rFonts w:ascii="Calibri" w:hAnsi="Calibri"/>
        </w:rPr>
        <w:t xml:space="preserve">. Conversion of CO2 into biomass by microalgae: how realistic a contribution may it be to significant CO2 removal? </w:t>
      </w:r>
      <w:r w:rsidRPr="00D07774">
        <w:rPr>
          <w:rFonts w:ascii="Calibri" w:hAnsi="Calibri"/>
          <w:i/>
          <w:iCs/>
        </w:rPr>
        <w:t>Applied Microbiology and Biotechnology</w:t>
      </w:r>
      <w:r w:rsidRPr="00D07774">
        <w:rPr>
          <w:rFonts w:ascii="Calibri" w:hAnsi="Calibri"/>
        </w:rPr>
        <w:t xml:space="preserve"> </w:t>
      </w:r>
      <w:r w:rsidRPr="00D07774">
        <w:rPr>
          <w:rFonts w:ascii="Calibri" w:hAnsi="Calibri"/>
          <w:b/>
          <w:bCs/>
        </w:rPr>
        <w:t>96</w:t>
      </w:r>
      <w:r w:rsidRPr="00D07774">
        <w:rPr>
          <w:rFonts w:ascii="Calibri" w:hAnsi="Calibri"/>
        </w:rPr>
        <w:t>: 577–586.</w:t>
      </w:r>
    </w:p>
    <w:p w14:paraId="7F3C38A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Adl SM, Simpson AGB, Lane CE, Lukeš J, Bass D, Bowser SS, Brown MW, Burki F, Dunthorn M, Hampl V, </w:t>
      </w:r>
      <w:r w:rsidRPr="00D07774">
        <w:rPr>
          <w:rFonts w:ascii="Calibri" w:hAnsi="Calibri"/>
          <w:b/>
          <w:bCs/>
          <w:i/>
          <w:iCs/>
        </w:rPr>
        <w:t>et al.</w:t>
      </w:r>
      <w:r w:rsidRPr="00D07774">
        <w:rPr>
          <w:rFonts w:ascii="Calibri" w:hAnsi="Calibri"/>
        </w:rPr>
        <w:t xml:space="preserve"> </w:t>
      </w:r>
      <w:r w:rsidRPr="00D07774">
        <w:rPr>
          <w:rFonts w:ascii="Calibri" w:hAnsi="Calibri"/>
          <w:b/>
          <w:bCs/>
        </w:rPr>
        <w:t>2012</w:t>
      </w:r>
      <w:r w:rsidRPr="00D07774">
        <w:rPr>
          <w:rFonts w:ascii="Calibri" w:hAnsi="Calibri"/>
        </w:rPr>
        <w:t xml:space="preserve">. The Revised Classification of Eukaryotes. </w:t>
      </w:r>
      <w:r w:rsidRPr="00D07774">
        <w:rPr>
          <w:rFonts w:ascii="Calibri" w:hAnsi="Calibri"/>
          <w:i/>
          <w:iCs/>
        </w:rPr>
        <w:t>Journal of Eukaryotic Microbiology</w:t>
      </w:r>
      <w:r w:rsidRPr="00D07774">
        <w:rPr>
          <w:rFonts w:ascii="Calibri" w:hAnsi="Calibri"/>
        </w:rPr>
        <w:t xml:space="preserve"> </w:t>
      </w:r>
      <w:r w:rsidRPr="00D07774">
        <w:rPr>
          <w:rFonts w:ascii="Calibri" w:hAnsi="Calibri"/>
          <w:b/>
          <w:bCs/>
        </w:rPr>
        <w:t>59</w:t>
      </w:r>
      <w:r w:rsidRPr="00D07774">
        <w:rPr>
          <w:rFonts w:ascii="Calibri" w:hAnsi="Calibri"/>
        </w:rPr>
        <w:t>: 429–514.</w:t>
      </w:r>
    </w:p>
    <w:p w14:paraId="445574B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garwal AK</w:t>
      </w:r>
      <w:r w:rsidRPr="00D07774">
        <w:rPr>
          <w:rFonts w:ascii="Calibri" w:hAnsi="Calibri"/>
        </w:rPr>
        <w:t xml:space="preserve">. </w:t>
      </w:r>
      <w:r w:rsidRPr="00D07774">
        <w:rPr>
          <w:rFonts w:ascii="Calibri" w:hAnsi="Calibri"/>
          <w:b/>
          <w:bCs/>
        </w:rPr>
        <w:t>2007</w:t>
      </w:r>
      <w:r w:rsidRPr="00D07774">
        <w:rPr>
          <w:rFonts w:ascii="Calibri" w:hAnsi="Calibri"/>
        </w:rPr>
        <w:t xml:space="preserve">. Biofuels (alcohols and biodiesel) applications as fuels for internal combustion engines. </w:t>
      </w:r>
      <w:r w:rsidRPr="00D07774">
        <w:rPr>
          <w:rFonts w:ascii="Calibri" w:hAnsi="Calibri"/>
          <w:i/>
          <w:iCs/>
        </w:rPr>
        <w:t>Progress in Energy and Combustion Science</w:t>
      </w:r>
      <w:r w:rsidRPr="00D07774">
        <w:rPr>
          <w:rFonts w:ascii="Calibri" w:hAnsi="Calibri"/>
        </w:rPr>
        <w:t xml:space="preserve"> </w:t>
      </w:r>
      <w:r w:rsidRPr="00D07774">
        <w:rPr>
          <w:rFonts w:ascii="Calibri" w:hAnsi="Calibri"/>
          <w:b/>
          <w:bCs/>
        </w:rPr>
        <w:t>33</w:t>
      </w:r>
      <w:r w:rsidRPr="00D07774">
        <w:rPr>
          <w:rFonts w:ascii="Calibri" w:hAnsi="Calibri"/>
        </w:rPr>
        <w:t>: 233–271.</w:t>
      </w:r>
    </w:p>
    <w:p w14:paraId="1D6B96F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llen JF</w:t>
      </w:r>
      <w:r w:rsidRPr="00D07774">
        <w:rPr>
          <w:rFonts w:ascii="Calibri" w:hAnsi="Calibri"/>
        </w:rPr>
        <w:t xml:space="preserve">. </w:t>
      </w:r>
      <w:r w:rsidRPr="00D07774">
        <w:rPr>
          <w:rFonts w:ascii="Calibri" w:hAnsi="Calibri"/>
          <w:b/>
          <w:bCs/>
        </w:rPr>
        <w:t>2003</w:t>
      </w:r>
      <w:r w:rsidRPr="00D07774">
        <w:rPr>
          <w:rFonts w:ascii="Calibri" w:hAnsi="Calibri"/>
        </w:rPr>
        <w:t xml:space="preserve">. Cyclic, pseudocyclic and noncyclic photophosphorylation: new links in the chain. </w:t>
      </w:r>
      <w:r w:rsidRPr="00D07774">
        <w:rPr>
          <w:rFonts w:ascii="Calibri" w:hAnsi="Calibri"/>
          <w:i/>
          <w:iCs/>
        </w:rPr>
        <w:t>Trends in Plant Science</w:t>
      </w:r>
      <w:r w:rsidRPr="00D07774">
        <w:rPr>
          <w:rFonts w:ascii="Calibri" w:hAnsi="Calibri"/>
        </w:rPr>
        <w:t xml:space="preserve"> </w:t>
      </w:r>
      <w:r w:rsidRPr="00D07774">
        <w:rPr>
          <w:rFonts w:ascii="Calibri" w:hAnsi="Calibri"/>
          <w:b/>
          <w:bCs/>
        </w:rPr>
        <w:t>8</w:t>
      </w:r>
      <w:r w:rsidRPr="00D07774">
        <w:rPr>
          <w:rFonts w:ascii="Calibri" w:hAnsi="Calibri"/>
        </w:rPr>
        <w:t>: 15–19.</w:t>
      </w:r>
    </w:p>
    <w:p w14:paraId="438BD06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llen MD, Campo JA del, Kropat J, Merchant SS</w:t>
      </w:r>
      <w:r w:rsidRPr="00D07774">
        <w:rPr>
          <w:rFonts w:ascii="Calibri" w:hAnsi="Calibri"/>
        </w:rPr>
        <w:t xml:space="preserve">. </w:t>
      </w:r>
      <w:r w:rsidRPr="00D07774">
        <w:rPr>
          <w:rFonts w:ascii="Calibri" w:hAnsi="Calibri"/>
          <w:b/>
          <w:bCs/>
        </w:rPr>
        <w:t>2007</w:t>
      </w:r>
      <w:r w:rsidRPr="00D07774">
        <w:rPr>
          <w:rFonts w:ascii="Calibri" w:hAnsi="Calibri"/>
        </w:rPr>
        <w:t xml:space="preserve">. FEA1, FEA2, and FRE1, Encoding Two Homologous Secreted Proteins and a Candidate Ferrireductase, Are Expressed Coordinately with FOX1 and FTR1 in Iron-Deficient Chlamydomonas reinhardtii. </w:t>
      </w:r>
      <w:r w:rsidRPr="00D07774">
        <w:rPr>
          <w:rFonts w:ascii="Calibri" w:hAnsi="Calibri"/>
          <w:i/>
          <w:iCs/>
        </w:rPr>
        <w:t>Eukaryotic Cell</w:t>
      </w:r>
      <w:r w:rsidRPr="00D07774">
        <w:rPr>
          <w:rFonts w:ascii="Calibri" w:hAnsi="Calibri"/>
        </w:rPr>
        <w:t xml:space="preserve"> </w:t>
      </w:r>
      <w:r w:rsidRPr="00D07774">
        <w:rPr>
          <w:rFonts w:ascii="Calibri" w:hAnsi="Calibri"/>
          <w:b/>
          <w:bCs/>
        </w:rPr>
        <w:t>6</w:t>
      </w:r>
      <w:r w:rsidRPr="00D07774">
        <w:rPr>
          <w:rFonts w:ascii="Calibri" w:hAnsi="Calibri"/>
        </w:rPr>
        <w:t>: 1841–1852.</w:t>
      </w:r>
    </w:p>
    <w:p w14:paraId="65C6181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lmohsen JSH</w:t>
      </w:r>
      <w:r w:rsidRPr="00D07774">
        <w:rPr>
          <w:rFonts w:ascii="Calibri" w:hAnsi="Calibri"/>
        </w:rPr>
        <w:t xml:space="preserve">. </w:t>
      </w:r>
      <w:r w:rsidRPr="00D07774">
        <w:rPr>
          <w:rFonts w:ascii="Calibri" w:hAnsi="Calibri"/>
          <w:b/>
          <w:bCs/>
        </w:rPr>
        <w:t>2014</w:t>
      </w:r>
      <w:r w:rsidRPr="00D07774">
        <w:rPr>
          <w:rFonts w:ascii="Calibri" w:hAnsi="Calibri"/>
        </w:rPr>
        <w:t>. Isolation and Characterisation of Halotolerant Bacteria and Algae and their Potential for Biofuel Production.</w:t>
      </w:r>
      <w:r w:rsidR="00E41AE4">
        <w:rPr>
          <w:rFonts w:ascii="Calibri" w:hAnsi="Calibri"/>
        </w:rPr>
        <w:t xml:space="preserve"> Thesis (PhD). University of Sheffield.</w:t>
      </w:r>
    </w:p>
    <w:p w14:paraId="7B97180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lric J</w:t>
      </w:r>
      <w:r w:rsidRPr="00D07774">
        <w:rPr>
          <w:rFonts w:ascii="Calibri" w:hAnsi="Calibri"/>
        </w:rPr>
        <w:t xml:space="preserve">. </w:t>
      </w:r>
      <w:r w:rsidRPr="00D07774">
        <w:rPr>
          <w:rFonts w:ascii="Calibri" w:hAnsi="Calibri"/>
          <w:b/>
          <w:bCs/>
        </w:rPr>
        <w:t>2010</w:t>
      </w:r>
      <w:r w:rsidRPr="00D07774">
        <w:rPr>
          <w:rFonts w:ascii="Calibri" w:hAnsi="Calibri"/>
        </w:rPr>
        <w:t xml:space="preserve">. Cyclic electron flow around photosystem I in unicellular green algae. </w:t>
      </w:r>
      <w:r w:rsidRPr="00D07774">
        <w:rPr>
          <w:rFonts w:ascii="Calibri" w:hAnsi="Calibri"/>
          <w:i/>
          <w:iCs/>
        </w:rPr>
        <w:t>Photosynthesis Research</w:t>
      </w:r>
      <w:r w:rsidRPr="00D07774">
        <w:rPr>
          <w:rFonts w:ascii="Calibri" w:hAnsi="Calibri"/>
        </w:rPr>
        <w:t xml:space="preserve"> </w:t>
      </w:r>
      <w:r w:rsidRPr="00D07774">
        <w:rPr>
          <w:rFonts w:ascii="Calibri" w:hAnsi="Calibri"/>
          <w:b/>
          <w:bCs/>
        </w:rPr>
        <w:t>106</w:t>
      </w:r>
      <w:r w:rsidRPr="00D07774">
        <w:rPr>
          <w:rFonts w:ascii="Calibri" w:hAnsi="Calibri"/>
        </w:rPr>
        <w:t>: 47–56.</w:t>
      </w:r>
    </w:p>
    <w:p w14:paraId="6E82819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lric J, Lavergne J, Rappaport F</w:t>
      </w:r>
      <w:r w:rsidRPr="00D07774">
        <w:rPr>
          <w:rFonts w:ascii="Calibri" w:hAnsi="Calibri"/>
        </w:rPr>
        <w:t xml:space="preserve">. </w:t>
      </w:r>
      <w:r w:rsidRPr="00D07774">
        <w:rPr>
          <w:rFonts w:ascii="Calibri" w:hAnsi="Calibri"/>
          <w:b/>
          <w:bCs/>
        </w:rPr>
        <w:t>2010</w:t>
      </w:r>
      <w:r w:rsidRPr="00D07774">
        <w:rPr>
          <w:rFonts w:ascii="Calibri" w:hAnsi="Calibri"/>
        </w:rPr>
        <w:t xml:space="preserve">. Redox and ATP control of photosynthetic cyclic electron flow in Chlamydomonas reinhardtii (I) aerobic conditions. </w:t>
      </w:r>
      <w:r w:rsidRPr="00D07774">
        <w:rPr>
          <w:rFonts w:ascii="Calibri" w:hAnsi="Calibri"/>
          <w:i/>
          <w:iCs/>
        </w:rPr>
        <w:t>Biochimica et Biophysica Acta - Bioenergetics</w:t>
      </w:r>
      <w:r w:rsidRPr="00D07774">
        <w:rPr>
          <w:rFonts w:ascii="Calibri" w:hAnsi="Calibri"/>
        </w:rPr>
        <w:t xml:space="preserve"> </w:t>
      </w:r>
      <w:r w:rsidRPr="00D07774">
        <w:rPr>
          <w:rFonts w:ascii="Calibri" w:hAnsi="Calibri"/>
          <w:b/>
          <w:bCs/>
        </w:rPr>
        <w:t>1797</w:t>
      </w:r>
      <w:r w:rsidRPr="00D07774">
        <w:rPr>
          <w:rFonts w:ascii="Calibri" w:hAnsi="Calibri"/>
        </w:rPr>
        <w:t>: 44–51.</w:t>
      </w:r>
    </w:p>
    <w:p w14:paraId="1FB15F3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Álvarez I, Wendel JF</w:t>
      </w:r>
      <w:r w:rsidRPr="00D07774">
        <w:rPr>
          <w:rFonts w:ascii="Calibri" w:hAnsi="Calibri"/>
        </w:rPr>
        <w:t xml:space="preserve">. </w:t>
      </w:r>
      <w:r w:rsidRPr="00D07774">
        <w:rPr>
          <w:rFonts w:ascii="Calibri" w:hAnsi="Calibri"/>
          <w:b/>
          <w:bCs/>
        </w:rPr>
        <w:t>2003</w:t>
      </w:r>
      <w:r w:rsidRPr="00D07774">
        <w:rPr>
          <w:rFonts w:ascii="Calibri" w:hAnsi="Calibri"/>
        </w:rPr>
        <w:t xml:space="preserve">. Ribosomal ITS sequences and plant phylogenetic inference. </w:t>
      </w:r>
      <w:r w:rsidRPr="00D07774">
        <w:rPr>
          <w:rFonts w:ascii="Calibri" w:hAnsi="Calibri"/>
          <w:i/>
          <w:iCs/>
        </w:rPr>
        <w:t>Molecular Phylogenetics and Evolution</w:t>
      </w:r>
      <w:r w:rsidRPr="00D07774">
        <w:rPr>
          <w:rFonts w:ascii="Calibri" w:hAnsi="Calibri"/>
        </w:rPr>
        <w:t xml:space="preserve"> </w:t>
      </w:r>
      <w:r w:rsidRPr="00D07774">
        <w:rPr>
          <w:rFonts w:ascii="Calibri" w:hAnsi="Calibri"/>
          <w:b/>
          <w:bCs/>
        </w:rPr>
        <w:t>29</w:t>
      </w:r>
      <w:r w:rsidRPr="00D07774">
        <w:rPr>
          <w:rFonts w:ascii="Calibri" w:hAnsi="Calibri"/>
        </w:rPr>
        <w:t>: 417–434.</w:t>
      </w:r>
    </w:p>
    <w:p w14:paraId="729F464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maro HM, Guedes AC, Malcata FX</w:t>
      </w:r>
      <w:r w:rsidRPr="00D07774">
        <w:rPr>
          <w:rFonts w:ascii="Calibri" w:hAnsi="Calibri"/>
        </w:rPr>
        <w:t xml:space="preserve">. </w:t>
      </w:r>
      <w:r w:rsidRPr="00D07774">
        <w:rPr>
          <w:rFonts w:ascii="Calibri" w:hAnsi="Calibri"/>
          <w:b/>
          <w:bCs/>
        </w:rPr>
        <w:t>2011</w:t>
      </w:r>
      <w:r w:rsidRPr="00D07774">
        <w:rPr>
          <w:rFonts w:ascii="Calibri" w:hAnsi="Calibri"/>
        </w:rPr>
        <w:t xml:space="preserve">. Advances and perspectives in using microalgae to produce biodiesel. </w:t>
      </w:r>
      <w:r w:rsidRPr="00D07774">
        <w:rPr>
          <w:rFonts w:ascii="Calibri" w:hAnsi="Calibri"/>
          <w:i/>
          <w:iCs/>
        </w:rPr>
        <w:t>Applied Energy</w:t>
      </w:r>
      <w:r w:rsidRPr="00D07774">
        <w:rPr>
          <w:rFonts w:ascii="Calibri" w:hAnsi="Calibri"/>
        </w:rPr>
        <w:t xml:space="preserve"> </w:t>
      </w:r>
      <w:r w:rsidRPr="00D07774">
        <w:rPr>
          <w:rFonts w:ascii="Calibri" w:hAnsi="Calibri"/>
          <w:b/>
          <w:bCs/>
        </w:rPr>
        <w:t>88</w:t>
      </w:r>
      <w:r w:rsidRPr="00D07774">
        <w:rPr>
          <w:rFonts w:ascii="Calibri" w:hAnsi="Calibri"/>
        </w:rPr>
        <w:t>: 3402–3410.</w:t>
      </w:r>
    </w:p>
    <w:p w14:paraId="6357141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ndersen CL, Jensen JL, Ørntoft TF</w:t>
      </w:r>
      <w:r w:rsidRPr="00D07774">
        <w:rPr>
          <w:rFonts w:ascii="Calibri" w:hAnsi="Calibri"/>
        </w:rPr>
        <w:t xml:space="preserve">. </w:t>
      </w:r>
      <w:r w:rsidRPr="00D07774">
        <w:rPr>
          <w:rFonts w:ascii="Calibri" w:hAnsi="Calibri"/>
          <w:b/>
          <w:bCs/>
        </w:rPr>
        <w:t>2004</w:t>
      </w:r>
      <w:r w:rsidRPr="00D07774">
        <w:rPr>
          <w:rFonts w:ascii="Calibri" w:hAnsi="Calibri"/>
        </w:rPr>
        <w:t xml:space="preserve">. Normalization of Real-Time Quantitative Reverse Transcription-PCR Data: A Model-Based Variance Estimation Approach to Identify Genes Suited for Normalization, Applied to Bladder and Colon Cancer Data Sets. </w:t>
      </w:r>
      <w:r w:rsidRPr="00D07774">
        <w:rPr>
          <w:rFonts w:ascii="Calibri" w:hAnsi="Calibri"/>
          <w:i/>
          <w:iCs/>
        </w:rPr>
        <w:t>Cancer Research</w:t>
      </w:r>
      <w:r w:rsidRPr="00D07774">
        <w:rPr>
          <w:rFonts w:ascii="Calibri" w:hAnsi="Calibri"/>
        </w:rPr>
        <w:t xml:space="preserve"> </w:t>
      </w:r>
      <w:r w:rsidRPr="00D07774">
        <w:rPr>
          <w:rFonts w:ascii="Calibri" w:hAnsi="Calibri"/>
          <w:b/>
          <w:bCs/>
        </w:rPr>
        <w:t>64</w:t>
      </w:r>
      <w:r w:rsidRPr="00D07774">
        <w:rPr>
          <w:rFonts w:ascii="Calibri" w:hAnsi="Calibri"/>
        </w:rPr>
        <w:t>: 5245–5250.</w:t>
      </w:r>
    </w:p>
    <w:p w14:paraId="1EA98BB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nderson KL, Mander SL, Bows A, Shackley S, Agnolucci P, Ekins P</w:t>
      </w:r>
      <w:r w:rsidRPr="00D07774">
        <w:rPr>
          <w:rFonts w:ascii="Calibri" w:hAnsi="Calibri"/>
        </w:rPr>
        <w:t xml:space="preserve">. </w:t>
      </w:r>
      <w:r w:rsidRPr="00D07774">
        <w:rPr>
          <w:rFonts w:ascii="Calibri" w:hAnsi="Calibri"/>
          <w:b/>
          <w:bCs/>
        </w:rPr>
        <w:t>2008</w:t>
      </w:r>
      <w:r w:rsidRPr="00D07774">
        <w:rPr>
          <w:rFonts w:ascii="Calibri" w:hAnsi="Calibri"/>
        </w:rPr>
        <w:t xml:space="preserve">. The Tyndall decarbonisation scenarios—Part II: Scenarios for a 60% CO2 reduction in the UK. </w:t>
      </w:r>
      <w:r w:rsidRPr="00D07774">
        <w:rPr>
          <w:rFonts w:ascii="Calibri" w:hAnsi="Calibri"/>
          <w:i/>
          <w:iCs/>
        </w:rPr>
        <w:t>Energy Policy</w:t>
      </w:r>
      <w:r w:rsidRPr="00D07774">
        <w:rPr>
          <w:rFonts w:ascii="Calibri" w:hAnsi="Calibri"/>
        </w:rPr>
        <w:t xml:space="preserve"> </w:t>
      </w:r>
      <w:r w:rsidRPr="00D07774">
        <w:rPr>
          <w:rFonts w:ascii="Calibri" w:hAnsi="Calibri"/>
          <w:b/>
          <w:bCs/>
        </w:rPr>
        <w:t>36</w:t>
      </w:r>
      <w:r w:rsidRPr="00D07774">
        <w:rPr>
          <w:rFonts w:ascii="Calibri" w:hAnsi="Calibri"/>
        </w:rPr>
        <w:t>: 3764–3773.</w:t>
      </w:r>
    </w:p>
    <w:p w14:paraId="6962E15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Andre C, Froehlich JE, Moll MR, Benning C</w:t>
      </w:r>
      <w:r w:rsidRPr="00D07774">
        <w:rPr>
          <w:rFonts w:ascii="Calibri" w:hAnsi="Calibri"/>
        </w:rPr>
        <w:t xml:space="preserve">. </w:t>
      </w:r>
      <w:r w:rsidRPr="00D07774">
        <w:rPr>
          <w:rFonts w:ascii="Calibri" w:hAnsi="Calibri"/>
          <w:b/>
          <w:bCs/>
        </w:rPr>
        <w:t>2007</w:t>
      </w:r>
      <w:r w:rsidRPr="00D07774">
        <w:rPr>
          <w:rFonts w:ascii="Calibri" w:hAnsi="Calibri"/>
        </w:rPr>
        <w:t xml:space="preserve">. A Heteromeric Plastidic Pyruvate Kinase Complex Involved in Seed Oil Biosynthesis in Arabidopsis. </w:t>
      </w:r>
      <w:r w:rsidRPr="00D07774">
        <w:rPr>
          <w:rFonts w:ascii="Calibri" w:hAnsi="Calibri"/>
          <w:i/>
          <w:iCs/>
        </w:rPr>
        <w:t>The Plant Cell</w:t>
      </w:r>
      <w:r w:rsidRPr="00D07774">
        <w:rPr>
          <w:rFonts w:ascii="Calibri" w:hAnsi="Calibri"/>
        </w:rPr>
        <w:t xml:space="preserve"> </w:t>
      </w:r>
      <w:r w:rsidRPr="00D07774">
        <w:rPr>
          <w:rFonts w:ascii="Calibri" w:hAnsi="Calibri"/>
          <w:b/>
          <w:bCs/>
        </w:rPr>
        <w:t>19</w:t>
      </w:r>
      <w:r w:rsidRPr="00D07774">
        <w:rPr>
          <w:rFonts w:ascii="Calibri" w:hAnsi="Calibri"/>
        </w:rPr>
        <w:t>: 2006–2022.</w:t>
      </w:r>
    </w:p>
    <w:p w14:paraId="116CE23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nkenbrand MJ, Keller A, Wolf M, Schultz J, Förster F</w:t>
      </w:r>
      <w:r w:rsidRPr="00D07774">
        <w:rPr>
          <w:rFonts w:ascii="Calibri" w:hAnsi="Calibri"/>
        </w:rPr>
        <w:t xml:space="preserve">. </w:t>
      </w:r>
      <w:r w:rsidRPr="00D07774">
        <w:rPr>
          <w:rFonts w:ascii="Calibri" w:hAnsi="Calibri"/>
          <w:b/>
          <w:bCs/>
        </w:rPr>
        <w:t>2015</w:t>
      </w:r>
      <w:r w:rsidRPr="00D07774">
        <w:rPr>
          <w:rFonts w:ascii="Calibri" w:hAnsi="Calibri"/>
        </w:rPr>
        <w:t xml:space="preserve">. ITS2 database V: Twice as much. </w:t>
      </w:r>
      <w:r w:rsidRPr="00D07774">
        <w:rPr>
          <w:rFonts w:ascii="Calibri" w:hAnsi="Calibri"/>
          <w:i/>
          <w:iCs/>
        </w:rPr>
        <w:t>Molecular Biology and Evolution</w:t>
      </w:r>
      <w:r w:rsidRPr="00D07774">
        <w:rPr>
          <w:rFonts w:ascii="Calibri" w:hAnsi="Calibri"/>
        </w:rPr>
        <w:t>: msv174.</w:t>
      </w:r>
    </w:p>
    <w:p w14:paraId="192E1BC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rnon DI, Tsujimoto HY, McSwain BD</w:t>
      </w:r>
      <w:r w:rsidRPr="00D07774">
        <w:rPr>
          <w:rFonts w:ascii="Calibri" w:hAnsi="Calibri"/>
        </w:rPr>
        <w:t xml:space="preserve">. </w:t>
      </w:r>
      <w:r w:rsidRPr="00D07774">
        <w:rPr>
          <w:rFonts w:ascii="Calibri" w:hAnsi="Calibri"/>
          <w:b/>
          <w:bCs/>
        </w:rPr>
        <w:t>1967</w:t>
      </w:r>
      <w:r w:rsidRPr="00D07774">
        <w:rPr>
          <w:rFonts w:ascii="Calibri" w:hAnsi="Calibri"/>
        </w:rPr>
        <w:t xml:space="preserve">. Ferredoxin and photosynthetic phosphorylation. </w:t>
      </w:r>
      <w:r w:rsidRPr="00D07774">
        <w:rPr>
          <w:rFonts w:ascii="Calibri" w:hAnsi="Calibri"/>
          <w:i/>
          <w:iCs/>
        </w:rPr>
        <w:t>Nature</w:t>
      </w:r>
      <w:r w:rsidRPr="00D07774">
        <w:rPr>
          <w:rFonts w:ascii="Calibri" w:hAnsi="Calibri"/>
        </w:rPr>
        <w:t xml:space="preserve"> </w:t>
      </w:r>
      <w:r w:rsidRPr="00D07774">
        <w:rPr>
          <w:rFonts w:ascii="Calibri" w:hAnsi="Calibri"/>
          <w:b/>
          <w:bCs/>
        </w:rPr>
        <w:t>214</w:t>
      </w:r>
      <w:r w:rsidRPr="00D07774">
        <w:rPr>
          <w:rFonts w:ascii="Calibri" w:hAnsi="Calibri"/>
        </w:rPr>
        <w:t>: 562–566.</w:t>
      </w:r>
    </w:p>
    <w:p w14:paraId="18EBD6E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rrhenius S</w:t>
      </w:r>
      <w:r w:rsidRPr="00D07774">
        <w:rPr>
          <w:rFonts w:ascii="Calibri" w:hAnsi="Calibri"/>
        </w:rPr>
        <w:t xml:space="preserve">. </w:t>
      </w:r>
      <w:r w:rsidRPr="00D07774">
        <w:rPr>
          <w:rFonts w:ascii="Calibri" w:hAnsi="Calibri"/>
          <w:b/>
          <w:bCs/>
        </w:rPr>
        <w:t>1896</w:t>
      </w:r>
      <w:r w:rsidRPr="00D07774">
        <w:rPr>
          <w:rFonts w:ascii="Calibri" w:hAnsi="Calibri"/>
        </w:rPr>
        <w:t xml:space="preserve">. On the Influence of Carbonic Acid in the Air upon the Temperature of the Ground. </w:t>
      </w:r>
      <w:r w:rsidRPr="00D07774">
        <w:rPr>
          <w:rFonts w:ascii="Calibri" w:hAnsi="Calibri"/>
          <w:i/>
          <w:iCs/>
        </w:rPr>
        <w:t>Philosphical Magazine and Journal of Science</w:t>
      </w:r>
      <w:r w:rsidRPr="00D07774">
        <w:rPr>
          <w:rFonts w:ascii="Calibri" w:hAnsi="Calibri"/>
        </w:rPr>
        <w:t xml:space="preserve"> </w:t>
      </w:r>
      <w:r w:rsidRPr="00D07774">
        <w:rPr>
          <w:rFonts w:ascii="Calibri" w:hAnsi="Calibri"/>
          <w:b/>
          <w:bCs/>
        </w:rPr>
        <w:t>41</w:t>
      </w:r>
      <w:r w:rsidRPr="00D07774">
        <w:rPr>
          <w:rFonts w:ascii="Calibri" w:hAnsi="Calibri"/>
        </w:rPr>
        <w:t>: 237–276.</w:t>
      </w:r>
    </w:p>
    <w:p w14:paraId="2A9FB48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rvidsson S, Kwasniewski M, Riaño-Pachón DM, Mueller-Roeber B</w:t>
      </w:r>
      <w:r w:rsidRPr="00D07774">
        <w:rPr>
          <w:rFonts w:ascii="Calibri" w:hAnsi="Calibri"/>
        </w:rPr>
        <w:t xml:space="preserve">. </w:t>
      </w:r>
      <w:r w:rsidRPr="00D07774">
        <w:rPr>
          <w:rFonts w:ascii="Calibri" w:hAnsi="Calibri"/>
          <w:b/>
          <w:bCs/>
        </w:rPr>
        <w:t>2008</w:t>
      </w:r>
      <w:r w:rsidRPr="00D07774">
        <w:rPr>
          <w:rFonts w:ascii="Calibri" w:hAnsi="Calibri"/>
        </w:rPr>
        <w:t xml:space="preserve">. QuantPrime – a flexible tool for reliable high-throughput primer design for quantitative PCR. </w:t>
      </w:r>
      <w:r w:rsidRPr="00D07774">
        <w:rPr>
          <w:rFonts w:ascii="Calibri" w:hAnsi="Calibri"/>
          <w:i/>
          <w:iCs/>
        </w:rPr>
        <w:t>BMC Bioinformatics</w:t>
      </w:r>
      <w:r w:rsidRPr="00D07774">
        <w:rPr>
          <w:rFonts w:ascii="Calibri" w:hAnsi="Calibri"/>
        </w:rPr>
        <w:t xml:space="preserve"> </w:t>
      </w:r>
      <w:r w:rsidRPr="00D07774">
        <w:rPr>
          <w:rFonts w:ascii="Calibri" w:hAnsi="Calibri"/>
          <w:b/>
          <w:bCs/>
        </w:rPr>
        <w:t>9</w:t>
      </w:r>
      <w:r w:rsidRPr="00D07774">
        <w:rPr>
          <w:rFonts w:ascii="Calibri" w:hAnsi="Calibri"/>
        </w:rPr>
        <w:t>: 465.</w:t>
      </w:r>
    </w:p>
    <w:p w14:paraId="4BDCA43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sikainen M, Munter T, Linnekoski J</w:t>
      </w:r>
      <w:r w:rsidRPr="00D07774">
        <w:rPr>
          <w:rFonts w:ascii="Calibri" w:hAnsi="Calibri"/>
        </w:rPr>
        <w:t xml:space="preserve">. </w:t>
      </w:r>
      <w:r w:rsidRPr="00D07774">
        <w:rPr>
          <w:rFonts w:ascii="Calibri" w:hAnsi="Calibri"/>
          <w:b/>
          <w:bCs/>
        </w:rPr>
        <w:t>2015</w:t>
      </w:r>
      <w:r w:rsidRPr="00D07774">
        <w:rPr>
          <w:rFonts w:ascii="Calibri" w:hAnsi="Calibri"/>
        </w:rPr>
        <w:t xml:space="preserve">. Conversion of polar and non-polar algae oil lipids to fatty acid methyl esters with solid acid catalysts – A model compound study.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91</w:t>
      </w:r>
      <w:r w:rsidRPr="00D07774">
        <w:rPr>
          <w:rFonts w:ascii="Calibri" w:hAnsi="Calibri"/>
        </w:rPr>
        <w:t>: 300–305.</w:t>
      </w:r>
    </w:p>
    <w:p w14:paraId="6A9576C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tabani AE, Silitonga AS, Badruddin IA, Mahlia TMI, Masjuki HH, Mekhilef S</w:t>
      </w:r>
      <w:r w:rsidRPr="00D07774">
        <w:rPr>
          <w:rFonts w:ascii="Calibri" w:hAnsi="Calibri"/>
        </w:rPr>
        <w:t xml:space="preserve">. </w:t>
      </w:r>
      <w:r w:rsidRPr="00D07774">
        <w:rPr>
          <w:rFonts w:ascii="Calibri" w:hAnsi="Calibri"/>
          <w:b/>
          <w:bCs/>
        </w:rPr>
        <w:t>2012</w:t>
      </w:r>
      <w:r w:rsidRPr="00D07774">
        <w:rPr>
          <w:rFonts w:ascii="Calibri" w:hAnsi="Calibri"/>
        </w:rPr>
        <w:t xml:space="preserve">. A comprehensive review on biodiesel as an alternative energy resource and its characteristics. </w:t>
      </w:r>
      <w:r w:rsidRPr="00D07774">
        <w:rPr>
          <w:rFonts w:ascii="Calibri" w:hAnsi="Calibri"/>
          <w:i/>
          <w:iCs/>
        </w:rPr>
        <w:t>Renewable and Sustainable Energy Reviews</w:t>
      </w:r>
      <w:r w:rsidRPr="00D07774">
        <w:rPr>
          <w:rFonts w:ascii="Calibri" w:hAnsi="Calibri"/>
        </w:rPr>
        <w:t xml:space="preserve"> </w:t>
      </w:r>
      <w:r w:rsidRPr="00D07774">
        <w:rPr>
          <w:rFonts w:ascii="Calibri" w:hAnsi="Calibri"/>
          <w:b/>
          <w:bCs/>
        </w:rPr>
        <w:t>16</w:t>
      </w:r>
      <w:r w:rsidRPr="00D07774">
        <w:rPr>
          <w:rFonts w:ascii="Calibri" w:hAnsi="Calibri"/>
        </w:rPr>
        <w:t>: 2070–2093.</w:t>
      </w:r>
    </w:p>
    <w:p w14:paraId="02FB6A9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thenstaedt K, Daum G</w:t>
      </w:r>
      <w:r w:rsidRPr="00D07774">
        <w:rPr>
          <w:rFonts w:ascii="Calibri" w:hAnsi="Calibri"/>
        </w:rPr>
        <w:t xml:space="preserve">. </w:t>
      </w:r>
      <w:r w:rsidRPr="00D07774">
        <w:rPr>
          <w:rFonts w:ascii="Calibri" w:hAnsi="Calibri"/>
          <w:b/>
          <w:bCs/>
        </w:rPr>
        <w:t>2006</w:t>
      </w:r>
      <w:r w:rsidRPr="00D07774">
        <w:rPr>
          <w:rFonts w:ascii="Calibri" w:hAnsi="Calibri"/>
        </w:rPr>
        <w:t xml:space="preserve">. The life cycle of neutral lipids: synthesis, storage and degradation. </w:t>
      </w:r>
      <w:r w:rsidR="00677C74">
        <w:rPr>
          <w:rFonts w:ascii="Calibri" w:hAnsi="Calibri"/>
          <w:i/>
          <w:iCs/>
        </w:rPr>
        <w:t>Cellular and Molecular L</w:t>
      </w:r>
      <w:r w:rsidRPr="00D07774">
        <w:rPr>
          <w:rFonts w:ascii="Calibri" w:hAnsi="Calibri"/>
          <w:i/>
          <w:iCs/>
        </w:rPr>
        <w:t xml:space="preserve">ife </w:t>
      </w:r>
      <w:r w:rsidR="00677C74">
        <w:rPr>
          <w:rFonts w:ascii="Calibri" w:hAnsi="Calibri"/>
          <w:i/>
          <w:iCs/>
        </w:rPr>
        <w:t>S</w:t>
      </w:r>
      <w:r w:rsidRPr="00D07774">
        <w:rPr>
          <w:rFonts w:ascii="Calibri" w:hAnsi="Calibri"/>
          <w:i/>
          <w:iCs/>
        </w:rPr>
        <w:t>ciences: CMLS</w:t>
      </w:r>
      <w:r w:rsidRPr="00D07774">
        <w:rPr>
          <w:rFonts w:ascii="Calibri" w:hAnsi="Calibri"/>
        </w:rPr>
        <w:t xml:space="preserve"> </w:t>
      </w:r>
      <w:r w:rsidRPr="00D07774">
        <w:rPr>
          <w:rFonts w:ascii="Calibri" w:hAnsi="Calibri"/>
          <w:b/>
          <w:bCs/>
        </w:rPr>
        <w:t>63</w:t>
      </w:r>
      <w:r w:rsidRPr="00D07774">
        <w:rPr>
          <w:rFonts w:ascii="Calibri" w:hAnsi="Calibri"/>
        </w:rPr>
        <w:t>: 1355–1369.</w:t>
      </w:r>
    </w:p>
    <w:p w14:paraId="0236089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tsumi S, Higashide W, Liao JC</w:t>
      </w:r>
      <w:r w:rsidRPr="00D07774">
        <w:rPr>
          <w:rFonts w:ascii="Calibri" w:hAnsi="Calibri"/>
        </w:rPr>
        <w:t xml:space="preserve">. </w:t>
      </w:r>
      <w:r w:rsidRPr="00D07774">
        <w:rPr>
          <w:rFonts w:ascii="Calibri" w:hAnsi="Calibri"/>
          <w:b/>
          <w:bCs/>
        </w:rPr>
        <w:t>2009</w:t>
      </w:r>
      <w:r w:rsidRPr="00D07774">
        <w:rPr>
          <w:rFonts w:ascii="Calibri" w:hAnsi="Calibri"/>
        </w:rPr>
        <w:t xml:space="preserve">. Direct photosynthetic recycling of carbon dioxide to isobutyraldehyde. </w:t>
      </w:r>
      <w:r w:rsidRPr="00D07774">
        <w:rPr>
          <w:rFonts w:ascii="Calibri" w:hAnsi="Calibri"/>
          <w:i/>
          <w:iCs/>
        </w:rPr>
        <w:t>Nature Biotechnology</w:t>
      </w:r>
      <w:r w:rsidRPr="00D07774">
        <w:rPr>
          <w:rFonts w:ascii="Calibri" w:hAnsi="Calibri"/>
        </w:rPr>
        <w:t xml:space="preserve"> </w:t>
      </w:r>
      <w:r w:rsidRPr="00D07774">
        <w:rPr>
          <w:rFonts w:ascii="Calibri" w:hAnsi="Calibri"/>
          <w:b/>
          <w:bCs/>
        </w:rPr>
        <w:t>27</w:t>
      </w:r>
      <w:r w:rsidRPr="00D07774">
        <w:rPr>
          <w:rFonts w:ascii="Calibri" w:hAnsi="Calibri"/>
        </w:rPr>
        <w:t>: 1177–1180.</w:t>
      </w:r>
    </w:p>
    <w:p w14:paraId="6DF35BF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valos JL, Fink GR, Stephanopoulos G</w:t>
      </w:r>
      <w:r w:rsidRPr="00D07774">
        <w:rPr>
          <w:rFonts w:ascii="Calibri" w:hAnsi="Calibri"/>
        </w:rPr>
        <w:t xml:space="preserve">. </w:t>
      </w:r>
      <w:r w:rsidRPr="00D07774">
        <w:rPr>
          <w:rFonts w:ascii="Calibri" w:hAnsi="Calibri"/>
          <w:b/>
          <w:bCs/>
        </w:rPr>
        <w:t>2013</w:t>
      </w:r>
      <w:r w:rsidRPr="00D07774">
        <w:rPr>
          <w:rFonts w:ascii="Calibri" w:hAnsi="Calibri"/>
        </w:rPr>
        <w:t xml:space="preserve">. Compartmentalization of metabolic pathways in yeast mitochondria improves the production of branched-chain alcohols. </w:t>
      </w:r>
      <w:r w:rsidRPr="00D07774">
        <w:rPr>
          <w:rFonts w:ascii="Calibri" w:hAnsi="Calibri"/>
          <w:i/>
          <w:iCs/>
        </w:rPr>
        <w:t>Nature Biotechnology</w:t>
      </w:r>
      <w:r w:rsidRPr="00D07774">
        <w:rPr>
          <w:rFonts w:ascii="Calibri" w:hAnsi="Calibri"/>
        </w:rPr>
        <w:t xml:space="preserve"> </w:t>
      </w:r>
      <w:r w:rsidRPr="00D07774">
        <w:rPr>
          <w:rFonts w:ascii="Calibri" w:hAnsi="Calibri"/>
          <w:b/>
          <w:bCs/>
        </w:rPr>
        <w:t>31</w:t>
      </w:r>
      <w:r w:rsidRPr="00D07774">
        <w:rPr>
          <w:rFonts w:ascii="Calibri" w:hAnsi="Calibri"/>
        </w:rPr>
        <w:t>: 335–341.</w:t>
      </w:r>
    </w:p>
    <w:p w14:paraId="2C1D34C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Azov Y, Goldman JC</w:t>
      </w:r>
      <w:r w:rsidRPr="00D07774">
        <w:rPr>
          <w:rFonts w:ascii="Calibri" w:hAnsi="Calibri"/>
        </w:rPr>
        <w:t xml:space="preserve">. </w:t>
      </w:r>
      <w:r w:rsidRPr="00D07774">
        <w:rPr>
          <w:rFonts w:ascii="Calibri" w:hAnsi="Calibri"/>
          <w:b/>
          <w:bCs/>
        </w:rPr>
        <w:t>1982</w:t>
      </w:r>
      <w:r w:rsidRPr="00D07774">
        <w:rPr>
          <w:rFonts w:ascii="Calibri" w:hAnsi="Calibri"/>
        </w:rPr>
        <w:t xml:space="preserve">. Free Ammonia Inhibition of Algal Photosynthesis in Intensive Cultures. </w:t>
      </w:r>
      <w:r w:rsidRPr="00D07774">
        <w:rPr>
          <w:rFonts w:ascii="Calibri" w:hAnsi="Calibri"/>
          <w:i/>
          <w:iCs/>
        </w:rPr>
        <w:t>Applied and Environmental Microbiology</w:t>
      </w:r>
      <w:r w:rsidRPr="00D07774">
        <w:rPr>
          <w:rFonts w:ascii="Calibri" w:hAnsi="Calibri"/>
        </w:rPr>
        <w:t xml:space="preserve"> </w:t>
      </w:r>
      <w:r w:rsidRPr="00D07774">
        <w:rPr>
          <w:rFonts w:ascii="Calibri" w:hAnsi="Calibri"/>
          <w:b/>
          <w:bCs/>
        </w:rPr>
        <w:t>43</w:t>
      </w:r>
      <w:r w:rsidRPr="00D07774">
        <w:rPr>
          <w:rFonts w:ascii="Calibri" w:hAnsi="Calibri"/>
        </w:rPr>
        <w:t>: 735–739.</w:t>
      </w:r>
    </w:p>
    <w:p w14:paraId="777D8A5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affes J, Haniotis T</w:t>
      </w:r>
      <w:r w:rsidRPr="00D07774">
        <w:rPr>
          <w:rFonts w:ascii="Calibri" w:hAnsi="Calibri"/>
        </w:rPr>
        <w:t xml:space="preserve">. </w:t>
      </w:r>
      <w:r w:rsidRPr="00D07774">
        <w:rPr>
          <w:rFonts w:ascii="Calibri" w:hAnsi="Calibri"/>
          <w:b/>
          <w:bCs/>
        </w:rPr>
        <w:t>2010</w:t>
      </w:r>
      <w:r w:rsidRPr="00D07774">
        <w:rPr>
          <w:rFonts w:ascii="Calibri" w:hAnsi="Calibri"/>
        </w:rPr>
        <w:t xml:space="preserve">. </w:t>
      </w:r>
      <w:r w:rsidRPr="00D07774">
        <w:rPr>
          <w:rFonts w:ascii="Calibri" w:hAnsi="Calibri"/>
          <w:i/>
          <w:iCs/>
        </w:rPr>
        <w:t>Placing the 2006/08 commodity price boom into perspective</w:t>
      </w:r>
      <w:r w:rsidRPr="00D07774">
        <w:rPr>
          <w:rFonts w:ascii="Calibri" w:hAnsi="Calibri"/>
        </w:rPr>
        <w:t>. Washington, D.C.: World Bank.</w:t>
      </w:r>
    </w:p>
    <w:p w14:paraId="2630BDE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angert K</w:t>
      </w:r>
      <w:r w:rsidRPr="00D07774">
        <w:rPr>
          <w:rFonts w:ascii="Calibri" w:hAnsi="Calibri"/>
        </w:rPr>
        <w:t xml:space="preserve">. </w:t>
      </w:r>
      <w:r w:rsidRPr="00D07774">
        <w:rPr>
          <w:rFonts w:ascii="Calibri" w:hAnsi="Calibri"/>
          <w:b/>
          <w:bCs/>
        </w:rPr>
        <w:t>2013</w:t>
      </w:r>
      <w:r w:rsidRPr="00D07774">
        <w:rPr>
          <w:rFonts w:ascii="Calibri" w:hAnsi="Calibri"/>
        </w:rPr>
        <w:t>. Photobioreactor modelling and development of methods for optimisation of microalgae biodiesel production.</w:t>
      </w:r>
      <w:r w:rsidR="00E41AE4">
        <w:rPr>
          <w:rFonts w:ascii="Calibri" w:hAnsi="Calibri"/>
        </w:rPr>
        <w:t xml:space="preserve"> Thesis (PhD). University of Sheffield.</w:t>
      </w:r>
    </w:p>
    <w:p w14:paraId="36F1939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asova MM</w:t>
      </w:r>
      <w:r w:rsidRPr="00D07774">
        <w:rPr>
          <w:rFonts w:ascii="Calibri" w:hAnsi="Calibri"/>
        </w:rPr>
        <w:t xml:space="preserve">. </w:t>
      </w:r>
      <w:r w:rsidRPr="00D07774">
        <w:rPr>
          <w:rFonts w:ascii="Calibri" w:hAnsi="Calibri"/>
          <w:b/>
          <w:bCs/>
        </w:rPr>
        <w:t>2005</w:t>
      </w:r>
      <w:r w:rsidRPr="00D07774">
        <w:rPr>
          <w:rFonts w:ascii="Calibri" w:hAnsi="Calibri"/>
        </w:rPr>
        <w:t xml:space="preserve">. Fatty acid composition of lipids in microalgae. </w:t>
      </w:r>
      <w:r w:rsidRPr="00D07774">
        <w:rPr>
          <w:rFonts w:ascii="Calibri" w:hAnsi="Calibri"/>
          <w:i/>
          <w:iCs/>
        </w:rPr>
        <w:t>International Journal on Algae</w:t>
      </w:r>
      <w:r w:rsidRPr="00D07774">
        <w:rPr>
          <w:rFonts w:ascii="Calibri" w:hAnsi="Calibri"/>
        </w:rPr>
        <w:t xml:space="preserve"> </w:t>
      </w:r>
      <w:r w:rsidRPr="00D07774">
        <w:rPr>
          <w:rFonts w:ascii="Calibri" w:hAnsi="Calibri"/>
          <w:b/>
          <w:bCs/>
        </w:rPr>
        <w:t>7</w:t>
      </w:r>
      <w:r w:rsidRPr="00D07774">
        <w:rPr>
          <w:rFonts w:ascii="Calibri" w:hAnsi="Calibri"/>
        </w:rPr>
        <w:t>: 33–57.</w:t>
      </w:r>
    </w:p>
    <w:p w14:paraId="6CB7F7CC" w14:textId="77777777" w:rsidR="00677C74" w:rsidRDefault="00677C74" w:rsidP="00677C74">
      <w:pPr>
        <w:pStyle w:val="Bibliography"/>
      </w:pPr>
      <w:r>
        <w:rPr>
          <w:b/>
          <w:bCs/>
        </w:rPr>
        <w:t>Bassham JA, Calvin M</w:t>
      </w:r>
      <w:r>
        <w:t xml:space="preserve">. </w:t>
      </w:r>
      <w:r>
        <w:rPr>
          <w:b/>
          <w:bCs/>
        </w:rPr>
        <w:t>1960</w:t>
      </w:r>
      <w:r>
        <w:t>. The path of carbon in photosynthesis. In: Pirson PDA, ed. Handbuch der Pflanzenphysiologie / Encyclopedia of Plant Physiology. Die CO2-</w:t>
      </w:r>
      <w:r>
        <w:lastRenderedPageBreak/>
        <w:t>Assimilation / The Assimilation of Carbon Dioxide. Springer Berlin Heidelberg, 884–922.</w:t>
      </w:r>
    </w:p>
    <w:p w14:paraId="68AA352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atan L, Quinn JC, Bradley TH</w:t>
      </w:r>
      <w:r w:rsidRPr="00D07774">
        <w:rPr>
          <w:rFonts w:ascii="Calibri" w:hAnsi="Calibri"/>
        </w:rPr>
        <w:t xml:space="preserve">. </w:t>
      </w:r>
      <w:r w:rsidRPr="00D07774">
        <w:rPr>
          <w:rFonts w:ascii="Calibri" w:hAnsi="Calibri"/>
          <w:b/>
          <w:bCs/>
        </w:rPr>
        <w:t>2013</w:t>
      </w:r>
      <w:r w:rsidRPr="00D07774">
        <w:rPr>
          <w:rFonts w:ascii="Calibri" w:hAnsi="Calibri"/>
        </w:rPr>
        <w:t xml:space="preserve">. Analysis of water footprint of a photobioreactor microalgae biofuel production system from blue, green and lifecycle perspectives. </w:t>
      </w:r>
      <w:r w:rsidRPr="00D07774">
        <w:rPr>
          <w:rFonts w:ascii="Calibri" w:hAnsi="Calibri"/>
          <w:i/>
          <w:iCs/>
        </w:rPr>
        <w:t>Algal Research</w:t>
      </w:r>
      <w:r w:rsidRPr="00D07774">
        <w:rPr>
          <w:rFonts w:ascii="Calibri" w:hAnsi="Calibri"/>
        </w:rPr>
        <w:t xml:space="preserve"> </w:t>
      </w:r>
      <w:r w:rsidRPr="00D07774">
        <w:rPr>
          <w:rFonts w:ascii="Calibri" w:hAnsi="Calibri"/>
          <w:b/>
          <w:bCs/>
        </w:rPr>
        <w:t>2</w:t>
      </w:r>
      <w:r w:rsidRPr="00D07774">
        <w:rPr>
          <w:rFonts w:ascii="Calibri" w:hAnsi="Calibri"/>
        </w:rPr>
        <w:t>: 196–203.</w:t>
      </w:r>
    </w:p>
    <w:p w14:paraId="64C7317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ates B, Kundzewicz Z, Wu S</w:t>
      </w:r>
      <w:r w:rsidRPr="00D07774">
        <w:rPr>
          <w:rFonts w:ascii="Calibri" w:hAnsi="Calibri"/>
        </w:rPr>
        <w:t xml:space="preserve">. </w:t>
      </w:r>
      <w:r w:rsidRPr="00D07774">
        <w:rPr>
          <w:rFonts w:ascii="Calibri" w:hAnsi="Calibri"/>
          <w:b/>
          <w:bCs/>
        </w:rPr>
        <w:t>2008</w:t>
      </w:r>
      <w:r w:rsidRPr="00D07774">
        <w:rPr>
          <w:rFonts w:ascii="Calibri" w:hAnsi="Calibri"/>
        </w:rPr>
        <w:t xml:space="preserve">. </w:t>
      </w:r>
      <w:r w:rsidRPr="00D07774">
        <w:rPr>
          <w:rFonts w:ascii="Calibri" w:hAnsi="Calibri"/>
          <w:i/>
          <w:iCs/>
        </w:rPr>
        <w:t>Climate Change and Water. Technical Paper of the Intergovernmental Panel on Climate Change</w:t>
      </w:r>
      <w:r w:rsidRPr="00D07774">
        <w:rPr>
          <w:rFonts w:ascii="Calibri" w:hAnsi="Calibri"/>
        </w:rPr>
        <w:t>. Geneva.</w:t>
      </w:r>
    </w:p>
    <w:p w14:paraId="48C0FFC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eal CM, Stillwell AS, King CW, Cohen SM, Berberoglu H, Bhattarai RP, Connelly RL, Webber ME, Hebner RE</w:t>
      </w:r>
      <w:r w:rsidRPr="00D07774">
        <w:rPr>
          <w:rFonts w:ascii="Calibri" w:hAnsi="Calibri"/>
        </w:rPr>
        <w:t xml:space="preserve">. </w:t>
      </w:r>
      <w:r w:rsidRPr="00D07774">
        <w:rPr>
          <w:rFonts w:ascii="Calibri" w:hAnsi="Calibri"/>
          <w:b/>
          <w:bCs/>
        </w:rPr>
        <w:t>2012</w:t>
      </w:r>
      <w:r w:rsidRPr="00D07774">
        <w:rPr>
          <w:rFonts w:ascii="Calibri" w:hAnsi="Calibri"/>
        </w:rPr>
        <w:t xml:space="preserve">. Energy Return on Investment for Algal Biofuel Production Coupled with Wastewater Treatment. </w:t>
      </w:r>
      <w:r w:rsidRPr="00D07774">
        <w:rPr>
          <w:rFonts w:ascii="Calibri" w:hAnsi="Calibri"/>
          <w:i/>
          <w:iCs/>
        </w:rPr>
        <w:t>Water Environment Research</w:t>
      </w:r>
      <w:r w:rsidRPr="00D07774">
        <w:rPr>
          <w:rFonts w:ascii="Calibri" w:hAnsi="Calibri"/>
        </w:rPr>
        <w:t xml:space="preserve"> </w:t>
      </w:r>
      <w:r w:rsidRPr="00D07774">
        <w:rPr>
          <w:rFonts w:ascii="Calibri" w:hAnsi="Calibri"/>
          <w:b/>
          <w:bCs/>
        </w:rPr>
        <w:t>84</w:t>
      </w:r>
      <w:r w:rsidRPr="00D07774">
        <w:rPr>
          <w:rFonts w:ascii="Calibri" w:hAnsi="Calibri"/>
        </w:rPr>
        <w:t>: 692–710.</w:t>
      </w:r>
    </w:p>
    <w:p w14:paraId="2F20C6C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eardall J, Johnston A, Raven J</w:t>
      </w:r>
      <w:r w:rsidRPr="00D07774">
        <w:rPr>
          <w:rFonts w:ascii="Calibri" w:hAnsi="Calibri"/>
        </w:rPr>
        <w:t xml:space="preserve">. </w:t>
      </w:r>
      <w:r w:rsidRPr="00D07774">
        <w:rPr>
          <w:rFonts w:ascii="Calibri" w:hAnsi="Calibri"/>
          <w:b/>
          <w:bCs/>
        </w:rPr>
        <w:t>1998</w:t>
      </w:r>
      <w:r w:rsidRPr="00D07774">
        <w:rPr>
          <w:rFonts w:ascii="Calibri" w:hAnsi="Calibri"/>
        </w:rPr>
        <w:t xml:space="preserve">. Environmental regulation of CO2-concentrating mechanisms in microalgae. </w:t>
      </w:r>
      <w:r w:rsidRPr="00D07774">
        <w:rPr>
          <w:rFonts w:ascii="Calibri" w:hAnsi="Calibri"/>
          <w:i/>
          <w:iCs/>
        </w:rPr>
        <w:t>Canadian Journal of Botany</w:t>
      </w:r>
      <w:r w:rsidRPr="00D07774">
        <w:rPr>
          <w:rFonts w:ascii="Calibri" w:hAnsi="Calibri"/>
        </w:rPr>
        <w:t xml:space="preserve"> </w:t>
      </w:r>
      <w:r w:rsidRPr="00D07774">
        <w:rPr>
          <w:rFonts w:ascii="Calibri" w:hAnsi="Calibri"/>
          <w:b/>
          <w:bCs/>
        </w:rPr>
        <w:t>76</w:t>
      </w:r>
      <w:r w:rsidRPr="00D07774">
        <w:rPr>
          <w:rFonts w:ascii="Calibri" w:hAnsi="Calibri"/>
        </w:rPr>
        <w:t>: 1010–1017.</w:t>
      </w:r>
    </w:p>
    <w:p w14:paraId="1776086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eijerinck M</w:t>
      </w:r>
      <w:r w:rsidRPr="00D07774">
        <w:rPr>
          <w:rFonts w:ascii="Calibri" w:hAnsi="Calibri"/>
        </w:rPr>
        <w:t xml:space="preserve">. </w:t>
      </w:r>
      <w:r w:rsidRPr="00D07774">
        <w:rPr>
          <w:rFonts w:ascii="Calibri" w:hAnsi="Calibri"/>
          <w:b/>
          <w:bCs/>
        </w:rPr>
        <w:t>1890</w:t>
      </w:r>
      <w:r w:rsidRPr="00D07774">
        <w:rPr>
          <w:rFonts w:ascii="Calibri" w:hAnsi="Calibri"/>
        </w:rPr>
        <w:t xml:space="preserve">. Culturversuche mit Zoochlorellen, Lichenengonidien und anderen niederen Algen I-III. </w:t>
      </w:r>
      <w:r w:rsidRPr="00D07774">
        <w:rPr>
          <w:rFonts w:ascii="Calibri" w:hAnsi="Calibri"/>
          <w:i/>
          <w:iCs/>
        </w:rPr>
        <w:t>Bot Zeit</w:t>
      </w:r>
      <w:r w:rsidRPr="00D07774">
        <w:rPr>
          <w:rFonts w:ascii="Calibri" w:hAnsi="Calibri"/>
        </w:rPr>
        <w:t xml:space="preserve"> </w:t>
      </w:r>
      <w:r w:rsidRPr="00D07774">
        <w:rPr>
          <w:rFonts w:ascii="Calibri" w:hAnsi="Calibri"/>
          <w:b/>
          <w:bCs/>
        </w:rPr>
        <w:t>48</w:t>
      </w:r>
      <w:r w:rsidRPr="00D07774">
        <w:rPr>
          <w:rFonts w:ascii="Calibri" w:hAnsi="Calibri"/>
        </w:rPr>
        <w:t>: 726–740.</w:t>
      </w:r>
    </w:p>
    <w:p w14:paraId="262CF79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en-Amotz A, Avron M</w:t>
      </w:r>
      <w:r w:rsidRPr="00D07774">
        <w:rPr>
          <w:rFonts w:ascii="Calibri" w:hAnsi="Calibri"/>
        </w:rPr>
        <w:t xml:space="preserve">. </w:t>
      </w:r>
      <w:r w:rsidRPr="00D07774">
        <w:rPr>
          <w:rFonts w:ascii="Calibri" w:hAnsi="Calibri"/>
          <w:b/>
          <w:bCs/>
        </w:rPr>
        <w:t>1973</w:t>
      </w:r>
      <w:r w:rsidRPr="00D07774">
        <w:rPr>
          <w:rFonts w:ascii="Calibri" w:hAnsi="Calibri"/>
        </w:rPr>
        <w:t xml:space="preserve">. The Role of Glycerol in the Osmotic Regulation of the Halophilic Alga Dunaliella parva. </w:t>
      </w:r>
      <w:r w:rsidRPr="00D07774">
        <w:rPr>
          <w:rFonts w:ascii="Calibri" w:hAnsi="Calibri"/>
          <w:i/>
          <w:iCs/>
        </w:rPr>
        <w:t>Plant Physiology</w:t>
      </w:r>
      <w:r w:rsidRPr="00D07774">
        <w:rPr>
          <w:rFonts w:ascii="Calibri" w:hAnsi="Calibri"/>
        </w:rPr>
        <w:t xml:space="preserve"> </w:t>
      </w:r>
      <w:r w:rsidRPr="00D07774">
        <w:rPr>
          <w:rFonts w:ascii="Calibri" w:hAnsi="Calibri"/>
          <w:b/>
          <w:bCs/>
        </w:rPr>
        <w:t>51</w:t>
      </w:r>
      <w:r w:rsidRPr="00D07774">
        <w:rPr>
          <w:rFonts w:ascii="Calibri" w:hAnsi="Calibri"/>
        </w:rPr>
        <w:t>: 875–878.</w:t>
      </w:r>
    </w:p>
    <w:p w14:paraId="2622263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ender M, Ellis T, Tans P, Francey R, Lowe D</w:t>
      </w:r>
      <w:r w:rsidRPr="00D07774">
        <w:rPr>
          <w:rFonts w:ascii="Calibri" w:hAnsi="Calibri"/>
        </w:rPr>
        <w:t xml:space="preserve">. </w:t>
      </w:r>
      <w:r w:rsidRPr="00D07774">
        <w:rPr>
          <w:rFonts w:ascii="Calibri" w:hAnsi="Calibri"/>
          <w:b/>
          <w:bCs/>
        </w:rPr>
        <w:t>1996</w:t>
      </w:r>
      <w:r w:rsidRPr="00D07774">
        <w:rPr>
          <w:rFonts w:ascii="Calibri" w:hAnsi="Calibri"/>
        </w:rPr>
        <w:t xml:space="preserve">. Variability in the O2/N2 ratio of southern hemisphere air, 1991–1994: Implications for the carbon cycle. </w:t>
      </w:r>
      <w:r w:rsidRPr="00D07774">
        <w:rPr>
          <w:rFonts w:ascii="Calibri" w:hAnsi="Calibri"/>
          <w:i/>
          <w:iCs/>
        </w:rPr>
        <w:t>Global Biogeochemical Cycles</w:t>
      </w:r>
      <w:r w:rsidRPr="00D07774">
        <w:rPr>
          <w:rFonts w:ascii="Calibri" w:hAnsi="Calibri"/>
        </w:rPr>
        <w:t xml:space="preserve"> </w:t>
      </w:r>
      <w:r w:rsidRPr="00D07774">
        <w:rPr>
          <w:rFonts w:ascii="Calibri" w:hAnsi="Calibri"/>
          <w:b/>
          <w:bCs/>
        </w:rPr>
        <w:t>10</w:t>
      </w:r>
      <w:r w:rsidRPr="00D07774">
        <w:rPr>
          <w:rFonts w:ascii="Calibri" w:hAnsi="Calibri"/>
        </w:rPr>
        <w:t>: 9–21.</w:t>
      </w:r>
    </w:p>
    <w:p w14:paraId="072173E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enemann JR</w:t>
      </w:r>
      <w:r w:rsidRPr="00D07774">
        <w:rPr>
          <w:rFonts w:ascii="Calibri" w:hAnsi="Calibri"/>
        </w:rPr>
        <w:t xml:space="preserve">. </w:t>
      </w:r>
      <w:r w:rsidRPr="00D07774">
        <w:rPr>
          <w:rFonts w:ascii="Calibri" w:hAnsi="Calibri"/>
          <w:b/>
          <w:bCs/>
        </w:rPr>
        <w:t>1997</w:t>
      </w:r>
      <w:r w:rsidRPr="00D07774">
        <w:rPr>
          <w:rFonts w:ascii="Calibri" w:hAnsi="Calibri"/>
        </w:rPr>
        <w:t xml:space="preserve">. CO2 mitigation with microalgae systems. </w:t>
      </w:r>
      <w:r w:rsidRPr="00D07774">
        <w:rPr>
          <w:rFonts w:ascii="Calibri" w:hAnsi="Calibri"/>
          <w:i/>
          <w:iCs/>
        </w:rPr>
        <w:t>Energy Conversion and Management</w:t>
      </w:r>
      <w:r w:rsidRPr="00D07774">
        <w:rPr>
          <w:rFonts w:ascii="Calibri" w:hAnsi="Calibri"/>
        </w:rPr>
        <w:t xml:space="preserve"> </w:t>
      </w:r>
      <w:r w:rsidRPr="00D07774">
        <w:rPr>
          <w:rFonts w:ascii="Calibri" w:hAnsi="Calibri"/>
          <w:b/>
          <w:bCs/>
        </w:rPr>
        <w:t>38</w:t>
      </w:r>
      <w:r w:rsidRPr="00D07774">
        <w:rPr>
          <w:rFonts w:ascii="Calibri" w:hAnsi="Calibri"/>
        </w:rPr>
        <w:t xml:space="preserve">, </w:t>
      </w:r>
      <w:r w:rsidRPr="00D07774">
        <w:rPr>
          <w:rFonts w:ascii="Calibri" w:hAnsi="Calibri"/>
          <w:b/>
          <w:bCs/>
        </w:rPr>
        <w:t>Supplement</w:t>
      </w:r>
      <w:r w:rsidRPr="00D07774">
        <w:rPr>
          <w:rFonts w:ascii="Calibri" w:hAnsi="Calibri"/>
        </w:rPr>
        <w:t>: S475–S479.</w:t>
      </w:r>
    </w:p>
    <w:p w14:paraId="296785C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erner W, Oeschger H, Stauffer B</w:t>
      </w:r>
      <w:r w:rsidRPr="00D07774">
        <w:rPr>
          <w:rFonts w:ascii="Calibri" w:hAnsi="Calibri"/>
        </w:rPr>
        <w:t xml:space="preserve">. </w:t>
      </w:r>
      <w:r w:rsidRPr="00D07774">
        <w:rPr>
          <w:rFonts w:ascii="Calibri" w:hAnsi="Calibri"/>
          <w:b/>
          <w:bCs/>
        </w:rPr>
        <w:t>1980</w:t>
      </w:r>
      <w:r w:rsidRPr="00D07774">
        <w:rPr>
          <w:rFonts w:ascii="Calibri" w:hAnsi="Calibri"/>
        </w:rPr>
        <w:t xml:space="preserve">. Information on the Co2 cycle from ice core studies. </w:t>
      </w:r>
      <w:r w:rsidRPr="00D07774">
        <w:rPr>
          <w:rFonts w:ascii="Calibri" w:hAnsi="Calibri"/>
          <w:i/>
          <w:iCs/>
        </w:rPr>
        <w:t>Radiocarbon</w:t>
      </w:r>
      <w:r w:rsidRPr="00D07774">
        <w:rPr>
          <w:rFonts w:ascii="Calibri" w:hAnsi="Calibri"/>
        </w:rPr>
        <w:t xml:space="preserve"> </w:t>
      </w:r>
      <w:r w:rsidRPr="00D07774">
        <w:rPr>
          <w:rFonts w:ascii="Calibri" w:hAnsi="Calibri"/>
          <w:b/>
          <w:bCs/>
        </w:rPr>
        <w:t>22</w:t>
      </w:r>
      <w:r w:rsidRPr="00D07774">
        <w:rPr>
          <w:rFonts w:ascii="Calibri" w:hAnsi="Calibri"/>
        </w:rPr>
        <w:t>: 222–235.</w:t>
      </w:r>
    </w:p>
    <w:p w14:paraId="0383497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essou C, Ferchaud F, Gabrielle B, Mary B</w:t>
      </w:r>
      <w:r w:rsidRPr="00D07774">
        <w:rPr>
          <w:rFonts w:ascii="Calibri" w:hAnsi="Calibri"/>
        </w:rPr>
        <w:t xml:space="preserve">. </w:t>
      </w:r>
      <w:r w:rsidRPr="00D07774">
        <w:rPr>
          <w:rFonts w:ascii="Calibri" w:hAnsi="Calibri"/>
          <w:b/>
          <w:bCs/>
        </w:rPr>
        <w:t>2011</w:t>
      </w:r>
      <w:r w:rsidRPr="00D07774">
        <w:rPr>
          <w:rFonts w:ascii="Calibri" w:hAnsi="Calibri"/>
        </w:rPr>
        <w:t xml:space="preserve">. Biofuels, greenhouse gases and climate change. A review. </w:t>
      </w:r>
      <w:r w:rsidRPr="00D07774">
        <w:rPr>
          <w:rFonts w:ascii="Calibri" w:hAnsi="Calibri"/>
          <w:i/>
          <w:iCs/>
        </w:rPr>
        <w:t>Agronomy for Sustainable Development</w:t>
      </w:r>
      <w:r w:rsidRPr="00D07774">
        <w:rPr>
          <w:rFonts w:ascii="Calibri" w:hAnsi="Calibri"/>
        </w:rPr>
        <w:t xml:space="preserve"> </w:t>
      </w:r>
      <w:r w:rsidRPr="00D07774">
        <w:rPr>
          <w:rFonts w:ascii="Calibri" w:hAnsi="Calibri"/>
          <w:b/>
          <w:bCs/>
        </w:rPr>
        <w:t>31</w:t>
      </w:r>
      <w:r w:rsidRPr="00D07774">
        <w:rPr>
          <w:rFonts w:ascii="Calibri" w:hAnsi="Calibri"/>
        </w:rPr>
        <w:t>: 1–79.</w:t>
      </w:r>
    </w:p>
    <w:p w14:paraId="5EA5C92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hatnagar A, Chinnasamy S, Singh M, Das KC</w:t>
      </w:r>
      <w:r w:rsidRPr="00D07774">
        <w:rPr>
          <w:rFonts w:ascii="Calibri" w:hAnsi="Calibri"/>
        </w:rPr>
        <w:t xml:space="preserve">. </w:t>
      </w:r>
      <w:r w:rsidRPr="00D07774">
        <w:rPr>
          <w:rFonts w:ascii="Calibri" w:hAnsi="Calibri"/>
          <w:b/>
          <w:bCs/>
        </w:rPr>
        <w:t>2011</w:t>
      </w:r>
      <w:r w:rsidRPr="00D07774">
        <w:rPr>
          <w:rFonts w:ascii="Calibri" w:hAnsi="Calibri"/>
        </w:rPr>
        <w:t xml:space="preserve">. Renewable biomass production by mixotrophic algae in the presence of various carbon sources and wastewaters. </w:t>
      </w:r>
      <w:r w:rsidRPr="00D07774">
        <w:rPr>
          <w:rFonts w:ascii="Calibri" w:hAnsi="Calibri"/>
          <w:i/>
          <w:iCs/>
        </w:rPr>
        <w:t>Applied Energy</w:t>
      </w:r>
      <w:r w:rsidRPr="00D07774">
        <w:rPr>
          <w:rFonts w:ascii="Calibri" w:hAnsi="Calibri"/>
        </w:rPr>
        <w:t xml:space="preserve"> </w:t>
      </w:r>
      <w:r w:rsidRPr="00D07774">
        <w:rPr>
          <w:rFonts w:ascii="Calibri" w:hAnsi="Calibri"/>
          <w:b/>
          <w:bCs/>
        </w:rPr>
        <w:t>88</w:t>
      </w:r>
      <w:r w:rsidRPr="00D07774">
        <w:rPr>
          <w:rFonts w:ascii="Calibri" w:hAnsi="Calibri"/>
        </w:rPr>
        <w:t>: 3425–3431.</w:t>
      </w:r>
    </w:p>
    <w:p w14:paraId="192280C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iller P, Ross AB, Skill SC, Lea-Langton A, Balasundaram B, Hall C, Riley R, Llewellyn CA</w:t>
      </w:r>
      <w:r w:rsidRPr="00D07774">
        <w:rPr>
          <w:rFonts w:ascii="Calibri" w:hAnsi="Calibri"/>
        </w:rPr>
        <w:t xml:space="preserve">. </w:t>
      </w:r>
      <w:r w:rsidRPr="00D07774">
        <w:rPr>
          <w:rFonts w:ascii="Calibri" w:hAnsi="Calibri"/>
          <w:b/>
          <w:bCs/>
        </w:rPr>
        <w:t>2012</w:t>
      </w:r>
      <w:r w:rsidRPr="00D07774">
        <w:rPr>
          <w:rFonts w:ascii="Calibri" w:hAnsi="Calibri"/>
        </w:rPr>
        <w:t xml:space="preserve">. Nutrient recycling of aqueous phase for microalgae cultivation from the hydrothermal liquefaction process. </w:t>
      </w:r>
      <w:r w:rsidRPr="00D07774">
        <w:rPr>
          <w:rFonts w:ascii="Calibri" w:hAnsi="Calibri"/>
          <w:i/>
          <w:iCs/>
        </w:rPr>
        <w:t>Algal Research</w:t>
      </w:r>
      <w:r w:rsidRPr="00D07774">
        <w:rPr>
          <w:rFonts w:ascii="Calibri" w:hAnsi="Calibri"/>
        </w:rPr>
        <w:t xml:space="preserve"> </w:t>
      </w:r>
      <w:r w:rsidRPr="00D07774">
        <w:rPr>
          <w:rFonts w:ascii="Calibri" w:hAnsi="Calibri"/>
          <w:b/>
          <w:bCs/>
        </w:rPr>
        <w:t>1</w:t>
      </w:r>
      <w:r w:rsidRPr="00D07774">
        <w:rPr>
          <w:rFonts w:ascii="Calibri" w:hAnsi="Calibri"/>
        </w:rPr>
        <w:t>: 70–76.</w:t>
      </w:r>
    </w:p>
    <w:p w14:paraId="5BB2770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Bindoff NL, Stott PA, AchutaRao KM, Allen MR, Gillett N, Gutzler D, Hansingo K, Hegerl G, Hu Y, Jain S, </w:t>
      </w:r>
      <w:r w:rsidRPr="00D07774">
        <w:rPr>
          <w:rFonts w:ascii="Calibri" w:hAnsi="Calibri"/>
          <w:b/>
          <w:bCs/>
          <w:i/>
          <w:iCs/>
        </w:rPr>
        <w:t>et al.</w:t>
      </w:r>
      <w:r w:rsidRPr="00D07774">
        <w:rPr>
          <w:rFonts w:ascii="Calibri" w:hAnsi="Calibri"/>
        </w:rPr>
        <w:t xml:space="preserve"> </w:t>
      </w:r>
      <w:r w:rsidRPr="00D07774">
        <w:rPr>
          <w:rFonts w:ascii="Calibri" w:hAnsi="Calibri"/>
          <w:b/>
          <w:bCs/>
        </w:rPr>
        <w:t>2013</w:t>
      </w:r>
      <w:r w:rsidRPr="00D07774">
        <w:rPr>
          <w:rFonts w:ascii="Calibri" w:hAnsi="Calibri"/>
        </w:rPr>
        <w:t xml:space="preserve">. Detection and Attribution of Climate Change: from Global to Regional. In: Stocker TF,, In: Qin D,, In: Plattner G-K,, In: Tignor M,, In: Allen SK,, In: Boschung J,, In: Nauels A,, In: Xia Y,, In: Bex V,,  In: Midgley PM, eds. Climate Change 2013: The Physical Science Basis. Contribution of Working </w:t>
      </w:r>
      <w:r w:rsidRPr="00D07774">
        <w:rPr>
          <w:rFonts w:ascii="Calibri" w:hAnsi="Calibri"/>
        </w:rPr>
        <w:lastRenderedPageBreak/>
        <w:t>Group I to the Fifth Assessment Report of the Intergovernmental Panel on Climate Change. Cambridge, United Kingdom and New York, NY, USA: Cambridge University Press, 867–952.</w:t>
      </w:r>
    </w:p>
    <w:p w14:paraId="688D3E9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Blaby IK, Glaesener AG, Mettler T, Fitz-Gibbon ST, Gallaher SD, Liu B, Boyle NR, Kropat J, Stitt M, Johnson S, </w:t>
      </w:r>
      <w:r w:rsidRPr="00D07774">
        <w:rPr>
          <w:rFonts w:ascii="Calibri" w:hAnsi="Calibri"/>
          <w:b/>
          <w:bCs/>
          <w:i/>
          <w:iCs/>
        </w:rPr>
        <w:t>et al.</w:t>
      </w:r>
      <w:r w:rsidRPr="00D07774">
        <w:rPr>
          <w:rFonts w:ascii="Calibri" w:hAnsi="Calibri"/>
        </w:rPr>
        <w:t xml:space="preserve"> </w:t>
      </w:r>
      <w:r w:rsidRPr="00D07774">
        <w:rPr>
          <w:rFonts w:ascii="Calibri" w:hAnsi="Calibri"/>
          <w:b/>
          <w:bCs/>
        </w:rPr>
        <w:t>2013</w:t>
      </w:r>
      <w:r w:rsidRPr="00D07774">
        <w:rPr>
          <w:rFonts w:ascii="Calibri" w:hAnsi="Calibri"/>
        </w:rPr>
        <w:t xml:space="preserve">. Systems-Level Analysis of Nitrogen Starvation–Induced Modifications of Carbon Metabolism in a Chlamydomonas reinhardtii Starchless Mutant. </w:t>
      </w:r>
      <w:r w:rsidRPr="00D07774">
        <w:rPr>
          <w:rFonts w:ascii="Calibri" w:hAnsi="Calibri"/>
          <w:i/>
          <w:iCs/>
        </w:rPr>
        <w:t>The Pla</w:t>
      </w:r>
      <w:r w:rsidR="00677C74">
        <w:rPr>
          <w:rFonts w:ascii="Calibri" w:hAnsi="Calibri"/>
          <w:i/>
          <w:iCs/>
        </w:rPr>
        <w:t>nt Cell</w:t>
      </w:r>
      <w:r w:rsidRPr="00D07774">
        <w:rPr>
          <w:rFonts w:ascii="Calibri" w:hAnsi="Calibri"/>
        </w:rPr>
        <w:t xml:space="preserve"> </w:t>
      </w:r>
      <w:r w:rsidRPr="00D07774">
        <w:rPr>
          <w:rFonts w:ascii="Calibri" w:hAnsi="Calibri"/>
          <w:b/>
          <w:bCs/>
        </w:rPr>
        <w:t>25</w:t>
      </w:r>
      <w:r w:rsidRPr="00D07774">
        <w:rPr>
          <w:rFonts w:ascii="Calibri" w:hAnsi="Calibri"/>
        </w:rPr>
        <w:t>: 4305–4323.</w:t>
      </w:r>
    </w:p>
    <w:p w14:paraId="0DA78BD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latti JL, Beld J, Behnke CA, Mendez M, Mayfield SP, Burkart MD</w:t>
      </w:r>
      <w:r w:rsidRPr="00D07774">
        <w:rPr>
          <w:rFonts w:ascii="Calibri" w:hAnsi="Calibri"/>
        </w:rPr>
        <w:t xml:space="preserve">. </w:t>
      </w:r>
      <w:r w:rsidRPr="00D07774">
        <w:rPr>
          <w:rFonts w:ascii="Calibri" w:hAnsi="Calibri"/>
          <w:b/>
          <w:bCs/>
        </w:rPr>
        <w:t>2012</w:t>
      </w:r>
      <w:r w:rsidRPr="00D07774">
        <w:rPr>
          <w:rFonts w:ascii="Calibri" w:hAnsi="Calibri"/>
        </w:rPr>
        <w:t xml:space="preserve">. Manipulating Fatty Acid Biosynthesis in Microalgae for Biofuel through Protein-Protein Interactions. </w:t>
      </w:r>
      <w:r w:rsidRPr="00D07774">
        <w:rPr>
          <w:rFonts w:ascii="Calibri" w:hAnsi="Calibri"/>
          <w:i/>
          <w:iCs/>
        </w:rPr>
        <w:t>PLoS ONE</w:t>
      </w:r>
      <w:r w:rsidRPr="00D07774">
        <w:rPr>
          <w:rFonts w:ascii="Calibri" w:hAnsi="Calibri"/>
        </w:rPr>
        <w:t xml:space="preserve"> </w:t>
      </w:r>
      <w:r w:rsidRPr="00D07774">
        <w:rPr>
          <w:rFonts w:ascii="Calibri" w:hAnsi="Calibri"/>
          <w:b/>
          <w:bCs/>
        </w:rPr>
        <w:t>7</w:t>
      </w:r>
      <w:r w:rsidRPr="00D07774">
        <w:rPr>
          <w:rFonts w:ascii="Calibri" w:hAnsi="Calibri"/>
        </w:rPr>
        <w:t>: e42949.</w:t>
      </w:r>
    </w:p>
    <w:p w14:paraId="6FAC6E2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ock C, Krienitz L, Proschold T</w:t>
      </w:r>
      <w:r w:rsidRPr="00D07774">
        <w:rPr>
          <w:rFonts w:ascii="Calibri" w:hAnsi="Calibri"/>
        </w:rPr>
        <w:t xml:space="preserve">. </w:t>
      </w:r>
      <w:r w:rsidRPr="00D07774">
        <w:rPr>
          <w:rFonts w:ascii="Calibri" w:hAnsi="Calibri"/>
          <w:b/>
          <w:bCs/>
        </w:rPr>
        <w:t>2011</w:t>
      </w:r>
      <w:r w:rsidRPr="00D07774">
        <w:rPr>
          <w:rFonts w:ascii="Calibri" w:hAnsi="Calibri"/>
        </w:rPr>
        <w:t xml:space="preserve">. Taxonomic reassessment of the genus Chlorella (Trebouxiophyceae) using molecular signatures (barcodes), including description of seven new species. </w:t>
      </w:r>
      <w:r w:rsidRPr="00D07774">
        <w:rPr>
          <w:rFonts w:ascii="Calibri" w:hAnsi="Calibri"/>
          <w:i/>
          <w:iCs/>
        </w:rPr>
        <w:t>Fottea</w:t>
      </w:r>
      <w:r w:rsidRPr="00D07774">
        <w:rPr>
          <w:rFonts w:ascii="Calibri" w:hAnsi="Calibri"/>
        </w:rPr>
        <w:t>: 293–312.</w:t>
      </w:r>
    </w:p>
    <w:p w14:paraId="450BA19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orowitzka MA</w:t>
      </w:r>
      <w:r w:rsidRPr="00D07774">
        <w:rPr>
          <w:rFonts w:ascii="Calibri" w:hAnsi="Calibri"/>
        </w:rPr>
        <w:t xml:space="preserve">. </w:t>
      </w:r>
      <w:r w:rsidRPr="00D07774">
        <w:rPr>
          <w:rFonts w:ascii="Calibri" w:hAnsi="Calibri"/>
          <w:b/>
          <w:bCs/>
        </w:rPr>
        <w:t>1999</w:t>
      </w:r>
      <w:r w:rsidRPr="00D07774">
        <w:rPr>
          <w:rFonts w:ascii="Calibri" w:hAnsi="Calibri"/>
        </w:rPr>
        <w:t xml:space="preserve">. Commercial production of microalgae: ponds, tanks, tubes and fermenters. </w:t>
      </w:r>
      <w:r w:rsidRPr="00D07774">
        <w:rPr>
          <w:rFonts w:ascii="Calibri" w:hAnsi="Calibri"/>
          <w:i/>
          <w:iCs/>
        </w:rPr>
        <w:t>Journal of Biotechnology</w:t>
      </w:r>
      <w:r w:rsidRPr="00D07774">
        <w:rPr>
          <w:rFonts w:ascii="Calibri" w:hAnsi="Calibri"/>
        </w:rPr>
        <w:t xml:space="preserve"> </w:t>
      </w:r>
      <w:r w:rsidRPr="00D07774">
        <w:rPr>
          <w:rFonts w:ascii="Calibri" w:hAnsi="Calibri"/>
          <w:b/>
          <w:bCs/>
        </w:rPr>
        <w:t>70</w:t>
      </w:r>
      <w:r w:rsidRPr="00D07774">
        <w:rPr>
          <w:rFonts w:ascii="Calibri" w:hAnsi="Calibri"/>
        </w:rPr>
        <w:t>: 313–321.</w:t>
      </w:r>
    </w:p>
    <w:p w14:paraId="6A4317C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orowitzka MA, Moheimani NR</w:t>
      </w:r>
      <w:r w:rsidRPr="00D07774">
        <w:rPr>
          <w:rFonts w:ascii="Calibri" w:hAnsi="Calibri"/>
        </w:rPr>
        <w:t xml:space="preserve">. </w:t>
      </w:r>
      <w:r w:rsidRPr="00D07774">
        <w:rPr>
          <w:rFonts w:ascii="Calibri" w:hAnsi="Calibri"/>
          <w:b/>
          <w:bCs/>
        </w:rPr>
        <w:t>2013</w:t>
      </w:r>
      <w:r w:rsidRPr="00D07774">
        <w:rPr>
          <w:rFonts w:ascii="Calibri" w:hAnsi="Calibri"/>
        </w:rPr>
        <w:t xml:space="preserve">. Sustainable biofuels from algae. </w:t>
      </w:r>
      <w:r w:rsidRPr="00D07774">
        <w:rPr>
          <w:rFonts w:ascii="Calibri" w:hAnsi="Calibri"/>
          <w:i/>
          <w:iCs/>
        </w:rPr>
        <w:t>Mitigation and Adaptation Strategies for Global Change</w:t>
      </w:r>
      <w:r w:rsidRPr="00D07774">
        <w:rPr>
          <w:rFonts w:ascii="Calibri" w:hAnsi="Calibri"/>
        </w:rPr>
        <w:t xml:space="preserve"> </w:t>
      </w:r>
      <w:r w:rsidRPr="00D07774">
        <w:rPr>
          <w:rFonts w:ascii="Calibri" w:hAnsi="Calibri"/>
          <w:b/>
          <w:bCs/>
        </w:rPr>
        <w:t>18</w:t>
      </w:r>
      <w:r w:rsidRPr="00D07774">
        <w:rPr>
          <w:rFonts w:ascii="Calibri" w:hAnsi="Calibri"/>
        </w:rPr>
        <w:t>: 13–25.</w:t>
      </w:r>
    </w:p>
    <w:p w14:paraId="2AF381F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oyd CE, Gross A</w:t>
      </w:r>
      <w:r w:rsidRPr="00D07774">
        <w:rPr>
          <w:rFonts w:ascii="Calibri" w:hAnsi="Calibri"/>
        </w:rPr>
        <w:t xml:space="preserve">. </w:t>
      </w:r>
      <w:r w:rsidRPr="00D07774">
        <w:rPr>
          <w:rFonts w:ascii="Calibri" w:hAnsi="Calibri"/>
          <w:b/>
          <w:bCs/>
        </w:rPr>
        <w:t>2000</w:t>
      </w:r>
      <w:r w:rsidRPr="00D07774">
        <w:rPr>
          <w:rFonts w:ascii="Calibri" w:hAnsi="Calibri"/>
        </w:rPr>
        <w:t xml:space="preserve">. Water use and conservation for inland aquaculture ponds. </w:t>
      </w:r>
      <w:r w:rsidRPr="00D07774">
        <w:rPr>
          <w:rFonts w:ascii="Calibri" w:hAnsi="Calibri"/>
          <w:i/>
          <w:iCs/>
        </w:rPr>
        <w:t>Fisheries Management and Ecology</w:t>
      </w:r>
      <w:r w:rsidRPr="00D07774">
        <w:rPr>
          <w:rFonts w:ascii="Calibri" w:hAnsi="Calibri"/>
        </w:rPr>
        <w:t xml:space="preserve"> </w:t>
      </w:r>
      <w:r w:rsidRPr="00D07774">
        <w:rPr>
          <w:rFonts w:ascii="Calibri" w:hAnsi="Calibri"/>
          <w:b/>
          <w:bCs/>
        </w:rPr>
        <w:t>7</w:t>
      </w:r>
      <w:r w:rsidRPr="00D07774">
        <w:rPr>
          <w:rFonts w:ascii="Calibri" w:hAnsi="Calibri"/>
        </w:rPr>
        <w:t>: 55–63.</w:t>
      </w:r>
    </w:p>
    <w:p w14:paraId="5ACE7AD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oyle NR, Morgan JA</w:t>
      </w:r>
      <w:r w:rsidRPr="00D07774">
        <w:rPr>
          <w:rFonts w:ascii="Calibri" w:hAnsi="Calibri"/>
        </w:rPr>
        <w:t xml:space="preserve">. </w:t>
      </w:r>
      <w:r w:rsidRPr="00D07774">
        <w:rPr>
          <w:rFonts w:ascii="Calibri" w:hAnsi="Calibri"/>
          <w:b/>
          <w:bCs/>
        </w:rPr>
        <w:t>2009</w:t>
      </w:r>
      <w:r w:rsidRPr="00D07774">
        <w:rPr>
          <w:rFonts w:ascii="Calibri" w:hAnsi="Calibri"/>
        </w:rPr>
        <w:t xml:space="preserve">. Flux balance analysis of primary metabolism in Chlamydomonas reinhardtii. </w:t>
      </w:r>
      <w:r w:rsidRPr="00D07774">
        <w:rPr>
          <w:rFonts w:ascii="Calibri" w:hAnsi="Calibri"/>
          <w:i/>
          <w:iCs/>
        </w:rPr>
        <w:t>BMC Systems Biology</w:t>
      </w:r>
      <w:r w:rsidRPr="00D07774">
        <w:rPr>
          <w:rFonts w:ascii="Calibri" w:hAnsi="Calibri"/>
        </w:rPr>
        <w:t xml:space="preserve"> </w:t>
      </w:r>
      <w:r w:rsidRPr="00D07774">
        <w:rPr>
          <w:rFonts w:ascii="Calibri" w:hAnsi="Calibri"/>
          <w:b/>
          <w:bCs/>
        </w:rPr>
        <w:t>3</w:t>
      </w:r>
      <w:r w:rsidRPr="00D07774">
        <w:rPr>
          <w:rFonts w:ascii="Calibri" w:hAnsi="Calibri"/>
        </w:rPr>
        <w:t>: 4.</w:t>
      </w:r>
    </w:p>
    <w:p w14:paraId="3E4B38D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Boyle NR, Page MD, Liu B, Blaby IK, Casero D, Kropat J, Cokus S, Hong-Hermesdorf A, Shaw J, Karpowicz SJ, </w:t>
      </w:r>
      <w:r w:rsidRPr="00D07774">
        <w:rPr>
          <w:rFonts w:ascii="Calibri" w:hAnsi="Calibri"/>
          <w:b/>
          <w:bCs/>
          <w:i/>
          <w:iCs/>
        </w:rPr>
        <w:t>et al.</w:t>
      </w:r>
      <w:r w:rsidRPr="00D07774">
        <w:rPr>
          <w:rFonts w:ascii="Calibri" w:hAnsi="Calibri"/>
        </w:rPr>
        <w:t xml:space="preserve"> </w:t>
      </w:r>
      <w:r w:rsidRPr="00D07774">
        <w:rPr>
          <w:rFonts w:ascii="Calibri" w:hAnsi="Calibri"/>
          <w:b/>
          <w:bCs/>
        </w:rPr>
        <w:t>2012</w:t>
      </w:r>
      <w:r w:rsidRPr="00D07774">
        <w:rPr>
          <w:rFonts w:ascii="Calibri" w:hAnsi="Calibri"/>
        </w:rPr>
        <w:t xml:space="preserve">. Three acyltransferases and a nitrogen responsive regulator are implicated in nitrogen starvation-induced triacylglycerol accumulation in Chlamydomonas. </w:t>
      </w:r>
      <w:r w:rsidRPr="00D07774">
        <w:rPr>
          <w:rFonts w:ascii="Calibri" w:hAnsi="Calibri"/>
          <w:i/>
          <w:iCs/>
        </w:rPr>
        <w:t>Journal of Biological Chemistry</w:t>
      </w:r>
      <w:r w:rsidR="00677C74">
        <w:rPr>
          <w:rFonts w:ascii="Calibri" w:hAnsi="Calibri"/>
        </w:rPr>
        <w:t xml:space="preserve"> </w:t>
      </w:r>
      <w:r w:rsidR="00677C74" w:rsidRPr="00677C74">
        <w:rPr>
          <w:rFonts w:ascii="Calibri" w:hAnsi="Calibri"/>
          <w:b/>
        </w:rPr>
        <w:t>287</w:t>
      </w:r>
      <w:r w:rsidR="00677C74" w:rsidRPr="00677C74">
        <w:rPr>
          <w:rFonts w:ascii="Calibri" w:hAnsi="Calibri"/>
        </w:rPr>
        <w:t>:15811-25</w:t>
      </w:r>
      <w:r w:rsidR="00677C74">
        <w:rPr>
          <w:rFonts w:ascii="Calibri" w:hAnsi="Calibri"/>
        </w:rPr>
        <w:t>.</w:t>
      </w:r>
    </w:p>
    <w:p w14:paraId="66D136F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P plc.</w:t>
      </w:r>
      <w:r w:rsidRPr="00D07774">
        <w:rPr>
          <w:rFonts w:ascii="Calibri" w:hAnsi="Calibri"/>
        </w:rPr>
        <w:t xml:space="preserve"> </w:t>
      </w:r>
      <w:r w:rsidRPr="00D07774">
        <w:rPr>
          <w:rFonts w:ascii="Calibri" w:hAnsi="Calibri"/>
          <w:b/>
          <w:bCs/>
        </w:rPr>
        <w:t>2012</w:t>
      </w:r>
      <w:r w:rsidRPr="00D07774">
        <w:rPr>
          <w:rFonts w:ascii="Calibri" w:hAnsi="Calibri"/>
        </w:rPr>
        <w:t xml:space="preserve">. </w:t>
      </w:r>
      <w:r w:rsidRPr="00D07774">
        <w:rPr>
          <w:rFonts w:ascii="Calibri" w:hAnsi="Calibri"/>
          <w:i/>
          <w:iCs/>
        </w:rPr>
        <w:t>BP Statistical Review of World Energy June 2012</w:t>
      </w:r>
      <w:r w:rsidRPr="00D07774">
        <w:rPr>
          <w:rFonts w:ascii="Calibri" w:hAnsi="Calibri"/>
        </w:rPr>
        <w:t>. London.</w:t>
      </w:r>
    </w:p>
    <w:p w14:paraId="0335D8C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radbury M, Baker NR</w:t>
      </w:r>
      <w:r w:rsidRPr="00D07774">
        <w:rPr>
          <w:rFonts w:ascii="Calibri" w:hAnsi="Calibri"/>
        </w:rPr>
        <w:t xml:space="preserve">. </w:t>
      </w:r>
      <w:r w:rsidRPr="00D07774">
        <w:rPr>
          <w:rFonts w:ascii="Calibri" w:hAnsi="Calibri"/>
          <w:b/>
          <w:bCs/>
        </w:rPr>
        <w:t>1981</w:t>
      </w:r>
      <w:r w:rsidRPr="00D07774">
        <w:rPr>
          <w:rFonts w:ascii="Calibri" w:hAnsi="Calibri"/>
        </w:rPr>
        <w:t xml:space="preserve">. Analysis of the slow phases of the in vivo chlorophyll fluorescence induction curve. Changes in the redox state of photosystem II electron acceptors and fluorescence emission from photosystems I and II. </w:t>
      </w:r>
      <w:r w:rsidRPr="00D07774">
        <w:rPr>
          <w:rFonts w:ascii="Calibri" w:hAnsi="Calibri"/>
          <w:i/>
          <w:iCs/>
        </w:rPr>
        <w:t>Biochimica et Biophysica Acta (BBA)-Bioenergetics</w:t>
      </w:r>
      <w:r w:rsidRPr="00D07774">
        <w:rPr>
          <w:rFonts w:ascii="Calibri" w:hAnsi="Calibri"/>
        </w:rPr>
        <w:t xml:space="preserve"> </w:t>
      </w:r>
      <w:r w:rsidRPr="00D07774">
        <w:rPr>
          <w:rFonts w:ascii="Calibri" w:hAnsi="Calibri"/>
          <w:b/>
          <w:bCs/>
        </w:rPr>
        <w:t>635</w:t>
      </w:r>
      <w:r w:rsidRPr="00D07774">
        <w:rPr>
          <w:rFonts w:ascii="Calibri" w:hAnsi="Calibri"/>
        </w:rPr>
        <w:t>: 542–551.</w:t>
      </w:r>
    </w:p>
    <w:p w14:paraId="43C91AB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rennan L, Owende P</w:t>
      </w:r>
      <w:r w:rsidRPr="00D07774">
        <w:rPr>
          <w:rFonts w:ascii="Calibri" w:hAnsi="Calibri"/>
        </w:rPr>
        <w:t xml:space="preserve">. </w:t>
      </w:r>
      <w:r w:rsidRPr="00D07774">
        <w:rPr>
          <w:rFonts w:ascii="Calibri" w:hAnsi="Calibri"/>
          <w:b/>
          <w:bCs/>
        </w:rPr>
        <w:t>2010</w:t>
      </w:r>
      <w:r w:rsidRPr="00D07774">
        <w:rPr>
          <w:rFonts w:ascii="Calibri" w:hAnsi="Calibri"/>
        </w:rPr>
        <w:t xml:space="preserve">. Biofuels from microalgae—A review of technologies for production, processing, and extractions of biofuels and co-products. </w:t>
      </w:r>
      <w:r w:rsidRPr="00D07774">
        <w:rPr>
          <w:rFonts w:ascii="Calibri" w:hAnsi="Calibri"/>
          <w:i/>
          <w:iCs/>
        </w:rPr>
        <w:t>Renewable and Sustainable Energy Reviews</w:t>
      </w:r>
      <w:r w:rsidRPr="00D07774">
        <w:rPr>
          <w:rFonts w:ascii="Calibri" w:hAnsi="Calibri"/>
        </w:rPr>
        <w:t xml:space="preserve"> </w:t>
      </w:r>
      <w:r w:rsidRPr="00D07774">
        <w:rPr>
          <w:rFonts w:ascii="Calibri" w:hAnsi="Calibri"/>
          <w:b/>
          <w:bCs/>
        </w:rPr>
        <w:t>14</w:t>
      </w:r>
      <w:r w:rsidRPr="00D07774">
        <w:rPr>
          <w:rFonts w:ascii="Calibri" w:hAnsi="Calibri"/>
        </w:rPr>
        <w:t>: 557–577.</w:t>
      </w:r>
    </w:p>
    <w:p w14:paraId="1513881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rentner LB, Eckelman MJ, Zimmerman JB</w:t>
      </w:r>
      <w:r w:rsidRPr="00D07774">
        <w:rPr>
          <w:rFonts w:ascii="Calibri" w:hAnsi="Calibri"/>
        </w:rPr>
        <w:t xml:space="preserve">. </w:t>
      </w:r>
      <w:r w:rsidRPr="00D07774">
        <w:rPr>
          <w:rFonts w:ascii="Calibri" w:hAnsi="Calibri"/>
          <w:b/>
          <w:bCs/>
        </w:rPr>
        <w:t>2011</w:t>
      </w:r>
      <w:r w:rsidRPr="00D07774">
        <w:rPr>
          <w:rFonts w:ascii="Calibri" w:hAnsi="Calibri"/>
        </w:rPr>
        <w:t xml:space="preserve">. Combinatorial Life Cycle Assessment to Inform Process Design of Industrial Production of Algal Biodiesel.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5</w:t>
      </w:r>
      <w:r w:rsidRPr="00D07774">
        <w:rPr>
          <w:rFonts w:ascii="Calibri" w:hAnsi="Calibri"/>
        </w:rPr>
        <w:t>: 7060–7067.</w:t>
      </w:r>
    </w:p>
    <w:p w14:paraId="295903D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Broatch A, Tormos B, Olmeda P, Novella R</w:t>
      </w:r>
      <w:r w:rsidRPr="00D07774">
        <w:rPr>
          <w:rFonts w:ascii="Calibri" w:hAnsi="Calibri"/>
        </w:rPr>
        <w:t xml:space="preserve">. </w:t>
      </w:r>
      <w:r w:rsidRPr="00D07774">
        <w:rPr>
          <w:rFonts w:ascii="Calibri" w:hAnsi="Calibri"/>
          <w:b/>
          <w:bCs/>
        </w:rPr>
        <w:t>2014</w:t>
      </w:r>
      <w:r w:rsidRPr="00D07774">
        <w:rPr>
          <w:rFonts w:ascii="Calibri" w:hAnsi="Calibri"/>
        </w:rPr>
        <w:t xml:space="preserve">. Impact of biodiesel fuel on cold starting of automotive direct injection diesel engines. </w:t>
      </w:r>
      <w:r w:rsidRPr="00D07774">
        <w:rPr>
          <w:rFonts w:ascii="Calibri" w:hAnsi="Calibri"/>
          <w:i/>
          <w:iCs/>
        </w:rPr>
        <w:t>Energy</w:t>
      </w:r>
      <w:r w:rsidRPr="00D07774">
        <w:rPr>
          <w:rFonts w:ascii="Calibri" w:hAnsi="Calibri"/>
        </w:rPr>
        <w:t xml:space="preserve"> </w:t>
      </w:r>
      <w:r w:rsidRPr="00D07774">
        <w:rPr>
          <w:rFonts w:ascii="Calibri" w:hAnsi="Calibri"/>
          <w:b/>
          <w:bCs/>
        </w:rPr>
        <w:t>73</w:t>
      </w:r>
      <w:r w:rsidRPr="00D07774">
        <w:rPr>
          <w:rFonts w:ascii="Calibri" w:hAnsi="Calibri"/>
        </w:rPr>
        <w:t>: 653–660.</w:t>
      </w:r>
    </w:p>
    <w:p w14:paraId="56F54A5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ulté L, Wollman F-A</w:t>
      </w:r>
      <w:r w:rsidRPr="00D07774">
        <w:rPr>
          <w:rFonts w:ascii="Calibri" w:hAnsi="Calibri"/>
        </w:rPr>
        <w:t xml:space="preserve">. </w:t>
      </w:r>
      <w:r w:rsidRPr="00D07774">
        <w:rPr>
          <w:rFonts w:ascii="Calibri" w:hAnsi="Calibri"/>
          <w:b/>
          <w:bCs/>
        </w:rPr>
        <w:t>1992</w:t>
      </w:r>
      <w:r w:rsidRPr="00D07774">
        <w:rPr>
          <w:rFonts w:ascii="Calibri" w:hAnsi="Calibri"/>
        </w:rPr>
        <w:t xml:space="preserve">. Evidence for a selective destabilization of an integral membrane protein, the cytochrome b6/f complex, during gametogenesis in Chlamydomonas reinhardtii. </w:t>
      </w:r>
      <w:r w:rsidRPr="00D07774">
        <w:rPr>
          <w:rFonts w:ascii="Calibri" w:hAnsi="Calibri"/>
          <w:i/>
          <w:iCs/>
        </w:rPr>
        <w:t>European Journal of Biochemistry</w:t>
      </w:r>
      <w:r w:rsidRPr="00D07774">
        <w:rPr>
          <w:rFonts w:ascii="Calibri" w:hAnsi="Calibri"/>
        </w:rPr>
        <w:t xml:space="preserve"> </w:t>
      </w:r>
      <w:r w:rsidRPr="00D07774">
        <w:rPr>
          <w:rFonts w:ascii="Calibri" w:hAnsi="Calibri"/>
          <w:b/>
          <w:bCs/>
        </w:rPr>
        <w:t>204</w:t>
      </w:r>
      <w:r w:rsidRPr="00D07774">
        <w:rPr>
          <w:rFonts w:ascii="Calibri" w:hAnsi="Calibri"/>
        </w:rPr>
        <w:t>: 327–336.</w:t>
      </w:r>
    </w:p>
    <w:p w14:paraId="1B32A3E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urlew J</w:t>
      </w:r>
      <w:r w:rsidRPr="00D07774">
        <w:rPr>
          <w:rFonts w:ascii="Calibri" w:hAnsi="Calibri"/>
        </w:rPr>
        <w:t xml:space="preserve">. </w:t>
      </w:r>
      <w:r w:rsidRPr="00D07774">
        <w:rPr>
          <w:rFonts w:ascii="Calibri" w:hAnsi="Calibri"/>
          <w:b/>
          <w:bCs/>
        </w:rPr>
        <w:t>1953</w:t>
      </w:r>
      <w:r w:rsidRPr="00D07774">
        <w:rPr>
          <w:rFonts w:ascii="Calibri" w:hAnsi="Calibri"/>
        </w:rPr>
        <w:t xml:space="preserve">. </w:t>
      </w:r>
      <w:r w:rsidRPr="00D07774">
        <w:rPr>
          <w:rFonts w:ascii="Calibri" w:hAnsi="Calibri"/>
          <w:i/>
          <w:iCs/>
        </w:rPr>
        <w:t>Algae Culture from Laboratory to Pilot Plant</w:t>
      </w:r>
      <w:r w:rsidRPr="00D07774">
        <w:rPr>
          <w:rFonts w:ascii="Calibri" w:hAnsi="Calibri"/>
        </w:rPr>
        <w:t>. Washington, D.C.: Carnegie I</w:t>
      </w:r>
      <w:r w:rsidR="00677C74">
        <w:rPr>
          <w:rFonts w:ascii="Calibri" w:hAnsi="Calibri"/>
        </w:rPr>
        <w:t>n</w:t>
      </w:r>
      <w:r w:rsidRPr="00D07774">
        <w:rPr>
          <w:rFonts w:ascii="Calibri" w:hAnsi="Calibri"/>
        </w:rPr>
        <w:t>stitute of Washington.</w:t>
      </w:r>
    </w:p>
    <w:p w14:paraId="00C6D81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Bustin SA, Beaulieu J-F, Huggett J, Jaggi R, Kibenge FS, Olsvik PA, Penning LC, Toegel S</w:t>
      </w:r>
      <w:r w:rsidRPr="00D07774">
        <w:rPr>
          <w:rFonts w:ascii="Calibri" w:hAnsi="Calibri"/>
        </w:rPr>
        <w:t xml:space="preserve">. </w:t>
      </w:r>
      <w:r w:rsidRPr="00D07774">
        <w:rPr>
          <w:rFonts w:ascii="Calibri" w:hAnsi="Calibri"/>
          <w:b/>
          <w:bCs/>
        </w:rPr>
        <w:t>2010</w:t>
      </w:r>
      <w:r w:rsidRPr="00D07774">
        <w:rPr>
          <w:rFonts w:ascii="Calibri" w:hAnsi="Calibri"/>
        </w:rPr>
        <w:t xml:space="preserve">. MIQE précis: Practical implementation of minimum standard guidelines for fluorescence-based quantitative real-time PCR experiments. </w:t>
      </w:r>
      <w:r w:rsidRPr="00D07774">
        <w:rPr>
          <w:rFonts w:ascii="Calibri" w:hAnsi="Calibri"/>
          <w:i/>
          <w:iCs/>
        </w:rPr>
        <w:t>BMC Molecular Biology</w:t>
      </w:r>
      <w:r w:rsidRPr="00D07774">
        <w:rPr>
          <w:rFonts w:ascii="Calibri" w:hAnsi="Calibri"/>
        </w:rPr>
        <w:t xml:space="preserve"> </w:t>
      </w:r>
      <w:r w:rsidRPr="00D07774">
        <w:rPr>
          <w:rFonts w:ascii="Calibri" w:hAnsi="Calibri"/>
          <w:b/>
          <w:bCs/>
        </w:rPr>
        <w:t>11</w:t>
      </w:r>
      <w:r w:rsidRPr="00D07774">
        <w:rPr>
          <w:rFonts w:ascii="Calibri" w:hAnsi="Calibri"/>
        </w:rPr>
        <w:t>: 74.</w:t>
      </w:r>
    </w:p>
    <w:p w14:paraId="675DD2C2" w14:textId="77777777" w:rsidR="009D57BD"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aisová L, Marin B, Melkonian M</w:t>
      </w:r>
      <w:r w:rsidRPr="00D07774">
        <w:rPr>
          <w:rFonts w:ascii="Calibri" w:hAnsi="Calibri"/>
        </w:rPr>
        <w:t xml:space="preserve">. </w:t>
      </w:r>
      <w:r w:rsidRPr="00D07774">
        <w:rPr>
          <w:rFonts w:ascii="Calibri" w:hAnsi="Calibri"/>
          <w:b/>
          <w:bCs/>
        </w:rPr>
        <w:t>2011</w:t>
      </w:r>
      <w:r w:rsidRPr="00D07774">
        <w:rPr>
          <w:rFonts w:ascii="Calibri" w:hAnsi="Calibri"/>
        </w:rPr>
        <w:t xml:space="preserve">. A close-up view on ITS2 evolution and speciation - a case study in the Ulvophyceae (Chlorophyta, Viridiplantae). </w:t>
      </w:r>
      <w:r w:rsidRPr="00D07774">
        <w:rPr>
          <w:rFonts w:ascii="Calibri" w:hAnsi="Calibri"/>
          <w:i/>
          <w:iCs/>
        </w:rPr>
        <w:t xml:space="preserve">BMC </w:t>
      </w:r>
      <w:r w:rsidR="00677C74">
        <w:rPr>
          <w:rFonts w:ascii="Calibri" w:hAnsi="Calibri"/>
          <w:i/>
          <w:iCs/>
        </w:rPr>
        <w:t>E</w:t>
      </w:r>
      <w:r w:rsidRPr="00D07774">
        <w:rPr>
          <w:rFonts w:ascii="Calibri" w:hAnsi="Calibri"/>
          <w:i/>
          <w:iCs/>
        </w:rPr>
        <w:t xml:space="preserve">volutionary </w:t>
      </w:r>
      <w:r w:rsidR="00677C74">
        <w:rPr>
          <w:rFonts w:ascii="Calibri" w:hAnsi="Calibri"/>
          <w:i/>
          <w:iCs/>
        </w:rPr>
        <w:t>B</w:t>
      </w:r>
      <w:r w:rsidRPr="00D07774">
        <w:rPr>
          <w:rFonts w:ascii="Calibri" w:hAnsi="Calibri"/>
          <w:i/>
          <w:iCs/>
        </w:rPr>
        <w:t>iology</w:t>
      </w:r>
      <w:r w:rsidRPr="00D07774">
        <w:rPr>
          <w:rFonts w:ascii="Calibri" w:hAnsi="Calibri"/>
        </w:rPr>
        <w:t xml:space="preserve"> </w:t>
      </w:r>
      <w:r w:rsidRPr="00D07774">
        <w:rPr>
          <w:rFonts w:ascii="Calibri" w:hAnsi="Calibri"/>
          <w:b/>
          <w:bCs/>
        </w:rPr>
        <w:t>11</w:t>
      </w:r>
      <w:r w:rsidRPr="00D07774">
        <w:rPr>
          <w:rFonts w:ascii="Calibri" w:hAnsi="Calibri"/>
        </w:rPr>
        <w:t>: 262.</w:t>
      </w:r>
    </w:p>
    <w:p w14:paraId="156B50D8" w14:textId="77777777" w:rsidR="003033E5" w:rsidRPr="003033E5" w:rsidRDefault="003033E5" w:rsidP="003033E5">
      <w:pPr>
        <w:ind w:left="567" w:hanging="567"/>
        <w:rPr>
          <w:lang w:eastAsia="en-GB"/>
        </w:rPr>
      </w:pPr>
      <w:r>
        <w:rPr>
          <w:b/>
          <w:lang w:eastAsia="en-GB"/>
        </w:rPr>
        <w:t xml:space="preserve">Campbell PK, Beer T, Batten D. 2010. </w:t>
      </w:r>
      <w:r>
        <w:rPr>
          <w:lang w:eastAsia="en-GB"/>
        </w:rPr>
        <w:t xml:space="preserve">Life cycle assessment of biodiesel production from microalgae in ponds. </w:t>
      </w:r>
      <w:r>
        <w:rPr>
          <w:i/>
          <w:lang w:eastAsia="en-GB"/>
        </w:rPr>
        <w:t>Bioresource Technology</w:t>
      </w:r>
      <w:r>
        <w:rPr>
          <w:lang w:eastAsia="en-GB"/>
        </w:rPr>
        <w:t xml:space="preserve"> </w:t>
      </w:r>
      <w:r>
        <w:rPr>
          <w:b/>
          <w:lang w:eastAsia="en-GB"/>
        </w:rPr>
        <w:t>102</w:t>
      </w:r>
      <w:r>
        <w:rPr>
          <w:lang w:eastAsia="en-GB"/>
        </w:rPr>
        <w:t xml:space="preserve">: 50-56. </w:t>
      </w:r>
    </w:p>
    <w:p w14:paraId="510930C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arroll A, Somerville C</w:t>
      </w:r>
      <w:r w:rsidRPr="00D07774">
        <w:rPr>
          <w:rFonts w:ascii="Calibri" w:hAnsi="Calibri"/>
        </w:rPr>
        <w:t xml:space="preserve">. </w:t>
      </w:r>
      <w:r w:rsidRPr="00D07774">
        <w:rPr>
          <w:rFonts w:ascii="Calibri" w:hAnsi="Calibri"/>
          <w:b/>
          <w:bCs/>
        </w:rPr>
        <w:t>2009</w:t>
      </w:r>
      <w:r w:rsidRPr="00D07774">
        <w:rPr>
          <w:rFonts w:ascii="Calibri" w:hAnsi="Calibri"/>
        </w:rPr>
        <w:t xml:space="preserve">. Cellulosic Biofuels. </w:t>
      </w:r>
      <w:r w:rsidRPr="00D07774">
        <w:rPr>
          <w:rFonts w:ascii="Calibri" w:hAnsi="Calibri"/>
          <w:i/>
          <w:iCs/>
        </w:rPr>
        <w:t>Annual Review of Plant Biology</w:t>
      </w:r>
      <w:r w:rsidRPr="00D07774">
        <w:rPr>
          <w:rFonts w:ascii="Calibri" w:hAnsi="Calibri"/>
        </w:rPr>
        <w:t xml:space="preserve"> </w:t>
      </w:r>
      <w:r w:rsidRPr="00D07774">
        <w:rPr>
          <w:rFonts w:ascii="Calibri" w:hAnsi="Calibri"/>
          <w:b/>
          <w:bCs/>
        </w:rPr>
        <w:t>60</w:t>
      </w:r>
      <w:r w:rsidRPr="00D07774">
        <w:rPr>
          <w:rFonts w:ascii="Calibri" w:hAnsi="Calibri"/>
        </w:rPr>
        <w:t>: 165–182.</w:t>
      </w:r>
    </w:p>
    <w:p w14:paraId="68A138F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CAP</w:t>
      </w:r>
      <w:r w:rsidRPr="00D07774">
        <w:rPr>
          <w:rFonts w:ascii="Calibri" w:hAnsi="Calibri"/>
        </w:rPr>
        <w:t xml:space="preserve">. </w:t>
      </w:r>
      <w:r w:rsidRPr="00D07774">
        <w:rPr>
          <w:rFonts w:ascii="Calibri" w:hAnsi="Calibri"/>
          <w:b/>
          <w:bCs/>
        </w:rPr>
        <w:t>2010</w:t>
      </w:r>
      <w:r w:rsidRPr="00D07774">
        <w:rPr>
          <w:rFonts w:ascii="Calibri" w:hAnsi="Calibri"/>
        </w:rPr>
        <w:t>. 3N Bold Basal Medium Recipe.</w:t>
      </w:r>
    </w:p>
    <w:p w14:paraId="0C13C43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erón Garcı́a MC, Sánchez Mirón A, Fernández Sevilla JM, Molina Grima E, Garcı́a Camacho F</w:t>
      </w:r>
      <w:r w:rsidRPr="00D07774">
        <w:rPr>
          <w:rFonts w:ascii="Calibri" w:hAnsi="Calibri"/>
        </w:rPr>
        <w:t xml:space="preserve">. </w:t>
      </w:r>
      <w:r w:rsidRPr="00D07774">
        <w:rPr>
          <w:rFonts w:ascii="Calibri" w:hAnsi="Calibri"/>
          <w:b/>
          <w:bCs/>
        </w:rPr>
        <w:t>2005</w:t>
      </w:r>
      <w:r w:rsidRPr="00D07774">
        <w:rPr>
          <w:rFonts w:ascii="Calibri" w:hAnsi="Calibri"/>
        </w:rPr>
        <w:t xml:space="preserve">. Mixotrophic growth of the microalga Phaeodactylum tricornutum. </w:t>
      </w:r>
      <w:r w:rsidRPr="00D07774">
        <w:rPr>
          <w:rFonts w:ascii="Calibri" w:hAnsi="Calibri"/>
          <w:i/>
          <w:iCs/>
        </w:rPr>
        <w:t>Process Biochemistry</w:t>
      </w:r>
      <w:r w:rsidRPr="00D07774">
        <w:rPr>
          <w:rFonts w:ascii="Calibri" w:hAnsi="Calibri"/>
        </w:rPr>
        <w:t xml:space="preserve"> </w:t>
      </w:r>
      <w:r w:rsidRPr="00D07774">
        <w:rPr>
          <w:rFonts w:ascii="Calibri" w:hAnsi="Calibri"/>
          <w:b/>
          <w:bCs/>
        </w:rPr>
        <w:t>40</w:t>
      </w:r>
      <w:r w:rsidRPr="00D07774">
        <w:rPr>
          <w:rFonts w:ascii="Calibri" w:hAnsi="Calibri"/>
        </w:rPr>
        <w:t>: 297–305.</w:t>
      </w:r>
    </w:p>
    <w:p w14:paraId="6D5BFD7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ang C</w:t>
      </w:r>
      <w:r w:rsidRPr="00D07774">
        <w:rPr>
          <w:rFonts w:ascii="Calibri" w:hAnsi="Calibri"/>
        </w:rPr>
        <w:t xml:space="preserve">. </w:t>
      </w:r>
      <w:r w:rsidRPr="00D07774">
        <w:rPr>
          <w:rFonts w:ascii="Calibri" w:hAnsi="Calibri"/>
          <w:b/>
          <w:bCs/>
        </w:rPr>
        <w:t>2012</w:t>
      </w:r>
      <w:r w:rsidRPr="00D07774">
        <w:rPr>
          <w:rFonts w:ascii="Calibri" w:hAnsi="Calibri"/>
        </w:rPr>
        <w:t xml:space="preserve">. Marine energy consumption, national economic activity, and greenhouse gas emissions from international shipping. </w:t>
      </w:r>
      <w:r w:rsidRPr="00D07774">
        <w:rPr>
          <w:rFonts w:ascii="Calibri" w:hAnsi="Calibri"/>
          <w:i/>
          <w:iCs/>
        </w:rPr>
        <w:t>Energy Policy</w:t>
      </w:r>
      <w:r w:rsidRPr="00D07774">
        <w:rPr>
          <w:rFonts w:ascii="Calibri" w:hAnsi="Calibri"/>
        </w:rPr>
        <w:t xml:space="preserve"> </w:t>
      </w:r>
      <w:r w:rsidRPr="00D07774">
        <w:rPr>
          <w:rFonts w:ascii="Calibri" w:hAnsi="Calibri"/>
          <w:b/>
          <w:bCs/>
        </w:rPr>
        <w:t>41</w:t>
      </w:r>
      <w:r w:rsidRPr="00D07774">
        <w:rPr>
          <w:rFonts w:ascii="Calibri" w:hAnsi="Calibri"/>
        </w:rPr>
        <w:t>: 843–848.</w:t>
      </w:r>
    </w:p>
    <w:p w14:paraId="7D17F65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ang KJL, Rye L, Dunstan GA, Grant T, Koutoulis A, Nichols PD, Blackburn SI</w:t>
      </w:r>
      <w:r w:rsidRPr="00D07774">
        <w:rPr>
          <w:rFonts w:ascii="Calibri" w:hAnsi="Calibri"/>
        </w:rPr>
        <w:t xml:space="preserve">. </w:t>
      </w:r>
      <w:r w:rsidRPr="00D07774">
        <w:rPr>
          <w:rFonts w:ascii="Calibri" w:hAnsi="Calibri"/>
          <w:b/>
          <w:bCs/>
        </w:rPr>
        <w:t>2014</w:t>
      </w:r>
      <w:r w:rsidRPr="00D07774">
        <w:rPr>
          <w:rFonts w:ascii="Calibri" w:hAnsi="Calibri"/>
        </w:rPr>
        <w:t xml:space="preserve">. Life cycle assessment: heterotrophic cultivation of thraustochytrids for biodiesel production. </w:t>
      </w:r>
      <w:r w:rsidRPr="00D07774">
        <w:rPr>
          <w:rFonts w:ascii="Calibri" w:hAnsi="Calibri"/>
          <w:i/>
          <w:iCs/>
        </w:rPr>
        <w:t>Journal of Applied Phycology</w:t>
      </w:r>
      <w:r w:rsidRPr="00D07774">
        <w:rPr>
          <w:rFonts w:ascii="Calibri" w:hAnsi="Calibri"/>
        </w:rPr>
        <w:t xml:space="preserve"> </w:t>
      </w:r>
      <w:r w:rsidRPr="00D07774">
        <w:rPr>
          <w:rFonts w:ascii="Calibri" w:hAnsi="Calibri"/>
          <w:b/>
          <w:bCs/>
        </w:rPr>
        <w:t>27</w:t>
      </w:r>
      <w:r w:rsidRPr="00D07774">
        <w:rPr>
          <w:rFonts w:ascii="Calibri" w:hAnsi="Calibri"/>
        </w:rPr>
        <w:t>: 639–647.</w:t>
      </w:r>
    </w:p>
    <w:p w14:paraId="1B51D99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apman KD, Ohlrogge JB</w:t>
      </w:r>
      <w:r w:rsidRPr="00D07774">
        <w:rPr>
          <w:rFonts w:ascii="Calibri" w:hAnsi="Calibri"/>
        </w:rPr>
        <w:t xml:space="preserve">. </w:t>
      </w:r>
      <w:r w:rsidRPr="00D07774">
        <w:rPr>
          <w:rFonts w:ascii="Calibri" w:hAnsi="Calibri"/>
          <w:b/>
          <w:bCs/>
        </w:rPr>
        <w:t>2012</w:t>
      </w:r>
      <w:r w:rsidRPr="00D07774">
        <w:rPr>
          <w:rFonts w:ascii="Calibri" w:hAnsi="Calibri"/>
        </w:rPr>
        <w:t xml:space="preserve">. Compartmentation of Triacylglycerol Accumulation in Plants. </w:t>
      </w:r>
      <w:r w:rsidRPr="00D07774">
        <w:rPr>
          <w:rFonts w:ascii="Calibri" w:hAnsi="Calibri"/>
          <w:i/>
          <w:iCs/>
        </w:rPr>
        <w:t>Journal of Biological Chemistry</w:t>
      </w:r>
      <w:r w:rsidRPr="00D07774">
        <w:rPr>
          <w:rFonts w:ascii="Calibri" w:hAnsi="Calibri"/>
        </w:rPr>
        <w:t xml:space="preserve"> </w:t>
      </w:r>
      <w:r w:rsidRPr="00D07774">
        <w:rPr>
          <w:rFonts w:ascii="Calibri" w:hAnsi="Calibri"/>
          <w:b/>
          <w:bCs/>
        </w:rPr>
        <w:t>287</w:t>
      </w:r>
      <w:r w:rsidRPr="00D07774">
        <w:rPr>
          <w:rFonts w:ascii="Calibri" w:hAnsi="Calibri"/>
        </w:rPr>
        <w:t>: 2288–2294.</w:t>
      </w:r>
    </w:p>
    <w:p w14:paraId="2E15776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auton MS, Winge P, Brembu T, Vadstein O, Bones AM</w:t>
      </w:r>
      <w:r w:rsidRPr="00D07774">
        <w:rPr>
          <w:rFonts w:ascii="Calibri" w:hAnsi="Calibri"/>
        </w:rPr>
        <w:t xml:space="preserve">. </w:t>
      </w:r>
      <w:r w:rsidRPr="00D07774">
        <w:rPr>
          <w:rFonts w:ascii="Calibri" w:hAnsi="Calibri"/>
          <w:b/>
          <w:bCs/>
        </w:rPr>
        <w:t>2013</w:t>
      </w:r>
      <w:r w:rsidRPr="00D07774">
        <w:rPr>
          <w:rFonts w:ascii="Calibri" w:hAnsi="Calibri"/>
        </w:rPr>
        <w:t xml:space="preserve">. Gene regulation of carbon fixation, storage, and utilization in the diatom Phaeodactylum tricornutum acclimated to light/dark cycles. </w:t>
      </w:r>
      <w:r w:rsidRPr="00D07774">
        <w:rPr>
          <w:rFonts w:ascii="Calibri" w:hAnsi="Calibri"/>
          <w:i/>
          <w:iCs/>
        </w:rPr>
        <w:t>Plant Physiology</w:t>
      </w:r>
      <w:r w:rsidRPr="00D07774">
        <w:rPr>
          <w:rFonts w:ascii="Calibri" w:hAnsi="Calibri"/>
        </w:rPr>
        <w:t xml:space="preserve"> </w:t>
      </w:r>
      <w:r w:rsidRPr="00D07774">
        <w:rPr>
          <w:rFonts w:ascii="Calibri" w:hAnsi="Calibri"/>
          <w:b/>
          <w:bCs/>
        </w:rPr>
        <w:t>161</w:t>
      </w:r>
      <w:r w:rsidRPr="00D07774">
        <w:rPr>
          <w:rFonts w:ascii="Calibri" w:hAnsi="Calibri"/>
        </w:rPr>
        <w:t>: 1034–1048.</w:t>
      </w:r>
    </w:p>
    <w:p w14:paraId="0892ACC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eirsilp B, Torpee S</w:t>
      </w:r>
      <w:r w:rsidRPr="00D07774">
        <w:rPr>
          <w:rFonts w:ascii="Calibri" w:hAnsi="Calibri"/>
        </w:rPr>
        <w:t xml:space="preserve">. </w:t>
      </w:r>
      <w:r w:rsidRPr="00D07774">
        <w:rPr>
          <w:rFonts w:ascii="Calibri" w:hAnsi="Calibri"/>
          <w:b/>
          <w:bCs/>
        </w:rPr>
        <w:t>2012</w:t>
      </w:r>
      <w:r w:rsidRPr="00D07774">
        <w:rPr>
          <w:rFonts w:ascii="Calibri" w:hAnsi="Calibri"/>
        </w:rPr>
        <w:t xml:space="preserve">. Enhanced growth and lipid production of microalgae under mixotrophic culture condition: Effect of light intensity, glucose concentration and fed-batch cultivation.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10</w:t>
      </w:r>
      <w:r w:rsidRPr="00D07774">
        <w:rPr>
          <w:rFonts w:ascii="Calibri" w:hAnsi="Calibri"/>
        </w:rPr>
        <w:t>: 510–516.</w:t>
      </w:r>
    </w:p>
    <w:p w14:paraId="7DFBC3A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Chen F</w:t>
      </w:r>
      <w:r w:rsidRPr="00D07774">
        <w:rPr>
          <w:rFonts w:ascii="Calibri" w:hAnsi="Calibri"/>
        </w:rPr>
        <w:t xml:space="preserve">. </w:t>
      </w:r>
      <w:r w:rsidRPr="00D07774">
        <w:rPr>
          <w:rFonts w:ascii="Calibri" w:hAnsi="Calibri"/>
          <w:b/>
          <w:bCs/>
        </w:rPr>
        <w:t>1996</w:t>
      </w:r>
      <w:r w:rsidRPr="00D07774">
        <w:rPr>
          <w:rFonts w:ascii="Calibri" w:hAnsi="Calibri"/>
        </w:rPr>
        <w:t xml:space="preserve">. High cell density culture of microalgae in heterotrophic growth. </w:t>
      </w:r>
      <w:r w:rsidRPr="00D07774">
        <w:rPr>
          <w:rFonts w:ascii="Calibri" w:hAnsi="Calibri"/>
          <w:i/>
          <w:iCs/>
        </w:rPr>
        <w:t>Trends in Biotechnology</w:t>
      </w:r>
      <w:r w:rsidRPr="00D07774">
        <w:rPr>
          <w:rFonts w:ascii="Calibri" w:hAnsi="Calibri"/>
        </w:rPr>
        <w:t xml:space="preserve"> </w:t>
      </w:r>
      <w:r w:rsidRPr="00D07774">
        <w:rPr>
          <w:rFonts w:ascii="Calibri" w:hAnsi="Calibri"/>
          <w:b/>
          <w:bCs/>
        </w:rPr>
        <w:t>14</w:t>
      </w:r>
      <w:r w:rsidRPr="00D07774">
        <w:rPr>
          <w:rFonts w:ascii="Calibri" w:hAnsi="Calibri"/>
        </w:rPr>
        <w:t>: 421–426.</w:t>
      </w:r>
    </w:p>
    <w:p w14:paraId="3E8EE58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en W, Sommerfeld M, Hu Q</w:t>
      </w:r>
      <w:r w:rsidRPr="00D07774">
        <w:rPr>
          <w:rFonts w:ascii="Calibri" w:hAnsi="Calibri"/>
        </w:rPr>
        <w:t xml:space="preserve">. </w:t>
      </w:r>
      <w:r w:rsidRPr="00D07774">
        <w:rPr>
          <w:rFonts w:ascii="Calibri" w:hAnsi="Calibri"/>
          <w:b/>
          <w:bCs/>
        </w:rPr>
        <w:t>2011a</w:t>
      </w:r>
      <w:r w:rsidRPr="00D07774">
        <w:rPr>
          <w:rFonts w:ascii="Calibri" w:hAnsi="Calibri"/>
        </w:rPr>
        <w:t xml:space="preserve">. Microwave-assisted Nile red method for in vivo quantification of neutral lipids in microalgae.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135–141.</w:t>
      </w:r>
    </w:p>
    <w:p w14:paraId="0B08DEB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en Y, Wang Y, Sun Y, Zhang L, Li W</w:t>
      </w:r>
      <w:r w:rsidRPr="00D07774">
        <w:rPr>
          <w:rFonts w:ascii="Calibri" w:hAnsi="Calibri"/>
        </w:rPr>
        <w:t xml:space="preserve">. </w:t>
      </w:r>
      <w:r w:rsidRPr="00D07774">
        <w:rPr>
          <w:rFonts w:ascii="Calibri" w:hAnsi="Calibri"/>
          <w:b/>
          <w:bCs/>
        </w:rPr>
        <w:t>2001</w:t>
      </w:r>
      <w:r w:rsidRPr="00D07774">
        <w:rPr>
          <w:rFonts w:ascii="Calibri" w:hAnsi="Calibri"/>
        </w:rPr>
        <w:t xml:space="preserve">. Highly efficient expression of rabbit neutrophil peptide-1 gene in Chlorella ellipsoidea cells. </w:t>
      </w:r>
      <w:r w:rsidRPr="00D07774">
        <w:rPr>
          <w:rFonts w:ascii="Calibri" w:hAnsi="Calibri"/>
          <w:i/>
          <w:iCs/>
        </w:rPr>
        <w:t>Current Genetics</w:t>
      </w:r>
      <w:r w:rsidRPr="00D07774">
        <w:rPr>
          <w:rFonts w:ascii="Calibri" w:hAnsi="Calibri"/>
        </w:rPr>
        <w:t xml:space="preserve"> </w:t>
      </w:r>
      <w:r w:rsidRPr="00D07774">
        <w:rPr>
          <w:rFonts w:ascii="Calibri" w:hAnsi="Calibri"/>
          <w:b/>
          <w:bCs/>
        </w:rPr>
        <w:t>39</w:t>
      </w:r>
      <w:r w:rsidRPr="00D07774">
        <w:rPr>
          <w:rFonts w:ascii="Calibri" w:hAnsi="Calibri"/>
        </w:rPr>
        <w:t>: 365–370.</w:t>
      </w:r>
    </w:p>
    <w:p w14:paraId="6E55B8F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en C-Y, Yeh K-L, Aisyah R, Lee D-J, Chang J-S</w:t>
      </w:r>
      <w:r w:rsidRPr="00D07774">
        <w:rPr>
          <w:rFonts w:ascii="Calibri" w:hAnsi="Calibri"/>
        </w:rPr>
        <w:t xml:space="preserve">. </w:t>
      </w:r>
      <w:r w:rsidRPr="00D07774">
        <w:rPr>
          <w:rFonts w:ascii="Calibri" w:hAnsi="Calibri"/>
          <w:b/>
          <w:bCs/>
        </w:rPr>
        <w:t>2011b</w:t>
      </w:r>
      <w:r w:rsidRPr="00D07774">
        <w:rPr>
          <w:rFonts w:ascii="Calibri" w:hAnsi="Calibri"/>
        </w:rPr>
        <w:t xml:space="preserve">. Cultivation, photobioreactor design and harvesting of microalgae for biodiesel production: A critical review.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71–81.</w:t>
      </w:r>
    </w:p>
    <w:p w14:paraId="69A5164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innasamy S, Bhatnagar A, Hunt RW, Das KC</w:t>
      </w:r>
      <w:r w:rsidRPr="00D07774">
        <w:rPr>
          <w:rFonts w:ascii="Calibri" w:hAnsi="Calibri"/>
        </w:rPr>
        <w:t xml:space="preserve">. </w:t>
      </w:r>
      <w:r w:rsidRPr="00D07774">
        <w:rPr>
          <w:rFonts w:ascii="Calibri" w:hAnsi="Calibri"/>
          <w:b/>
          <w:bCs/>
        </w:rPr>
        <w:t>2010</w:t>
      </w:r>
      <w:r w:rsidRPr="00D07774">
        <w:rPr>
          <w:rFonts w:ascii="Calibri" w:hAnsi="Calibri"/>
        </w:rPr>
        <w:t xml:space="preserve">. Microalgae cultivation in a wastewater dominated by carpet mill effluents for biofuel application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1</w:t>
      </w:r>
      <w:r w:rsidRPr="00D07774">
        <w:rPr>
          <w:rFonts w:ascii="Calibri" w:hAnsi="Calibri"/>
        </w:rPr>
        <w:t>: 3097–3105.</w:t>
      </w:r>
    </w:p>
    <w:p w14:paraId="7D5446B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isti Y</w:t>
      </w:r>
      <w:r w:rsidRPr="00D07774">
        <w:rPr>
          <w:rFonts w:ascii="Calibri" w:hAnsi="Calibri"/>
        </w:rPr>
        <w:t xml:space="preserve">. </w:t>
      </w:r>
      <w:r w:rsidRPr="00D07774">
        <w:rPr>
          <w:rFonts w:ascii="Calibri" w:hAnsi="Calibri"/>
          <w:b/>
          <w:bCs/>
        </w:rPr>
        <w:t>2007</w:t>
      </w:r>
      <w:r w:rsidRPr="00D07774">
        <w:rPr>
          <w:rFonts w:ascii="Calibri" w:hAnsi="Calibri"/>
        </w:rPr>
        <w:t xml:space="preserve">. Biodiesel from microalgae. </w:t>
      </w:r>
      <w:r w:rsidRPr="00D07774">
        <w:rPr>
          <w:rFonts w:ascii="Calibri" w:hAnsi="Calibri"/>
          <w:i/>
          <w:iCs/>
        </w:rPr>
        <w:t>Biotechnology Advances</w:t>
      </w:r>
      <w:r w:rsidRPr="00D07774">
        <w:rPr>
          <w:rFonts w:ascii="Calibri" w:hAnsi="Calibri"/>
        </w:rPr>
        <w:t xml:space="preserve"> </w:t>
      </w:r>
      <w:r w:rsidRPr="00D07774">
        <w:rPr>
          <w:rFonts w:ascii="Calibri" w:hAnsi="Calibri"/>
          <w:b/>
          <w:bCs/>
        </w:rPr>
        <w:t>25</w:t>
      </w:r>
      <w:r w:rsidRPr="00D07774">
        <w:rPr>
          <w:rFonts w:ascii="Calibri" w:hAnsi="Calibri"/>
        </w:rPr>
        <w:t>: 294–306.</w:t>
      </w:r>
    </w:p>
    <w:p w14:paraId="252A62D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isti Y</w:t>
      </w:r>
      <w:r w:rsidRPr="00D07774">
        <w:rPr>
          <w:rFonts w:ascii="Calibri" w:hAnsi="Calibri"/>
        </w:rPr>
        <w:t xml:space="preserve">. </w:t>
      </w:r>
      <w:r w:rsidRPr="00D07774">
        <w:rPr>
          <w:rFonts w:ascii="Calibri" w:hAnsi="Calibri"/>
          <w:b/>
          <w:bCs/>
        </w:rPr>
        <w:t>2008</w:t>
      </w:r>
      <w:r w:rsidRPr="00D07774">
        <w:rPr>
          <w:rFonts w:ascii="Calibri" w:hAnsi="Calibri"/>
        </w:rPr>
        <w:t xml:space="preserve">. Biodiesel from microalgae beats bioethanol. </w:t>
      </w:r>
      <w:r w:rsidRPr="00D07774">
        <w:rPr>
          <w:rFonts w:ascii="Calibri" w:hAnsi="Calibri"/>
          <w:i/>
          <w:iCs/>
        </w:rPr>
        <w:t>Trends in Biotechnology</w:t>
      </w:r>
      <w:r w:rsidRPr="00D07774">
        <w:rPr>
          <w:rFonts w:ascii="Calibri" w:hAnsi="Calibri"/>
        </w:rPr>
        <w:t xml:space="preserve"> </w:t>
      </w:r>
      <w:r w:rsidRPr="00D07774">
        <w:rPr>
          <w:rFonts w:ascii="Calibri" w:hAnsi="Calibri"/>
          <w:b/>
          <w:bCs/>
        </w:rPr>
        <w:t>26</w:t>
      </w:r>
      <w:r w:rsidRPr="00D07774">
        <w:rPr>
          <w:rFonts w:ascii="Calibri" w:hAnsi="Calibri"/>
        </w:rPr>
        <w:t>: 126–131.</w:t>
      </w:r>
    </w:p>
    <w:p w14:paraId="661E324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isti Y</w:t>
      </w:r>
      <w:r w:rsidRPr="00D07774">
        <w:rPr>
          <w:rFonts w:ascii="Calibri" w:hAnsi="Calibri"/>
        </w:rPr>
        <w:t xml:space="preserve">. </w:t>
      </w:r>
      <w:r w:rsidRPr="00D07774">
        <w:rPr>
          <w:rFonts w:ascii="Calibri" w:hAnsi="Calibri"/>
          <w:b/>
          <w:bCs/>
        </w:rPr>
        <w:t>2013</w:t>
      </w:r>
      <w:r w:rsidRPr="00D07774">
        <w:rPr>
          <w:rFonts w:ascii="Calibri" w:hAnsi="Calibri"/>
        </w:rPr>
        <w:t xml:space="preserve">. Constraints to commercialization of algal fuels. </w:t>
      </w:r>
      <w:r w:rsidRPr="00D07774">
        <w:rPr>
          <w:rFonts w:ascii="Calibri" w:hAnsi="Calibri"/>
          <w:i/>
          <w:iCs/>
        </w:rPr>
        <w:t>Journal of Biotechnology</w:t>
      </w:r>
      <w:r w:rsidRPr="00D07774">
        <w:rPr>
          <w:rFonts w:ascii="Calibri" w:hAnsi="Calibri"/>
        </w:rPr>
        <w:t xml:space="preserve"> </w:t>
      </w:r>
      <w:r w:rsidRPr="00D07774">
        <w:rPr>
          <w:rFonts w:ascii="Calibri" w:hAnsi="Calibri"/>
          <w:b/>
          <w:bCs/>
        </w:rPr>
        <w:t>167</w:t>
      </w:r>
      <w:r w:rsidRPr="00D07774">
        <w:rPr>
          <w:rFonts w:ascii="Calibri" w:hAnsi="Calibri"/>
        </w:rPr>
        <w:t>: 201–214.</w:t>
      </w:r>
    </w:p>
    <w:p w14:paraId="2F7B069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iu S-Y, Kao C-Y, Chen C-H, Kuan T-C, Ong S-C, Lin C-S</w:t>
      </w:r>
      <w:r w:rsidRPr="00D07774">
        <w:rPr>
          <w:rFonts w:ascii="Calibri" w:hAnsi="Calibri"/>
        </w:rPr>
        <w:t xml:space="preserve">. </w:t>
      </w:r>
      <w:r w:rsidRPr="00D07774">
        <w:rPr>
          <w:rFonts w:ascii="Calibri" w:hAnsi="Calibri"/>
          <w:b/>
          <w:bCs/>
        </w:rPr>
        <w:t>2008</w:t>
      </w:r>
      <w:r w:rsidRPr="00D07774">
        <w:rPr>
          <w:rFonts w:ascii="Calibri" w:hAnsi="Calibri"/>
        </w:rPr>
        <w:t xml:space="preserve">. Reduction of CO2 by a high-density culture of Chlorella sp. in a semicontinuous photobioreactor. </w:t>
      </w:r>
      <w:r w:rsidRPr="00D07774">
        <w:rPr>
          <w:rFonts w:ascii="Calibri" w:hAnsi="Calibri"/>
          <w:i/>
          <w:iCs/>
        </w:rPr>
        <w:t>Bioresource Technology</w:t>
      </w:r>
      <w:r w:rsidRPr="00D07774">
        <w:rPr>
          <w:rFonts w:ascii="Calibri" w:hAnsi="Calibri"/>
        </w:rPr>
        <w:t xml:space="preserve"> </w:t>
      </w:r>
      <w:r w:rsidRPr="00D07774">
        <w:rPr>
          <w:rFonts w:ascii="Calibri" w:hAnsi="Calibri"/>
          <w:b/>
          <w:bCs/>
        </w:rPr>
        <w:t>99</w:t>
      </w:r>
      <w:r w:rsidRPr="00D07774">
        <w:rPr>
          <w:rFonts w:ascii="Calibri" w:hAnsi="Calibri"/>
        </w:rPr>
        <w:t>: 3389–3396.</w:t>
      </w:r>
    </w:p>
    <w:p w14:paraId="1DB97972" w14:textId="77777777" w:rsidR="009D57BD" w:rsidRPr="00677C74" w:rsidRDefault="009D57BD" w:rsidP="00E41AE4">
      <w:pPr>
        <w:pStyle w:val="Bibliography"/>
        <w:tabs>
          <w:tab w:val="left" w:pos="450"/>
          <w:tab w:val="left" w:pos="540"/>
          <w:tab w:val="left" w:pos="630"/>
        </w:tabs>
        <w:spacing w:before="240" w:after="240"/>
        <w:ind w:left="540" w:hanging="540"/>
        <w:rPr>
          <w:rFonts w:ascii="Calibri" w:hAnsi="Calibri"/>
          <w:b/>
        </w:rPr>
      </w:pPr>
      <w:r w:rsidRPr="00D07774">
        <w:rPr>
          <w:rFonts w:ascii="Calibri" w:hAnsi="Calibri"/>
          <w:b/>
          <w:bCs/>
        </w:rPr>
        <w:t>Chiu Y-W, Wu M</w:t>
      </w:r>
      <w:r w:rsidRPr="00D07774">
        <w:rPr>
          <w:rFonts w:ascii="Calibri" w:hAnsi="Calibri"/>
        </w:rPr>
        <w:t xml:space="preserve">. </w:t>
      </w:r>
      <w:r w:rsidRPr="00D07774">
        <w:rPr>
          <w:rFonts w:ascii="Calibri" w:hAnsi="Calibri"/>
          <w:b/>
          <w:bCs/>
        </w:rPr>
        <w:t>2013</w:t>
      </w:r>
      <w:r w:rsidRPr="00D07774">
        <w:rPr>
          <w:rFonts w:ascii="Calibri" w:hAnsi="Calibri"/>
        </w:rPr>
        <w:t xml:space="preserve">. Considering water availability and wastewater resources in the development of algal bio-oil. </w:t>
      </w:r>
      <w:r w:rsidRPr="00D07774">
        <w:rPr>
          <w:rFonts w:ascii="Calibri" w:hAnsi="Calibri"/>
          <w:i/>
          <w:iCs/>
        </w:rPr>
        <w:t>Biofuels, Bioproducts and Biorefinin</w:t>
      </w:r>
      <w:r w:rsidR="00677C74">
        <w:rPr>
          <w:rFonts w:ascii="Calibri" w:hAnsi="Calibri"/>
          <w:i/>
          <w:iCs/>
        </w:rPr>
        <w:t xml:space="preserve"> </w:t>
      </w:r>
      <w:r w:rsidR="00677C74">
        <w:rPr>
          <w:rFonts w:ascii="Calibri" w:hAnsi="Calibri"/>
          <w:b/>
          <w:iCs/>
        </w:rPr>
        <w:t xml:space="preserve">7: </w:t>
      </w:r>
      <w:r w:rsidR="00677C74" w:rsidRPr="00677C74">
        <w:rPr>
          <w:rFonts w:ascii="Calibri" w:hAnsi="Calibri"/>
          <w:iCs/>
        </w:rPr>
        <w:t>406-415</w:t>
      </w:r>
    </w:p>
    <w:p w14:paraId="6F74DE0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owdhury R, Viamajala S, Gerlach R</w:t>
      </w:r>
      <w:r w:rsidRPr="00D07774">
        <w:rPr>
          <w:rFonts w:ascii="Calibri" w:hAnsi="Calibri"/>
        </w:rPr>
        <w:t xml:space="preserve">. </w:t>
      </w:r>
      <w:r w:rsidRPr="00D07774">
        <w:rPr>
          <w:rFonts w:ascii="Calibri" w:hAnsi="Calibri"/>
          <w:b/>
          <w:bCs/>
        </w:rPr>
        <w:t>2012</w:t>
      </w:r>
      <w:r w:rsidRPr="00D07774">
        <w:rPr>
          <w:rFonts w:ascii="Calibri" w:hAnsi="Calibri"/>
        </w:rPr>
        <w:t xml:space="preserve">. Reduction of environmental and energy footprint of microalgal biodiesel production through material and energy integration.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8</w:t>
      </w:r>
      <w:r w:rsidRPr="00D07774">
        <w:rPr>
          <w:rFonts w:ascii="Calibri" w:hAnsi="Calibri"/>
        </w:rPr>
        <w:t>: 102–111.</w:t>
      </w:r>
    </w:p>
    <w:p w14:paraId="7176CE0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hristenson L, Sims R</w:t>
      </w:r>
      <w:r w:rsidRPr="00D07774">
        <w:rPr>
          <w:rFonts w:ascii="Calibri" w:hAnsi="Calibri"/>
        </w:rPr>
        <w:t xml:space="preserve">. </w:t>
      </w:r>
      <w:r w:rsidRPr="00D07774">
        <w:rPr>
          <w:rFonts w:ascii="Calibri" w:hAnsi="Calibri"/>
          <w:b/>
          <w:bCs/>
        </w:rPr>
        <w:t>2011</w:t>
      </w:r>
      <w:r w:rsidRPr="00D07774">
        <w:rPr>
          <w:rFonts w:ascii="Calibri" w:hAnsi="Calibri"/>
        </w:rPr>
        <w:t xml:space="preserve">. Production and harvesting of microalgae for wastewater treatment, biofuels, and bioproducts. </w:t>
      </w:r>
      <w:r w:rsidRPr="00D07774">
        <w:rPr>
          <w:rFonts w:ascii="Calibri" w:hAnsi="Calibri"/>
          <w:i/>
          <w:iCs/>
        </w:rPr>
        <w:t>Biotechnology Advances</w:t>
      </w:r>
      <w:r w:rsidRPr="00D07774">
        <w:rPr>
          <w:rFonts w:ascii="Calibri" w:hAnsi="Calibri"/>
        </w:rPr>
        <w:t xml:space="preserve"> </w:t>
      </w:r>
      <w:r w:rsidRPr="00D07774">
        <w:rPr>
          <w:rFonts w:ascii="Calibri" w:hAnsi="Calibri"/>
          <w:b/>
          <w:bCs/>
        </w:rPr>
        <w:t>29</w:t>
      </w:r>
      <w:r w:rsidRPr="00D07774">
        <w:rPr>
          <w:rFonts w:ascii="Calibri" w:hAnsi="Calibri"/>
        </w:rPr>
        <w:t>: 686–702.</w:t>
      </w:r>
    </w:p>
    <w:p w14:paraId="75CA6C0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Church JA, Clark PU, Cazenave A, Gregory JM, Jevrejeva S, Levermann A, Merrifield MA, Milne GA, Nerem RS, Nunn PD, </w:t>
      </w:r>
      <w:r w:rsidRPr="00D07774">
        <w:rPr>
          <w:rFonts w:ascii="Calibri" w:hAnsi="Calibri"/>
          <w:b/>
          <w:bCs/>
          <w:i/>
          <w:iCs/>
        </w:rPr>
        <w:t>et al.</w:t>
      </w:r>
      <w:r w:rsidRPr="00D07774">
        <w:rPr>
          <w:rFonts w:ascii="Calibri" w:hAnsi="Calibri"/>
        </w:rPr>
        <w:t xml:space="preserve"> </w:t>
      </w:r>
      <w:r w:rsidRPr="00D07774">
        <w:rPr>
          <w:rFonts w:ascii="Calibri" w:hAnsi="Calibri"/>
          <w:b/>
          <w:bCs/>
        </w:rPr>
        <w:t>2013</w:t>
      </w:r>
      <w:r w:rsidRPr="00D07774">
        <w:rPr>
          <w:rFonts w:ascii="Calibri" w:hAnsi="Calibri"/>
        </w:rPr>
        <w:t>. Sea Level Change. In: Stocker TF,, In: Qin D,, In: Plattner G-K,, In: Tignor M,, In: Allen SK,, In: Boschung J,, In: Nauels A,, In: Xia Y,, In: Bex V,,  In: Midgley PM, eds. Climate Change 2013: The Physical Science Basis. Contribution of Working Group I to the Fifth Assessment Report of the Intergovernmental Panel on Climate Change. Cambridge, United Kingdom and New York, NY, USA: Cambridge University Press, 1137–1216.</w:t>
      </w:r>
    </w:p>
    <w:p w14:paraId="71A057F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Clarens AF, Nassau H, Resurreccion EP, White MA, Colosi LM</w:t>
      </w:r>
      <w:r w:rsidRPr="00D07774">
        <w:rPr>
          <w:rFonts w:ascii="Calibri" w:hAnsi="Calibri"/>
        </w:rPr>
        <w:t xml:space="preserve">. </w:t>
      </w:r>
      <w:r w:rsidRPr="00D07774">
        <w:rPr>
          <w:rFonts w:ascii="Calibri" w:hAnsi="Calibri"/>
          <w:b/>
          <w:bCs/>
        </w:rPr>
        <w:t>2011</w:t>
      </w:r>
      <w:r w:rsidRPr="00D07774">
        <w:rPr>
          <w:rFonts w:ascii="Calibri" w:hAnsi="Calibri"/>
        </w:rPr>
        <w:t xml:space="preserve">. Environmental Impacts of Algae-Derived Biodiesel and Bioelectricity for Transportation.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5</w:t>
      </w:r>
      <w:r w:rsidRPr="00D07774">
        <w:rPr>
          <w:rFonts w:ascii="Calibri" w:hAnsi="Calibri"/>
        </w:rPr>
        <w:t>: 7554–7560.</w:t>
      </w:r>
    </w:p>
    <w:p w14:paraId="2F5C44F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larens AF, Resurreccion EP, White MA, Colosi LM</w:t>
      </w:r>
      <w:r w:rsidRPr="00D07774">
        <w:rPr>
          <w:rFonts w:ascii="Calibri" w:hAnsi="Calibri"/>
        </w:rPr>
        <w:t xml:space="preserve">. </w:t>
      </w:r>
      <w:r w:rsidRPr="00D07774">
        <w:rPr>
          <w:rFonts w:ascii="Calibri" w:hAnsi="Calibri"/>
          <w:b/>
          <w:bCs/>
        </w:rPr>
        <w:t>2010</w:t>
      </w:r>
      <w:r w:rsidRPr="00D07774">
        <w:rPr>
          <w:rFonts w:ascii="Calibri" w:hAnsi="Calibri"/>
        </w:rPr>
        <w:t xml:space="preserve">. Environmental Life Cycle Comparison of Algae to Other Bioenergy Feedstocks.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4</w:t>
      </w:r>
      <w:r w:rsidRPr="00D07774">
        <w:rPr>
          <w:rFonts w:ascii="Calibri" w:hAnsi="Calibri"/>
        </w:rPr>
        <w:t>: 1813–1819.</w:t>
      </w:r>
    </w:p>
    <w:p w14:paraId="01CEE9F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oleman AW</w:t>
      </w:r>
      <w:r w:rsidRPr="00D07774">
        <w:rPr>
          <w:rFonts w:ascii="Calibri" w:hAnsi="Calibri"/>
        </w:rPr>
        <w:t xml:space="preserve">. </w:t>
      </w:r>
      <w:r w:rsidRPr="00D07774">
        <w:rPr>
          <w:rFonts w:ascii="Calibri" w:hAnsi="Calibri"/>
          <w:b/>
          <w:bCs/>
        </w:rPr>
        <w:t>2000</w:t>
      </w:r>
      <w:r w:rsidRPr="00D07774">
        <w:rPr>
          <w:rFonts w:ascii="Calibri" w:hAnsi="Calibri"/>
        </w:rPr>
        <w:t xml:space="preserve">. The Significance of a Coincidence between Evolutionary Landmarks Found in Mating Affinity and a DNA Sequence. </w:t>
      </w:r>
      <w:r w:rsidRPr="00D07774">
        <w:rPr>
          <w:rFonts w:ascii="Calibri" w:hAnsi="Calibri"/>
          <w:i/>
          <w:iCs/>
        </w:rPr>
        <w:t>Protist</w:t>
      </w:r>
      <w:r w:rsidRPr="00D07774">
        <w:rPr>
          <w:rFonts w:ascii="Calibri" w:hAnsi="Calibri"/>
        </w:rPr>
        <w:t xml:space="preserve"> </w:t>
      </w:r>
      <w:r w:rsidRPr="00D07774">
        <w:rPr>
          <w:rFonts w:ascii="Calibri" w:hAnsi="Calibri"/>
          <w:b/>
          <w:bCs/>
        </w:rPr>
        <w:t>151</w:t>
      </w:r>
      <w:r w:rsidRPr="00D07774">
        <w:rPr>
          <w:rFonts w:ascii="Calibri" w:hAnsi="Calibri"/>
        </w:rPr>
        <w:t>: 1–9.</w:t>
      </w:r>
    </w:p>
    <w:p w14:paraId="79F3471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oleman AW</w:t>
      </w:r>
      <w:r w:rsidRPr="00D07774">
        <w:rPr>
          <w:rFonts w:ascii="Calibri" w:hAnsi="Calibri"/>
        </w:rPr>
        <w:t xml:space="preserve">. </w:t>
      </w:r>
      <w:r w:rsidRPr="00D07774">
        <w:rPr>
          <w:rFonts w:ascii="Calibri" w:hAnsi="Calibri"/>
          <w:b/>
          <w:bCs/>
        </w:rPr>
        <w:t>2003</w:t>
      </w:r>
      <w:r w:rsidRPr="00D07774">
        <w:rPr>
          <w:rFonts w:ascii="Calibri" w:hAnsi="Calibri"/>
        </w:rPr>
        <w:t xml:space="preserve">. ITS2 is a double-edged tool for eukaryote evolutionary comparisons. </w:t>
      </w:r>
      <w:r w:rsidRPr="00D07774">
        <w:rPr>
          <w:rFonts w:ascii="Calibri" w:hAnsi="Calibri"/>
          <w:i/>
          <w:iCs/>
        </w:rPr>
        <w:t>Trends in Genetics</w:t>
      </w:r>
      <w:r w:rsidRPr="00D07774">
        <w:rPr>
          <w:rFonts w:ascii="Calibri" w:hAnsi="Calibri"/>
        </w:rPr>
        <w:t xml:space="preserve"> </w:t>
      </w:r>
      <w:r w:rsidRPr="00D07774">
        <w:rPr>
          <w:rFonts w:ascii="Calibri" w:hAnsi="Calibri"/>
          <w:b/>
          <w:bCs/>
        </w:rPr>
        <w:t>19</w:t>
      </w:r>
      <w:r w:rsidRPr="00D07774">
        <w:rPr>
          <w:rFonts w:ascii="Calibri" w:hAnsi="Calibri"/>
        </w:rPr>
        <w:t>: 370–375.</w:t>
      </w:r>
    </w:p>
    <w:p w14:paraId="04FBB97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Collins M, Knutti R, Arblaster J, Dufresne J-L, Fichefet T, Friedlingstein P, Gao X, Gutowski WJ, Johns T, Krinner G, </w:t>
      </w:r>
      <w:r w:rsidRPr="00D07774">
        <w:rPr>
          <w:rFonts w:ascii="Calibri" w:hAnsi="Calibri"/>
          <w:b/>
          <w:bCs/>
          <w:i/>
          <w:iCs/>
        </w:rPr>
        <w:t>et al.</w:t>
      </w:r>
      <w:r w:rsidRPr="00D07774">
        <w:rPr>
          <w:rFonts w:ascii="Calibri" w:hAnsi="Calibri"/>
        </w:rPr>
        <w:t xml:space="preserve"> </w:t>
      </w:r>
      <w:r w:rsidRPr="00D07774">
        <w:rPr>
          <w:rFonts w:ascii="Calibri" w:hAnsi="Calibri"/>
          <w:b/>
          <w:bCs/>
        </w:rPr>
        <w:t>2013</w:t>
      </w:r>
      <w:r w:rsidRPr="00D07774">
        <w:rPr>
          <w:rFonts w:ascii="Calibri" w:hAnsi="Calibri"/>
        </w:rPr>
        <w:t>. Long-term Climate Change: Projections, Commitments and Irreversibility. In: Stocker TF,, In: Qin D,, In: Plattner G-K,, In: Tignor M,, In: Allen SK,, In: Boschung J,, In: Nauels A,, In: Xia Y,, In: Bex V,,  In: Midgley PM, eds. Climate Change 2013: The Physical Science Basis. Contribution of Working Group I to the Fifth Assessment Report of the Intergovernmental Panel on Climate Change. Cambridge, United Kingdom and New York, NY, USA: Cambridge University Press, 1029–1136.</w:t>
      </w:r>
    </w:p>
    <w:p w14:paraId="4807E9B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olman B, Huertas IE, Bhatti S, Dason JS</w:t>
      </w:r>
      <w:r w:rsidRPr="00D07774">
        <w:rPr>
          <w:rFonts w:ascii="Calibri" w:hAnsi="Calibri"/>
        </w:rPr>
        <w:t xml:space="preserve">. </w:t>
      </w:r>
      <w:r w:rsidRPr="00D07774">
        <w:rPr>
          <w:rFonts w:ascii="Calibri" w:hAnsi="Calibri"/>
          <w:b/>
          <w:bCs/>
        </w:rPr>
        <w:t>2002</w:t>
      </w:r>
      <w:r w:rsidRPr="00D07774">
        <w:rPr>
          <w:rFonts w:ascii="Calibri" w:hAnsi="Calibri"/>
        </w:rPr>
        <w:t xml:space="preserve">. The diversity of inorganic carbon acquisition mechanisms in eukaryotic microalgae. </w:t>
      </w:r>
      <w:r w:rsidRPr="00D07774">
        <w:rPr>
          <w:rFonts w:ascii="Calibri" w:hAnsi="Calibri"/>
          <w:i/>
          <w:iCs/>
        </w:rPr>
        <w:t>Functional Plant Biology</w:t>
      </w:r>
      <w:r w:rsidRPr="00D07774">
        <w:rPr>
          <w:rFonts w:ascii="Calibri" w:hAnsi="Calibri"/>
        </w:rPr>
        <w:t xml:space="preserve"> </w:t>
      </w:r>
      <w:r w:rsidRPr="00D07774">
        <w:rPr>
          <w:rFonts w:ascii="Calibri" w:hAnsi="Calibri"/>
          <w:b/>
          <w:bCs/>
        </w:rPr>
        <w:t>29</w:t>
      </w:r>
      <w:r w:rsidRPr="00D07774">
        <w:rPr>
          <w:rFonts w:ascii="Calibri" w:hAnsi="Calibri"/>
        </w:rPr>
        <w:t>: 261–270.</w:t>
      </w:r>
    </w:p>
    <w:p w14:paraId="729E149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ordell D, Drangert J-O, White S</w:t>
      </w:r>
      <w:r w:rsidRPr="00D07774">
        <w:rPr>
          <w:rFonts w:ascii="Calibri" w:hAnsi="Calibri"/>
        </w:rPr>
        <w:t xml:space="preserve">. </w:t>
      </w:r>
      <w:r w:rsidRPr="00D07774">
        <w:rPr>
          <w:rFonts w:ascii="Calibri" w:hAnsi="Calibri"/>
          <w:b/>
          <w:bCs/>
        </w:rPr>
        <w:t>2009</w:t>
      </w:r>
      <w:r w:rsidRPr="00D07774">
        <w:rPr>
          <w:rFonts w:ascii="Calibri" w:hAnsi="Calibri"/>
        </w:rPr>
        <w:t xml:space="preserve">. The story of phosphorus: Global food security and food for thought. </w:t>
      </w:r>
      <w:r w:rsidRPr="00D07774">
        <w:rPr>
          <w:rFonts w:ascii="Calibri" w:hAnsi="Calibri"/>
          <w:i/>
          <w:iCs/>
        </w:rPr>
        <w:t>Global Environmental Change</w:t>
      </w:r>
      <w:r w:rsidRPr="00D07774">
        <w:rPr>
          <w:rFonts w:ascii="Calibri" w:hAnsi="Calibri"/>
        </w:rPr>
        <w:t xml:space="preserve"> </w:t>
      </w:r>
      <w:r w:rsidRPr="00D07774">
        <w:rPr>
          <w:rFonts w:ascii="Calibri" w:hAnsi="Calibri"/>
          <w:b/>
          <w:bCs/>
        </w:rPr>
        <w:t>19</w:t>
      </w:r>
      <w:r w:rsidRPr="00D07774">
        <w:rPr>
          <w:rFonts w:ascii="Calibri" w:hAnsi="Calibri"/>
        </w:rPr>
        <w:t>: 292–305.</w:t>
      </w:r>
    </w:p>
    <w:p w14:paraId="3589533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raggs RJ, Heubeck S, Lundquist TJ, Benemann JR</w:t>
      </w:r>
      <w:r w:rsidRPr="00D07774">
        <w:rPr>
          <w:rFonts w:ascii="Calibri" w:hAnsi="Calibri"/>
        </w:rPr>
        <w:t xml:space="preserve">. </w:t>
      </w:r>
      <w:r w:rsidRPr="00D07774">
        <w:rPr>
          <w:rFonts w:ascii="Calibri" w:hAnsi="Calibri"/>
          <w:b/>
          <w:bCs/>
        </w:rPr>
        <w:t>2011</w:t>
      </w:r>
      <w:r w:rsidRPr="00D07774">
        <w:rPr>
          <w:rFonts w:ascii="Calibri" w:hAnsi="Calibri"/>
        </w:rPr>
        <w:t xml:space="preserve">. Algal biofuels from wastewater treatment high rate algal ponds. </w:t>
      </w:r>
      <w:r w:rsidRPr="00D07774">
        <w:rPr>
          <w:rFonts w:ascii="Calibri" w:hAnsi="Calibri"/>
          <w:i/>
          <w:iCs/>
        </w:rPr>
        <w:t>Water Science &amp; Technology</w:t>
      </w:r>
      <w:r w:rsidRPr="00D07774">
        <w:rPr>
          <w:rFonts w:ascii="Calibri" w:hAnsi="Calibri"/>
        </w:rPr>
        <w:t xml:space="preserve"> </w:t>
      </w:r>
      <w:r w:rsidRPr="00D07774">
        <w:rPr>
          <w:rFonts w:ascii="Calibri" w:hAnsi="Calibri"/>
          <w:b/>
          <w:bCs/>
        </w:rPr>
        <w:t>63</w:t>
      </w:r>
      <w:r w:rsidRPr="00D07774">
        <w:rPr>
          <w:rFonts w:ascii="Calibri" w:hAnsi="Calibri"/>
        </w:rPr>
        <w:t>: 660.</w:t>
      </w:r>
    </w:p>
    <w:p w14:paraId="7049C41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raggs RJ, Lundquist TJ, Benemann JR</w:t>
      </w:r>
      <w:r w:rsidRPr="00D07774">
        <w:rPr>
          <w:rFonts w:ascii="Calibri" w:hAnsi="Calibri"/>
        </w:rPr>
        <w:t xml:space="preserve">. </w:t>
      </w:r>
      <w:r w:rsidRPr="00D07774">
        <w:rPr>
          <w:rFonts w:ascii="Calibri" w:hAnsi="Calibri"/>
          <w:b/>
          <w:bCs/>
        </w:rPr>
        <w:t>2013</w:t>
      </w:r>
      <w:r w:rsidRPr="00D07774">
        <w:rPr>
          <w:rFonts w:ascii="Calibri" w:hAnsi="Calibri"/>
        </w:rPr>
        <w:t>. Wastewater Treatment and Algal Biofuel Production. In: Borowitzka MA,,  In: Moheimani NR, eds. Algae for Biofuels and Energy. London, UK: Springer, 153–163.</w:t>
      </w:r>
    </w:p>
    <w:p w14:paraId="58F463C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roft MT, Lawrence AD, Raux-Deery E, Warren MJ, Smith AG</w:t>
      </w:r>
      <w:r w:rsidRPr="00D07774">
        <w:rPr>
          <w:rFonts w:ascii="Calibri" w:hAnsi="Calibri"/>
        </w:rPr>
        <w:t xml:space="preserve">. </w:t>
      </w:r>
      <w:r w:rsidRPr="00D07774">
        <w:rPr>
          <w:rFonts w:ascii="Calibri" w:hAnsi="Calibri"/>
          <w:b/>
          <w:bCs/>
        </w:rPr>
        <w:t>2005</w:t>
      </w:r>
      <w:r w:rsidRPr="00D07774">
        <w:rPr>
          <w:rFonts w:ascii="Calibri" w:hAnsi="Calibri"/>
        </w:rPr>
        <w:t xml:space="preserve">. Algae acquire vitamin B12 through a symbiotic relationship with bacteria. </w:t>
      </w:r>
      <w:r w:rsidRPr="00D07774">
        <w:rPr>
          <w:rFonts w:ascii="Calibri" w:hAnsi="Calibri"/>
          <w:i/>
          <w:iCs/>
        </w:rPr>
        <w:t>Nature</w:t>
      </w:r>
      <w:r w:rsidRPr="00D07774">
        <w:rPr>
          <w:rFonts w:ascii="Calibri" w:hAnsi="Calibri"/>
        </w:rPr>
        <w:t xml:space="preserve"> </w:t>
      </w:r>
      <w:r w:rsidRPr="00D07774">
        <w:rPr>
          <w:rFonts w:ascii="Calibri" w:hAnsi="Calibri"/>
          <w:b/>
          <w:bCs/>
        </w:rPr>
        <w:t>438</w:t>
      </w:r>
      <w:r w:rsidRPr="00D07774">
        <w:rPr>
          <w:rFonts w:ascii="Calibri" w:hAnsi="Calibri"/>
        </w:rPr>
        <w:t>: 90–93.</w:t>
      </w:r>
    </w:p>
    <w:p w14:paraId="32A560D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ross FR, Umen JG</w:t>
      </w:r>
      <w:r w:rsidRPr="00D07774">
        <w:rPr>
          <w:rFonts w:ascii="Calibri" w:hAnsi="Calibri"/>
        </w:rPr>
        <w:t xml:space="preserve">. </w:t>
      </w:r>
      <w:r w:rsidRPr="00D07774">
        <w:rPr>
          <w:rFonts w:ascii="Calibri" w:hAnsi="Calibri"/>
          <w:b/>
          <w:bCs/>
        </w:rPr>
        <w:t>2015</w:t>
      </w:r>
      <w:r w:rsidRPr="00D07774">
        <w:rPr>
          <w:rFonts w:ascii="Calibri" w:hAnsi="Calibri"/>
        </w:rPr>
        <w:t xml:space="preserve">. The Chlamydomonas cell cycle. </w:t>
      </w:r>
      <w:r w:rsidRPr="00D07774">
        <w:rPr>
          <w:rFonts w:ascii="Calibri" w:hAnsi="Calibri"/>
          <w:i/>
          <w:iCs/>
        </w:rPr>
        <w:t>The Plant Journal</w:t>
      </w:r>
      <w:r w:rsidRPr="00D07774">
        <w:rPr>
          <w:rFonts w:ascii="Calibri" w:hAnsi="Calibri"/>
        </w:rPr>
        <w:t xml:space="preserve"> </w:t>
      </w:r>
      <w:r w:rsidRPr="00D07774">
        <w:rPr>
          <w:rFonts w:ascii="Calibri" w:hAnsi="Calibri"/>
          <w:b/>
          <w:bCs/>
        </w:rPr>
        <w:t>82</w:t>
      </w:r>
      <w:r w:rsidRPr="00D07774">
        <w:rPr>
          <w:rFonts w:ascii="Calibri" w:hAnsi="Calibri"/>
        </w:rPr>
        <w:t>: 370–392.</w:t>
      </w:r>
    </w:p>
    <w:p w14:paraId="0D81599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Cubasch U, Wuebbles D, Chen D, Facchini MC, Frame D, Mahowald N, Winther J-G</w:t>
      </w:r>
      <w:r w:rsidRPr="00D07774">
        <w:rPr>
          <w:rFonts w:ascii="Calibri" w:hAnsi="Calibri"/>
        </w:rPr>
        <w:t xml:space="preserve">. </w:t>
      </w:r>
      <w:r w:rsidRPr="00D07774">
        <w:rPr>
          <w:rFonts w:ascii="Calibri" w:hAnsi="Calibri"/>
          <w:b/>
          <w:bCs/>
        </w:rPr>
        <w:t>2013</w:t>
      </w:r>
      <w:r w:rsidRPr="00D07774">
        <w:rPr>
          <w:rFonts w:ascii="Calibri" w:hAnsi="Calibri"/>
        </w:rPr>
        <w:t xml:space="preserve">. Introduction. In: Stocker TF,, In: Qin D,, In: Plattner G-K,, In: Tignor M,, In: Allen SK,, In: Boschung J,, In: Nauels A,, In: Xia Y,, In: Bex V,,  In: Midgley PM, eds. Climate Change 2013: The Physical Science Basis. Contribution of Working Group I to the Fifth Assessment Report of the Intergovernmental Panel on Climate </w:t>
      </w:r>
      <w:r w:rsidRPr="00D07774">
        <w:rPr>
          <w:rFonts w:ascii="Calibri" w:hAnsi="Calibri"/>
        </w:rPr>
        <w:lastRenderedPageBreak/>
        <w:t>Change. Cambridge, United Kingdom and New York, NY, USA: Cambridge University Press, 119–158.</w:t>
      </w:r>
    </w:p>
    <w:p w14:paraId="36560FB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arzins A, Pienkos PT, Edye L</w:t>
      </w:r>
      <w:r w:rsidRPr="00D07774">
        <w:rPr>
          <w:rFonts w:ascii="Calibri" w:hAnsi="Calibri"/>
        </w:rPr>
        <w:t xml:space="preserve">. </w:t>
      </w:r>
      <w:r w:rsidRPr="00D07774">
        <w:rPr>
          <w:rFonts w:ascii="Calibri" w:hAnsi="Calibri"/>
          <w:b/>
          <w:bCs/>
        </w:rPr>
        <w:t>2010</w:t>
      </w:r>
      <w:r w:rsidRPr="00D07774">
        <w:rPr>
          <w:rFonts w:ascii="Calibri" w:hAnsi="Calibri"/>
        </w:rPr>
        <w:t xml:space="preserve">. </w:t>
      </w:r>
      <w:r w:rsidRPr="00D07774">
        <w:rPr>
          <w:rFonts w:ascii="Calibri" w:hAnsi="Calibri"/>
          <w:i/>
          <w:iCs/>
        </w:rPr>
        <w:t>Current status and potential for algal biofuels production: A report to IEA Bioenegy Task 39</w:t>
      </w:r>
      <w:r w:rsidRPr="00D07774">
        <w:rPr>
          <w:rFonts w:ascii="Calibri" w:hAnsi="Calibri"/>
        </w:rPr>
        <w:t>. NREL.</w:t>
      </w:r>
    </w:p>
    <w:p w14:paraId="1EA63CA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avey PT, Hiscox WC, Lucker BF, O’Fallon JV, Chen S, Helms GL</w:t>
      </w:r>
      <w:r w:rsidRPr="00D07774">
        <w:rPr>
          <w:rFonts w:ascii="Calibri" w:hAnsi="Calibri"/>
        </w:rPr>
        <w:t xml:space="preserve">. </w:t>
      </w:r>
      <w:r w:rsidRPr="00D07774">
        <w:rPr>
          <w:rFonts w:ascii="Calibri" w:hAnsi="Calibri"/>
          <w:b/>
          <w:bCs/>
        </w:rPr>
        <w:t>2012</w:t>
      </w:r>
      <w:r w:rsidRPr="00D07774">
        <w:rPr>
          <w:rFonts w:ascii="Calibri" w:hAnsi="Calibri"/>
        </w:rPr>
        <w:t xml:space="preserve">. Rapid triacylglyceride detection and quantification in live micro-algal cultures via liquid state 1H NMR. </w:t>
      </w:r>
      <w:r w:rsidRPr="00D07774">
        <w:rPr>
          <w:rFonts w:ascii="Calibri" w:hAnsi="Calibri"/>
          <w:i/>
          <w:iCs/>
        </w:rPr>
        <w:t>Algal Research</w:t>
      </w:r>
      <w:r w:rsidRPr="00D07774">
        <w:rPr>
          <w:rFonts w:ascii="Calibri" w:hAnsi="Calibri"/>
        </w:rPr>
        <w:t xml:space="preserve"> </w:t>
      </w:r>
      <w:r w:rsidRPr="00D07774">
        <w:rPr>
          <w:rFonts w:ascii="Calibri" w:hAnsi="Calibri"/>
          <w:b/>
          <w:bCs/>
        </w:rPr>
        <w:t>1</w:t>
      </w:r>
      <w:r w:rsidRPr="00D07774">
        <w:rPr>
          <w:rFonts w:ascii="Calibri" w:hAnsi="Calibri"/>
        </w:rPr>
        <w:t>: 166–175.</w:t>
      </w:r>
    </w:p>
    <w:p w14:paraId="6A724DC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avey MP, Horst I, Duong G-H, Tomsett EV, Litvinenko ACP, Howe CJ, Smith AG</w:t>
      </w:r>
      <w:r w:rsidRPr="00D07774">
        <w:rPr>
          <w:rFonts w:ascii="Calibri" w:hAnsi="Calibri"/>
        </w:rPr>
        <w:t xml:space="preserve">. </w:t>
      </w:r>
      <w:r w:rsidRPr="00D07774">
        <w:rPr>
          <w:rFonts w:ascii="Calibri" w:hAnsi="Calibri"/>
          <w:b/>
          <w:bCs/>
        </w:rPr>
        <w:t>2014</w:t>
      </w:r>
      <w:r w:rsidRPr="00D07774">
        <w:rPr>
          <w:rFonts w:ascii="Calibri" w:hAnsi="Calibri"/>
        </w:rPr>
        <w:t xml:space="preserve">. Triacylglyceride Production and Autophagous Responses in Chlamydomonas reinhardtii Depend on Resource Allocation and Carbon Source. </w:t>
      </w:r>
      <w:r w:rsidRPr="00D07774">
        <w:rPr>
          <w:rFonts w:ascii="Calibri" w:hAnsi="Calibri"/>
          <w:i/>
          <w:iCs/>
        </w:rPr>
        <w:t>Eukaryotic Cell</w:t>
      </w:r>
      <w:r w:rsidRPr="00D07774">
        <w:rPr>
          <w:rFonts w:ascii="Calibri" w:hAnsi="Calibri"/>
        </w:rPr>
        <w:t xml:space="preserve"> </w:t>
      </w:r>
      <w:r w:rsidRPr="00D07774">
        <w:rPr>
          <w:rFonts w:ascii="Calibri" w:hAnsi="Calibri"/>
          <w:b/>
          <w:bCs/>
        </w:rPr>
        <w:t>13</w:t>
      </w:r>
      <w:r w:rsidRPr="00D07774">
        <w:rPr>
          <w:rFonts w:ascii="Calibri" w:hAnsi="Calibri"/>
        </w:rPr>
        <w:t>: 392–400.</w:t>
      </w:r>
    </w:p>
    <w:p w14:paraId="3E1DB29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 Clerck O, Guiry MD, Leliaert F, Samyn Y, Verbruggen H</w:t>
      </w:r>
      <w:r w:rsidRPr="00D07774">
        <w:rPr>
          <w:rFonts w:ascii="Calibri" w:hAnsi="Calibri"/>
        </w:rPr>
        <w:t xml:space="preserve">. </w:t>
      </w:r>
      <w:r w:rsidRPr="00D07774">
        <w:rPr>
          <w:rFonts w:ascii="Calibri" w:hAnsi="Calibri"/>
          <w:b/>
          <w:bCs/>
        </w:rPr>
        <w:t>2013</w:t>
      </w:r>
      <w:r w:rsidRPr="00D07774">
        <w:rPr>
          <w:rFonts w:ascii="Calibri" w:hAnsi="Calibri"/>
        </w:rPr>
        <w:t xml:space="preserve">. Algal taxonomy: a road to nowhere? </w:t>
      </w:r>
      <w:r w:rsidRPr="00D07774">
        <w:rPr>
          <w:rFonts w:ascii="Calibri" w:hAnsi="Calibri"/>
          <w:i/>
          <w:iCs/>
        </w:rPr>
        <w:t>Journal of Phycology</w:t>
      </w:r>
      <w:r w:rsidRPr="00D07774">
        <w:rPr>
          <w:rFonts w:ascii="Calibri" w:hAnsi="Calibri"/>
        </w:rPr>
        <w:t xml:space="preserve"> </w:t>
      </w:r>
      <w:r w:rsidRPr="00D07774">
        <w:rPr>
          <w:rFonts w:ascii="Calibri" w:hAnsi="Calibri"/>
          <w:b/>
          <w:bCs/>
        </w:rPr>
        <w:t>49</w:t>
      </w:r>
      <w:r w:rsidRPr="00D07774">
        <w:rPr>
          <w:rFonts w:ascii="Calibri" w:hAnsi="Calibri"/>
        </w:rPr>
        <w:t>: 215–225.</w:t>
      </w:r>
    </w:p>
    <w:p w14:paraId="14591DA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hesh K, Tai H, Edwards P, Byrne J, Jaworski JG</w:t>
      </w:r>
      <w:r w:rsidRPr="00D07774">
        <w:rPr>
          <w:rFonts w:ascii="Calibri" w:hAnsi="Calibri"/>
        </w:rPr>
        <w:t xml:space="preserve">. </w:t>
      </w:r>
      <w:r w:rsidRPr="00D07774">
        <w:rPr>
          <w:rFonts w:ascii="Calibri" w:hAnsi="Calibri"/>
          <w:b/>
          <w:bCs/>
        </w:rPr>
        <w:t>2001</w:t>
      </w:r>
      <w:r w:rsidRPr="00D07774">
        <w:rPr>
          <w:rFonts w:ascii="Calibri" w:hAnsi="Calibri"/>
        </w:rPr>
        <w:t xml:space="preserve">. Overexpression of 3-Ketoacyl-Acyl-Carrier Protein Synthase IIIs in Plants Reduces the Rate of Lipid Synthesis. </w:t>
      </w:r>
      <w:r w:rsidRPr="00D07774">
        <w:rPr>
          <w:rFonts w:ascii="Calibri" w:hAnsi="Calibri"/>
          <w:i/>
          <w:iCs/>
        </w:rPr>
        <w:t>Plant Physiology</w:t>
      </w:r>
      <w:r w:rsidRPr="00D07774">
        <w:rPr>
          <w:rFonts w:ascii="Calibri" w:hAnsi="Calibri"/>
        </w:rPr>
        <w:t xml:space="preserve"> </w:t>
      </w:r>
      <w:r w:rsidRPr="00D07774">
        <w:rPr>
          <w:rFonts w:ascii="Calibri" w:hAnsi="Calibri"/>
          <w:b/>
          <w:bCs/>
        </w:rPr>
        <w:t>125</w:t>
      </w:r>
      <w:r w:rsidRPr="00D07774">
        <w:rPr>
          <w:rFonts w:ascii="Calibri" w:hAnsi="Calibri"/>
        </w:rPr>
        <w:t>: 1103–1114.</w:t>
      </w:r>
    </w:p>
    <w:p w14:paraId="39D35E7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lrue B, Fontaine T, Routier F, Decq A, Wieruszeski JM, Koornhuyse NVD, Maddelein ML, Fournet B, Ball S</w:t>
      </w:r>
      <w:r w:rsidRPr="00D07774">
        <w:rPr>
          <w:rFonts w:ascii="Calibri" w:hAnsi="Calibri"/>
        </w:rPr>
        <w:t xml:space="preserve">. </w:t>
      </w:r>
      <w:r w:rsidRPr="00D07774">
        <w:rPr>
          <w:rFonts w:ascii="Calibri" w:hAnsi="Calibri"/>
          <w:b/>
          <w:bCs/>
        </w:rPr>
        <w:t>1992</w:t>
      </w:r>
      <w:r w:rsidRPr="00D07774">
        <w:rPr>
          <w:rFonts w:ascii="Calibri" w:hAnsi="Calibri"/>
        </w:rPr>
        <w:t xml:space="preserve">. Waxy Chlamydomonas reinhardtii: monocellular algal mutants defective in amylose biosynthesis and granule-bound starch synthase activity accumulate a structurally modified amylopectin. </w:t>
      </w:r>
      <w:r w:rsidRPr="00D07774">
        <w:rPr>
          <w:rFonts w:ascii="Calibri" w:hAnsi="Calibri"/>
          <w:i/>
          <w:iCs/>
        </w:rPr>
        <w:t>Journal of Bacteriology</w:t>
      </w:r>
      <w:r w:rsidRPr="00D07774">
        <w:rPr>
          <w:rFonts w:ascii="Calibri" w:hAnsi="Calibri"/>
        </w:rPr>
        <w:t xml:space="preserve"> </w:t>
      </w:r>
      <w:r w:rsidRPr="00D07774">
        <w:rPr>
          <w:rFonts w:ascii="Calibri" w:hAnsi="Calibri"/>
          <w:b/>
          <w:bCs/>
        </w:rPr>
        <w:t>174</w:t>
      </w:r>
      <w:r w:rsidRPr="00D07774">
        <w:rPr>
          <w:rFonts w:ascii="Calibri" w:hAnsi="Calibri"/>
        </w:rPr>
        <w:t>: 3612–3620.</w:t>
      </w:r>
    </w:p>
    <w:p w14:paraId="7CDCE4E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lucchi MA, Yang C, Burke AF, Ogden JM, Kurani K, Kessler J, Sperling D</w:t>
      </w:r>
      <w:r w:rsidRPr="00D07774">
        <w:rPr>
          <w:rFonts w:ascii="Calibri" w:hAnsi="Calibri"/>
        </w:rPr>
        <w:t xml:space="preserve">. </w:t>
      </w:r>
      <w:r w:rsidRPr="00D07774">
        <w:rPr>
          <w:rFonts w:ascii="Calibri" w:hAnsi="Calibri"/>
          <w:b/>
          <w:bCs/>
        </w:rPr>
        <w:t>2014</w:t>
      </w:r>
      <w:r w:rsidRPr="00D07774">
        <w:rPr>
          <w:rFonts w:ascii="Calibri" w:hAnsi="Calibri"/>
        </w:rPr>
        <w:t xml:space="preserve">. An assessment of electric vehicles: technology, infrastructure requirements, greenhouse-gas emissions, petroleum use, material use, lifetime cost, consumer acceptance and policy initiatives. </w:t>
      </w:r>
      <w:r w:rsidRPr="00D07774">
        <w:rPr>
          <w:rFonts w:ascii="Calibri" w:hAnsi="Calibri"/>
          <w:i/>
          <w:iCs/>
        </w:rPr>
        <w:t>Philosophical Transactions of the Royal Society of London A: Mathematical, Physical and Engineering Sciences</w:t>
      </w:r>
      <w:r w:rsidRPr="00D07774">
        <w:rPr>
          <w:rFonts w:ascii="Calibri" w:hAnsi="Calibri"/>
        </w:rPr>
        <w:t xml:space="preserve"> </w:t>
      </w:r>
      <w:r w:rsidRPr="00D07774">
        <w:rPr>
          <w:rFonts w:ascii="Calibri" w:hAnsi="Calibri"/>
          <w:b/>
          <w:bCs/>
        </w:rPr>
        <w:t>372</w:t>
      </w:r>
      <w:r w:rsidRPr="00D07774">
        <w:rPr>
          <w:rFonts w:ascii="Calibri" w:hAnsi="Calibri"/>
        </w:rPr>
        <w:t>: 20120325.</w:t>
      </w:r>
    </w:p>
    <w:p w14:paraId="4146900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mirbas A, Fatih Demirbas M</w:t>
      </w:r>
      <w:r w:rsidRPr="00D07774">
        <w:rPr>
          <w:rFonts w:ascii="Calibri" w:hAnsi="Calibri"/>
        </w:rPr>
        <w:t xml:space="preserve">. </w:t>
      </w:r>
      <w:r w:rsidRPr="00D07774">
        <w:rPr>
          <w:rFonts w:ascii="Calibri" w:hAnsi="Calibri"/>
          <w:b/>
          <w:bCs/>
        </w:rPr>
        <w:t>2011</w:t>
      </w:r>
      <w:r w:rsidRPr="00D07774">
        <w:rPr>
          <w:rFonts w:ascii="Calibri" w:hAnsi="Calibri"/>
        </w:rPr>
        <w:t xml:space="preserve">. Importance of algae oil as a source of biodiesel. </w:t>
      </w:r>
      <w:r w:rsidRPr="00D07774">
        <w:rPr>
          <w:rFonts w:ascii="Calibri" w:hAnsi="Calibri"/>
          <w:i/>
          <w:iCs/>
        </w:rPr>
        <w:t>Energy Conversion and Management</w:t>
      </w:r>
      <w:r w:rsidRPr="00D07774">
        <w:rPr>
          <w:rFonts w:ascii="Calibri" w:hAnsi="Calibri"/>
        </w:rPr>
        <w:t xml:space="preserve"> </w:t>
      </w:r>
      <w:r w:rsidRPr="00D07774">
        <w:rPr>
          <w:rFonts w:ascii="Calibri" w:hAnsi="Calibri"/>
          <w:b/>
          <w:bCs/>
        </w:rPr>
        <w:t>52</w:t>
      </w:r>
      <w:r w:rsidRPr="00D07774">
        <w:rPr>
          <w:rFonts w:ascii="Calibri" w:hAnsi="Calibri"/>
        </w:rPr>
        <w:t>: 163–170.</w:t>
      </w:r>
    </w:p>
    <w:p w14:paraId="4B0FCD7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ng M-D, Coleman JR</w:t>
      </w:r>
      <w:r w:rsidRPr="00D07774">
        <w:rPr>
          <w:rFonts w:ascii="Calibri" w:hAnsi="Calibri"/>
        </w:rPr>
        <w:t xml:space="preserve">. </w:t>
      </w:r>
      <w:r w:rsidRPr="00D07774">
        <w:rPr>
          <w:rFonts w:ascii="Calibri" w:hAnsi="Calibri"/>
          <w:b/>
          <w:bCs/>
        </w:rPr>
        <w:t>1999</w:t>
      </w:r>
      <w:r w:rsidRPr="00D07774">
        <w:rPr>
          <w:rFonts w:ascii="Calibri" w:hAnsi="Calibri"/>
        </w:rPr>
        <w:t xml:space="preserve">. Ethanol Synthesis by Genetic Engineering in Cyanobacteria. </w:t>
      </w:r>
      <w:r w:rsidRPr="00D07774">
        <w:rPr>
          <w:rFonts w:ascii="Calibri" w:hAnsi="Calibri"/>
          <w:i/>
          <w:iCs/>
        </w:rPr>
        <w:t>Applied and Environmental Microbiology</w:t>
      </w:r>
      <w:r w:rsidRPr="00D07774">
        <w:rPr>
          <w:rFonts w:ascii="Calibri" w:hAnsi="Calibri"/>
        </w:rPr>
        <w:t xml:space="preserve"> </w:t>
      </w:r>
      <w:r w:rsidRPr="00D07774">
        <w:rPr>
          <w:rFonts w:ascii="Calibri" w:hAnsi="Calibri"/>
          <w:b/>
          <w:bCs/>
        </w:rPr>
        <w:t>65</w:t>
      </w:r>
      <w:r w:rsidRPr="00D07774">
        <w:rPr>
          <w:rFonts w:ascii="Calibri" w:hAnsi="Calibri"/>
        </w:rPr>
        <w:t>: 523–528.</w:t>
      </w:r>
    </w:p>
    <w:p w14:paraId="384AD45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ng X-D, Gu B, Li Y-J, Hu X-W, Guo J-C, Fei X-W</w:t>
      </w:r>
      <w:r w:rsidRPr="00D07774">
        <w:rPr>
          <w:rFonts w:ascii="Calibri" w:hAnsi="Calibri"/>
        </w:rPr>
        <w:t xml:space="preserve">. </w:t>
      </w:r>
      <w:r w:rsidRPr="00D07774">
        <w:rPr>
          <w:rFonts w:ascii="Calibri" w:hAnsi="Calibri"/>
          <w:b/>
          <w:bCs/>
        </w:rPr>
        <w:t>2012</w:t>
      </w:r>
      <w:r w:rsidRPr="00D07774">
        <w:rPr>
          <w:rFonts w:ascii="Calibri" w:hAnsi="Calibri"/>
        </w:rPr>
        <w:t xml:space="preserve">. The Roles of acyl-CoA: Diacylglycerol Acyltransferase 2 Genes in the Biosynthesis of Triacylglycerols by the Green Algae Chlamydomonas reinhardtii. </w:t>
      </w:r>
      <w:r w:rsidRPr="00D07774">
        <w:rPr>
          <w:rFonts w:ascii="Calibri" w:hAnsi="Calibri"/>
          <w:i/>
          <w:iCs/>
        </w:rPr>
        <w:t>Molecular Plant</w:t>
      </w:r>
      <w:r w:rsidRPr="00D07774">
        <w:rPr>
          <w:rFonts w:ascii="Calibri" w:hAnsi="Calibri"/>
        </w:rPr>
        <w:t xml:space="preserve"> </w:t>
      </w:r>
      <w:r w:rsidRPr="00D07774">
        <w:rPr>
          <w:rFonts w:ascii="Calibri" w:hAnsi="Calibri"/>
          <w:b/>
          <w:bCs/>
        </w:rPr>
        <w:t>5</w:t>
      </w:r>
      <w:r w:rsidRPr="00D07774">
        <w:rPr>
          <w:rFonts w:ascii="Calibri" w:hAnsi="Calibri"/>
        </w:rPr>
        <w:t>: 945–947.</w:t>
      </w:r>
    </w:p>
    <w:p w14:paraId="29C082E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rome</w:t>
      </w:r>
      <w:r w:rsidRPr="00D07774">
        <w:rPr>
          <w:rFonts w:ascii="Calibri" w:hAnsi="Calibri"/>
        </w:rPr>
        <w:t xml:space="preserve">. </w:t>
      </w:r>
      <w:r w:rsidRPr="00D07774">
        <w:rPr>
          <w:rFonts w:ascii="Calibri" w:hAnsi="Calibri"/>
          <w:b/>
          <w:bCs/>
        </w:rPr>
        <w:t>1987</w:t>
      </w:r>
      <w:r w:rsidRPr="00D07774">
        <w:rPr>
          <w:rFonts w:ascii="Calibri" w:hAnsi="Calibri"/>
        </w:rPr>
        <w:t xml:space="preserve">. </w:t>
      </w:r>
      <w:r w:rsidRPr="00D07774">
        <w:rPr>
          <w:rFonts w:ascii="Calibri" w:hAnsi="Calibri"/>
          <w:i/>
          <w:iCs/>
        </w:rPr>
        <w:t>Modern Nmr Techniques for Chemistry Research</w:t>
      </w:r>
      <w:r w:rsidRPr="00D07774">
        <w:rPr>
          <w:rFonts w:ascii="Calibri" w:hAnsi="Calibri"/>
        </w:rPr>
        <w:t>. Oxford Oxfordshire ; New York: Pergamon Pr.</w:t>
      </w:r>
    </w:p>
    <w:p w14:paraId="596A3FA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xter J, Armshaw P, Sheahan C, Pembroke J t.</w:t>
      </w:r>
      <w:r w:rsidRPr="00D07774">
        <w:rPr>
          <w:rFonts w:ascii="Calibri" w:hAnsi="Calibri"/>
        </w:rPr>
        <w:t xml:space="preserve"> </w:t>
      </w:r>
      <w:r w:rsidRPr="00D07774">
        <w:rPr>
          <w:rFonts w:ascii="Calibri" w:hAnsi="Calibri"/>
          <w:b/>
          <w:bCs/>
        </w:rPr>
        <w:t>2015</w:t>
      </w:r>
      <w:r w:rsidRPr="00D07774">
        <w:rPr>
          <w:rFonts w:ascii="Calibri" w:hAnsi="Calibri"/>
        </w:rPr>
        <w:t xml:space="preserve">. The state of autotrophic ethanol production in Cyanobacteria. </w:t>
      </w:r>
      <w:r w:rsidRPr="00D07774">
        <w:rPr>
          <w:rFonts w:ascii="Calibri" w:hAnsi="Calibri"/>
          <w:i/>
          <w:iCs/>
        </w:rPr>
        <w:t>Journal of Applied Microbiology</w:t>
      </w:r>
      <w:r w:rsidRPr="00D07774">
        <w:rPr>
          <w:rFonts w:ascii="Calibri" w:hAnsi="Calibri"/>
        </w:rPr>
        <w:t xml:space="preserve"> </w:t>
      </w:r>
      <w:r w:rsidRPr="00D07774">
        <w:rPr>
          <w:rFonts w:ascii="Calibri" w:hAnsi="Calibri"/>
          <w:b/>
          <w:bCs/>
        </w:rPr>
        <w:t>119</w:t>
      </w:r>
      <w:r w:rsidRPr="00D07774">
        <w:rPr>
          <w:rFonts w:ascii="Calibri" w:hAnsi="Calibri"/>
        </w:rPr>
        <w:t>: 11–24.</w:t>
      </w:r>
    </w:p>
    <w:p w14:paraId="5C18561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Dietz K-J, Heber U</w:t>
      </w:r>
      <w:r w:rsidRPr="00D07774">
        <w:rPr>
          <w:rFonts w:ascii="Calibri" w:hAnsi="Calibri"/>
        </w:rPr>
        <w:t xml:space="preserve">. </w:t>
      </w:r>
      <w:r w:rsidRPr="00D07774">
        <w:rPr>
          <w:rFonts w:ascii="Calibri" w:hAnsi="Calibri"/>
          <w:b/>
          <w:bCs/>
        </w:rPr>
        <w:t>1984</w:t>
      </w:r>
      <w:r w:rsidRPr="00D07774">
        <w:rPr>
          <w:rFonts w:ascii="Calibri" w:hAnsi="Calibri"/>
        </w:rPr>
        <w:t xml:space="preserve">. Rate-limiting factors in leaf photosynthesis. I. Carbon fluxes in the calvin cycle. </w:t>
      </w:r>
      <w:r w:rsidRPr="00D07774">
        <w:rPr>
          <w:rFonts w:ascii="Calibri" w:hAnsi="Calibri"/>
          <w:i/>
          <w:iCs/>
        </w:rPr>
        <w:t>Biochimica et Biophysica Acta (BBA) - Bioenergetics</w:t>
      </w:r>
      <w:r w:rsidRPr="00D07774">
        <w:rPr>
          <w:rFonts w:ascii="Calibri" w:hAnsi="Calibri"/>
        </w:rPr>
        <w:t xml:space="preserve"> </w:t>
      </w:r>
      <w:r w:rsidRPr="00D07774">
        <w:rPr>
          <w:rFonts w:ascii="Calibri" w:hAnsi="Calibri"/>
          <w:b/>
          <w:bCs/>
        </w:rPr>
        <w:t>767</w:t>
      </w:r>
      <w:r w:rsidRPr="00D07774">
        <w:rPr>
          <w:rFonts w:ascii="Calibri" w:hAnsi="Calibri"/>
        </w:rPr>
        <w:t>: 432–443.</w:t>
      </w:r>
    </w:p>
    <w:p w14:paraId="2CAC60B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ismukes GC, Carrieri D, Bennette N, Ananyev GM, Posewitz MC</w:t>
      </w:r>
      <w:r w:rsidRPr="00D07774">
        <w:rPr>
          <w:rFonts w:ascii="Calibri" w:hAnsi="Calibri"/>
        </w:rPr>
        <w:t xml:space="preserve">. </w:t>
      </w:r>
      <w:r w:rsidRPr="00D07774">
        <w:rPr>
          <w:rFonts w:ascii="Calibri" w:hAnsi="Calibri"/>
          <w:b/>
          <w:bCs/>
        </w:rPr>
        <w:t>2008</w:t>
      </w:r>
      <w:r w:rsidRPr="00D07774">
        <w:rPr>
          <w:rFonts w:ascii="Calibri" w:hAnsi="Calibri"/>
        </w:rPr>
        <w:t xml:space="preserve">. Aquatic phototrophs: efficient alternatives to land-based crops for biofuels. </w:t>
      </w:r>
      <w:r w:rsidRPr="00D07774">
        <w:rPr>
          <w:rFonts w:ascii="Calibri" w:hAnsi="Calibri"/>
          <w:i/>
          <w:iCs/>
        </w:rPr>
        <w:t>Current Opinion in Biotechnology</w:t>
      </w:r>
      <w:r w:rsidRPr="00D07774">
        <w:rPr>
          <w:rFonts w:ascii="Calibri" w:hAnsi="Calibri"/>
        </w:rPr>
        <w:t xml:space="preserve"> </w:t>
      </w:r>
      <w:r w:rsidRPr="00D07774">
        <w:rPr>
          <w:rFonts w:ascii="Calibri" w:hAnsi="Calibri"/>
          <w:b/>
          <w:bCs/>
        </w:rPr>
        <w:t>19</w:t>
      </w:r>
      <w:r w:rsidRPr="00D07774">
        <w:rPr>
          <w:rFonts w:ascii="Calibri" w:hAnsi="Calibri"/>
        </w:rPr>
        <w:t>: 235–240.</w:t>
      </w:r>
    </w:p>
    <w:p w14:paraId="6C071F9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orman L, Smith K</w:t>
      </w:r>
      <w:r w:rsidRPr="00D07774">
        <w:rPr>
          <w:rFonts w:ascii="Calibri" w:hAnsi="Calibri"/>
        </w:rPr>
        <w:t xml:space="preserve">. </w:t>
      </w:r>
      <w:r w:rsidRPr="00D07774">
        <w:rPr>
          <w:rFonts w:ascii="Calibri" w:hAnsi="Calibri"/>
          <w:b/>
          <w:bCs/>
        </w:rPr>
        <w:t>2011</w:t>
      </w:r>
      <w:r w:rsidRPr="00D07774">
        <w:rPr>
          <w:rFonts w:ascii="Calibri" w:hAnsi="Calibri"/>
        </w:rPr>
        <w:t>. Chapter 1: World energy demand and economic outlook. International Energy Outlook 2011. Washington, D.C.: U.S. Energy Information Administration, 9–24.</w:t>
      </w:r>
    </w:p>
    <w:p w14:paraId="6853351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u Z-Y, Benning C</w:t>
      </w:r>
      <w:r w:rsidRPr="00D07774">
        <w:rPr>
          <w:rFonts w:ascii="Calibri" w:hAnsi="Calibri"/>
        </w:rPr>
        <w:t xml:space="preserve">. </w:t>
      </w:r>
      <w:r w:rsidRPr="00D07774">
        <w:rPr>
          <w:rFonts w:ascii="Calibri" w:hAnsi="Calibri"/>
          <w:b/>
          <w:bCs/>
        </w:rPr>
        <w:t>2016</w:t>
      </w:r>
      <w:r w:rsidRPr="00D07774">
        <w:rPr>
          <w:rFonts w:ascii="Calibri" w:hAnsi="Calibri"/>
        </w:rPr>
        <w:t>. Triacylglycerol Accumulation in Photosynthetic Cells in Plants and Algae. In: Nakamura Y,,  In: Li-Beisson Y, eds. Subcellular Biochemistry. Lipids in Plant and Algae Development. Springer International Publishing, 179–205.</w:t>
      </w:r>
    </w:p>
    <w:p w14:paraId="5B28F31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ühring U, Enke H, Kramer D, Smith CR, Woods RP, Baier K, Oesterhelt C</w:t>
      </w:r>
      <w:r w:rsidRPr="00D07774">
        <w:rPr>
          <w:rFonts w:ascii="Calibri" w:hAnsi="Calibri"/>
        </w:rPr>
        <w:t xml:space="preserve">. </w:t>
      </w:r>
      <w:r w:rsidRPr="00D07774">
        <w:rPr>
          <w:rFonts w:ascii="Calibri" w:hAnsi="Calibri"/>
          <w:b/>
          <w:bCs/>
        </w:rPr>
        <w:t>2010</w:t>
      </w:r>
      <w:r w:rsidRPr="00D07774">
        <w:rPr>
          <w:rFonts w:ascii="Calibri" w:hAnsi="Calibri"/>
        </w:rPr>
        <w:t xml:space="preserve">. </w:t>
      </w:r>
      <w:r w:rsidRPr="00D07774">
        <w:rPr>
          <w:rFonts w:ascii="Calibri" w:hAnsi="Calibri"/>
          <w:i/>
          <w:iCs/>
        </w:rPr>
        <w:t>Genetically Modified Photoautotrophic Ethanol Producing Host Cells, Method For Producing The Host Cells, Constructs For The Transformation Of The Host Cells, Method For Testing A Photoautotrophic Strain For A Desired Growth Property And Method Of Producing Ethanol Using The Host Cells</w:t>
      </w:r>
      <w:r w:rsidRPr="00D07774">
        <w:rPr>
          <w:rFonts w:ascii="Calibri" w:hAnsi="Calibri"/>
        </w:rPr>
        <w:t xml:space="preserve">. </w:t>
      </w:r>
      <w:r w:rsidR="00677C74" w:rsidRPr="00677C74">
        <w:rPr>
          <w:rFonts w:ascii="Calibri" w:hAnsi="Calibri"/>
        </w:rPr>
        <w:t>WO2009098089 A8</w:t>
      </w:r>
      <w:r w:rsidRPr="00D07774">
        <w:rPr>
          <w:rFonts w:ascii="Calibri" w:hAnsi="Calibri"/>
        </w:rPr>
        <w:t>.</w:t>
      </w:r>
    </w:p>
    <w:p w14:paraId="4D02D8F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ühring U, Kramer D, Ziegler K</w:t>
      </w:r>
      <w:r w:rsidRPr="00D07774">
        <w:rPr>
          <w:rFonts w:ascii="Calibri" w:hAnsi="Calibri"/>
        </w:rPr>
        <w:t xml:space="preserve">. </w:t>
      </w:r>
      <w:r w:rsidRPr="00D07774">
        <w:rPr>
          <w:rFonts w:ascii="Calibri" w:hAnsi="Calibri"/>
          <w:b/>
          <w:bCs/>
        </w:rPr>
        <w:t>2012</w:t>
      </w:r>
      <w:r w:rsidRPr="00D07774">
        <w:rPr>
          <w:rFonts w:ascii="Calibri" w:hAnsi="Calibri"/>
        </w:rPr>
        <w:t xml:space="preserve">. </w:t>
      </w:r>
      <w:r w:rsidRPr="00D07774">
        <w:rPr>
          <w:rFonts w:ascii="Calibri" w:hAnsi="Calibri"/>
          <w:i/>
          <w:iCs/>
        </w:rPr>
        <w:t>Selection of ADH in genetically modified cyanobacteria for the production of ethanol</w:t>
      </w:r>
      <w:r w:rsidRPr="00D07774">
        <w:rPr>
          <w:rFonts w:ascii="Calibri" w:hAnsi="Calibri"/>
        </w:rPr>
        <w:t xml:space="preserve">. </w:t>
      </w:r>
      <w:r w:rsidR="00183CC5" w:rsidRPr="00183CC5">
        <w:rPr>
          <w:rFonts w:ascii="Calibri" w:hAnsi="Calibri"/>
        </w:rPr>
        <w:t>US8163516 B2</w:t>
      </w:r>
      <w:r w:rsidRPr="00D07774">
        <w:rPr>
          <w:rFonts w:ascii="Calibri" w:hAnsi="Calibri"/>
        </w:rPr>
        <w:t>.</w:t>
      </w:r>
    </w:p>
    <w:p w14:paraId="0149DE7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unahay TG, Jarvis EE, Dais SS, Roessler PG</w:t>
      </w:r>
      <w:r w:rsidRPr="00D07774">
        <w:rPr>
          <w:rFonts w:ascii="Calibri" w:hAnsi="Calibri"/>
        </w:rPr>
        <w:t xml:space="preserve">. </w:t>
      </w:r>
      <w:r w:rsidRPr="00D07774">
        <w:rPr>
          <w:rFonts w:ascii="Calibri" w:hAnsi="Calibri"/>
          <w:b/>
          <w:bCs/>
        </w:rPr>
        <w:t>1996</w:t>
      </w:r>
      <w:r w:rsidRPr="00D07774">
        <w:rPr>
          <w:rFonts w:ascii="Calibri" w:hAnsi="Calibri"/>
        </w:rPr>
        <w:t xml:space="preserve">. Manipulation of microalgal lipid production using genetic engineering. </w:t>
      </w:r>
      <w:r w:rsidRPr="00D07774">
        <w:rPr>
          <w:rFonts w:ascii="Calibri" w:hAnsi="Calibri"/>
          <w:i/>
          <w:iCs/>
        </w:rPr>
        <w:t>Applied Biochemistry and Biotechnology</w:t>
      </w:r>
      <w:r w:rsidRPr="00D07774">
        <w:rPr>
          <w:rFonts w:ascii="Calibri" w:hAnsi="Calibri"/>
        </w:rPr>
        <w:t xml:space="preserve"> </w:t>
      </w:r>
      <w:r w:rsidRPr="00D07774">
        <w:rPr>
          <w:rFonts w:ascii="Calibri" w:hAnsi="Calibri"/>
          <w:b/>
          <w:bCs/>
        </w:rPr>
        <w:t>57</w:t>
      </w:r>
      <w:r w:rsidRPr="00D07774">
        <w:rPr>
          <w:rFonts w:ascii="Calibri" w:hAnsi="Calibri"/>
        </w:rPr>
        <w:t>–</w:t>
      </w:r>
      <w:r w:rsidRPr="00D07774">
        <w:rPr>
          <w:rFonts w:ascii="Calibri" w:hAnsi="Calibri"/>
          <w:b/>
          <w:bCs/>
        </w:rPr>
        <w:t>58</w:t>
      </w:r>
      <w:r w:rsidRPr="00D07774">
        <w:rPr>
          <w:rFonts w:ascii="Calibri" w:hAnsi="Calibri"/>
        </w:rPr>
        <w:t>: 223–231.</w:t>
      </w:r>
    </w:p>
    <w:p w14:paraId="09E7215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undon CA, Aristidou A, Hawkins A, Lies D, Albert L</w:t>
      </w:r>
      <w:r w:rsidRPr="00D07774">
        <w:rPr>
          <w:rFonts w:ascii="Calibri" w:hAnsi="Calibri"/>
        </w:rPr>
        <w:t xml:space="preserve">. </w:t>
      </w:r>
      <w:r w:rsidRPr="00D07774">
        <w:rPr>
          <w:rFonts w:ascii="Calibri" w:hAnsi="Calibri"/>
          <w:b/>
          <w:bCs/>
        </w:rPr>
        <w:t>2012</w:t>
      </w:r>
      <w:r w:rsidRPr="00D07774">
        <w:rPr>
          <w:rFonts w:ascii="Calibri" w:hAnsi="Calibri"/>
        </w:rPr>
        <w:t>. Methods of increasing dihydroxy acid dehydratase activity to improve production of fuels, chemicals, and amino acids.</w:t>
      </w:r>
      <w:r w:rsidR="00183CC5">
        <w:rPr>
          <w:rFonts w:ascii="Calibri" w:hAnsi="Calibri"/>
        </w:rPr>
        <w:t xml:space="preserve"> </w:t>
      </w:r>
      <w:r w:rsidR="00183CC5" w:rsidRPr="00183CC5">
        <w:rPr>
          <w:rFonts w:ascii="Calibri" w:hAnsi="Calibri"/>
        </w:rPr>
        <w:t>US 8017376 B2</w:t>
      </w:r>
      <w:r w:rsidR="00183CC5">
        <w:rPr>
          <w:rFonts w:ascii="Calibri" w:hAnsi="Calibri"/>
        </w:rPr>
        <w:t>.</w:t>
      </w:r>
    </w:p>
    <w:p w14:paraId="02F6D85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unn MF, Ramírez-Trujillo JA, Hernández-Lucas I</w:t>
      </w:r>
      <w:r w:rsidRPr="00D07774">
        <w:rPr>
          <w:rFonts w:ascii="Calibri" w:hAnsi="Calibri"/>
        </w:rPr>
        <w:t xml:space="preserve">. </w:t>
      </w:r>
      <w:r w:rsidRPr="00D07774">
        <w:rPr>
          <w:rFonts w:ascii="Calibri" w:hAnsi="Calibri"/>
          <w:b/>
          <w:bCs/>
        </w:rPr>
        <w:t>2009</w:t>
      </w:r>
      <w:r w:rsidRPr="00D07774">
        <w:rPr>
          <w:rFonts w:ascii="Calibri" w:hAnsi="Calibri"/>
        </w:rPr>
        <w:t xml:space="preserve">. Major roles of isocitrate lyase and malate synthase in bacterial and fungal pathogenesis. </w:t>
      </w:r>
      <w:r w:rsidRPr="00D07774">
        <w:rPr>
          <w:rFonts w:ascii="Calibri" w:hAnsi="Calibri"/>
          <w:i/>
          <w:iCs/>
        </w:rPr>
        <w:t>Microbiology (Reading, England)</w:t>
      </w:r>
      <w:r w:rsidRPr="00D07774">
        <w:rPr>
          <w:rFonts w:ascii="Calibri" w:hAnsi="Calibri"/>
        </w:rPr>
        <w:t xml:space="preserve"> </w:t>
      </w:r>
      <w:r w:rsidRPr="00D07774">
        <w:rPr>
          <w:rFonts w:ascii="Calibri" w:hAnsi="Calibri"/>
          <w:b/>
          <w:bCs/>
        </w:rPr>
        <w:t>155</w:t>
      </w:r>
      <w:r w:rsidRPr="00D07774">
        <w:rPr>
          <w:rFonts w:ascii="Calibri" w:hAnsi="Calibri"/>
        </w:rPr>
        <w:t>: 3166–3175.</w:t>
      </w:r>
    </w:p>
    <w:p w14:paraId="52D6E08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Ehimen EA, Sun ZF, Carrington CG, Birch EJ, Eaton-Rye JJ</w:t>
      </w:r>
      <w:r w:rsidRPr="00D07774">
        <w:rPr>
          <w:rFonts w:ascii="Calibri" w:hAnsi="Calibri"/>
        </w:rPr>
        <w:t xml:space="preserve">. </w:t>
      </w:r>
      <w:r w:rsidRPr="00D07774">
        <w:rPr>
          <w:rFonts w:ascii="Calibri" w:hAnsi="Calibri"/>
          <w:b/>
          <w:bCs/>
        </w:rPr>
        <w:t>2011</w:t>
      </w:r>
      <w:r w:rsidRPr="00D07774">
        <w:rPr>
          <w:rFonts w:ascii="Calibri" w:hAnsi="Calibri"/>
        </w:rPr>
        <w:t xml:space="preserve">. Anaerobic digestion of microalgae residues resulting from the biodiesel production process. </w:t>
      </w:r>
      <w:r w:rsidRPr="00D07774">
        <w:rPr>
          <w:rFonts w:ascii="Calibri" w:hAnsi="Calibri"/>
          <w:i/>
          <w:iCs/>
        </w:rPr>
        <w:t>Applied Energy</w:t>
      </w:r>
      <w:r w:rsidRPr="00D07774">
        <w:rPr>
          <w:rFonts w:ascii="Calibri" w:hAnsi="Calibri"/>
        </w:rPr>
        <w:t xml:space="preserve"> </w:t>
      </w:r>
      <w:r w:rsidRPr="00D07774">
        <w:rPr>
          <w:rFonts w:ascii="Calibri" w:hAnsi="Calibri"/>
          <w:b/>
          <w:bCs/>
        </w:rPr>
        <w:t>88</w:t>
      </w:r>
      <w:r w:rsidRPr="00D07774">
        <w:rPr>
          <w:rFonts w:ascii="Calibri" w:hAnsi="Calibri"/>
        </w:rPr>
        <w:t>: 3454–3463.</w:t>
      </w:r>
    </w:p>
    <w:p w14:paraId="1871805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Elliott DC, Biller P, Ross AB, Schmidt AJ, Jones SB</w:t>
      </w:r>
      <w:r w:rsidRPr="00D07774">
        <w:rPr>
          <w:rFonts w:ascii="Calibri" w:hAnsi="Calibri"/>
        </w:rPr>
        <w:t xml:space="preserve">. </w:t>
      </w:r>
      <w:r w:rsidRPr="00D07774">
        <w:rPr>
          <w:rFonts w:ascii="Calibri" w:hAnsi="Calibri"/>
          <w:b/>
          <w:bCs/>
        </w:rPr>
        <w:t>2015</w:t>
      </w:r>
      <w:r w:rsidRPr="00D07774">
        <w:rPr>
          <w:rFonts w:ascii="Calibri" w:hAnsi="Calibri"/>
        </w:rPr>
        <w:t xml:space="preserve">. Hydrothermal liquefaction of biomass: Developments from batch to continuous proces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78</w:t>
      </w:r>
      <w:r w:rsidRPr="00D07774">
        <w:rPr>
          <w:rFonts w:ascii="Calibri" w:hAnsi="Calibri"/>
        </w:rPr>
        <w:t>: 147–156.</w:t>
      </w:r>
    </w:p>
    <w:p w14:paraId="55556D1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Endo H, Sansawa H, Nakajima K</w:t>
      </w:r>
      <w:r w:rsidRPr="00D07774">
        <w:rPr>
          <w:rFonts w:ascii="Calibri" w:hAnsi="Calibri"/>
        </w:rPr>
        <w:t xml:space="preserve">. </w:t>
      </w:r>
      <w:r w:rsidRPr="00D07774">
        <w:rPr>
          <w:rFonts w:ascii="Calibri" w:hAnsi="Calibri"/>
          <w:b/>
          <w:bCs/>
        </w:rPr>
        <w:t>1977</w:t>
      </w:r>
      <w:r w:rsidRPr="00D07774">
        <w:rPr>
          <w:rFonts w:ascii="Calibri" w:hAnsi="Calibri"/>
        </w:rPr>
        <w:t xml:space="preserve">. Studies on Chlorella regularis, heterotrophic fast-growing strain II. Mixotrophic growth in relation to light intensity and acetate concentration. </w:t>
      </w:r>
      <w:r w:rsidRPr="00D07774">
        <w:rPr>
          <w:rFonts w:ascii="Calibri" w:hAnsi="Calibri"/>
          <w:i/>
          <w:iCs/>
        </w:rPr>
        <w:t>Plant and Cell Physiology</w:t>
      </w:r>
      <w:r w:rsidRPr="00D07774">
        <w:rPr>
          <w:rFonts w:ascii="Calibri" w:hAnsi="Calibri"/>
        </w:rPr>
        <w:t xml:space="preserve"> </w:t>
      </w:r>
      <w:r w:rsidRPr="00D07774">
        <w:rPr>
          <w:rFonts w:ascii="Calibri" w:hAnsi="Calibri"/>
          <w:b/>
          <w:bCs/>
        </w:rPr>
        <w:t>18</w:t>
      </w:r>
      <w:r w:rsidRPr="00D07774">
        <w:rPr>
          <w:rFonts w:ascii="Calibri" w:hAnsi="Calibri"/>
        </w:rPr>
        <w:t>: 199–205.</w:t>
      </w:r>
    </w:p>
    <w:p w14:paraId="4947AD6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EPA U</w:t>
      </w:r>
      <w:r w:rsidRPr="00D07774">
        <w:rPr>
          <w:rFonts w:ascii="Calibri" w:hAnsi="Calibri"/>
        </w:rPr>
        <w:t xml:space="preserve">. </w:t>
      </w:r>
      <w:r w:rsidRPr="00D07774">
        <w:rPr>
          <w:rFonts w:ascii="Calibri" w:hAnsi="Calibri"/>
          <w:b/>
          <w:bCs/>
        </w:rPr>
        <w:t>2002</w:t>
      </w:r>
      <w:r w:rsidRPr="00D07774">
        <w:rPr>
          <w:rFonts w:ascii="Calibri" w:hAnsi="Calibri"/>
        </w:rPr>
        <w:t>. Biodie</w:t>
      </w:r>
      <w:r w:rsidR="00183CC5">
        <w:rPr>
          <w:rFonts w:ascii="Calibri" w:hAnsi="Calibri"/>
        </w:rPr>
        <w:t>sel Emissions Analysis Program.</w:t>
      </w:r>
      <w:r w:rsidRPr="00D07774">
        <w:rPr>
          <w:rFonts w:ascii="Calibri" w:hAnsi="Calibri"/>
        </w:rPr>
        <w:t xml:space="preserve"> </w:t>
      </w:r>
      <w:r w:rsidR="00183CC5" w:rsidRPr="00183CC5">
        <w:rPr>
          <w:rFonts w:ascii="Calibri" w:hAnsi="Calibri"/>
        </w:rPr>
        <w:t>EPA420-P-02-001</w:t>
      </w:r>
      <w:r w:rsidR="00183CC5">
        <w:rPr>
          <w:rFonts w:ascii="Calibri" w:hAnsi="Calibri"/>
        </w:rPr>
        <w:t>.</w:t>
      </w:r>
      <w:r w:rsidR="00183CC5" w:rsidRPr="00183CC5">
        <w:t xml:space="preserve"> </w:t>
      </w:r>
      <w:r w:rsidR="00183CC5" w:rsidRPr="00183CC5">
        <w:rPr>
          <w:rFonts w:ascii="Calibri" w:hAnsi="Calibri"/>
        </w:rPr>
        <w:t>U.S. Environmental Protection Agency</w:t>
      </w:r>
      <w:r w:rsidR="00183CC5">
        <w:rPr>
          <w:rFonts w:ascii="Calibri" w:hAnsi="Calibri"/>
        </w:rPr>
        <w:t xml:space="preserve">, Washington, USA.  </w:t>
      </w:r>
    </w:p>
    <w:p w14:paraId="5DD4274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an J, Andre C, Xu C</w:t>
      </w:r>
      <w:r w:rsidRPr="00D07774">
        <w:rPr>
          <w:rFonts w:ascii="Calibri" w:hAnsi="Calibri"/>
        </w:rPr>
        <w:t xml:space="preserve">. </w:t>
      </w:r>
      <w:r w:rsidRPr="00D07774">
        <w:rPr>
          <w:rFonts w:ascii="Calibri" w:hAnsi="Calibri"/>
          <w:b/>
          <w:bCs/>
        </w:rPr>
        <w:t>2011</w:t>
      </w:r>
      <w:r w:rsidRPr="00D07774">
        <w:rPr>
          <w:rFonts w:ascii="Calibri" w:hAnsi="Calibri"/>
        </w:rPr>
        <w:t xml:space="preserve">. A chloroplast pathway for the de novo biosynthesis of triacylglycerol in Chlamydomonas reinhardtii. </w:t>
      </w:r>
      <w:r w:rsidRPr="00D07774">
        <w:rPr>
          <w:rFonts w:ascii="Calibri" w:hAnsi="Calibri"/>
          <w:i/>
          <w:iCs/>
        </w:rPr>
        <w:t>FEBS Letters</w:t>
      </w:r>
      <w:r w:rsidRPr="00D07774">
        <w:rPr>
          <w:rFonts w:ascii="Calibri" w:hAnsi="Calibri"/>
        </w:rPr>
        <w:t xml:space="preserve"> </w:t>
      </w:r>
      <w:r w:rsidRPr="00D07774">
        <w:rPr>
          <w:rFonts w:ascii="Calibri" w:hAnsi="Calibri"/>
          <w:b/>
          <w:bCs/>
        </w:rPr>
        <w:t>585</w:t>
      </w:r>
      <w:r w:rsidRPr="00D07774">
        <w:rPr>
          <w:rFonts w:ascii="Calibri" w:hAnsi="Calibri"/>
        </w:rPr>
        <w:t>: 1985–1991.</w:t>
      </w:r>
    </w:p>
    <w:p w14:paraId="2EF3A6F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an J, Yan C, Andre C, Shanklin J, Schwender J, Xu C</w:t>
      </w:r>
      <w:r w:rsidRPr="00D07774">
        <w:rPr>
          <w:rFonts w:ascii="Calibri" w:hAnsi="Calibri"/>
        </w:rPr>
        <w:t xml:space="preserve">. </w:t>
      </w:r>
      <w:r w:rsidRPr="00D07774">
        <w:rPr>
          <w:rFonts w:ascii="Calibri" w:hAnsi="Calibri"/>
          <w:b/>
          <w:bCs/>
        </w:rPr>
        <w:t>2012a</w:t>
      </w:r>
      <w:r w:rsidRPr="00D07774">
        <w:rPr>
          <w:rFonts w:ascii="Calibri" w:hAnsi="Calibri"/>
        </w:rPr>
        <w:t xml:space="preserve">. Oil accumulation is controlled by carbon precursor supply for fatty acid synthesis in Chlamydomonas reinhardtii. </w:t>
      </w:r>
      <w:r w:rsidRPr="00D07774">
        <w:rPr>
          <w:rFonts w:ascii="Calibri" w:hAnsi="Calibri"/>
          <w:i/>
          <w:iCs/>
        </w:rPr>
        <w:t>Plant and Cell Physiology</w:t>
      </w:r>
      <w:r w:rsidRPr="00D07774">
        <w:rPr>
          <w:rFonts w:ascii="Calibri" w:hAnsi="Calibri"/>
        </w:rPr>
        <w:t xml:space="preserve"> </w:t>
      </w:r>
      <w:r w:rsidRPr="00D07774">
        <w:rPr>
          <w:rFonts w:ascii="Calibri" w:hAnsi="Calibri"/>
          <w:b/>
          <w:bCs/>
        </w:rPr>
        <w:t>53</w:t>
      </w:r>
      <w:r w:rsidRPr="00D07774">
        <w:rPr>
          <w:rFonts w:ascii="Calibri" w:hAnsi="Calibri"/>
        </w:rPr>
        <w:t>: 1380–1390.</w:t>
      </w:r>
    </w:p>
    <w:p w14:paraId="5459E35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argione J, Hill J, Tilman D, Polasky S, Hawthorne P</w:t>
      </w:r>
      <w:r w:rsidRPr="00D07774">
        <w:rPr>
          <w:rFonts w:ascii="Calibri" w:hAnsi="Calibri"/>
        </w:rPr>
        <w:t xml:space="preserve">. </w:t>
      </w:r>
      <w:r w:rsidRPr="00D07774">
        <w:rPr>
          <w:rFonts w:ascii="Calibri" w:hAnsi="Calibri"/>
          <w:b/>
          <w:bCs/>
        </w:rPr>
        <w:t>2008</w:t>
      </w:r>
      <w:r w:rsidRPr="00D07774">
        <w:rPr>
          <w:rFonts w:ascii="Calibri" w:hAnsi="Calibri"/>
        </w:rPr>
        <w:t xml:space="preserve">. Land Clearing and the Biofuel Carbon Debt. </w:t>
      </w:r>
      <w:r w:rsidRPr="00D07774">
        <w:rPr>
          <w:rFonts w:ascii="Calibri" w:hAnsi="Calibri"/>
          <w:i/>
          <w:iCs/>
        </w:rPr>
        <w:t>Science</w:t>
      </w:r>
      <w:r w:rsidRPr="00D07774">
        <w:rPr>
          <w:rFonts w:ascii="Calibri" w:hAnsi="Calibri"/>
        </w:rPr>
        <w:t xml:space="preserve"> </w:t>
      </w:r>
      <w:r w:rsidRPr="00D07774">
        <w:rPr>
          <w:rFonts w:ascii="Calibri" w:hAnsi="Calibri"/>
          <w:b/>
          <w:bCs/>
        </w:rPr>
        <w:t>319</w:t>
      </w:r>
      <w:r w:rsidRPr="00D07774">
        <w:rPr>
          <w:rFonts w:ascii="Calibri" w:hAnsi="Calibri"/>
        </w:rPr>
        <w:t>: 1235–1238.</w:t>
      </w:r>
    </w:p>
    <w:p w14:paraId="1774747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arrar WV</w:t>
      </w:r>
      <w:r w:rsidRPr="00D07774">
        <w:rPr>
          <w:rFonts w:ascii="Calibri" w:hAnsi="Calibri"/>
        </w:rPr>
        <w:t xml:space="preserve">. </w:t>
      </w:r>
      <w:r w:rsidRPr="00D07774">
        <w:rPr>
          <w:rFonts w:ascii="Calibri" w:hAnsi="Calibri"/>
          <w:b/>
          <w:bCs/>
        </w:rPr>
        <w:t>1966</w:t>
      </w:r>
      <w:r w:rsidRPr="00D07774">
        <w:rPr>
          <w:rFonts w:ascii="Calibri" w:hAnsi="Calibri"/>
        </w:rPr>
        <w:t>. Tecuitlatl; A Gl</w:t>
      </w:r>
      <w:r w:rsidR="00D602B2">
        <w:rPr>
          <w:rFonts w:ascii="Calibri" w:hAnsi="Calibri"/>
        </w:rPr>
        <w:t xml:space="preserve">impse of Aztec Food Technology. </w:t>
      </w:r>
      <w:r w:rsidR="00D602B2">
        <w:rPr>
          <w:rFonts w:ascii="Calibri" w:hAnsi="Calibri"/>
          <w:i/>
          <w:iCs/>
        </w:rPr>
        <w:t>Nature</w:t>
      </w:r>
      <w:r w:rsidRPr="00D07774">
        <w:rPr>
          <w:rFonts w:ascii="Calibri" w:hAnsi="Calibri"/>
        </w:rPr>
        <w:t xml:space="preserve"> </w:t>
      </w:r>
      <w:r w:rsidRPr="00D07774">
        <w:rPr>
          <w:rFonts w:ascii="Calibri" w:hAnsi="Calibri"/>
          <w:b/>
          <w:bCs/>
        </w:rPr>
        <w:t>211</w:t>
      </w:r>
      <w:r w:rsidRPr="00D07774">
        <w:rPr>
          <w:rFonts w:ascii="Calibri" w:hAnsi="Calibri"/>
        </w:rPr>
        <w:t>: 341–342.</w:t>
      </w:r>
    </w:p>
    <w:p w14:paraId="69A5324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arrell AE, Plevin RJ, Turner BT, Jones AD, O’Hare M, Kammen DM</w:t>
      </w:r>
      <w:r w:rsidRPr="00D07774">
        <w:rPr>
          <w:rFonts w:ascii="Calibri" w:hAnsi="Calibri"/>
        </w:rPr>
        <w:t xml:space="preserve">. </w:t>
      </w:r>
      <w:r w:rsidRPr="00D07774">
        <w:rPr>
          <w:rFonts w:ascii="Calibri" w:hAnsi="Calibri"/>
          <w:b/>
          <w:bCs/>
        </w:rPr>
        <w:t>2006</w:t>
      </w:r>
      <w:r w:rsidRPr="00D07774">
        <w:rPr>
          <w:rFonts w:ascii="Calibri" w:hAnsi="Calibri"/>
        </w:rPr>
        <w:t xml:space="preserve">. Ethanol Can Contribute to Energy and Environmental Goals. </w:t>
      </w:r>
      <w:r w:rsidRPr="00D07774">
        <w:rPr>
          <w:rFonts w:ascii="Calibri" w:hAnsi="Calibri"/>
          <w:i/>
          <w:iCs/>
        </w:rPr>
        <w:t>Science</w:t>
      </w:r>
      <w:r w:rsidRPr="00D07774">
        <w:rPr>
          <w:rFonts w:ascii="Calibri" w:hAnsi="Calibri"/>
        </w:rPr>
        <w:t xml:space="preserve"> </w:t>
      </w:r>
      <w:r w:rsidRPr="00D07774">
        <w:rPr>
          <w:rFonts w:ascii="Calibri" w:hAnsi="Calibri"/>
          <w:b/>
          <w:bCs/>
        </w:rPr>
        <w:t>311</w:t>
      </w:r>
      <w:r w:rsidRPr="00D07774">
        <w:rPr>
          <w:rFonts w:ascii="Calibri" w:hAnsi="Calibri"/>
        </w:rPr>
        <w:t>: 506–508.</w:t>
      </w:r>
    </w:p>
    <w:p w14:paraId="0187A6D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ernández Soto J l., Garay Seijo R, Fraguela Formoso J a., Gregorio Iglesias G, Carral Couce L</w:t>
      </w:r>
      <w:r w:rsidRPr="00D07774">
        <w:rPr>
          <w:rFonts w:ascii="Calibri" w:hAnsi="Calibri"/>
        </w:rPr>
        <w:t xml:space="preserve">. </w:t>
      </w:r>
      <w:r w:rsidRPr="00D07774">
        <w:rPr>
          <w:rFonts w:ascii="Calibri" w:hAnsi="Calibri"/>
          <w:b/>
          <w:bCs/>
        </w:rPr>
        <w:t>2010</w:t>
      </w:r>
      <w:r w:rsidRPr="00D07774">
        <w:rPr>
          <w:rFonts w:ascii="Calibri" w:hAnsi="Calibri"/>
        </w:rPr>
        <w:t xml:space="preserve">. Alternative Sources of Energy in Shipping. </w:t>
      </w:r>
      <w:r w:rsidRPr="00D07774">
        <w:rPr>
          <w:rFonts w:ascii="Calibri" w:hAnsi="Calibri"/>
          <w:i/>
          <w:iCs/>
        </w:rPr>
        <w:t>The Journal of Navigation</w:t>
      </w:r>
      <w:r w:rsidRPr="00D07774">
        <w:rPr>
          <w:rFonts w:ascii="Calibri" w:hAnsi="Calibri"/>
        </w:rPr>
        <w:t xml:space="preserve"> </w:t>
      </w:r>
      <w:r w:rsidRPr="00D07774">
        <w:rPr>
          <w:rFonts w:ascii="Calibri" w:hAnsi="Calibri"/>
          <w:b/>
          <w:bCs/>
        </w:rPr>
        <w:t>63</w:t>
      </w:r>
      <w:r w:rsidRPr="00D07774">
        <w:rPr>
          <w:rFonts w:ascii="Calibri" w:hAnsi="Calibri"/>
        </w:rPr>
        <w:t>: 435–448.</w:t>
      </w:r>
    </w:p>
    <w:p w14:paraId="4C184B0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inazzi G</w:t>
      </w:r>
      <w:r w:rsidRPr="00D07774">
        <w:rPr>
          <w:rFonts w:ascii="Calibri" w:hAnsi="Calibri"/>
        </w:rPr>
        <w:t xml:space="preserve">. </w:t>
      </w:r>
      <w:r w:rsidRPr="00D07774">
        <w:rPr>
          <w:rFonts w:ascii="Calibri" w:hAnsi="Calibri"/>
          <w:b/>
          <w:bCs/>
        </w:rPr>
        <w:t>2002</w:t>
      </w:r>
      <w:r w:rsidRPr="00D07774">
        <w:rPr>
          <w:rFonts w:ascii="Calibri" w:hAnsi="Calibri"/>
        </w:rPr>
        <w:t xml:space="preserve">. Involvement of state transitions in the switch between linear and cyclic electron flow in Chlamydomonas reinhardtii. </w:t>
      </w:r>
      <w:r w:rsidRPr="00D07774">
        <w:rPr>
          <w:rFonts w:ascii="Calibri" w:hAnsi="Calibri"/>
          <w:i/>
          <w:iCs/>
        </w:rPr>
        <w:t>EMBO Reports</w:t>
      </w:r>
      <w:r w:rsidRPr="00D07774">
        <w:rPr>
          <w:rFonts w:ascii="Calibri" w:hAnsi="Calibri"/>
        </w:rPr>
        <w:t xml:space="preserve"> </w:t>
      </w:r>
      <w:r w:rsidRPr="00D07774">
        <w:rPr>
          <w:rFonts w:ascii="Calibri" w:hAnsi="Calibri"/>
          <w:b/>
          <w:bCs/>
        </w:rPr>
        <w:t>3</w:t>
      </w:r>
      <w:r w:rsidRPr="00D07774">
        <w:rPr>
          <w:rFonts w:ascii="Calibri" w:hAnsi="Calibri"/>
        </w:rPr>
        <w:t>: 280–285.</w:t>
      </w:r>
    </w:p>
    <w:p w14:paraId="5B039CA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inkbeiner M</w:t>
      </w:r>
      <w:r w:rsidRPr="00D07774">
        <w:rPr>
          <w:rFonts w:ascii="Calibri" w:hAnsi="Calibri"/>
        </w:rPr>
        <w:t xml:space="preserve">. </w:t>
      </w:r>
      <w:r w:rsidRPr="00D07774">
        <w:rPr>
          <w:rFonts w:ascii="Calibri" w:hAnsi="Calibri"/>
          <w:b/>
          <w:bCs/>
        </w:rPr>
        <w:t>2014</w:t>
      </w:r>
      <w:r w:rsidRPr="00D07774">
        <w:rPr>
          <w:rFonts w:ascii="Calibri" w:hAnsi="Calibri"/>
        </w:rPr>
        <w:t xml:space="preserve">. Indirect land use change – Help beyond the hype? </w:t>
      </w:r>
      <w:r w:rsidRPr="00D07774">
        <w:rPr>
          <w:rFonts w:ascii="Calibri" w:hAnsi="Calibri"/>
          <w:i/>
          <w:iCs/>
        </w:rPr>
        <w:t>Biomass and Bioenergy</w:t>
      </w:r>
      <w:r w:rsidRPr="00D07774">
        <w:rPr>
          <w:rFonts w:ascii="Calibri" w:hAnsi="Calibri"/>
        </w:rPr>
        <w:t xml:space="preserve"> </w:t>
      </w:r>
      <w:r w:rsidRPr="00D07774">
        <w:rPr>
          <w:rFonts w:ascii="Calibri" w:hAnsi="Calibri"/>
          <w:b/>
          <w:bCs/>
        </w:rPr>
        <w:t>62</w:t>
      </w:r>
      <w:r w:rsidRPr="00D07774">
        <w:rPr>
          <w:rFonts w:ascii="Calibri" w:hAnsi="Calibri"/>
        </w:rPr>
        <w:t>: 218–221.</w:t>
      </w:r>
    </w:p>
    <w:p w14:paraId="349E2FD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ischlin A, Midgley G, Price J, Leemans R, Gopal B, Turley C, Rounsevell M, Dube O, Tarazona J, A V</w:t>
      </w:r>
      <w:r w:rsidRPr="00D07774">
        <w:rPr>
          <w:rFonts w:ascii="Calibri" w:hAnsi="Calibri"/>
        </w:rPr>
        <w:t xml:space="preserve">. </w:t>
      </w:r>
      <w:r w:rsidRPr="00D07774">
        <w:rPr>
          <w:rFonts w:ascii="Calibri" w:hAnsi="Calibri"/>
          <w:b/>
          <w:bCs/>
        </w:rPr>
        <w:t>2007</w:t>
      </w:r>
      <w:r w:rsidRPr="00D07774">
        <w:rPr>
          <w:rFonts w:ascii="Calibri" w:hAnsi="Calibri"/>
        </w:rPr>
        <w:t xml:space="preserve">. Ecosystems, their properties, goods and services. In: Parry M,, In: Canziani O,, In: Palutikof J,, In: van der Linden P,,  In: Hanson C, eds. Climate Change 2007: Impacts, Adaption and Vulnerability. Contribution of Working Group II to the Fourth Assessment Report of the Intergovernmental Panel on Climate Change. Cambridge, United Kingdom and New York, NY, </w:t>
      </w:r>
      <w:r w:rsidR="00D602B2">
        <w:rPr>
          <w:rFonts w:ascii="Calibri" w:hAnsi="Calibri"/>
        </w:rPr>
        <w:t>USA: Cambridge University Press</w:t>
      </w:r>
      <w:r w:rsidRPr="00D07774">
        <w:rPr>
          <w:rFonts w:ascii="Calibri" w:hAnsi="Calibri"/>
        </w:rPr>
        <w:t>.</w:t>
      </w:r>
    </w:p>
    <w:p w14:paraId="339E8EF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rancey RJ, Farquhar GD</w:t>
      </w:r>
      <w:r w:rsidRPr="00D07774">
        <w:rPr>
          <w:rFonts w:ascii="Calibri" w:hAnsi="Calibri"/>
        </w:rPr>
        <w:t xml:space="preserve">. </w:t>
      </w:r>
      <w:r w:rsidRPr="00D07774">
        <w:rPr>
          <w:rFonts w:ascii="Calibri" w:hAnsi="Calibri"/>
          <w:b/>
          <w:bCs/>
        </w:rPr>
        <w:t>1982</w:t>
      </w:r>
      <w:r w:rsidRPr="00D07774">
        <w:rPr>
          <w:rFonts w:ascii="Calibri" w:hAnsi="Calibri"/>
        </w:rPr>
        <w:t xml:space="preserve">. An explanation of 13C/12C variations in tree rings. </w:t>
      </w:r>
      <w:r w:rsidR="00D602B2">
        <w:rPr>
          <w:rFonts w:ascii="Calibri" w:hAnsi="Calibri"/>
          <w:i/>
          <w:iCs/>
        </w:rPr>
        <w:t>Nature</w:t>
      </w:r>
      <w:r w:rsidRPr="00D07774">
        <w:rPr>
          <w:rFonts w:ascii="Calibri" w:hAnsi="Calibri"/>
        </w:rPr>
        <w:t xml:space="preserve"> </w:t>
      </w:r>
      <w:r w:rsidRPr="00D07774">
        <w:rPr>
          <w:rFonts w:ascii="Calibri" w:hAnsi="Calibri"/>
          <w:b/>
          <w:bCs/>
        </w:rPr>
        <w:t>297</w:t>
      </w:r>
      <w:r w:rsidRPr="00D07774">
        <w:rPr>
          <w:rFonts w:ascii="Calibri" w:hAnsi="Calibri"/>
        </w:rPr>
        <w:t>: 28–31.</w:t>
      </w:r>
    </w:p>
    <w:p w14:paraId="64DF929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rank ED, Elgowainy A, Han J, Wang Z</w:t>
      </w:r>
      <w:r w:rsidRPr="00D07774">
        <w:rPr>
          <w:rFonts w:ascii="Calibri" w:hAnsi="Calibri"/>
        </w:rPr>
        <w:t xml:space="preserve">. </w:t>
      </w:r>
      <w:r w:rsidRPr="00D07774">
        <w:rPr>
          <w:rFonts w:ascii="Calibri" w:hAnsi="Calibri"/>
          <w:b/>
          <w:bCs/>
        </w:rPr>
        <w:t>2013</w:t>
      </w:r>
      <w:r w:rsidRPr="00D07774">
        <w:rPr>
          <w:rFonts w:ascii="Calibri" w:hAnsi="Calibri"/>
        </w:rPr>
        <w:t xml:space="preserve">. Life cycle comparison of hydrothermal liquefaction and lipid extraction pathways to renewable diesel from algae. </w:t>
      </w:r>
      <w:r w:rsidRPr="00D07774">
        <w:rPr>
          <w:rFonts w:ascii="Calibri" w:hAnsi="Calibri"/>
          <w:i/>
          <w:iCs/>
        </w:rPr>
        <w:t>Mitigation and Adaptation Strategies for Global Change</w:t>
      </w:r>
      <w:r w:rsidRPr="00D07774">
        <w:rPr>
          <w:rFonts w:ascii="Calibri" w:hAnsi="Calibri"/>
        </w:rPr>
        <w:t xml:space="preserve"> </w:t>
      </w:r>
      <w:r w:rsidRPr="00D07774">
        <w:rPr>
          <w:rFonts w:ascii="Calibri" w:hAnsi="Calibri"/>
          <w:b/>
          <w:bCs/>
        </w:rPr>
        <w:t>18</w:t>
      </w:r>
      <w:r w:rsidRPr="00D07774">
        <w:rPr>
          <w:rFonts w:ascii="Calibri" w:hAnsi="Calibri"/>
        </w:rPr>
        <w:t>: 137–158.</w:t>
      </w:r>
    </w:p>
    <w:p w14:paraId="7007842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ranklin S, Somanchi A, Espina K, Rudenko G, Chua P</w:t>
      </w:r>
      <w:r w:rsidRPr="00D07774">
        <w:rPr>
          <w:rFonts w:ascii="Calibri" w:hAnsi="Calibri"/>
        </w:rPr>
        <w:t xml:space="preserve">. </w:t>
      </w:r>
      <w:r w:rsidRPr="00D07774">
        <w:rPr>
          <w:rFonts w:ascii="Calibri" w:hAnsi="Calibri"/>
          <w:b/>
          <w:bCs/>
        </w:rPr>
        <w:t>2012</w:t>
      </w:r>
      <w:r w:rsidRPr="00D07774">
        <w:rPr>
          <w:rFonts w:ascii="Calibri" w:hAnsi="Calibri"/>
        </w:rPr>
        <w:t>. Renewable chemical production from novel fatty acid feedstocks.</w:t>
      </w:r>
    </w:p>
    <w:p w14:paraId="6B66533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resenius G</w:t>
      </w:r>
      <w:r w:rsidRPr="00D07774">
        <w:rPr>
          <w:rFonts w:ascii="Calibri" w:hAnsi="Calibri"/>
        </w:rPr>
        <w:t xml:space="preserve">. </w:t>
      </w:r>
      <w:r w:rsidRPr="00D07774">
        <w:rPr>
          <w:rFonts w:ascii="Calibri" w:hAnsi="Calibri"/>
          <w:b/>
          <w:bCs/>
        </w:rPr>
        <w:t>1858</w:t>
      </w:r>
      <w:r w:rsidRPr="00D07774">
        <w:rPr>
          <w:rFonts w:ascii="Calibri" w:hAnsi="Calibri"/>
        </w:rPr>
        <w:t xml:space="preserve">. Beitrage zur Kenntnis mikroskopischer Organismen. </w:t>
      </w:r>
      <w:r w:rsidR="00D602B2" w:rsidRPr="00D602B2">
        <w:rPr>
          <w:rFonts w:ascii="Calibri" w:hAnsi="Calibri"/>
          <w:i/>
          <w:iCs/>
        </w:rPr>
        <w:t>Abhandlungen der Senckenbergischen Naturforschenden Gesellschaft</w:t>
      </w:r>
      <w:r w:rsidRPr="00D07774">
        <w:rPr>
          <w:rFonts w:ascii="Calibri" w:hAnsi="Calibri"/>
        </w:rPr>
        <w:t xml:space="preserve"> </w:t>
      </w:r>
      <w:r w:rsidRPr="00D07774">
        <w:rPr>
          <w:rFonts w:ascii="Calibri" w:hAnsi="Calibri"/>
          <w:b/>
          <w:bCs/>
        </w:rPr>
        <w:t>2</w:t>
      </w:r>
      <w:r w:rsidRPr="00D07774">
        <w:rPr>
          <w:rFonts w:ascii="Calibri" w:hAnsi="Calibri"/>
        </w:rPr>
        <w:t>: 211–242.</w:t>
      </w:r>
    </w:p>
    <w:p w14:paraId="4F94417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Fufezan C, Rutherford AW, Krieger-Liszkay A</w:t>
      </w:r>
      <w:r w:rsidRPr="00D07774">
        <w:rPr>
          <w:rFonts w:ascii="Calibri" w:hAnsi="Calibri"/>
        </w:rPr>
        <w:t xml:space="preserve">. </w:t>
      </w:r>
      <w:r w:rsidRPr="00D07774">
        <w:rPr>
          <w:rFonts w:ascii="Calibri" w:hAnsi="Calibri"/>
          <w:b/>
          <w:bCs/>
        </w:rPr>
        <w:t>2002</w:t>
      </w:r>
      <w:r w:rsidRPr="00D07774">
        <w:rPr>
          <w:rFonts w:ascii="Calibri" w:hAnsi="Calibri"/>
        </w:rPr>
        <w:t xml:space="preserve">. Singlet oxygen production in herbicide-treated photosystem II. </w:t>
      </w:r>
      <w:r w:rsidRPr="00D07774">
        <w:rPr>
          <w:rFonts w:ascii="Calibri" w:hAnsi="Calibri"/>
          <w:i/>
          <w:iCs/>
        </w:rPr>
        <w:t>FEBS Letters</w:t>
      </w:r>
      <w:r w:rsidRPr="00D07774">
        <w:rPr>
          <w:rFonts w:ascii="Calibri" w:hAnsi="Calibri"/>
        </w:rPr>
        <w:t xml:space="preserve"> </w:t>
      </w:r>
      <w:r w:rsidRPr="00D07774">
        <w:rPr>
          <w:rFonts w:ascii="Calibri" w:hAnsi="Calibri"/>
          <w:b/>
          <w:bCs/>
        </w:rPr>
        <w:t>532</w:t>
      </w:r>
      <w:r w:rsidRPr="00D07774">
        <w:rPr>
          <w:rFonts w:ascii="Calibri" w:hAnsi="Calibri"/>
        </w:rPr>
        <w:t>: 407–410.</w:t>
      </w:r>
    </w:p>
    <w:p w14:paraId="05A0919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Fukuda H, Kondo A, Noda H</w:t>
      </w:r>
      <w:r w:rsidRPr="00D07774">
        <w:rPr>
          <w:rFonts w:ascii="Calibri" w:hAnsi="Calibri"/>
        </w:rPr>
        <w:t xml:space="preserve">. </w:t>
      </w:r>
      <w:r w:rsidRPr="00D07774">
        <w:rPr>
          <w:rFonts w:ascii="Calibri" w:hAnsi="Calibri"/>
          <w:b/>
          <w:bCs/>
        </w:rPr>
        <w:t>2001</w:t>
      </w:r>
      <w:r w:rsidRPr="00D07774">
        <w:rPr>
          <w:rFonts w:ascii="Calibri" w:hAnsi="Calibri"/>
        </w:rPr>
        <w:t xml:space="preserve">. Biodiesel fuel production by transesterification of oils. </w:t>
      </w:r>
      <w:r w:rsidRPr="00D07774">
        <w:rPr>
          <w:rFonts w:ascii="Calibri" w:hAnsi="Calibri"/>
          <w:i/>
          <w:iCs/>
        </w:rPr>
        <w:t>Journal of Bioscience and Bioengineering</w:t>
      </w:r>
      <w:r w:rsidRPr="00D07774">
        <w:rPr>
          <w:rFonts w:ascii="Calibri" w:hAnsi="Calibri"/>
        </w:rPr>
        <w:t xml:space="preserve"> </w:t>
      </w:r>
      <w:r w:rsidRPr="00D07774">
        <w:rPr>
          <w:rFonts w:ascii="Calibri" w:hAnsi="Calibri"/>
          <w:b/>
          <w:bCs/>
        </w:rPr>
        <w:t>92</w:t>
      </w:r>
      <w:r w:rsidRPr="00D07774">
        <w:rPr>
          <w:rFonts w:ascii="Calibri" w:hAnsi="Calibri"/>
        </w:rPr>
        <w:t>: 405–416.</w:t>
      </w:r>
    </w:p>
    <w:p w14:paraId="7BFEA83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allagher E</w:t>
      </w:r>
      <w:r w:rsidRPr="00D07774">
        <w:rPr>
          <w:rFonts w:ascii="Calibri" w:hAnsi="Calibri"/>
        </w:rPr>
        <w:t xml:space="preserve">. </w:t>
      </w:r>
      <w:r w:rsidRPr="00D07774">
        <w:rPr>
          <w:rFonts w:ascii="Calibri" w:hAnsi="Calibri"/>
          <w:b/>
          <w:bCs/>
        </w:rPr>
        <w:t>2008</w:t>
      </w:r>
      <w:r w:rsidRPr="00D07774">
        <w:rPr>
          <w:rFonts w:ascii="Calibri" w:hAnsi="Calibri"/>
        </w:rPr>
        <w:t xml:space="preserve">. </w:t>
      </w:r>
      <w:r w:rsidRPr="00D07774">
        <w:rPr>
          <w:rFonts w:ascii="Calibri" w:hAnsi="Calibri"/>
          <w:i/>
          <w:iCs/>
        </w:rPr>
        <w:t>The Gallagher Review of indirect effects of biofuel production</w:t>
      </w:r>
      <w:r w:rsidRPr="00D07774">
        <w:rPr>
          <w:rFonts w:ascii="Calibri" w:hAnsi="Calibri"/>
        </w:rPr>
        <w:t>. St Leonards-on-Sea: Renewable Fuels Agency.</w:t>
      </w:r>
    </w:p>
    <w:p w14:paraId="73876B8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allup JM, Ackermann MR</w:t>
      </w:r>
      <w:r w:rsidRPr="00D07774">
        <w:rPr>
          <w:rFonts w:ascii="Calibri" w:hAnsi="Calibri"/>
        </w:rPr>
        <w:t xml:space="preserve">. </w:t>
      </w:r>
      <w:r w:rsidRPr="00D07774">
        <w:rPr>
          <w:rFonts w:ascii="Calibri" w:hAnsi="Calibri"/>
          <w:b/>
          <w:bCs/>
        </w:rPr>
        <w:t>2006</w:t>
      </w:r>
      <w:r w:rsidRPr="00D07774">
        <w:rPr>
          <w:rFonts w:ascii="Calibri" w:hAnsi="Calibri"/>
        </w:rPr>
        <w:t xml:space="preserve">. Addressing fluorogenic real-time qPCR inhibition using the novel custom Excel file system ‘FocusField2-6GallupqPCRSet-upTool-001’ to attain consistently high fidelity qPCR reactions. </w:t>
      </w:r>
      <w:r w:rsidRPr="00D07774">
        <w:rPr>
          <w:rFonts w:ascii="Calibri" w:hAnsi="Calibri"/>
          <w:i/>
          <w:iCs/>
        </w:rPr>
        <w:t>Biological Procedures Online</w:t>
      </w:r>
      <w:r w:rsidRPr="00D07774">
        <w:rPr>
          <w:rFonts w:ascii="Calibri" w:hAnsi="Calibri"/>
        </w:rPr>
        <w:t xml:space="preserve"> </w:t>
      </w:r>
      <w:r w:rsidRPr="00D07774">
        <w:rPr>
          <w:rFonts w:ascii="Calibri" w:hAnsi="Calibri"/>
          <w:b/>
          <w:bCs/>
        </w:rPr>
        <w:t>8</w:t>
      </w:r>
      <w:r w:rsidRPr="00D07774">
        <w:rPr>
          <w:rFonts w:ascii="Calibri" w:hAnsi="Calibri"/>
        </w:rPr>
        <w:t>: 87–152.</w:t>
      </w:r>
    </w:p>
    <w:p w14:paraId="2D35843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ao K</w:t>
      </w:r>
      <w:r w:rsidRPr="00D07774">
        <w:rPr>
          <w:rFonts w:ascii="Calibri" w:hAnsi="Calibri"/>
        </w:rPr>
        <w:t xml:space="preserve">. </w:t>
      </w:r>
      <w:r w:rsidRPr="00D07774">
        <w:rPr>
          <w:rFonts w:ascii="Calibri" w:hAnsi="Calibri"/>
          <w:b/>
          <w:bCs/>
        </w:rPr>
        <w:t>1998</w:t>
      </w:r>
      <w:r w:rsidRPr="00D07774">
        <w:rPr>
          <w:rFonts w:ascii="Calibri" w:hAnsi="Calibri"/>
        </w:rPr>
        <w:t xml:space="preserve">. Chinese studies on the edible blue-green alga, Nostoc flagelliforme: a review. </w:t>
      </w:r>
      <w:r w:rsidRPr="00D07774">
        <w:rPr>
          <w:rFonts w:ascii="Calibri" w:hAnsi="Calibri"/>
          <w:i/>
          <w:iCs/>
        </w:rPr>
        <w:t>Journal of Applied Phycology</w:t>
      </w:r>
      <w:r w:rsidRPr="00D07774">
        <w:rPr>
          <w:rFonts w:ascii="Calibri" w:hAnsi="Calibri"/>
        </w:rPr>
        <w:t xml:space="preserve"> </w:t>
      </w:r>
      <w:r w:rsidRPr="00D07774">
        <w:rPr>
          <w:rFonts w:ascii="Calibri" w:hAnsi="Calibri"/>
          <w:b/>
          <w:bCs/>
        </w:rPr>
        <w:t>10</w:t>
      </w:r>
      <w:r w:rsidRPr="00D07774">
        <w:rPr>
          <w:rFonts w:ascii="Calibri" w:hAnsi="Calibri"/>
        </w:rPr>
        <w:t>: 37–49.</w:t>
      </w:r>
    </w:p>
    <w:p w14:paraId="791D3DC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arcia Alba L, Torri C, Samorì C, van der Spek J, Fabbri D, Kersten SRA, Brilman DWF (Wim)</w:t>
      </w:r>
      <w:r w:rsidRPr="00D07774">
        <w:rPr>
          <w:rFonts w:ascii="Calibri" w:hAnsi="Calibri"/>
        </w:rPr>
        <w:t xml:space="preserve">. </w:t>
      </w:r>
      <w:r w:rsidRPr="00D07774">
        <w:rPr>
          <w:rFonts w:ascii="Calibri" w:hAnsi="Calibri"/>
          <w:b/>
          <w:bCs/>
        </w:rPr>
        <w:t>2012</w:t>
      </w:r>
      <w:r w:rsidRPr="00D07774">
        <w:rPr>
          <w:rFonts w:ascii="Calibri" w:hAnsi="Calibri"/>
        </w:rPr>
        <w:t xml:space="preserve">. Hydrothermal Treatment (HTT) of Microalgae: Evaluation of the Process As Conversion Method in an Algae Biorefinery Concept. </w:t>
      </w:r>
      <w:r w:rsidRPr="00D07774">
        <w:rPr>
          <w:rFonts w:ascii="Calibri" w:hAnsi="Calibri"/>
          <w:i/>
          <w:iCs/>
        </w:rPr>
        <w:t>Energy &amp; Fuels</w:t>
      </w:r>
      <w:r w:rsidRPr="00D07774">
        <w:rPr>
          <w:rFonts w:ascii="Calibri" w:hAnsi="Calibri"/>
        </w:rPr>
        <w:t xml:space="preserve"> </w:t>
      </w:r>
      <w:r w:rsidRPr="00D07774">
        <w:rPr>
          <w:rFonts w:ascii="Calibri" w:hAnsi="Calibri"/>
          <w:b/>
          <w:bCs/>
        </w:rPr>
        <w:t>26</w:t>
      </w:r>
      <w:r w:rsidRPr="00D07774">
        <w:rPr>
          <w:rFonts w:ascii="Calibri" w:hAnsi="Calibri"/>
        </w:rPr>
        <w:t>: 642–657.</w:t>
      </w:r>
    </w:p>
    <w:p w14:paraId="71D76C9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erpen JV</w:t>
      </w:r>
      <w:r w:rsidRPr="00D07774">
        <w:rPr>
          <w:rFonts w:ascii="Calibri" w:hAnsi="Calibri"/>
        </w:rPr>
        <w:t xml:space="preserve">. </w:t>
      </w:r>
      <w:r w:rsidRPr="00D07774">
        <w:rPr>
          <w:rFonts w:ascii="Calibri" w:hAnsi="Calibri"/>
          <w:b/>
          <w:bCs/>
        </w:rPr>
        <w:t>2005</w:t>
      </w:r>
      <w:r w:rsidRPr="00D07774">
        <w:rPr>
          <w:rFonts w:ascii="Calibri" w:hAnsi="Calibri"/>
        </w:rPr>
        <w:t xml:space="preserve">. Biodiesel processing and production. </w:t>
      </w:r>
      <w:r w:rsidRPr="00D07774">
        <w:rPr>
          <w:rFonts w:ascii="Calibri" w:hAnsi="Calibri"/>
          <w:i/>
          <w:iCs/>
        </w:rPr>
        <w:t>Fuel Processing Technology</w:t>
      </w:r>
      <w:r w:rsidRPr="00D07774">
        <w:rPr>
          <w:rFonts w:ascii="Calibri" w:hAnsi="Calibri"/>
        </w:rPr>
        <w:t xml:space="preserve"> </w:t>
      </w:r>
      <w:r w:rsidRPr="00D07774">
        <w:rPr>
          <w:rFonts w:ascii="Calibri" w:hAnsi="Calibri"/>
          <w:b/>
          <w:bCs/>
        </w:rPr>
        <w:t>86</w:t>
      </w:r>
      <w:r w:rsidRPr="00D07774">
        <w:rPr>
          <w:rFonts w:ascii="Calibri" w:hAnsi="Calibri"/>
        </w:rPr>
        <w:t>: 1097–1107.</w:t>
      </w:r>
    </w:p>
    <w:p w14:paraId="706E5F6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ibbs M, Gfeller RP, Chen C</w:t>
      </w:r>
      <w:r w:rsidRPr="00D07774">
        <w:rPr>
          <w:rFonts w:ascii="Calibri" w:hAnsi="Calibri"/>
        </w:rPr>
        <w:t xml:space="preserve">. </w:t>
      </w:r>
      <w:r w:rsidRPr="00D07774">
        <w:rPr>
          <w:rFonts w:ascii="Calibri" w:hAnsi="Calibri"/>
          <w:b/>
          <w:bCs/>
        </w:rPr>
        <w:t>1986</w:t>
      </w:r>
      <w:r w:rsidRPr="00D07774">
        <w:rPr>
          <w:rFonts w:ascii="Calibri" w:hAnsi="Calibri"/>
        </w:rPr>
        <w:t xml:space="preserve">. Fermentative Metabolism of Chlamydomonas reinhardii III. Photoassimilation of Acetate. </w:t>
      </w:r>
      <w:r w:rsidRPr="00D07774">
        <w:rPr>
          <w:rFonts w:ascii="Calibri" w:hAnsi="Calibri"/>
          <w:i/>
          <w:iCs/>
        </w:rPr>
        <w:t>Plant Physiology</w:t>
      </w:r>
      <w:r w:rsidRPr="00D07774">
        <w:rPr>
          <w:rFonts w:ascii="Calibri" w:hAnsi="Calibri"/>
        </w:rPr>
        <w:t xml:space="preserve"> </w:t>
      </w:r>
      <w:r w:rsidRPr="00D07774">
        <w:rPr>
          <w:rFonts w:ascii="Calibri" w:hAnsi="Calibri"/>
          <w:b/>
          <w:bCs/>
        </w:rPr>
        <w:t>82</w:t>
      </w:r>
      <w:r w:rsidRPr="00D07774">
        <w:rPr>
          <w:rFonts w:ascii="Calibri" w:hAnsi="Calibri"/>
        </w:rPr>
        <w:t>: 160–166.</w:t>
      </w:r>
    </w:p>
    <w:p w14:paraId="554FF92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ilmour DJ, Zimmerman WB</w:t>
      </w:r>
      <w:r w:rsidRPr="00D07774">
        <w:rPr>
          <w:rFonts w:ascii="Calibri" w:hAnsi="Calibri"/>
        </w:rPr>
        <w:t xml:space="preserve">. </w:t>
      </w:r>
      <w:r w:rsidRPr="00D07774">
        <w:rPr>
          <w:rFonts w:ascii="Calibri" w:hAnsi="Calibri"/>
          <w:b/>
          <w:bCs/>
        </w:rPr>
        <w:t>2012</w:t>
      </w:r>
      <w:r w:rsidRPr="00D07774">
        <w:rPr>
          <w:rFonts w:ascii="Calibri" w:hAnsi="Calibri"/>
        </w:rPr>
        <w:t xml:space="preserve">. Can algal biofuels play a major role in meeting future energy needs? </w:t>
      </w:r>
      <w:r w:rsidRPr="00D07774">
        <w:rPr>
          <w:rFonts w:ascii="Calibri" w:hAnsi="Calibri"/>
          <w:i/>
          <w:iCs/>
        </w:rPr>
        <w:t>Biofuels</w:t>
      </w:r>
      <w:r w:rsidRPr="00D07774">
        <w:rPr>
          <w:rFonts w:ascii="Calibri" w:hAnsi="Calibri"/>
        </w:rPr>
        <w:t xml:space="preserve"> </w:t>
      </w:r>
      <w:r w:rsidRPr="00D07774">
        <w:rPr>
          <w:rFonts w:ascii="Calibri" w:hAnsi="Calibri"/>
          <w:b/>
          <w:bCs/>
        </w:rPr>
        <w:t>3</w:t>
      </w:r>
      <w:r w:rsidRPr="00D07774">
        <w:rPr>
          <w:rFonts w:ascii="Calibri" w:hAnsi="Calibri"/>
        </w:rPr>
        <w:t>: 511–513.</w:t>
      </w:r>
    </w:p>
    <w:p w14:paraId="7816CA5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iordano M, Beardall J, Raven JA</w:t>
      </w:r>
      <w:r w:rsidRPr="00D07774">
        <w:rPr>
          <w:rFonts w:ascii="Calibri" w:hAnsi="Calibri"/>
        </w:rPr>
        <w:t xml:space="preserve">. </w:t>
      </w:r>
      <w:r w:rsidRPr="00D07774">
        <w:rPr>
          <w:rFonts w:ascii="Calibri" w:hAnsi="Calibri"/>
          <w:b/>
          <w:bCs/>
        </w:rPr>
        <w:t>2005</w:t>
      </w:r>
      <w:r w:rsidRPr="00D07774">
        <w:rPr>
          <w:rFonts w:ascii="Calibri" w:hAnsi="Calibri"/>
        </w:rPr>
        <w:t xml:space="preserve">. CO2 CONCENTRATING MECHANISMS IN ALGAE: Mechanisms, Environmental Modulation, and Evolution. </w:t>
      </w:r>
      <w:r w:rsidRPr="00D07774">
        <w:rPr>
          <w:rFonts w:ascii="Calibri" w:hAnsi="Calibri"/>
          <w:i/>
          <w:iCs/>
        </w:rPr>
        <w:t>Annual Review of Plant Biology</w:t>
      </w:r>
      <w:r w:rsidRPr="00D07774">
        <w:rPr>
          <w:rFonts w:ascii="Calibri" w:hAnsi="Calibri"/>
        </w:rPr>
        <w:t xml:space="preserve"> </w:t>
      </w:r>
      <w:r w:rsidRPr="00D07774">
        <w:rPr>
          <w:rFonts w:ascii="Calibri" w:hAnsi="Calibri"/>
          <w:b/>
          <w:bCs/>
        </w:rPr>
        <w:t>56</w:t>
      </w:r>
      <w:r w:rsidRPr="00D07774">
        <w:rPr>
          <w:rFonts w:ascii="Calibri" w:hAnsi="Calibri"/>
        </w:rPr>
        <w:t>: 99–131.</w:t>
      </w:r>
    </w:p>
    <w:p w14:paraId="1D5DAF7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ong Y, Guo X, Wan X, Liang Z, Jiang M</w:t>
      </w:r>
      <w:r w:rsidRPr="00D07774">
        <w:rPr>
          <w:rFonts w:ascii="Calibri" w:hAnsi="Calibri"/>
        </w:rPr>
        <w:t xml:space="preserve">. </w:t>
      </w:r>
      <w:r w:rsidRPr="00D07774">
        <w:rPr>
          <w:rFonts w:ascii="Calibri" w:hAnsi="Calibri"/>
          <w:b/>
          <w:bCs/>
        </w:rPr>
        <w:t>2011</w:t>
      </w:r>
      <w:r w:rsidRPr="00D07774">
        <w:rPr>
          <w:rFonts w:ascii="Calibri" w:hAnsi="Calibri"/>
        </w:rPr>
        <w:t xml:space="preserve">. Characterization of a novel thioesterase (PtTE) from Phaeodactylum tricornutum. </w:t>
      </w:r>
      <w:r w:rsidRPr="00D07774">
        <w:rPr>
          <w:rFonts w:ascii="Calibri" w:hAnsi="Calibri"/>
          <w:i/>
          <w:iCs/>
        </w:rPr>
        <w:t>Journal of Basic Microbiology</w:t>
      </w:r>
      <w:r w:rsidRPr="00D07774">
        <w:rPr>
          <w:rFonts w:ascii="Calibri" w:hAnsi="Calibri"/>
        </w:rPr>
        <w:t xml:space="preserve"> </w:t>
      </w:r>
      <w:r w:rsidRPr="00D07774">
        <w:rPr>
          <w:rFonts w:ascii="Calibri" w:hAnsi="Calibri"/>
          <w:b/>
          <w:bCs/>
        </w:rPr>
        <w:t>51</w:t>
      </w:r>
      <w:r w:rsidRPr="00D07774">
        <w:rPr>
          <w:rFonts w:ascii="Calibri" w:hAnsi="Calibri"/>
        </w:rPr>
        <w:t>: 666–672.</w:t>
      </w:r>
    </w:p>
    <w:p w14:paraId="2E21613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onzález-Ballester D, Casero D, Cokus S, Pellegrini M, Merchant SS, Grossman AR</w:t>
      </w:r>
      <w:r w:rsidRPr="00D07774">
        <w:rPr>
          <w:rFonts w:ascii="Calibri" w:hAnsi="Calibri"/>
        </w:rPr>
        <w:t xml:space="preserve">. </w:t>
      </w:r>
      <w:r w:rsidRPr="00D07774">
        <w:rPr>
          <w:rFonts w:ascii="Calibri" w:hAnsi="Calibri"/>
          <w:b/>
          <w:bCs/>
        </w:rPr>
        <w:t>2010</w:t>
      </w:r>
      <w:r w:rsidRPr="00D07774">
        <w:rPr>
          <w:rFonts w:ascii="Calibri" w:hAnsi="Calibri"/>
        </w:rPr>
        <w:t>. RNA-Seq Analysis of Sulfur-Deprived Chlamydomonas Cells Reveals Aspects of Acclimati</w:t>
      </w:r>
      <w:r w:rsidR="0027406B">
        <w:rPr>
          <w:rFonts w:ascii="Calibri" w:hAnsi="Calibri"/>
        </w:rPr>
        <w:t>on Critical for Cell Survival</w:t>
      </w:r>
      <w:r w:rsidRPr="00D07774">
        <w:rPr>
          <w:rFonts w:ascii="Calibri" w:hAnsi="Calibri"/>
        </w:rPr>
        <w:t xml:space="preserve">. </w:t>
      </w:r>
      <w:r w:rsidRPr="00D07774">
        <w:rPr>
          <w:rFonts w:ascii="Calibri" w:hAnsi="Calibri"/>
          <w:i/>
          <w:iCs/>
        </w:rPr>
        <w:t>The Plant Cell</w:t>
      </w:r>
      <w:r w:rsidRPr="00D07774">
        <w:rPr>
          <w:rFonts w:ascii="Calibri" w:hAnsi="Calibri"/>
        </w:rPr>
        <w:t xml:space="preserve"> </w:t>
      </w:r>
      <w:r w:rsidRPr="00D07774">
        <w:rPr>
          <w:rFonts w:ascii="Calibri" w:hAnsi="Calibri"/>
          <w:b/>
          <w:bCs/>
        </w:rPr>
        <w:t>22</w:t>
      </w:r>
      <w:r w:rsidRPr="00D07774">
        <w:rPr>
          <w:rFonts w:ascii="Calibri" w:hAnsi="Calibri"/>
        </w:rPr>
        <w:t>: 2058–2084.</w:t>
      </w:r>
    </w:p>
    <w:p w14:paraId="519C486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Goodenough U, Blaby I, Casero D, Gallaher SD, Goodson C, Johnson S, Lee J-H, Merchant SS, Pellegrini M, Roth R, </w:t>
      </w:r>
      <w:r w:rsidRPr="00D07774">
        <w:rPr>
          <w:rFonts w:ascii="Calibri" w:hAnsi="Calibri"/>
          <w:b/>
          <w:bCs/>
          <w:i/>
          <w:iCs/>
        </w:rPr>
        <w:t>et al.</w:t>
      </w:r>
      <w:r w:rsidRPr="00D07774">
        <w:rPr>
          <w:rFonts w:ascii="Calibri" w:hAnsi="Calibri"/>
        </w:rPr>
        <w:t xml:space="preserve"> </w:t>
      </w:r>
      <w:r w:rsidRPr="00D07774">
        <w:rPr>
          <w:rFonts w:ascii="Calibri" w:hAnsi="Calibri"/>
          <w:b/>
          <w:bCs/>
        </w:rPr>
        <w:t>2014</w:t>
      </w:r>
      <w:r w:rsidRPr="00D07774">
        <w:rPr>
          <w:rFonts w:ascii="Calibri" w:hAnsi="Calibri"/>
        </w:rPr>
        <w:t xml:space="preserve">. The Path to Triacylglyceride Obesity in the sta6 Strain of Chlamydomonas reinhardtii. </w:t>
      </w:r>
      <w:r w:rsidRPr="00D07774">
        <w:rPr>
          <w:rFonts w:ascii="Calibri" w:hAnsi="Calibri"/>
          <w:i/>
          <w:iCs/>
        </w:rPr>
        <w:t>Eukaryotic Cell</w:t>
      </w:r>
      <w:r w:rsidRPr="00D07774">
        <w:rPr>
          <w:rFonts w:ascii="Calibri" w:hAnsi="Calibri"/>
        </w:rPr>
        <w:t xml:space="preserve"> </w:t>
      </w:r>
      <w:r w:rsidRPr="00D07774">
        <w:rPr>
          <w:rFonts w:ascii="Calibri" w:hAnsi="Calibri"/>
          <w:b/>
          <w:bCs/>
        </w:rPr>
        <w:t>13</w:t>
      </w:r>
      <w:r w:rsidRPr="00D07774">
        <w:rPr>
          <w:rFonts w:ascii="Calibri" w:hAnsi="Calibri"/>
        </w:rPr>
        <w:t>: 591–613.</w:t>
      </w:r>
    </w:p>
    <w:p w14:paraId="7392C98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oodson C, Roth R, Wang ZT, Goodenough U</w:t>
      </w:r>
      <w:r w:rsidRPr="00D07774">
        <w:rPr>
          <w:rFonts w:ascii="Calibri" w:hAnsi="Calibri"/>
        </w:rPr>
        <w:t xml:space="preserve">. </w:t>
      </w:r>
      <w:r w:rsidRPr="00D07774">
        <w:rPr>
          <w:rFonts w:ascii="Calibri" w:hAnsi="Calibri"/>
          <w:b/>
          <w:bCs/>
        </w:rPr>
        <w:t>2011</w:t>
      </w:r>
      <w:r w:rsidRPr="00D07774">
        <w:rPr>
          <w:rFonts w:ascii="Calibri" w:hAnsi="Calibri"/>
        </w:rPr>
        <w:t xml:space="preserve">. Structural Correlates of Cytoplasmic and Chloroplast Lipid Body Synthesis in Chlamydomonas reinhardtii </w:t>
      </w:r>
      <w:r w:rsidRPr="00D07774">
        <w:rPr>
          <w:rFonts w:ascii="Calibri" w:hAnsi="Calibri"/>
        </w:rPr>
        <w:lastRenderedPageBreak/>
        <w:t xml:space="preserve">and Stimulation of Lipid Body Production with Acetate Boost. </w:t>
      </w:r>
      <w:r w:rsidRPr="00D07774">
        <w:rPr>
          <w:rFonts w:ascii="Calibri" w:hAnsi="Calibri"/>
          <w:i/>
          <w:iCs/>
        </w:rPr>
        <w:t>Eukaryotic Cell</w:t>
      </w:r>
      <w:r w:rsidRPr="00D07774">
        <w:rPr>
          <w:rFonts w:ascii="Calibri" w:hAnsi="Calibri"/>
        </w:rPr>
        <w:t xml:space="preserve"> </w:t>
      </w:r>
      <w:r w:rsidRPr="00D07774">
        <w:rPr>
          <w:rFonts w:ascii="Calibri" w:hAnsi="Calibri"/>
          <w:b/>
          <w:bCs/>
        </w:rPr>
        <w:t>10</w:t>
      </w:r>
      <w:r w:rsidRPr="00D07774">
        <w:rPr>
          <w:rFonts w:ascii="Calibri" w:hAnsi="Calibri"/>
        </w:rPr>
        <w:t>: 1592–1606.</w:t>
      </w:r>
    </w:p>
    <w:p w14:paraId="6149EA4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Goold HD, Cuiné S, Legeret B, Liang Y, Brugière S, Auroy P, Javot H, Tardif M, Jones BJ, Beisson F, </w:t>
      </w:r>
      <w:r w:rsidRPr="00D07774">
        <w:rPr>
          <w:rFonts w:ascii="Calibri" w:hAnsi="Calibri"/>
          <w:b/>
          <w:bCs/>
          <w:i/>
          <w:iCs/>
        </w:rPr>
        <w:t>et al.</w:t>
      </w:r>
      <w:r w:rsidRPr="00D07774">
        <w:rPr>
          <w:rFonts w:ascii="Calibri" w:hAnsi="Calibri"/>
        </w:rPr>
        <w:t xml:space="preserve"> </w:t>
      </w:r>
      <w:r w:rsidRPr="00D07774">
        <w:rPr>
          <w:rFonts w:ascii="Calibri" w:hAnsi="Calibri"/>
          <w:b/>
          <w:bCs/>
        </w:rPr>
        <w:t>2016</w:t>
      </w:r>
      <w:r w:rsidRPr="00D07774">
        <w:rPr>
          <w:rFonts w:ascii="Calibri" w:hAnsi="Calibri"/>
        </w:rPr>
        <w:t xml:space="preserve">. Saturating Light Induces Sustained Accumulation of Oil in Plastidal Lipid Droplets in Chlamydomonas reinhardtii. </w:t>
      </w:r>
      <w:r w:rsidRPr="00D07774">
        <w:rPr>
          <w:rFonts w:ascii="Calibri" w:hAnsi="Calibri"/>
          <w:i/>
          <w:iCs/>
        </w:rPr>
        <w:t>Plant Physiology</w:t>
      </w:r>
      <w:r w:rsidR="0027406B">
        <w:rPr>
          <w:rFonts w:ascii="Calibri" w:hAnsi="Calibri"/>
          <w:i/>
          <w:iCs/>
        </w:rPr>
        <w:t xml:space="preserve"> </w:t>
      </w:r>
      <w:r w:rsidR="0027406B" w:rsidRPr="0027406B">
        <w:rPr>
          <w:rFonts w:ascii="Calibri" w:hAnsi="Calibri"/>
          <w:b/>
        </w:rPr>
        <w:t xml:space="preserve">171 </w:t>
      </w:r>
      <w:r w:rsidR="0027406B" w:rsidRPr="0027406B">
        <w:rPr>
          <w:rFonts w:ascii="Calibri" w:hAnsi="Calibri"/>
        </w:rPr>
        <w:t>:2406-17</w:t>
      </w:r>
    </w:p>
    <w:p w14:paraId="6BAE76E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riffths M, Harrison S</w:t>
      </w:r>
      <w:r w:rsidRPr="00D07774">
        <w:rPr>
          <w:rFonts w:ascii="Calibri" w:hAnsi="Calibri"/>
        </w:rPr>
        <w:t xml:space="preserve">. </w:t>
      </w:r>
      <w:r w:rsidRPr="00D07774">
        <w:rPr>
          <w:rFonts w:ascii="Calibri" w:hAnsi="Calibri"/>
          <w:b/>
          <w:bCs/>
        </w:rPr>
        <w:t>2009</w:t>
      </w:r>
      <w:r w:rsidRPr="00D07774">
        <w:rPr>
          <w:rFonts w:ascii="Calibri" w:hAnsi="Calibri"/>
        </w:rPr>
        <w:t xml:space="preserve">. Lipid productivity as a key characteristic for choosing algal species for biodiesel production. </w:t>
      </w:r>
      <w:r w:rsidRPr="00D07774">
        <w:rPr>
          <w:rFonts w:ascii="Calibri" w:hAnsi="Calibri"/>
          <w:i/>
          <w:iCs/>
        </w:rPr>
        <w:t>Journal of Applied Phycology</w:t>
      </w:r>
      <w:r w:rsidRPr="00D07774">
        <w:rPr>
          <w:rFonts w:ascii="Calibri" w:hAnsi="Calibri"/>
        </w:rPr>
        <w:t xml:space="preserve"> </w:t>
      </w:r>
      <w:r w:rsidRPr="00D07774">
        <w:rPr>
          <w:rFonts w:ascii="Calibri" w:hAnsi="Calibri"/>
          <w:b/>
          <w:bCs/>
        </w:rPr>
        <w:t>21</w:t>
      </w:r>
      <w:r w:rsidRPr="00D07774">
        <w:rPr>
          <w:rFonts w:ascii="Calibri" w:hAnsi="Calibri"/>
        </w:rPr>
        <w:t>: 493–507.</w:t>
      </w:r>
    </w:p>
    <w:p w14:paraId="1F1410C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uieysse B, Béchet Q, Shilton A</w:t>
      </w:r>
      <w:r w:rsidRPr="00D07774">
        <w:rPr>
          <w:rFonts w:ascii="Calibri" w:hAnsi="Calibri"/>
        </w:rPr>
        <w:t xml:space="preserve">. </w:t>
      </w:r>
      <w:r w:rsidRPr="00D07774">
        <w:rPr>
          <w:rFonts w:ascii="Calibri" w:hAnsi="Calibri"/>
          <w:b/>
          <w:bCs/>
        </w:rPr>
        <w:t>2013</w:t>
      </w:r>
      <w:r w:rsidRPr="00D07774">
        <w:rPr>
          <w:rFonts w:ascii="Calibri" w:hAnsi="Calibri"/>
        </w:rPr>
        <w:t xml:space="preserve">. Variability and uncertainty in water demand and water footprint assessments of fresh algae cultivation based on case studies from five climatic region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28</w:t>
      </w:r>
      <w:r w:rsidRPr="00D07774">
        <w:rPr>
          <w:rFonts w:ascii="Calibri" w:hAnsi="Calibri"/>
        </w:rPr>
        <w:t>: 317–323.</w:t>
      </w:r>
    </w:p>
    <w:p w14:paraId="5FD35C6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uillard R, Sieracki M</w:t>
      </w:r>
      <w:r w:rsidRPr="00D07774">
        <w:rPr>
          <w:rFonts w:ascii="Calibri" w:hAnsi="Calibri"/>
        </w:rPr>
        <w:t xml:space="preserve">. </w:t>
      </w:r>
      <w:r w:rsidRPr="00D07774">
        <w:rPr>
          <w:rFonts w:ascii="Calibri" w:hAnsi="Calibri"/>
          <w:b/>
          <w:bCs/>
        </w:rPr>
        <w:t>2005</w:t>
      </w:r>
      <w:r w:rsidRPr="00D07774">
        <w:rPr>
          <w:rFonts w:ascii="Calibri" w:hAnsi="Calibri"/>
        </w:rPr>
        <w:t>. Counting Cells in Cultures with the Light Microscope. In: Andersen RA, ed. Algal Culturing Techniques. Burlington, MA, USA: Elsevier Academic Press, 239–252.</w:t>
      </w:r>
    </w:p>
    <w:p w14:paraId="4A8CE6A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Guo Y, Yeh T, Song W, Xu D, Wang S</w:t>
      </w:r>
      <w:r w:rsidRPr="00D07774">
        <w:rPr>
          <w:rFonts w:ascii="Calibri" w:hAnsi="Calibri"/>
        </w:rPr>
        <w:t xml:space="preserve">. </w:t>
      </w:r>
      <w:r w:rsidRPr="00D07774">
        <w:rPr>
          <w:rFonts w:ascii="Calibri" w:hAnsi="Calibri"/>
          <w:b/>
          <w:bCs/>
        </w:rPr>
        <w:t>2015</w:t>
      </w:r>
      <w:r w:rsidRPr="00D07774">
        <w:rPr>
          <w:rFonts w:ascii="Calibri" w:hAnsi="Calibri"/>
        </w:rPr>
        <w:t xml:space="preserve">. A review of bio-oil production from hydrothermal liquefaction of algae. </w:t>
      </w:r>
      <w:r w:rsidRPr="00D07774">
        <w:rPr>
          <w:rFonts w:ascii="Calibri" w:hAnsi="Calibri"/>
          <w:i/>
          <w:iCs/>
        </w:rPr>
        <w:t>Renewable and Sustainable Energy Reviews</w:t>
      </w:r>
      <w:r w:rsidRPr="00D07774">
        <w:rPr>
          <w:rFonts w:ascii="Calibri" w:hAnsi="Calibri"/>
        </w:rPr>
        <w:t xml:space="preserve"> </w:t>
      </w:r>
      <w:r w:rsidRPr="00D07774">
        <w:rPr>
          <w:rFonts w:ascii="Calibri" w:hAnsi="Calibri"/>
          <w:b/>
          <w:bCs/>
        </w:rPr>
        <w:t>48</w:t>
      </w:r>
      <w:r w:rsidRPr="00D07774">
        <w:rPr>
          <w:rFonts w:ascii="Calibri" w:hAnsi="Calibri"/>
        </w:rPr>
        <w:t>: 776–790.</w:t>
      </w:r>
    </w:p>
    <w:p w14:paraId="1A78C16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adi SIIA, Santana H, Brunale PPM, Gomes TG, Oliveira MD, Matthiensen A, Oliveira MEC, Silva FCP, Brasil BSAF</w:t>
      </w:r>
      <w:r w:rsidRPr="00D07774">
        <w:rPr>
          <w:rFonts w:ascii="Calibri" w:hAnsi="Calibri"/>
        </w:rPr>
        <w:t xml:space="preserve">. </w:t>
      </w:r>
      <w:r w:rsidRPr="00D07774">
        <w:rPr>
          <w:rFonts w:ascii="Calibri" w:hAnsi="Calibri"/>
          <w:b/>
          <w:bCs/>
        </w:rPr>
        <w:t>2016</w:t>
      </w:r>
      <w:r w:rsidRPr="00D07774">
        <w:rPr>
          <w:rFonts w:ascii="Calibri" w:hAnsi="Calibri"/>
        </w:rPr>
        <w:t xml:space="preserve">. DNA Barcoding Green Microalgae Isolated from Neotropical Inland Waters. </w:t>
      </w:r>
      <w:r w:rsidRPr="00D07774">
        <w:rPr>
          <w:rFonts w:ascii="Calibri" w:hAnsi="Calibri"/>
          <w:i/>
          <w:iCs/>
        </w:rPr>
        <w:t>PLOS ONE</w:t>
      </w:r>
      <w:r w:rsidRPr="00D07774">
        <w:rPr>
          <w:rFonts w:ascii="Calibri" w:hAnsi="Calibri"/>
        </w:rPr>
        <w:t xml:space="preserve"> </w:t>
      </w:r>
      <w:r w:rsidRPr="00D07774">
        <w:rPr>
          <w:rFonts w:ascii="Calibri" w:hAnsi="Calibri"/>
          <w:b/>
          <w:bCs/>
        </w:rPr>
        <w:t>11</w:t>
      </w:r>
      <w:r w:rsidRPr="00D07774">
        <w:rPr>
          <w:rFonts w:ascii="Calibri" w:hAnsi="Calibri"/>
        </w:rPr>
        <w:t>: e0149284.</w:t>
      </w:r>
    </w:p>
    <w:p w14:paraId="25A12DA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alim R, Danquah MK, Webley PA</w:t>
      </w:r>
      <w:r w:rsidRPr="00D07774">
        <w:rPr>
          <w:rFonts w:ascii="Calibri" w:hAnsi="Calibri"/>
        </w:rPr>
        <w:t xml:space="preserve">. </w:t>
      </w:r>
      <w:r w:rsidRPr="00D07774">
        <w:rPr>
          <w:rFonts w:ascii="Calibri" w:hAnsi="Calibri"/>
          <w:b/>
          <w:bCs/>
        </w:rPr>
        <w:t>2012</w:t>
      </w:r>
      <w:r w:rsidRPr="00D07774">
        <w:rPr>
          <w:rFonts w:ascii="Calibri" w:hAnsi="Calibri"/>
        </w:rPr>
        <w:t xml:space="preserve">. Extraction of oil from microalgae for biodiesel production: A review. </w:t>
      </w:r>
      <w:r w:rsidRPr="00D07774">
        <w:rPr>
          <w:rFonts w:ascii="Calibri" w:hAnsi="Calibri"/>
          <w:i/>
          <w:iCs/>
        </w:rPr>
        <w:t>Biotechnology Advances</w:t>
      </w:r>
      <w:r w:rsidRPr="00D07774">
        <w:rPr>
          <w:rFonts w:ascii="Calibri" w:hAnsi="Calibri"/>
        </w:rPr>
        <w:t xml:space="preserve"> </w:t>
      </w:r>
      <w:r w:rsidRPr="00D07774">
        <w:rPr>
          <w:rFonts w:ascii="Calibri" w:hAnsi="Calibri"/>
          <w:b/>
          <w:bCs/>
        </w:rPr>
        <w:t>30</w:t>
      </w:r>
      <w:r w:rsidRPr="00D07774">
        <w:rPr>
          <w:rFonts w:ascii="Calibri" w:hAnsi="Calibri"/>
        </w:rPr>
        <w:t>: 709–732.</w:t>
      </w:r>
    </w:p>
    <w:p w14:paraId="3360CB8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anotu J, Bandulasena HCH, Zimmerman WB</w:t>
      </w:r>
      <w:r w:rsidRPr="00D07774">
        <w:rPr>
          <w:rFonts w:ascii="Calibri" w:hAnsi="Calibri"/>
        </w:rPr>
        <w:t xml:space="preserve">. </w:t>
      </w:r>
      <w:r w:rsidRPr="00D07774">
        <w:rPr>
          <w:rFonts w:ascii="Calibri" w:hAnsi="Calibri"/>
          <w:b/>
          <w:bCs/>
        </w:rPr>
        <w:t>2012</w:t>
      </w:r>
      <w:r w:rsidRPr="00D07774">
        <w:rPr>
          <w:rFonts w:ascii="Calibri" w:hAnsi="Calibri"/>
        </w:rPr>
        <w:t xml:space="preserve">. Microflotation performance for algal separation. </w:t>
      </w:r>
      <w:r w:rsidRPr="00D07774">
        <w:rPr>
          <w:rFonts w:ascii="Calibri" w:hAnsi="Calibri"/>
          <w:i/>
          <w:iCs/>
        </w:rPr>
        <w:t>Biotechnology and Bioengineering</w:t>
      </w:r>
      <w:r w:rsidRPr="00D07774">
        <w:rPr>
          <w:rFonts w:ascii="Calibri" w:hAnsi="Calibri"/>
        </w:rPr>
        <w:t xml:space="preserve"> </w:t>
      </w:r>
      <w:r w:rsidRPr="00D07774">
        <w:rPr>
          <w:rFonts w:ascii="Calibri" w:hAnsi="Calibri"/>
          <w:b/>
          <w:bCs/>
        </w:rPr>
        <w:t>109</w:t>
      </w:r>
      <w:r w:rsidRPr="00D07774">
        <w:rPr>
          <w:rFonts w:ascii="Calibri" w:hAnsi="Calibri"/>
        </w:rPr>
        <w:t>: 1663–1673.</w:t>
      </w:r>
    </w:p>
    <w:p w14:paraId="236C3FC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ansen J, Sato M, Ruedy R, Lo K, Lea DW, Medina-Elizade M</w:t>
      </w:r>
      <w:r w:rsidRPr="00D07774">
        <w:rPr>
          <w:rFonts w:ascii="Calibri" w:hAnsi="Calibri"/>
        </w:rPr>
        <w:t xml:space="preserve">. </w:t>
      </w:r>
      <w:r w:rsidRPr="00D07774">
        <w:rPr>
          <w:rFonts w:ascii="Calibri" w:hAnsi="Calibri"/>
          <w:b/>
          <w:bCs/>
        </w:rPr>
        <w:t>2006</w:t>
      </w:r>
      <w:r w:rsidRPr="00D07774">
        <w:rPr>
          <w:rFonts w:ascii="Calibri" w:hAnsi="Calibri"/>
        </w:rPr>
        <w:t xml:space="preserve">. Global temperature change. </w:t>
      </w:r>
      <w:r w:rsidRPr="00D07774">
        <w:rPr>
          <w:rFonts w:ascii="Calibri" w:hAnsi="Calibri"/>
          <w:i/>
          <w:iCs/>
        </w:rPr>
        <w:t>Proceedings of the National Academy of Sciences</w:t>
      </w:r>
      <w:r w:rsidR="00C93A6A">
        <w:rPr>
          <w:rFonts w:ascii="Calibri" w:hAnsi="Calibri"/>
          <w:i/>
          <w:iCs/>
        </w:rPr>
        <w:t xml:space="preserve"> USA</w:t>
      </w:r>
      <w:r w:rsidRPr="00D07774">
        <w:rPr>
          <w:rFonts w:ascii="Calibri" w:hAnsi="Calibri"/>
        </w:rPr>
        <w:t xml:space="preserve"> </w:t>
      </w:r>
      <w:r w:rsidRPr="00D07774">
        <w:rPr>
          <w:rFonts w:ascii="Calibri" w:hAnsi="Calibri"/>
          <w:b/>
          <w:bCs/>
        </w:rPr>
        <w:t>103</w:t>
      </w:r>
      <w:r w:rsidRPr="00D07774">
        <w:rPr>
          <w:rFonts w:ascii="Calibri" w:hAnsi="Calibri"/>
        </w:rPr>
        <w:t>: 14288–14293.</w:t>
      </w:r>
    </w:p>
    <w:p w14:paraId="0AD6767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arris EH</w:t>
      </w:r>
      <w:r w:rsidRPr="00D07774">
        <w:rPr>
          <w:rFonts w:ascii="Calibri" w:hAnsi="Calibri"/>
        </w:rPr>
        <w:t xml:space="preserve">. </w:t>
      </w:r>
      <w:r w:rsidRPr="00D07774">
        <w:rPr>
          <w:rFonts w:ascii="Calibri" w:hAnsi="Calibri"/>
          <w:b/>
          <w:bCs/>
        </w:rPr>
        <w:t>2009</w:t>
      </w:r>
      <w:r w:rsidRPr="00D07774">
        <w:rPr>
          <w:rFonts w:ascii="Calibri" w:hAnsi="Calibri"/>
        </w:rPr>
        <w:t xml:space="preserve">. </w:t>
      </w:r>
      <w:r w:rsidRPr="00D07774">
        <w:rPr>
          <w:rFonts w:ascii="Calibri" w:hAnsi="Calibri"/>
          <w:i/>
          <w:iCs/>
        </w:rPr>
        <w:t>The Chlamydomonas Sourcebook: Introduction to Chlamydomonas and Its Laboratory Use</w:t>
      </w:r>
      <w:r w:rsidRPr="00D07774">
        <w:rPr>
          <w:rFonts w:ascii="Calibri" w:hAnsi="Calibri"/>
        </w:rPr>
        <w:t>. Academic Press.</w:t>
      </w:r>
    </w:p>
    <w:p w14:paraId="608B017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arris GC, Heber U</w:t>
      </w:r>
      <w:r w:rsidRPr="00D07774">
        <w:rPr>
          <w:rFonts w:ascii="Calibri" w:hAnsi="Calibri"/>
        </w:rPr>
        <w:t xml:space="preserve">. </w:t>
      </w:r>
      <w:r w:rsidRPr="00D07774">
        <w:rPr>
          <w:rFonts w:ascii="Calibri" w:hAnsi="Calibri"/>
          <w:b/>
          <w:bCs/>
        </w:rPr>
        <w:t>1993</w:t>
      </w:r>
      <w:r w:rsidRPr="00D07774">
        <w:rPr>
          <w:rFonts w:ascii="Calibri" w:hAnsi="Calibri"/>
        </w:rPr>
        <w:t xml:space="preserve">. Effects of Anaerobiosis on Chlorophyll Fluorescence Yield in Spinach (Spinacia oleracea) Leaf Discs. </w:t>
      </w:r>
      <w:r w:rsidRPr="00D07774">
        <w:rPr>
          <w:rFonts w:ascii="Calibri" w:hAnsi="Calibri"/>
          <w:i/>
          <w:iCs/>
        </w:rPr>
        <w:t>Plant Physiology</w:t>
      </w:r>
      <w:r w:rsidRPr="00D07774">
        <w:rPr>
          <w:rFonts w:ascii="Calibri" w:hAnsi="Calibri"/>
        </w:rPr>
        <w:t xml:space="preserve"> </w:t>
      </w:r>
      <w:r w:rsidRPr="00D07774">
        <w:rPr>
          <w:rFonts w:ascii="Calibri" w:hAnsi="Calibri"/>
          <w:b/>
          <w:bCs/>
        </w:rPr>
        <w:t>101</w:t>
      </w:r>
      <w:r w:rsidRPr="00D07774">
        <w:rPr>
          <w:rFonts w:ascii="Calibri" w:hAnsi="Calibri"/>
        </w:rPr>
        <w:t>: 1169–1173.</w:t>
      </w:r>
    </w:p>
    <w:p w14:paraId="4FC48E2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Hartmann DL, Klein Tank AMG, Rusticucci M, Alexander LV, Brönnimann S, Charabi Y, Dentener FJ, Dlugokencky EJ, Easterling DR, Kaplan A, </w:t>
      </w:r>
      <w:r w:rsidRPr="00D07774">
        <w:rPr>
          <w:rFonts w:ascii="Calibri" w:hAnsi="Calibri"/>
          <w:b/>
          <w:bCs/>
          <w:i/>
          <w:iCs/>
        </w:rPr>
        <w:t>et al.</w:t>
      </w:r>
      <w:r w:rsidRPr="00D07774">
        <w:rPr>
          <w:rFonts w:ascii="Calibri" w:hAnsi="Calibri"/>
        </w:rPr>
        <w:t xml:space="preserve"> </w:t>
      </w:r>
      <w:r w:rsidRPr="00D07774">
        <w:rPr>
          <w:rFonts w:ascii="Calibri" w:hAnsi="Calibri"/>
          <w:b/>
          <w:bCs/>
        </w:rPr>
        <w:t>2013</w:t>
      </w:r>
      <w:r w:rsidRPr="00D07774">
        <w:rPr>
          <w:rFonts w:ascii="Calibri" w:hAnsi="Calibri"/>
        </w:rPr>
        <w:t xml:space="preserve">. Observations: Atmosphere and Surface. In: Stocker TF,, In: Qin D,, In: Plattner G-K,, In: Tignor M,, In: Allen SK,, In: Boschung J,, In: Nauels A,, In: Xia Y,, In: Bex V,,  In: Midgley PM, eds. Climate Change 2013: The Physical Science Basis. Contribution of Working Group I to the Fifth Assessment Report of the Intergovernmental Panel </w:t>
      </w:r>
      <w:r w:rsidRPr="00D07774">
        <w:rPr>
          <w:rFonts w:ascii="Calibri" w:hAnsi="Calibri"/>
        </w:rPr>
        <w:lastRenderedPageBreak/>
        <w:t>on Climate Change. Cambridge, United Kingdom and New York, NY, USA: Cambridge University Press, 159–254.</w:t>
      </w:r>
    </w:p>
    <w:p w14:paraId="428DFFB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arto C, Meyers R, Williams E</w:t>
      </w:r>
      <w:r w:rsidRPr="00D07774">
        <w:rPr>
          <w:rFonts w:ascii="Calibri" w:hAnsi="Calibri"/>
        </w:rPr>
        <w:t xml:space="preserve">. </w:t>
      </w:r>
      <w:r w:rsidRPr="00D07774">
        <w:rPr>
          <w:rFonts w:ascii="Calibri" w:hAnsi="Calibri"/>
          <w:b/>
          <w:bCs/>
        </w:rPr>
        <w:t>2010</w:t>
      </w:r>
      <w:r w:rsidRPr="00D07774">
        <w:rPr>
          <w:rFonts w:ascii="Calibri" w:hAnsi="Calibri"/>
        </w:rPr>
        <w:t xml:space="preserve">. Life cycle water use of low-carbon transport fuels. </w:t>
      </w:r>
      <w:r w:rsidRPr="00D07774">
        <w:rPr>
          <w:rFonts w:ascii="Calibri" w:hAnsi="Calibri"/>
          <w:i/>
          <w:iCs/>
        </w:rPr>
        <w:t>Energy Policy</w:t>
      </w:r>
      <w:r w:rsidRPr="00D07774">
        <w:rPr>
          <w:rFonts w:ascii="Calibri" w:hAnsi="Calibri"/>
        </w:rPr>
        <w:t xml:space="preserve"> </w:t>
      </w:r>
      <w:r w:rsidRPr="00D07774">
        <w:rPr>
          <w:rFonts w:ascii="Calibri" w:hAnsi="Calibri"/>
          <w:b/>
          <w:bCs/>
        </w:rPr>
        <w:t>38</w:t>
      </w:r>
      <w:r w:rsidRPr="00D07774">
        <w:rPr>
          <w:rFonts w:ascii="Calibri" w:hAnsi="Calibri"/>
        </w:rPr>
        <w:t>: 4933–4944.</w:t>
      </w:r>
    </w:p>
    <w:p w14:paraId="5C97633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arun R, Danquah MK, Forde GM</w:t>
      </w:r>
      <w:r w:rsidRPr="00D07774">
        <w:rPr>
          <w:rFonts w:ascii="Calibri" w:hAnsi="Calibri"/>
        </w:rPr>
        <w:t xml:space="preserve">. </w:t>
      </w:r>
      <w:r w:rsidRPr="00D07774">
        <w:rPr>
          <w:rFonts w:ascii="Calibri" w:hAnsi="Calibri"/>
          <w:b/>
          <w:bCs/>
        </w:rPr>
        <w:t>2010</w:t>
      </w:r>
      <w:r w:rsidRPr="00D07774">
        <w:rPr>
          <w:rFonts w:ascii="Calibri" w:hAnsi="Calibri"/>
        </w:rPr>
        <w:t xml:space="preserve">. Microalgal biomass as a fermentation feedstock for bioethanol production. </w:t>
      </w:r>
      <w:r w:rsidRPr="00D07774">
        <w:rPr>
          <w:rFonts w:ascii="Calibri" w:hAnsi="Calibri"/>
          <w:i/>
          <w:iCs/>
        </w:rPr>
        <w:t>Journal of Chemical Technology &amp; Biotechnology</w:t>
      </w:r>
      <w:r w:rsidRPr="00D07774">
        <w:rPr>
          <w:rFonts w:ascii="Calibri" w:hAnsi="Calibri"/>
        </w:rPr>
        <w:t xml:space="preserve"> </w:t>
      </w:r>
      <w:r w:rsidRPr="00D07774">
        <w:rPr>
          <w:rFonts w:ascii="Calibri" w:hAnsi="Calibri"/>
          <w:b/>
          <w:bCs/>
        </w:rPr>
        <w:t>85</w:t>
      </w:r>
      <w:r w:rsidRPr="00D07774">
        <w:rPr>
          <w:rFonts w:ascii="Calibri" w:hAnsi="Calibri"/>
        </w:rPr>
        <w:t>: 199–203.</w:t>
      </w:r>
    </w:p>
    <w:p w14:paraId="36C567F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awkins TR, Singh B, Majeau-Bettez G, Strømman AH</w:t>
      </w:r>
      <w:r w:rsidRPr="00D07774">
        <w:rPr>
          <w:rFonts w:ascii="Calibri" w:hAnsi="Calibri"/>
        </w:rPr>
        <w:t xml:space="preserve">. </w:t>
      </w:r>
      <w:r w:rsidRPr="00D07774">
        <w:rPr>
          <w:rFonts w:ascii="Calibri" w:hAnsi="Calibri"/>
          <w:b/>
          <w:bCs/>
        </w:rPr>
        <w:t>2012</w:t>
      </w:r>
      <w:r w:rsidRPr="00D07774">
        <w:rPr>
          <w:rFonts w:ascii="Calibri" w:hAnsi="Calibri"/>
        </w:rPr>
        <w:t xml:space="preserve">. Comparative Environmental Life Cycle Assessment of Conventional and Electric Vehicles. </w:t>
      </w:r>
      <w:r w:rsidRPr="00D07774">
        <w:rPr>
          <w:rFonts w:ascii="Calibri" w:hAnsi="Calibri"/>
          <w:i/>
          <w:iCs/>
        </w:rPr>
        <w:t>Journal of Industrial Ecology</w:t>
      </w:r>
      <w:r w:rsidR="00C93A6A">
        <w:rPr>
          <w:rFonts w:ascii="Calibri" w:hAnsi="Calibri"/>
        </w:rPr>
        <w:t xml:space="preserve"> </w:t>
      </w:r>
      <w:r w:rsidR="00C93A6A" w:rsidRPr="00C93A6A">
        <w:rPr>
          <w:rFonts w:ascii="Calibri" w:hAnsi="Calibri"/>
          <w:b/>
        </w:rPr>
        <w:t>17</w:t>
      </w:r>
      <w:r w:rsidR="00C93A6A">
        <w:rPr>
          <w:rFonts w:ascii="Calibri" w:hAnsi="Calibri"/>
        </w:rPr>
        <w:t>: 53-64</w:t>
      </w:r>
    </w:p>
    <w:p w14:paraId="4E31DFF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eaven S, Milledge J, Zhang Y</w:t>
      </w:r>
      <w:r w:rsidRPr="00D07774">
        <w:rPr>
          <w:rFonts w:ascii="Calibri" w:hAnsi="Calibri"/>
        </w:rPr>
        <w:t xml:space="preserve">. </w:t>
      </w:r>
      <w:r w:rsidRPr="00D07774">
        <w:rPr>
          <w:rFonts w:ascii="Calibri" w:hAnsi="Calibri"/>
          <w:b/>
          <w:bCs/>
        </w:rPr>
        <w:t>2011</w:t>
      </w:r>
      <w:r w:rsidRPr="00D07774">
        <w:rPr>
          <w:rFonts w:ascii="Calibri" w:hAnsi="Calibri"/>
        </w:rPr>
        <w:t xml:space="preserve">. Comments on ‘Anaerobic digestion of microalgae as a necessary step to make microalgal biodiesel sustainable’. </w:t>
      </w:r>
      <w:r w:rsidRPr="00D07774">
        <w:rPr>
          <w:rFonts w:ascii="Calibri" w:hAnsi="Calibri"/>
          <w:i/>
          <w:iCs/>
        </w:rPr>
        <w:t>Biotechnology Advances</w:t>
      </w:r>
      <w:r w:rsidRPr="00D07774">
        <w:rPr>
          <w:rFonts w:ascii="Calibri" w:hAnsi="Calibri"/>
        </w:rPr>
        <w:t xml:space="preserve"> </w:t>
      </w:r>
      <w:r w:rsidRPr="00D07774">
        <w:rPr>
          <w:rFonts w:ascii="Calibri" w:hAnsi="Calibri"/>
          <w:b/>
          <w:bCs/>
        </w:rPr>
        <w:t>29</w:t>
      </w:r>
      <w:r w:rsidRPr="00D07774">
        <w:rPr>
          <w:rFonts w:ascii="Calibri" w:hAnsi="Calibri"/>
        </w:rPr>
        <w:t>: 164–167.</w:t>
      </w:r>
    </w:p>
    <w:p w14:paraId="6A6A0F3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eber U, Neimanis S, Siebke K, Schönknecht G, Katona E</w:t>
      </w:r>
      <w:r w:rsidRPr="00D07774">
        <w:rPr>
          <w:rFonts w:ascii="Calibri" w:hAnsi="Calibri"/>
        </w:rPr>
        <w:t xml:space="preserve">. </w:t>
      </w:r>
      <w:r w:rsidRPr="00D07774">
        <w:rPr>
          <w:rFonts w:ascii="Calibri" w:hAnsi="Calibri"/>
          <w:b/>
          <w:bCs/>
        </w:rPr>
        <w:t>1992</w:t>
      </w:r>
      <w:r w:rsidRPr="00D07774">
        <w:rPr>
          <w:rFonts w:ascii="Calibri" w:hAnsi="Calibri"/>
        </w:rPr>
        <w:t xml:space="preserve">. Chloroplast energization and oxidation of P700/plastocyanin in illuminated leaves at reduced levels of CO2 or oxygen. </w:t>
      </w:r>
      <w:r w:rsidRPr="00D07774">
        <w:rPr>
          <w:rFonts w:ascii="Calibri" w:hAnsi="Calibri"/>
          <w:i/>
          <w:iCs/>
        </w:rPr>
        <w:t>Photosynthesis Research</w:t>
      </w:r>
      <w:r w:rsidRPr="00D07774">
        <w:rPr>
          <w:rFonts w:ascii="Calibri" w:hAnsi="Calibri"/>
        </w:rPr>
        <w:t xml:space="preserve"> </w:t>
      </w:r>
      <w:r w:rsidRPr="00D07774">
        <w:rPr>
          <w:rFonts w:ascii="Calibri" w:hAnsi="Calibri"/>
          <w:b/>
          <w:bCs/>
        </w:rPr>
        <w:t>34</w:t>
      </w:r>
      <w:r w:rsidRPr="00D07774">
        <w:rPr>
          <w:rFonts w:ascii="Calibri" w:hAnsi="Calibri"/>
        </w:rPr>
        <w:t>: 433–447.</w:t>
      </w:r>
    </w:p>
    <w:p w14:paraId="01D7E22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eeg JS, Wolf M</w:t>
      </w:r>
      <w:r w:rsidRPr="00D07774">
        <w:rPr>
          <w:rFonts w:ascii="Calibri" w:hAnsi="Calibri"/>
        </w:rPr>
        <w:t xml:space="preserve">. </w:t>
      </w:r>
      <w:r w:rsidRPr="00D07774">
        <w:rPr>
          <w:rFonts w:ascii="Calibri" w:hAnsi="Calibri"/>
          <w:b/>
          <w:bCs/>
        </w:rPr>
        <w:t>2015</w:t>
      </w:r>
      <w:r w:rsidRPr="00D07774">
        <w:rPr>
          <w:rFonts w:ascii="Calibri" w:hAnsi="Calibri"/>
        </w:rPr>
        <w:t xml:space="preserve">. ITS2 and 18S rDNA sequence-structure phylogeny of Chlorella and allies (Chlorophyta, Trebouxiophyceae, Chlorellaceae). </w:t>
      </w:r>
      <w:r w:rsidRPr="00D07774">
        <w:rPr>
          <w:rFonts w:ascii="Calibri" w:hAnsi="Calibri"/>
          <w:i/>
          <w:iCs/>
        </w:rPr>
        <w:t>Plant Gene</w:t>
      </w:r>
      <w:r w:rsidRPr="00D07774">
        <w:rPr>
          <w:rFonts w:ascii="Calibri" w:hAnsi="Calibri"/>
        </w:rPr>
        <w:t xml:space="preserve"> </w:t>
      </w:r>
      <w:r w:rsidRPr="00D07774">
        <w:rPr>
          <w:rFonts w:ascii="Calibri" w:hAnsi="Calibri"/>
          <w:b/>
          <w:bCs/>
        </w:rPr>
        <w:t>4</w:t>
      </w:r>
      <w:r w:rsidRPr="00D07774">
        <w:rPr>
          <w:rFonts w:ascii="Calibri" w:hAnsi="Calibri"/>
        </w:rPr>
        <w:t>: 20–28.</w:t>
      </w:r>
    </w:p>
    <w:p w14:paraId="520B5B6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egerl G, Zwiers F, Braconnot P, Gillett N, Luo J, Marengo Orsini J, Nicholls N, Penner J, Stott P</w:t>
      </w:r>
      <w:r w:rsidRPr="00D07774">
        <w:rPr>
          <w:rFonts w:ascii="Calibri" w:hAnsi="Calibri"/>
        </w:rPr>
        <w:t xml:space="preserve">. </w:t>
      </w:r>
      <w:r w:rsidRPr="00D07774">
        <w:rPr>
          <w:rFonts w:ascii="Calibri" w:hAnsi="Calibri"/>
          <w:b/>
          <w:bCs/>
        </w:rPr>
        <w:t>2007</w:t>
      </w:r>
      <w:r w:rsidRPr="00D07774">
        <w:rPr>
          <w:rFonts w:ascii="Calibri" w:hAnsi="Calibri"/>
        </w:rPr>
        <w:t>. Understanding and Attributing Climate Change. In: Solomon S,, In: Qin M,, In: Manning M,, In: Chen Z,, In: Marquis M,, In: Averyt K,, In: Tigor M,,  In: Miller H, eds. Climate Change 2007: The Physical Science Basis. Contribution of Working Group I to the Fourth Assessment Report of the Intergovernmental Panel on Climate Change. Cambridge, United Kingdom and New York, NY, U</w:t>
      </w:r>
      <w:r w:rsidR="00C93A6A">
        <w:rPr>
          <w:rFonts w:ascii="Calibri" w:hAnsi="Calibri"/>
        </w:rPr>
        <w:t>SA: Cambridge University Press</w:t>
      </w:r>
      <w:r w:rsidRPr="00D07774">
        <w:rPr>
          <w:rFonts w:ascii="Calibri" w:hAnsi="Calibri"/>
        </w:rPr>
        <w:t>.</w:t>
      </w:r>
    </w:p>
    <w:p w14:paraId="18BDDCC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ellemans J, Mortier G, Paepe AD, Speleman F, Vandesompele J</w:t>
      </w:r>
      <w:r w:rsidRPr="00D07774">
        <w:rPr>
          <w:rFonts w:ascii="Calibri" w:hAnsi="Calibri"/>
        </w:rPr>
        <w:t xml:space="preserve">. </w:t>
      </w:r>
      <w:r w:rsidRPr="00D07774">
        <w:rPr>
          <w:rFonts w:ascii="Calibri" w:hAnsi="Calibri"/>
          <w:b/>
          <w:bCs/>
        </w:rPr>
        <w:t>2007</w:t>
      </w:r>
      <w:r w:rsidRPr="00D07774">
        <w:rPr>
          <w:rFonts w:ascii="Calibri" w:hAnsi="Calibri"/>
        </w:rPr>
        <w:t xml:space="preserve">. qBase relative quantification framework and software for management and automated analysis of real-time quantitative PCR data. </w:t>
      </w:r>
      <w:r w:rsidRPr="00D07774">
        <w:rPr>
          <w:rFonts w:ascii="Calibri" w:hAnsi="Calibri"/>
          <w:i/>
          <w:iCs/>
        </w:rPr>
        <w:t>Genome Biology</w:t>
      </w:r>
      <w:r w:rsidRPr="00D07774">
        <w:rPr>
          <w:rFonts w:ascii="Calibri" w:hAnsi="Calibri"/>
        </w:rPr>
        <w:t xml:space="preserve"> </w:t>
      </w:r>
      <w:r w:rsidRPr="00D07774">
        <w:rPr>
          <w:rFonts w:ascii="Calibri" w:hAnsi="Calibri"/>
          <w:b/>
          <w:bCs/>
        </w:rPr>
        <w:t>8</w:t>
      </w:r>
      <w:r w:rsidRPr="00D07774">
        <w:rPr>
          <w:rFonts w:ascii="Calibri" w:hAnsi="Calibri"/>
        </w:rPr>
        <w:t>: R19.</w:t>
      </w:r>
    </w:p>
    <w:p w14:paraId="46CB99C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ill J</w:t>
      </w:r>
      <w:r w:rsidRPr="00D07774">
        <w:rPr>
          <w:rFonts w:ascii="Calibri" w:hAnsi="Calibri"/>
        </w:rPr>
        <w:t xml:space="preserve">. </w:t>
      </w:r>
      <w:r w:rsidRPr="00D07774">
        <w:rPr>
          <w:rFonts w:ascii="Calibri" w:hAnsi="Calibri"/>
          <w:b/>
          <w:bCs/>
        </w:rPr>
        <w:t>2007</w:t>
      </w:r>
      <w:r w:rsidRPr="00D07774">
        <w:rPr>
          <w:rFonts w:ascii="Calibri" w:hAnsi="Calibri"/>
        </w:rPr>
        <w:t xml:space="preserve">. Environmental costs and benefits of transportation biofuel production from food- and lignocellulose-based energy crops. A review. </w:t>
      </w:r>
      <w:r w:rsidRPr="00D07774">
        <w:rPr>
          <w:rFonts w:ascii="Calibri" w:hAnsi="Calibri"/>
          <w:i/>
          <w:iCs/>
        </w:rPr>
        <w:t>Agronomy for Sustainable Development</w:t>
      </w:r>
      <w:r w:rsidRPr="00D07774">
        <w:rPr>
          <w:rFonts w:ascii="Calibri" w:hAnsi="Calibri"/>
        </w:rPr>
        <w:t xml:space="preserve"> </w:t>
      </w:r>
      <w:r w:rsidRPr="00D07774">
        <w:rPr>
          <w:rFonts w:ascii="Calibri" w:hAnsi="Calibri"/>
          <w:b/>
          <w:bCs/>
        </w:rPr>
        <w:t>27</w:t>
      </w:r>
      <w:r w:rsidRPr="00D07774">
        <w:rPr>
          <w:rFonts w:ascii="Calibri" w:hAnsi="Calibri"/>
        </w:rPr>
        <w:t>: 1–12.</w:t>
      </w:r>
    </w:p>
    <w:p w14:paraId="0BD75F2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ill J, Nelson E, Tilman D, Polasky S, Tiffany D</w:t>
      </w:r>
      <w:r w:rsidRPr="00D07774">
        <w:rPr>
          <w:rFonts w:ascii="Calibri" w:hAnsi="Calibri"/>
        </w:rPr>
        <w:t xml:space="preserve">. </w:t>
      </w:r>
      <w:r w:rsidRPr="00D07774">
        <w:rPr>
          <w:rFonts w:ascii="Calibri" w:hAnsi="Calibri"/>
          <w:b/>
          <w:bCs/>
        </w:rPr>
        <w:t>2006</w:t>
      </w:r>
      <w:r w:rsidRPr="00D07774">
        <w:rPr>
          <w:rFonts w:ascii="Calibri" w:hAnsi="Calibri"/>
        </w:rPr>
        <w:t xml:space="preserve">. Environmental, economic, and energetic costs and benefits of biodiesel and ethanol biofuels. </w:t>
      </w:r>
      <w:r w:rsidRPr="00D07774">
        <w:rPr>
          <w:rFonts w:ascii="Calibri" w:hAnsi="Calibri"/>
          <w:i/>
          <w:iCs/>
        </w:rPr>
        <w:t>Proceedings of the National Academy of Sciences</w:t>
      </w:r>
      <w:r w:rsidR="00C93A6A">
        <w:rPr>
          <w:rFonts w:ascii="Calibri" w:hAnsi="Calibri"/>
          <w:i/>
          <w:iCs/>
        </w:rPr>
        <w:t xml:space="preserve"> USA</w:t>
      </w:r>
      <w:r w:rsidRPr="00D07774">
        <w:rPr>
          <w:rFonts w:ascii="Calibri" w:hAnsi="Calibri"/>
        </w:rPr>
        <w:t xml:space="preserve"> </w:t>
      </w:r>
      <w:r w:rsidRPr="00D07774">
        <w:rPr>
          <w:rFonts w:ascii="Calibri" w:hAnsi="Calibri"/>
          <w:b/>
          <w:bCs/>
        </w:rPr>
        <w:t>103</w:t>
      </w:r>
      <w:r w:rsidRPr="00D07774">
        <w:rPr>
          <w:rFonts w:ascii="Calibri" w:hAnsi="Calibri"/>
        </w:rPr>
        <w:t>: 11206–11210.</w:t>
      </w:r>
    </w:p>
    <w:p w14:paraId="606B332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ill J, Polasky S, Nelson E, Tilman D, Huo H, Ludwig L, Neumann J, Zheng H, Bonta D</w:t>
      </w:r>
      <w:r w:rsidRPr="00D07774">
        <w:rPr>
          <w:rFonts w:ascii="Calibri" w:hAnsi="Calibri"/>
        </w:rPr>
        <w:t xml:space="preserve">. </w:t>
      </w:r>
      <w:r w:rsidRPr="00D07774">
        <w:rPr>
          <w:rFonts w:ascii="Calibri" w:hAnsi="Calibri"/>
          <w:b/>
          <w:bCs/>
        </w:rPr>
        <w:t>2009</w:t>
      </w:r>
      <w:r w:rsidRPr="00D07774">
        <w:rPr>
          <w:rFonts w:ascii="Calibri" w:hAnsi="Calibri"/>
        </w:rPr>
        <w:t xml:space="preserve">. Climate change and health costs of air emissions from biofuels and gasoline. </w:t>
      </w:r>
      <w:r w:rsidRPr="00D07774">
        <w:rPr>
          <w:rFonts w:ascii="Calibri" w:hAnsi="Calibri"/>
          <w:i/>
          <w:iCs/>
        </w:rPr>
        <w:t>Proceedings of the National Academy of Sciences</w:t>
      </w:r>
      <w:r w:rsidR="00C93A6A">
        <w:rPr>
          <w:rFonts w:ascii="Calibri" w:hAnsi="Calibri"/>
          <w:i/>
          <w:iCs/>
        </w:rPr>
        <w:t xml:space="preserve"> USA</w:t>
      </w:r>
      <w:r w:rsidRPr="00D07774">
        <w:rPr>
          <w:rFonts w:ascii="Calibri" w:hAnsi="Calibri"/>
        </w:rPr>
        <w:t xml:space="preserve"> </w:t>
      </w:r>
      <w:r w:rsidRPr="00D07774">
        <w:rPr>
          <w:rFonts w:ascii="Calibri" w:hAnsi="Calibri"/>
          <w:b/>
          <w:bCs/>
        </w:rPr>
        <w:t>106</w:t>
      </w:r>
      <w:r w:rsidRPr="00D07774">
        <w:rPr>
          <w:rFonts w:ascii="Calibri" w:hAnsi="Calibri"/>
        </w:rPr>
        <w:t>: 2077–2082.</w:t>
      </w:r>
    </w:p>
    <w:p w14:paraId="0B96A8B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Hodson A, Cameron K, Boggild C, Irvine-Fynn T, Langford H, Pearce D, Banwart S</w:t>
      </w:r>
      <w:r w:rsidRPr="00D07774">
        <w:rPr>
          <w:rFonts w:ascii="Calibri" w:hAnsi="Calibri"/>
        </w:rPr>
        <w:t xml:space="preserve">. </w:t>
      </w:r>
      <w:r w:rsidRPr="00D07774">
        <w:rPr>
          <w:rFonts w:ascii="Calibri" w:hAnsi="Calibri"/>
          <w:b/>
          <w:bCs/>
        </w:rPr>
        <w:t>2010</w:t>
      </w:r>
      <w:r w:rsidRPr="00D07774">
        <w:rPr>
          <w:rFonts w:ascii="Calibri" w:hAnsi="Calibri"/>
        </w:rPr>
        <w:t xml:space="preserve">. The structure, biological activity and biogeochemistry of cryoconite aggregates upon an Arctic valley glacier: Longyearbreen, Svalbard. </w:t>
      </w:r>
      <w:r w:rsidRPr="00D07774">
        <w:rPr>
          <w:rFonts w:ascii="Calibri" w:hAnsi="Calibri"/>
          <w:i/>
          <w:iCs/>
        </w:rPr>
        <w:t>Journal of Glaciology</w:t>
      </w:r>
      <w:r w:rsidRPr="00D07774">
        <w:rPr>
          <w:rFonts w:ascii="Calibri" w:hAnsi="Calibri"/>
        </w:rPr>
        <w:t xml:space="preserve"> </w:t>
      </w:r>
      <w:r w:rsidRPr="00D07774">
        <w:rPr>
          <w:rFonts w:ascii="Calibri" w:hAnsi="Calibri"/>
          <w:b/>
          <w:bCs/>
        </w:rPr>
        <w:t>56</w:t>
      </w:r>
      <w:r w:rsidRPr="00D07774">
        <w:rPr>
          <w:rFonts w:ascii="Calibri" w:hAnsi="Calibri"/>
        </w:rPr>
        <w:t>: 349–362.</w:t>
      </w:r>
    </w:p>
    <w:p w14:paraId="2DD3B29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oef-Emden K</w:t>
      </w:r>
      <w:r w:rsidRPr="00D07774">
        <w:rPr>
          <w:rFonts w:ascii="Calibri" w:hAnsi="Calibri"/>
        </w:rPr>
        <w:t xml:space="preserve">. </w:t>
      </w:r>
      <w:r w:rsidRPr="00D07774">
        <w:rPr>
          <w:rFonts w:ascii="Calibri" w:hAnsi="Calibri"/>
          <w:b/>
          <w:bCs/>
        </w:rPr>
        <w:t>2007</w:t>
      </w:r>
      <w:r w:rsidRPr="00D07774">
        <w:rPr>
          <w:rFonts w:ascii="Calibri" w:hAnsi="Calibri"/>
        </w:rPr>
        <w:t xml:space="preserve">. Revision of the Genus Cryptomonas (Cryptophyceae) II: Incongruences between the Classical Morphospecies Concept and Molecular Phylogeny in Smaller Pyrenoid-less Cells. </w:t>
      </w:r>
      <w:r w:rsidRPr="00D07774">
        <w:rPr>
          <w:rFonts w:ascii="Calibri" w:hAnsi="Calibri"/>
          <w:i/>
          <w:iCs/>
        </w:rPr>
        <w:t>Phycologia</w:t>
      </w:r>
      <w:r w:rsidRPr="00D07774">
        <w:rPr>
          <w:rFonts w:ascii="Calibri" w:hAnsi="Calibri"/>
        </w:rPr>
        <w:t xml:space="preserve"> </w:t>
      </w:r>
      <w:r w:rsidRPr="00D07774">
        <w:rPr>
          <w:rFonts w:ascii="Calibri" w:hAnsi="Calibri"/>
          <w:b/>
          <w:bCs/>
        </w:rPr>
        <w:t>46</w:t>
      </w:r>
      <w:r w:rsidRPr="00D07774">
        <w:rPr>
          <w:rFonts w:ascii="Calibri" w:hAnsi="Calibri"/>
        </w:rPr>
        <w:t>: 402–428.</w:t>
      </w:r>
    </w:p>
    <w:p w14:paraId="2D76846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offert MI</w:t>
      </w:r>
      <w:r w:rsidRPr="00D07774">
        <w:rPr>
          <w:rFonts w:ascii="Calibri" w:hAnsi="Calibri"/>
        </w:rPr>
        <w:t xml:space="preserve">. </w:t>
      </w:r>
      <w:r w:rsidRPr="00D07774">
        <w:rPr>
          <w:rFonts w:ascii="Calibri" w:hAnsi="Calibri"/>
          <w:b/>
          <w:bCs/>
        </w:rPr>
        <w:t>2002</w:t>
      </w:r>
      <w:r w:rsidRPr="00D07774">
        <w:rPr>
          <w:rFonts w:ascii="Calibri" w:hAnsi="Calibri"/>
        </w:rPr>
        <w:t xml:space="preserve">. Advanced Technology Paths to Global Climate Stability: Energy for a Greenhouse Planet. </w:t>
      </w:r>
      <w:r w:rsidRPr="00D07774">
        <w:rPr>
          <w:rFonts w:ascii="Calibri" w:hAnsi="Calibri"/>
          <w:i/>
          <w:iCs/>
        </w:rPr>
        <w:t>Science</w:t>
      </w:r>
      <w:r w:rsidRPr="00D07774">
        <w:rPr>
          <w:rFonts w:ascii="Calibri" w:hAnsi="Calibri"/>
        </w:rPr>
        <w:t xml:space="preserve"> </w:t>
      </w:r>
      <w:r w:rsidRPr="00D07774">
        <w:rPr>
          <w:rFonts w:ascii="Calibri" w:hAnsi="Calibri"/>
          <w:b/>
          <w:bCs/>
        </w:rPr>
        <w:t>298</w:t>
      </w:r>
      <w:r w:rsidRPr="00D07774">
        <w:rPr>
          <w:rFonts w:ascii="Calibri" w:hAnsi="Calibri"/>
        </w:rPr>
        <w:t>: 981–987.</w:t>
      </w:r>
    </w:p>
    <w:p w14:paraId="36C306F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offmann J</w:t>
      </w:r>
      <w:r w:rsidRPr="00D07774">
        <w:rPr>
          <w:rFonts w:ascii="Calibri" w:hAnsi="Calibri"/>
        </w:rPr>
        <w:t xml:space="preserve">. </w:t>
      </w:r>
      <w:r w:rsidRPr="00D07774">
        <w:rPr>
          <w:rFonts w:ascii="Calibri" w:hAnsi="Calibri"/>
          <w:b/>
          <w:bCs/>
        </w:rPr>
        <w:t>1998</w:t>
      </w:r>
      <w:r w:rsidRPr="00D07774">
        <w:rPr>
          <w:rFonts w:ascii="Calibri" w:hAnsi="Calibri"/>
        </w:rPr>
        <w:t xml:space="preserve">. Wastewater treatment with suspendend and nonsuspended algae. </w:t>
      </w:r>
      <w:r w:rsidRPr="00D07774">
        <w:rPr>
          <w:rFonts w:ascii="Calibri" w:hAnsi="Calibri"/>
          <w:i/>
          <w:iCs/>
        </w:rPr>
        <w:t>Journal of Phycology</w:t>
      </w:r>
      <w:r w:rsidRPr="00D07774">
        <w:rPr>
          <w:rFonts w:ascii="Calibri" w:hAnsi="Calibri"/>
        </w:rPr>
        <w:t xml:space="preserve"> </w:t>
      </w:r>
      <w:r w:rsidRPr="00D07774">
        <w:rPr>
          <w:rFonts w:ascii="Calibri" w:hAnsi="Calibri"/>
          <w:b/>
          <w:bCs/>
        </w:rPr>
        <w:t>34</w:t>
      </w:r>
      <w:r w:rsidRPr="00D07774">
        <w:rPr>
          <w:rFonts w:ascii="Calibri" w:hAnsi="Calibri"/>
        </w:rPr>
        <w:t>: 757–763.</w:t>
      </w:r>
    </w:p>
    <w:p w14:paraId="72EF028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oshina R</w:t>
      </w:r>
      <w:r w:rsidRPr="00D07774">
        <w:rPr>
          <w:rFonts w:ascii="Calibri" w:hAnsi="Calibri"/>
        </w:rPr>
        <w:t xml:space="preserve">. </w:t>
      </w:r>
      <w:r w:rsidRPr="00D07774">
        <w:rPr>
          <w:rFonts w:ascii="Calibri" w:hAnsi="Calibri"/>
          <w:b/>
          <w:bCs/>
        </w:rPr>
        <w:t>2011</w:t>
      </w:r>
      <w:r w:rsidRPr="00D07774">
        <w:rPr>
          <w:rFonts w:ascii="Calibri" w:hAnsi="Calibri"/>
        </w:rPr>
        <w:t xml:space="preserve">. Comments on the taxonomic treatment of Micractinium reisseri (Chlorellaceae, Trebouxiophyceae), a common endosymbiont in Paramecium. </w:t>
      </w:r>
      <w:r w:rsidRPr="00D07774">
        <w:rPr>
          <w:rFonts w:ascii="Calibri" w:hAnsi="Calibri"/>
          <w:i/>
          <w:iCs/>
        </w:rPr>
        <w:t>Phycological Research</w:t>
      </w:r>
      <w:r w:rsidRPr="00D07774">
        <w:rPr>
          <w:rFonts w:ascii="Calibri" w:hAnsi="Calibri"/>
        </w:rPr>
        <w:t xml:space="preserve"> </w:t>
      </w:r>
      <w:r w:rsidRPr="00D07774">
        <w:rPr>
          <w:rFonts w:ascii="Calibri" w:hAnsi="Calibri"/>
          <w:b/>
          <w:bCs/>
        </w:rPr>
        <w:t>59</w:t>
      </w:r>
      <w:r w:rsidRPr="00D07774">
        <w:rPr>
          <w:rFonts w:ascii="Calibri" w:hAnsi="Calibri"/>
        </w:rPr>
        <w:t>: 269–272.</w:t>
      </w:r>
    </w:p>
    <w:p w14:paraId="563FE15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oshina R, Fujiwara Y</w:t>
      </w:r>
      <w:r w:rsidRPr="00D07774">
        <w:rPr>
          <w:rFonts w:ascii="Calibri" w:hAnsi="Calibri"/>
        </w:rPr>
        <w:t xml:space="preserve">. </w:t>
      </w:r>
      <w:r w:rsidRPr="00D07774">
        <w:rPr>
          <w:rFonts w:ascii="Calibri" w:hAnsi="Calibri"/>
          <w:b/>
          <w:bCs/>
        </w:rPr>
        <w:t>2013</w:t>
      </w:r>
      <w:r w:rsidRPr="00D07774">
        <w:rPr>
          <w:rFonts w:ascii="Calibri" w:hAnsi="Calibri"/>
        </w:rPr>
        <w:t xml:space="preserve">. Molecular characterization of Chlorella cultures of the National Institute for Environmental Studies culture collection with description of Micractinium inermum sp. nov., Didymogenes sphaerica sp. nov., and Didymogenes soliella sp. nov. (Chlorellaceae, Trebouxiophyceae). </w:t>
      </w:r>
      <w:r w:rsidRPr="00D07774">
        <w:rPr>
          <w:rFonts w:ascii="Calibri" w:hAnsi="Calibri"/>
          <w:i/>
          <w:iCs/>
        </w:rPr>
        <w:t>Phycological Research</w:t>
      </w:r>
      <w:r w:rsidRPr="00D07774">
        <w:rPr>
          <w:rFonts w:ascii="Calibri" w:hAnsi="Calibri"/>
        </w:rPr>
        <w:t xml:space="preserve"> </w:t>
      </w:r>
      <w:r w:rsidRPr="00D07774">
        <w:rPr>
          <w:rFonts w:ascii="Calibri" w:hAnsi="Calibri"/>
          <w:b/>
          <w:bCs/>
        </w:rPr>
        <w:t>61</w:t>
      </w:r>
      <w:r w:rsidRPr="00D07774">
        <w:rPr>
          <w:rFonts w:ascii="Calibri" w:hAnsi="Calibri"/>
        </w:rPr>
        <w:t>: 124–132.</w:t>
      </w:r>
    </w:p>
    <w:p w14:paraId="6BB55FC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oshina R, Iwataki M, Imamura N</w:t>
      </w:r>
      <w:r w:rsidRPr="00D07774">
        <w:rPr>
          <w:rFonts w:ascii="Calibri" w:hAnsi="Calibri"/>
        </w:rPr>
        <w:t xml:space="preserve">. </w:t>
      </w:r>
      <w:r w:rsidRPr="00D07774">
        <w:rPr>
          <w:rFonts w:ascii="Calibri" w:hAnsi="Calibri"/>
          <w:b/>
          <w:bCs/>
        </w:rPr>
        <w:t>2010</w:t>
      </w:r>
      <w:r w:rsidRPr="00D07774">
        <w:rPr>
          <w:rFonts w:ascii="Calibri" w:hAnsi="Calibri"/>
        </w:rPr>
        <w:t xml:space="preserve">. Chlorella variabilis and Micractinium reisseri sp. nov. (Chlorellaceae, Trebouxiophyceae): Redescription of the endosymbiotic green algae of Paramecium bursaria (Peniculia, Oligohymenophorea) in the 120th year. </w:t>
      </w:r>
      <w:r w:rsidRPr="00D07774">
        <w:rPr>
          <w:rFonts w:ascii="Calibri" w:hAnsi="Calibri"/>
          <w:i/>
          <w:iCs/>
        </w:rPr>
        <w:t>Phycological Research</w:t>
      </w:r>
      <w:r w:rsidRPr="00D07774">
        <w:rPr>
          <w:rFonts w:ascii="Calibri" w:hAnsi="Calibri"/>
        </w:rPr>
        <w:t xml:space="preserve"> </w:t>
      </w:r>
      <w:r w:rsidRPr="00D07774">
        <w:rPr>
          <w:rFonts w:ascii="Calibri" w:hAnsi="Calibri"/>
          <w:b/>
          <w:bCs/>
        </w:rPr>
        <w:t>58</w:t>
      </w:r>
      <w:r w:rsidRPr="00D07774">
        <w:rPr>
          <w:rFonts w:ascii="Calibri" w:hAnsi="Calibri"/>
        </w:rPr>
        <w:t>: 188–201.</w:t>
      </w:r>
    </w:p>
    <w:p w14:paraId="28297CC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oshina R, Kamako S -i., Imamura N</w:t>
      </w:r>
      <w:r w:rsidRPr="00D07774">
        <w:rPr>
          <w:rFonts w:ascii="Calibri" w:hAnsi="Calibri"/>
        </w:rPr>
        <w:t xml:space="preserve">. </w:t>
      </w:r>
      <w:r w:rsidRPr="00D07774">
        <w:rPr>
          <w:rFonts w:ascii="Calibri" w:hAnsi="Calibri"/>
          <w:b/>
          <w:bCs/>
        </w:rPr>
        <w:t>2004</w:t>
      </w:r>
      <w:r w:rsidRPr="00D07774">
        <w:rPr>
          <w:rFonts w:ascii="Calibri" w:hAnsi="Calibri"/>
        </w:rPr>
        <w:t xml:space="preserve">. Phylogenetic Position of Endosymbiotic Green Algae in Paramecium bursaria Ehrenberg from Japan. </w:t>
      </w:r>
      <w:r w:rsidRPr="00D07774">
        <w:rPr>
          <w:rFonts w:ascii="Calibri" w:hAnsi="Calibri"/>
          <w:i/>
          <w:iCs/>
        </w:rPr>
        <w:t>Plant Biology</w:t>
      </w:r>
      <w:r w:rsidRPr="00D07774">
        <w:rPr>
          <w:rFonts w:ascii="Calibri" w:hAnsi="Calibri"/>
        </w:rPr>
        <w:t xml:space="preserve"> </w:t>
      </w:r>
      <w:r w:rsidRPr="00D07774">
        <w:rPr>
          <w:rFonts w:ascii="Calibri" w:hAnsi="Calibri"/>
          <w:b/>
          <w:bCs/>
        </w:rPr>
        <w:t>6</w:t>
      </w:r>
      <w:r w:rsidRPr="00D07774">
        <w:rPr>
          <w:rFonts w:ascii="Calibri" w:hAnsi="Calibri"/>
        </w:rPr>
        <w:t>: 447–453.</w:t>
      </w:r>
    </w:p>
    <w:p w14:paraId="5AA51D2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oshina R, Kato Y, Kamako S, Imamura N</w:t>
      </w:r>
      <w:r w:rsidRPr="00D07774">
        <w:rPr>
          <w:rFonts w:ascii="Calibri" w:hAnsi="Calibri"/>
        </w:rPr>
        <w:t xml:space="preserve">. </w:t>
      </w:r>
      <w:r w:rsidRPr="00D07774">
        <w:rPr>
          <w:rFonts w:ascii="Calibri" w:hAnsi="Calibri"/>
          <w:b/>
          <w:bCs/>
        </w:rPr>
        <w:t>2005</w:t>
      </w:r>
      <w:r w:rsidRPr="00D07774">
        <w:rPr>
          <w:rFonts w:ascii="Calibri" w:hAnsi="Calibri"/>
        </w:rPr>
        <w:t xml:space="preserve">. Genetic Evidence of ‘American’ and ‘European’ Type Symbiotic Algae of Paramecium bursaria Ehrenberg. </w:t>
      </w:r>
      <w:r w:rsidRPr="00D07774">
        <w:rPr>
          <w:rFonts w:ascii="Calibri" w:hAnsi="Calibri"/>
          <w:i/>
          <w:iCs/>
        </w:rPr>
        <w:t>Plant Biology</w:t>
      </w:r>
      <w:r w:rsidRPr="00D07774">
        <w:rPr>
          <w:rFonts w:ascii="Calibri" w:hAnsi="Calibri"/>
        </w:rPr>
        <w:t xml:space="preserve"> </w:t>
      </w:r>
      <w:r w:rsidRPr="00D07774">
        <w:rPr>
          <w:rFonts w:ascii="Calibri" w:hAnsi="Calibri"/>
          <w:b/>
          <w:bCs/>
        </w:rPr>
        <w:t>7</w:t>
      </w:r>
      <w:r w:rsidRPr="00D07774">
        <w:rPr>
          <w:rFonts w:ascii="Calibri" w:hAnsi="Calibri"/>
        </w:rPr>
        <w:t>: 526–532.</w:t>
      </w:r>
    </w:p>
    <w:p w14:paraId="0B5B93B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u B, Min M, Zhou W, Du Z, Mohr M, P C, Zhu J, Cheng Y, Liu Y, Ruan R</w:t>
      </w:r>
      <w:r w:rsidRPr="00D07774">
        <w:rPr>
          <w:rFonts w:ascii="Calibri" w:hAnsi="Calibri"/>
        </w:rPr>
        <w:t xml:space="preserve">. </w:t>
      </w:r>
      <w:r w:rsidRPr="00D07774">
        <w:rPr>
          <w:rFonts w:ascii="Calibri" w:hAnsi="Calibri"/>
          <w:b/>
          <w:bCs/>
        </w:rPr>
        <w:t>2012</w:t>
      </w:r>
      <w:r w:rsidRPr="00D07774">
        <w:rPr>
          <w:rFonts w:ascii="Calibri" w:hAnsi="Calibri"/>
        </w:rPr>
        <w:t xml:space="preserve">. Enhanced mixotrophic growth of microalga Chlorella sp. on pretreated swine manure for simultaneous biofuel feedstock production and nutrient removal.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28</w:t>
      </w:r>
      <w:r w:rsidRPr="00D07774">
        <w:rPr>
          <w:rFonts w:ascii="Calibri" w:hAnsi="Calibri"/>
        </w:rPr>
        <w:t>: 71–79.</w:t>
      </w:r>
    </w:p>
    <w:p w14:paraId="533DCE2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u Q, Sommerfeld M, Jarvis E, Ghirardi M, Posewitz M, Seibert M, Darzins A</w:t>
      </w:r>
      <w:r w:rsidRPr="00D07774">
        <w:rPr>
          <w:rFonts w:ascii="Calibri" w:hAnsi="Calibri"/>
        </w:rPr>
        <w:t xml:space="preserve">. </w:t>
      </w:r>
      <w:r w:rsidRPr="00D07774">
        <w:rPr>
          <w:rFonts w:ascii="Calibri" w:hAnsi="Calibri"/>
          <w:b/>
          <w:bCs/>
        </w:rPr>
        <w:t>2008</w:t>
      </w:r>
      <w:r w:rsidRPr="00D07774">
        <w:rPr>
          <w:rFonts w:ascii="Calibri" w:hAnsi="Calibri"/>
        </w:rPr>
        <w:t xml:space="preserve">. Microalgal triacylglycerols as feedstocks for biofuel production: perspectives and advances. </w:t>
      </w:r>
      <w:r w:rsidRPr="00D07774">
        <w:rPr>
          <w:rFonts w:ascii="Calibri" w:hAnsi="Calibri"/>
          <w:i/>
          <w:iCs/>
        </w:rPr>
        <w:t>The Plant Journal</w:t>
      </w:r>
      <w:r w:rsidRPr="00D07774">
        <w:rPr>
          <w:rFonts w:ascii="Calibri" w:hAnsi="Calibri"/>
        </w:rPr>
        <w:t xml:space="preserve"> </w:t>
      </w:r>
      <w:r w:rsidRPr="00D07774">
        <w:rPr>
          <w:rFonts w:ascii="Calibri" w:hAnsi="Calibri"/>
          <w:b/>
          <w:bCs/>
        </w:rPr>
        <w:t>54</w:t>
      </w:r>
      <w:r w:rsidRPr="00D07774">
        <w:rPr>
          <w:rFonts w:ascii="Calibri" w:hAnsi="Calibri"/>
        </w:rPr>
        <w:t>: 621–639.</w:t>
      </w:r>
    </w:p>
    <w:p w14:paraId="051BB59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Hunter-Cevera J, Boussiba S, Cuello J, Duke C, Efroymson R, Golden S, Holmgren J, Johnson D, Jones M, Smith V, </w:t>
      </w:r>
      <w:r w:rsidRPr="00D07774">
        <w:rPr>
          <w:rFonts w:ascii="Calibri" w:hAnsi="Calibri"/>
          <w:b/>
          <w:bCs/>
          <w:i/>
          <w:iCs/>
        </w:rPr>
        <w:t>et al.</w:t>
      </w:r>
      <w:r w:rsidRPr="00D07774">
        <w:rPr>
          <w:rFonts w:ascii="Calibri" w:hAnsi="Calibri"/>
        </w:rPr>
        <w:t xml:space="preserve"> </w:t>
      </w:r>
      <w:r w:rsidRPr="00D07774">
        <w:rPr>
          <w:rFonts w:ascii="Calibri" w:hAnsi="Calibri"/>
          <w:b/>
          <w:bCs/>
        </w:rPr>
        <w:t>2012</w:t>
      </w:r>
      <w:r w:rsidRPr="00D07774">
        <w:rPr>
          <w:rFonts w:ascii="Calibri" w:hAnsi="Calibri"/>
        </w:rPr>
        <w:t xml:space="preserve">. </w:t>
      </w:r>
      <w:r w:rsidRPr="00D07774">
        <w:rPr>
          <w:rFonts w:ascii="Calibri" w:hAnsi="Calibri"/>
          <w:i/>
          <w:iCs/>
        </w:rPr>
        <w:t xml:space="preserve">Sustainable Development of Algal Biofuels in the United States: Committee on the Sustainable Development of Algal </w:t>
      </w:r>
      <w:r w:rsidRPr="00D07774">
        <w:rPr>
          <w:rFonts w:ascii="Calibri" w:hAnsi="Calibri"/>
          <w:i/>
          <w:iCs/>
        </w:rPr>
        <w:lastRenderedPageBreak/>
        <w:t>Biofuels; Board on Agriculture and Natural Resources; Board on Energy and Environmental Systems; Division on Earth and Life Studies; Division on Engineering and Physical Sciences; National Research Council</w:t>
      </w:r>
      <w:r w:rsidRPr="00D07774">
        <w:rPr>
          <w:rFonts w:ascii="Calibri" w:hAnsi="Calibri"/>
        </w:rPr>
        <w:t>. Washington, D.C.: The National Academies Press.</w:t>
      </w:r>
    </w:p>
    <w:p w14:paraId="13125DD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uss VAR, Frank C, Hartmann EC, Hirmer M, Kloboucek A, Seidel BM, Wenzeler P, Kessler E</w:t>
      </w:r>
      <w:r w:rsidRPr="00D07774">
        <w:rPr>
          <w:rFonts w:ascii="Calibri" w:hAnsi="Calibri"/>
        </w:rPr>
        <w:t xml:space="preserve">. </w:t>
      </w:r>
      <w:r w:rsidRPr="00D07774">
        <w:rPr>
          <w:rFonts w:ascii="Calibri" w:hAnsi="Calibri"/>
          <w:b/>
          <w:bCs/>
        </w:rPr>
        <w:t>1999</w:t>
      </w:r>
      <w:r w:rsidRPr="00D07774">
        <w:rPr>
          <w:rFonts w:ascii="Calibri" w:hAnsi="Calibri"/>
        </w:rPr>
        <w:t xml:space="preserve">. Biochemical Taxonomy and Molecular Phylogeny of the Genus Chlorella Sensu Lato (chlorophyta). </w:t>
      </w:r>
      <w:r w:rsidRPr="00D07774">
        <w:rPr>
          <w:rFonts w:ascii="Calibri" w:hAnsi="Calibri"/>
          <w:i/>
          <w:iCs/>
        </w:rPr>
        <w:t>Journal of Phycology</w:t>
      </w:r>
      <w:r w:rsidRPr="00D07774">
        <w:rPr>
          <w:rFonts w:ascii="Calibri" w:hAnsi="Calibri"/>
        </w:rPr>
        <w:t xml:space="preserve"> </w:t>
      </w:r>
      <w:r w:rsidRPr="00D07774">
        <w:rPr>
          <w:rFonts w:ascii="Calibri" w:hAnsi="Calibri"/>
          <w:b/>
          <w:bCs/>
        </w:rPr>
        <w:t>35</w:t>
      </w:r>
      <w:r w:rsidRPr="00D07774">
        <w:rPr>
          <w:rFonts w:ascii="Calibri" w:hAnsi="Calibri"/>
        </w:rPr>
        <w:t>: 587–598.</w:t>
      </w:r>
    </w:p>
    <w:p w14:paraId="42A7B25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uss V</w:t>
      </w:r>
      <w:r w:rsidR="00C93A6A">
        <w:rPr>
          <w:rFonts w:ascii="Calibri" w:hAnsi="Calibri"/>
          <w:b/>
          <w:bCs/>
        </w:rPr>
        <w:t>A</w:t>
      </w:r>
      <w:r w:rsidRPr="00D07774">
        <w:rPr>
          <w:rFonts w:ascii="Calibri" w:hAnsi="Calibri"/>
          <w:b/>
          <w:bCs/>
        </w:rPr>
        <w:t>R, Sogin ML</w:t>
      </w:r>
      <w:r w:rsidRPr="00D07774">
        <w:rPr>
          <w:rFonts w:ascii="Calibri" w:hAnsi="Calibri"/>
        </w:rPr>
        <w:t xml:space="preserve">. </w:t>
      </w:r>
      <w:r w:rsidRPr="00D07774">
        <w:rPr>
          <w:rFonts w:ascii="Calibri" w:hAnsi="Calibri"/>
          <w:b/>
          <w:bCs/>
        </w:rPr>
        <w:t>1990</w:t>
      </w:r>
      <w:r w:rsidRPr="00D07774">
        <w:rPr>
          <w:rFonts w:ascii="Calibri" w:hAnsi="Calibri"/>
        </w:rPr>
        <w:t xml:space="preserve">. Phylogenetic position of someChlorella species within the chlorococcales based upon complete small-subunit ribosomal RNA sequences. </w:t>
      </w:r>
      <w:r w:rsidRPr="00D07774">
        <w:rPr>
          <w:rFonts w:ascii="Calibri" w:hAnsi="Calibri"/>
          <w:i/>
          <w:iCs/>
        </w:rPr>
        <w:t>Journal of Molecular Evolution</w:t>
      </w:r>
      <w:r w:rsidRPr="00D07774">
        <w:rPr>
          <w:rFonts w:ascii="Calibri" w:hAnsi="Calibri"/>
        </w:rPr>
        <w:t xml:space="preserve"> </w:t>
      </w:r>
      <w:r w:rsidRPr="00D07774">
        <w:rPr>
          <w:rFonts w:ascii="Calibri" w:hAnsi="Calibri"/>
          <w:b/>
          <w:bCs/>
        </w:rPr>
        <w:t>31</w:t>
      </w:r>
      <w:r w:rsidRPr="00D07774">
        <w:rPr>
          <w:rFonts w:ascii="Calibri" w:hAnsi="Calibri"/>
        </w:rPr>
        <w:t>: 432–442.</w:t>
      </w:r>
    </w:p>
    <w:p w14:paraId="367273C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utner SH, Provasoli L, Schatz A, Haskins CP</w:t>
      </w:r>
      <w:r w:rsidRPr="00D07774">
        <w:rPr>
          <w:rFonts w:ascii="Calibri" w:hAnsi="Calibri"/>
        </w:rPr>
        <w:t xml:space="preserve">. </w:t>
      </w:r>
      <w:r w:rsidRPr="00D07774">
        <w:rPr>
          <w:rFonts w:ascii="Calibri" w:hAnsi="Calibri"/>
          <w:b/>
          <w:bCs/>
        </w:rPr>
        <w:t>1950</w:t>
      </w:r>
      <w:r w:rsidRPr="00D07774">
        <w:rPr>
          <w:rFonts w:ascii="Calibri" w:hAnsi="Calibri"/>
        </w:rPr>
        <w:t xml:space="preserve">. Some Approaches to the Study of the Role of Metals in the Metabolism of Microorganisms. </w:t>
      </w:r>
      <w:r w:rsidRPr="00D07774">
        <w:rPr>
          <w:rFonts w:ascii="Calibri" w:hAnsi="Calibri"/>
          <w:i/>
          <w:iCs/>
        </w:rPr>
        <w:t>Proceedings of the American Philosophical Society</w:t>
      </w:r>
      <w:r w:rsidRPr="00D07774">
        <w:rPr>
          <w:rFonts w:ascii="Calibri" w:hAnsi="Calibri"/>
        </w:rPr>
        <w:t xml:space="preserve"> </w:t>
      </w:r>
      <w:r w:rsidRPr="00D07774">
        <w:rPr>
          <w:rFonts w:ascii="Calibri" w:hAnsi="Calibri"/>
          <w:b/>
          <w:bCs/>
        </w:rPr>
        <w:t>94</w:t>
      </w:r>
      <w:r w:rsidRPr="00D07774">
        <w:rPr>
          <w:rFonts w:ascii="Calibri" w:hAnsi="Calibri"/>
        </w:rPr>
        <w:t>: 152–170.</w:t>
      </w:r>
    </w:p>
    <w:p w14:paraId="5FD0528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Hwang U-W, Kim W</w:t>
      </w:r>
      <w:r w:rsidRPr="00D07774">
        <w:rPr>
          <w:rFonts w:ascii="Calibri" w:hAnsi="Calibri"/>
        </w:rPr>
        <w:t xml:space="preserve">. </w:t>
      </w:r>
      <w:r w:rsidRPr="00D07774">
        <w:rPr>
          <w:rFonts w:ascii="Calibri" w:hAnsi="Calibri"/>
          <w:b/>
          <w:bCs/>
        </w:rPr>
        <w:t>1999</w:t>
      </w:r>
      <w:r w:rsidRPr="00D07774">
        <w:rPr>
          <w:rFonts w:ascii="Calibri" w:hAnsi="Calibri"/>
        </w:rPr>
        <w:t xml:space="preserve">. General properties and phylogenetic utilities of nuclear ribosomal DNA and mitochondrial DNA commonly used in molecular systematics. </w:t>
      </w:r>
      <w:r w:rsidRPr="00D07774">
        <w:rPr>
          <w:rFonts w:ascii="Calibri" w:hAnsi="Calibri"/>
          <w:i/>
          <w:iCs/>
        </w:rPr>
        <w:t>The Korean Journal of Parasitology</w:t>
      </w:r>
      <w:r w:rsidRPr="00D07774">
        <w:rPr>
          <w:rFonts w:ascii="Calibri" w:hAnsi="Calibri"/>
        </w:rPr>
        <w:t xml:space="preserve"> </w:t>
      </w:r>
      <w:r w:rsidRPr="00D07774">
        <w:rPr>
          <w:rFonts w:ascii="Calibri" w:hAnsi="Calibri"/>
          <w:b/>
          <w:bCs/>
        </w:rPr>
        <w:t>37</w:t>
      </w:r>
      <w:r w:rsidRPr="00D07774">
        <w:rPr>
          <w:rFonts w:ascii="Calibri" w:hAnsi="Calibri"/>
        </w:rPr>
        <w:t>: 215.</w:t>
      </w:r>
    </w:p>
    <w:p w14:paraId="55FB494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IEA</w:t>
      </w:r>
      <w:r w:rsidRPr="00D07774">
        <w:rPr>
          <w:rFonts w:ascii="Calibri" w:hAnsi="Calibri"/>
        </w:rPr>
        <w:t xml:space="preserve">. </w:t>
      </w:r>
      <w:r w:rsidRPr="00D07774">
        <w:rPr>
          <w:rFonts w:ascii="Calibri" w:hAnsi="Calibri"/>
          <w:b/>
          <w:bCs/>
        </w:rPr>
        <w:t>2014</w:t>
      </w:r>
      <w:r w:rsidRPr="00D07774">
        <w:rPr>
          <w:rFonts w:ascii="Calibri" w:hAnsi="Calibri"/>
        </w:rPr>
        <w:t xml:space="preserve">. </w:t>
      </w:r>
      <w:r w:rsidRPr="00D07774">
        <w:rPr>
          <w:rFonts w:ascii="Calibri" w:hAnsi="Calibri"/>
          <w:i/>
          <w:iCs/>
        </w:rPr>
        <w:t>World Energy Outlook 2014</w:t>
      </w:r>
      <w:r w:rsidRPr="00D07774">
        <w:rPr>
          <w:rFonts w:ascii="Calibri" w:hAnsi="Calibri"/>
        </w:rPr>
        <w:t>. International Energy Agency.</w:t>
      </w:r>
    </w:p>
    <w:p w14:paraId="24371E2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James GO, Hocart CH, Hillier W, Chen H, Kordbacheh F, Price GD, Djordjevic MA</w:t>
      </w:r>
      <w:r w:rsidRPr="00D07774">
        <w:rPr>
          <w:rFonts w:ascii="Calibri" w:hAnsi="Calibri"/>
        </w:rPr>
        <w:t xml:space="preserve">. </w:t>
      </w:r>
      <w:r w:rsidRPr="00D07774">
        <w:rPr>
          <w:rFonts w:ascii="Calibri" w:hAnsi="Calibri"/>
          <w:b/>
          <w:bCs/>
        </w:rPr>
        <w:t>2011</w:t>
      </w:r>
      <w:r w:rsidRPr="00D07774">
        <w:rPr>
          <w:rFonts w:ascii="Calibri" w:hAnsi="Calibri"/>
        </w:rPr>
        <w:t xml:space="preserve">. Fatty acid profiling of Chlamydomonas reinhardtii under nitrogen deprivation.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3343–3351.</w:t>
      </w:r>
    </w:p>
    <w:p w14:paraId="718BC30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Jasinski S</w:t>
      </w:r>
      <w:r w:rsidRPr="00D07774">
        <w:rPr>
          <w:rFonts w:ascii="Calibri" w:hAnsi="Calibri"/>
        </w:rPr>
        <w:t xml:space="preserve">. </w:t>
      </w:r>
      <w:r w:rsidRPr="00D07774">
        <w:rPr>
          <w:rFonts w:ascii="Calibri" w:hAnsi="Calibri"/>
          <w:b/>
          <w:bCs/>
        </w:rPr>
        <w:t>2003</w:t>
      </w:r>
      <w:r w:rsidRPr="00D07774">
        <w:rPr>
          <w:rFonts w:ascii="Calibri" w:hAnsi="Calibri"/>
        </w:rPr>
        <w:t xml:space="preserve">. </w:t>
      </w:r>
      <w:r w:rsidRPr="00D07774">
        <w:rPr>
          <w:rFonts w:ascii="Calibri" w:hAnsi="Calibri"/>
          <w:i/>
          <w:iCs/>
        </w:rPr>
        <w:t>Phosphate Rock, Statistics and Information</w:t>
      </w:r>
      <w:r w:rsidRPr="00D07774">
        <w:rPr>
          <w:rFonts w:ascii="Calibri" w:hAnsi="Calibri"/>
        </w:rPr>
        <w:t>. US Geological Survey.</w:t>
      </w:r>
    </w:p>
    <w:p w14:paraId="19C705F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Jean-Baptiste P, Ducroux R</w:t>
      </w:r>
      <w:r w:rsidRPr="00D07774">
        <w:rPr>
          <w:rFonts w:ascii="Calibri" w:hAnsi="Calibri"/>
        </w:rPr>
        <w:t xml:space="preserve">. </w:t>
      </w:r>
      <w:r w:rsidRPr="00D07774">
        <w:rPr>
          <w:rFonts w:ascii="Calibri" w:hAnsi="Calibri"/>
          <w:b/>
          <w:bCs/>
        </w:rPr>
        <w:t>2003</w:t>
      </w:r>
      <w:r w:rsidRPr="00D07774">
        <w:rPr>
          <w:rFonts w:ascii="Calibri" w:hAnsi="Calibri"/>
        </w:rPr>
        <w:t xml:space="preserve">. Energy policy and climate change. </w:t>
      </w:r>
      <w:r w:rsidRPr="00D07774">
        <w:rPr>
          <w:rFonts w:ascii="Calibri" w:hAnsi="Calibri"/>
          <w:i/>
          <w:iCs/>
        </w:rPr>
        <w:t>Energy Policy</w:t>
      </w:r>
      <w:r w:rsidRPr="00D07774">
        <w:rPr>
          <w:rFonts w:ascii="Calibri" w:hAnsi="Calibri"/>
        </w:rPr>
        <w:t xml:space="preserve"> </w:t>
      </w:r>
      <w:r w:rsidRPr="00D07774">
        <w:rPr>
          <w:rFonts w:ascii="Calibri" w:hAnsi="Calibri"/>
          <w:b/>
          <w:bCs/>
        </w:rPr>
        <w:t>31</w:t>
      </w:r>
      <w:r w:rsidRPr="00D07774">
        <w:rPr>
          <w:rFonts w:ascii="Calibri" w:hAnsi="Calibri"/>
        </w:rPr>
        <w:t>: 155–166.</w:t>
      </w:r>
    </w:p>
    <w:p w14:paraId="033BD32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Jeffrey S, Humphrey G</w:t>
      </w:r>
      <w:r w:rsidRPr="00D07774">
        <w:rPr>
          <w:rFonts w:ascii="Calibri" w:hAnsi="Calibri"/>
        </w:rPr>
        <w:t xml:space="preserve">. </w:t>
      </w:r>
      <w:r w:rsidRPr="00D07774">
        <w:rPr>
          <w:rFonts w:ascii="Calibri" w:hAnsi="Calibri"/>
          <w:b/>
          <w:bCs/>
        </w:rPr>
        <w:t>1975</w:t>
      </w:r>
      <w:r w:rsidRPr="00D07774">
        <w:rPr>
          <w:rFonts w:ascii="Calibri" w:hAnsi="Calibri"/>
        </w:rPr>
        <w:t xml:space="preserve">. New spectrophotometric equations for determining chlorophylls a, b, c1 and c2 in higher plants, algae and natural populations. </w:t>
      </w:r>
      <w:r w:rsidRPr="00D07774">
        <w:rPr>
          <w:rFonts w:ascii="Calibri" w:hAnsi="Calibri"/>
          <w:i/>
          <w:iCs/>
        </w:rPr>
        <w:t>Biochem Physiol Pflanz</w:t>
      </w:r>
      <w:r w:rsidRPr="00D07774">
        <w:rPr>
          <w:rFonts w:ascii="Calibri" w:hAnsi="Calibri"/>
        </w:rPr>
        <w:t xml:space="preserve"> </w:t>
      </w:r>
      <w:r w:rsidRPr="00D07774">
        <w:rPr>
          <w:rFonts w:ascii="Calibri" w:hAnsi="Calibri"/>
          <w:b/>
          <w:bCs/>
        </w:rPr>
        <w:t>167</w:t>
      </w:r>
      <w:r w:rsidRPr="00D07774">
        <w:rPr>
          <w:rFonts w:ascii="Calibri" w:hAnsi="Calibri"/>
        </w:rPr>
        <w:t>: 191–194.</w:t>
      </w:r>
    </w:p>
    <w:p w14:paraId="2921636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Jiménez-Pérez M., Sánchez-Castillo P, Romera O, Fernández-Moreno D, Pérez-Martı́nez C</w:t>
      </w:r>
      <w:r w:rsidRPr="00D07774">
        <w:rPr>
          <w:rFonts w:ascii="Calibri" w:hAnsi="Calibri"/>
        </w:rPr>
        <w:t xml:space="preserve">. </w:t>
      </w:r>
      <w:r w:rsidRPr="00D07774">
        <w:rPr>
          <w:rFonts w:ascii="Calibri" w:hAnsi="Calibri"/>
          <w:b/>
          <w:bCs/>
        </w:rPr>
        <w:t>2004</w:t>
      </w:r>
      <w:r w:rsidRPr="00D07774">
        <w:rPr>
          <w:rFonts w:ascii="Calibri" w:hAnsi="Calibri"/>
        </w:rPr>
        <w:t xml:space="preserve">. Growth and nutrient removal in free and immobilized planktonic green algae isolated from pig manure. </w:t>
      </w:r>
      <w:r w:rsidRPr="00D07774">
        <w:rPr>
          <w:rFonts w:ascii="Calibri" w:hAnsi="Calibri"/>
          <w:i/>
          <w:iCs/>
        </w:rPr>
        <w:t>Enzyme and Microbial Technology</w:t>
      </w:r>
      <w:r w:rsidRPr="00D07774">
        <w:rPr>
          <w:rFonts w:ascii="Calibri" w:hAnsi="Calibri"/>
        </w:rPr>
        <w:t xml:space="preserve"> </w:t>
      </w:r>
      <w:r w:rsidRPr="00D07774">
        <w:rPr>
          <w:rFonts w:ascii="Calibri" w:hAnsi="Calibri"/>
          <w:b/>
          <w:bCs/>
        </w:rPr>
        <w:t>34</w:t>
      </w:r>
      <w:r w:rsidRPr="00D07774">
        <w:rPr>
          <w:rFonts w:ascii="Calibri" w:hAnsi="Calibri"/>
        </w:rPr>
        <w:t>: 392–398.</w:t>
      </w:r>
    </w:p>
    <w:p w14:paraId="00EE47A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Johnson GN</w:t>
      </w:r>
      <w:r w:rsidRPr="00D07774">
        <w:rPr>
          <w:rFonts w:ascii="Calibri" w:hAnsi="Calibri"/>
        </w:rPr>
        <w:t xml:space="preserve">. </w:t>
      </w:r>
      <w:r w:rsidRPr="00D07774">
        <w:rPr>
          <w:rFonts w:ascii="Calibri" w:hAnsi="Calibri"/>
          <w:b/>
          <w:bCs/>
        </w:rPr>
        <w:t>2011</w:t>
      </w:r>
      <w:r w:rsidRPr="00D07774">
        <w:rPr>
          <w:rFonts w:ascii="Calibri" w:hAnsi="Calibri"/>
        </w:rPr>
        <w:t xml:space="preserve">. Physiology of PSI cyclic electron transport in higher plants. </w:t>
      </w:r>
      <w:r w:rsidRPr="00D07774">
        <w:rPr>
          <w:rFonts w:ascii="Calibri" w:hAnsi="Calibri"/>
          <w:i/>
          <w:iCs/>
        </w:rPr>
        <w:t>Biochimica et Biophysica Acta (BBA) - Bioenergetics</w:t>
      </w:r>
      <w:r w:rsidRPr="00D07774">
        <w:rPr>
          <w:rFonts w:ascii="Calibri" w:hAnsi="Calibri"/>
        </w:rPr>
        <w:t xml:space="preserve"> </w:t>
      </w:r>
      <w:r w:rsidRPr="00D07774">
        <w:rPr>
          <w:rFonts w:ascii="Calibri" w:hAnsi="Calibri"/>
          <w:b/>
          <w:bCs/>
        </w:rPr>
        <w:t>1807</w:t>
      </w:r>
      <w:r w:rsidRPr="00D07774">
        <w:rPr>
          <w:rFonts w:ascii="Calibri" w:hAnsi="Calibri"/>
        </w:rPr>
        <w:t>: 384–389.</w:t>
      </w:r>
    </w:p>
    <w:p w14:paraId="503F79C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Johnson X, Alric J</w:t>
      </w:r>
      <w:r w:rsidRPr="00D07774">
        <w:rPr>
          <w:rFonts w:ascii="Calibri" w:hAnsi="Calibri"/>
        </w:rPr>
        <w:t xml:space="preserve">. </w:t>
      </w:r>
      <w:r w:rsidRPr="00D07774">
        <w:rPr>
          <w:rFonts w:ascii="Calibri" w:hAnsi="Calibri"/>
          <w:b/>
          <w:bCs/>
        </w:rPr>
        <w:t>2012</w:t>
      </w:r>
      <w:r w:rsidRPr="00D07774">
        <w:rPr>
          <w:rFonts w:ascii="Calibri" w:hAnsi="Calibri"/>
        </w:rPr>
        <w:t xml:space="preserve">. Interaction between Starch Breakdown, Acetate Assimilation, and Photosynthetic Cyclic Electron Flow in Chlamydomonas reinhardtii. </w:t>
      </w:r>
      <w:r w:rsidRPr="00D07774">
        <w:rPr>
          <w:rFonts w:ascii="Calibri" w:hAnsi="Calibri"/>
          <w:i/>
          <w:iCs/>
        </w:rPr>
        <w:t>Journal of Biological Chemistry</w:t>
      </w:r>
      <w:r w:rsidRPr="00D07774">
        <w:rPr>
          <w:rFonts w:ascii="Calibri" w:hAnsi="Calibri"/>
        </w:rPr>
        <w:t xml:space="preserve"> </w:t>
      </w:r>
      <w:r w:rsidRPr="00D07774">
        <w:rPr>
          <w:rFonts w:ascii="Calibri" w:hAnsi="Calibri"/>
          <w:b/>
          <w:bCs/>
        </w:rPr>
        <w:t>287</w:t>
      </w:r>
      <w:r w:rsidRPr="00D07774">
        <w:rPr>
          <w:rFonts w:ascii="Calibri" w:hAnsi="Calibri"/>
        </w:rPr>
        <w:t>: 26445–26452.</w:t>
      </w:r>
    </w:p>
    <w:p w14:paraId="2E2EC1C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Johnson X, Alric J</w:t>
      </w:r>
      <w:r w:rsidRPr="00D07774">
        <w:rPr>
          <w:rFonts w:ascii="Calibri" w:hAnsi="Calibri"/>
        </w:rPr>
        <w:t xml:space="preserve">. </w:t>
      </w:r>
      <w:r w:rsidRPr="00D07774">
        <w:rPr>
          <w:rFonts w:ascii="Calibri" w:hAnsi="Calibri"/>
          <w:b/>
          <w:bCs/>
        </w:rPr>
        <w:t>2013</w:t>
      </w:r>
      <w:r w:rsidRPr="00D07774">
        <w:rPr>
          <w:rFonts w:ascii="Calibri" w:hAnsi="Calibri"/>
        </w:rPr>
        <w:t xml:space="preserve">. Central Carbon Metabolism and Electron Transport in Chlamydomonas reinhardtii: Metabolic Constraints for Carbon Partitioning between Oil and Starch. </w:t>
      </w:r>
      <w:r w:rsidRPr="00D07774">
        <w:rPr>
          <w:rFonts w:ascii="Calibri" w:hAnsi="Calibri"/>
          <w:i/>
          <w:iCs/>
        </w:rPr>
        <w:t>Eukaryotic Cell</w:t>
      </w:r>
      <w:r w:rsidRPr="00D07774">
        <w:rPr>
          <w:rFonts w:ascii="Calibri" w:hAnsi="Calibri"/>
        </w:rPr>
        <w:t xml:space="preserve"> </w:t>
      </w:r>
      <w:r w:rsidRPr="00D07774">
        <w:rPr>
          <w:rFonts w:ascii="Calibri" w:hAnsi="Calibri"/>
          <w:b/>
          <w:bCs/>
        </w:rPr>
        <w:t>12</w:t>
      </w:r>
      <w:r w:rsidRPr="00D07774">
        <w:rPr>
          <w:rFonts w:ascii="Calibri" w:hAnsi="Calibri"/>
        </w:rPr>
        <w:t>: 776–793.</w:t>
      </w:r>
    </w:p>
    <w:p w14:paraId="52CC940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Johnson M, Zaretskaya I, Raytselis Y, Merezhuk Y, McGinnis S, Madden TL</w:t>
      </w:r>
      <w:r w:rsidRPr="00D07774">
        <w:rPr>
          <w:rFonts w:ascii="Calibri" w:hAnsi="Calibri"/>
        </w:rPr>
        <w:t xml:space="preserve">. </w:t>
      </w:r>
      <w:r w:rsidRPr="00D07774">
        <w:rPr>
          <w:rFonts w:ascii="Calibri" w:hAnsi="Calibri"/>
          <w:b/>
          <w:bCs/>
        </w:rPr>
        <w:t>2008</w:t>
      </w:r>
      <w:r w:rsidRPr="00D07774">
        <w:rPr>
          <w:rFonts w:ascii="Calibri" w:hAnsi="Calibri"/>
        </w:rPr>
        <w:t xml:space="preserve">. NCBI BLAST: a better web interface. </w:t>
      </w:r>
      <w:r w:rsidRPr="00D07774">
        <w:rPr>
          <w:rFonts w:ascii="Calibri" w:hAnsi="Calibri"/>
          <w:i/>
          <w:iCs/>
        </w:rPr>
        <w:t>Nucleic Acids Research</w:t>
      </w:r>
      <w:r w:rsidRPr="00D07774">
        <w:rPr>
          <w:rFonts w:ascii="Calibri" w:hAnsi="Calibri"/>
        </w:rPr>
        <w:t xml:space="preserve"> </w:t>
      </w:r>
      <w:r w:rsidRPr="00D07774">
        <w:rPr>
          <w:rFonts w:ascii="Calibri" w:hAnsi="Calibri"/>
          <w:b/>
          <w:bCs/>
        </w:rPr>
        <w:t>36</w:t>
      </w:r>
      <w:r w:rsidRPr="00D07774">
        <w:rPr>
          <w:rFonts w:ascii="Calibri" w:hAnsi="Calibri"/>
        </w:rPr>
        <w:t>: W5–W9.</w:t>
      </w:r>
    </w:p>
    <w:p w14:paraId="0D56EAB8" w14:textId="77777777" w:rsidR="003033E5" w:rsidRPr="00475599" w:rsidRDefault="00B35859" w:rsidP="00E41AE4">
      <w:pPr>
        <w:pStyle w:val="Bibliography"/>
        <w:tabs>
          <w:tab w:val="left" w:pos="450"/>
          <w:tab w:val="left" w:pos="540"/>
          <w:tab w:val="left" w:pos="630"/>
        </w:tabs>
        <w:spacing w:before="240" w:after="240"/>
        <w:ind w:left="540" w:hanging="540"/>
        <w:rPr>
          <w:rFonts w:ascii="Calibri" w:hAnsi="Calibri"/>
          <w:bCs/>
        </w:rPr>
      </w:pPr>
      <w:r>
        <w:rPr>
          <w:rFonts w:ascii="Calibri" w:hAnsi="Calibri"/>
          <w:b/>
          <w:bCs/>
        </w:rPr>
        <w:t>Jorq</w:t>
      </w:r>
      <w:r w:rsidR="003033E5">
        <w:rPr>
          <w:rFonts w:ascii="Calibri" w:hAnsi="Calibri"/>
          <w:b/>
          <w:bCs/>
        </w:rPr>
        <w:t xml:space="preserve">uera </w:t>
      </w:r>
      <w:r w:rsidR="00475599">
        <w:rPr>
          <w:rFonts w:ascii="Calibri" w:hAnsi="Calibri"/>
          <w:b/>
          <w:bCs/>
        </w:rPr>
        <w:t>O</w:t>
      </w:r>
      <w:r w:rsidR="003033E5">
        <w:rPr>
          <w:rFonts w:ascii="Calibri" w:hAnsi="Calibri"/>
          <w:b/>
          <w:bCs/>
        </w:rPr>
        <w:t xml:space="preserve">, Kiperstok </w:t>
      </w:r>
      <w:r w:rsidR="00475599">
        <w:rPr>
          <w:rFonts w:ascii="Calibri" w:hAnsi="Calibri"/>
          <w:b/>
          <w:bCs/>
        </w:rPr>
        <w:t>A</w:t>
      </w:r>
      <w:r w:rsidR="003033E5">
        <w:rPr>
          <w:rFonts w:ascii="Calibri" w:hAnsi="Calibri"/>
          <w:b/>
          <w:bCs/>
        </w:rPr>
        <w:t xml:space="preserve"> Sales </w:t>
      </w:r>
      <w:r w:rsidR="00475599">
        <w:rPr>
          <w:rFonts w:ascii="Calibri" w:hAnsi="Calibri"/>
          <w:b/>
          <w:bCs/>
        </w:rPr>
        <w:t>EA</w:t>
      </w:r>
      <w:r w:rsidR="003033E5">
        <w:rPr>
          <w:rFonts w:ascii="Calibri" w:hAnsi="Calibri"/>
          <w:b/>
          <w:bCs/>
        </w:rPr>
        <w:t>, Embiruau M</w:t>
      </w:r>
      <w:r w:rsidR="00475599">
        <w:rPr>
          <w:rFonts w:ascii="Calibri" w:hAnsi="Calibri"/>
          <w:b/>
          <w:bCs/>
        </w:rPr>
        <w:t>, Ghirardi ML. 2010.</w:t>
      </w:r>
      <w:r w:rsidR="00475599">
        <w:rPr>
          <w:rFonts w:ascii="Calibri" w:hAnsi="Calibri"/>
          <w:bCs/>
        </w:rPr>
        <w:t xml:space="preserve"> Comparitive energy life-cycle analyses of microalgal biomass production in open poinds and photobioreactors. </w:t>
      </w:r>
      <w:r w:rsidR="00475599">
        <w:rPr>
          <w:rFonts w:ascii="Calibri" w:hAnsi="Calibri"/>
          <w:bCs/>
          <w:i/>
        </w:rPr>
        <w:t xml:space="preserve">Bioresource Technology </w:t>
      </w:r>
      <w:r w:rsidR="00475599">
        <w:rPr>
          <w:rFonts w:ascii="Calibri" w:hAnsi="Calibri"/>
          <w:b/>
          <w:bCs/>
        </w:rPr>
        <w:t xml:space="preserve">101: </w:t>
      </w:r>
      <w:r w:rsidR="00475599">
        <w:rPr>
          <w:rFonts w:ascii="Calibri" w:hAnsi="Calibri"/>
          <w:bCs/>
        </w:rPr>
        <w:t>1406-1413.</w:t>
      </w:r>
    </w:p>
    <w:p w14:paraId="5A774E1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Juergens MT, Deshpande RR, Lucker BF, Park J-J, Wang H, Gargouri M, Holguin FO, Disbrow B, Schaub T, Skepper JN, </w:t>
      </w:r>
      <w:r w:rsidRPr="00D07774">
        <w:rPr>
          <w:rFonts w:ascii="Calibri" w:hAnsi="Calibri"/>
          <w:b/>
          <w:bCs/>
          <w:i/>
          <w:iCs/>
        </w:rPr>
        <w:t>et al.</w:t>
      </w:r>
      <w:r w:rsidRPr="00D07774">
        <w:rPr>
          <w:rFonts w:ascii="Calibri" w:hAnsi="Calibri"/>
        </w:rPr>
        <w:t xml:space="preserve"> </w:t>
      </w:r>
      <w:r w:rsidR="00833364">
        <w:rPr>
          <w:rFonts w:ascii="Calibri" w:hAnsi="Calibri"/>
          <w:b/>
          <w:bCs/>
        </w:rPr>
        <w:t>2015</w:t>
      </w:r>
      <w:r w:rsidRPr="00D07774">
        <w:rPr>
          <w:rFonts w:ascii="Calibri" w:hAnsi="Calibri"/>
        </w:rPr>
        <w:t xml:space="preserve">. The Regulation of Photosynthetic Structure and Function during Nitrogen Deprivation in Chlamydomonas reinhardtii. </w:t>
      </w:r>
      <w:r w:rsidRPr="00D07774">
        <w:rPr>
          <w:rFonts w:ascii="Calibri" w:hAnsi="Calibri"/>
          <w:i/>
          <w:iCs/>
        </w:rPr>
        <w:t>Plant Physiology</w:t>
      </w:r>
      <w:r w:rsidRPr="00D07774">
        <w:rPr>
          <w:rFonts w:ascii="Calibri" w:hAnsi="Calibri"/>
        </w:rPr>
        <w:t xml:space="preserve"> </w:t>
      </w:r>
      <w:r w:rsidRPr="00D07774">
        <w:rPr>
          <w:rFonts w:ascii="Calibri" w:hAnsi="Calibri"/>
          <w:b/>
          <w:bCs/>
        </w:rPr>
        <w:t>167</w:t>
      </w:r>
      <w:r w:rsidRPr="00D07774">
        <w:rPr>
          <w:rFonts w:ascii="Calibri" w:hAnsi="Calibri"/>
        </w:rPr>
        <w:t>: 558–573.</w:t>
      </w:r>
    </w:p>
    <w:p w14:paraId="2DFB998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Juergens MT, Disbrow B, Shachar-Hill Y</w:t>
      </w:r>
      <w:r w:rsidRPr="00D07774">
        <w:rPr>
          <w:rFonts w:ascii="Calibri" w:hAnsi="Calibri"/>
        </w:rPr>
        <w:t xml:space="preserve">. </w:t>
      </w:r>
      <w:r w:rsidR="00833364" w:rsidRPr="00833364">
        <w:rPr>
          <w:rFonts w:ascii="Calibri" w:hAnsi="Calibri"/>
          <w:bCs/>
          <w:i/>
        </w:rPr>
        <w:t>In press</w:t>
      </w:r>
      <w:r w:rsidRPr="00D07774">
        <w:rPr>
          <w:rFonts w:ascii="Calibri" w:hAnsi="Calibri"/>
        </w:rPr>
        <w:t xml:space="preserve">. The Relationship of Triacylglycerol and Starch Accumulation to Carbon and Energy Flows During Nutrient Deprivation in Chlamydomonas. </w:t>
      </w:r>
      <w:r w:rsidRPr="00D07774">
        <w:rPr>
          <w:rFonts w:ascii="Calibri" w:hAnsi="Calibri"/>
          <w:i/>
          <w:iCs/>
        </w:rPr>
        <w:t>Plant Physiology</w:t>
      </w:r>
      <w:r w:rsidR="00833364">
        <w:rPr>
          <w:rFonts w:ascii="Calibri" w:hAnsi="Calibri"/>
        </w:rPr>
        <w:t>.</w:t>
      </w:r>
    </w:p>
    <w:p w14:paraId="283CB8D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an Y, Pan J</w:t>
      </w:r>
      <w:r w:rsidRPr="00D07774">
        <w:rPr>
          <w:rFonts w:ascii="Calibri" w:hAnsi="Calibri"/>
        </w:rPr>
        <w:t xml:space="preserve">. </w:t>
      </w:r>
      <w:r w:rsidRPr="00D07774">
        <w:rPr>
          <w:rFonts w:ascii="Calibri" w:hAnsi="Calibri"/>
          <w:b/>
          <w:bCs/>
        </w:rPr>
        <w:t>2010</w:t>
      </w:r>
      <w:r w:rsidRPr="00D07774">
        <w:rPr>
          <w:rFonts w:ascii="Calibri" w:hAnsi="Calibri"/>
        </w:rPr>
        <w:t xml:space="preserve">. A One-Shot Solution to Bacterial and Fungal Contamination in the Green Alga Chlamydomonas Reinhardtii Culture by Using an Antibiotic Cocktail1. </w:t>
      </w:r>
      <w:r w:rsidRPr="00D07774">
        <w:rPr>
          <w:rFonts w:ascii="Calibri" w:hAnsi="Calibri"/>
          <w:i/>
          <w:iCs/>
        </w:rPr>
        <w:t>Journal of Phycology</w:t>
      </w:r>
      <w:r w:rsidRPr="00D07774">
        <w:rPr>
          <w:rFonts w:ascii="Calibri" w:hAnsi="Calibri"/>
        </w:rPr>
        <w:t xml:space="preserve"> </w:t>
      </w:r>
      <w:r w:rsidRPr="00D07774">
        <w:rPr>
          <w:rFonts w:ascii="Calibri" w:hAnsi="Calibri"/>
          <w:b/>
          <w:bCs/>
        </w:rPr>
        <w:t>46</w:t>
      </w:r>
      <w:r w:rsidRPr="00D07774">
        <w:rPr>
          <w:rFonts w:ascii="Calibri" w:hAnsi="Calibri"/>
        </w:rPr>
        <w:t>: 1356–1358.</w:t>
      </w:r>
    </w:p>
    <w:p w14:paraId="3C8BD4D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arapetyan NV, Schlodder E, Grondelle R van, Dekker JP</w:t>
      </w:r>
      <w:r w:rsidRPr="00D07774">
        <w:rPr>
          <w:rFonts w:ascii="Calibri" w:hAnsi="Calibri"/>
        </w:rPr>
        <w:t xml:space="preserve">. </w:t>
      </w:r>
      <w:r w:rsidRPr="00D07774">
        <w:rPr>
          <w:rFonts w:ascii="Calibri" w:hAnsi="Calibri"/>
          <w:b/>
          <w:bCs/>
        </w:rPr>
        <w:t>2006</w:t>
      </w:r>
      <w:r w:rsidRPr="00D07774">
        <w:rPr>
          <w:rFonts w:ascii="Calibri" w:hAnsi="Calibri"/>
        </w:rPr>
        <w:t>. The Long Wavelength Chlorophylls of Photosystem I. In: Golbeck JH, ed. Advances in Photosynthesis and Respiration. Photosystem I. Springer Netherlands, 177–192.</w:t>
      </w:r>
    </w:p>
    <w:p w14:paraId="5B701F0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ates M</w:t>
      </w:r>
      <w:r w:rsidRPr="00D07774">
        <w:rPr>
          <w:rFonts w:ascii="Calibri" w:hAnsi="Calibri"/>
        </w:rPr>
        <w:t xml:space="preserve">. </w:t>
      </w:r>
      <w:r w:rsidRPr="00D07774">
        <w:rPr>
          <w:rFonts w:ascii="Calibri" w:hAnsi="Calibri"/>
          <w:b/>
          <w:bCs/>
        </w:rPr>
        <w:t>1986</w:t>
      </w:r>
      <w:r w:rsidRPr="00D07774">
        <w:rPr>
          <w:rFonts w:ascii="Calibri" w:hAnsi="Calibri"/>
        </w:rPr>
        <w:t xml:space="preserve">. Definition and classification of lipids. In: Bordon R,,  In: Knippenberg P, eds. Techniques of lipidology: isolation, analysis, and identification </w:t>
      </w:r>
      <w:r w:rsidR="00C93A6A">
        <w:rPr>
          <w:rFonts w:ascii="Calibri" w:hAnsi="Calibri"/>
        </w:rPr>
        <w:t>of lipids. Amsterdam: Elsevier</w:t>
      </w:r>
      <w:r w:rsidRPr="00D07774">
        <w:rPr>
          <w:rFonts w:ascii="Calibri" w:hAnsi="Calibri"/>
        </w:rPr>
        <w:t>.</w:t>
      </w:r>
    </w:p>
    <w:p w14:paraId="776440B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autsky H, Hirsch A</w:t>
      </w:r>
      <w:r w:rsidRPr="00D07774">
        <w:rPr>
          <w:rFonts w:ascii="Calibri" w:hAnsi="Calibri"/>
        </w:rPr>
        <w:t xml:space="preserve">. </w:t>
      </w:r>
      <w:r w:rsidRPr="00D07774">
        <w:rPr>
          <w:rFonts w:ascii="Calibri" w:hAnsi="Calibri"/>
          <w:b/>
          <w:bCs/>
        </w:rPr>
        <w:t>1931</w:t>
      </w:r>
      <w:r w:rsidRPr="00D07774">
        <w:rPr>
          <w:rFonts w:ascii="Calibri" w:hAnsi="Calibri"/>
        </w:rPr>
        <w:t xml:space="preserve">. Neue Versuche zur Kohlensäureassimilation. </w:t>
      </w:r>
      <w:r w:rsidRPr="00D07774">
        <w:rPr>
          <w:rFonts w:ascii="Calibri" w:hAnsi="Calibri"/>
          <w:i/>
          <w:iCs/>
        </w:rPr>
        <w:t>Naturwissenschaften</w:t>
      </w:r>
      <w:r w:rsidRPr="00D07774">
        <w:rPr>
          <w:rFonts w:ascii="Calibri" w:hAnsi="Calibri"/>
        </w:rPr>
        <w:t xml:space="preserve"> </w:t>
      </w:r>
      <w:r w:rsidRPr="00D07774">
        <w:rPr>
          <w:rFonts w:ascii="Calibri" w:hAnsi="Calibri"/>
          <w:b/>
          <w:bCs/>
        </w:rPr>
        <w:t>19</w:t>
      </w:r>
      <w:r w:rsidRPr="00D07774">
        <w:rPr>
          <w:rFonts w:ascii="Calibri" w:hAnsi="Calibri"/>
        </w:rPr>
        <w:t>: 964–964.</w:t>
      </w:r>
    </w:p>
    <w:p w14:paraId="5C13842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awaguchi K</w:t>
      </w:r>
      <w:r w:rsidRPr="00D07774">
        <w:rPr>
          <w:rFonts w:ascii="Calibri" w:hAnsi="Calibri"/>
        </w:rPr>
        <w:t xml:space="preserve">. </w:t>
      </w:r>
      <w:r w:rsidRPr="00D07774">
        <w:rPr>
          <w:rFonts w:ascii="Calibri" w:hAnsi="Calibri"/>
          <w:b/>
          <w:bCs/>
        </w:rPr>
        <w:t>1980</w:t>
      </w:r>
      <w:r w:rsidRPr="00D07774">
        <w:rPr>
          <w:rFonts w:ascii="Calibri" w:hAnsi="Calibri"/>
        </w:rPr>
        <w:t>. Microalgae production systems in Asia. In: Shelef G,,  In: Soeder C, eds. Algae Biomass Production and Use. Elsevier: North Holland Biomedical Press, 25–33.</w:t>
      </w:r>
    </w:p>
    <w:p w14:paraId="73C16D5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eeling CD</w:t>
      </w:r>
      <w:r w:rsidRPr="00D07774">
        <w:rPr>
          <w:rFonts w:ascii="Calibri" w:hAnsi="Calibri"/>
        </w:rPr>
        <w:t xml:space="preserve">. </w:t>
      </w:r>
      <w:r w:rsidRPr="00D07774">
        <w:rPr>
          <w:rFonts w:ascii="Calibri" w:hAnsi="Calibri"/>
          <w:b/>
          <w:bCs/>
        </w:rPr>
        <w:t>1961</w:t>
      </w:r>
      <w:r w:rsidRPr="00D07774">
        <w:rPr>
          <w:rFonts w:ascii="Calibri" w:hAnsi="Calibri"/>
        </w:rPr>
        <w:t xml:space="preserve">. The concentration and isotopic abundances of carbon dioxide in the atmosphere. </w:t>
      </w:r>
      <w:r w:rsidRPr="00D07774">
        <w:rPr>
          <w:rFonts w:ascii="Calibri" w:hAnsi="Calibri"/>
          <w:i/>
          <w:iCs/>
        </w:rPr>
        <w:t>Tellus</w:t>
      </w:r>
      <w:r w:rsidRPr="00D07774">
        <w:rPr>
          <w:rFonts w:ascii="Calibri" w:hAnsi="Calibri"/>
        </w:rPr>
        <w:t xml:space="preserve"> </w:t>
      </w:r>
      <w:r w:rsidRPr="00D07774">
        <w:rPr>
          <w:rFonts w:ascii="Calibri" w:hAnsi="Calibri"/>
          <w:b/>
          <w:bCs/>
        </w:rPr>
        <w:t>12</w:t>
      </w:r>
      <w:r w:rsidRPr="00D07774">
        <w:rPr>
          <w:rFonts w:ascii="Calibri" w:hAnsi="Calibri"/>
        </w:rPr>
        <w:t>: 200–203.</w:t>
      </w:r>
    </w:p>
    <w:p w14:paraId="5E8D4E2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eeling RF, Shertz SR</w:t>
      </w:r>
      <w:r w:rsidRPr="00D07774">
        <w:rPr>
          <w:rFonts w:ascii="Calibri" w:hAnsi="Calibri"/>
        </w:rPr>
        <w:t xml:space="preserve">. </w:t>
      </w:r>
      <w:r w:rsidRPr="00D07774">
        <w:rPr>
          <w:rFonts w:ascii="Calibri" w:hAnsi="Calibri"/>
          <w:b/>
          <w:bCs/>
        </w:rPr>
        <w:t>1992</w:t>
      </w:r>
      <w:r w:rsidRPr="00D07774">
        <w:rPr>
          <w:rFonts w:ascii="Calibri" w:hAnsi="Calibri"/>
        </w:rPr>
        <w:t xml:space="preserve">. Seasonal and interannual variations in atmospheric oxygen and implications for the global carbon cycle. </w:t>
      </w:r>
      <w:r w:rsidR="00833364">
        <w:rPr>
          <w:rFonts w:ascii="Calibri" w:hAnsi="Calibri"/>
          <w:i/>
          <w:iCs/>
        </w:rPr>
        <w:t>Nature</w:t>
      </w:r>
      <w:r w:rsidRPr="00D07774">
        <w:rPr>
          <w:rFonts w:ascii="Calibri" w:hAnsi="Calibri"/>
        </w:rPr>
        <w:t xml:space="preserve"> </w:t>
      </w:r>
      <w:r w:rsidRPr="00D07774">
        <w:rPr>
          <w:rFonts w:ascii="Calibri" w:hAnsi="Calibri"/>
          <w:b/>
          <w:bCs/>
        </w:rPr>
        <w:t>358</w:t>
      </w:r>
      <w:r w:rsidRPr="00D07774">
        <w:rPr>
          <w:rFonts w:ascii="Calibri" w:hAnsi="Calibri"/>
        </w:rPr>
        <w:t>: 723–727.</w:t>
      </w:r>
    </w:p>
    <w:p w14:paraId="6DFCA94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eren N, Berg A, Kan PJMV, Levanon H, Ohad I</w:t>
      </w:r>
      <w:r w:rsidRPr="00D07774">
        <w:rPr>
          <w:rFonts w:ascii="Calibri" w:hAnsi="Calibri"/>
        </w:rPr>
        <w:t xml:space="preserve">. </w:t>
      </w:r>
      <w:r w:rsidRPr="00D07774">
        <w:rPr>
          <w:rFonts w:ascii="Calibri" w:hAnsi="Calibri"/>
          <w:b/>
          <w:bCs/>
        </w:rPr>
        <w:t>1997</w:t>
      </w:r>
      <w:r w:rsidRPr="00D07774">
        <w:rPr>
          <w:rFonts w:ascii="Calibri" w:hAnsi="Calibri"/>
        </w:rPr>
        <w:t xml:space="preserve">. Mechanism of Photosystem II Photoinactivation and D1 Protein Degradation at Low Light: The Role of Back Electron Flow. </w:t>
      </w:r>
      <w:r w:rsidRPr="00D07774">
        <w:rPr>
          <w:rFonts w:ascii="Calibri" w:hAnsi="Calibri"/>
          <w:i/>
          <w:iCs/>
        </w:rPr>
        <w:t>Proceedings of the National Academy of Sciences of the United States of America</w:t>
      </w:r>
      <w:r w:rsidRPr="00D07774">
        <w:rPr>
          <w:rFonts w:ascii="Calibri" w:hAnsi="Calibri"/>
        </w:rPr>
        <w:t xml:space="preserve"> </w:t>
      </w:r>
      <w:r w:rsidRPr="00D07774">
        <w:rPr>
          <w:rFonts w:ascii="Calibri" w:hAnsi="Calibri"/>
          <w:b/>
          <w:bCs/>
        </w:rPr>
        <w:t>94</w:t>
      </w:r>
      <w:r w:rsidRPr="00D07774">
        <w:rPr>
          <w:rFonts w:ascii="Calibri" w:hAnsi="Calibri"/>
        </w:rPr>
        <w:t>: 1579–1584.</w:t>
      </w:r>
    </w:p>
    <w:p w14:paraId="10F5F01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Kessler E</w:t>
      </w:r>
      <w:r w:rsidRPr="00D07774">
        <w:rPr>
          <w:rFonts w:ascii="Calibri" w:hAnsi="Calibri"/>
        </w:rPr>
        <w:t xml:space="preserve">. </w:t>
      </w:r>
      <w:r w:rsidRPr="00D07774">
        <w:rPr>
          <w:rFonts w:ascii="Calibri" w:hAnsi="Calibri"/>
          <w:b/>
          <w:bCs/>
        </w:rPr>
        <w:t>1953</w:t>
      </w:r>
      <w:r w:rsidRPr="00D07774">
        <w:rPr>
          <w:rFonts w:ascii="Calibri" w:hAnsi="Calibri"/>
        </w:rPr>
        <w:t xml:space="preserve">. Uber den Mechanismus der Nitratreduktion von Gru¨nalgen. II. Vergleichend-physiologische Untersuchungen. </w:t>
      </w:r>
      <w:r w:rsidRPr="00D07774">
        <w:rPr>
          <w:rFonts w:ascii="Calibri" w:hAnsi="Calibri"/>
          <w:i/>
          <w:iCs/>
        </w:rPr>
        <w:t>Arch. Mikrobiol</w:t>
      </w:r>
      <w:r w:rsidRPr="00D07774">
        <w:rPr>
          <w:rFonts w:ascii="Calibri" w:hAnsi="Calibri"/>
        </w:rPr>
        <w:t>: 438–457.</w:t>
      </w:r>
    </w:p>
    <w:p w14:paraId="4608754D" w14:textId="77777777" w:rsidR="009D57BD"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essler E, Soeder CJ</w:t>
      </w:r>
      <w:r w:rsidRPr="00D07774">
        <w:rPr>
          <w:rFonts w:ascii="Calibri" w:hAnsi="Calibri"/>
        </w:rPr>
        <w:t xml:space="preserve">. </w:t>
      </w:r>
      <w:r w:rsidRPr="00D07774">
        <w:rPr>
          <w:rFonts w:ascii="Calibri" w:hAnsi="Calibri"/>
          <w:b/>
          <w:bCs/>
        </w:rPr>
        <w:t>1962</w:t>
      </w:r>
      <w:r w:rsidRPr="00D07774">
        <w:rPr>
          <w:rFonts w:ascii="Calibri" w:hAnsi="Calibri"/>
        </w:rPr>
        <w:t xml:space="preserve">. Biochemical Contributions to the Taxonomy of the Genus Chlorella. </w:t>
      </w:r>
      <w:r w:rsidRPr="00D07774">
        <w:rPr>
          <w:rFonts w:ascii="Calibri" w:hAnsi="Calibri"/>
          <w:i/>
          <w:iCs/>
        </w:rPr>
        <w:t>Nature</w:t>
      </w:r>
      <w:r w:rsidRPr="00D07774">
        <w:rPr>
          <w:rFonts w:ascii="Calibri" w:hAnsi="Calibri"/>
        </w:rPr>
        <w:t xml:space="preserve"> </w:t>
      </w:r>
      <w:r w:rsidRPr="00D07774">
        <w:rPr>
          <w:rFonts w:ascii="Calibri" w:hAnsi="Calibri"/>
          <w:b/>
          <w:bCs/>
        </w:rPr>
        <w:t>194</w:t>
      </w:r>
      <w:r w:rsidRPr="00D07774">
        <w:rPr>
          <w:rFonts w:ascii="Calibri" w:hAnsi="Calibri"/>
        </w:rPr>
        <w:t>: 1096–1097.</w:t>
      </w:r>
    </w:p>
    <w:p w14:paraId="4D88E7BC" w14:textId="77777777" w:rsidR="003033E5" w:rsidRPr="003033E5" w:rsidRDefault="003033E5" w:rsidP="00B35859">
      <w:pPr>
        <w:spacing w:line="240" w:lineRule="auto"/>
        <w:ind w:left="567" w:hanging="567"/>
        <w:rPr>
          <w:lang w:eastAsia="en-GB"/>
        </w:rPr>
      </w:pPr>
      <w:r>
        <w:rPr>
          <w:b/>
          <w:lang w:eastAsia="en-GB"/>
        </w:rPr>
        <w:t>Khoo, HH, Sharratt, PN, Das, P, Balasubramanian, RK</w:t>
      </w:r>
      <w:r w:rsidRPr="003033E5">
        <w:rPr>
          <w:b/>
          <w:lang w:eastAsia="en-GB"/>
        </w:rPr>
        <w:t>, Naraharisetti, P</w:t>
      </w:r>
      <w:r>
        <w:rPr>
          <w:b/>
          <w:lang w:eastAsia="en-GB"/>
        </w:rPr>
        <w:t>K, Shaik, S.</w:t>
      </w:r>
      <w:r>
        <w:rPr>
          <w:lang w:eastAsia="en-GB"/>
        </w:rPr>
        <w:t xml:space="preserve"> </w:t>
      </w:r>
      <w:r w:rsidRPr="003033E5">
        <w:rPr>
          <w:b/>
          <w:lang w:eastAsia="en-GB"/>
        </w:rPr>
        <w:t>2011</w:t>
      </w:r>
      <w:r>
        <w:rPr>
          <w:lang w:eastAsia="en-GB"/>
        </w:rPr>
        <w:t xml:space="preserve">. Life cycle energy and CO2 analysis of microalgae-to-biodiesel: preliminary results and comparisons. </w:t>
      </w:r>
      <w:r>
        <w:rPr>
          <w:i/>
          <w:lang w:eastAsia="en-GB"/>
        </w:rPr>
        <w:t>Bioresource T</w:t>
      </w:r>
      <w:r w:rsidRPr="003033E5">
        <w:rPr>
          <w:i/>
          <w:lang w:eastAsia="en-GB"/>
        </w:rPr>
        <w:t>echnology</w:t>
      </w:r>
      <w:r>
        <w:rPr>
          <w:lang w:eastAsia="en-GB"/>
        </w:rPr>
        <w:t xml:space="preserve"> </w:t>
      </w:r>
      <w:r w:rsidRPr="003033E5">
        <w:rPr>
          <w:b/>
          <w:lang w:eastAsia="en-GB"/>
        </w:rPr>
        <w:t>102</w:t>
      </w:r>
      <w:r>
        <w:rPr>
          <w:lang w:eastAsia="en-GB"/>
        </w:rPr>
        <w:t>: 5800-7.</w:t>
      </w:r>
    </w:p>
    <w:p w14:paraId="182EEC3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hozin-Goldberg I, Cohen Z</w:t>
      </w:r>
      <w:r w:rsidRPr="00D07774">
        <w:rPr>
          <w:rFonts w:ascii="Calibri" w:hAnsi="Calibri"/>
        </w:rPr>
        <w:t xml:space="preserve">. </w:t>
      </w:r>
      <w:r w:rsidRPr="00D07774">
        <w:rPr>
          <w:rFonts w:ascii="Calibri" w:hAnsi="Calibri"/>
          <w:b/>
          <w:bCs/>
        </w:rPr>
        <w:t>2006</w:t>
      </w:r>
      <w:r w:rsidRPr="00D07774">
        <w:rPr>
          <w:rFonts w:ascii="Calibri" w:hAnsi="Calibri"/>
        </w:rPr>
        <w:t xml:space="preserve">. The effect of phosphate starvation on the lipid and fatty acid composition of the fresh water eustigmatophyte Monodus subterraneus. </w:t>
      </w:r>
      <w:r w:rsidRPr="00D07774">
        <w:rPr>
          <w:rFonts w:ascii="Calibri" w:hAnsi="Calibri"/>
          <w:i/>
          <w:iCs/>
        </w:rPr>
        <w:t>Phytochemistry</w:t>
      </w:r>
      <w:r w:rsidRPr="00D07774">
        <w:rPr>
          <w:rFonts w:ascii="Calibri" w:hAnsi="Calibri"/>
        </w:rPr>
        <w:t xml:space="preserve"> </w:t>
      </w:r>
      <w:r w:rsidRPr="00D07774">
        <w:rPr>
          <w:rFonts w:ascii="Calibri" w:hAnsi="Calibri"/>
          <w:b/>
          <w:bCs/>
        </w:rPr>
        <w:t>67</w:t>
      </w:r>
      <w:r w:rsidRPr="00D07774">
        <w:rPr>
          <w:rFonts w:ascii="Calibri" w:hAnsi="Calibri"/>
        </w:rPr>
        <w:t>: 696–701.</w:t>
      </w:r>
    </w:p>
    <w:p w14:paraId="5B27E5E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ilian O, Benemann CSE, Niyogi KK, Vick B</w:t>
      </w:r>
      <w:r w:rsidRPr="00D07774">
        <w:rPr>
          <w:rFonts w:ascii="Calibri" w:hAnsi="Calibri"/>
        </w:rPr>
        <w:t xml:space="preserve">. </w:t>
      </w:r>
      <w:r w:rsidRPr="00D07774">
        <w:rPr>
          <w:rFonts w:ascii="Calibri" w:hAnsi="Calibri"/>
          <w:b/>
          <w:bCs/>
        </w:rPr>
        <w:t>2011</w:t>
      </w:r>
      <w:r w:rsidRPr="00D07774">
        <w:rPr>
          <w:rFonts w:ascii="Calibri" w:hAnsi="Calibri"/>
        </w:rPr>
        <w:t xml:space="preserve">. High-efficiency homologous recombination in the oil-producing alga Nannochloropsis sp. </w:t>
      </w:r>
      <w:r w:rsidRPr="00D07774">
        <w:rPr>
          <w:rFonts w:ascii="Calibri" w:hAnsi="Calibri"/>
          <w:i/>
          <w:iCs/>
        </w:rPr>
        <w:t>Proceedings of the National Academy of Sciences</w:t>
      </w:r>
      <w:r w:rsidR="00833364">
        <w:rPr>
          <w:rFonts w:ascii="Calibri" w:hAnsi="Calibri"/>
          <w:i/>
          <w:iCs/>
        </w:rPr>
        <w:t xml:space="preserve"> USA</w:t>
      </w:r>
      <w:r w:rsidRPr="00D07774">
        <w:rPr>
          <w:rFonts w:ascii="Calibri" w:hAnsi="Calibri"/>
        </w:rPr>
        <w:t>.</w:t>
      </w:r>
      <w:r w:rsidR="00833364">
        <w:rPr>
          <w:rFonts w:ascii="Calibri" w:hAnsi="Calibri"/>
        </w:rPr>
        <w:t xml:space="preserve"> </w:t>
      </w:r>
      <w:r w:rsidR="00833364" w:rsidRPr="00833364">
        <w:rPr>
          <w:rFonts w:ascii="Calibri" w:hAnsi="Calibri"/>
          <w:b/>
        </w:rPr>
        <w:t>108</w:t>
      </w:r>
      <w:r w:rsidR="00833364" w:rsidRPr="00833364">
        <w:rPr>
          <w:rFonts w:ascii="Calibri" w:hAnsi="Calibri"/>
        </w:rPr>
        <w:t>:</w:t>
      </w:r>
      <w:r w:rsidR="00833364">
        <w:rPr>
          <w:rFonts w:ascii="Calibri" w:hAnsi="Calibri"/>
        </w:rPr>
        <w:t xml:space="preserve"> </w:t>
      </w:r>
      <w:r w:rsidR="00833364" w:rsidRPr="00833364">
        <w:rPr>
          <w:rFonts w:ascii="Calibri" w:hAnsi="Calibri"/>
        </w:rPr>
        <w:t>21265-9</w:t>
      </w:r>
    </w:p>
    <w:p w14:paraId="24AC6B9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löck G, Kreuzberg K</w:t>
      </w:r>
      <w:r w:rsidRPr="00D07774">
        <w:rPr>
          <w:rFonts w:ascii="Calibri" w:hAnsi="Calibri"/>
        </w:rPr>
        <w:t xml:space="preserve">. </w:t>
      </w:r>
      <w:r w:rsidRPr="00D07774">
        <w:rPr>
          <w:rFonts w:ascii="Calibri" w:hAnsi="Calibri"/>
          <w:b/>
          <w:bCs/>
        </w:rPr>
        <w:t>1989</w:t>
      </w:r>
      <w:r w:rsidRPr="00D07774">
        <w:rPr>
          <w:rFonts w:ascii="Calibri" w:hAnsi="Calibri"/>
        </w:rPr>
        <w:t xml:space="preserve">. Kinetic properties of asn-glycerol-3-phosphate dehydrogenase purified from the unicellular alga Chlamydomonas reinhardtii. </w:t>
      </w:r>
      <w:r w:rsidRPr="00D07774">
        <w:rPr>
          <w:rFonts w:ascii="Calibri" w:hAnsi="Calibri"/>
          <w:i/>
          <w:iCs/>
        </w:rPr>
        <w:t>Biochimica et Biophysica Acta (BBA) - General Subjects</w:t>
      </w:r>
      <w:r w:rsidRPr="00D07774">
        <w:rPr>
          <w:rFonts w:ascii="Calibri" w:hAnsi="Calibri"/>
        </w:rPr>
        <w:t xml:space="preserve"> </w:t>
      </w:r>
      <w:r w:rsidRPr="00D07774">
        <w:rPr>
          <w:rFonts w:ascii="Calibri" w:hAnsi="Calibri"/>
          <w:b/>
          <w:bCs/>
        </w:rPr>
        <w:t>991</w:t>
      </w:r>
      <w:r w:rsidRPr="00D07774">
        <w:rPr>
          <w:rFonts w:ascii="Calibri" w:hAnsi="Calibri"/>
        </w:rPr>
        <w:t>: 347–352.</w:t>
      </w:r>
    </w:p>
    <w:p w14:paraId="05A79BE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lok AJ, Martens DE, Wijffels RH, Lamers PP</w:t>
      </w:r>
      <w:r w:rsidRPr="00D07774">
        <w:rPr>
          <w:rFonts w:ascii="Calibri" w:hAnsi="Calibri"/>
        </w:rPr>
        <w:t xml:space="preserve">. </w:t>
      </w:r>
      <w:r w:rsidRPr="00D07774">
        <w:rPr>
          <w:rFonts w:ascii="Calibri" w:hAnsi="Calibri"/>
          <w:b/>
          <w:bCs/>
        </w:rPr>
        <w:t>2013</w:t>
      </w:r>
      <w:r w:rsidRPr="00D07774">
        <w:rPr>
          <w:rFonts w:ascii="Calibri" w:hAnsi="Calibri"/>
        </w:rPr>
        <w:t xml:space="preserve">. Simultaneous growth and neutral lipid accumulation in microalgae.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34</w:t>
      </w:r>
      <w:r w:rsidRPr="00D07774">
        <w:rPr>
          <w:rFonts w:ascii="Calibri" w:hAnsi="Calibri"/>
        </w:rPr>
        <w:t>: 233–243.</w:t>
      </w:r>
    </w:p>
    <w:p w14:paraId="0A14BAE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obayashi M, Kakizono T, Yamaguchi K, Nishio N, Nagai S</w:t>
      </w:r>
      <w:r w:rsidRPr="00D07774">
        <w:rPr>
          <w:rFonts w:ascii="Calibri" w:hAnsi="Calibri"/>
        </w:rPr>
        <w:t xml:space="preserve">. </w:t>
      </w:r>
      <w:r w:rsidRPr="00D07774">
        <w:rPr>
          <w:rFonts w:ascii="Calibri" w:hAnsi="Calibri"/>
          <w:b/>
          <w:bCs/>
        </w:rPr>
        <w:t>1992</w:t>
      </w:r>
      <w:r w:rsidRPr="00D07774">
        <w:rPr>
          <w:rFonts w:ascii="Calibri" w:hAnsi="Calibri"/>
        </w:rPr>
        <w:t xml:space="preserve">. Growth and astaxanthin formation of Haematococcus pluvialis in heterotrophic and mixotrophic conditions. </w:t>
      </w:r>
      <w:r w:rsidRPr="00D07774">
        <w:rPr>
          <w:rFonts w:ascii="Calibri" w:hAnsi="Calibri"/>
          <w:i/>
          <w:iCs/>
        </w:rPr>
        <w:t>Journal of Fermentation and Bioengineering</w:t>
      </w:r>
      <w:r w:rsidRPr="00D07774">
        <w:rPr>
          <w:rFonts w:ascii="Calibri" w:hAnsi="Calibri"/>
        </w:rPr>
        <w:t xml:space="preserve"> </w:t>
      </w:r>
      <w:r w:rsidRPr="00D07774">
        <w:rPr>
          <w:rFonts w:ascii="Calibri" w:hAnsi="Calibri"/>
          <w:b/>
          <w:bCs/>
        </w:rPr>
        <w:t>74</w:t>
      </w:r>
      <w:r w:rsidRPr="00D07774">
        <w:rPr>
          <w:rFonts w:ascii="Calibri" w:hAnsi="Calibri"/>
        </w:rPr>
        <w:t>: 17–20.</w:t>
      </w:r>
    </w:p>
    <w:p w14:paraId="5853A69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ong Q, Li L, Martinez B, Chen P, Ruan R</w:t>
      </w:r>
      <w:r w:rsidRPr="00D07774">
        <w:rPr>
          <w:rFonts w:ascii="Calibri" w:hAnsi="Calibri"/>
        </w:rPr>
        <w:t xml:space="preserve">. </w:t>
      </w:r>
      <w:r w:rsidRPr="00D07774">
        <w:rPr>
          <w:rFonts w:ascii="Calibri" w:hAnsi="Calibri"/>
          <w:b/>
          <w:bCs/>
        </w:rPr>
        <w:t>2009</w:t>
      </w:r>
      <w:r w:rsidRPr="00D07774">
        <w:rPr>
          <w:rFonts w:ascii="Calibri" w:hAnsi="Calibri"/>
        </w:rPr>
        <w:t xml:space="preserve">. Culture of Microalgae Chlamydomonas reinhardtii in Wastewater for Biomass Feedstock Production. </w:t>
      </w:r>
      <w:r w:rsidRPr="00D07774">
        <w:rPr>
          <w:rFonts w:ascii="Calibri" w:hAnsi="Calibri"/>
          <w:i/>
          <w:iCs/>
        </w:rPr>
        <w:t>Applied Biochemistry and Biotechnology</w:t>
      </w:r>
      <w:r w:rsidRPr="00D07774">
        <w:rPr>
          <w:rFonts w:ascii="Calibri" w:hAnsi="Calibri"/>
        </w:rPr>
        <w:t xml:space="preserve"> </w:t>
      </w:r>
      <w:r w:rsidRPr="00D07774">
        <w:rPr>
          <w:rFonts w:ascii="Calibri" w:hAnsi="Calibri"/>
          <w:b/>
          <w:bCs/>
        </w:rPr>
        <w:t>160</w:t>
      </w:r>
      <w:r w:rsidRPr="00D07774">
        <w:rPr>
          <w:rFonts w:ascii="Calibri" w:hAnsi="Calibri"/>
        </w:rPr>
        <w:t>: 9–18.</w:t>
      </w:r>
    </w:p>
    <w:p w14:paraId="1C2A7A7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ong W-B, Yang H, Cao Y-T, Song H, Hua S-F, Xia C-G</w:t>
      </w:r>
      <w:r w:rsidRPr="00D07774">
        <w:rPr>
          <w:rFonts w:ascii="Calibri" w:hAnsi="Calibri"/>
        </w:rPr>
        <w:t xml:space="preserve">. </w:t>
      </w:r>
      <w:r w:rsidRPr="00D07774">
        <w:rPr>
          <w:rFonts w:ascii="Calibri" w:hAnsi="Calibri"/>
          <w:b/>
          <w:bCs/>
        </w:rPr>
        <w:t>2013</w:t>
      </w:r>
      <w:r w:rsidRPr="00D07774">
        <w:rPr>
          <w:rFonts w:ascii="Calibri" w:hAnsi="Calibri"/>
        </w:rPr>
        <w:t xml:space="preserve">. Effect of glycerol and glucose on the enhancement of biomass, lipid and soluble carbohydrate production by Chlorella vulgaris in mixotrophic culture. </w:t>
      </w:r>
      <w:r w:rsidRPr="00D07774">
        <w:rPr>
          <w:rFonts w:ascii="Calibri" w:hAnsi="Calibri"/>
          <w:i/>
          <w:iCs/>
        </w:rPr>
        <w:t>Food Technology and Biotechnology</w:t>
      </w:r>
      <w:r w:rsidRPr="00D07774">
        <w:rPr>
          <w:rFonts w:ascii="Calibri" w:hAnsi="Calibri"/>
        </w:rPr>
        <w:t xml:space="preserve"> </w:t>
      </w:r>
      <w:r w:rsidRPr="00D07774">
        <w:rPr>
          <w:rFonts w:ascii="Calibri" w:hAnsi="Calibri"/>
          <w:b/>
          <w:bCs/>
        </w:rPr>
        <w:t>51</w:t>
      </w:r>
      <w:r w:rsidRPr="00D07774">
        <w:rPr>
          <w:rFonts w:ascii="Calibri" w:hAnsi="Calibri"/>
        </w:rPr>
        <w:t>: 62–69.</w:t>
      </w:r>
    </w:p>
    <w:p w14:paraId="24A92D5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rienitz L, Bock C</w:t>
      </w:r>
      <w:r w:rsidRPr="00D07774">
        <w:rPr>
          <w:rFonts w:ascii="Calibri" w:hAnsi="Calibri"/>
        </w:rPr>
        <w:t xml:space="preserve">. </w:t>
      </w:r>
      <w:r w:rsidRPr="00D07774">
        <w:rPr>
          <w:rFonts w:ascii="Calibri" w:hAnsi="Calibri"/>
          <w:b/>
          <w:bCs/>
        </w:rPr>
        <w:t>2012</w:t>
      </w:r>
      <w:r w:rsidRPr="00D07774">
        <w:rPr>
          <w:rFonts w:ascii="Calibri" w:hAnsi="Calibri"/>
        </w:rPr>
        <w:t>. Present state of the systematics of planktonic coccoid green algae of inland waters. In: Salmaso DN,, In: Naselli-Flores L,, In: Cerasino L,, In: Flaim G,, In: Tolotti M,,  In: Padisák J, eds. Developments in Hydrobiology. Phytoplankton responses to human impacts at different scales. Springer Netherlands, 295–326.</w:t>
      </w:r>
    </w:p>
    <w:p w14:paraId="093DB4C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rienitz L, Hegewald EH, Hepperle D, Huss VAR, Rohr T, Wolf M</w:t>
      </w:r>
      <w:r w:rsidRPr="00D07774">
        <w:rPr>
          <w:rFonts w:ascii="Calibri" w:hAnsi="Calibri"/>
        </w:rPr>
        <w:t xml:space="preserve">. </w:t>
      </w:r>
      <w:r w:rsidRPr="00D07774">
        <w:rPr>
          <w:rFonts w:ascii="Calibri" w:hAnsi="Calibri"/>
          <w:b/>
          <w:bCs/>
        </w:rPr>
        <w:t>2004</w:t>
      </w:r>
      <w:r w:rsidRPr="00D07774">
        <w:rPr>
          <w:rFonts w:ascii="Calibri" w:hAnsi="Calibri"/>
        </w:rPr>
        <w:t xml:space="preserve">. Phylogenetic relationship of Chlorella and Parachlorella gen. nov. (Chlorophyta, Trebouxiophyceae). </w:t>
      </w:r>
      <w:r w:rsidRPr="00D07774">
        <w:rPr>
          <w:rFonts w:ascii="Calibri" w:hAnsi="Calibri"/>
          <w:i/>
          <w:iCs/>
        </w:rPr>
        <w:t>Phycologia</w:t>
      </w:r>
      <w:r w:rsidRPr="00D07774">
        <w:rPr>
          <w:rFonts w:ascii="Calibri" w:hAnsi="Calibri"/>
        </w:rPr>
        <w:t xml:space="preserve"> </w:t>
      </w:r>
      <w:r w:rsidRPr="00D07774">
        <w:rPr>
          <w:rFonts w:ascii="Calibri" w:hAnsi="Calibri"/>
          <w:b/>
          <w:bCs/>
        </w:rPr>
        <w:t>43</w:t>
      </w:r>
      <w:r w:rsidRPr="00D07774">
        <w:rPr>
          <w:rFonts w:ascii="Calibri" w:hAnsi="Calibri"/>
        </w:rPr>
        <w:t>: 529–542.</w:t>
      </w:r>
    </w:p>
    <w:p w14:paraId="1F4D236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rienitz L, Huss VAR, Bock C</w:t>
      </w:r>
      <w:r w:rsidRPr="00D07774">
        <w:rPr>
          <w:rFonts w:ascii="Calibri" w:hAnsi="Calibri"/>
        </w:rPr>
        <w:t xml:space="preserve">. </w:t>
      </w:r>
      <w:r w:rsidRPr="00D07774">
        <w:rPr>
          <w:rFonts w:ascii="Calibri" w:hAnsi="Calibri"/>
          <w:b/>
          <w:bCs/>
        </w:rPr>
        <w:t>2015</w:t>
      </w:r>
      <w:r w:rsidRPr="00D07774">
        <w:rPr>
          <w:rFonts w:ascii="Calibri" w:hAnsi="Calibri"/>
        </w:rPr>
        <w:t xml:space="preserve">. Chlorella: 125 years of the green survivalist. </w:t>
      </w:r>
      <w:r w:rsidRPr="00D07774">
        <w:rPr>
          <w:rFonts w:ascii="Calibri" w:hAnsi="Calibri"/>
          <w:i/>
          <w:iCs/>
        </w:rPr>
        <w:t>Trends in Plant Science</w:t>
      </w:r>
      <w:r w:rsidRPr="00D07774">
        <w:rPr>
          <w:rFonts w:ascii="Calibri" w:hAnsi="Calibri"/>
        </w:rPr>
        <w:t xml:space="preserve"> </w:t>
      </w:r>
      <w:r w:rsidRPr="00D07774">
        <w:rPr>
          <w:rFonts w:ascii="Calibri" w:hAnsi="Calibri"/>
          <w:b/>
          <w:bCs/>
        </w:rPr>
        <w:t>20</w:t>
      </w:r>
      <w:r w:rsidRPr="00D07774">
        <w:rPr>
          <w:rFonts w:ascii="Calibri" w:hAnsi="Calibri"/>
        </w:rPr>
        <w:t>: 67–69.</w:t>
      </w:r>
    </w:p>
    <w:p w14:paraId="6D5378C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Krishnan A, Kumaraswamy GK, Vinyard DJ, Gu H, Ananyev G, Posewitz MC, Dismukes GC</w:t>
      </w:r>
      <w:r w:rsidRPr="00D07774">
        <w:rPr>
          <w:rFonts w:ascii="Calibri" w:hAnsi="Calibri"/>
        </w:rPr>
        <w:t xml:space="preserve">. </w:t>
      </w:r>
      <w:r w:rsidRPr="00D07774">
        <w:rPr>
          <w:rFonts w:ascii="Calibri" w:hAnsi="Calibri"/>
          <w:b/>
          <w:bCs/>
        </w:rPr>
        <w:t>2015</w:t>
      </w:r>
      <w:r w:rsidRPr="00D07774">
        <w:rPr>
          <w:rFonts w:ascii="Calibri" w:hAnsi="Calibri"/>
        </w:rPr>
        <w:t xml:space="preserve">. Metabolic and photosynthetic consequences of blocking starch biosynthesis in the green alga Chlamydomonas reinhardtii sta6 mutant. </w:t>
      </w:r>
      <w:r w:rsidRPr="00D07774">
        <w:rPr>
          <w:rFonts w:ascii="Calibri" w:hAnsi="Calibri"/>
          <w:i/>
          <w:iCs/>
        </w:rPr>
        <w:t>The Plant Journal</w:t>
      </w:r>
      <w:r w:rsidRPr="00D07774">
        <w:rPr>
          <w:rFonts w:ascii="Calibri" w:hAnsi="Calibri"/>
        </w:rPr>
        <w:t xml:space="preserve"> </w:t>
      </w:r>
      <w:r w:rsidRPr="00D07774">
        <w:rPr>
          <w:rFonts w:ascii="Calibri" w:hAnsi="Calibri"/>
          <w:b/>
          <w:bCs/>
        </w:rPr>
        <w:t>81</w:t>
      </w:r>
      <w:r w:rsidRPr="00D07774">
        <w:rPr>
          <w:rFonts w:ascii="Calibri" w:hAnsi="Calibri"/>
        </w:rPr>
        <w:t>: 947–960.</w:t>
      </w:r>
    </w:p>
    <w:p w14:paraId="364D9F7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röger M, Müller-Langer F</w:t>
      </w:r>
      <w:r w:rsidRPr="00D07774">
        <w:rPr>
          <w:rFonts w:ascii="Calibri" w:hAnsi="Calibri"/>
        </w:rPr>
        <w:t xml:space="preserve">. </w:t>
      </w:r>
      <w:r w:rsidRPr="00D07774">
        <w:rPr>
          <w:rFonts w:ascii="Calibri" w:hAnsi="Calibri"/>
          <w:b/>
          <w:bCs/>
        </w:rPr>
        <w:t>2011</w:t>
      </w:r>
      <w:r w:rsidRPr="00D07774">
        <w:rPr>
          <w:rFonts w:ascii="Calibri" w:hAnsi="Calibri"/>
        </w:rPr>
        <w:t xml:space="preserve">. Impact of heterotrophic and mixotrophic growth of microalgae on the production of future biofuels. </w:t>
      </w:r>
      <w:r w:rsidRPr="00D07774">
        <w:rPr>
          <w:rFonts w:ascii="Calibri" w:hAnsi="Calibri"/>
          <w:i/>
          <w:iCs/>
        </w:rPr>
        <w:t>Biofuels</w:t>
      </w:r>
      <w:r w:rsidRPr="00D07774">
        <w:rPr>
          <w:rFonts w:ascii="Calibri" w:hAnsi="Calibri"/>
        </w:rPr>
        <w:t xml:space="preserve"> </w:t>
      </w:r>
      <w:r w:rsidRPr="00D07774">
        <w:rPr>
          <w:rFonts w:ascii="Calibri" w:hAnsi="Calibri"/>
          <w:b/>
          <w:bCs/>
        </w:rPr>
        <w:t>2</w:t>
      </w:r>
      <w:r w:rsidRPr="00D07774">
        <w:rPr>
          <w:rFonts w:ascii="Calibri" w:hAnsi="Calibri"/>
        </w:rPr>
        <w:t>: 145–151.</w:t>
      </w:r>
    </w:p>
    <w:p w14:paraId="5AEBA08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Kumar A, Ergas S, Yuan X, Sahu A, Zhang Q, Dewulf J, Malcata FX, van Langenhove H</w:t>
      </w:r>
      <w:r w:rsidRPr="00D07774">
        <w:rPr>
          <w:rFonts w:ascii="Calibri" w:hAnsi="Calibri"/>
        </w:rPr>
        <w:t xml:space="preserve">. </w:t>
      </w:r>
      <w:r w:rsidRPr="00D07774">
        <w:rPr>
          <w:rFonts w:ascii="Calibri" w:hAnsi="Calibri"/>
          <w:b/>
          <w:bCs/>
        </w:rPr>
        <w:t>2010</w:t>
      </w:r>
      <w:r w:rsidRPr="00D07774">
        <w:rPr>
          <w:rFonts w:ascii="Calibri" w:hAnsi="Calibri"/>
        </w:rPr>
        <w:t xml:space="preserve">. Enhanced CO2 fixation and biofuel production via microalgae: recent developments and future directions. </w:t>
      </w:r>
      <w:r w:rsidRPr="00D07774">
        <w:rPr>
          <w:rFonts w:ascii="Calibri" w:hAnsi="Calibri"/>
          <w:i/>
          <w:iCs/>
        </w:rPr>
        <w:t>Trends in Biotechnology</w:t>
      </w:r>
      <w:r w:rsidRPr="00D07774">
        <w:rPr>
          <w:rFonts w:ascii="Calibri" w:hAnsi="Calibri"/>
        </w:rPr>
        <w:t xml:space="preserve"> </w:t>
      </w:r>
      <w:r w:rsidRPr="00D07774">
        <w:rPr>
          <w:rFonts w:ascii="Calibri" w:hAnsi="Calibri"/>
          <w:b/>
          <w:bCs/>
        </w:rPr>
        <w:t>28</w:t>
      </w:r>
      <w:r w:rsidRPr="00D07774">
        <w:rPr>
          <w:rFonts w:ascii="Calibri" w:hAnsi="Calibri"/>
        </w:rPr>
        <w:t>: 371–380.</w:t>
      </w:r>
    </w:p>
    <w:p w14:paraId="1C7A1E0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 Russa M, Bogen C, Uhmeyer A, Doebbe A, Filippone E, Kruse O, Mussgnug JH</w:t>
      </w:r>
      <w:r w:rsidRPr="00D07774">
        <w:rPr>
          <w:rFonts w:ascii="Calibri" w:hAnsi="Calibri"/>
        </w:rPr>
        <w:t xml:space="preserve">. </w:t>
      </w:r>
      <w:r w:rsidRPr="00D07774">
        <w:rPr>
          <w:rFonts w:ascii="Calibri" w:hAnsi="Calibri"/>
          <w:b/>
          <w:bCs/>
        </w:rPr>
        <w:t>2012</w:t>
      </w:r>
      <w:r w:rsidRPr="00D07774">
        <w:rPr>
          <w:rFonts w:ascii="Calibri" w:hAnsi="Calibri"/>
        </w:rPr>
        <w:t xml:space="preserve">. Functional analysis of three type-2 DGAT homologue genes for triacylglycerol production in the green microalga Chlamydomonas reinhardtii. </w:t>
      </w:r>
      <w:r w:rsidRPr="00D07774">
        <w:rPr>
          <w:rFonts w:ascii="Calibri" w:hAnsi="Calibri"/>
          <w:i/>
          <w:iCs/>
        </w:rPr>
        <w:t>Journal of Biotechnology</w:t>
      </w:r>
      <w:r w:rsidRPr="00D07774">
        <w:rPr>
          <w:rFonts w:ascii="Calibri" w:hAnsi="Calibri"/>
        </w:rPr>
        <w:t xml:space="preserve"> </w:t>
      </w:r>
      <w:r w:rsidRPr="00D07774">
        <w:rPr>
          <w:rFonts w:ascii="Calibri" w:hAnsi="Calibri"/>
          <w:b/>
          <w:bCs/>
        </w:rPr>
        <w:t>162</w:t>
      </w:r>
      <w:r w:rsidRPr="00D07774">
        <w:rPr>
          <w:rFonts w:ascii="Calibri" w:hAnsi="Calibri"/>
        </w:rPr>
        <w:t>: 13–20.</w:t>
      </w:r>
    </w:p>
    <w:p w14:paraId="13DEDB3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l R, Pimentel D</w:t>
      </w:r>
      <w:r w:rsidRPr="00D07774">
        <w:rPr>
          <w:rFonts w:ascii="Calibri" w:hAnsi="Calibri"/>
        </w:rPr>
        <w:t xml:space="preserve">. </w:t>
      </w:r>
      <w:r w:rsidRPr="00D07774">
        <w:rPr>
          <w:rFonts w:ascii="Calibri" w:hAnsi="Calibri"/>
          <w:b/>
          <w:bCs/>
        </w:rPr>
        <w:t>2009</w:t>
      </w:r>
      <w:r w:rsidRPr="00D07774">
        <w:rPr>
          <w:rFonts w:ascii="Calibri" w:hAnsi="Calibri"/>
        </w:rPr>
        <w:t xml:space="preserve">. Biofuels: Beware Crop Residues. </w:t>
      </w:r>
      <w:r w:rsidRPr="00D07774">
        <w:rPr>
          <w:rFonts w:ascii="Calibri" w:hAnsi="Calibri"/>
          <w:i/>
          <w:iCs/>
        </w:rPr>
        <w:t>Science</w:t>
      </w:r>
      <w:r w:rsidRPr="00D07774">
        <w:rPr>
          <w:rFonts w:ascii="Calibri" w:hAnsi="Calibri"/>
        </w:rPr>
        <w:t xml:space="preserve"> </w:t>
      </w:r>
      <w:r w:rsidRPr="00D07774">
        <w:rPr>
          <w:rFonts w:ascii="Calibri" w:hAnsi="Calibri"/>
          <w:b/>
          <w:bCs/>
        </w:rPr>
        <w:t>326</w:t>
      </w:r>
      <w:r w:rsidRPr="00D07774">
        <w:rPr>
          <w:rFonts w:ascii="Calibri" w:hAnsi="Calibri"/>
        </w:rPr>
        <w:t>: 1345–1346.</w:t>
      </w:r>
    </w:p>
    <w:p w14:paraId="678CC3A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libertè G, de la Noüie J</w:t>
      </w:r>
      <w:r w:rsidRPr="00D07774">
        <w:rPr>
          <w:rFonts w:ascii="Calibri" w:hAnsi="Calibri"/>
        </w:rPr>
        <w:t xml:space="preserve">. </w:t>
      </w:r>
      <w:r w:rsidRPr="00D07774">
        <w:rPr>
          <w:rFonts w:ascii="Calibri" w:hAnsi="Calibri"/>
          <w:b/>
          <w:bCs/>
        </w:rPr>
        <w:t>1993</w:t>
      </w:r>
      <w:r w:rsidRPr="00D07774">
        <w:rPr>
          <w:rFonts w:ascii="Calibri" w:hAnsi="Calibri"/>
        </w:rPr>
        <w:t xml:space="preserve">. Auto-, Hetero-, and Mixotrophic Growth of </w:t>
      </w:r>
      <w:r w:rsidRPr="00833364">
        <w:rPr>
          <w:rFonts w:ascii="Calibri" w:hAnsi="Calibri"/>
          <w:i/>
        </w:rPr>
        <w:t>Chlamydomonas Humicola</w:t>
      </w:r>
      <w:r w:rsidRPr="00D07774">
        <w:rPr>
          <w:rFonts w:ascii="Calibri" w:hAnsi="Calibri"/>
        </w:rPr>
        <w:t xml:space="preserve"> on </w:t>
      </w:r>
      <w:r w:rsidR="00A271DC">
        <w:rPr>
          <w:rFonts w:ascii="Calibri" w:hAnsi="Calibri"/>
        </w:rPr>
        <w:t>a</w:t>
      </w:r>
      <w:r w:rsidRPr="00D07774">
        <w:rPr>
          <w:rFonts w:ascii="Calibri" w:hAnsi="Calibri"/>
        </w:rPr>
        <w:t xml:space="preserve">cetate. </w:t>
      </w:r>
      <w:r w:rsidRPr="00D07774">
        <w:rPr>
          <w:rFonts w:ascii="Calibri" w:hAnsi="Calibri"/>
          <w:i/>
          <w:iCs/>
        </w:rPr>
        <w:t>Journal of Phycology</w:t>
      </w:r>
      <w:r w:rsidRPr="00D07774">
        <w:rPr>
          <w:rFonts w:ascii="Calibri" w:hAnsi="Calibri"/>
        </w:rPr>
        <w:t xml:space="preserve"> </w:t>
      </w:r>
      <w:r w:rsidRPr="00D07774">
        <w:rPr>
          <w:rFonts w:ascii="Calibri" w:hAnsi="Calibri"/>
          <w:b/>
          <w:bCs/>
        </w:rPr>
        <w:t>29</w:t>
      </w:r>
      <w:r w:rsidRPr="00D07774">
        <w:rPr>
          <w:rFonts w:ascii="Calibri" w:hAnsi="Calibri"/>
        </w:rPr>
        <w:t>: 612–620.</w:t>
      </w:r>
    </w:p>
    <w:p w14:paraId="1E3B462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m M, Lee K</w:t>
      </w:r>
      <w:r w:rsidRPr="00D07774">
        <w:rPr>
          <w:rFonts w:ascii="Calibri" w:hAnsi="Calibri"/>
        </w:rPr>
        <w:t xml:space="preserve">. </w:t>
      </w:r>
      <w:r w:rsidRPr="00D07774">
        <w:rPr>
          <w:rFonts w:ascii="Calibri" w:hAnsi="Calibri"/>
          <w:b/>
          <w:bCs/>
        </w:rPr>
        <w:t>2012</w:t>
      </w:r>
      <w:r w:rsidRPr="00D07774">
        <w:rPr>
          <w:rFonts w:ascii="Calibri" w:hAnsi="Calibri"/>
        </w:rPr>
        <w:t xml:space="preserve">. Microalgae biofuels: A critical review of issues, problems and the way forward. </w:t>
      </w:r>
      <w:r w:rsidRPr="00D07774">
        <w:rPr>
          <w:rFonts w:ascii="Calibri" w:hAnsi="Calibri"/>
          <w:i/>
          <w:iCs/>
        </w:rPr>
        <w:t>Biotechnology Advances</w:t>
      </w:r>
      <w:r w:rsidRPr="00D07774">
        <w:rPr>
          <w:rFonts w:ascii="Calibri" w:hAnsi="Calibri"/>
        </w:rPr>
        <w:t xml:space="preserve"> </w:t>
      </w:r>
      <w:r w:rsidRPr="00D07774">
        <w:rPr>
          <w:rFonts w:ascii="Calibri" w:hAnsi="Calibri"/>
          <w:b/>
          <w:bCs/>
        </w:rPr>
        <w:t>30</w:t>
      </w:r>
      <w:r w:rsidRPr="00D07774">
        <w:rPr>
          <w:rFonts w:ascii="Calibri" w:hAnsi="Calibri"/>
        </w:rPr>
        <w:t>: 673–690.</w:t>
      </w:r>
    </w:p>
    <w:p w14:paraId="62FFD1A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ne J</w:t>
      </w:r>
      <w:r w:rsidRPr="00D07774">
        <w:rPr>
          <w:rFonts w:ascii="Calibri" w:hAnsi="Calibri"/>
        </w:rPr>
        <w:t xml:space="preserve">. </w:t>
      </w:r>
      <w:r w:rsidRPr="00D07774">
        <w:rPr>
          <w:rFonts w:ascii="Calibri" w:hAnsi="Calibri"/>
          <w:b/>
          <w:bCs/>
        </w:rPr>
        <w:t>2013a</w:t>
      </w:r>
      <w:r w:rsidRPr="00D07774">
        <w:rPr>
          <w:rFonts w:ascii="Calibri" w:hAnsi="Calibri"/>
        </w:rPr>
        <w:t xml:space="preserve">. Algenol hits 9K gallons/acre mark for algae-to-ethanol process. </w:t>
      </w:r>
      <w:r w:rsidRPr="00D07774">
        <w:rPr>
          <w:rFonts w:ascii="Calibri" w:hAnsi="Calibri"/>
          <w:i/>
          <w:iCs/>
        </w:rPr>
        <w:t>Biofuels Digest</w:t>
      </w:r>
      <w:r w:rsidRPr="00D07774">
        <w:rPr>
          <w:rFonts w:ascii="Calibri" w:hAnsi="Calibri"/>
        </w:rPr>
        <w:t>.</w:t>
      </w:r>
    </w:p>
    <w:p w14:paraId="0B1B2BC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ne J</w:t>
      </w:r>
      <w:r w:rsidRPr="00D07774">
        <w:rPr>
          <w:rFonts w:ascii="Calibri" w:hAnsi="Calibri"/>
        </w:rPr>
        <w:t xml:space="preserve">. </w:t>
      </w:r>
      <w:r w:rsidRPr="00D07774">
        <w:rPr>
          <w:rFonts w:ascii="Calibri" w:hAnsi="Calibri"/>
          <w:b/>
          <w:bCs/>
        </w:rPr>
        <w:t>2013b</w:t>
      </w:r>
      <w:r w:rsidRPr="00D07774">
        <w:rPr>
          <w:rFonts w:ascii="Calibri" w:hAnsi="Calibri"/>
        </w:rPr>
        <w:t xml:space="preserve">. Algae’s 8 crazy-fast cores of innovation. </w:t>
      </w:r>
      <w:r w:rsidRPr="00D07774">
        <w:rPr>
          <w:rFonts w:ascii="Calibri" w:hAnsi="Calibri"/>
          <w:i/>
          <w:iCs/>
        </w:rPr>
        <w:t>Biofuels Digest</w:t>
      </w:r>
      <w:r w:rsidRPr="00D07774">
        <w:rPr>
          <w:rFonts w:ascii="Calibri" w:hAnsi="Calibri"/>
        </w:rPr>
        <w:t>.</w:t>
      </w:r>
    </w:p>
    <w:p w14:paraId="2C6AE33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ne J</w:t>
      </w:r>
      <w:r w:rsidRPr="00D07774">
        <w:rPr>
          <w:rFonts w:ascii="Calibri" w:hAnsi="Calibri"/>
        </w:rPr>
        <w:t xml:space="preserve">. </w:t>
      </w:r>
      <w:r w:rsidRPr="00D07774">
        <w:rPr>
          <w:rFonts w:ascii="Calibri" w:hAnsi="Calibri"/>
          <w:b/>
          <w:bCs/>
        </w:rPr>
        <w:t>2015a</w:t>
      </w:r>
      <w:r w:rsidRPr="00D07774">
        <w:rPr>
          <w:rFonts w:ascii="Calibri" w:hAnsi="Calibri"/>
        </w:rPr>
        <w:t>. Algenol CEO exits; staff cut by 25%, investors re-up for two years, new direction tipped : Biofuels Digest.</w:t>
      </w:r>
    </w:p>
    <w:p w14:paraId="1B9B3C6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ne J</w:t>
      </w:r>
      <w:r w:rsidRPr="00D07774">
        <w:rPr>
          <w:rFonts w:ascii="Calibri" w:hAnsi="Calibri"/>
        </w:rPr>
        <w:t xml:space="preserve">. </w:t>
      </w:r>
      <w:r w:rsidRPr="00D07774">
        <w:rPr>
          <w:rFonts w:ascii="Calibri" w:hAnsi="Calibri"/>
          <w:b/>
          <w:bCs/>
        </w:rPr>
        <w:t>2015b</w:t>
      </w:r>
      <w:r w:rsidRPr="00D07774">
        <w:rPr>
          <w:rFonts w:ascii="Calibri" w:hAnsi="Calibri"/>
        </w:rPr>
        <w:t xml:space="preserve">. The Business of Algae and the Dream of Algae : Biofuels Digest. </w:t>
      </w:r>
      <w:r w:rsidRPr="00D07774">
        <w:rPr>
          <w:rFonts w:ascii="Calibri" w:hAnsi="Calibri"/>
          <w:i/>
          <w:iCs/>
        </w:rPr>
        <w:t>Biofuel Digest</w:t>
      </w:r>
      <w:r w:rsidRPr="00D07774">
        <w:rPr>
          <w:rFonts w:ascii="Calibri" w:hAnsi="Calibri"/>
        </w:rPr>
        <w:t>.</w:t>
      </w:r>
    </w:p>
    <w:p w14:paraId="2D68EE3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ne J</w:t>
      </w:r>
      <w:r w:rsidRPr="00D07774">
        <w:rPr>
          <w:rFonts w:ascii="Calibri" w:hAnsi="Calibri"/>
        </w:rPr>
        <w:t xml:space="preserve">. </w:t>
      </w:r>
      <w:r w:rsidRPr="00D07774">
        <w:rPr>
          <w:rFonts w:ascii="Calibri" w:hAnsi="Calibri"/>
          <w:b/>
          <w:bCs/>
        </w:rPr>
        <w:t>2015c</w:t>
      </w:r>
      <w:r w:rsidRPr="00D07774">
        <w:rPr>
          <w:rFonts w:ascii="Calibri" w:hAnsi="Calibri"/>
        </w:rPr>
        <w:t>. Algenol: Biofuels Digest’s 2015 5-Minute Guide : Biofuels Digest.</w:t>
      </w:r>
    </w:p>
    <w:p w14:paraId="2D87BA0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ne J</w:t>
      </w:r>
      <w:r w:rsidRPr="00D07774">
        <w:rPr>
          <w:rFonts w:ascii="Calibri" w:hAnsi="Calibri"/>
        </w:rPr>
        <w:t xml:space="preserve">. </w:t>
      </w:r>
      <w:r w:rsidRPr="00D07774">
        <w:rPr>
          <w:rFonts w:ascii="Calibri" w:hAnsi="Calibri"/>
          <w:b/>
          <w:bCs/>
        </w:rPr>
        <w:t>2015d</w:t>
      </w:r>
      <w:r w:rsidRPr="00D07774">
        <w:rPr>
          <w:rFonts w:ascii="Calibri" w:hAnsi="Calibri"/>
        </w:rPr>
        <w:t>. Joule Unlimited: Biofuels Digest’s 2015 5-Minute Guide : Biofuels Digest.</w:t>
      </w:r>
    </w:p>
    <w:p w14:paraId="4AF876A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ne J</w:t>
      </w:r>
      <w:r w:rsidRPr="00D07774">
        <w:rPr>
          <w:rFonts w:ascii="Calibri" w:hAnsi="Calibri"/>
        </w:rPr>
        <w:t xml:space="preserve">. </w:t>
      </w:r>
      <w:r w:rsidRPr="00D07774">
        <w:rPr>
          <w:rFonts w:ascii="Calibri" w:hAnsi="Calibri"/>
          <w:b/>
          <w:bCs/>
        </w:rPr>
        <w:t>2015e</w:t>
      </w:r>
      <w:r w:rsidRPr="00D07774">
        <w:rPr>
          <w:rFonts w:ascii="Calibri" w:hAnsi="Calibri"/>
        </w:rPr>
        <w:t xml:space="preserve">. Obama’s Clean Power Plan: A ‘Huge Win for Algae’ : Biofuels Digest. </w:t>
      </w:r>
      <w:r w:rsidRPr="00D07774">
        <w:rPr>
          <w:rFonts w:ascii="Calibri" w:hAnsi="Calibri"/>
          <w:i/>
          <w:iCs/>
        </w:rPr>
        <w:t>Biofuel Digest</w:t>
      </w:r>
      <w:r w:rsidRPr="00D07774">
        <w:rPr>
          <w:rFonts w:ascii="Calibri" w:hAnsi="Calibri"/>
        </w:rPr>
        <w:t>.</w:t>
      </w:r>
    </w:p>
    <w:p w14:paraId="38ECFC4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rdon L, Hélias A, Sialve B, Steyer J-P, Bernard O</w:t>
      </w:r>
      <w:r w:rsidRPr="00D07774">
        <w:rPr>
          <w:rFonts w:ascii="Calibri" w:hAnsi="Calibri"/>
        </w:rPr>
        <w:t xml:space="preserve">. </w:t>
      </w:r>
      <w:r w:rsidRPr="00D07774">
        <w:rPr>
          <w:rFonts w:ascii="Calibri" w:hAnsi="Calibri"/>
          <w:b/>
          <w:bCs/>
        </w:rPr>
        <w:t>2009</w:t>
      </w:r>
      <w:r w:rsidRPr="00D07774">
        <w:rPr>
          <w:rFonts w:ascii="Calibri" w:hAnsi="Calibri"/>
        </w:rPr>
        <w:t xml:space="preserve">. Life-Cycle Assessment of Biodiesel Production from Microalgae.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3</w:t>
      </w:r>
      <w:r w:rsidRPr="00D07774">
        <w:rPr>
          <w:rFonts w:ascii="Calibri" w:hAnsi="Calibri"/>
        </w:rPr>
        <w:t>: 6475–6481.</w:t>
      </w:r>
    </w:p>
    <w:p w14:paraId="7695E85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urens LML, Dempster TA, Jones HDT, Wolfrum EJ, Van Wychen S, McAllister JSP, Rencenberger M, Parchert KJ, Gloe LM</w:t>
      </w:r>
      <w:r w:rsidRPr="00D07774">
        <w:rPr>
          <w:rFonts w:ascii="Calibri" w:hAnsi="Calibri"/>
        </w:rPr>
        <w:t xml:space="preserve">. </w:t>
      </w:r>
      <w:r w:rsidRPr="00D07774">
        <w:rPr>
          <w:rFonts w:ascii="Calibri" w:hAnsi="Calibri"/>
          <w:b/>
          <w:bCs/>
        </w:rPr>
        <w:t>2012a</w:t>
      </w:r>
      <w:r w:rsidRPr="00D07774">
        <w:rPr>
          <w:rFonts w:ascii="Calibri" w:hAnsi="Calibri"/>
        </w:rPr>
        <w:t xml:space="preserve">. Algal Biomass Constituent </w:t>
      </w:r>
      <w:r w:rsidRPr="00D07774">
        <w:rPr>
          <w:rFonts w:ascii="Calibri" w:hAnsi="Calibri"/>
        </w:rPr>
        <w:lastRenderedPageBreak/>
        <w:t xml:space="preserve">Analysis: Method Uncertainties and Investigation of the Underlying Measuring Chemistries. </w:t>
      </w:r>
      <w:r w:rsidRPr="00D07774">
        <w:rPr>
          <w:rFonts w:ascii="Calibri" w:hAnsi="Calibri"/>
          <w:i/>
          <w:iCs/>
        </w:rPr>
        <w:t>Analytical Chemistry</w:t>
      </w:r>
      <w:r w:rsidRPr="00D07774">
        <w:rPr>
          <w:rFonts w:ascii="Calibri" w:hAnsi="Calibri"/>
        </w:rPr>
        <w:t xml:space="preserve"> </w:t>
      </w:r>
      <w:r w:rsidRPr="00D07774">
        <w:rPr>
          <w:rFonts w:ascii="Calibri" w:hAnsi="Calibri"/>
          <w:b/>
          <w:bCs/>
        </w:rPr>
        <w:t>84</w:t>
      </w:r>
      <w:r w:rsidRPr="00D07774">
        <w:rPr>
          <w:rFonts w:ascii="Calibri" w:hAnsi="Calibri"/>
        </w:rPr>
        <w:t>: 1879–1887.</w:t>
      </w:r>
    </w:p>
    <w:p w14:paraId="6FFEF0D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urens LML, Quinn M, Van Wychen S, Templeton DW, Wolfrum EJ</w:t>
      </w:r>
      <w:r w:rsidRPr="00D07774">
        <w:rPr>
          <w:rFonts w:ascii="Calibri" w:hAnsi="Calibri"/>
        </w:rPr>
        <w:t xml:space="preserve">. </w:t>
      </w:r>
      <w:r w:rsidRPr="00D07774">
        <w:rPr>
          <w:rFonts w:ascii="Calibri" w:hAnsi="Calibri"/>
          <w:b/>
          <w:bCs/>
        </w:rPr>
        <w:t>2012b</w:t>
      </w:r>
      <w:r w:rsidRPr="00D07774">
        <w:rPr>
          <w:rFonts w:ascii="Calibri" w:hAnsi="Calibri"/>
        </w:rPr>
        <w:t xml:space="preserve">. Accurate and reliable quantification of total microalgal fuel potential as fatty acid methyl esters by in situ transesterification. </w:t>
      </w:r>
      <w:r w:rsidRPr="00D07774">
        <w:rPr>
          <w:rFonts w:ascii="Calibri" w:hAnsi="Calibri"/>
          <w:i/>
          <w:iCs/>
        </w:rPr>
        <w:t>Analytical and Bioanalytical Chemistry</w:t>
      </w:r>
      <w:r w:rsidRPr="00D07774">
        <w:rPr>
          <w:rFonts w:ascii="Calibri" w:hAnsi="Calibri"/>
        </w:rPr>
        <w:t xml:space="preserve"> </w:t>
      </w:r>
      <w:r w:rsidRPr="00D07774">
        <w:rPr>
          <w:rFonts w:ascii="Calibri" w:hAnsi="Calibri"/>
          <w:b/>
          <w:bCs/>
        </w:rPr>
        <w:t>403</w:t>
      </w:r>
      <w:r w:rsidRPr="00D07774">
        <w:rPr>
          <w:rFonts w:ascii="Calibri" w:hAnsi="Calibri"/>
        </w:rPr>
        <w:t>: 167–178.</w:t>
      </w:r>
    </w:p>
    <w:p w14:paraId="226AAB4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aurens LML, Van Wychen S, McAllister JP, Arrowsmith S, Dempster TA, McGowen J, Pienkos PT</w:t>
      </w:r>
      <w:r w:rsidRPr="00D07774">
        <w:rPr>
          <w:rFonts w:ascii="Calibri" w:hAnsi="Calibri"/>
        </w:rPr>
        <w:t xml:space="preserve">. </w:t>
      </w:r>
      <w:r w:rsidRPr="00D07774">
        <w:rPr>
          <w:rFonts w:ascii="Calibri" w:hAnsi="Calibri"/>
          <w:b/>
          <w:bCs/>
        </w:rPr>
        <w:t>2014</w:t>
      </w:r>
      <w:r w:rsidRPr="00D07774">
        <w:rPr>
          <w:rFonts w:ascii="Calibri" w:hAnsi="Calibri"/>
        </w:rPr>
        <w:t xml:space="preserve">. Strain, biochemistry, and cultivation-dependent measurement variability of algal biomass composition. </w:t>
      </w:r>
      <w:r w:rsidRPr="00D07774">
        <w:rPr>
          <w:rFonts w:ascii="Calibri" w:hAnsi="Calibri"/>
          <w:i/>
          <w:iCs/>
        </w:rPr>
        <w:t>Analytical Biochemistry</w:t>
      </w:r>
      <w:r w:rsidRPr="00D07774">
        <w:rPr>
          <w:rFonts w:ascii="Calibri" w:hAnsi="Calibri"/>
        </w:rPr>
        <w:t xml:space="preserve"> </w:t>
      </w:r>
      <w:r w:rsidRPr="00D07774">
        <w:rPr>
          <w:rFonts w:ascii="Calibri" w:hAnsi="Calibri"/>
          <w:b/>
          <w:bCs/>
        </w:rPr>
        <w:t>452</w:t>
      </w:r>
      <w:r w:rsidRPr="00D07774">
        <w:rPr>
          <w:rFonts w:ascii="Calibri" w:hAnsi="Calibri"/>
        </w:rPr>
        <w:t>: 86–95.</w:t>
      </w:r>
    </w:p>
    <w:p w14:paraId="713A3CD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ee Y-K</w:t>
      </w:r>
      <w:r w:rsidRPr="00D07774">
        <w:rPr>
          <w:rFonts w:ascii="Calibri" w:hAnsi="Calibri"/>
        </w:rPr>
        <w:t xml:space="preserve">. </w:t>
      </w:r>
      <w:r w:rsidRPr="00D07774">
        <w:rPr>
          <w:rFonts w:ascii="Calibri" w:hAnsi="Calibri"/>
          <w:b/>
          <w:bCs/>
        </w:rPr>
        <w:t>1997</w:t>
      </w:r>
      <w:r w:rsidRPr="00D07774">
        <w:rPr>
          <w:rFonts w:ascii="Calibri" w:hAnsi="Calibri"/>
        </w:rPr>
        <w:t xml:space="preserve">. Commercial production of microalgae in the Asia-Pacific rim. </w:t>
      </w:r>
      <w:r w:rsidRPr="00D07774">
        <w:rPr>
          <w:rFonts w:ascii="Calibri" w:hAnsi="Calibri"/>
          <w:i/>
          <w:iCs/>
        </w:rPr>
        <w:t>Journal of Applied Phycology</w:t>
      </w:r>
      <w:r w:rsidRPr="00D07774">
        <w:rPr>
          <w:rFonts w:ascii="Calibri" w:hAnsi="Calibri"/>
        </w:rPr>
        <w:t xml:space="preserve"> </w:t>
      </w:r>
      <w:r w:rsidRPr="00D07774">
        <w:rPr>
          <w:rFonts w:ascii="Calibri" w:hAnsi="Calibri"/>
          <w:b/>
          <w:bCs/>
        </w:rPr>
        <w:t>9</w:t>
      </w:r>
      <w:r w:rsidRPr="00D07774">
        <w:rPr>
          <w:rFonts w:ascii="Calibri" w:hAnsi="Calibri"/>
        </w:rPr>
        <w:t>: 403–411.</w:t>
      </w:r>
    </w:p>
    <w:p w14:paraId="623C700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ee Y-K</w:t>
      </w:r>
      <w:r w:rsidRPr="00D07774">
        <w:rPr>
          <w:rFonts w:ascii="Calibri" w:hAnsi="Calibri"/>
        </w:rPr>
        <w:t xml:space="preserve">. </w:t>
      </w:r>
      <w:r w:rsidRPr="00D07774">
        <w:rPr>
          <w:rFonts w:ascii="Calibri" w:hAnsi="Calibri"/>
          <w:b/>
          <w:bCs/>
        </w:rPr>
        <w:t>2001</w:t>
      </w:r>
      <w:r w:rsidRPr="00D07774">
        <w:rPr>
          <w:rFonts w:ascii="Calibri" w:hAnsi="Calibri"/>
        </w:rPr>
        <w:t xml:space="preserve">. Microalgal mass culture systems and methods: Their limitation and potential. </w:t>
      </w:r>
      <w:r w:rsidRPr="00D07774">
        <w:rPr>
          <w:rFonts w:ascii="Calibri" w:hAnsi="Calibri"/>
          <w:i/>
          <w:iCs/>
        </w:rPr>
        <w:t>Journal of Applied Phycology</w:t>
      </w:r>
      <w:r w:rsidRPr="00D07774">
        <w:rPr>
          <w:rFonts w:ascii="Calibri" w:hAnsi="Calibri"/>
        </w:rPr>
        <w:t xml:space="preserve"> </w:t>
      </w:r>
      <w:r w:rsidRPr="00D07774">
        <w:rPr>
          <w:rFonts w:ascii="Calibri" w:hAnsi="Calibri"/>
          <w:b/>
          <w:bCs/>
        </w:rPr>
        <w:t>13</w:t>
      </w:r>
      <w:r w:rsidRPr="00D07774">
        <w:rPr>
          <w:rFonts w:ascii="Calibri" w:hAnsi="Calibri"/>
        </w:rPr>
        <w:t>: 307–315.</w:t>
      </w:r>
    </w:p>
    <w:p w14:paraId="43A27C4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ee Y K</w:t>
      </w:r>
      <w:r w:rsidRPr="00D07774">
        <w:rPr>
          <w:rFonts w:ascii="Calibri" w:hAnsi="Calibri"/>
        </w:rPr>
        <w:t xml:space="preserve">. </w:t>
      </w:r>
      <w:r w:rsidRPr="00D07774">
        <w:rPr>
          <w:rFonts w:ascii="Calibri" w:hAnsi="Calibri"/>
          <w:b/>
          <w:bCs/>
        </w:rPr>
        <w:t>2004</w:t>
      </w:r>
      <w:r w:rsidRPr="00D07774">
        <w:rPr>
          <w:rFonts w:ascii="Calibri" w:hAnsi="Calibri"/>
        </w:rPr>
        <w:t>. Algal Nutrition. Hetertrophic carbon nutrition. In: Richmond A, ed. Handbook of Microalgal Culture. Biotechnology and Applied Phycology. Oxford, UK: Blackwell Publishing Ltd, 116.</w:t>
      </w:r>
    </w:p>
    <w:p w14:paraId="4B87AC4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ee DS, Fahey DW, Forster PM, Newton PJ, Wit RCN, Lim LL, Owen B, Sausen R</w:t>
      </w:r>
      <w:r w:rsidRPr="00D07774">
        <w:rPr>
          <w:rFonts w:ascii="Calibri" w:hAnsi="Calibri"/>
        </w:rPr>
        <w:t xml:space="preserve">. </w:t>
      </w:r>
      <w:r w:rsidRPr="00D07774">
        <w:rPr>
          <w:rFonts w:ascii="Calibri" w:hAnsi="Calibri"/>
          <w:b/>
          <w:bCs/>
        </w:rPr>
        <w:t>2009</w:t>
      </w:r>
      <w:r w:rsidRPr="00D07774">
        <w:rPr>
          <w:rFonts w:ascii="Calibri" w:hAnsi="Calibri"/>
        </w:rPr>
        <w:t xml:space="preserve">. Aviation and global climate change in the 21st century. </w:t>
      </w:r>
      <w:r w:rsidRPr="00D07774">
        <w:rPr>
          <w:rFonts w:ascii="Calibri" w:hAnsi="Calibri"/>
          <w:i/>
          <w:iCs/>
        </w:rPr>
        <w:t>Atmospheric Environment</w:t>
      </w:r>
      <w:r w:rsidRPr="00D07774">
        <w:rPr>
          <w:rFonts w:ascii="Calibri" w:hAnsi="Calibri"/>
        </w:rPr>
        <w:t xml:space="preserve"> </w:t>
      </w:r>
      <w:r w:rsidRPr="00D07774">
        <w:rPr>
          <w:rFonts w:ascii="Calibri" w:hAnsi="Calibri"/>
          <w:b/>
          <w:bCs/>
        </w:rPr>
        <w:t>43</w:t>
      </w:r>
      <w:r w:rsidRPr="00D07774">
        <w:rPr>
          <w:rFonts w:ascii="Calibri" w:hAnsi="Calibri"/>
        </w:rPr>
        <w:t>: 3520–3537.</w:t>
      </w:r>
    </w:p>
    <w:p w14:paraId="2EE907D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ee OK, Oh Y-K, Lee EY</w:t>
      </w:r>
      <w:r w:rsidRPr="00D07774">
        <w:rPr>
          <w:rFonts w:ascii="Calibri" w:hAnsi="Calibri"/>
        </w:rPr>
        <w:t xml:space="preserve">. </w:t>
      </w:r>
      <w:r w:rsidRPr="00D07774">
        <w:rPr>
          <w:rFonts w:ascii="Calibri" w:hAnsi="Calibri"/>
          <w:b/>
          <w:bCs/>
        </w:rPr>
        <w:t>2015</w:t>
      </w:r>
      <w:r w:rsidRPr="00D07774">
        <w:rPr>
          <w:rFonts w:ascii="Calibri" w:hAnsi="Calibri"/>
        </w:rPr>
        <w:t xml:space="preserve">. Bioethanol production from carbohydrate-enriched residual biomass obtained after lipid extraction of Chlorella sp. KR-1.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96</w:t>
      </w:r>
      <w:r w:rsidRPr="00D07774">
        <w:rPr>
          <w:rFonts w:ascii="Calibri" w:hAnsi="Calibri"/>
        </w:rPr>
        <w:t>: 22–27.</w:t>
      </w:r>
    </w:p>
    <w:p w14:paraId="3CDFB4F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ee DY, Park J-J, Barupal DK, Fiehn O</w:t>
      </w:r>
      <w:r w:rsidRPr="00D07774">
        <w:rPr>
          <w:rFonts w:ascii="Calibri" w:hAnsi="Calibri"/>
        </w:rPr>
        <w:t xml:space="preserve">. </w:t>
      </w:r>
      <w:r w:rsidRPr="00D07774">
        <w:rPr>
          <w:rFonts w:ascii="Calibri" w:hAnsi="Calibri"/>
          <w:b/>
          <w:bCs/>
        </w:rPr>
        <w:t>2012</w:t>
      </w:r>
      <w:r w:rsidRPr="00D07774">
        <w:rPr>
          <w:rFonts w:ascii="Calibri" w:hAnsi="Calibri"/>
        </w:rPr>
        <w:t xml:space="preserve">. System response of metabolic networks in Chlamydomonas reinhardtii to total available ammonium. </w:t>
      </w:r>
      <w:r w:rsidRPr="00D07774">
        <w:rPr>
          <w:rFonts w:ascii="Calibri" w:hAnsi="Calibri"/>
          <w:i/>
          <w:iCs/>
        </w:rPr>
        <w:t>Molecular &amp; cellular proteomics</w:t>
      </w:r>
      <w:r w:rsidRPr="00D07774">
        <w:rPr>
          <w:rFonts w:ascii="Calibri" w:hAnsi="Calibri"/>
        </w:rPr>
        <w:t xml:space="preserve"> </w:t>
      </w:r>
      <w:r w:rsidRPr="00D07774">
        <w:rPr>
          <w:rFonts w:ascii="Calibri" w:hAnsi="Calibri"/>
          <w:b/>
          <w:bCs/>
        </w:rPr>
        <w:t>11</w:t>
      </w:r>
      <w:r w:rsidRPr="00D07774">
        <w:rPr>
          <w:rFonts w:ascii="Calibri" w:hAnsi="Calibri"/>
        </w:rPr>
        <w:t>: 973–988.</w:t>
      </w:r>
    </w:p>
    <w:p w14:paraId="6D2DBE4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eliaert F, Smith DR, Moreau H, Herron MD, Verbruggen H, Delwiche CF, Clerck OD</w:t>
      </w:r>
      <w:r w:rsidRPr="00D07774">
        <w:rPr>
          <w:rFonts w:ascii="Calibri" w:hAnsi="Calibri"/>
        </w:rPr>
        <w:t xml:space="preserve">. </w:t>
      </w:r>
      <w:r w:rsidRPr="00D07774">
        <w:rPr>
          <w:rFonts w:ascii="Calibri" w:hAnsi="Calibri"/>
          <w:b/>
          <w:bCs/>
        </w:rPr>
        <w:t>2012</w:t>
      </w:r>
      <w:r w:rsidRPr="00D07774">
        <w:rPr>
          <w:rFonts w:ascii="Calibri" w:hAnsi="Calibri"/>
        </w:rPr>
        <w:t xml:space="preserve">. Phylogeny and Molecular Evolution of the Green Algae. </w:t>
      </w:r>
      <w:r w:rsidRPr="00D07774">
        <w:rPr>
          <w:rFonts w:ascii="Calibri" w:hAnsi="Calibri"/>
          <w:i/>
          <w:iCs/>
        </w:rPr>
        <w:t>Critical Reviews in Plant Sciences</w:t>
      </w:r>
      <w:r w:rsidRPr="00D07774">
        <w:rPr>
          <w:rFonts w:ascii="Calibri" w:hAnsi="Calibri"/>
        </w:rPr>
        <w:t xml:space="preserve"> </w:t>
      </w:r>
      <w:r w:rsidRPr="00D07774">
        <w:rPr>
          <w:rFonts w:ascii="Calibri" w:hAnsi="Calibri"/>
          <w:b/>
          <w:bCs/>
        </w:rPr>
        <w:t>31</w:t>
      </w:r>
      <w:r w:rsidRPr="00D07774">
        <w:rPr>
          <w:rFonts w:ascii="Calibri" w:hAnsi="Calibri"/>
        </w:rPr>
        <w:t>: 1–46.</w:t>
      </w:r>
    </w:p>
    <w:p w14:paraId="0EEA324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eón R, Fernández E</w:t>
      </w:r>
      <w:r w:rsidRPr="00D07774">
        <w:rPr>
          <w:rFonts w:ascii="Calibri" w:hAnsi="Calibri"/>
        </w:rPr>
        <w:t xml:space="preserve">. </w:t>
      </w:r>
      <w:r w:rsidRPr="00D07774">
        <w:rPr>
          <w:rFonts w:ascii="Calibri" w:hAnsi="Calibri"/>
          <w:b/>
          <w:bCs/>
        </w:rPr>
        <w:t>2007</w:t>
      </w:r>
      <w:r w:rsidRPr="00D07774">
        <w:rPr>
          <w:rFonts w:ascii="Calibri" w:hAnsi="Calibri"/>
        </w:rPr>
        <w:t>. Nuclear Transformation of Eukaryotic Microalgae: Historical Overview, Achiements and Problems. In: León R,, In: Cejudo AG,,  In: Fernández E, eds. Transgenic Microalgae as Green Cell Factories. Springer.</w:t>
      </w:r>
    </w:p>
    <w:p w14:paraId="4998223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eón-Bañares R, González-Ballester D, Galván A, Fernández E</w:t>
      </w:r>
      <w:r w:rsidRPr="00D07774">
        <w:rPr>
          <w:rFonts w:ascii="Calibri" w:hAnsi="Calibri"/>
        </w:rPr>
        <w:t xml:space="preserve">. </w:t>
      </w:r>
      <w:r w:rsidRPr="00D07774">
        <w:rPr>
          <w:rFonts w:ascii="Calibri" w:hAnsi="Calibri"/>
          <w:b/>
          <w:bCs/>
        </w:rPr>
        <w:t>2004</w:t>
      </w:r>
      <w:r w:rsidRPr="00D07774">
        <w:rPr>
          <w:rFonts w:ascii="Calibri" w:hAnsi="Calibri"/>
        </w:rPr>
        <w:t xml:space="preserve">. Transgenic microalgae as green cell-factories. </w:t>
      </w:r>
      <w:r w:rsidRPr="00D07774">
        <w:rPr>
          <w:rFonts w:ascii="Calibri" w:hAnsi="Calibri"/>
          <w:i/>
          <w:iCs/>
        </w:rPr>
        <w:t>Trends in Biotechnology</w:t>
      </w:r>
      <w:r w:rsidRPr="00D07774">
        <w:rPr>
          <w:rFonts w:ascii="Calibri" w:hAnsi="Calibri"/>
        </w:rPr>
        <w:t xml:space="preserve"> </w:t>
      </w:r>
      <w:r w:rsidRPr="00D07774">
        <w:rPr>
          <w:rFonts w:ascii="Calibri" w:hAnsi="Calibri"/>
          <w:b/>
          <w:bCs/>
        </w:rPr>
        <w:t>22</w:t>
      </w:r>
      <w:r w:rsidRPr="00D07774">
        <w:rPr>
          <w:rFonts w:ascii="Calibri" w:hAnsi="Calibri"/>
        </w:rPr>
        <w:t>: 45–52.</w:t>
      </w:r>
    </w:p>
    <w:p w14:paraId="6C656FF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 Y, Chen Y-F, Chen P, Min M, Zhou W, Martinez B, Zhu J, Ruan R</w:t>
      </w:r>
      <w:r w:rsidRPr="00D07774">
        <w:rPr>
          <w:rFonts w:ascii="Calibri" w:hAnsi="Calibri"/>
        </w:rPr>
        <w:t xml:space="preserve">. </w:t>
      </w:r>
      <w:r w:rsidRPr="00D07774">
        <w:rPr>
          <w:rFonts w:ascii="Calibri" w:hAnsi="Calibri"/>
          <w:b/>
          <w:bCs/>
        </w:rPr>
        <w:t>2011a</w:t>
      </w:r>
      <w:r w:rsidRPr="00D07774">
        <w:rPr>
          <w:rFonts w:ascii="Calibri" w:hAnsi="Calibri"/>
        </w:rPr>
        <w:t xml:space="preserve">. Characterization of a microalga Chlorella sp. well adapted to highly concentrated municipal wastewater for nutrient removal and biodiesel production.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5138–5144.</w:t>
      </w:r>
    </w:p>
    <w:p w14:paraId="0A847A3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Li Y, Han D, Hu G, Dauvillee D, Sommerfeld M, Ball S, Hu Q</w:t>
      </w:r>
      <w:r w:rsidRPr="00D07774">
        <w:rPr>
          <w:rFonts w:ascii="Calibri" w:hAnsi="Calibri"/>
        </w:rPr>
        <w:t xml:space="preserve">. </w:t>
      </w:r>
      <w:r w:rsidRPr="00D07774">
        <w:rPr>
          <w:rFonts w:ascii="Calibri" w:hAnsi="Calibri"/>
          <w:b/>
          <w:bCs/>
        </w:rPr>
        <w:t>2010a</w:t>
      </w:r>
      <w:r w:rsidRPr="00D07774">
        <w:rPr>
          <w:rFonts w:ascii="Calibri" w:hAnsi="Calibri"/>
        </w:rPr>
        <w:t xml:space="preserve">. Chlamydomonas starchless mutant defective in ADP-glucose pyrophosphorylase hyper-accumulates triacylglycerol. </w:t>
      </w:r>
      <w:r w:rsidRPr="00D07774">
        <w:rPr>
          <w:rFonts w:ascii="Calibri" w:hAnsi="Calibri"/>
          <w:i/>
          <w:iCs/>
        </w:rPr>
        <w:t>Metabolic Engineering</w:t>
      </w:r>
      <w:r w:rsidRPr="00D07774">
        <w:rPr>
          <w:rFonts w:ascii="Calibri" w:hAnsi="Calibri"/>
        </w:rPr>
        <w:t xml:space="preserve"> </w:t>
      </w:r>
      <w:r w:rsidRPr="00D07774">
        <w:rPr>
          <w:rFonts w:ascii="Calibri" w:hAnsi="Calibri"/>
          <w:b/>
          <w:bCs/>
        </w:rPr>
        <w:t>12</w:t>
      </w:r>
      <w:r w:rsidRPr="00D07774">
        <w:rPr>
          <w:rFonts w:ascii="Calibri" w:hAnsi="Calibri"/>
        </w:rPr>
        <w:t>: 387–391.</w:t>
      </w:r>
    </w:p>
    <w:p w14:paraId="17509D9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 Y, Han D, Hu G, Dauvillee D, Sommerfeld M, Ball S, Hu Q</w:t>
      </w:r>
      <w:r w:rsidRPr="00D07774">
        <w:rPr>
          <w:rFonts w:ascii="Calibri" w:hAnsi="Calibri"/>
        </w:rPr>
        <w:t xml:space="preserve">. </w:t>
      </w:r>
      <w:r w:rsidRPr="00D07774">
        <w:rPr>
          <w:rFonts w:ascii="Calibri" w:hAnsi="Calibri"/>
          <w:b/>
          <w:bCs/>
        </w:rPr>
        <w:t>2010b</w:t>
      </w:r>
      <w:r w:rsidRPr="00D07774">
        <w:rPr>
          <w:rFonts w:ascii="Calibri" w:hAnsi="Calibri"/>
        </w:rPr>
        <w:t xml:space="preserve">. Chlamydomonas starchless mutant defective in ADP-glucose pyrophosphorylase hyper-accumulates triacylglycerol. </w:t>
      </w:r>
      <w:r w:rsidRPr="00D07774">
        <w:rPr>
          <w:rFonts w:ascii="Calibri" w:hAnsi="Calibri"/>
          <w:i/>
          <w:iCs/>
        </w:rPr>
        <w:t>Metabolic Engineering</w:t>
      </w:r>
      <w:r w:rsidRPr="00D07774">
        <w:rPr>
          <w:rFonts w:ascii="Calibri" w:hAnsi="Calibri"/>
        </w:rPr>
        <w:t xml:space="preserve"> </w:t>
      </w:r>
      <w:r w:rsidRPr="00D07774">
        <w:rPr>
          <w:rFonts w:ascii="Calibri" w:hAnsi="Calibri"/>
          <w:b/>
          <w:bCs/>
        </w:rPr>
        <w:t>12</w:t>
      </w:r>
      <w:r w:rsidRPr="00D07774">
        <w:rPr>
          <w:rFonts w:ascii="Calibri" w:hAnsi="Calibri"/>
        </w:rPr>
        <w:t>: 387–391.</w:t>
      </w:r>
    </w:p>
    <w:p w14:paraId="0AB98F8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 Y, Han D, Hu G, Sommerfeld M, Hu Q</w:t>
      </w:r>
      <w:r w:rsidRPr="00D07774">
        <w:rPr>
          <w:rFonts w:ascii="Calibri" w:hAnsi="Calibri"/>
        </w:rPr>
        <w:t xml:space="preserve">. </w:t>
      </w:r>
      <w:r w:rsidRPr="00D07774">
        <w:rPr>
          <w:rFonts w:ascii="Calibri" w:hAnsi="Calibri"/>
          <w:b/>
          <w:bCs/>
        </w:rPr>
        <w:t>2010c</w:t>
      </w:r>
      <w:r w:rsidRPr="00D07774">
        <w:rPr>
          <w:rFonts w:ascii="Calibri" w:hAnsi="Calibri"/>
        </w:rPr>
        <w:t xml:space="preserve">. Inhibition of starch synthesis results in overproduction of lipids in Chlamydomonas reinhardtii. </w:t>
      </w:r>
      <w:r w:rsidRPr="00D07774">
        <w:rPr>
          <w:rFonts w:ascii="Calibri" w:hAnsi="Calibri"/>
          <w:i/>
          <w:iCs/>
        </w:rPr>
        <w:t>Biotechnology and Bioengineering</w:t>
      </w:r>
      <w:r w:rsidRPr="00D07774">
        <w:rPr>
          <w:rFonts w:ascii="Calibri" w:hAnsi="Calibri"/>
        </w:rPr>
        <w:t xml:space="preserve"> </w:t>
      </w:r>
      <w:r w:rsidRPr="00D07774">
        <w:rPr>
          <w:rFonts w:ascii="Calibri" w:hAnsi="Calibri"/>
          <w:b/>
          <w:bCs/>
        </w:rPr>
        <w:t>107</w:t>
      </w:r>
      <w:r w:rsidRPr="00D07774">
        <w:rPr>
          <w:rFonts w:ascii="Calibri" w:hAnsi="Calibri"/>
        </w:rPr>
        <w:t>: 258–268.</w:t>
      </w:r>
    </w:p>
    <w:p w14:paraId="0BC31AD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 Y, Han D, Yoon K, Zhu S, Sommerfeld M, Hu Q</w:t>
      </w:r>
      <w:r w:rsidRPr="00D07774">
        <w:rPr>
          <w:rFonts w:ascii="Calibri" w:hAnsi="Calibri"/>
        </w:rPr>
        <w:t xml:space="preserve">. </w:t>
      </w:r>
      <w:r w:rsidRPr="00D07774">
        <w:rPr>
          <w:rFonts w:ascii="Calibri" w:hAnsi="Calibri"/>
          <w:b/>
          <w:bCs/>
        </w:rPr>
        <w:t>2013</w:t>
      </w:r>
      <w:r w:rsidRPr="00D07774">
        <w:rPr>
          <w:rFonts w:ascii="Calibri" w:hAnsi="Calibri"/>
        </w:rPr>
        <w:t>. Molecular and Cellular Mechanisms for Lipid Synthesis and Accumulation in Microalgae: Biotechnological Implications. In: Emeritus ARPD,,  In: Ph.D QH, eds. Handbook of Microalgal Culture. John Wiley &amp; Sons, Ltd, 545–565.</w:t>
      </w:r>
    </w:p>
    <w:p w14:paraId="56E853F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 K, Liu S, Liu X</w:t>
      </w:r>
      <w:r w:rsidRPr="00D07774">
        <w:rPr>
          <w:rFonts w:ascii="Calibri" w:hAnsi="Calibri"/>
        </w:rPr>
        <w:t xml:space="preserve">. </w:t>
      </w:r>
      <w:r w:rsidRPr="00D07774">
        <w:rPr>
          <w:rFonts w:ascii="Calibri" w:hAnsi="Calibri"/>
          <w:b/>
          <w:bCs/>
        </w:rPr>
        <w:t>2014</w:t>
      </w:r>
      <w:r w:rsidRPr="00D07774">
        <w:rPr>
          <w:rFonts w:ascii="Calibri" w:hAnsi="Calibri"/>
        </w:rPr>
        <w:t xml:space="preserve">. An overview of algae bioethanol production. </w:t>
      </w:r>
      <w:r w:rsidRPr="00D07774">
        <w:rPr>
          <w:rFonts w:ascii="Calibri" w:hAnsi="Calibri"/>
          <w:i/>
          <w:iCs/>
        </w:rPr>
        <w:t>International Journal of Energy Research</w:t>
      </w:r>
      <w:r w:rsidRPr="00D07774">
        <w:rPr>
          <w:rFonts w:ascii="Calibri" w:hAnsi="Calibri"/>
        </w:rPr>
        <w:t xml:space="preserve"> </w:t>
      </w:r>
      <w:r w:rsidRPr="00D07774">
        <w:rPr>
          <w:rFonts w:ascii="Calibri" w:hAnsi="Calibri"/>
          <w:b/>
          <w:bCs/>
        </w:rPr>
        <w:t>38</w:t>
      </w:r>
      <w:r w:rsidRPr="00D07774">
        <w:rPr>
          <w:rFonts w:ascii="Calibri" w:hAnsi="Calibri"/>
        </w:rPr>
        <w:t>: 965–977.</w:t>
      </w:r>
    </w:p>
    <w:p w14:paraId="29E9D94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 X, Moellering ER, Liu B, Johnny C, Fedewa M, Sears BB, Kuo M-H, Benning C</w:t>
      </w:r>
      <w:r w:rsidRPr="00D07774">
        <w:rPr>
          <w:rFonts w:ascii="Calibri" w:hAnsi="Calibri"/>
        </w:rPr>
        <w:t xml:space="preserve">. </w:t>
      </w:r>
      <w:r w:rsidRPr="00D07774">
        <w:rPr>
          <w:rFonts w:ascii="Calibri" w:hAnsi="Calibri"/>
          <w:b/>
          <w:bCs/>
        </w:rPr>
        <w:t>2012</w:t>
      </w:r>
      <w:r w:rsidRPr="00D07774">
        <w:rPr>
          <w:rFonts w:ascii="Calibri" w:hAnsi="Calibri"/>
        </w:rPr>
        <w:t xml:space="preserve">. A Galactoglycerolipid Lipase Is Required for Triacylglycerol Accumulation and Survival Following Nitrogen Deprivation in Chlamydomonas reinhardtii. </w:t>
      </w:r>
      <w:r w:rsidRPr="00D07774">
        <w:rPr>
          <w:rFonts w:ascii="Calibri" w:hAnsi="Calibri"/>
          <w:i/>
          <w:iCs/>
        </w:rPr>
        <w:t xml:space="preserve">The Plant Cell </w:t>
      </w:r>
      <w:r w:rsidRPr="00D07774">
        <w:rPr>
          <w:rFonts w:ascii="Calibri" w:hAnsi="Calibri"/>
          <w:b/>
          <w:bCs/>
        </w:rPr>
        <w:t>24</w:t>
      </w:r>
      <w:r w:rsidRPr="00D07774">
        <w:rPr>
          <w:rFonts w:ascii="Calibri" w:hAnsi="Calibri"/>
        </w:rPr>
        <w:t>: 4670–4686.</w:t>
      </w:r>
    </w:p>
    <w:p w14:paraId="0B40B17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 X, Xu H, Wu Q</w:t>
      </w:r>
      <w:r w:rsidRPr="00D07774">
        <w:rPr>
          <w:rFonts w:ascii="Calibri" w:hAnsi="Calibri"/>
        </w:rPr>
        <w:t xml:space="preserve">. </w:t>
      </w:r>
      <w:r w:rsidRPr="00D07774">
        <w:rPr>
          <w:rFonts w:ascii="Calibri" w:hAnsi="Calibri"/>
          <w:b/>
          <w:bCs/>
        </w:rPr>
        <w:t>2007</w:t>
      </w:r>
      <w:r w:rsidRPr="00D07774">
        <w:rPr>
          <w:rFonts w:ascii="Calibri" w:hAnsi="Calibri"/>
        </w:rPr>
        <w:t xml:space="preserve">. Large-scale biodiesel production from microalgaChlorella protothecoides through heterotrophic cultivation in bioreactors. </w:t>
      </w:r>
      <w:r w:rsidRPr="00D07774">
        <w:rPr>
          <w:rFonts w:ascii="Calibri" w:hAnsi="Calibri"/>
          <w:i/>
          <w:iCs/>
        </w:rPr>
        <w:t>Biotechnology and Bioengineering</w:t>
      </w:r>
      <w:r w:rsidRPr="00D07774">
        <w:rPr>
          <w:rFonts w:ascii="Calibri" w:hAnsi="Calibri"/>
        </w:rPr>
        <w:t xml:space="preserve"> </w:t>
      </w:r>
      <w:r w:rsidRPr="00D07774">
        <w:rPr>
          <w:rFonts w:ascii="Calibri" w:hAnsi="Calibri"/>
          <w:b/>
          <w:bCs/>
        </w:rPr>
        <w:t>98</w:t>
      </w:r>
      <w:r w:rsidRPr="00D07774">
        <w:rPr>
          <w:rFonts w:ascii="Calibri" w:hAnsi="Calibri"/>
        </w:rPr>
        <w:t>: 764–771.</w:t>
      </w:r>
    </w:p>
    <w:p w14:paraId="4BE4D8B4" w14:textId="77777777" w:rsidR="009D57BD"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 Y, Zhou W, Hu B, Min M, Chen P, Ruan RR</w:t>
      </w:r>
      <w:r w:rsidRPr="00D07774">
        <w:rPr>
          <w:rFonts w:ascii="Calibri" w:hAnsi="Calibri"/>
        </w:rPr>
        <w:t xml:space="preserve">. </w:t>
      </w:r>
      <w:r w:rsidRPr="00D07774">
        <w:rPr>
          <w:rFonts w:ascii="Calibri" w:hAnsi="Calibri"/>
          <w:b/>
          <w:bCs/>
        </w:rPr>
        <w:t>2011b</w:t>
      </w:r>
      <w:r w:rsidRPr="00D07774">
        <w:rPr>
          <w:rFonts w:ascii="Calibri" w:hAnsi="Calibri"/>
        </w:rPr>
        <w:t xml:space="preserve">. Integration of algae cultivation as biodiesel production feedstock with municipal wastewater treatment: Strains screening and significance evaluation of environmental factor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10861–10867.</w:t>
      </w:r>
    </w:p>
    <w:p w14:paraId="255A4D41" w14:textId="77777777" w:rsidR="00A271DC" w:rsidRPr="00D07774" w:rsidRDefault="00A271DC" w:rsidP="00A271DC">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ang Y, Sarkany N, Cui Y</w:t>
      </w:r>
      <w:r w:rsidRPr="00D07774">
        <w:rPr>
          <w:rFonts w:ascii="Calibri" w:hAnsi="Calibri"/>
        </w:rPr>
        <w:t xml:space="preserve">. </w:t>
      </w:r>
      <w:r w:rsidRPr="00D07774">
        <w:rPr>
          <w:rFonts w:ascii="Calibri" w:hAnsi="Calibri"/>
          <w:b/>
          <w:bCs/>
        </w:rPr>
        <w:t>2009</w:t>
      </w:r>
      <w:r w:rsidRPr="00D07774">
        <w:rPr>
          <w:rFonts w:ascii="Calibri" w:hAnsi="Calibri"/>
        </w:rPr>
        <w:t xml:space="preserve">. Biomass and lipid productivities of Chlorella vulgaris under autotrophic, heterotrophic and mixotrophic growth conditions. </w:t>
      </w:r>
      <w:r w:rsidRPr="00D07774">
        <w:rPr>
          <w:rFonts w:ascii="Calibri" w:hAnsi="Calibri"/>
          <w:i/>
          <w:iCs/>
        </w:rPr>
        <w:t>Biotechnology Letters</w:t>
      </w:r>
      <w:r w:rsidRPr="00D07774">
        <w:rPr>
          <w:rFonts w:ascii="Calibri" w:hAnsi="Calibri"/>
        </w:rPr>
        <w:t xml:space="preserve"> </w:t>
      </w:r>
      <w:r w:rsidRPr="00D07774">
        <w:rPr>
          <w:rFonts w:ascii="Calibri" w:hAnsi="Calibri"/>
          <w:b/>
          <w:bCs/>
        </w:rPr>
        <w:t>31</w:t>
      </w:r>
      <w:r w:rsidRPr="00D07774">
        <w:rPr>
          <w:rFonts w:ascii="Calibri" w:hAnsi="Calibri"/>
        </w:rPr>
        <w:t>: 1043–1049.</w:t>
      </w:r>
    </w:p>
    <w:p w14:paraId="1452849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Beisson Y, Beisson F, Riekhof W</w:t>
      </w:r>
      <w:r w:rsidRPr="00D07774">
        <w:rPr>
          <w:rFonts w:ascii="Calibri" w:hAnsi="Calibri"/>
        </w:rPr>
        <w:t xml:space="preserve">. </w:t>
      </w:r>
      <w:r w:rsidRPr="00D07774">
        <w:rPr>
          <w:rFonts w:ascii="Calibri" w:hAnsi="Calibri"/>
          <w:b/>
          <w:bCs/>
        </w:rPr>
        <w:t>2015</w:t>
      </w:r>
      <w:r w:rsidRPr="00D07774">
        <w:rPr>
          <w:rFonts w:ascii="Calibri" w:hAnsi="Calibri"/>
        </w:rPr>
        <w:t xml:space="preserve">. Metabolism of acyl-lipids in Chlamydomonas reinhardtii. </w:t>
      </w:r>
      <w:r w:rsidRPr="00D07774">
        <w:rPr>
          <w:rFonts w:ascii="Calibri" w:hAnsi="Calibri"/>
          <w:i/>
          <w:iCs/>
        </w:rPr>
        <w:t>The Plant Journal</w:t>
      </w:r>
      <w:r w:rsidRPr="00D07774">
        <w:rPr>
          <w:rFonts w:ascii="Calibri" w:hAnsi="Calibri"/>
        </w:rPr>
        <w:t xml:space="preserve"> </w:t>
      </w:r>
      <w:r w:rsidRPr="00D07774">
        <w:rPr>
          <w:rFonts w:ascii="Calibri" w:hAnsi="Calibri"/>
          <w:b/>
          <w:bCs/>
        </w:rPr>
        <w:t>82</w:t>
      </w:r>
      <w:r w:rsidRPr="00D07774">
        <w:rPr>
          <w:rFonts w:ascii="Calibri" w:hAnsi="Calibri"/>
        </w:rPr>
        <w:t>: 504–522.</w:t>
      </w:r>
    </w:p>
    <w:p w14:paraId="3CB6583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n TP, Caspar T, Somerville C, Preiss J</w:t>
      </w:r>
      <w:r w:rsidRPr="00D07774">
        <w:rPr>
          <w:rFonts w:ascii="Calibri" w:hAnsi="Calibri"/>
        </w:rPr>
        <w:t xml:space="preserve">. </w:t>
      </w:r>
      <w:r w:rsidRPr="00D07774">
        <w:rPr>
          <w:rFonts w:ascii="Calibri" w:hAnsi="Calibri"/>
          <w:b/>
          <w:bCs/>
        </w:rPr>
        <w:t>1988</w:t>
      </w:r>
      <w:r w:rsidRPr="00D07774">
        <w:rPr>
          <w:rFonts w:ascii="Calibri" w:hAnsi="Calibri"/>
        </w:rPr>
        <w:t xml:space="preserve">. Isolation and Characterization of a Starchless Mutant of Arabidopsis thaliana (L.) Heynh Lacking ADPglucose Pyrophosphorylase Activity. </w:t>
      </w:r>
      <w:r w:rsidRPr="00D07774">
        <w:rPr>
          <w:rFonts w:ascii="Calibri" w:hAnsi="Calibri"/>
          <w:i/>
          <w:iCs/>
        </w:rPr>
        <w:t>Plant Physiology</w:t>
      </w:r>
      <w:r w:rsidRPr="00D07774">
        <w:rPr>
          <w:rFonts w:ascii="Calibri" w:hAnsi="Calibri"/>
        </w:rPr>
        <w:t xml:space="preserve"> </w:t>
      </w:r>
      <w:r w:rsidRPr="00D07774">
        <w:rPr>
          <w:rFonts w:ascii="Calibri" w:hAnsi="Calibri"/>
          <w:b/>
          <w:bCs/>
        </w:rPr>
        <w:t>86</w:t>
      </w:r>
      <w:r w:rsidRPr="00D07774">
        <w:rPr>
          <w:rFonts w:ascii="Calibri" w:hAnsi="Calibri"/>
        </w:rPr>
        <w:t>: 1131–1135.</w:t>
      </w:r>
    </w:p>
    <w:p w14:paraId="3A64413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u X, Clarens AF, Colosi LM</w:t>
      </w:r>
      <w:r w:rsidRPr="00D07774">
        <w:rPr>
          <w:rFonts w:ascii="Calibri" w:hAnsi="Calibri"/>
        </w:rPr>
        <w:t xml:space="preserve">. </w:t>
      </w:r>
      <w:r w:rsidRPr="00D07774">
        <w:rPr>
          <w:rFonts w:ascii="Calibri" w:hAnsi="Calibri"/>
          <w:b/>
          <w:bCs/>
        </w:rPr>
        <w:t>2012</w:t>
      </w:r>
      <w:r w:rsidRPr="00D07774">
        <w:rPr>
          <w:rFonts w:ascii="Calibri" w:hAnsi="Calibri"/>
        </w:rPr>
        <w:t xml:space="preserve">. Algae biodiesel has potential despite inconclusive results to date.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4</w:t>
      </w:r>
      <w:r w:rsidRPr="00D07774">
        <w:rPr>
          <w:rFonts w:ascii="Calibri" w:hAnsi="Calibri"/>
        </w:rPr>
        <w:t>: 803–806.</w:t>
      </w:r>
    </w:p>
    <w:p w14:paraId="33272DD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iu X, Saydah B, Eranki P, Colosi LM, Greg Mitchell B, Rhodes J, Clarens AF</w:t>
      </w:r>
      <w:r w:rsidRPr="00D07774">
        <w:rPr>
          <w:rFonts w:ascii="Calibri" w:hAnsi="Calibri"/>
        </w:rPr>
        <w:t xml:space="preserve">. </w:t>
      </w:r>
      <w:r w:rsidRPr="00D07774">
        <w:rPr>
          <w:rFonts w:ascii="Calibri" w:hAnsi="Calibri"/>
          <w:b/>
          <w:bCs/>
        </w:rPr>
        <w:t>2013</w:t>
      </w:r>
      <w:r w:rsidRPr="00D07774">
        <w:rPr>
          <w:rFonts w:ascii="Calibri" w:hAnsi="Calibri"/>
        </w:rPr>
        <w:t xml:space="preserve">. Pilot-scale data provide enhanced estimates of the life cycle energy and </w:t>
      </w:r>
      <w:r w:rsidRPr="00D07774">
        <w:rPr>
          <w:rFonts w:ascii="Calibri" w:hAnsi="Calibri"/>
        </w:rPr>
        <w:lastRenderedPageBreak/>
        <w:t xml:space="preserve">emissions profile of algae biofuels produced via hydrothermal liquefaction.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48</w:t>
      </w:r>
      <w:r w:rsidRPr="00D07774">
        <w:rPr>
          <w:rFonts w:ascii="Calibri" w:hAnsi="Calibri"/>
        </w:rPr>
        <w:t>: 163–171.</w:t>
      </w:r>
    </w:p>
    <w:p w14:paraId="0115FD1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ohman EJ, Gardner RD, Halverson LD, Peyton BM, Gerlach R</w:t>
      </w:r>
      <w:r w:rsidRPr="00D07774">
        <w:rPr>
          <w:rFonts w:ascii="Calibri" w:hAnsi="Calibri"/>
        </w:rPr>
        <w:t xml:space="preserve">. </w:t>
      </w:r>
      <w:r w:rsidRPr="00D07774">
        <w:rPr>
          <w:rFonts w:ascii="Calibri" w:hAnsi="Calibri"/>
          <w:b/>
          <w:bCs/>
        </w:rPr>
        <w:t>2014</w:t>
      </w:r>
      <w:r w:rsidRPr="00D07774">
        <w:rPr>
          <w:rFonts w:ascii="Calibri" w:hAnsi="Calibri"/>
        </w:rPr>
        <w:t xml:space="preserve">. Carbon partitioning in lipids synthesized by Chlamydomonas reinhardtii when cultured under three unique inorganic carbon regimes. </w:t>
      </w:r>
      <w:r w:rsidRPr="00D07774">
        <w:rPr>
          <w:rFonts w:ascii="Calibri" w:hAnsi="Calibri"/>
          <w:i/>
          <w:iCs/>
        </w:rPr>
        <w:t>Algal Research</w:t>
      </w:r>
      <w:r w:rsidRPr="00D07774">
        <w:rPr>
          <w:rFonts w:ascii="Calibri" w:hAnsi="Calibri"/>
        </w:rPr>
        <w:t xml:space="preserve"> </w:t>
      </w:r>
      <w:r w:rsidRPr="00D07774">
        <w:rPr>
          <w:rFonts w:ascii="Calibri" w:hAnsi="Calibri"/>
          <w:b/>
          <w:bCs/>
        </w:rPr>
        <w:t>5</w:t>
      </w:r>
      <w:r w:rsidRPr="00D07774">
        <w:rPr>
          <w:rFonts w:ascii="Calibri" w:hAnsi="Calibri"/>
        </w:rPr>
        <w:t>: 171–180.</w:t>
      </w:r>
    </w:p>
    <w:p w14:paraId="439B952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ongworth J, Noirel J, Pandhal J, Wright PC, Vaidyanathan S</w:t>
      </w:r>
      <w:r w:rsidRPr="00D07774">
        <w:rPr>
          <w:rFonts w:ascii="Calibri" w:hAnsi="Calibri"/>
        </w:rPr>
        <w:t xml:space="preserve">. </w:t>
      </w:r>
      <w:r w:rsidRPr="00D07774">
        <w:rPr>
          <w:rFonts w:ascii="Calibri" w:hAnsi="Calibri"/>
          <w:b/>
          <w:bCs/>
        </w:rPr>
        <w:t>2012</w:t>
      </w:r>
      <w:r w:rsidRPr="00D07774">
        <w:rPr>
          <w:rFonts w:ascii="Calibri" w:hAnsi="Calibri"/>
        </w:rPr>
        <w:t xml:space="preserve">. HILIC- and SCX-Based Quantitative Proteomics of </w:t>
      </w:r>
      <w:r w:rsidRPr="00D07774">
        <w:rPr>
          <w:rFonts w:ascii="Calibri" w:hAnsi="Calibri"/>
          <w:i/>
          <w:iCs/>
        </w:rPr>
        <w:t>Chlamydomonas reinhardtii</w:t>
      </w:r>
      <w:r w:rsidRPr="00D07774">
        <w:rPr>
          <w:rFonts w:ascii="Calibri" w:hAnsi="Calibri"/>
        </w:rPr>
        <w:t xml:space="preserve"> during Nitrogen Starvation Induced Lipid and Carbohydrate Accumulation. </w:t>
      </w:r>
      <w:r w:rsidRPr="00D07774">
        <w:rPr>
          <w:rFonts w:ascii="Calibri" w:hAnsi="Calibri"/>
          <w:i/>
          <w:iCs/>
        </w:rPr>
        <w:t>Journal of Proteome Research</w:t>
      </w:r>
      <w:r w:rsidRPr="00D07774">
        <w:rPr>
          <w:rFonts w:ascii="Calibri" w:hAnsi="Calibri"/>
        </w:rPr>
        <w:t xml:space="preserve"> </w:t>
      </w:r>
      <w:r w:rsidRPr="00D07774">
        <w:rPr>
          <w:rFonts w:ascii="Calibri" w:hAnsi="Calibri"/>
          <w:b/>
          <w:bCs/>
        </w:rPr>
        <w:t>11</w:t>
      </w:r>
      <w:r w:rsidRPr="00D07774">
        <w:rPr>
          <w:rFonts w:ascii="Calibri" w:hAnsi="Calibri"/>
        </w:rPr>
        <w:t>: 5959–5971.</w:t>
      </w:r>
    </w:p>
    <w:p w14:paraId="42B6CB2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opez D, Casero D, Cokus SJ, Merchant SS, Pellegrini M</w:t>
      </w:r>
      <w:r w:rsidRPr="00D07774">
        <w:rPr>
          <w:rFonts w:ascii="Calibri" w:hAnsi="Calibri"/>
        </w:rPr>
        <w:t xml:space="preserve">. </w:t>
      </w:r>
      <w:r w:rsidRPr="00D07774">
        <w:rPr>
          <w:rFonts w:ascii="Calibri" w:hAnsi="Calibri"/>
          <w:b/>
          <w:bCs/>
        </w:rPr>
        <w:t>2011</w:t>
      </w:r>
      <w:r w:rsidRPr="00D07774">
        <w:rPr>
          <w:rFonts w:ascii="Calibri" w:hAnsi="Calibri"/>
        </w:rPr>
        <w:t xml:space="preserve">. Algal Functional Annotation Tool: a web-based analysis suite to functionally interpret large gene lists using integrated annotation and expression data. </w:t>
      </w:r>
      <w:r w:rsidRPr="00D07774">
        <w:rPr>
          <w:rFonts w:ascii="Calibri" w:hAnsi="Calibri"/>
          <w:i/>
          <w:iCs/>
        </w:rPr>
        <w:t>BMC Bioinformatics</w:t>
      </w:r>
      <w:r w:rsidRPr="00D07774">
        <w:rPr>
          <w:rFonts w:ascii="Calibri" w:hAnsi="Calibri"/>
        </w:rPr>
        <w:t xml:space="preserve"> </w:t>
      </w:r>
      <w:r w:rsidRPr="00D07774">
        <w:rPr>
          <w:rFonts w:ascii="Calibri" w:hAnsi="Calibri"/>
          <w:b/>
          <w:bCs/>
        </w:rPr>
        <w:t>12</w:t>
      </w:r>
      <w:r w:rsidRPr="00D07774">
        <w:rPr>
          <w:rFonts w:ascii="Calibri" w:hAnsi="Calibri"/>
        </w:rPr>
        <w:t>: 282.</w:t>
      </w:r>
    </w:p>
    <w:p w14:paraId="799D248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uo D, Hu Z, Choi DG, Thomas VM, Realff MJ, Chance RR</w:t>
      </w:r>
      <w:r w:rsidRPr="00D07774">
        <w:rPr>
          <w:rFonts w:ascii="Calibri" w:hAnsi="Calibri"/>
        </w:rPr>
        <w:t xml:space="preserve">. </w:t>
      </w:r>
      <w:r w:rsidRPr="00D07774">
        <w:rPr>
          <w:rFonts w:ascii="Calibri" w:hAnsi="Calibri"/>
          <w:b/>
          <w:bCs/>
        </w:rPr>
        <w:t>2010a</w:t>
      </w:r>
      <w:r w:rsidRPr="00D07774">
        <w:rPr>
          <w:rFonts w:ascii="Calibri" w:hAnsi="Calibri"/>
        </w:rPr>
        <w:t xml:space="preserve">. Life Cycle Energy and Greenhouse Gas Emissions for an Ethanol Production Process Based on Blue-Green Algae.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4</w:t>
      </w:r>
      <w:r w:rsidRPr="00D07774">
        <w:rPr>
          <w:rFonts w:ascii="Calibri" w:hAnsi="Calibri"/>
        </w:rPr>
        <w:t>: 8670–8677.</w:t>
      </w:r>
    </w:p>
    <w:p w14:paraId="1C8F758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uo W, Pflugmacher S, Pröschold T, Walz N, Krienitz L</w:t>
      </w:r>
      <w:r w:rsidRPr="00D07774">
        <w:rPr>
          <w:rFonts w:ascii="Calibri" w:hAnsi="Calibri"/>
        </w:rPr>
        <w:t xml:space="preserve">. </w:t>
      </w:r>
      <w:r w:rsidRPr="00D07774">
        <w:rPr>
          <w:rFonts w:ascii="Calibri" w:hAnsi="Calibri"/>
          <w:b/>
          <w:bCs/>
        </w:rPr>
        <w:t>2006</w:t>
      </w:r>
      <w:r w:rsidRPr="00D07774">
        <w:rPr>
          <w:rFonts w:ascii="Calibri" w:hAnsi="Calibri"/>
        </w:rPr>
        <w:t xml:space="preserve">. Genotype versus Phenotype Variability in Chlorella and Micractinium (Chlorophyta, Trebouxiophyceae). </w:t>
      </w:r>
      <w:r w:rsidRPr="00D07774">
        <w:rPr>
          <w:rFonts w:ascii="Calibri" w:hAnsi="Calibri"/>
          <w:i/>
          <w:iCs/>
        </w:rPr>
        <w:t>Protist</w:t>
      </w:r>
      <w:r w:rsidRPr="00D07774">
        <w:rPr>
          <w:rFonts w:ascii="Calibri" w:hAnsi="Calibri"/>
        </w:rPr>
        <w:t xml:space="preserve"> </w:t>
      </w:r>
      <w:r w:rsidRPr="00D07774">
        <w:rPr>
          <w:rFonts w:ascii="Calibri" w:hAnsi="Calibri"/>
          <w:b/>
          <w:bCs/>
        </w:rPr>
        <w:t>157</w:t>
      </w:r>
      <w:r w:rsidRPr="00D07774">
        <w:rPr>
          <w:rFonts w:ascii="Calibri" w:hAnsi="Calibri"/>
        </w:rPr>
        <w:t>: 315–333.</w:t>
      </w:r>
    </w:p>
    <w:p w14:paraId="469CD39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uo W, Pröschold T, Bock C, Krienitz L</w:t>
      </w:r>
      <w:r w:rsidRPr="00D07774">
        <w:rPr>
          <w:rFonts w:ascii="Calibri" w:hAnsi="Calibri"/>
        </w:rPr>
        <w:t xml:space="preserve">. </w:t>
      </w:r>
      <w:r w:rsidRPr="00D07774">
        <w:rPr>
          <w:rFonts w:ascii="Calibri" w:hAnsi="Calibri"/>
          <w:b/>
          <w:bCs/>
        </w:rPr>
        <w:t>2010b</w:t>
      </w:r>
      <w:r w:rsidRPr="00D07774">
        <w:rPr>
          <w:rFonts w:ascii="Calibri" w:hAnsi="Calibri"/>
        </w:rPr>
        <w:t xml:space="preserve">. Generic concept in Chlorella-related coccoid green algae (Chlorophyta, Trebouxiophyceae). </w:t>
      </w:r>
      <w:r w:rsidRPr="00D07774">
        <w:rPr>
          <w:rFonts w:ascii="Calibri" w:hAnsi="Calibri"/>
          <w:i/>
          <w:iCs/>
        </w:rPr>
        <w:t>Plant Biology</w:t>
      </w:r>
      <w:r w:rsidRPr="00D07774">
        <w:rPr>
          <w:rFonts w:ascii="Calibri" w:hAnsi="Calibri"/>
        </w:rPr>
        <w:t xml:space="preserve"> </w:t>
      </w:r>
      <w:r w:rsidRPr="00D07774">
        <w:rPr>
          <w:rFonts w:ascii="Calibri" w:hAnsi="Calibri"/>
          <w:b/>
          <w:bCs/>
        </w:rPr>
        <w:t>12</w:t>
      </w:r>
      <w:r w:rsidRPr="00D07774">
        <w:rPr>
          <w:rFonts w:ascii="Calibri" w:hAnsi="Calibri"/>
        </w:rPr>
        <w:t>: 545–553.</w:t>
      </w:r>
    </w:p>
    <w:p w14:paraId="096F663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Lv H, Qu G, Qi X, Lu L, Tian C, Ma Y</w:t>
      </w:r>
      <w:r w:rsidRPr="00D07774">
        <w:rPr>
          <w:rFonts w:ascii="Calibri" w:hAnsi="Calibri"/>
        </w:rPr>
        <w:t xml:space="preserve">. </w:t>
      </w:r>
      <w:r w:rsidRPr="00D07774">
        <w:rPr>
          <w:rFonts w:ascii="Calibri" w:hAnsi="Calibri"/>
          <w:b/>
          <w:bCs/>
        </w:rPr>
        <w:t>2013</w:t>
      </w:r>
      <w:r w:rsidRPr="00D07774">
        <w:rPr>
          <w:rFonts w:ascii="Calibri" w:hAnsi="Calibri"/>
        </w:rPr>
        <w:t xml:space="preserve">. Transcriptome analysis of Chlamydomonas reinhardtii during the process of lipid accumulation. </w:t>
      </w:r>
      <w:r w:rsidRPr="00D07774">
        <w:rPr>
          <w:rFonts w:ascii="Calibri" w:hAnsi="Calibri"/>
          <w:i/>
          <w:iCs/>
        </w:rPr>
        <w:t>Genomics</w:t>
      </w:r>
      <w:r w:rsidRPr="00D07774">
        <w:rPr>
          <w:rFonts w:ascii="Calibri" w:hAnsi="Calibri"/>
        </w:rPr>
        <w:t xml:space="preserve"> </w:t>
      </w:r>
      <w:r w:rsidRPr="00D07774">
        <w:rPr>
          <w:rFonts w:ascii="Calibri" w:hAnsi="Calibri"/>
          <w:b/>
          <w:bCs/>
        </w:rPr>
        <w:t>101</w:t>
      </w:r>
      <w:r w:rsidRPr="00D07774">
        <w:rPr>
          <w:rFonts w:ascii="Calibri" w:hAnsi="Calibri"/>
        </w:rPr>
        <w:t>: 229–237.</w:t>
      </w:r>
    </w:p>
    <w:p w14:paraId="11B0EB3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cIntyre HL, Kana TM, Anning T, Geider RJ</w:t>
      </w:r>
      <w:r w:rsidRPr="00D07774">
        <w:rPr>
          <w:rFonts w:ascii="Calibri" w:hAnsi="Calibri"/>
        </w:rPr>
        <w:t xml:space="preserve">. </w:t>
      </w:r>
      <w:r w:rsidRPr="00D07774">
        <w:rPr>
          <w:rFonts w:ascii="Calibri" w:hAnsi="Calibri"/>
          <w:b/>
          <w:bCs/>
        </w:rPr>
        <w:t>2002</w:t>
      </w:r>
      <w:r w:rsidRPr="00D07774">
        <w:rPr>
          <w:rFonts w:ascii="Calibri" w:hAnsi="Calibri"/>
        </w:rPr>
        <w:t xml:space="preserve">. Photoacclimation of Photosynthesis Irradiance Response Curves and Photosynthetic Pigments </w:t>
      </w:r>
      <w:r w:rsidR="00A271DC">
        <w:rPr>
          <w:rFonts w:ascii="Calibri" w:hAnsi="Calibri"/>
        </w:rPr>
        <w:t>in Microalgae and Cyanobacteria</w:t>
      </w:r>
      <w:r w:rsidRPr="00D07774">
        <w:rPr>
          <w:rFonts w:ascii="Calibri" w:hAnsi="Calibri"/>
        </w:rPr>
        <w:t xml:space="preserve">. </w:t>
      </w:r>
      <w:r w:rsidRPr="00D07774">
        <w:rPr>
          <w:rFonts w:ascii="Calibri" w:hAnsi="Calibri"/>
          <w:i/>
          <w:iCs/>
        </w:rPr>
        <w:t>Journal of Phycology</w:t>
      </w:r>
      <w:r w:rsidRPr="00D07774">
        <w:rPr>
          <w:rFonts w:ascii="Calibri" w:hAnsi="Calibri"/>
        </w:rPr>
        <w:t xml:space="preserve"> </w:t>
      </w:r>
      <w:r w:rsidRPr="00D07774">
        <w:rPr>
          <w:rFonts w:ascii="Calibri" w:hAnsi="Calibri"/>
          <w:b/>
          <w:bCs/>
        </w:rPr>
        <w:t>38</w:t>
      </w:r>
      <w:r w:rsidRPr="00D07774">
        <w:rPr>
          <w:rFonts w:ascii="Calibri" w:hAnsi="Calibri"/>
        </w:rPr>
        <w:t>: 17–38.</w:t>
      </w:r>
    </w:p>
    <w:p w14:paraId="4B3CE01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ddelein ML, Libessart N, Bellanger F, Delrue B, D’Hulst C, Koornhuyse NV den, Fontaine T, Wieruszeski JM, Decq A, Ball S</w:t>
      </w:r>
      <w:r w:rsidRPr="00D07774">
        <w:rPr>
          <w:rFonts w:ascii="Calibri" w:hAnsi="Calibri"/>
        </w:rPr>
        <w:t xml:space="preserve">. </w:t>
      </w:r>
      <w:r w:rsidRPr="00D07774">
        <w:rPr>
          <w:rFonts w:ascii="Calibri" w:hAnsi="Calibri"/>
          <w:b/>
          <w:bCs/>
        </w:rPr>
        <w:t>1994</w:t>
      </w:r>
      <w:r w:rsidRPr="00D07774">
        <w:rPr>
          <w:rFonts w:ascii="Calibri" w:hAnsi="Calibri"/>
        </w:rPr>
        <w:t xml:space="preserve">. Toward an understanding of the biogenesis of the starch granule. Determination of granule-bound and soluble starch synthase functions in amylopectin synthesis. </w:t>
      </w:r>
      <w:r w:rsidRPr="00D07774">
        <w:rPr>
          <w:rFonts w:ascii="Calibri" w:hAnsi="Calibri"/>
          <w:i/>
          <w:iCs/>
        </w:rPr>
        <w:t>Journal of Biological Chemistry</w:t>
      </w:r>
      <w:r w:rsidRPr="00D07774">
        <w:rPr>
          <w:rFonts w:ascii="Calibri" w:hAnsi="Calibri"/>
        </w:rPr>
        <w:t xml:space="preserve"> </w:t>
      </w:r>
      <w:r w:rsidRPr="00D07774">
        <w:rPr>
          <w:rFonts w:ascii="Calibri" w:hAnsi="Calibri"/>
          <w:b/>
          <w:bCs/>
        </w:rPr>
        <w:t>269</w:t>
      </w:r>
      <w:r w:rsidRPr="00D07774">
        <w:rPr>
          <w:rFonts w:ascii="Calibri" w:hAnsi="Calibri"/>
        </w:rPr>
        <w:t>: 25150–25157.</w:t>
      </w:r>
    </w:p>
    <w:p w14:paraId="796DD24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eda K, Owada M, Kimura N, Omata K, Karube I</w:t>
      </w:r>
      <w:r w:rsidRPr="00D07774">
        <w:rPr>
          <w:rFonts w:ascii="Calibri" w:hAnsi="Calibri"/>
        </w:rPr>
        <w:t xml:space="preserve">. </w:t>
      </w:r>
      <w:r w:rsidRPr="00D07774">
        <w:rPr>
          <w:rFonts w:ascii="Calibri" w:hAnsi="Calibri"/>
          <w:b/>
          <w:bCs/>
        </w:rPr>
        <w:t>1995</w:t>
      </w:r>
      <w:r w:rsidRPr="00D07774">
        <w:rPr>
          <w:rFonts w:ascii="Calibri" w:hAnsi="Calibri"/>
        </w:rPr>
        <w:t xml:space="preserve">. CO2 fixation from the flue gas on coal-fired thermal power plant by microalgae. </w:t>
      </w:r>
      <w:r w:rsidRPr="00D07774">
        <w:rPr>
          <w:rFonts w:ascii="Calibri" w:hAnsi="Calibri"/>
          <w:i/>
          <w:iCs/>
        </w:rPr>
        <w:t>Energy Conversion and Management</w:t>
      </w:r>
      <w:r w:rsidRPr="00D07774">
        <w:rPr>
          <w:rFonts w:ascii="Calibri" w:hAnsi="Calibri"/>
        </w:rPr>
        <w:t xml:space="preserve"> </w:t>
      </w:r>
      <w:r w:rsidRPr="00D07774">
        <w:rPr>
          <w:rFonts w:ascii="Calibri" w:hAnsi="Calibri"/>
          <w:b/>
          <w:bCs/>
        </w:rPr>
        <w:t>36</w:t>
      </w:r>
      <w:r w:rsidRPr="00D07774">
        <w:rPr>
          <w:rFonts w:ascii="Calibri" w:hAnsi="Calibri"/>
        </w:rPr>
        <w:t>: 717–720.</w:t>
      </w:r>
    </w:p>
    <w:p w14:paraId="05280A2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llick N</w:t>
      </w:r>
      <w:r w:rsidRPr="00D07774">
        <w:rPr>
          <w:rFonts w:ascii="Calibri" w:hAnsi="Calibri"/>
        </w:rPr>
        <w:t xml:space="preserve">. </w:t>
      </w:r>
      <w:r w:rsidRPr="00D07774">
        <w:rPr>
          <w:rFonts w:ascii="Calibri" w:hAnsi="Calibri"/>
          <w:b/>
          <w:bCs/>
        </w:rPr>
        <w:t>2002</w:t>
      </w:r>
      <w:r w:rsidRPr="00D07774">
        <w:rPr>
          <w:rFonts w:ascii="Calibri" w:hAnsi="Calibri"/>
        </w:rPr>
        <w:t xml:space="preserve">. Biotechnological potential of immobilized algae for wastewater N, P and metal removal: a review. </w:t>
      </w:r>
      <w:r w:rsidRPr="00D07774">
        <w:rPr>
          <w:rFonts w:ascii="Calibri" w:hAnsi="Calibri"/>
          <w:i/>
          <w:iCs/>
        </w:rPr>
        <w:t>Biometals</w:t>
      </w:r>
      <w:r w:rsidRPr="00D07774">
        <w:rPr>
          <w:rFonts w:ascii="Calibri" w:hAnsi="Calibri"/>
        </w:rPr>
        <w:t xml:space="preserve"> </w:t>
      </w:r>
      <w:r w:rsidRPr="00D07774">
        <w:rPr>
          <w:rFonts w:ascii="Calibri" w:hAnsi="Calibri"/>
          <w:b/>
          <w:bCs/>
        </w:rPr>
        <w:t>15</w:t>
      </w:r>
      <w:r w:rsidRPr="00D07774">
        <w:rPr>
          <w:rFonts w:ascii="Calibri" w:hAnsi="Calibri"/>
        </w:rPr>
        <w:t>: 377–390.</w:t>
      </w:r>
    </w:p>
    <w:p w14:paraId="6C19CAB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nn ME, Bradley RS, Hughes MK</w:t>
      </w:r>
      <w:r w:rsidRPr="00D07774">
        <w:rPr>
          <w:rFonts w:ascii="Calibri" w:hAnsi="Calibri"/>
        </w:rPr>
        <w:t xml:space="preserve">. </w:t>
      </w:r>
      <w:r w:rsidRPr="00D07774">
        <w:rPr>
          <w:rFonts w:ascii="Calibri" w:hAnsi="Calibri"/>
          <w:b/>
          <w:bCs/>
        </w:rPr>
        <w:t>1998</w:t>
      </w:r>
      <w:r w:rsidRPr="00D07774">
        <w:rPr>
          <w:rFonts w:ascii="Calibri" w:hAnsi="Calibri"/>
        </w:rPr>
        <w:t xml:space="preserve">. Global-scale temperature patterns and climate forcing over the past six centuries. </w:t>
      </w:r>
      <w:r w:rsidRPr="00D07774">
        <w:rPr>
          <w:rFonts w:ascii="Calibri" w:hAnsi="Calibri"/>
          <w:i/>
          <w:iCs/>
        </w:rPr>
        <w:t>Nature</w:t>
      </w:r>
      <w:r w:rsidRPr="00D07774">
        <w:rPr>
          <w:rFonts w:ascii="Calibri" w:hAnsi="Calibri"/>
        </w:rPr>
        <w:t xml:space="preserve"> </w:t>
      </w:r>
      <w:r w:rsidRPr="00D07774">
        <w:rPr>
          <w:rFonts w:ascii="Calibri" w:hAnsi="Calibri"/>
          <w:b/>
          <w:bCs/>
        </w:rPr>
        <w:t>392</w:t>
      </w:r>
      <w:r w:rsidRPr="00D07774">
        <w:rPr>
          <w:rFonts w:ascii="Calibri" w:hAnsi="Calibri"/>
        </w:rPr>
        <w:t>: 779–787.</w:t>
      </w:r>
    </w:p>
    <w:p w14:paraId="34838F53" w14:textId="77777777" w:rsidR="009D57BD"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Marchal R, Penet S, Solano-Serena F, Vandecasteele JP</w:t>
      </w:r>
      <w:r w:rsidRPr="00D07774">
        <w:rPr>
          <w:rFonts w:ascii="Calibri" w:hAnsi="Calibri"/>
        </w:rPr>
        <w:t xml:space="preserve">. </w:t>
      </w:r>
      <w:r w:rsidRPr="00D07774">
        <w:rPr>
          <w:rFonts w:ascii="Calibri" w:hAnsi="Calibri"/>
          <w:b/>
          <w:bCs/>
        </w:rPr>
        <w:t>2003</w:t>
      </w:r>
      <w:r w:rsidRPr="00D07774">
        <w:rPr>
          <w:rFonts w:ascii="Calibri" w:hAnsi="Calibri"/>
        </w:rPr>
        <w:t xml:space="preserve">. Gasoline and Diesel Oil Biodegradation. </w:t>
      </w:r>
      <w:r w:rsidRPr="00D07774">
        <w:rPr>
          <w:rFonts w:ascii="Calibri" w:hAnsi="Calibri"/>
          <w:i/>
          <w:iCs/>
        </w:rPr>
        <w:t>Oil &amp; Gas Science and Technology</w:t>
      </w:r>
      <w:r w:rsidRPr="00D07774">
        <w:rPr>
          <w:rFonts w:ascii="Calibri" w:hAnsi="Calibri"/>
        </w:rPr>
        <w:t xml:space="preserve"> </w:t>
      </w:r>
      <w:r w:rsidRPr="00D07774">
        <w:rPr>
          <w:rFonts w:ascii="Calibri" w:hAnsi="Calibri"/>
          <w:b/>
          <w:bCs/>
        </w:rPr>
        <w:t>58</w:t>
      </w:r>
      <w:r w:rsidRPr="00D07774">
        <w:rPr>
          <w:rFonts w:ascii="Calibri" w:hAnsi="Calibri"/>
        </w:rPr>
        <w:t>: 441–448.</w:t>
      </w:r>
    </w:p>
    <w:p w14:paraId="361E34E6" w14:textId="77777777" w:rsidR="00FC200A" w:rsidRDefault="00FC200A" w:rsidP="00FC200A">
      <w:pPr>
        <w:ind w:left="567" w:hanging="567"/>
        <w:rPr>
          <w:lang w:eastAsia="en-GB"/>
        </w:rPr>
      </w:pPr>
      <w:r>
        <w:rPr>
          <w:b/>
          <w:lang w:eastAsia="en-GB"/>
        </w:rPr>
        <w:t>Markham NR</w:t>
      </w:r>
      <w:r w:rsidRPr="00FC200A">
        <w:rPr>
          <w:b/>
          <w:lang w:eastAsia="en-GB"/>
        </w:rPr>
        <w:t>, Zuker M</w:t>
      </w:r>
      <w:r>
        <w:rPr>
          <w:b/>
          <w:lang w:eastAsia="en-GB"/>
        </w:rPr>
        <w:t xml:space="preserve">. </w:t>
      </w:r>
      <w:r>
        <w:rPr>
          <w:lang w:eastAsia="en-GB"/>
        </w:rPr>
        <w:t xml:space="preserve">2008. UNAFold: software for nucleic acid folding and hybridization. Methods Molcular Biology </w:t>
      </w:r>
      <w:r w:rsidRPr="00FC200A">
        <w:rPr>
          <w:b/>
          <w:lang w:eastAsia="en-GB"/>
        </w:rPr>
        <w:t>453</w:t>
      </w:r>
      <w:r>
        <w:rPr>
          <w:lang w:eastAsia="en-GB"/>
        </w:rPr>
        <w:t>:3-31.</w:t>
      </w:r>
    </w:p>
    <w:p w14:paraId="3FE03BE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rin B, Palm A, Klingberg M a. x., Melkonian M</w:t>
      </w:r>
      <w:r w:rsidRPr="00D07774">
        <w:rPr>
          <w:rFonts w:ascii="Calibri" w:hAnsi="Calibri"/>
        </w:rPr>
        <w:t xml:space="preserve">. </w:t>
      </w:r>
      <w:r w:rsidRPr="00D07774">
        <w:rPr>
          <w:rFonts w:ascii="Calibri" w:hAnsi="Calibri"/>
          <w:b/>
          <w:bCs/>
        </w:rPr>
        <w:t>2003</w:t>
      </w:r>
      <w:r w:rsidRPr="00D07774">
        <w:rPr>
          <w:rFonts w:ascii="Calibri" w:hAnsi="Calibri"/>
        </w:rPr>
        <w:t xml:space="preserve">. Phylogeny and Taxonomic Revision of Plastid-Containing Euglenophytes based on SSU rDNA Sequence Comparisons and Synapomorphic Signatures in the SSU rRNA Secondary Structure. </w:t>
      </w:r>
      <w:r w:rsidRPr="00D07774">
        <w:rPr>
          <w:rFonts w:ascii="Calibri" w:hAnsi="Calibri"/>
          <w:i/>
          <w:iCs/>
        </w:rPr>
        <w:t>Protist</w:t>
      </w:r>
      <w:r w:rsidRPr="00D07774">
        <w:rPr>
          <w:rFonts w:ascii="Calibri" w:hAnsi="Calibri"/>
        </w:rPr>
        <w:t xml:space="preserve"> </w:t>
      </w:r>
      <w:r w:rsidRPr="00D07774">
        <w:rPr>
          <w:rFonts w:ascii="Calibri" w:hAnsi="Calibri"/>
          <w:b/>
          <w:bCs/>
        </w:rPr>
        <w:t>154</w:t>
      </w:r>
      <w:r w:rsidRPr="00D07774">
        <w:rPr>
          <w:rFonts w:ascii="Calibri" w:hAnsi="Calibri"/>
        </w:rPr>
        <w:t>: 99–145.</w:t>
      </w:r>
    </w:p>
    <w:p w14:paraId="18674A1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rtin NC, Goodenough UW</w:t>
      </w:r>
      <w:r w:rsidRPr="00D07774">
        <w:rPr>
          <w:rFonts w:ascii="Calibri" w:hAnsi="Calibri"/>
        </w:rPr>
        <w:t xml:space="preserve">. </w:t>
      </w:r>
      <w:r w:rsidRPr="00D07774">
        <w:rPr>
          <w:rFonts w:ascii="Calibri" w:hAnsi="Calibri"/>
          <w:b/>
          <w:bCs/>
        </w:rPr>
        <w:t>1975</w:t>
      </w:r>
      <w:r w:rsidRPr="00D07774">
        <w:rPr>
          <w:rFonts w:ascii="Calibri" w:hAnsi="Calibri"/>
        </w:rPr>
        <w:t xml:space="preserve">. Gametic differentiation in Chlamydomonas reinhardtii. I. Production of gametes and their fine structure. </w:t>
      </w:r>
      <w:r w:rsidRPr="00D07774">
        <w:rPr>
          <w:rFonts w:ascii="Calibri" w:hAnsi="Calibri"/>
          <w:i/>
          <w:iCs/>
        </w:rPr>
        <w:t>The Journal of Cell Biology</w:t>
      </w:r>
      <w:r w:rsidRPr="00D07774">
        <w:rPr>
          <w:rFonts w:ascii="Calibri" w:hAnsi="Calibri"/>
        </w:rPr>
        <w:t xml:space="preserve"> </w:t>
      </w:r>
      <w:r w:rsidRPr="00D07774">
        <w:rPr>
          <w:rFonts w:ascii="Calibri" w:hAnsi="Calibri"/>
          <w:b/>
          <w:bCs/>
        </w:rPr>
        <w:t>67</w:t>
      </w:r>
      <w:r w:rsidRPr="00D07774">
        <w:rPr>
          <w:rFonts w:ascii="Calibri" w:hAnsi="Calibri"/>
        </w:rPr>
        <w:t>: 587–605.</w:t>
      </w:r>
    </w:p>
    <w:p w14:paraId="4D9306A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rtinez F, Orus MI</w:t>
      </w:r>
      <w:r w:rsidRPr="00D07774">
        <w:rPr>
          <w:rFonts w:ascii="Calibri" w:hAnsi="Calibri"/>
        </w:rPr>
        <w:t xml:space="preserve">. </w:t>
      </w:r>
      <w:r w:rsidRPr="00D07774">
        <w:rPr>
          <w:rFonts w:ascii="Calibri" w:hAnsi="Calibri"/>
          <w:b/>
          <w:bCs/>
        </w:rPr>
        <w:t>1991</w:t>
      </w:r>
      <w:r w:rsidRPr="00D07774">
        <w:rPr>
          <w:rFonts w:ascii="Calibri" w:hAnsi="Calibri"/>
        </w:rPr>
        <w:t>. Interactions between Glucose and Inorganic Carbon Metabolism in Ch</w:t>
      </w:r>
      <w:r w:rsidR="00A271DC">
        <w:rPr>
          <w:rFonts w:ascii="Calibri" w:hAnsi="Calibri"/>
        </w:rPr>
        <w:t>lorella vulgaris Strain UAM 101</w:t>
      </w:r>
      <w:r w:rsidRPr="00D07774">
        <w:rPr>
          <w:rFonts w:ascii="Calibri" w:hAnsi="Calibri"/>
        </w:rPr>
        <w:t xml:space="preserve">. </w:t>
      </w:r>
      <w:r w:rsidRPr="00D07774">
        <w:rPr>
          <w:rFonts w:ascii="Calibri" w:hAnsi="Calibri"/>
          <w:i/>
          <w:iCs/>
        </w:rPr>
        <w:t>Plant Physiology</w:t>
      </w:r>
      <w:r w:rsidRPr="00D07774">
        <w:rPr>
          <w:rFonts w:ascii="Calibri" w:hAnsi="Calibri"/>
        </w:rPr>
        <w:t xml:space="preserve"> </w:t>
      </w:r>
      <w:r w:rsidRPr="00D07774">
        <w:rPr>
          <w:rFonts w:ascii="Calibri" w:hAnsi="Calibri"/>
          <w:b/>
          <w:bCs/>
        </w:rPr>
        <w:t>95</w:t>
      </w:r>
      <w:r w:rsidRPr="00D07774">
        <w:rPr>
          <w:rFonts w:ascii="Calibri" w:hAnsi="Calibri"/>
        </w:rPr>
        <w:t>: 1150–1155.</w:t>
      </w:r>
    </w:p>
    <w:p w14:paraId="1C73703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sojídek J, Torzillo G, Koblížek M</w:t>
      </w:r>
      <w:r w:rsidRPr="00D07774">
        <w:rPr>
          <w:rFonts w:ascii="Calibri" w:hAnsi="Calibri"/>
        </w:rPr>
        <w:t xml:space="preserve">. </w:t>
      </w:r>
      <w:r w:rsidRPr="00D07774">
        <w:rPr>
          <w:rFonts w:ascii="Calibri" w:hAnsi="Calibri"/>
          <w:b/>
          <w:bCs/>
        </w:rPr>
        <w:t>2013</w:t>
      </w:r>
      <w:r w:rsidRPr="00D07774">
        <w:rPr>
          <w:rFonts w:ascii="Calibri" w:hAnsi="Calibri"/>
        </w:rPr>
        <w:t>. Photosynthesis in Microalgae. In: Emeritus ARPD,,  In: Ph.D QH, eds. Handbook of Microalgal Culture. John Wiley &amp; Sons, Ltd, 21–36.</w:t>
      </w:r>
    </w:p>
    <w:p w14:paraId="13A4BA4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ta TM, Martins AA, Caetano NS</w:t>
      </w:r>
      <w:r w:rsidRPr="00D07774">
        <w:rPr>
          <w:rFonts w:ascii="Calibri" w:hAnsi="Calibri"/>
        </w:rPr>
        <w:t xml:space="preserve">. </w:t>
      </w:r>
      <w:r w:rsidRPr="00D07774">
        <w:rPr>
          <w:rFonts w:ascii="Calibri" w:hAnsi="Calibri"/>
          <w:b/>
          <w:bCs/>
        </w:rPr>
        <w:t>2010</w:t>
      </w:r>
      <w:r w:rsidRPr="00D07774">
        <w:rPr>
          <w:rFonts w:ascii="Calibri" w:hAnsi="Calibri"/>
        </w:rPr>
        <w:t xml:space="preserve">. Microalgae for biodiesel production and other applications: A review. </w:t>
      </w:r>
      <w:r w:rsidRPr="00D07774">
        <w:rPr>
          <w:rFonts w:ascii="Calibri" w:hAnsi="Calibri"/>
          <w:i/>
          <w:iCs/>
        </w:rPr>
        <w:t>Renewable and Sustainable Energy Reviews</w:t>
      </w:r>
      <w:r w:rsidRPr="00D07774">
        <w:rPr>
          <w:rFonts w:ascii="Calibri" w:hAnsi="Calibri"/>
        </w:rPr>
        <w:t xml:space="preserve"> </w:t>
      </w:r>
      <w:r w:rsidRPr="00D07774">
        <w:rPr>
          <w:rFonts w:ascii="Calibri" w:hAnsi="Calibri"/>
          <w:b/>
          <w:bCs/>
        </w:rPr>
        <w:t>14</w:t>
      </w:r>
      <w:r w:rsidRPr="00D07774">
        <w:rPr>
          <w:rFonts w:ascii="Calibri" w:hAnsi="Calibri"/>
        </w:rPr>
        <w:t>: 217–232.</w:t>
      </w:r>
    </w:p>
    <w:p w14:paraId="318A4C5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ayfield SP, Franklin SE</w:t>
      </w:r>
      <w:r w:rsidRPr="00D07774">
        <w:rPr>
          <w:rFonts w:ascii="Calibri" w:hAnsi="Calibri"/>
        </w:rPr>
        <w:t xml:space="preserve">. </w:t>
      </w:r>
      <w:r w:rsidRPr="00D07774">
        <w:rPr>
          <w:rFonts w:ascii="Calibri" w:hAnsi="Calibri"/>
          <w:b/>
          <w:bCs/>
        </w:rPr>
        <w:t>2005</w:t>
      </w:r>
      <w:r w:rsidRPr="00D07774">
        <w:rPr>
          <w:rFonts w:ascii="Calibri" w:hAnsi="Calibri"/>
        </w:rPr>
        <w:t xml:space="preserve">. Expression of human antibodies in eukaryotic micro-algae. </w:t>
      </w:r>
      <w:r w:rsidRPr="00D07774">
        <w:rPr>
          <w:rFonts w:ascii="Calibri" w:hAnsi="Calibri"/>
          <w:i/>
          <w:iCs/>
        </w:rPr>
        <w:t>Vaccine</w:t>
      </w:r>
      <w:r w:rsidRPr="00D07774">
        <w:rPr>
          <w:rFonts w:ascii="Calibri" w:hAnsi="Calibri"/>
        </w:rPr>
        <w:t xml:space="preserve"> </w:t>
      </w:r>
      <w:r w:rsidRPr="00D07774">
        <w:rPr>
          <w:rFonts w:ascii="Calibri" w:hAnsi="Calibri"/>
          <w:b/>
          <w:bCs/>
        </w:rPr>
        <w:t>23</w:t>
      </w:r>
      <w:r w:rsidRPr="00D07774">
        <w:rPr>
          <w:rFonts w:ascii="Calibri" w:hAnsi="Calibri"/>
        </w:rPr>
        <w:t>: 1828–1832.</w:t>
      </w:r>
    </w:p>
    <w:p w14:paraId="21A09C8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enetrez MY</w:t>
      </w:r>
      <w:r w:rsidRPr="00D07774">
        <w:rPr>
          <w:rFonts w:ascii="Calibri" w:hAnsi="Calibri"/>
        </w:rPr>
        <w:t xml:space="preserve">. </w:t>
      </w:r>
      <w:r w:rsidRPr="00D07774">
        <w:rPr>
          <w:rFonts w:ascii="Calibri" w:hAnsi="Calibri"/>
          <w:b/>
          <w:bCs/>
        </w:rPr>
        <w:t>2012</w:t>
      </w:r>
      <w:r w:rsidRPr="00D07774">
        <w:rPr>
          <w:rFonts w:ascii="Calibri" w:hAnsi="Calibri"/>
        </w:rPr>
        <w:t xml:space="preserve">. An Overview of Algae Biofuel Production and Potential Environmental Impact.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6</w:t>
      </w:r>
      <w:r w:rsidRPr="00D07774">
        <w:rPr>
          <w:rFonts w:ascii="Calibri" w:hAnsi="Calibri"/>
        </w:rPr>
        <w:t>: 7073–7085.</w:t>
      </w:r>
    </w:p>
    <w:p w14:paraId="29A27E0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enger-Krug E, Niederste-Hollenberg J, Hillenbrand T, Hiessl H</w:t>
      </w:r>
      <w:r w:rsidRPr="00D07774">
        <w:rPr>
          <w:rFonts w:ascii="Calibri" w:hAnsi="Calibri"/>
        </w:rPr>
        <w:t xml:space="preserve">. </w:t>
      </w:r>
      <w:r w:rsidRPr="00D07774">
        <w:rPr>
          <w:rFonts w:ascii="Calibri" w:hAnsi="Calibri"/>
          <w:b/>
          <w:bCs/>
        </w:rPr>
        <w:t>2012</w:t>
      </w:r>
      <w:r w:rsidRPr="00D07774">
        <w:rPr>
          <w:rFonts w:ascii="Calibri" w:hAnsi="Calibri"/>
        </w:rPr>
        <w:t xml:space="preserve">. Integration of Microalgae Systems at Municipal Wastewater Treatment Plants: Implications for Energy and Emission Balances.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6</w:t>
      </w:r>
      <w:r w:rsidRPr="00D07774">
        <w:rPr>
          <w:rFonts w:ascii="Calibri" w:hAnsi="Calibri"/>
        </w:rPr>
        <w:t>: 11505–11514.</w:t>
      </w:r>
    </w:p>
    <w:p w14:paraId="59C8A95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erchant SS, Kropat J, Liu B, Shaw J, Warakanont J</w:t>
      </w:r>
      <w:r w:rsidRPr="00D07774">
        <w:rPr>
          <w:rFonts w:ascii="Calibri" w:hAnsi="Calibri"/>
        </w:rPr>
        <w:t xml:space="preserve">. </w:t>
      </w:r>
      <w:r w:rsidRPr="00D07774">
        <w:rPr>
          <w:rFonts w:ascii="Calibri" w:hAnsi="Calibri"/>
          <w:b/>
          <w:bCs/>
        </w:rPr>
        <w:t>2012</w:t>
      </w:r>
      <w:r w:rsidRPr="00D07774">
        <w:rPr>
          <w:rFonts w:ascii="Calibri" w:hAnsi="Calibri"/>
        </w:rPr>
        <w:t xml:space="preserve">. TAG, You’re it! Chlamydomonas as a reference organism for understanding algal triacylglycerol accumulation. </w:t>
      </w:r>
      <w:r w:rsidRPr="00D07774">
        <w:rPr>
          <w:rFonts w:ascii="Calibri" w:hAnsi="Calibri"/>
          <w:i/>
          <w:iCs/>
        </w:rPr>
        <w:t>Current Opinion in Biotechnology</w:t>
      </w:r>
      <w:r w:rsidRPr="00D07774">
        <w:rPr>
          <w:rFonts w:ascii="Calibri" w:hAnsi="Calibri"/>
        </w:rPr>
        <w:t xml:space="preserve"> </w:t>
      </w:r>
      <w:r w:rsidRPr="00D07774">
        <w:rPr>
          <w:rFonts w:ascii="Calibri" w:hAnsi="Calibri"/>
          <w:b/>
          <w:bCs/>
        </w:rPr>
        <w:t>23</w:t>
      </w:r>
      <w:r w:rsidRPr="00D07774">
        <w:rPr>
          <w:rFonts w:ascii="Calibri" w:hAnsi="Calibri"/>
        </w:rPr>
        <w:t>: 352–363.</w:t>
      </w:r>
    </w:p>
    <w:p w14:paraId="0215DC5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Merchant SS, Prochnik SE, Vallon O, Harris EH, Karpowicz SJ, Witman GB, Terry A, Salamov A, Fritz-Laylin LK, Maréchal-Drouard L, </w:t>
      </w:r>
      <w:r w:rsidRPr="00D07774">
        <w:rPr>
          <w:rFonts w:ascii="Calibri" w:hAnsi="Calibri"/>
          <w:b/>
          <w:bCs/>
          <w:i/>
          <w:iCs/>
        </w:rPr>
        <w:t>et al.</w:t>
      </w:r>
      <w:r w:rsidRPr="00D07774">
        <w:rPr>
          <w:rFonts w:ascii="Calibri" w:hAnsi="Calibri"/>
        </w:rPr>
        <w:t xml:space="preserve"> </w:t>
      </w:r>
      <w:r w:rsidRPr="00D07774">
        <w:rPr>
          <w:rFonts w:ascii="Calibri" w:hAnsi="Calibri"/>
          <w:b/>
          <w:bCs/>
        </w:rPr>
        <w:t>2007</w:t>
      </w:r>
      <w:r w:rsidRPr="00D07774">
        <w:rPr>
          <w:rFonts w:ascii="Calibri" w:hAnsi="Calibri"/>
        </w:rPr>
        <w:t xml:space="preserve">. The Chlamydomonas Genome Reveals the Evolution of Key Animal and Plant Functions. </w:t>
      </w:r>
      <w:r w:rsidRPr="00D07774">
        <w:rPr>
          <w:rFonts w:ascii="Calibri" w:hAnsi="Calibri"/>
          <w:i/>
          <w:iCs/>
        </w:rPr>
        <w:t>Science</w:t>
      </w:r>
      <w:r w:rsidRPr="00D07774">
        <w:rPr>
          <w:rFonts w:ascii="Calibri" w:hAnsi="Calibri"/>
        </w:rPr>
        <w:t xml:space="preserve"> </w:t>
      </w:r>
      <w:r w:rsidRPr="00D07774">
        <w:rPr>
          <w:rFonts w:ascii="Calibri" w:hAnsi="Calibri"/>
          <w:b/>
          <w:bCs/>
        </w:rPr>
        <w:t>318</w:t>
      </w:r>
      <w:r w:rsidRPr="00D07774">
        <w:rPr>
          <w:rFonts w:ascii="Calibri" w:hAnsi="Calibri"/>
        </w:rPr>
        <w:t>: 245–250.</w:t>
      </w:r>
    </w:p>
    <w:p w14:paraId="1BB34FC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Meseck SL, Alix JH, Wikfors GH</w:t>
      </w:r>
      <w:r w:rsidRPr="00D07774">
        <w:rPr>
          <w:rFonts w:ascii="Calibri" w:hAnsi="Calibri"/>
        </w:rPr>
        <w:t xml:space="preserve">. </w:t>
      </w:r>
      <w:r w:rsidRPr="00D07774">
        <w:rPr>
          <w:rFonts w:ascii="Calibri" w:hAnsi="Calibri"/>
          <w:b/>
          <w:bCs/>
        </w:rPr>
        <w:t>2005</w:t>
      </w:r>
      <w:r w:rsidRPr="00D07774">
        <w:rPr>
          <w:rFonts w:ascii="Calibri" w:hAnsi="Calibri"/>
        </w:rPr>
        <w:t xml:space="preserve">. Photoperiod and light intensity effects on growth and utilization of nutrients by the aquaculture feed microalga, Tetraselmis chui (PLY429). </w:t>
      </w:r>
      <w:r w:rsidRPr="00D07774">
        <w:rPr>
          <w:rFonts w:ascii="Calibri" w:hAnsi="Calibri"/>
          <w:i/>
          <w:iCs/>
        </w:rPr>
        <w:t>Aquaculture</w:t>
      </w:r>
      <w:r w:rsidRPr="00D07774">
        <w:rPr>
          <w:rFonts w:ascii="Calibri" w:hAnsi="Calibri"/>
        </w:rPr>
        <w:t xml:space="preserve"> </w:t>
      </w:r>
      <w:r w:rsidRPr="00D07774">
        <w:rPr>
          <w:rFonts w:ascii="Calibri" w:hAnsi="Calibri"/>
          <w:b/>
          <w:bCs/>
        </w:rPr>
        <w:t>246</w:t>
      </w:r>
      <w:r w:rsidRPr="00D07774">
        <w:rPr>
          <w:rFonts w:ascii="Calibri" w:hAnsi="Calibri"/>
        </w:rPr>
        <w:t>: 393–404.</w:t>
      </w:r>
    </w:p>
    <w:p w14:paraId="49091C8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eyer CP, Paulay G</w:t>
      </w:r>
      <w:r w:rsidRPr="00D07774">
        <w:rPr>
          <w:rFonts w:ascii="Calibri" w:hAnsi="Calibri"/>
        </w:rPr>
        <w:t xml:space="preserve">. </w:t>
      </w:r>
      <w:r w:rsidRPr="00D07774">
        <w:rPr>
          <w:rFonts w:ascii="Calibri" w:hAnsi="Calibri"/>
          <w:b/>
          <w:bCs/>
        </w:rPr>
        <w:t>2005</w:t>
      </w:r>
      <w:r w:rsidRPr="00D07774">
        <w:rPr>
          <w:rFonts w:ascii="Calibri" w:hAnsi="Calibri"/>
        </w:rPr>
        <w:t xml:space="preserve">. DNA Barcoding: Error Rates Based on Comprehensive Sampling. </w:t>
      </w:r>
      <w:r w:rsidRPr="00D07774">
        <w:rPr>
          <w:rFonts w:ascii="Calibri" w:hAnsi="Calibri"/>
          <w:i/>
          <w:iCs/>
        </w:rPr>
        <w:t>PLOS Biol</w:t>
      </w:r>
      <w:r w:rsidRPr="00D07774">
        <w:rPr>
          <w:rFonts w:ascii="Calibri" w:hAnsi="Calibri"/>
        </w:rPr>
        <w:t xml:space="preserve"> </w:t>
      </w:r>
      <w:r w:rsidRPr="00D07774">
        <w:rPr>
          <w:rFonts w:ascii="Calibri" w:hAnsi="Calibri"/>
          <w:b/>
          <w:bCs/>
        </w:rPr>
        <w:t>3</w:t>
      </w:r>
      <w:r w:rsidRPr="00D07774">
        <w:rPr>
          <w:rFonts w:ascii="Calibri" w:hAnsi="Calibri"/>
        </w:rPr>
        <w:t>: e422.</w:t>
      </w:r>
    </w:p>
    <w:p w14:paraId="7D993D1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illedge JJ</w:t>
      </w:r>
      <w:r w:rsidRPr="00D07774">
        <w:rPr>
          <w:rFonts w:ascii="Calibri" w:hAnsi="Calibri"/>
        </w:rPr>
        <w:t xml:space="preserve">. </w:t>
      </w:r>
      <w:r w:rsidRPr="00D07774">
        <w:rPr>
          <w:rFonts w:ascii="Calibri" w:hAnsi="Calibri"/>
          <w:b/>
          <w:bCs/>
        </w:rPr>
        <w:t>2010</w:t>
      </w:r>
      <w:r w:rsidRPr="00D07774">
        <w:rPr>
          <w:rFonts w:ascii="Calibri" w:hAnsi="Calibri"/>
        </w:rPr>
        <w:t xml:space="preserve">. Commercial application of microalgae other than as biofuels: a brief review. </w:t>
      </w:r>
      <w:r w:rsidRPr="00D07774">
        <w:rPr>
          <w:rFonts w:ascii="Calibri" w:hAnsi="Calibri"/>
          <w:i/>
          <w:iCs/>
        </w:rPr>
        <w:t>Reviews in Environmental Science and Bio/Technology</w:t>
      </w:r>
      <w:r w:rsidRPr="00D07774">
        <w:rPr>
          <w:rFonts w:ascii="Calibri" w:hAnsi="Calibri"/>
        </w:rPr>
        <w:t xml:space="preserve"> </w:t>
      </w:r>
      <w:r w:rsidRPr="00D07774">
        <w:rPr>
          <w:rFonts w:ascii="Calibri" w:hAnsi="Calibri"/>
          <w:b/>
          <w:bCs/>
        </w:rPr>
        <w:t>10</w:t>
      </w:r>
      <w:r w:rsidRPr="00D07774">
        <w:rPr>
          <w:rFonts w:ascii="Calibri" w:hAnsi="Calibri"/>
        </w:rPr>
        <w:t>: 31–41.</w:t>
      </w:r>
    </w:p>
    <w:p w14:paraId="7AC97C7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Miller R, Wu G, Deshpande RR, Vieler A, Gärtner K, Li X, Moellering ER, Zäuner S, Cornish AJ, Liu B, </w:t>
      </w:r>
      <w:r w:rsidRPr="00D07774">
        <w:rPr>
          <w:rFonts w:ascii="Calibri" w:hAnsi="Calibri"/>
          <w:b/>
          <w:bCs/>
          <w:i/>
          <w:iCs/>
        </w:rPr>
        <w:t>et al.</w:t>
      </w:r>
      <w:r w:rsidRPr="00D07774">
        <w:rPr>
          <w:rFonts w:ascii="Calibri" w:hAnsi="Calibri"/>
        </w:rPr>
        <w:t xml:space="preserve"> </w:t>
      </w:r>
      <w:r w:rsidRPr="00D07774">
        <w:rPr>
          <w:rFonts w:ascii="Calibri" w:hAnsi="Calibri"/>
          <w:b/>
          <w:bCs/>
        </w:rPr>
        <w:t>2010</w:t>
      </w:r>
      <w:r w:rsidRPr="00D07774">
        <w:rPr>
          <w:rFonts w:ascii="Calibri" w:hAnsi="Calibri"/>
        </w:rPr>
        <w:t xml:space="preserve">. Changes in Transcript Abundance in Chlamydomonas reinhardtii following Nitrogen Deprivation Predict Diversion of Metabolism. </w:t>
      </w:r>
      <w:r w:rsidRPr="00D07774">
        <w:rPr>
          <w:rFonts w:ascii="Calibri" w:hAnsi="Calibri"/>
          <w:i/>
          <w:iCs/>
        </w:rPr>
        <w:t>Plant Physiology</w:t>
      </w:r>
      <w:r w:rsidRPr="00D07774">
        <w:rPr>
          <w:rFonts w:ascii="Calibri" w:hAnsi="Calibri"/>
        </w:rPr>
        <w:t xml:space="preserve"> </w:t>
      </w:r>
      <w:r w:rsidRPr="00D07774">
        <w:rPr>
          <w:rFonts w:ascii="Calibri" w:hAnsi="Calibri"/>
          <w:b/>
          <w:bCs/>
        </w:rPr>
        <w:t>154</w:t>
      </w:r>
      <w:r w:rsidRPr="00D07774">
        <w:rPr>
          <w:rFonts w:ascii="Calibri" w:hAnsi="Calibri"/>
        </w:rPr>
        <w:t>: 1737–1752.</w:t>
      </w:r>
    </w:p>
    <w:p w14:paraId="1EB8A44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inagawa J</w:t>
      </w:r>
      <w:r w:rsidRPr="00D07774">
        <w:rPr>
          <w:rFonts w:ascii="Calibri" w:hAnsi="Calibri"/>
        </w:rPr>
        <w:t xml:space="preserve">. </w:t>
      </w:r>
      <w:r w:rsidRPr="00D07774">
        <w:rPr>
          <w:rFonts w:ascii="Calibri" w:hAnsi="Calibri"/>
          <w:b/>
          <w:bCs/>
        </w:rPr>
        <w:t>2011</w:t>
      </w:r>
      <w:r w:rsidRPr="00D07774">
        <w:rPr>
          <w:rFonts w:ascii="Calibri" w:hAnsi="Calibri"/>
        </w:rPr>
        <w:t xml:space="preserve">. State transitions—The molecular remodeling of photosynthetic supercomplexes that controls energy flow in the chloroplast. </w:t>
      </w:r>
      <w:r w:rsidRPr="00D07774">
        <w:rPr>
          <w:rFonts w:ascii="Calibri" w:hAnsi="Calibri"/>
          <w:i/>
          <w:iCs/>
        </w:rPr>
        <w:t>Biochimica et Biophysica Acta (BBA) - Bioenergetics</w:t>
      </w:r>
      <w:r w:rsidRPr="00D07774">
        <w:rPr>
          <w:rFonts w:ascii="Calibri" w:hAnsi="Calibri"/>
        </w:rPr>
        <w:t xml:space="preserve"> </w:t>
      </w:r>
      <w:r w:rsidRPr="00D07774">
        <w:rPr>
          <w:rFonts w:ascii="Calibri" w:hAnsi="Calibri"/>
          <w:b/>
          <w:bCs/>
        </w:rPr>
        <w:t>1807</w:t>
      </w:r>
      <w:r w:rsidRPr="00D07774">
        <w:rPr>
          <w:rFonts w:ascii="Calibri" w:hAnsi="Calibri"/>
        </w:rPr>
        <w:t>: 897–905.</w:t>
      </w:r>
    </w:p>
    <w:p w14:paraId="2C839A9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itchell D</w:t>
      </w:r>
      <w:r w:rsidRPr="00D07774">
        <w:rPr>
          <w:rFonts w:ascii="Calibri" w:hAnsi="Calibri"/>
        </w:rPr>
        <w:t xml:space="preserve">. </w:t>
      </w:r>
      <w:r w:rsidRPr="00D07774">
        <w:rPr>
          <w:rFonts w:ascii="Calibri" w:hAnsi="Calibri"/>
          <w:b/>
          <w:bCs/>
        </w:rPr>
        <w:t>2008</w:t>
      </w:r>
      <w:r w:rsidRPr="00D07774">
        <w:rPr>
          <w:rFonts w:ascii="Calibri" w:hAnsi="Calibri"/>
        </w:rPr>
        <w:t xml:space="preserve">. </w:t>
      </w:r>
      <w:r w:rsidR="009F6881">
        <w:rPr>
          <w:rFonts w:ascii="Calibri" w:hAnsi="Calibri"/>
          <w:i/>
          <w:iCs/>
        </w:rPr>
        <w:t>A Note on Rising Food Pric</w:t>
      </w:r>
      <w:r w:rsidRPr="00D07774">
        <w:rPr>
          <w:rFonts w:ascii="Calibri" w:hAnsi="Calibri"/>
          <w:i/>
          <w:iCs/>
        </w:rPr>
        <w:t>es</w:t>
      </w:r>
      <w:r w:rsidRPr="00D07774">
        <w:rPr>
          <w:rFonts w:ascii="Calibri" w:hAnsi="Calibri"/>
        </w:rPr>
        <w:t>. Washington, D.C.: World Bank.</w:t>
      </w:r>
    </w:p>
    <w:p w14:paraId="4FCED91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ittag M, Kiaulehn S, Johnson CH</w:t>
      </w:r>
      <w:r w:rsidRPr="00D07774">
        <w:rPr>
          <w:rFonts w:ascii="Calibri" w:hAnsi="Calibri"/>
        </w:rPr>
        <w:t xml:space="preserve">. </w:t>
      </w:r>
      <w:r w:rsidRPr="00D07774">
        <w:rPr>
          <w:rFonts w:ascii="Calibri" w:hAnsi="Calibri"/>
          <w:b/>
          <w:bCs/>
        </w:rPr>
        <w:t>2005</w:t>
      </w:r>
      <w:r w:rsidRPr="00D07774">
        <w:rPr>
          <w:rFonts w:ascii="Calibri" w:hAnsi="Calibri"/>
        </w:rPr>
        <w:t xml:space="preserve">. The Circadian Clock in Chlamydomonas reinhardtii. What Is It For? What Is It Similar To? </w:t>
      </w:r>
      <w:r w:rsidRPr="00D07774">
        <w:rPr>
          <w:rFonts w:ascii="Calibri" w:hAnsi="Calibri"/>
          <w:i/>
          <w:iCs/>
        </w:rPr>
        <w:t>Plant Physiology</w:t>
      </w:r>
      <w:r w:rsidRPr="00D07774">
        <w:rPr>
          <w:rFonts w:ascii="Calibri" w:hAnsi="Calibri"/>
        </w:rPr>
        <w:t xml:space="preserve"> </w:t>
      </w:r>
      <w:r w:rsidRPr="00D07774">
        <w:rPr>
          <w:rFonts w:ascii="Calibri" w:hAnsi="Calibri"/>
          <w:b/>
          <w:bCs/>
        </w:rPr>
        <w:t>137</w:t>
      </w:r>
      <w:r w:rsidRPr="00D07774">
        <w:rPr>
          <w:rFonts w:ascii="Calibri" w:hAnsi="Calibri"/>
        </w:rPr>
        <w:t>: 399–409.</w:t>
      </w:r>
    </w:p>
    <w:p w14:paraId="4D6C1F3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oellering ER, Benning C</w:t>
      </w:r>
      <w:r w:rsidRPr="00D07774">
        <w:rPr>
          <w:rFonts w:ascii="Calibri" w:hAnsi="Calibri"/>
        </w:rPr>
        <w:t xml:space="preserve">. </w:t>
      </w:r>
      <w:r w:rsidR="009F6881">
        <w:rPr>
          <w:rFonts w:ascii="Calibri" w:hAnsi="Calibri"/>
          <w:b/>
          <w:bCs/>
        </w:rPr>
        <w:t>2010</w:t>
      </w:r>
      <w:r w:rsidRPr="00D07774">
        <w:rPr>
          <w:rFonts w:ascii="Calibri" w:hAnsi="Calibri"/>
        </w:rPr>
        <w:t xml:space="preserve">. RNA Interference Silencing of a Major Lipid Droplet Protein Affects Lipid Droplet Size in Chlamydomonas reinhardtii. </w:t>
      </w:r>
      <w:r w:rsidRPr="00D07774">
        <w:rPr>
          <w:rFonts w:ascii="Calibri" w:hAnsi="Calibri"/>
          <w:i/>
          <w:iCs/>
        </w:rPr>
        <w:t>Eukaryotic Cell</w:t>
      </w:r>
      <w:r w:rsidRPr="00D07774">
        <w:rPr>
          <w:rFonts w:ascii="Calibri" w:hAnsi="Calibri"/>
        </w:rPr>
        <w:t xml:space="preserve"> </w:t>
      </w:r>
      <w:r w:rsidRPr="00D07774">
        <w:rPr>
          <w:rFonts w:ascii="Calibri" w:hAnsi="Calibri"/>
          <w:b/>
          <w:bCs/>
        </w:rPr>
        <w:t>9</w:t>
      </w:r>
      <w:r w:rsidRPr="00D07774">
        <w:rPr>
          <w:rFonts w:ascii="Calibri" w:hAnsi="Calibri"/>
        </w:rPr>
        <w:t>: 97–106.</w:t>
      </w:r>
    </w:p>
    <w:p w14:paraId="47F5D66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oellering ER, Muthan B, Benning C</w:t>
      </w:r>
      <w:r w:rsidRPr="00D07774">
        <w:rPr>
          <w:rFonts w:ascii="Calibri" w:hAnsi="Calibri"/>
        </w:rPr>
        <w:t xml:space="preserve">. </w:t>
      </w:r>
      <w:r w:rsidRPr="00D07774">
        <w:rPr>
          <w:rFonts w:ascii="Calibri" w:hAnsi="Calibri"/>
          <w:b/>
          <w:bCs/>
        </w:rPr>
        <w:t>2010</w:t>
      </w:r>
      <w:r w:rsidRPr="00D07774">
        <w:rPr>
          <w:rFonts w:ascii="Calibri" w:hAnsi="Calibri"/>
        </w:rPr>
        <w:t xml:space="preserve">. Freezing Tolerance in Plants Requires Lipid Remodeling at the Outer Chloroplast Membrane. </w:t>
      </w:r>
      <w:r w:rsidRPr="00D07774">
        <w:rPr>
          <w:rFonts w:ascii="Calibri" w:hAnsi="Calibri"/>
          <w:i/>
          <w:iCs/>
        </w:rPr>
        <w:t>Science</w:t>
      </w:r>
      <w:r w:rsidRPr="00D07774">
        <w:rPr>
          <w:rFonts w:ascii="Calibri" w:hAnsi="Calibri"/>
        </w:rPr>
        <w:t xml:space="preserve"> </w:t>
      </w:r>
      <w:r w:rsidRPr="00D07774">
        <w:rPr>
          <w:rFonts w:ascii="Calibri" w:hAnsi="Calibri"/>
          <w:b/>
          <w:bCs/>
        </w:rPr>
        <w:t>330</w:t>
      </w:r>
      <w:r w:rsidRPr="00D07774">
        <w:rPr>
          <w:rFonts w:ascii="Calibri" w:hAnsi="Calibri"/>
        </w:rPr>
        <w:t>: 226–228.</w:t>
      </w:r>
    </w:p>
    <w:p w14:paraId="3D2FC07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oheimani NR, Borowitzka MA, Isdepsky A, Sing SF</w:t>
      </w:r>
      <w:r w:rsidRPr="00D07774">
        <w:rPr>
          <w:rFonts w:ascii="Calibri" w:hAnsi="Calibri"/>
        </w:rPr>
        <w:t xml:space="preserve">. </w:t>
      </w:r>
      <w:r w:rsidRPr="00D07774">
        <w:rPr>
          <w:rFonts w:ascii="Calibri" w:hAnsi="Calibri"/>
          <w:b/>
          <w:bCs/>
        </w:rPr>
        <w:t>2013</w:t>
      </w:r>
      <w:r w:rsidRPr="00D07774">
        <w:rPr>
          <w:rFonts w:ascii="Calibri" w:hAnsi="Calibri"/>
        </w:rPr>
        <w:t>. Standard Methods for Measuring Growth of Algae and Their Composition. In: Borowitzka MA,,  In: Moheimani NR, eds. Developments in Applied Phycology. Algae for Biofuels and Energy. Springer Netherlands, 265–284.</w:t>
      </w:r>
    </w:p>
    <w:p w14:paraId="6BF800F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okvist F, Mamedov F, Styring S</w:t>
      </w:r>
      <w:r w:rsidRPr="00D07774">
        <w:rPr>
          <w:rFonts w:ascii="Calibri" w:hAnsi="Calibri"/>
        </w:rPr>
        <w:t xml:space="preserve">. </w:t>
      </w:r>
      <w:r w:rsidRPr="00D07774">
        <w:rPr>
          <w:rFonts w:ascii="Calibri" w:hAnsi="Calibri"/>
          <w:b/>
          <w:bCs/>
        </w:rPr>
        <w:t>2014</w:t>
      </w:r>
      <w:r w:rsidRPr="00D07774">
        <w:rPr>
          <w:rFonts w:ascii="Calibri" w:hAnsi="Calibri"/>
        </w:rPr>
        <w:t xml:space="preserve">. Defining the Far-red Limit of Photosystem I </w:t>
      </w:r>
      <w:r w:rsidR="009F6881" w:rsidRPr="00D07774">
        <w:rPr>
          <w:rFonts w:ascii="Calibri" w:hAnsi="Calibri"/>
        </w:rPr>
        <w:t>The Primary Charge Separation Is Functional To 840</w:t>
      </w:r>
      <w:r w:rsidRPr="00D07774">
        <w:rPr>
          <w:rFonts w:ascii="Calibri" w:hAnsi="Calibri"/>
        </w:rPr>
        <w:t xml:space="preserve"> nm. </w:t>
      </w:r>
      <w:r w:rsidRPr="00D07774">
        <w:rPr>
          <w:rFonts w:ascii="Calibri" w:hAnsi="Calibri"/>
          <w:i/>
          <w:iCs/>
        </w:rPr>
        <w:t>Journal of Biological Chemistry</w:t>
      </w:r>
      <w:r w:rsidRPr="00D07774">
        <w:rPr>
          <w:rFonts w:ascii="Calibri" w:hAnsi="Calibri"/>
        </w:rPr>
        <w:t xml:space="preserve"> </w:t>
      </w:r>
      <w:r w:rsidRPr="00D07774">
        <w:rPr>
          <w:rFonts w:ascii="Calibri" w:hAnsi="Calibri"/>
          <w:b/>
          <w:bCs/>
        </w:rPr>
        <w:t>289</w:t>
      </w:r>
      <w:r w:rsidRPr="00D07774">
        <w:rPr>
          <w:rFonts w:ascii="Calibri" w:hAnsi="Calibri"/>
        </w:rPr>
        <w:t>: 24630–24639.</w:t>
      </w:r>
    </w:p>
    <w:p w14:paraId="24497B6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oon M, Kim CW, Park W-K, Yoo G, Choi Y-E, Yang J-W</w:t>
      </w:r>
      <w:r w:rsidRPr="00D07774">
        <w:rPr>
          <w:rFonts w:ascii="Calibri" w:hAnsi="Calibri"/>
        </w:rPr>
        <w:t xml:space="preserve">. </w:t>
      </w:r>
      <w:r w:rsidRPr="00D07774">
        <w:rPr>
          <w:rFonts w:ascii="Calibri" w:hAnsi="Calibri"/>
          <w:b/>
          <w:bCs/>
        </w:rPr>
        <w:t>2013</w:t>
      </w:r>
      <w:r w:rsidRPr="00D07774">
        <w:rPr>
          <w:rFonts w:ascii="Calibri" w:hAnsi="Calibri"/>
        </w:rPr>
        <w:t xml:space="preserve">. Mixotrophic growth with acetate or volatile fatty acids maximizes growth and lipid production in Chlamydomonas reinhardtii. </w:t>
      </w:r>
      <w:r w:rsidRPr="00D07774">
        <w:rPr>
          <w:rFonts w:ascii="Calibri" w:hAnsi="Calibri"/>
          <w:i/>
          <w:iCs/>
        </w:rPr>
        <w:t>Algal Research</w:t>
      </w:r>
      <w:r w:rsidRPr="00D07774">
        <w:rPr>
          <w:rFonts w:ascii="Calibri" w:hAnsi="Calibri"/>
        </w:rPr>
        <w:t xml:space="preserve"> </w:t>
      </w:r>
      <w:r w:rsidRPr="00D07774">
        <w:rPr>
          <w:rFonts w:ascii="Calibri" w:hAnsi="Calibri"/>
          <w:b/>
          <w:bCs/>
        </w:rPr>
        <w:t>2</w:t>
      </w:r>
      <w:r w:rsidRPr="00D07774">
        <w:rPr>
          <w:rFonts w:ascii="Calibri" w:hAnsi="Calibri"/>
        </w:rPr>
        <w:t>: 352–357.</w:t>
      </w:r>
    </w:p>
    <w:p w14:paraId="3210653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oser BR</w:t>
      </w:r>
      <w:r w:rsidRPr="00D07774">
        <w:rPr>
          <w:rFonts w:ascii="Calibri" w:hAnsi="Calibri"/>
        </w:rPr>
        <w:t xml:space="preserve">. </w:t>
      </w:r>
      <w:r w:rsidRPr="00D07774">
        <w:rPr>
          <w:rFonts w:ascii="Calibri" w:hAnsi="Calibri"/>
          <w:b/>
          <w:bCs/>
        </w:rPr>
        <w:t>2011</w:t>
      </w:r>
      <w:r w:rsidRPr="00D07774">
        <w:rPr>
          <w:rFonts w:ascii="Calibri" w:hAnsi="Calibri"/>
        </w:rPr>
        <w:t>. Biodiesel Production, Properties, and Feedstocks. In: Tomes D,, In: Lakshmanan P,,  In: Songstad D, eds. Biofuels. Springer New York, 285–347.</w:t>
      </w:r>
    </w:p>
    <w:p w14:paraId="3A07519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ou S, Zhang X, Miao J, Zheng Z, Xu D, Ye N</w:t>
      </w:r>
      <w:r w:rsidRPr="00D07774">
        <w:rPr>
          <w:rFonts w:ascii="Calibri" w:hAnsi="Calibri"/>
        </w:rPr>
        <w:t xml:space="preserve">. </w:t>
      </w:r>
      <w:r w:rsidRPr="00D07774">
        <w:rPr>
          <w:rFonts w:ascii="Calibri" w:hAnsi="Calibri"/>
          <w:b/>
          <w:bCs/>
        </w:rPr>
        <w:t>2014</w:t>
      </w:r>
      <w:r w:rsidRPr="00D07774">
        <w:rPr>
          <w:rFonts w:ascii="Calibri" w:hAnsi="Calibri"/>
        </w:rPr>
        <w:t xml:space="preserve">. Reference genes for gene expression normalization in Chlamydomonas sp. ICE-L by quantitative real-time RT-PCR. </w:t>
      </w:r>
      <w:r w:rsidRPr="00D07774">
        <w:rPr>
          <w:rFonts w:ascii="Calibri" w:hAnsi="Calibri"/>
          <w:i/>
          <w:iCs/>
        </w:rPr>
        <w:t>Journal of Plant Biochemistry and Biotechnology</w:t>
      </w:r>
      <w:r w:rsidRPr="00D07774">
        <w:rPr>
          <w:rFonts w:ascii="Calibri" w:hAnsi="Calibri"/>
        </w:rPr>
        <w:t>: 1–7.</w:t>
      </w:r>
    </w:p>
    <w:p w14:paraId="45D29FB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Mouget J-L, Dakhama A, Lavoie MC, de la Noüe J</w:t>
      </w:r>
      <w:r w:rsidRPr="00D07774">
        <w:rPr>
          <w:rFonts w:ascii="Calibri" w:hAnsi="Calibri"/>
        </w:rPr>
        <w:t xml:space="preserve">. </w:t>
      </w:r>
      <w:r w:rsidRPr="00D07774">
        <w:rPr>
          <w:rFonts w:ascii="Calibri" w:hAnsi="Calibri"/>
          <w:b/>
          <w:bCs/>
        </w:rPr>
        <w:t>1995</w:t>
      </w:r>
      <w:r w:rsidRPr="00D07774">
        <w:rPr>
          <w:rFonts w:ascii="Calibri" w:hAnsi="Calibri"/>
        </w:rPr>
        <w:t xml:space="preserve">. Algal growth enhancement by bacteria: Is consumption of photosynthetic oxygen involved? </w:t>
      </w:r>
      <w:r w:rsidRPr="00D07774">
        <w:rPr>
          <w:rFonts w:ascii="Calibri" w:hAnsi="Calibri"/>
          <w:i/>
          <w:iCs/>
        </w:rPr>
        <w:t>FEMS Microbiology Ecology</w:t>
      </w:r>
      <w:r w:rsidRPr="00D07774">
        <w:rPr>
          <w:rFonts w:ascii="Calibri" w:hAnsi="Calibri"/>
        </w:rPr>
        <w:t xml:space="preserve"> </w:t>
      </w:r>
      <w:r w:rsidRPr="00D07774">
        <w:rPr>
          <w:rFonts w:ascii="Calibri" w:hAnsi="Calibri"/>
          <w:b/>
          <w:bCs/>
        </w:rPr>
        <w:t>18</w:t>
      </w:r>
      <w:r w:rsidRPr="00D07774">
        <w:rPr>
          <w:rFonts w:ascii="Calibri" w:hAnsi="Calibri"/>
        </w:rPr>
        <w:t>: 35–43.</w:t>
      </w:r>
    </w:p>
    <w:p w14:paraId="3C462BB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sanne J, Xu D, Konda AR, Casas-Mollano JA, Awada T, Cahoon EB, Cerutti H</w:t>
      </w:r>
      <w:r w:rsidRPr="00D07774">
        <w:rPr>
          <w:rFonts w:ascii="Calibri" w:hAnsi="Calibri"/>
        </w:rPr>
        <w:t xml:space="preserve">. </w:t>
      </w:r>
      <w:r w:rsidRPr="00D07774">
        <w:rPr>
          <w:rFonts w:ascii="Calibri" w:hAnsi="Calibri"/>
          <w:b/>
          <w:bCs/>
        </w:rPr>
        <w:t>2012</w:t>
      </w:r>
      <w:r w:rsidRPr="00D07774">
        <w:rPr>
          <w:rFonts w:ascii="Calibri" w:hAnsi="Calibri"/>
        </w:rPr>
        <w:t xml:space="preserve">. Metabolic and gene expression changes triggered by nitrogen deprivation in the photoautotrophically grown microalgae Chlamydomonas reinhardtii and Coccomyxa sp. C-169. </w:t>
      </w:r>
      <w:r w:rsidRPr="00D07774">
        <w:rPr>
          <w:rFonts w:ascii="Calibri" w:hAnsi="Calibri"/>
          <w:i/>
          <w:iCs/>
        </w:rPr>
        <w:t>Phytochemistry</w:t>
      </w:r>
      <w:r w:rsidRPr="00D07774">
        <w:rPr>
          <w:rFonts w:ascii="Calibri" w:hAnsi="Calibri"/>
        </w:rPr>
        <w:t xml:space="preserve"> </w:t>
      </w:r>
      <w:r w:rsidRPr="00D07774">
        <w:rPr>
          <w:rFonts w:ascii="Calibri" w:hAnsi="Calibri"/>
          <w:b/>
          <w:bCs/>
        </w:rPr>
        <w:t>75</w:t>
      </w:r>
      <w:r w:rsidRPr="00D07774">
        <w:rPr>
          <w:rFonts w:ascii="Calibri" w:hAnsi="Calibri"/>
        </w:rPr>
        <w:t>: 50–59.</w:t>
      </w:r>
    </w:p>
    <w:p w14:paraId="6B07C51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ulbry W, Kondrad S, Pizarro C, Kebede-Westhead E</w:t>
      </w:r>
      <w:r w:rsidRPr="00D07774">
        <w:rPr>
          <w:rFonts w:ascii="Calibri" w:hAnsi="Calibri"/>
        </w:rPr>
        <w:t xml:space="preserve">. </w:t>
      </w:r>
      <w:r w:rsidRPr="00D07774">
        <w:rPr>
          <w:rFonts w:ascii="Calibri" w:hAnsi="Calibri"/>
          <w:b/>
          <w:bCs/>
        </w:rPr>
        <w:t>2008</w:t>
      </w:r>
      <w:r w:rsidRPr="00D07774">
        <w:rPr>
          <w:rFonts w:ascii="Calibri" w:hAnsi="Calibri"/>
        </w:rPr>
        <w:t xml:space="preserve">. Treatment of dairy manure effluent using freshwater algae: Algal productivity and recovery of manure nutrients using pilot-scale algal turf scrubber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99</w:t>
      </w:r>
      <w:r w:rsidRPr="00D07774">
        <w:rPr>
          <w:rFonts w:ascii="Calibri" w:hAnsi="Calibri"/>
        </w:rPr>
        <w:t>: 8137–8142.</w:t>
      </w:r>
    </w:p>
    <w:p w14:paraId="2421441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Mulkidjanian AY, Koonin EV, Makarova KS, Mekhedov SL, Sorokin A, Wolf YI, Dufresne A, Partensky F, Burd H, Kaznadzey D, </w:t>
      </w:r>
      <w:r w:rsidRPr="00D07774">
        <w:rPr>
          <w:rFonts w:ascii="Calibri" w:hAnsi="Calibri"/>
          <w:b/>
          <w:bCs/>
          <w:i/>
          <w:iCs/>
        </w:rPr>
        <w:t>et al.</w:t>
      </w:r>
      <w:r w:rsidRPr="00D07774">
        <w:rPr>
          <w:rFonts w:ascii="Calibri" w:hAnsi="Calibri"/>
        </w:rPr>
        <w:t xml:space="preserve"> </w:t>
      </w:r>
      <w:r w:rsidRPr="00D07774">
        <w:rPr>
          <w:rFonts w:ascii="Calibri" w:hAnsi="Calibri"/>
          <w:b/>
          <w:bCs/>
        </w:rPr>
        <w:t>2006</w:t>
      </w:r>
      <w:r w:rsidRPr="00D07774">
        <w:rPr>
          <w:rFonts w:ascii="Calibri" w:hAnsi="Calibri"/>
        </w:rPr>
        <w:t xml:space="preserve">. The cyanobacterial genome core and the origin of photosynthesis. </w:t>
      </w:r>
      <w:r w:rsidRPr="00D07774">
        <w:rPr>
          <w:rFonts w:ascii="Calibri" w:hAnsi="Calibri"/>
          <w:i/>
          <w:iCs/>
        </w:rPr>
        <w:t>Proceedings of the National Academy of Sciences</w:t>
      </w:r>
      <w:r w:rsidR="009F6881">
        <w:rPr>
          <w:rFonts w:ascii="Calibri" w:hAnsi="Calibri"/>
          <w:i/>
          <w:iCs/>
        </w:rPr>
        <w:t xml:space="preserve"> USA</w:t>
      </w:r>
      <w:r w:rsidRPr="00D07774">
        <w:rPr>
          <w:rFonts w:ascii="Calibri" w:hAnsi="Calibri"/>
        </w:rPr>
        <w:t xml:space="preserve"> </w:t>
      </w:r>
      <w:r w:rsidRPr="00D07774">
        <w:rPr>
          <w:rFonts w:ascii="Calibri" w:hAnsi="Calibri"/>
          <w:b/>
          <w:bCs/>
        </w:rPr>
        <w:t>103</w:t>
      </w:r>
      <w:r w:rsidRPr="00D07774">
        <w:rPr>
          <w:rFonts w:ascii="Calibri" w:hAnsi="Calibri"/>
        </w:rPr>
        <w:t>: 13126–13131.</w:t>
      </w:r>
    </w:p>
    <w:p w14:paraId="2B3D474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üller J, Friedl T, Hepperle D, Lorenz M, Day JG</w:t>
      </w:r>
      <w:r w:rsidRPr="00D07774">
        <w:rPr>
          <w:rFonts w:ascii="Calibri" w:hAnsi="Calibri"/>
        </w:rPr>
        <w:t xml:space="preserve">. </w:t>
      </w:r>
      <w:r w:rsidRPr="00D07774">
        <w:rPr>
          <w:rFonts w:ascii="Calibri" w:hAnsi="Calibri"/>
          <w:b/>
          <w:bCs/>
        </w:rPr>
        <w:t>2005</w:t>
      </w:r>
      <w:r w:rsidRPr="00D07774">
        <w:rPr>
          <w:rFonts w:ascii="Calibri" w:hAnsi="Calibri"/>
        </w:rPr>
        <w:t xml:space="preserve">. Distinction Between Multiple Isolates of Chlorella Vulgaris (chlorophyta, Trebouxiophyceae) and Testing for Conspecificity Using Amplified Fragment Length Polymorphism and Its Rdna Sequences1. </w:t>
      </w:r>
      <w:r w:rsidRPr="00D07774">
        <w:rPr>
          <w:rFonts w:ascii="Calibri" w:hAnsi="Calibri"/>
          <w:i/>
          <w:iCs/>
        </w:rPr>
        <w:t>Journal of Phycology</w:t>
      </w:r>
      <w:r w:rsidRPr="00D07774">
        <w:rPr>
          <w:rFonts w:ascii="Calibri" w:hAnsi="Calibri"/>
        </w:rPr>
        <w:t xml:space="preserve"> </w:t>
      </w:r>
      <w:r w:rsidRPr="00D07774">
        <w:rPr>
          <w:rFonts w:ascii="Calibri" w:hAnsi="Calibri"/>
          <w:b/>
          <w:bCs/>
        </w:rPr>
        <w:t>41</w:t>
      </w:r>
      <w:r w:rsidRPr="00D07774">
        <w:rPr>
          <w:rFonts w:ascii="Calibri" w:hAnsi="Calibri"/>
        </w:rPr>
        <w:t>: 1236–1247.</w:t>
      </w:r>
    </w:p>
    <w:p w14:paraId="68E40F0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üller T, Philippi N, Dandekar T, Schultz J, Wolf M</w:t>
      </w:r>
      <w:r w:rsidRPr="00D07774">
        <w:rPr>
          <w:rFonts w:ascii="Calibri" w:hAnsi="Calibri"/>
        </w:rPr>
        <w:t xml:space="preserve">. </w:t>
      </w:r>
      <w:r w:rsidRPr="00D07774">
        <w:rPr>
          <w:rFonts w:ascii="Calibri" w:hAnsi="Calibri"/>
          <w:b/>
          <w:bCs/>
        </w:rPr>
        <w:t>2007</w:t>
      </w:r>
      <w:r w:rsidRPr="00D07774">
        <w:rPr>
          <w:rFonts w:ascii="Calibri" w:hAnsi="Calibri"/>
        </w:rPr>
        <w:t xml:space="preserve">. Distinguishing species. </w:t>
      </w:r>
      <w:r w:rsidRPr="00D07774">
        <w:rPr>
          <w:rFonts w:ascii="Calibri" w:hAnsi="Calibri"/>
          <w:i/>
          <w:iCs/>
        </w:rPr>
        <w:t>RNA (New York, N.Y.)</w:t>
      </w:r>
      <w:r w:rsidRPr="00D07774">
        <w:rPr>
          <w:rFonts w:ascii="Calibri" w:hAnsi="Calibri"/>
        </w:rPr>
        <w:t xml:space="preserve"> </w:t>
      </w:r>
      <w:r w:rsidRPr="00D07774">
        <w:rPr>
          <w:rFonts w:ascii="Calibri" w:hAnsi="Calibri"/>
          <w:b/>
          <w:bCs/>
        </w:rPr>
        <w:t>13</w:t>
      </w:r>
      <w:r w:rsidRPr="00D07774">
        <w:rPr>
          <w:rFonts w:ascii="Calibri" w:hAnsi="Calibri"/>
        </w:rPr>
        <w:t>: 1469–1472.</w:t>
      </w:r>
    </w:p>
    <w:p w14:paraId="1020C3F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unekage Y, Hashimoto M, Miyake C, Tomizawa K-I, Endo T, Tasaka M, Shikanai T</w:t>
      </w:r>
      <w:r w:rsidRPr="00D07774">
        <w:rPr>
          <w:rFonts w:ascii="Calibri" w:hAnsi="Calibri"/>
        </w:rPr>
        <w:t xml:space="preserve">. </w:t>
      </w:r>
      <w:r w:rsidRPr="00D07774">
        <w:rPr>
          <w:rFonts w:ascii="Calibri" w:hAnsi="Calibri"/>
          <w:b/>
          <w:bCs/>
        </w:rPr>
        <w:t>2004</w:t>
      </w:r>
      <w:r w:rsidRPr="00D07774">
        <w:rPr>
          <w:rFonts w:ascii="Calibri" w:hAnsi="Calibri"/>
        </w:rPr>
        <w:t xml:space="preserve">. Cyclic electron flow around photosystem I is essential for photosynthesis. </w:t>
      </w:r>
      <w:r w:rsidRPr="00D07774">
        <w:rPr>
          <w:rFonts w:ascii="Calibri" w:hAnsi="Calibri"/>
          <w:i/>
          <w:iCs/>
        </w:rPr>
        <w:t>Nature</w:t>
      </w:r>
      <w:r w:rsidRPr="00D07774">
        <w:rPr>
          <w:rFonts w:ascii="Calibri" w:hAnsi="Calibri"/>
        </w:rPr>
        <w:t xml:space="preserve"> </w:t>
      </w:r>
      <w:r w:rsidRPr="00D07774">
        <w:rPr>
          <w:rFonts w:ascii="Calibri" w:hAnsi="Calibri"/>
          <w:b/>
          <w:bCs/>
        </w:rPr>
        <w:t>429</w:t>
      </w:r>
      <w:r w:rsidRPr="00D07774">
        <w:rPr>
          <w:rFonts w:ascii="Calibri" w:hAnsi="Calibri"/>
        </w:rPr>
        <w:t>: 579–582.</w:t>
      </w:r>
    </w:p>
    <w:p w14:paraId="540B182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urphy CF, Allen DT</w:t>
      </w:r>
      <w:r w:rsidRPr="00D07774">
        <w:rPr>
          <w:rFonts w:ascii="Calibri" w:hAnsi="Calibri"/>
        </w:rPr>
        <w:t xml:space="preserve">. </w:t>
      </w:r>
      <w:r w:rsidRPr="00D07774">
        <w:rPr>
          <w:rFonts w:ascii="Calibri" w:hAnsi="Calibri"/>
          <w:b/>
          <w:bCs/>
        </w:rPr>
        <w:t>2011</w:t>
      </w:r>
      <w:r w:rsidRPr="00D07774">
        <w:rPr>
          <w:rFonts w:ascii="Calibri" w:hAnsi="Calibri"/>
        </w:rPr>
        <w:t xml:space="preserve">. Energy-Water Nexus for Mass Cultivation of Algae.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5</w:t>
      </w:r>
      <w:r w:rsidRPr="00D07774">
        <w:rPr>
          <w:rFonts w:ascii="Calibri" w:hAnsi="Calibri"/>
        </w:rPr>
        <w:t>: 5861–5868.</w:t>
      </w:r>
    </w:p>
    <w:p w14:paraId="48AA4AD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us F, Toussaint J-P, Cooksey KE, Fields MW, Gerlach R, Peyton BM, Carlson RP</w:t>
      </w:r>
      <w:r w:rsidRPr="00D07774">
        <w:rPr>
          <w:rFonts w:ascii="Calibri" w:hAnsi="Calibri"/>
        </w:rPr>
        <w:t xml:space="preserve">. </w:t>
      </w:r>
      <w:r w:rsidRPr="00D07774">
        <w:rPr>
          <w:rFonts w:ascii="Calibri" w:hAnsi="Calibri"/>
          <w:b/>
          <w:bCs/>
        </w:rPr>
        <w:t>2013</w:t>
      </w:r>
      <w:r w:rsidRPr="00D07774">
        <w:rPr>
          <w:rFonts w:ascii="Calibri" w:hAnsi="Calibri"/>
        </w:rPr>
        <w:t xml:space="preserve">. Physiological and molecular analysis of carbon source supplementation and pH stress-induced lipid accumulation in the marine diatom Phaeodactylum tricornutum. </w:t>
      </w:r>
      <w:r w:rsidRPr="00D07774">
        <w:rPr>
          <w:rFonts w:ascii="Calibri" w:hAnsi="Calibri"/>
          <w:i/>
          <w:iCs/>
        </w:rPr>
        <w:t>Applied Microbiology and Biotechnology</w:t>
      </w:r>
      <w:r w:rsidRPr="00D07774">
        <w:rPr>
          <w:rFonts w:ascii="Calibri" w:hAnsi="Calibri"/>
        </w:rPr>
        <w:t xml:space="preserve"> </w:t>
      </w:r>
      <w:r w:rsidRPr="00D07774">
        <w:rPr>
          <w:rFonts w:ascii="Calibri" w:hAnsi="Calibri"/>
          <w:b/>
          <w:bCs/>
        </w:rPr>
        <w:t>97</w:t>
      </w:r>
      <w:r w:rsidRPr="00D07774">
        <w:rPr>
          <w:rFonts w:ascii="Calibri" w:hAnsi="Calibri"/>
        </w:rPr>
        <w:t>: 3625–3642.</w:t>
      </w:r>
    </w:p>
    <w:p w14:paraId="4805D63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Mutanda T, Ramesh D, Karthikeyan S, Kumari S, Anandraj A, Bux F</w:t>
      </w:r>
      <w:r w:rsidRPr="00D07774">
        <w:rPr>
          <w:rFonts w:ascii="Calibri" w:hAnsi="Calibri"/>
        </w:rPr>
        <w:t xml:space="preserve">. </w:t>
      </w:r>
      <w:r w:rsidRPr="00D07774">
        <w:rPr>
          <w:rFonts w:ascii="Calibri" w:hAnsi="Calibri"/>
          <w:b/>
          <w:bCs/>
        </w:rPr>
        <w:t>2011</w:t>
      </w:r>
      <w:r w:rsidRPr="00D07774">
        <w:rPr>
          <w:rFonts w:ascii="Calibri" w:hAnsi="Calibri"/>
        </w:rPr>
        <w:t xml:space="preserve">. Bioprospecting for hyper-lipid producing microalgal strains for sustainable biofuel production.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57–70.</w:t>
      </w:r>
    </w:p>
    <w:p w14:paraId="22F72FE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NAABB</w:t>
      </w:r>
      <w:r w:rsidRPr="00D07774">
        <w:rPr>
          <w:rFonts w:ascii="Calibri" w:hAnsi="Calibri"/>
        </w:rPr>
        <w:t xml:space="preserve">. </w:t>
      </w:r>
      <w:r w:rsidRPr="00D07774">
        <w:rPr>
          <w:rFonts w:ascii="Calibri" w:hAnsi="Calibri"/>
          <w:b/>
          <w:bCs/>
        </w:rPr>
        <w:t>2014a</w:t>
      </w:r>
      <w:r w:rsidRPr="00D07774">
        <w:rPr>
          <w:rFonts w:ascii="Calibri" w:hAnsi="Calibri"/>
        </w:rPr>
        <w:t xml:space="preserve">. </w:t>
      </w:r>
      <w:r w:rsidRPr="00D07774">
        <w:rPr>
          <w:rFonts w:ascii="Calibri" w:hAnsi="Calibri"/>
          <w:i/>
          <w:iCs/>
        </w:rPr>
        <w:t>NAABB Full Final Report: Section 2</w:t>
      </w:r>
      <w:r w:rsidRPr="00D07774">
        <w:rPr>
          <w:rFonts w:ascii="Calibri" w:hAnsi="Calibri"/>
        </w:rPr>
        <w:t>. National Alliance for Advance Biofuels and Bioproducts.</w:t>
      </w:r>
    </w:p>
    <w:p w14:paraId="7FF6894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NAABB</w:t>
      </w:r>
      <w:r w:rsidRPr="00D07774">
        <w:rPr>
          <w:rFonts w:ascii="Calibri" w:hAnsi="Calibri"/>
        </w:rPr>
        <w:t xml:space="preserve">. </w:t>
      </w:r>
      <w:r w:rsidRPr="00D07774">
        <w:rPr>
          <w:rFonts w:ascii="Calibri" w:hAnsi="Calibri"/>
          <w:b/>
          <w:bCs/>
        </w:rPr>
        <w:t>2014b</w:t>
      </w:r>
      <w:r w:rsidRPr="00D07774">
        <w:rPr>
          <w:rFonts w:ascii="Calibri" w:hAnsi="Calibri"/>
        </w:rPr>
        <w:t xml:space="preserve">. </w:t>
      </w:r>
      <w:r w:rsidRPr="00D07774">
        <w:rPr>
          <w:rFonts w:ascii="Calibri" w:hAnsi="Calibri"/>
          <w:i/>
          <w:iCs/>
        </w:rPr>
        <w:t>NAABB Full Final Report: Section 1</w:t>
      </w:r>
      <w:r w:rsidRPr="00D07774">
        <w:rPr>
          <w:rFonts w:ascii="Calibri" w:hAnsi="Calibri"/>
        </w:rPr>
        <w:t>. National Alliance for Advance Biofuels and Bioproducts.</w:t>
      </w:r>
    </w:p>
    <w:p w14:paraId="2FFDAED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Nakayama T, Watanabe S, Mitsui K, Uchida H, Inouye I</w:t>
      </w:r>
      <w:r w:rsidRPr="00D07774">
        <w:rPr>
          <w:rFonts w:ascii="Calibri" w:hAnsi="Calibri"/>
        </w:rPr>
        <w:t xml:space="preserve">. </w:t>
      </w:r>
      <w:r w:rsidRPr="00D07774">
        <w:rPr>
          <w:rFonts w:ascii="Calibri" w:hAnsi="Calibri"/>
          <w:b/>
          <w:bCs/>
        </w:rPr>
        <w:t>1996</w:t>
      </w:r>
      <w:r w:rsidRPr="00D07774">
        <w:rPr>
          <w:rFonts w:ascii="Calibri" w:hAnsi="Calibri"/>
        </w:rPr>
        <w:t xml:space="preserve">. The phylogenetic relationship between the Chlamydomonadales and Chlorococcales inferred from 18SrDNA sequence data. </w:t>
      </w:r>
      <w:r w:rsidRPr="00D07774">
        <w:rPr>
          <w:rFonts w:ascii="Calibri" w:hAnsi="Calibri"/>
          <w:i/>
          <w:iCs/>
        </w:rPr>
        <w:t>Phycological Research</w:t>
      </w:r>
      <w:r w:rsidRPr="00D07774">
        <w:rPr>
          <w:rFonts w:ascii="Calibri" w:hAnsi="Calibri"/>
        </w:rPr>
        <w:t xml:space="preserve"> </w:t>
      </w:r>
      <w:r w:rsidRPr="00D07774">
        <w:rPr>
          <w:rFonts w:ascii="Calibri" w:hAnsi="Calibri"/>
          <w:b/>
          <w:bCs/>
        </w:rPr>
        <w:t>44</w:t>
      </w:r>
      <w:r w:rsidRPr="00D07774">
        <w:rPr>
          <w:rFonts w:ascii="Calibri" w:hAnsi="Calibri"/>
        </w:rPr>
        <w:t>: 47–55.</w:t>
      </w:r>
    </w:p>
    <w:p w14:paraId="3228D7D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Nelson N, Ben-Shem A</w:t>
      </w:r>
      <w:r w:rsidRPr="00D07774">
        <w:rPr>
          <w:rFonts w:ascii="Calibri" w:hAnsi="Calibri"/>
        </w:rPr>
        <w:t xml:space="preserve">. </w:t>
      </w:r>
      <w:r w:rsidRPr="00D07774">
        <w:rPr>
          <w:rFonts w:ascii="Calibri" w:hAnsi="Calibri"/>
          <w:b/>
          <w:bCs/>
        </w:rPr>
        <w:t>2004</w:t>
      </w:r>
      <w:r w:rsidRPr="00D07774">
        <w:rPr>
          <w:rFonts w:ascii="Calibri" w:hAnsi="Calibri"/>
        </w:rPr>
        <w:t xml:space="preserve">. The complex architecture of oxygenic photosynthesis. </w:t>
      </w:r>
      <w:r w:rsidRPr="00D07774">
        <w:rPr>
          <w:rFonts w:ascii="Calibri" w:hAnsi="Calibri"/>
          <w:i/>
          <w:iCs/>
        </w:rPr>
        <w:t>Nature Reviews Molecular Cell Biology</w:t>
      </w:r>
      <w:r w:rsidRPr="00D07774">
        <w:rPr>
          <w:rFonts w:ascii="Calibri" w:hAnsi="Calibri"/>
        </w:rPr>
        <w:t xml:space="preserve"> </w:t>
      </w:r>
      <w:r w:rsidRPr="00D07774">
        <w:rPr>
          <w:rFonts w:ascii="Calibri" w:hAnsi="Calibri"/>
          <w:b/>
          <w:bCs/>
        </w:rPr>
        <w:t>5</w:t>
      </w:r>
      <w:r w:rsidRPr="00D07774">
        <w:rPr>
          <w:rFonts w:ascii="Calibri" w:hAnsi="Calibri"/>
        </w:rPr>
        <w:t>: 971–982.</w:t>
      </w:r>
    </w:p>
    <w:p w14:paraId="63EDA20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Nelson LA, Foglia TA, Marmer WN</w:t>
      </w:r>
      <w:r w:rsidRPr="00D07774">
        <w:rPr>
          <w:rFonts w:ascii="Calibri" w:hAnsi="Calibri"/>
        </w:rPr>
        <w:t xml:space="preserve">. </w:t>
      </w:r>
      <w:r w:rsidRPr="00D07774">
        <w:rPr>
          <w:rFonts w:ascii="Calibri" w:hAnsi="Calibri"/>
          <w:b/>
          <w:bCs/>
        </w:rPr>
        <w:t>1996</w:t>
      </w:r>
      <w:r w:rsidRPr="00D07774">
        <w:rPr>
          <w:rFonts w:ascii="Calibri" w:hAnsi="Calibri"/>
        </w:rPr>
        <w:t xml:space="preserve">. Lipase-catalyzed production of biodiesel. </w:t>
      </w:r>
      <w:r w:rsidRPr="00D07774">
        <w:rPr>
          <w:rFonts w:ascii="Calibri" w:hAnsi="Calibri"/>
          <w:i/>
          <w:iCs/>
        </w:rPr>
        <w:t>Journal of the American Oil Chemists’ Society</w:t>
      </w:r>
      <w:r w:rsidRPr="00D07774">
        <w:rPr>
          <w:rFonts w:ascii="Calibri" w:hAnsi="Calibri"/>
        </w:rPr>
        <w:t xml:space="preserve"> </w:t>
      </w:r>
      <w:r w:rsidRPr="00D07774">
        <w:rPr>
          <w:rFonts w:ascii="Calibri" w:hAnsi="Calibri"/>
          <w:b/>
          <w:bCs/>
        </w:rPr>
        <w:t>73</w:t>
      </w:r>
      <w:r w:rsidRPr="00D07774">
        <w:rPr>
          <w:rFonts w:ascii="Calibri" w:hAnsi="Calibri"/>
        </w:rPr>
        <w:t>: 1191–1195.</w:t>
      </w:r>
    </w:p>
    <w:p w14:paraId="2E6EE77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Nguyen HM, Baudet M, Cuiné S, Adriano J-M, Barthe D, Billon E, Bruley C, Beisson F, Peltier G, Ferro M, </w:t>
      </w:r>
      <w:r w:rsidRPr="00D07774">
        <w:rPr>
          <w:rFonts w:ascii="Calibri" w:hAnsi="Calibri"/>
          <w:b/>
          <w:bCs/>
          <w:i/>
          <w:iCs/>
        </w:rPr>
        <w:t>et al.</w:t>
      </w:r>
      <w:r w:rsidRPr="00D07774">
        <w:rPr>
          <w:rFonts w:ascii="Calibri" w:hAnsi="Calibri"/>
        </w:rPr>
        <w:t xml:space="preserve"> </w:t>
      </w:r>
      <w:r w:rsidRPr="00D07774">
        <w:rPr>
          <w:rFonts w:ascii="Calibri" w:hAnsi="Calibri"/>
          <w:b/>
          <w:bCs/>
        </w:rPr>
        <w:t>2011</w:t>
      </w:r>
      <w:r w:rsidRPr="00D07774">
        <w:rPr>
          <w:rFonts w:ascii="Calibri" w:hAnsi="Calibri"/>
        </w:rPr>
        <w:t xml:space="preserve">. Proteomic profiling of oil bodies isolated from the unicellular green microalga Chlamydomonas reinhardtii: With focus on proteins involved in lipid metabolism. </w:t>
      </w:r>
      <w:r w:rsidR="009F6881" w:rsidRPr="00D07774">
        <w:rPr>
          <w:rFonts w:ascii="Calibri" w:hAnsi="Calibri"/>
          <w:i/>
          <w:iCs/>
        </w:rPr>
        <w:t>Proteomics</w:t>
      </w:r>
      <w:r w:rsidRPr="00D07774">
        <w:rPr>
          <w:rFonts w:ascii="Calibri" w:hAnsi="Calibri"/>
        </w:rPr>
        <w:t xml:space="preserve"> </w:t>
      </w:r>
      <w:r w:rsidRPr="00D07774">
        <w:rPr>
          <w:rFonts w:ascii="Calibri" w:hAnsi="Calibri"/>
          <w:b/>
          <w:bCs/>
        </w:rPr>
        <w:t>11</w:t>
      </w:r>
      <w:r w:rsidRPr="00D07774">
        <w:rPr>
          <w:rFonts w:ascii="Calibri" w:hAnsi="Calibri"/>
        </w:rPr>
        <w:t>: 4266–4273.</w:t>
      </w:r>
    </w:p>
    <w:p w14:paraId="6FB203F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Nicholls RJ, Cazenave A</w:t>
      </w:r>
      <w:r w:rsidRPr="00D07774">
        <w:rPr>
          <w:rFonts w:ascii="Calibri" w:hAnsi="Calibri"/>
        </w:rPr>
        <w:t xml:space="preserve">. </w:t>
      </w:r>
      <w:r w:rsidRPr="00D07774">
        <w:rPr>
          <w:rFonts w:ascii="Calibri" w:hAnsi="Calibri"/>
          <w:b/>
          <w:bCs/>
        </w:rPr>
        <w:t>2010</w:t>
      </w:r>
      <w:r w:rsidRPr="00D07774">
        <w:rPr>
          <w:rFonts w:ascii="Calibri" w:hAnsi="Calibri"/>
        </w:rPr>
        <w:t xml:space="preserve">. Sea-Level Rise and Its Impact on Coastal Zones. </w:t>
      </w:r>
      <w:r w:rsidRPr="00D07774">
        <w:rPr>
          <w:rFonts w:ascii="Calibri" w:hAnsi="Calibri"/>
          <w:i/>
          <w:iCs/>
        </w:rPr>
        <w:t>Science</w:t>
      </w:r>
      <w:r w:rsidRPr="00D07774">
        <w:rPr>
          <w:rFonts w:ascii="Calibri" w:hAnsi="Calibri"/>
        </w:rPr>
        <w:t xml:space="preserve"> </w:t>
      </w:r>
      <w:r w:rsidRPr="00D07774">
        <w:rPr>
          <w:rFonts w:ascii="Calibri" w:hAnsi="Calibri"/>
          <w:b/>
          <w:bCs/>
        </w:rPr>
        <w:t>328</w:t>
      </w:r>
      <w:r w:rsidRPr="00D07774">
        <w:rPr>
          <w:rFonts w:ascii="Calibri" w:hAnsi="Calibri"/>
        </w:rPr>
        <w:t>: 1517–1520.</w:t>
      </w:r>
    </w:p>
    <w:p w14:paraId="1B4FD94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Nicholls RJ, Marinova N, Lowe JA, Brown S, Vellinga P, Gusmão D de, Hinkel J, Tol RSJ</w:t>
      </w:r>
      <w:r w:rsidRPr="00D07774">
        <w:rPr>
          <w:rFonts w:ascii="Calibri" w:hAnsi="Calibri"/>
        </w:rPr>
        <w:t xml:space="preserve">. </w:t>
      </w:r>
      <w:r w:rsidRPr="00D07774">
        <w:rPr>
          <w:rFonts w:ascii="Calibri" w:hAnsi="Calibri"/>
          <w:b/>
          <w:bCs/>
        </w:rPr>
        <w:t>2011</w:t>
      </w:r>
      <w:r w:rsidRPr="00D07774">
        <w:rPr>
          <w:rFonts w:ascii="Calibri" w:hAnsi="Calibri"/>
        </w:rPr>
        <w:t xml:space="preserve">. Sea-level rise and its possible impacts given a ‘beyond 4°C world’ in the twenty-first century. </w:t>
      </w:r>
      <w:r w:rsidRPr="00D07774">
        <w:rPr>
          <w:rFonts w:ascii="Calibri" w:hAnsi="Calibri"/>
          <w:i/>
          <w:iCs/>
        </w:rPr>
        <w:t>Philosophical Transactions of the Royal Society A: Mathematical, Physical and Engineering Sciences</w:t>
      </w:r>
      <w:r w:rsidRPr="00D07774">
        <w:rPr>
          <w:rFonts w:ascii="Calibri" w:hAnsi="Calibri"/>
        </w:rPr>
        <w:t xml:space="preserve"> </w:t>
      </w:r>
      <w:r w:rsidRPr="00D07774">
        <w:rPr>
          <w:rFonts w:ascii="Calibri" w:hAnsi="Calibri"/>
          <w:b/>
          <w:bCs/>
        </w:rPr>
        <w:t>369</w:t>
      </w:r>
      <w:r w:rsidRPr="00D07774">
        <w:rPr>
          <w:rFonts w:ascii="Calibri" w:hAnsi="Calibri"/>
        </w:rPr>
        <w:t>: 161–181.</w:t>
      </w:r>
    </w:p>
    <w:p w14:paraId="614E4C1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Niwa Y, Matsuo T, Onai K, Kato D, Tachikawa M, Ishiura M</w:t>
      </w:r>
      <w:r w:rsidRPr="00D07774">
        <w:rPr>
          <w:rFonts w:ascii="Calibri" w:hAnsi="Calibri"/>
        </w:rPr>
        <w:t xml:space="preserve">. </w:t>
      </w:r>
      <w:r w:rsidRPr="00D07774">
        <w:rPr>
          <w:rFonts w:ascii="Calibri" w:hAnsi="Calibri"/>
          <w:b/>
          <w:bCs/>
        </w:rPr>
        <w:t>2013</w:t>
      </w:r>
      <w:r w:rsidRPr="00D07774">
        <w:rPr>
          <w:rFonts w:ascii="Calibri" w:hAnsi="Calibri"/>
        </w:rPr>
        <w:t xml:space="preserve">. Phase-resetting mechanism of the circadian clock in Chlamydomonas reinhardtii. </w:t>
      </w:r>
      <w:r w:rsidRPr="00D07774">
        <w:rPr>
          <w:rFonts w:ascii="Calibri" w:hAnsi="Calibri"/>
          <w:i/>
          <w:iCs/>
        </w:rPr>
        <w:t>Proceedings of the National Academy of Sciences</w:t>
      </w:r>
      <w:r w:rsidR="009F6881">
        <w:rPr>
          <w:rFonts w:ascii="Calibri" w:hAnsi="Calibri"/>
          <w:i/>
          <w:iCs/>
        </w:rPr>
        <w:t xml:space="preserve"> USA</w:t>
      </w:r>
      <w:r w:rsidRPr="00D07774">
        <w:rPr>
          <w:rFonts w:ascii="Calibri" w:hAnsi="Calibri"/>
        </w:rPr>
        <w:t xml:space="preserve"> </w:t>
      </w:r>
      <w:r w:rsidRPr="00D07774">
        <w:rPr>
          <w:rFonts w:ascii="Calibri" w:hAnsi="Calibri"/>
          <w:b/>
          <w:bCs/>
        </w:rPr>
        <w:t>110</w:t>
      </w:r>
      <w:r w:rsidRPr="00D07774">
        <w:rPr>
          <w:rFonts w:ascii="Calibri" w:hAnsi="Calibri"/>
        </w:rPr>
        <w:t>: 13666–13671.</w:t>
      </w:r>
    </w:p>
    <w:p w14:paraId="13C9A7A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Noordally ZB, Millar AJ</w:t>
      </w:r>
      <w:r w:rsidRPr="00D07774">
        <w:rPr>
          <w:rFonts w:ascii="Calibri" w:hAnsi="Calibri"/>
        </w:rPr>
        <w:t xml:space="preserve">. </w:t>
      </w:r>
      <w:r w:rsidRPr="00D07774">
        <w:rPr>
          <w:rFonts w:ascii="Calibri" w:hAnsi="Calibri"/>
          <w:b/>
          <w:bCs/>
        </w:rPr>
        <w:t>2015</w:t>
      </w:r>
      <w:r w:rsidRPr="00D07774">
        <w:rPr>
          <w:rFonts w:ascii="Calibri" w:hAnsi="Calibri"/>
        </w:rPr>
        <w:t xml:space="preserve">. Clocks in algae. </w:t>
      </w:r>
      <w:r w:rsidRPr="00D07774">
        <w:rPr>
          <w:rFonts w:ascii="Calibri" w:hAnsi="Calibri"/>
          <w:i/>
          <w:iCs/>
        </w:rPr>
        <w:t>Biochemistry</w:t>
      </w:r>
      <w:r w:rsidRPr="00D07774">
        <w:rPr>
          <w:rFonts w:ascii="Calibri" w:hAnsi="Calibri"/>
        </w:rPr>
        <w:t xml:space="preserve"> </w:t>
      </w:r>
      <w:r w:rsidRPr="00D07774">
        <w:rPr>
          <w:rFonts w:ascii="Calibri" w:hAnsi="Calibri"/>
          <w:b/>
          <w:bCs/>
        </w:rPr>
        <w:t>54</w:t>
      </w:r>
      <w:r w:rsidRPr="00D07774">
        <w:rPr>
          <w:rFonts w:ascii="Calibri" w:hAnsi="Calibri"/>
        </w:rPr>
        <w:t>: 171–183.</w:t>
      </w:r>
    </w:p>
    <w:p w14:paraId="3A32A73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de la Noüe J, Laliberté G, Proulx D</w:t>
      </w:r>
      <w:r w:rsidRPr="00D07774">
        <w:rPr>
          <w:rFonts w:ascii="Calibri" w:hAnsi="Calibri"/>
        </w:rPr>
        <w:t xml:space="preserve">. </w:t>
      </w:r>
      <w:r w:rsidRPr="00D07774">
        <w:rPr>
          <w:rFonts w:ascii="Calibri" w:hAnsi="Calibri"/>
          <w:b/>
          <w:bCs/>
        </w:rPr>
        <w:t>1992</w:t>
      </w:r>
      <w:r w:rsidRPr="00D07774">
        <w:rPr>
          <w:rFonts w:ascii="Calibri" w:hAnsi="Calibri"/>
        </w:rPr>
        <w:t xml:space="preserve">. Algae and waste water. </w:t>
      </w:r>
      <w:r w:rsidRPr="00D07774">
        <w:rPr>
          <w:rFonts w:ascii="Calibri" w:hAnsi="Calibri"/>
          <w:i/>
          <w:iCs/>
        </w:rPr>
        <w:t>Journal of Applied Phycology</w:t>
      </w:r>
      <w:r w:rsidRPr="00D07774">
        <w:rPr>
          <w:rFonts w:ascii="Calibri" w:hAnsi="Calibri"/>
        </w:rPr>
        <w:t xml:space="preserve"> </w:t>
      </w:r>
      <w:r w:rsidRPr="00D07774">
        <w:rPr>
          <w:rFonts w:ascii="Calibri" w:hAnsi="Calibri"/>
          <w:b/>
          <w:bCs/>
        </w:rPr>
        <w:t>4</w:t>
      </w:r>
      <w:r w:rsidRPr="00D07774">
        <w:rPr>
          <w:rFonts w:ascii="Calibri" w:hAnsi="Calibri"/>
        </w:rPr>
        <w:t>: 247–254.</w:t>
      </w:r>
    </w:p>
    <w:p w14:paraId="4444A24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gasawara N, Miyachi S</w:t>
      </w:r>
      <w:r w:rsidRPr="00D07774">
        <w:rPr>
          <w:rFonts w:ascii="Calibri" w:hAnsi="Calibri"/>
        </w:rPr>
        <w:t xml:space="preserve">. </w:t>
      </w:r>
      <w:r w:rsidRPr="00D07774">
        <w:rPr>
          <w:rFonts w:ascii="Calibri" w:hAnsi="Calibri"/>
          <w:b/>
          <w:bCs/>
        </w:rPr>
        <w:t>1970</w:t>
      </w:r>
      <w:r w:rsidRPr="00D07774">
        <w:rPr>
          <w:rFonts w:ascii="Calibri" w:hAnsi="Calibri"/>
        </w:rPr>
        <w:t xml:space="preserve">. Effects of disalicylidenepropandiamine and near far-red light on 14CO2-fixation in Chlorella cells. </w:t>
      </w:r>
      <w:r w:rsidRPr="00D07774">
        <w:rPr>
          <w:rFonts w:ascii="Calibri" w:hAnsi="Calibri"/>
          <w:i/>
          <w:iCs/>
        </w:rPr>
        <w:t>Plant and Cell Physiology</w:t>
      </w:r>
      <w:r w:rsidRPr="00D07774">
        <w:rPr>
          <w:rFonts w:ascii="Calibri" w:hAnsi="Calibri"/>
        </w:rPr>
        <w:t xml:space="preserve"> </w:t>
      </w:r>
      <w:r w:rsidRPr="00D07774">
        <w:rPr>
          <w:rFonts w:ascii="Calibri" w:hAnsi="Calibri"/>
          <w:b/>
          <w:bCs/>
        </w:rPr>
        <w:t>11</w:t>
      </w:r>
      <w:r w:rsidRPr="00D07774">
        <w:rPr>
          <w:rFonts w:ascii="Calibri" w:hAnsi="Calibri"/>
        </w:rPr>
        <w:t>: 411–416.</w:t>
      </w:r>
    </w:p>
    <w:p w14:paraId="181215F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gawa T, Aiba S</w:t>
      </w:r>
      <w:r w:rsidRPr="00D07774">
        <w:rPr>
          <w:rFonts w:ascii="Calibri" w:hAnsi="Calibri"/>
        </w:rPr>
        <w:t xml:space="preserve">. </w:t>
      </w:r>
      <w:r w:rsidRPr="00D07774">
        <w:rPr>
          <w:rFonts w:ascii="Calibri" w:hAnsi="Calibri"/>
          <w:b/>
          <w:bCs/>
        </w:rPr>
        <w:t>1981</w:t>
      </w:r>
      <w:r w:rsidRPr="00D07774">
        <w:rPr>
          <w:rFonts w:ascii="Calibri" w:hAnsi="Calibri"/>
        </w:rPr>
        <w:t xml:space="preserve">. Bioenergetic analysis of mixotrophic growth in Chlorella vulgaris and Scenedesmus acutus. </w:t>
      </w:r>
      <w:r w:rsidRPr="00D07774">
        <w:rPr>
          <w:rFonts w:ascii="Calibri" w:hAnsi="Calibri"/>
          <w:i/>
          <w:iCs/>
        </w:rPr>
        <w:t>Biotechnology and Bioengineering</w:t>
      </w:r>
      <w:r w:rsidRPr="00D07774">
        <w:rPr>
          <w:rFonts w:ascii="Calibri" w:hAnsi="Calibri"/>
        </w:rPr>
        <w:t xml:space="preserve"> </w:t>
      </w:r>
      <w:r w:rsidRPr="00D07774">
        <w:rPr>
          <w:rFonts w:ascii="Calibri" w:hAnsi="Calibri"/>
          <w:b/>
          <w:bCs/>
        </w:rPr>
        <w:t>23</w:t>
      </w:r>
      <w:r w:rsidRPr="00D07774">
        <w:rPr>
          <w:rFonts w:ascii="Calibri" w:hAnsi="Calibri"/>
        </w:rPr>
        <w:t>: 1121–1132.</w:t>
      </w:r>
    </w:p>
    <w:p w14:paraId="08E2A4D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hlrogge J, Browse J</w:t>
      </w:r>
      <w:r w:rsidRPr="00D07774">
        <w:rPr>
          <w:rFonts w:ascii="Calibri" w:hAnsi="Calibri"/>
        </w:rPr>
        <w:t xml:space="preserve">. </w:t>
      </w:r>
      <w:r w:rsidRPr="00D07774">
        <w:rPr>
          <w:rFonts w:ascii="Calibri" w:hAnsi="Calibri"/>
          <w:b/>
          <w:bCs/>
        </w:rPr>
        <w:t>1995</w:t>
      </w:r>
      <w:r w:rsidRPr="00D07774">
        <w:rPr>
          <w:rFonts w:ascii="Calibri" w:hAnsi="Calibri"/>
        </w:rPr>
        <w:t xml:space="preserve">. Lipid biosynthesis. </w:t>
      </w:r>
      <w:r w:rsidRPr="00D07774">
        <w:rPr>
          <w:rFonts w:ascii="Calibri" w:hAnsi="Calibri"/>
          <w:i/>
          <w:iCs/>
        </w:rPr>
        <w:t>The Plant Cell</w:t>
      </w:r>
      <w:r w:rsidRPr="00D07774">
        <w:rPr>
          <w:rFonts w:ascii="Calibri" w:hAnsi="Calibri"/>
        </w:rPr>
        <w:t xml:space="preserve"> </w:t>
      </w:r>
      <w:r w:rsidRPr="00D07774">
        <w:rPr>
          <w:rFonts w:ascii="Calibri" w:hAnsi="Calibri"/>
          <w:b/>
          <w:bCs/>
        </w:rPr>
        <w:t>7</w:t>
      </w:r>
      <w:r w:rsidRPr="00D07774">
        <w:rPr>
          <w:rFonts w:ascii="Calibri" w:hAnsi="Calibri"/>
        </w:rPr>
        <w:t>: 957–970.</w:t>
      </w:r>
    </w:p>
    <w:p w14:paraId="79D99CD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ki T, Kanae S</w:t>
      </w:r>
      <w:r w:rsidRPr="00D07774">
        <w:rPr>
          <w:rFonts w:ascii="Calibri" w:hAnsi="Calibri"/>
        </w:rPr>
        <w:t xml:space="preserve">. </w:t>
      </w:r>
      <w:r w:rsidRPr="00D07774">
        <w:rPr>
          <w:rFonts w:ascii="Calibri" w:hAnsi="Calibri"/>
          <w:b/>
          <w:bCs/>
        </w:rPr>
        <w:t>2006</w:t>
      </w:r>
      <w:r w:rsidRPr="00D07774">
        <w:rPr>
          <w:rFonts w:ascii="Calibri" w:hAnsi="Calibri"/>
        </w:rPr>
        <w:t xml:space="preserve">. Global Hydrological Cycles and World Water Resources. </w:t>
      </w:r>
      <w:r w:rsidRPr="00D07774">
        <w:rPr>
          <w:rFonts w:ascii="Calibri" w:hAnsi="Calibri"/>
          <w:i/>
          <w:iCs/>
        </w:rPr>
        <w:t>Science</w:t>
      </w:r>
      <w:r w:rsidRPr="00D07774">
        <w:rPr>
          <w:rFonts w:ascii="Calibri" w:hAnsi="Calibri"/>
        </w:rPr>
        <w:t xml:space="preserve"> </w:t>
      </w:r>
      <w:r w:rsidRPr="00D07774">
        <w:rPr>
          <w:rFonts w:ascii="Calibri" w:hAnsi="Calibri"/>
          <w:b/>
          <w:bCs/>
        </w:rPr>
        <w:t>313</w:t>
      </w:r>
      <w:r w:rsidRPr="00D07774">
        <w:rPr>
          <w:rFonts w:ascii="Calibri" w:hAnsi="Calibri"/>
        </w:rPr>
        <w:t>: 1068–1072.</w:t>
      </w:r>
    </w:p>
    <w:p w14:paraId="2C63102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lguín EJ</w:t>
      </w:r>
      <w:r w:rsidRPr="00D07774">
        <w:rPr>
          <w:rFonts w:ascii="Calibri" w:hAnsi="Calibri"/>
        </w:rPr>
        <w:t xml:space="preserve">. </w:t>
      </w:r>
      <w:r w:rsidRPr="00D07774">
        <w:rPr>
          <w:rFonts w:ascii="Calibri" w:hAnsi="Calibri"/>
          <w:b/>
          <w:bCs/>
        </w:rPr>
        <w:t>2012</w:t>
      </w:r>
      <w:r w:rsidRPr="00D07774">
        <w:rPr>
          <w:rFonts w:ascii="Calibri" w:hAnsi="Calibri"/>
        </w:rPr>
        <w:t xml:space="preserve">. Dual purpose microalgae–bacteria-based systems that treat wastewater and produce biodiesel and chemical products within a Biorefinery. </w:t>
      </w:r>
      <w:r w:rsidRPr="00D07774">
        <w:rPr>
          <w:rFonts w:ascii="Calibri" w:hAnsi="Calibri"/>
          <w:i/>
          <w:iCs/>
        </w:rPr>
        <w:t>Biotechnology Advances</w:t>
      </w:r>
      <w:r w:rsidRPr="00D07774">
        <w:rPr>
          <w:rFonts w:ascii="Calibri" w:hAnsi="Calibri"/>
        </w:rPr>
        <w:t xml:space="preserve"> </w:t>
      </w:r>
      <w:r w:rsidRPr="00D07774">
        <w:rPr>
          <w:rFonts w:ascii="Calibri" w:hAnsi="Calibri"/>
          <w:b/>
          <w:bCs/>
        </w:rPr>
        <w:t>30</w:t>
      </w:r>
      <w:r w:rsidRPr="00D07774">
        <w:rPr>
          <w:rFonts w:ascii="Calibri" w:hAnsi="Calibri"/>
        </w:rPr>
        <w:t>: 1031–1046.</w:t>
      </w:r>
    </w:p>
    <w:p w14:paraId="6F6F10B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Olguın E</w:t>
      </w:r>
      <w:r w:rsidRPr="00D07774">
        <w:rPr>
          <w:rFonts w:ascii="Calibri" w:hAnsi="Calibri"/>
        </w:rPr>
        <w:t xml:space="preserve">. </w:t>
      </w:r>
      <w:r w:rsidRPr="00D07774">
        <w:rPr>
          <w:rFonts w:ascii="Calibri" w:hAnsi="Calibri"/>
          <w:b/>
          <w:bCs/>
        </w:rPr>
        <w:t>2003</w:t>
      </w:r>
      <w:r w:rsidRPr="00D07774">
        <w:rPr>
          <w:rFonts w:ascii="Calibri" w:hAnsi="Calibri"/>
        </w:rPr>
        <w:t xml:space="preserve">. Phycoremediation: key issues for cost-effective nutrient removal processes. </w:t>
      </w:r>
      <w:r w:rsidRPr="00D07774">
        <w:rPr>
          <w:rFonts w:ascii="Calibri" w:hAnsi="Calibri"/>
          <w:i/>
          <w:iCs/>
        </w:rPr>
        <w:t>Biotechnology Advances</w:t>
      </w:r>
      <w:r w:rsidRPr="00D07774">
        <w:rPr>
          <w:rFonts w:ascii="Calibri" w:hAnsi="Calibri"/>
        </w:rPr>
        <w:t xml:space="preserve"> </w:t>
      </w:r>
      <w:r w:rsidRPr="00D07774">
        <w:rPr>
          <w:rFonts w:ascii="Calibri" w:hAnsi="Calibri"/>
          <w:b/>
          <w:bCs/>
        </w:rPr>
        <w:t>22</w:t>
      </w:r>
      <w:r w:rsidRPr="00D07774">
        <w:rPr>
          <w:rFonts w:ascii="Calibri" w:hAnsi="Calibri"/>
        </w:rPr>
        <w:t>: 81–91.</w:t>
      </w:r>
    </w:p>
    <w:p w14:paraId="12E11BF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liver JWK, Machado IMP, Yoneda H, Atsumi S</w:t>
      </w:r>
      <w:r w:rsidRPr="00D07774">
        <w:rPr>
          <w:rFonts w:ascii="Calibri" w:hAnsi="Calibri"/>
        </w:rPr>
        <w:t xml:space="preserve">. </w:t>
      </w:r>
      <w:r w:rsidRPr="00D07774">
        <w:rPr>
          <w:rFonts w:ascii="Calibri" w:hAnsi="Calibri"/>
          <w:b/>
          <w:bCs/>
        </w:rPr>
        <w:t>2013</w:t>
      </w:r>
      <w:r w:rsidRPr="00D07774">
        <w:rPr>
          <w:rFonts w:ascii="Calibri" w:hAnsi="Calibri"/>
        </w:rPr>
        <w:t xml:space="preserve">. Cyanobacterial conversion of carbon dioxide to 2,3-butanediol. </w:t>
      </w:r>
      <w:r w:rsidRPr="00D07774">
        <w:rPr>
          <w:rFonts w:ascii="Calibri" w:hAnsi="Calibri"/>
          <w:i/>
          <w:iCs/>
        </w:rPr>
        <w:t>Proceedings of the National Academy of Sciences</w:t>
      </w:r>
      <w:r w:rsidR="009F6881">
        <w:rPr>
          <w:rFonts w:ascii="Calibri" w:hAnsi="Calibri"/>
          <w:i/>
          <w:iCs/>
        </w:rPr>
        <w:t xml:space="preserve"> USA</w:t>
      </w:r>
      <w:r w:rsidRPr="00D07774">
        <w:rPr>
          <w:rFonts w:ascii="Calibri" w:hAnsi="Calibri"/>
        </w:rPr>
        <w:t xml:space="preserve"> </w:t>
      </w:r>
      <w:r w:rsidRPr="00D07774">
        <w:rPr>
          <w:rFonts w:ascii="Calibri" w:hAnsi="Calibri"/>
          <w:b/>
          <w:bCs/>
        </w:rPr>
        <w:t>110</w:t>
      </w:r>
      <w:r w:rsidRPr="00D07774">
        <w:rPr>
          <w:rFonts w:ascii="Calibri" w:hAnsi="Calibri"/>
        </w:rPr>
        <w:t>: 1249–1254.</w:t>
      </w:r>
    </w:p>
    <w:p w14:paraId="60F9AFE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lmos J, Paniagua J, Contreras R</w:t>
      </w:r>
      <w:r w:rsidRPr="00D07774">
        <w:rPr>
          <w:rFonts w:ascii="Calibri" w:hAnsi="Calibri"/>
        </w:rPr>
        <w:t xml:space="preserve">. </w:t>
      </w:r>
      <w:r w:rsidRPr="00D07774">
        <w:rPr>
          <w:rFonts w:ascii="Calibri" w:hAnsi="Calibri"/>
          <w:b/>
          <w:bCs/>
        </w:rPr>
        <w:t>2000</w:t>
      </w:r>
      <w:r w:rsidRPr="00D07774">
        <w:rPr>
          <w:rFonts w:ascii="Calibri" w:hAnsi="Calibri"/>
        </w:rPr>
        <w:t xml:space="preserve">. Molecular identification of Dunaliella sp. utilizing the 18S rDNA gene. </w:t>
      </w:r>
      <w:r w:rsidRPr="00D07774">
        <w:rPr>
          <w:rFonts w:ascii="Calibri" w:hAnsi="Calibri"/>
          <w:i/>
          <w:iCs/>
        </w:rPr>
        <w:t>Letters in Applied Microbiology</w:t>
      </w:r>
      <w:r w:rsidRPr="00D07774">
        <w:rPr>
          <w:rFonts w:ascii="Calibri" w:hAnsi="Calibri"/>
        </w:rPr>
        <w:t xml:space="preserve"> </w:t>
      </w:r>
      <w:r w:rsidRPr="00D07774">
        <w:rPr>
          <w:rFonts w:ascii="Calibri" w:hAnsi="Calibri"/>
          <w:b/>
          <w:bCs/>
        </w:rPr>
        <w:t>30</w:t>
      </w:r>
      <w:r w:rsidRPr="00D07774">
        <w:rPr>
          <w:rFonts w:ascii="Calibri" w:hAnsi="Calibri"/>
        </w:rPr>
        <w:t>: 80–84.</w:t>
      </w:r>
    </w:p>
    <w:p w14:paraId="65DE62C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lsen B</w:t>
      </w:r>
      <w:r w:rsidRPr="00D07774">
        <w:rPr>
          <w:rFonts w:ascii="Calibri" w:hAnsi="Calibri"/>
        </w:rPr>
        <w:t xml:space="preserve">. </w:t>
      </w:r>
      <w:r w:rsidRPr="00D07774">
        <w:rPr>
          <w:rFonts w:ascii="Calibri" w:hAnsi="Calibri"/>
          <w:b/>
          <w:bCs/>
        </w:rPr>
        <w:t>2011</w:t>
      </w:r>
      <w:r w:rsidRPr="00D07774">
        <w:rPr>
          <w:rFonts w:ascii="Calibri" w:hAnsi="Calibri"/>
        </w:rPr>
        <w:t>. High Salt Medium.</w:t>
      </w:r>
      <w:r w:rsidR="009F6881">
        <w:rPr>
          <w:rFonts w:ascii="Calibri" w:hAnsi="Calibri"/>
        </w:rPr>
        <w:t xml:space="preserve"> </w:t>
      </w:r>
      <w:r w:rsidR="009F6881" w:rsidRPr="009F6881">
        <w:rPr>
          <w:rFonts w:ascii="Calibri" w:hAnsi="Calibri"/>
        </w:rPr>
        <w:t>http://www.k-state.edu/olsonlab/chlamy_media.html#HSM_media</w:t>
      </w:r>
      <w:r w:rsidR="009F6881">
        <w:rPr>
          <w:rFonts w:ascii="Calibri" w:hAnsi="Calibri"/>
        </w:rPr>
        <w:t xml:space="preserve">. Last accessed 21.11.2016. </w:t>
      </w:r>
    </w:p>
    <w:p w14:paraId="1F810E3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swald WJ</w:t>
      </w:r>
      <w:r w:rsidRPr="00D07774">
        <w:rPr>
          <w:rFonts w:ascii="Calibri" w:hAnsi="Calibri"/>
        </w:rPr>
        <w:t xml:space="preserve">. </w:t>
      </w:r>
      <w:r w:rsidRPr="00D07774">
        <w:rPr>
          <w:rFonts w:ascii="Calibri" w:hAnsi="Calibri"/>
          <w:b/>
          <w:bCs/>
        </w:rPr>
        <w:t>1988</w:t>
      </w:r>
      <w:r w:rsidRPr="00D07774">
        <w:rPr>
          <w:rFonts w:ascii="Calibri" w:hAnsi="Calibri"/>
        </w:rPr>
        <w:t>. Micro-algae and wastewater treatment. In: Borowitzka MA,,  In: Borowitzka L, eds. Micro-algal Biotechnology. Cambridge, United Kingdom: Cambridge University Press, 305–328.</w:t>
      </w:r>
    </w:p>
    <w:p w14:paraId="350A3EB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Oswald WJ, Gotaas HB, Golueke CG, Kellen WR, Gloyna EF, Hermann ER</w:t>
      </w:r>
      <w:r w:rsidRPr="00D07774">
        <w:rPr>
          <w:rFonts w:ascii="Calibri" w:hAnsi="Calibri"/>
        </w:rPr>
        <w:t xml:space="preserve">. </w:t>
      </w:r>
      <w:r w:rsidRPr="00D07774">
        <w:rPr>
          <w:rFonts w:ascii="Calibri" w:hAnsi="Calibri"/>
          <w:b/>
          <w:bCs/>
        </w:rPr>
        <w:t>1957</w:t>
      </w:r>
      <w:r w:rsidRPr="00D07774">
        <w:rPr>
          <w:rFonts w:ascii="Calibri" w:hAnsi="Calibri"/>
        </w:rPr>
        <w:t xml:space="preserve">. Algae in Waste Treatment [with Discussion]. </w:t>
      </w:r>
      <w:r w:rsidRPr="00D07774">
        <w:rPr>
          <w:rFonts w:ascii="Calibri" w:hAnsi="Calibri"/>
          <w:i/>
          <w:iCs/>
        </w:rPr>
        <w:t>Sewage and Industrial Wastes</w:t>
      </w:r>
      <w:r w:rsidRPr="00D07774">
        <w:rPr>
          <w:rFonts w:ascii="Calibri" w:hAnsi="Calibri"/>
        </w:rPr>
        <w:t xml:space="preserve"> </w:t>
      </w:r>
      <w:r w:rsidRPr="00D07774">
        <w:rPr>
          <w:rFonts w:ascii="Calibri" w:hAnsi="Calibri"/>
          <w:b/>
          <w:bCs/>
        </w:rPr>
        <w:t>29</w:t>
      </w:r>
      <w:r w:rsidRPr="00D07774">
        <w:rPr>
          <w:rFonts w:ascii="Calibri" w:hAnsi="Calibri"/>
        </w:rPr>
        <w:t>: 437–457.</w:t>
      </w:r>
    </w:p>
    <w:p w14:paraId="65151FA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acala S, Socolow R</w:t>
      </w:r>
      <w:r w:rsidRPr="00D07774">
        <w:rPr>
          <w:rFonts w:ascii="Calibri" w:hAnsi="Calibri"/>
        </w:rPr>
        <w:t xml:space="preserve">. </w:t>
      </w:r>
      <w:r w:rsidRPr="00D07774">
        <w:rPr>
          <w:rFonts w:ascii="Calibri" w:hAnsi="Calibri"/>
          <w:b/>
          <w:bCs/>
        </w:rPr>
        <w:t>2004</w:t>
      </w:r>
      <w:r w:rsidRPr="00D07774">
        <w:rPr>
          <w:rFonts w:ascii="Calibri" w:hAnsi="Calibri"/>
        </w:rPr>
        <w:t xml:space="preserve">. Stabilization Wedges: Solving the Climate Problem for the Next 50 Years with Current Technologies. </w:t>
      </w:r>
      <w:r w:rsidRPr="00D07774">
        <w:rPr>
          <w:rFonts w:ascii="Calibri" w:hAnsi="Calibri"/>
          <w:i/>
          <w:iCs/>
        </w:rPr>
        <w:t>Science</w:t>
      </w:r>
      <w:r w:rsidRPr="00D07774">
        <w:rPr>
          <w:rFonts w:ascii="Calibri" w:hAnsi="Calibri"/>
        </w:rPr>
        <w:t xml:space="preserve"> </w:t>
      </w:r>
      <w:r w:rsidRPr="00D07774">
        <w:rPr>
          <w:rFonts w:ascii="Calibri" w:hAnsi="Calibri"/>
          <w:b/>
          <w:bCs/>
        </w:rPr>
        <w:t>305</w:t>
      </w:r>
      <w:r w:rsidRPr="00D07774">
        <w:rPr>
          <w:rFonts w:ascii="Calibri" w:hAnsi="Calibri"/>
        </w:rPr>
        <w:t>: 968–972.</w:t>
      </w:r>
    </w:p>
    <w:p w14:paraId="766BA7A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almer MW, Pimentel D, Lal R</w:t>
      </w:r>
      <w:r w:rsidRPr="00D07774">
        <w:rPr>
          <w:rFonts w:ascii="Calibri" w:hAnsi="Calibri"/>
        </w:rPr>
        <w:t xml:space="preserve">. </w:t>
      </w:r>
      <w:r w:rsidRPr="00D07774">
        <w:rPr>
          <w:rFonts w:ascii="Calibri" w:hAnsi="Calibri"/>
          <w:b/>
          <w:bCs/>
        </w:rPr>
        <w:t>2007</w:t>
      </w:r>
      <w:r w:rsidRPr="00D07774">
        <w:rPr>
          <w:rFonts w:ascii="Calibri" w:hAnsi="Calibri"/>
        </w:rPr>
        <w:t xml:space="preserve">. Biofuels and the Environment. </w:t>
      </w:r>
      <w:r w:rsidRPr="00D07774">
        <w:rPr>
          <w:rFonts w:ascii="Calibri" w:hAnsi="Calibri"/>
          <w:i/>
          <w:iCs/>
        </w:rPr>
        <w:t>Science</w:t>
      </w:r>
      <w:r w:rsidRPr="00D07774">
        <w:rPr>
          <w:rFonts w:ascii="Calibri" w:hAnsi="Calibri"/>
        </w:rPr>
        <w:t xml:space="preserve"> </w:t>
      </w:r>
      <w:r w:rsidRPr="00D07774">
        <w:rPr>
          <w:rFonts w:ascii="Calibri" w:hAnsi="Calibri"/>
          <w:b/>
          <w:bCs/>
        </w:rPr>
        <w:t>317</w:t>
      </w:r>
      <w:r w:rsidRPr="00D07774">
        <w:rPr>
          <w:rFonts w:ascii="Calibri" w:hAnsi="Calibri"/>
        </w:rPr>
        <w:t>: 897–898.</w:t>
      </w:r>
    </w:p>
    <w:p w14:paraId="1B0B79A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ark JBK, Craggs RJ, Shilton AN</w:t>
      </w:r>
      <w:r w:rsidRPr="00D07774">
        <w:rPr>
          <w:rFonts w:ascii="Calibri" w:hAnsi="Calibri"/>
        </w:rPr>
        <w:t xml:space="preserve">. </w:t>
      </w:r>
      <w:r w:rsidRPr="00D07774">
        <w:rPr>
          <w:rFonts w:ascii="Calibri" w:hAnsi="Calibri"/>
          <w:b/>
          <w:bCs/>
        </w:rPr>
        <w:t>2011a</w:t>
      </w:r>
      <w:r w:rsidRPr="00D07774">
        <w:rPr>
          <w:rFonts w:ascii="Calibri" w:hAnsi="Calibri"/>
        </w:rPr>
        <w:t xml:space="preserve">. Wastewater treatment high rate algal ponds for biofuel production.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35–42.</w:t>
      </w:r>
    </w:p>
    <w:p w14:paraId="2247AAC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ark S, Kim J, Yoon Y, Park Y, Lee T</w:t>
      </w:r>
      <w:r w:rsidRPr="00D07774">
        <w:rPr>
          <w:rFonts w:ascii="Calibri" w:hAnsi="Calibri"/>
        </w:rPr>
        <w:t xml:space="preserve">. </w:t>
      </w:r>
      <w:r w:rsidRPr="00D07774">
        <w:rPr>
          <w:rFonts w:ascii="Calibri" w:hAnsi="Calibri"/>
          <w:b/>
          <w:bCs/>
        </w:rPr>
        <w:t>2015a</w:t>
      </w:r>
      <w:r w:rsidRPr="00D07774">
        <w:rPr>
          <w:rFonts w:ascii="Calibri" w:hAnsi="Calibri"/>
        </w:rPr>
        <w:t xml:space="preserve">. Blending water- and nutrient-source wastewaters for cost-effective cultivation of high lipid content microalgal species Micractinium inermum NLP-F014.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98</w:t>
      </w:r>
      <w:r w:rsidRPr="00D07774">
        <w:rPr>
          <w:rFonts w:ascii="Calibri" w:hAnsi="Calibri"/>
        </w:rPr>
        <w:t>: 388–394.</w:t>
      </w:r>
    </w:p>
    <w:p w14:paraId="326E7DD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ark J-J, Wang H, Gargouri M, Deshpande RR, Skepper JN, Holguin FO, Juergens MT, Shachar-Hill Y, Hicks LM, Gang DR</w:t>
      </w:r>
      <w:r w:rsidRPr="00D07774">
        <w:rPr>
          <w:rFonts w:ascii="Calibri" w:hAnsi="Calibri"/>
        </w:rPr>
        <w:t xml:space="preserve">. </w:t>
      </w:r>
      <w:r w:rsidRPr="00D07774">
        <w:rPr>
          <w:rFonts w:ascii="Calibri" w:hAnsi="Calibri"/>
          <w:b/>
          <w:bCs/>
        </w:rPr>
        <w:t>2015b</w:t>
      </w:r>
      <w:r w:rsidRPr="00D07774">
        <w:rPr>
          <w:rFonts w:ascii="Calibri" w:hAnsi="Calibri"/>
        </w:rPr>
        <w:t xml:space="preserve">. The response of Chlamydomonas reinhardtii to nitrogen deprivation: a systems biology analysis. </w:t>
      </w:r>
      <w:r w:rsidRPr="00D07774">
        <w:rPr>
          <w:rFonts w:ascii="Calibri" w:hAnsi="Calibri"/>
          <w:i/>
          <w:iCs/>
        </w:rPr>
        <w:t>The Plant Journal</w:t>
      </w:r>
      <w:r w:rsidRPr="00D07774">
        <w:rPr>
          <w:rFonts w:ascii="Calibri" w:hAnsi="Calibri"/>
        </w:rPr>
        <w:t xml:space="preserve"> </w:t>
      </w:r>
      <w:r w:rsidRPr="00D07774">
        <w:rPr>
          <w:rFonts w:ascii="Calibri" w:hAnsi="Calibri"/>
          <w:b/>
          <w:bCs/>
        </w:rPr>
        <w:t>81</w:t>
      </w:r>
      <w:r w:rsidRPr="00D07774">
        <w:rPr>
          <w:rFonts w:ascii="Calibri" w:hAnsi="Calibri"/>
        </w:rPr>
        <w:t>: 611–624.</w:t>
      </w:r>
    </w:p>
    <w:p w14:paraId="53DE5EC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ark KC, Whitney C, McNichol JC, Dickinson KE, MacQuarrie S, Skrupski BP, Zou J, Wilson KE, O’Leary SJB, McGinn PJ</w:t>
      </w:r>
      <w:r w:rsidRPr="00D07774">
        <w:rPr>
          <w:rFonts w:ascii="Calibri" w:hAnsi="Calibri"/>
        </w:rPr>
        <w:t xml:space="preserve">. </w:t>
      </w:r>
      <w:r w:rsidRPr="00D07774">
        <w:rPr>
          <w:rFonts w:ascii="Calibri" w:hAnsi="Calibri"/>
          <w:b/>
          <w:bCs/>
        </w:rPr>
        <w:t>2011b</w:t>
      </w:r>
      <w:r w:rsidRPr="00D07774">
        <w:rPr>
          <w:rFonts w:ascii="Calibri" w:hAnsi="Calibri"/>
        </w:rPr>
        <w:t xml:space="preserve">. Mixotrophic and photoautotrophic cultivation of 14 microalgae isolates from Saskatchewan, Canada: potential applications for wastewater remediation for biofuel production. </w:t>
      </w:r>
      <w:r w:rsidRPr="00D07774">
        <w:rPr>
          <w:rFonts w:ascii="Calibri" w:hAnsi="Calibri"/>
          <w:i/>
          <w:iCs/>
        </w:rPr>
        <w:t>Journal of Applied Phycology</w:t>
      </w:r>
      <w:r w:rsidRPr="00D07774">
        <w:rPr>
          <w:rFonts w:ascii="Calibri" w:hAnsi="Calibri"/>
        </w:rPr>
        <w:t xml:space="preserve"> </w:t>
      </w:r>
      <w:r w:rsidRPr="00D07774">
        <w:rPr>
          <w:rFonts w:ascii="Calibri" w:hAnsi="Calibri"/>
          <w:b/>
          <w:bCs/>
        </w:rPr>
        <w:t>24</w:t>
      </w:r>
      <w:r w:rsidRPr="00D07774">
        <w:rPr>
          <w:rFonts w:ascii="Calibri" w:hAnsi="Calibri"/>
        </w:rPr>
        <w:t>: 339–348.</w:t>
      </w:r>
    </w:p>
    <w:p w14:paraId="14E6983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ate R, Klise G, Wu B</w:t>
      </w:r>
      <w:r w:rsidRPr="00D07774">
        <w:rPr>
          <w:rFonts w:ascii="Calibri" w:hAnsi="Calibri"/>
        </w:rPr>
        <w:t xml:space="preserve">. </w:t>
      </w:r>
      <w:r w:rsidRPr="00D07774">
        <w:rPr>
          <w:rFonts w:ascii="Calibri" w:hAnsi="Calibri"/>
          <w:b/>
          <w:bCs/>
        </w:rPr>
        <w:t>2011</w:t>
      </w:r>
      <w:r w:rsidRPr="00D07774">
        <w:rPr>
          <w:rFonts w:ascii="Calibri" w:hAnsi="Calibri"/>
        </w:rPr>
        <w:t xml:space="preserve">. Resource demand implications for US algae biofuels production scale-up. </w:t>
      </w:r>
      <w:r w:rsidRPr="00D07774">
        <w:rPr>
          <w:rFonts w:ascii="Calibri" w:hAnsi="Calibri"/>
          <w:i/>
          <w:iCs/>
        </w:rPr>
        <w:t>Applied Energy</w:t>
      </w:r>
      <w:r w:rsidRPr="00D07774">
        <w:rPr>
          <w:rFonts w:ascii="Calibri" w:hAnsi="Calibri"/>
        </w:rPr>
        <w:t xml:space="preserve"> </w:t>
      </w:r>
      <w:r w:rsidRPr="00D07774">
        <w:rPr>
          <w:rFonts w:ascii="Calibri" w:hAnsi="Calibri"/>
          <w:b/>
          <w:bCs/>
        </w:rPr>
        <w:t>88</w:t>
      </w:r>
      <w:r w:rsidRPr="00D07774">
        <w:rPr>
          <w:rFonts w:ascii="Calibri" w:hAnsi="Calibri"/>
        </w:rPr>
        <w:t>: 3377–3388.</w:t>
      </w:r>
    </w:p>
    <w:p w14:paraId="6D6A37F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atil PD, Gude VG, Mannarswamy A, Deng S, Cooke P, Munson-McGee S, Rhodes I, Lammers P, Nirmalakhandan N</w:t>
      </w:r>
      <w:r w:rsidRPr="00D07774">
        <w:rPr>
          <w:rFonts w:ascii="Calibri" w:hAnsi="Calibri"/>
        </w:rPr>
        <w:t xml:space="preserve">. </w:t>
      </w:r>
      <w:r w:rsidRPr="00D07774">
        <w:rPr>
          <w:rFonts w:ascii="Calibri" w:hAnsi="Calibri"/>
          <w:b/>
          <w:bCs/>
        </w:rPr>
        <w:t>2011</w:t>
      </w:r>
      <w:r w:rsidRPr="00D07774">
        <w:rPr>
          <w:rFonts w:ascii="Calibri" w:hAnsi="Calibri"/>
        </w:rPr>
        <w:t xml:space="preserve">. Optimization of direct conversion of wet </w:t>
      </w:r>
      <w:r w:rsidRPr="00D07774">
        <w:rPr>
          <w:rFonts w:ascii="Calibri" w:hAnsi="Calibri"/>
        </w:rPr>
        <w:lastRenderedPageBreak/>
        <w:t xml:space="preserve">algae to biodiesel under supercritical methanol condition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118–122.</w:t>
      </w:r>
    </w:p>
    <w:p w14:paraId="1EF2E61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atzek TW</w:t>
      </w:r>
      <w:r w:rsidRPr="00D07774">
        <w:rPr>
          <w:rFonts w:ascii="Calibri" w:hAnsi="Calibri"/>
        </w:rPr>
        <w:t xml:space="preserve">. </w:t>
      </w:r>
      <w:r w:rsidRPr="00D07774">
        <w:rPr>
          <w:rFonts w:ascii="Calibri" w:hAnsi="Calibri"/>
          <w:b/>
          <w:bCs/>
        </w:rPr>
        <w:t>2007</w:t>
      </w:r>
      <w:r w:rsidRPr="00D07774">
        <w:rPr>
          <w:rFonts w:ascii="Calibri" w:hAnsi="Calibri"/>
        </w:rPr>
        <w:t xml:space="preserve">. A First-Law Thermodynamic Analysis of the Corn-Ethanol Cycle. </w:t>
      </w:r>
      <w:r w:rsidRPr="00D07774">
        <w:rPr>
          <w:rFonts w:ascii="Calibri" w:hAnsi="Calibri"/>
          <w:i/>
          <w:iCs/>
        </w:rPr>
        <w:t>Natural Resources Research</w:t>
      </w:r>
      <w:r w:rsidRPr="00D07774">
        <w:rPr>
          <w:rFonts w:ascii="Calibri" w:hAnsi="Calibri"/>
        </w:rPr>
        <w:t xml:space="preserve"> </w:t>
      </w:r>
      <w:r w:rsidRPr="00D07774">
        <w:rPr>
          <w:rFonts w:ascii="Calibri" w:hAnsi="Calibri"/>
          <w:b/>
          <w:bCs/>
        </w:rPr>
        <w:t>15</w:t>
      </w:r>
      <w:r w:rsidRPr="00D07774">
        <w:rPr>
          <w:rFonts w:ascii="Calibri" w:hAnsi="Calibri"/>
        </w:rPr>
        <w:t>: 255–270.</w:t>
      </w:r>
    </w:p>
    <w:p w14:paraId="6771B98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eccia J, Haznedaroglu B, Gutierrez J, Zimmerman JB</w:t>
      </w:r>
      <w:r w:rsidRPr="00D07774">
        <w:rPr>
          <w:rFonts w:ascii="Calibri" w:hAnsi="Calibri"/>
        </w:rPr>
        <w:t xml:space="preserve">. </w:t>
      </w:r>
      <w:r w:rsidRPr="00D07774">
        <w:rPr>
          <w:rFonts w:ascii="Calibri" w:hAnsi="Calibri"/>
          <w:b/>
          <w:bCs/>
        </w:rPr>
        <w:t>2013</w:t>
      </w:r>
      <w:r w:rsidRPr="00D07774">
        <w:rPr>
          <w:rFonts w:ascii="Calibri" w:hAnsi="Calibri"/>
        </w:rPr>
        <w:t xml:space="preserve">. Nitrogen supply is an important driver of sustainable microalgae biofuel production. </w:t>
      </w:r>
      <w:r w:rsidRPr="00D07774">
        <w:rPr>
          <w:rFonts w:ascii="Calibri" w:hAnsi="Calibri"/>
          <w:i/>
          <w:iCs/>
        </w:rPr>
        <w:t>Trends in Biotechnology</w:t>
      </w:r>
      <w:r w:rsidRPr="00D07774">
        <w:rPr>
          <w:rFonts w:ascii="Calibri" w:hAnsi="Calibri"/>
        </w:rPr>
        <w:t xml:space="preserve"> </w:t>
      </w:r>
      <w:r w:rsidRPr="00D07774">
        <w:rPr>
          <w:rFonts w:ascii="Calibri" w:hAnsi="Calibri"/>
          <w:b/>
          <w:bCs/>
        </w:rPr>
        <w:t>31</w:t>
      </w:r>
      <w:r w:rsidRPr="00D07774">
        <w:rPr>
          <w:rFonts w:ascii="Calibri" w:hAnsi="Calibri"/>
        </w:rPr>
        <w:t>: 134–138.</w:t>
      </w:r>
    </w:p>
    <w:p w14:paraId="10E73A3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erez-Garcia O, Escalante FME, de-Bashan LE, Bashan Y</w:t>
      </w:r>
      <w:r w:rsidRPr="00D07774">
        <w:rPr>
          <w:rFonts w:ascii="Calibri" w:hAnsi="Calibri"/>
        </w:rPr>
        <w:t xml:space="preserve">. </w:t>
      </w:r>
      <w:r w:rsidRPr="00D07774">
        <w:rPr>
          <w:rFonts w:ascii="Calibri" w:hAnsi="Calibri"/>
          <w:b/>
          <w:bCs/>
        </w:rPr>
        <w:t>2011</w:t>
      </w:r>
      <w:r w:rsidRPr="00D07774">
        <w:rPr>
          <w:rFonts w:ascii="Calibri" w:hAnsi="Calibri"/>
        </w:rPr>
        <w:t xml:space="preserve">. Heterotrophic cultures of microalgae: Metabolism and potential products. </w:t>
      </w:r>
      <w:r w:rsidRPr="00D07774">
        <w:rPr>
          <w:rFonts w:ascii="Calibri" w:hAnsi="Calibri"/>
          <w:i/>
          <w:iCs/>
        </w:rPr>
        <w:t>Water Research</w:t>
      </w:r>
      <w:r w:rsidRPr="00D07774">
        <w:rPr>
          <w:rFonts w:ascii="Calibri" w:hAnsi="Calibri"/>
        </w:rPr>
        <w:t xml:space="preserve"> </w:t>
      </w:r>
      <w:r w:rsidRPr="00D07774">
        <w:rPr>
          <w:rFonts w:ascii="Calibri" w:hAnsi="Calibri"/>
          <w:b/>
          <w:bCs/>
        </w:rPr>
        <w:t>45</w:t>
      </w:r>
      <w:r w:rsidRPr="00D07774">
        <w:rPr>
          <w:rFonts w:ascii="Calibri" w:hAnsi="Calibri"/>
        </w:rPr>
        <w:t>: 11–36.</w:t>
      </w:r>
    </w:p>
    <w:p w14:paraId="11B16FC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etit JR, Jouzel J, Raynaud D, Barkov NI, Barnola JM, Basile I, Bender M, Chappellaz J, Davis M, Delaygue G</w:t>
      </w:r>
      <w:r w:rsidRPr="00D07774">
        <w:rPr>
          <w:rFonts w:ascii="Calibri" w:hAnsi="Calibri"/>
        </w:rPr>
        <w:t xml:space="preserve">. </w:t>
      </w:r>
      <w:r w:rsidRPr="00D07774">
        <w:rPr>
          <w:rFonts w:ascii="Calibri" w:hAnsi="Calibri"/>
          <w:b/>
          <w:bCs/>
        </w:rPr>
        <w:t>1999</w:t>
      </w:r>
      <w:r w:rsidRPr="00D07774">
        <w:rPr>
          <w:rFonts w:ascii="Calibri" w:hAnsi="Calibri"/>
        </w:rPr>
        <w:t xml:space="preserve">. Climate and atmospheric history of the past 420,000 years from the Vostok ice core, Antarctica. </w:t>
      </w:r>
      <w:r w:rsidRPr="00D07774">
        <w:rPr>
          <w:rFonts w:ascii="Calibri" w:hAnsi="Calibri"/>
          <w:i/>
          <w:iCs/>
        </w:rPr>
        <w:t>Nature</w:t>
      </w:r>
      <w:r w:rsidRPr="00D07774">
        <w:rPr>
          <w:rFonts w:ascii="Calibri" w:hAnsi="Calibri"/>
        </w:rPr>
        <w:t xml:space="preserve"> </w:t>
      </w:r>
      <w:r w:rsidRPr="00D07774">
        <w:rPr>
          <w:rFonts w:ascii="Calibri" w:hAnsi="Calibri"/>
          <w:b/>
          <w:bCs/>
        </w:rPr>
        <w:t>399</w:t>
      </w:r>
      <w:r w:rsidRPr="00D07774">
        <w:rPr>
          <w:rFonts w:ascii="Calibri" w:hAnsi="Calibri"/>
        </w:rPr>
        <w:t>: 429–436.</w:t>
      </w:r>
    </w:p>
    <w:p w14:paraId="5F1AF62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faffl MW</w:t>
      </w:r>
      <w:r w:rsidRPr="00D07774">
        <w:rPr>
          <w:rFonts w:ascii="Calibri" w:hAnsi="Calibri"/>
        </w:rPr>
        <w:t xml:space="preserve">. </w:t>
      </w:r>
      <w:r w:rsidRPr="00D07774">
        <w:rPr>
          <w:rFonts w:ascii="Calibri" w:hAnsi="Calibri"/>
          <w:b/>
          <w:bCs/>
        </w:rPr>
        <w:t>2001</w:t>
      </w:r>
      <w:r w:rsidRPr="00D07774">
        <w:rPr>
          <w:rFonts w:ascii="Calibri" w:hAnsi="Calibri"/>
        </w:rPr>
        <w:t xml:space="preserve">. A new mathematical model for relative quantification in real-time RT-PCR. </w:t>
      </w:r>
      <w:r w:rsidRPr="00D07774">
        <w:rPr>
          <w:rFonts w:ascii="Calibri" w:hAnsi="Calibri"/>
          <w:i/>
          <w:iCs/>
        </w:rPr>
        <w:t>Nucleic Acids Research</w:t>
      </w:r>
      <w:r w:rsidRPr="00D07774">
        <w:rPr>
          <w:rFonts w:ascii="Calibri" w:hAnsi="Calibri"/>
        </w:rPr>
        <w:t xml:space="preserve"> </w:t>
      </w:r>
      <w:r w:rsidRPr="00D07774">
        <w:rPr>
          <w:rFonts w:ascii="Calibri" w:hAnsi="Calibri"/>
          <w:b/>
          <w:bCs/>
        </w:rPr>
        <w:t>29</w:t>
      </w:r>
      <w:r w:rsidRPr="00D07774">
        <w:rPr>
          <w:rFonts w:ascii="Calibri" w:hAnsi="Calibri"/>
        </w:rPr>
        <w:t>: e45.</w:t>
      </w:r>
    </w:p>
    <w:p w14:paraId="2862C2A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ienkos PT, Darzins A</w:t>
      </w:r>
      <w:r w:rsidRPr="00D07774">
        <w:rPr>
          <w:rFonts w:ascii="Calibri" w:hAnsi="Calibri"/>
        </w:rPr>
        <w:t xml:space="preserve">. </w:t>
      </w:r>
      <w:r w:rsidRPr="00D07774">
        <w:rPr>
          <w:rFonts w:ascii="Calibri" w:hAnsi="Calibri"/>
          <w:b/>
          <w:bCs/>
        </w:rPr>
        <w:t>2009</w:t>
      </w:r>
      <w:r w:rsidRPr="00D07774">
        <w:rPr>
          <w:rFonts w:ascii="Calibri" w:hAnsi="Calibri"/>
        </w:rPr>
        <w:t xml:space="preserve">. The promise and challenges of microalgal-derived biofuels. </w:t>
      </w:r>
      <w:r w:rsidRPr="00D07774">
        <w:rPr>
          <w:rFonts w:ascii="Calibri" w:hAnsi="Calibri"/>
          <w:i/>
          <w:iCs/>
        </w:rPr>
        <w:t>Biofuels, Bioproducts and Biorefining</w:t>
      </w:r>
      <w:r w:rsidRPr="00D07774">
        <w:rPr>
          <w:rFonts w:ascii="Calibri" w:hAnsi="Calibri"/>
        </w:rPr>
        <w:t xml:space="preserve"> </w:t>
      </w:r>
      <w:r w:rsidRPr="00D07774">
        <w:rPr>
          <w:rFonts w:ascii="Calibri" w:hAnsi="Calibri"/>
          <w:b/>
          <w:bCs/>
        </w:rPr>
        <w:t>3</w:t>
      </w:r>
      <w:r w:rsidRPr="00D07774">
        <w:rPr>
          <w:rFonts w:ascii="Calibri" w:hAnsi="Calibri"/>
        </w:rPr>
        <w:t>: 431–440.</w:t>
      </w:r>
    </w:p>
    <w:p w14:paraId="6FD1BA1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imentel D, Marklein A, Toth MA, Karpoff MN, Paul GS, McCormack R, Kyriazis J, Krueger T</w:t>
      </w:r>
      <w:r w:rsidRPr="00D07774">
        <w:rPr>
          <w:rFonts w:ascii="Calibri" w:hAnsi="Calibri"/>
        </w:rPr>
        <w:t xml:space="preserve">. </w:t>
      </w:r>
      <w:r w:rsidRPr="00D07774">
        <w:rPr>
          <w:rFonts w:ascii="Calibri" w:hAnsi="Calibri"/>
          <w:b/>
          <w:bCs/>
        </w:rPr>
        <w:t>2009</w:t>
      </w:r>
      <w:r w:rsidRPr="00D07774">
        <w:rPr>
          <w:rFonts w:ascii="Calibri" w:hAnsi="Calibri"/>
        </w:rPr>
        <w:t xml:space="preserve">. Food Versus Biofuels: Environmental and Economic Costs. </w:t>
      </w:r>
      <w:r w:rsidRPr="00D07774">
        <w:rPr>
          <w:rFonts w:ascii="Calibri" w:hAnsi="Calibri"/>
          <w:i/>
          <w:iCs/>
        </w:rPr>
        <w:t>Human Ecology</w:t>
      </w:r>
      <w:r w:rsidRPr="00D07774">
        <w:rPr>
          <w:rFonts w:ascii="Calibri" w:hAnsi="Calibri"/>
        </w:rPr>
        <w:t xml:space="preserve"> </w:t>
      </w:r>
      <w:r w:rsidRPr="00D07774">
        <w:rPr>
          <w:rFonts w:ascii="Calibri" w:hAnsi="Calibri"/>
          <w:b/>
          <w:bCs/>
        </w:rPr>
        <w:t>37</w:t>
      </w:r>
      <w:r w:rsidRPr="00D07774">
        <w:rPr>
          <w:rFonts w:ascii="Calibri" w:hAnsi="Calibri"/>
        </w:rPr>
        <w:t>: 1–12.</w:t>
      </w:r>
    </w:p>
    <w:p w14:paraId="5BDCB3C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imentel D, Patzek TW</w:t>
      </w:r>
      <w:r w:rsidRPr="00D07774">
        <w:rPr>
          <w:rFonts w:ascii="Calibri" w:hAnsi="Calibri"/>
        </w:rPr>
        <w:t xml:space="preserve">. </w:t>
      </w:r>
      <w:r w:rsidRPr="00D07774">
        <w:rPr>
          <w:rFonts w:ascii="Calibri" w:hAnsi="Calibri"/>
          <w:b/>
          <w:bCs/>
        </w:rPr>
        <w:t>2005</w:t>
      </w:r>
      <w:r w:rsidRPr="00D07774">
        <w:rPr>
          <w:rFonts w:ascii="Calibri" w:hAnsi="Calibri"/>
        </w:rPr>
        <w:t xml:space="preserve">. Ethanol production using corn, switchgrass, and wood; biodiesel production using soybean and sunflower. </w:t>
      </w:r>
      <w:r w:rsidRPr="00D07774">
        <w:rPr>
          <w:rFonts w:ascii="Calibri" w:hAnsi="Calibri"/>
          <w:i/>
          <w:iCs/>
        </w:rPr>
        <w:t xml:space="preserve">Natural </w:t>
      </w:r>
      <w:r w:rsidR="009F6881" w:rsidRPr="00D07774">
        <w:rPr>
          <w:rFonts w:ascii="Calibri" w:hAnsi="Calibri"/>
          <w:i/>
          <w:iCs/>
        </w:rPr>
        <w:t>Resources Research</w:t>
      </w:r>
      <w:r w:rsidR="009F6881" w:rsidRPr="00D07774">
        <w:rPr>
          <w:rFonts w:ascii="Calibri" w:hAnsi="Calibri"/>
        </w:rPr>
        <w:t xml:space="preserve"> </w:t>
      </w:r>
      <w:r w:rsidRPr="00D07774">
        <w:rPr>
          <w:rFonts w:ascii="Calibri" w:hAnsi="Calibri"/>
          <w:b/>
          <w:bCs/>
        </w:rPr>
        <w:t>14</w:t>
      </w:r>
      <w:r w:rsidRPr="00D07774">
        <w:rPr>
          <w:rFonts w:ascii="Calibri" w:hAnsi="Calibri"/>
        </w:rPr>
        <w:t>: 65–76.</w:t>
      </w:r>
    </w:p>
    <w:p w14:paraId="3CE9FF1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imentel D, Patzek T</w:t>
      </w:r>
      <w:r w:rsidRPr="00D07774">
        <w:rPr>
          <w:rFonts w:ascii="Calibri" w:hAnsi="Calibri"/>
        </w:rPr>
        <w:t xml:space="preserve">. </w:t>
      </w:r>
      <w:r w:rsidRPr="00D07774">
        <w:rPr>
          <w:rFonts w:ascii="Calibri" w:hAnsi="Calibri"/>
          <w:b/>
          <w:bCs/>
        </w:rPr>
        <w:t>2007</w:t>
      </w:r>
      <w:r w:rsidRPr="00D07774">
        <w:rPr>
          <w:rFonts w:ascii="Calibri" w:hAnsi="Calibri"/>
        </w:rPr>
        <w:t xml:space="preserve">. Ethanol Production: Energy and Economic Issues Related to U.S. and Brazilian Sugarcane. </w:t>
      </w:r>
      <w:r w:rsidRPr="00D07774">
        <w:rPr>
          <w:rFonts w:ascii="Calibri" w:hAnsi="Calibri"/>
          <w:i/>
          <w:iCs/>
        </w:rPr>
        <w:t>Natural Resources Research</w:t>
      </w:r>
      <w:r w:rsidRPr="00D07774">
        <w:rPr>
          <w:rFonts w:ascii="Calibri" w:hAnsi="Calibri"/>
        </w:rPr>
        <w:t xml:space="preserve"> </w:t>
      </w:r>
      <w:r w:rsidRPr="00D07774">
        <w:rPr>
          <w:rFonts w:ascii="Calibri" w:hAnsi="Calibri"/>
          <w:b/>
          <w:bCs/>
        </w:rPr>
        <w:t>16</w:t>
      </w:r>
      <w:r w:rsidRPr="00D07774">
        <w:rPr>
          <w:rFonts w:ascii="Calibri" w:hAnsi="Calibri"/>
        </w:rPr>
        <w:t>: 235–242.</w:t>
      </w:r>
    </w:p>
    <w:p w14:paraId="77ECADE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ittman JK, Dean AP, Osundeko O</w:t>
      </w:r>
      <w:r w:rsidRPr="00D07774">
        <w:rPr>
          <w:rFonts w:ascii="Calibri" w:hAnsi="Calibri"/>
        </w:rPr>
        <w:t xml:space="preserve">. </w:t>
      </w:r>
      <w:r w:rsidRPr="00D07774">
        <w:rPr>
          <w:rFonts w:ascii="Calibri" w:hAnsi="Calibri"/>
          <w:b/>
          <w:bCs/>
        </w:rPr>
        <w:t>2011</w:t>
      </w:r>
      <w:r w:rsidRPr="00D07774">
        <w:rPr>
          <w:rFonts w:ascii="Calibri" w:hAnsi="Calibri"/>
        </w:rPr>
        <w:t xml:space="preserve">. The potential of sustainable algal biofuel production using wastewater resource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17–25.</w:t>
      </w:r>
    </w:p>
    <w:p w14:paraId="4DD7B9B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Plancke C, Vigeolas H, Höhner R, Roberty S, Emonds-Alt B, Larosa V, Willamme R, Duby F, Onga Dhali D, Thonart P, </w:t>
      </w:r>
      <w:r w:rsidRPr="00D07774">
        <w:rPr>
          <w:rFonts w:ascii="Calibri" w:hAnsi="Calibri"/>
          <w:b/>
          <w:bCs/>
          <w:i/>
          <w:iCs/>
        </w:rPr>
        <w:t>et al.</w:t>
      </w:r>
      <w:r w:rsidRPr="00D07774">
        <w:rPr>
          <w:rFonts w:ascii="Calibri" w:hAnsi="Calibri"/>
        </w:rPr>
        <w:t xml:space="preserve"> </w:t>
      </w:r>
      <w:r w:rsidRPr="00D07774">
        <w:rPr>
          <w:rFonts w:ascii="Calibri" w:hAnsi="Calibri"/>
          <w:b/>
          <w:bCs/>
        </w:rPr>
        <w:t>2014</w:t>
      </w:r>
      <w:r w:rsidRPr="00D07774">
        <w:rPr>
          <w:rFonts w:ascii="Calibri" w:hAnsi="Calibri"/>
        </w:rPr>
        <w:t xml:space="preserve">. Lack of isocitrate lyase in Chlamydomonas leads to changes in carbon metabolism and in the response to oxidative stress under mixotrophic growth. </w:t>
      </w:r>
      <w:r w:rsidRPr="00D07774">
        <w:rPr>
          <w:rFonts w:ascii="Calibri" w:hAnsi="Calibri"/>
          <w:i/>
          <w:iCs/>
        </w:rPr>
        <w:t>The Plant Journal</w:t>
      </w:r>
      <w:r w:rsidRPr="00D07774">
        <w:rPr>
          <w:rFonts w:ascii="Calibri" w:hAnsi="Calibri"/>
        </w:rPr>
        <w:t xml:space="preserve"> </w:t>
      </w:r>
      <w:r w:rsidRPr="00D07774">
        <w:rPr>
          <w:rFonts w:ascii="Calibri" w:hAnsi="Calibri"/>
          <w:b/>
          <w:bCs/>
        </w:rPr>
        <w:t>77</w:t>
      </w:r>
      <w:r w:rsidRPr="00D07774">
        <w:rPr>
          <w:rFonts w:ascii="Calibri" w:hAnsi="Calibri"/>
        </w:rPr>
        <w:t>: 404–417.</w:t>
      </w:r>
    </w:p>
    <w:p w14:paraId="67FBF8F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lumley FG, Schmidt GW</w:t>
      </w:r>
      <w:r w:rsidRPr="00D07774">
        <w:rPr>
          <w:rFonts w:ascii="Calibri" w:hAnsi="Calibri"/>
        </w:rPr>
        <w:t xml:space="preserve">. </w:t>
      </w:r>
      <w:r w:rsidRPr="00D07774">
        <w:rPr>
          <w:rFonts w:ascii="Calibri" w:hAnsi="Calibri"/>
          <w:b/>
          <w:bCs/>
        </w:rPr>
        <w:t>1989</w:t>
      </w:r>
      <w:r w:rsidRPr="00D07774">
        <w:rPr>
          <w:rFonts w:ascii="Calibri" w:hAnsi="Calibri"/>
        </w:rPr>
        <w:t xml:space="preserve">. Nitrogen-dependent regulation of photosynthetic gene expression. </w:t>
      </w:r>
      <w:r w:rsidRPr="00D07774">
        <w:rPr>
          <w:rFonts w:ascii="Calibri" w:hAnsi="Calibri"/>
          <w:i/>
          <w:iCs/>
        </w:rPr>
        <w:t>Proceedings of the National Academy of Sciences of the United States of America</w:t>
      </w:r>
      <w:r w:rsidRPr="00D07774">
        <w:rPr>
          <w:rFonts w:ascii="Calibri" w:hAnsi="Calibri"/>
        </w:rPr>
        <w:t xml:space="preserve"> </w:t>
      </w:r>
      <w:r w:rsidRPr="00D07774">
        <w:rPr>
          <w:rFonts w:ascii="Calibri" w:hAnsi="Calibri"/>
          <w:b/>
          <w:bCs/>
        </w:rPr>
        <w:t>86</w:t>
      </w:r>
      <w:r w:rsidRPr="00D07774">
        <w:rPr>
          <w:rFonts w:ascii="Calibri" w:hAnsi="Calibri"/>
        </w:rPr>
        <w:t>: 2678–2682.</w:t>
      </w:r>
    </w:p>
    <w:p w14:paraId="488A2B7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remier Biosoft</w:t>
      </w:r>
      <w:r w:rsidRPr="00D07774">
        <w:rPr>
          <w:rFonts w:ascii="Calibri" w:hAnsi="Calibri"/>
        </w:rPr>
        <w:t xml:space="preserve">. </w:t>
      </w:r>
      <w:r w:rsidRPr="00D07774">
        <w:rPr>
          <w:rFonts w:ascii="Calibri" w:hAnsi="Calibri"/>
          <w:b/>
          <w:bCs/>
        </w:rPr>
        <w:t>2010</w:t>
      </w:r>
      <w:r w:rsidRPr="00D07774">
        <w:rPr>
          <w:rFonts w:ascii="Calibri" w:hAnsi="Calibri"/>
        </w:rPr>
        <w:t>. Beacon Designer Free Edition.</w:t>
      </w:r>
    </w:p>
    <w:p w14:paraId="77B3308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Pryde EH</w:t>
      </w:r>
      <w:r w:rsidRPr="00D07774">
        <w:rPr>
          <w:rFonts w:ascii="Calibri" w:hAnsi="Calibri"/>
        </w:rPr>
        <w:t xml:space="preserve">. </w:t>
      </w:r>
      <w:r w:rsidRPr="00D07774">
        <w:rPr>
          <w:rFonts w:ascii="Calibri" w:hAnsi="Calibri"/>
          <w:b/>
          <w:bCs/>
        </w:rPr>
        <w:t>1982</w:t>
      </w:r>
      <w:r w:rsidRPr="00D07774">
        <w:rPr>
          <w:rFonts w:ascii="Calibri" w:hAnsi="Calibri"/>
        </w:rPr>
        <w:t xml:space="preserve">. Vegetable oil fuel standards. </w:t>
      </w:r>
      <w:r w:rsidR="009F6881">
        <w:rPr>
          <w:rFonts w:ascii="Calibri" w:hAnsi="Calibri"/>
          <w:i/>
          <w:iCs/>
        </w:rPr>
        <w:t>Procee</w:t>
      </w:r>
      <w:r w:rsidRPr="00D07774">
        <w:rPr>
          <w:rFonts w:ascii="Calibri" w:hAnsi="Calibri"/>
          <w:i/>
          <w:iCs/>
        </w:rPr>
        <w:t>dings of the International Conference on Plant and Vegatable Oils Fiels</w:t>
      </w:r>
      <w:r w:rsidRPr="00D07774">
        <w:rPr>
          <w:rFonts w:ascii="Calibri" w:hAnsi="Calibri"/>
        </w:rPr>
        <w:t>.</w:t>
      </w:r>
    </w:p>
    <w:p w14:paraId="3058936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Pulz O</w:t>
      </w:r>
      <w:r w:rsidRPr="00D07774">
        <w:rPr>
          <w:rFonts w:ascii="Calibri" w:hAnsi="Calibri"/>
        </w:rPr>
        <w:t xml:space="preserve">. </w:t>
      </w:r>
      <w:r w:rsidRPr="00D07774">
        <w:rPr>
          <w:rFonts w:ascii="Calibri" w:hAnsi="Calibri"/>
          <w:b/>
          <w:bCs/>
        </w:rPr>
        <w:t>2001</w:t>
      </w:r>
      <w:r w:rsidRPr="00D07774">
        <w:rPr>
          <w:rFonts w:ascii="Calibri" w:hAnsi="Calibri"/>
        </w:rPr>
        <w:t xml:space="preserve">. Photobioreactors: production systems for phototrophic microorganisms. </w:t>
      </w:r>
      <w:r w:rsidRPr="00D07774">
        <w:rPr>
          <w:rFonts w:ascii="Calibri" w:hAnsi="Calibri"/>
          <w:i/>
          <w:iCs/>
        </w:rPr>
        <w:t>Applied Microbiology and Biotechnology</w:t>
      </w:r>
      <w:r w:rsidRPr="00D07774">
        <w:rPr>
          <w:rFonts w:ascii="Calibri" w:hAnsi="Calibri"/>
        </w:rPr>
        <w:t xml:space="preserve"> </w:t>
      </w:r>
      <w:r w:rsidRPr="00D07774">
        <w:rPr>
          <w:rFonts w:ascii="Calibri" w:hAnsi="Calibri"/>
          <w:b/>
          <w:bCs/>
        </w:rPr>
        <w:t>57</w:t>
      </w:r>
      <w:r w:rsidRPr="00D07774">
        <w:rPr>
          <w:rFonts w:ascii="Calibri" w:hAnsi="Calibri"/>
        </w:rPr>
        <w:t>: 287–293.</w:t>
      </w:r>
    </w:p>
    <w:p w14:paraId="511B249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Qiao H, Wang G, Liu K, Gu W</w:t>
      </w:r>
      <w:r w:rsidRPr="00D07774">
        <w:rPr>
          <w:rFonts w:ascii="Calibri" w:hAnsi="Calibri"/>
        </w:rPr>
        <w:t xml:space="preserve">. </w:t>
      </w:r>
      <w:r w:rsidRPr="00D07774">
        <w:rPr>
          <w:rFonts w:ascii="Calibri" w:hAnsi="Calibri"/>
          <w:b/>
          <w:bCs/>
        </w:rPr>
        <w:t>2012</w:t>
      </w:r>
      <w:r w:rsidRPr="00D07774">
        <w:rPr>
          <w:rFonts w:ascii="Calibri" w:hAnsi="Calibri"/>
        </w:rPr>
        <w:t>. Short-Term Effects of Acetate and Microaerobic Conditions on Photosynthesis and Respiration in Chlorella So</w:t>
      </w:r>
      <w:r w:rsidR="009F6881">
        <w:rPr>
          <w:rFonts w:ascii="Calibri" w:hAnsi="Calibri"/>
        </w:rPr>
        <w:t>rokiniana Gxnn 01 (chlorophyta)</w:t>
      </w:r>
      <w:r w:rsidRPr="00D07774">
        <w:rPr>
          <w:rFonts w:ascii="Calibri" w:hAnsi="Calibri"/>
        </w:rPr>
        <w:t xml:space="preserve">. </w:t>
      </w:r>
      <w:r w:rsidRPr="00D07774">
        <w:rPr>
          <w:rFonts w:ascii="Calibri" w:hAnsi="Calibri"/>
          <w:i/>
          <w:iCs/>
        </w:rPr>
        <w:t>Journal of Phycology</w:t>
      </w:r>
      <w:r w:rsidRPr="00D07774">
        <w:rPr>
          <w:rFonts w:ascii="Calibri" w:hAnsi="Calibri"/>
        </w:rPr>
        <w:t xml:space="preserve"> </w:t>
      </w:r>
      <w:r w:rsidRPr="00D07774">
        <w:rPr>
          <w:rFonts w:ascii="Calibri" w:hAnsi="Calibri"/>
          <w:b/>
          <w:bCs/>
        </w:rPr>
        <w:t>48</w:t>
      </w:r>
      <w:r w:rsidRPr="00D07774">
        <w:rPr>
          <w:rFonts w:ascii="Calibri" w:hAnsi="Calibri"/>
        </w:rPr>
        <w:t>: 992–1001.</w:t>
      </w:r>
    </w:p>
    <w:p w14:paraId="195796B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adakovits R, Jinkerson RE, Darzins A, Posewitz MC</w:t>
      </w:r>
      <w:r w:rsidRPr="00D07774">
        <w:rPr>
          <w:rFonts w:ascii="Calibri" w:hAnsi="Calibri"/>
        </w:rPr>
        <w:t xml:space="preserve">. </w:t>
      </w:r>
      <w:r w:rsidRPr="00D07774">
        <w:rPr>
          <w:rFonts w:ascii="Calibri" w:hAnsi="Calibri"/>
          <w:b/>
          <w:bCs/>
        </w:rPr>
        <w:t>2010</w:t>
      </w:r>
      <w:r w:rsidRPr="00D07774">
        <w:rPr>
          <w:rFonts w:ascii="Calibri" w:hAnsi="Calibri"/>
        </w:rPr>
        <w:t xml:space="preserve">. Genetic Engineering of Algae for Enhanced Biofuel Production. </w:t>
      </w:r>
      <w:r w:rsidRPr="00D07774">
        <w:rPr>
          <w:rFonts w:ascii="Calibri" w:hAnsi="Calibri"/>
          <w:i/>
          <w:iCs/>
        </w:rPr>
        <w:t>Eukaryotic Cell</w:t>
      </w:r>
      <w:r w:rsidRPr="00D07774">
        <w:rPr>
          <w:rFonts w:ascii="Calibri" w:hAnsi="Calibri"/>
        </w:rPr>
        <w:t xml:space="preserve"> </w:t>
      </w:r>
      <w:r w:rsidRPr="00D07774">
        <w:rPr>
          <w:rFonts w:ascii="Calibri" w:hAnsi="Calibri"/>
          <w:b/>
          <w:bCs/>
        </w:rPr>
        <w:t>9</w:t>
      </w:r>
      <w:r w:rsidRPr="00D07774">
        <w:rPr>
          <w:rFonts w:ascii="Calibri" w:hAnsi="Calibri"/>
        </w:rPr>
        <w:t>: 486–501.</w:t>
      </w:r>
    </w:p>
    <w:p w14:paraId="503DA67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ahmstorf S, Foster G, Cazenave A</w:t>
      </w:r>
      <w:r w:rsidRPr="00D07774">
        <w:rPr>
          <w:rFonts w:ascii="Calibri" w:hAnsi="Calibri"/>
        </w:rPr>
        <w:t xml:space="preserve">. </w:t>
      </w:r>
      <w:r w:rsidRPr="00D07774">
        <w:rPr>
          <w:rFonts w:ascii="Calibri" w:hAnsi="Calibri"/>
          <w:b/>
          <w:bCs/>
        </w:rPr>
        <w:t>2012</w:t>
      </w:r>
      <w:r w:rsidRPr="00D07774">
        <w:rPr>
          <w:rFonts w:ascii="Calibri" w:hAnsi="Calibri"/>
        </w:rPr>
        <w:t xml:space="preserve">. Comparing climate projections to observations up to 2011. </w:t>
      </w:r>
      <w:r w:rsidRPr="00D07774">
        <w:rPr>
          <w:rFonts w:ascii="Calibri" w:hAnsi="Calibri"/>
          <w:i/>
          <w:iCs/>
        </w:rPr>
        <w:t>Environmental Research Letters</w:t>
      </w:r>
      <w:r w:rsidRPr="00D07774">
        <w:rPr>
          <w:rFonts w:ascii="Calibri" w:hAnsi="Calibri"/>
        </w:rPr>
        <w:t xml:space="preserve"> </w:t>
      </w:r>
      <w:r w:rsidRPr="00D07774">
        <w:rPr>
          <w:rFonts w:ascii="Calibri" w:hAnsi="Calibri"/>
          <w:b/>
          <w:bCs/>
        </w:rPr>
        <w:t>7</w:t>
      </w:r>
      <w:r w:rsidRPr="00D07774">
        <w:rPr>
          <w:rFonts w:ascii="Calibri" w:hAnsi="Calibri"/>
        </w:rPr>
        <w:t>: 44035.</w:t>
      </w:r>
    </w:p>
    <w:p w14:paraId="682942E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Ral J-P, Colleoni C, Wattebled F, Dauvillée D, Nempont C, Deschamps P, Li Z, Morell MK, Chibbar R, Purton S, </w:t>
      </w:r>
      <w:r w:rsidRPr="00D07774">
        <w:rPr>
          <w:rFonts w:ascii="Calibri" w:hAnsi="Calibri"/>
          <w:b/>
          <w:bCs/>
          <w:i/>
          <w:iCs/>
        </w:rPr>
        <w:t>et al.</w:t>
      </w:r>
      <w:r w:rsidRPr="00D07774">
        <w:rPr>
          <w:rFonts w:ascii="Calibri" w:hAnsi="Calibri"/>
        </w:rPr>
        <w:t xml:space="preserve"> </w:t>
      </w:r>
      <w:r w:rsidRPr="00D07774">
        <w:rPr>
          <w:rFonts w:ascii="Calibri" w:hAnsi="Calibri"/>
          <w:b/>
          <w:bCs/>
        </w:rPr>
        <w:t>2006</w:t>
      </w:r>
      <w:r w:rsidRPr="00D07774">
        <w:rPr>
          <w:rFonts w:ascii="Calibri" w:hAnsi="Calibri"/>
        </w:rPr>
        <w:t xml:space="preserve">. Circadian Clock Regulation of Starch Metabolism Establishes GBSSI as a Major Contributor to Amylopectin Synthesis in Chlamydomonas reinhardtii. </w:t>
      </w:r>
      <w:r w:rsidRPr="00D07774">
        <w:rPr>
          <w:rFonts w:ascii="Calibri" w:hAnsi="Calibri"/>
          <w:i/>
          <w:iCs/>
        </w:rPr>
        <w:t>Plant Physiology</w:t>
      </w:r>
      <w:r w:rsidRPr="00D07774">
        <w:rPr>
          <w:rFonts w:ascii="Calibri" w:hAnsi="Calibri"/>
        </w:rPr>
        <w:t xml:space="preserve"> </w:t>
      </w:r>
      <w:r w:rsidRPr="00D07774">
        <w:rPr>
          <w:rFonts w:ascii="Calibri" w:hAnsi="Calibri"/>
          <w:b/>
          <w:bCs/>
        </w:rPr>
        <w:t>142</w:t>
      </w:r>
      <w:r w:rsidRPr="00D07774">
        <w:rPr>
          <w:rFonts w:ascii="Calibri" w:hAnsi="Calibri"/>
        </w:rPr>
        <w:t>: 305–317.</w:t>
      </w:r>
    </w:p>
    <w:p w14:paraId="11F99AC7" w14:textId="77777777" w:rsidR="009D57BD" w:rsidRPr="00D07774" w:rsidRDefault="009F6881"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amanan</w:t>
      </w:r>
      <w:r w:rsidR="009D57BD" w:rsidRPr="00D07774">
        <w:rPr>
          <w:rFonts w:ascii="Calibri" w:hAnsi="Calibri"/>
          <w:b/>
          <w:bCs/>
        </w:rPr>
        <w:t>, Kim B-H, Cho D-H, Ko S-R, Oh H-M, Kim H-S</w:t>
      </w:r>
      <w:r w:rsidR="009D57BD" w:rsidRPr="00D07774">
        <w:rPr>
          <w:rFonts w:ascii="Calibri" w:hAnsi="Calibri"/>
        </w:rPr>
        <w:t xml:space="preserve">. </w:t>
      </w:r>
      <w:r w:rsidR="009D57BD" w:rsidRPr="00D07774">
        <w:rPr>
          <w:rFonts w:ascii="Calibri" w:hAnsi="Calibri"/>
          <w:b/>
          <w:bCs/>
        </w:rPr>
        <w:t>2013</w:t>
      </w:r>
      <w:r w:rsidR="009D57BD" w:rsidRPr="00D07774">
        <w:rPr>
          <w:rFonts w:ascii="Calibri" w:hAnsi="Calibri"/>
        </w:rPr>
        <w:t xml:space="preserve">. Lipid droplet synthesis is limited by acetate availability in starchless mutant of Chlamydomonas reinhardtii. </w:t>
      </w:r>
      <w:r w:rsidR="009D57BD" w:rsidRPr="00D07774">
        <w:rPr>
          <w:rFonts w:ascii="Calibri" w:hAnsi="Calibri"/>
          <w:i/>
          <w:iCs/>
        </w:rPr>
        <w:t>FEBS Letters</w:t>
      </w:r>
      <w:r w:rsidR="009D57BD" w:rsidRPr="00D07774">
        <w:rPr>
          <w:rFonts w:ascii="Calibri" w:hAnsi="Calibri"/>
        </w:rPr>
        <w:t xml:space="preserve"> </w:t>
      </w:r>
      <w:r w:rsidR="009D57BD" w:rsidRPr="00D07774">
        <w:rPr>
          <w:rFonts w:ascii="Calibri" w:hAnsi="Calibri"/>
          <w:b/>
          <w:bCs/>
        </w:rPr>
        <w:t>587</w:t>
      </w:r>
      <w:r w:rsidR="009D57BD" w:rsidRPr="00D07774">
        <w:rPr>
          <w:rFonts w:ascii="Calibri" w:hAnsi="Calibri"/>
        </w:rPr>
        <w:t>: 370–377.</w:t>
      </w:r>
    </w:p>
    <w:p w14:paraId="2FB3708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amos MJ, Fernández CM, Casas A, Rodríguez L, Pérez Á</w:t>
      </w:r>
      <w:r w:rsidRPr="00D07774">
        <w:rPr>
          <w:rFonts w:ascii="Calibri" w:hAnsi="Calibri"/>
        </w:rPr>
        <w:t xml:space="preserve">. </w:t>
      </w:r>
      <w:r w:rsidRPr="00D07774">
        <w:rPr>
          <w:rFonts w:ascii="Calibri" w:hAnsi="Calibri"/>
          <w:b/>
          <w:bCs/>
        </w:rPr>
        <w:t>2009</w:t>
      </w:r>
      <w:r w:rsidRPr="00D07774">
        <w:rPr>
          <w:rFonts w:ascii="Calibri" w:hAnsi="Calibri"/>
        </w:rPr>
        <w:t xml:space="preserve">. Influence of fatty acid composition of raw materials on biodiesel propertie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0</w:t>
      </w:r>
      <w:r w:rsidRPr="00D07774">
        <w:rPr>
          <w:rFonts w:ascii="Calibri" w:hAnsi="Calibri"/>
        </w:rPr>
        <w:t>: 261–268.</w:t>
      </w:r>
    </w:p>
    <w:p w14:paraId="11EFBEC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Rasala BA, Muto M, Lee PA, Jager M, Cardoso RMF, Behnke CA, Kirk P, Hokanson CA, Crea R, Mendez M, </w:t>
      </w:r>
      <w:r w:rsidRPr="00D07774">
        <w:rPr>
          <w:rFonts w:ascii="Calibri" w:hAnsi="Calibri"/>
          <w:b/>
          <w:bCs/>
          <w:i/>
          <w:iCs/>
        </w:rPr>
        <w:t>et al.</w:t>
      </w:r>
      <w:r w:rsidRPr="00D07774">
        <w:rPr>
          <w:rFonts w:ascii="Calibri" w:hAnsi="Calibri"/>
        </w:rPr>
        <w:t xml:space="preserve"> </w:t>
      </w:r>
      <w:r w:rsidRPr="00D07774">
        <w:rPr>
          <w:rFonts w:ascii="Calibri" w:hAnsi="Calibri"/>
          <w:b/>
          <w:bCs/>
        </w:rPr>
        <w:t>2010</w:t>
      </w:r>
      <w:r w:rsidRPr="00D07774">
        <w:rPr>
          <w:rFonts w:ascii="Calibri" w:hAnsi="Calibri"/>
        </w:rPr>
        <w:t xml:space="preserve">. Production of therapeutic proteins in algae, analysis of expression of seven human proteins in the chloroplast of Chlamydomonas reinhardtii. </w:t>
      </w:r>
      <w:r w:rsidRPr="00D07774">
        <w:rPr>
          <w:rFonts w:ascii="Calibri" w:hAnsi="Calibri"/>
          <w:i/>
          <w:iCs/>
        </w:rPr>
        <w:t>Plant Biotechnology Journal</w:t>
      </w:r>
      <w:r w:rsidRPr="00D07774">
        <w:rPr>
          <w:rFonts w:ascii="Calibri" w:hAnsi="Calibri"/>
        </w:rPr>
        <w:t xml:space="preserve"> </w:t>
      </w:r>
      <w:r w:rsidRPr="00D07774">
        <w:rPr>
          <w:rFonts w:ascii="Calibri" w:hAnsi="Calibri"/>
          <w:b/>
          <w:bCs/>
        </w:rPr>
        <w:t>8</w:t>
      </w:r>
      <w:r w:rsidRPr="00D07774">
        <w:rPr>
          <w:rFonts w:ascii="Calibri" w:hAnsi="Calibri"/>
        </w:rPr>
        <w:t>: 719–733.</w:t>
      </w:r>
    </w:p>
    <w:p w14:paraId="3576E82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as M, Lardon L, Bruno S, Bernet N, Steyer J-P</w:t>
      </w:r>
      <w:r w:rsidRPr="00D07774">
        <w:rPr>
          <w:rFonts w:ascii="Calibri" w:hAnsi="Calibri"/>
        </w:rPr>
        <w:t xml:space="preserve">. </w:t>
      </w:r>
      <w:r w:rsidRPr="00D07774">
        <w:rPr>
          <w:rFonts w:ascii="Calibri" w:hAnsi="Calibri"/>
          <w:b/>
          <w:bCs/>
        </w:rPr>
        <w:t>2011</w:t>
      </w:r>
      <w:r w:rsidRPr="00D07774">
        <w:rPr>
          <w:rFonts w:ascii="Calibri" w:hAnsi="Calibri"/>
        </w:rPr>
        <w:t xml:space="preserve">. Experimental study on a coupled process of production and anaerobic digestion of Chlorella vulgari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200–206.</w:t>
      </w:r>
    </w:p>
    <w:p w14:paraId="2DB516C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aven JA, Giordano M, Beardall J, Maberly SC</w:t>
      </w:r>
      <w:r w:rsidRPr="00D07774">
        <w:rPr>
          <w:rFonts w:ascii="Calibri" w:hAnsi="Calibri"/>
        </w:rPr>
        <w:t xml:space="preserve">. </w:t>
      </w:r>
      <w:r w:rsidRPr="00D07774">
        <w:rPr>
          <w:rFonts w:ascii="Calibri" w:hAnsi="Calibri"/>
          <w:b/>
          <w:bCs/>
        </w:rPr>
        <w:t>2012</w:t>
      </w:r>
      <w:r w:rsidRPr="00D07774">
        <w:rPr>
          <w:rFonts w:ascii="Calibri" w:hAnsi="Calibri"/>
        </w:rPr>
        <w:t xml:space="preserve">. Algal evolution in relation to atmospheric CO 2: Carboxylases, carbon-concentrating mechanisms and carbon oxidation cycles. </w:t>
      </w:r>
      <w:r w:rsidRPr="00D07774">
        <w:rPr>
          <w:rFonts w:ascii="Calibri" w:hAnsi="Calibri"/>
          <w:i/>
          <w:iCs/>
        </w:rPr>
        <w:t>Philosophical Transactions of the Royal Society B: Biological Sciences</w:t>
      </w:r>
      <w:r w:rsidRPr="00D07774">
        <w:rPr>
          <w:rFonts w:ascii="Calibri" w:hAnsi="Calibri"/>
        </w:rPr>
        <w:t xml:space="preserve"> </w:t>
      </w:r>
      <w:r w:rsidRPr="00D07774">
        <w:rPr>
          <w:rFonts w:ascii="Calibri" w:hAnsi="Calibri"/>
          <w:b/>
          <w:bCs/>
        </w:rPr>
        <w:t>367</w:t>
      </w:r>
      <w:r w:rsidRPr="00D07774">
        <w:rPr>
          <w:rFonts w:ascii="Calibri" w:hAnsi="Calibri"/>
        </w:rPr>
        <w:t>: 493–507.</w:t>
      </w:r>
    </w:p>
    <w:p w14:paraId="1737BEB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avenel J, Peltier G, Havaux M</w:t>
      </w:r>
      <w:r w:rsidRPr="00D07774">
        <w:rPr>
          <w:rFonts w:ascii="Calibri" w:hAnsi="Calibri"/>
        </w:rPr>
        <w:t xml:space="preserve">. </w:t>
      </w:r>
      <w:r w:rsidRPr="00D07774">
        <w:rPr>
          <w:rFonts w:ascii="Calibri" w:hAnsi="Calibri"/>
          <w:b/>
          <w:bCs/>
        </w:rPr>
        <w:t>1994</w:t>
      </w:r>
      <w:r w:rsidRPr="00D07774">
        <w:rPr>
          <w:rFonts w:ascii="Calibri" w:hAnsi="Calibri"/>
        </w:rPr>
        <w:t xml:space="preserve">. The cyclic electron pathways around photosystem I in Chlamydomonas reinhardtii as determined in vivo by photoacoustic measurements of energy storage. </w:t>
      </w:r>
      <w:r w:rsidRPr="00D07774">
        <w:rPr>
          <w:rFonts w:ascii="Calibri" w:hAnsi="Calibri"/>
          <w:i/>
          <w:iCs/>
        </w:rPr>
        <w:t>Planta</w:t>
      </w:r>
      <w:r w:rsidRPr="00D07774">
        <w:rPr>
          <w:rFonts w:ascii="Calibri" w:hAnsi="Calibri"/>
        </w:rPr>
        <w:t xml:space="preserve"> </w:t>
      </w:r>
      <w:r w:rsidRPr="00D07774">
        <w:rPr>
          <w:rFonts w:ascii="Calibri" w:hAnsi="Calibri"/>
          <w:b/>
          <w:bCs/>
        </w:rPr>
        <w:t>193</w:t>
      </w:r>
      <w:r w:rsidRPr="00D07774">
        <w:rPr>
          <w:rFonts w:ascii="Calibri" w:hAnsi="Calibri"/>
        </w:rPr>
        <w:t>: 251–259.</w:t>
      </w:r>
    </w:p>
    <w:p w14:paraId="509D287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awat I, Ranjith Kumar R, Mutanda T, Bux F</w:t>
      </w:r>
      <w:r w:rsidRPr="00D07774">
        <w:rPr>
          <w:rFonts w:ascii="Calibri" w:hAnsi="Calibri"/>
        </w:rPr>
        <w:t xml:space="preserve">. </w:t>
      </w:r>
      <w:r w:rsidRPr="00D07774">
        <w:rPr>
          <w:rFonts w:ascii="Calibri" w:hAnsi="Calibri"/>
          <w:b/>
          <w:bCs/>
        </w:rPr>
        <w:t>2011</w:t>
      </w:r>
      <w:r w:rsidRPr="00D07774">
        <w:rPr>
          <w:rFonts w:ascii="Calibri" w:hAnsi="Calibri"/>
        </w:rPr>
        <w:t xml:space="preserve">. Dual role of microalgae: Phycoremediation of domestic wastewater and biomass production for sustainable biofuels production. </w:t>
      </w:r>
      <w:r w:rsidRPr="00D07774">
        <w:rPr>
          <w:rFonts w:ascii="Calibri" w:hAnsi="Calibri"/>
          <w:i/>
          <w:iCs/>
        </w:rPr>
        <w:t>Applied Energy</w:t>
      </w:r>
      <w:r w:rsidRPr="00D07774">
        <w:rPr>
          <w:rFonts w:ascii="Calibri" w:hAnsi="Calibri"/>
        </w:rPr>
        <w:t xml:space="preserve"> </w:t>
      </w:r>
      <w:r w:rsidRPr="00D07774">
        <w:rPr>
          <w:rFonts w:ascii="Calibri" w:hAnsi="Calibri"/>
          <w:b/>
          <w:bCs/>
        </w:rPr>
        <w:t>88</w:t>
      </w:r>
      <w:r w:rsidRPr="00D07774">
        <w:rPr>
          <w:rFonts w:ascii="Calibri" w:hAnsi="Calibri"/>
        </w:rPr>
        <w:t>: 3411–3424.</w:t>
      </w:r>
    </w:p>
    <w:p w14:paraId="3825FB8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edfield AC</w:t>
      </w:r>
      <w:r w:rsidRPr="00D07774">
        <w:rPr>
          <w:rFonts w:ascii="Calibri" w:hAnsi="Calibri"/>
        </w:rPr>
        <w:t xml:space="preserve">. </w:t>
      </w:r>
      <w:r w:rsidRPr="00D07774">
        <w:rPr>
          <w:rFonts w:ascii="Calibri" w:hAnsi="Calibri"/>
          <w:b/>
          <w:bCs/>
        </w:rPr>
        <w:t>1958</w:t>
      </w:r>
      <w:r w:rsidRPr="00D07774">
        <w:rPr>
          <w:rFonts w:ascii="Calibri" w:hAnsi="Calibri"/>
        </w:rPr>
        <w:t xml:space="preserve">. </w:t>
      </w:r>
      <w:r w:rsidR="009F6881" w:rsidRPr="00D07774">
        <w:rPr>
          <w:rFonts w:ascii="Calibri" w:hAnsi="Calibri"/>
        </w:rPr>
        <w:t>The Biological Control Of Chemical Factors In The Environment.</w:t>
      </w:r>
      <w:r w:rsidRPr="00D07774">
        <w:rPr>
          <w:rFonts w:ascii="Calibri" w:hAnsi="Calibri"/>
        </w:rPr>
        <w:t xml:space="preserve"> </w:t>
      </w:r>
      <w:r w:rsidRPr="00D07774">
        <w:rPr>
          <w:rFonts w:ascii="Calibri" w:hAnsi="Calibri"/>
          <w:i/>
          <w:iCs/>
        </w:rPr>
        <w:t>American Scientist</w:t>
      </w:r>
      <w:r w:rsidRPr="00D07774">
        <w:rPr>
          <w:rFonts w:ascii="Calibri" w:hAnsi="Calibri"/>
        </w:rPr>
        <w:t xml:space="preserve"> </w:t>
      </w:r>
      <w:r w:rsidRPr="00D07774">
        <w:rPr>
          <w:rFonts w:ascii="Calibri" w:hAnsi="Calibri"/>
          <w:b/>
          <w:bCs/>
        </w:rPr>
        <w:t>46</w:t>
      </w:r>
      <w:r w:rsidRPr="00D07774">
        <w:rPr>
          <w:rFonts w:ascii="Calibri" w:hAnsi="Calibri"/>
        </w:rPr>
        <w:t>: 230A–221.</w:t>
      </w:r>
    </w:p>
    <w:p w14:paraId="242E460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Reijnders L</w:t>
      </w:r>
      <w:r w:rsidRPr="00D07774">
        <w:rPr>
          <w:rFonts w:ascii="Calibri" w:hAnsi="Calibri"/>
        </w:rPr>
        <w:t xml:space="preserve">. </w:t>
      </w:r>
      <w:r w:rsidRPr="00D07774">
        <w:rPr>
          <w:rFonts w:ascii="Calibri" w:hAnsi="Calibri"/>
          <w:b/>
          <w:bCs/>
        </w:rPr>
        <w:t>2008</w:t>
      </w:r>
      <w:r w:rsidRPr="00D07774">
        <w:rPr>
          <w:rFonts w:ascii="Calibri" w:hAnsi="Calibri"/>
        </w:rPr>
        <w:t xml:space="preserve">. Do biofuels from microalgae beat biofuels from terrestrial plants? </w:t>
      </w:r>
      <w:r w:rsidRPr="00D07774">
        <w:rPr>
          <w:rFonts w:ascii="Calibri" w:hAnsi="Calibri"/>
          <w:i/>
          <w:iCs/>
        </w:rPr>
        <w:t>Trends in Biotechnology</w:t>
      </w:r>
      <w:r w:rsidRPr="00D07774">
        <w:rPr>
          <w:rFonts w:ascii="Calibri" w:hAnsi="Calibri"/>
        </w:rPr>
        <w:t xml:space="preserve"> </w:t>
      </w:r>
      <w:r w:rsidRPr="00D07774">
        <w:rPr>
          <w:rFonts w:ascii="Calibri" w:hAnsi="Calibri"/>
          <w:b/>
          <w:bCs/>
        </w:rPr>
        <w:t>26</w:t>
      </w:r>
      <w:r w:rsidRPr="00D07774">
        <w:rPr>
          <w:rFonts w:ascii="Calibri" w:hAnsi="Calibri"/>
        </w:rPr>
        <w:t>: 349–350.</w:t>
      </w:r>
    </w:p>
    <w:p w14:paraId="1E413CE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enewable Fuels Association</w:t>
      </w:r>
      <w:r w:rsidRPr="00D07774">
        <w:rPr>
          <w:rFonts w:ascii="Calibri" w:hAnsi="Calibri"/>
        </w:rPr>
        <w:t xml:space="preserve">. </w:t>
      </w:r>
      <w:r w:rsidRPr="00D07774">
        <w:rPr>
          <w:rFonts w:ascii="Calibri" w:hAnsi="Calibri"/>
          <w:b/>
          <w:bCs/>
        </w:rPr>
        <w:t>2012</w:t>
      </w:r>
      <w:r w:rsidRPr="00D07774">
        <w:rPr>
          <w:rFonts w:ascii="Calibri" w:hAnsi="Calibri"/>
        </w:rPr>
        <w:t>. Historic U.S. fuel Ethanol Production.</w:t>
      </w:r>
    </w:p>
    <w:p w14:paraId="47CB4DC1" w14:textId="77777777" w:rsidR="009F6881"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eppas NB</w:t>
      </w:r>
      <w:r w:rsidRPr="00D07774">
        <w:rPr>
          <w:rFonts w:ascii="Calibri" w:hAnsi="Calibri"/>
        </w:rPr>
        <w:t xml:space="preserve">. </w:t>
      </w:r>
      <w:r w:rsidRPr="00D07774">
        <w:rPr>
          <w:rFonts w:ascii="Calibri" w:hAnsi="Calibri"/>
          <w:b/>
          <w:bCs/>
        </w:rPr>
        <w:t>2012</w:t>
      </w:r>
      <w:r w:rsidRPr="00D07774">
        <w:rPr>
          <w:rFonts w:ascii="Calibri" w:hAnsi="Calibri"/>
        </w:rPr>
        <w:t xml:space="preserve">. </w:t>
      </w:r>
      <w:r w:rsidRPr="00D07774">
        <w:rPr>
          <w:rFonts w:ascii="Calibri" w:hAnsi="Calibri"/>
          <w:i/>
          <w:iCs/>
        </w:rPr>
        <w:t>Metabolic Switch</w:t>
      </w:r>
      <w:r w:rsidRPr="00D07774">
        <w:rPr>
          <w:rFonts w:ascii="Calibri" w:hAnsi="Calibri"/>
        </w:rPr>
        <w:t xml:space="preserve">. </w:t>
      </w:r>
      <w:r w:rsidR="009F6881" w:rsidRPr="009F6881">
        <w:rPr>
          <w:rFonts w:ascii="Calibri" w:hAnsi="Calibri"/>
        </w:rPr>
        <w:t>WO/2012/071547</w:t>
      </w:r>
      <w:r w:rsidR="009F6881">
        <w:rPr>
          <w:rFonts w:ascii="Calibri" w:hAnsi="Calibri"/>
        </w:rPr>
        <w:t>.</w:t>
      </w:r>
    </w:p>
    <w:p w14:paraId="5D72B00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esurreccion EP, Colosi LM, White MA, Clarens AF</w:t>
      </w:r>
      <w:r w:rsidRPr="00D07774">
        <w:rPr>
          <w:rFonts w:ascii="Calibri" w:hAnsi="Calibri"/>
        </w:rPr>
        <w:t xml:space="preserve">. </w:t>
      </w:r>
      <w:r w:rsidRPr="00D07774">
        <w:rPr>
          <w:rFonts w:ascii="Calibri" w:hAnsi="Calibri"/>
          <w:b/>
          <w:bCs/>
        </w:rPr>
        <w:t>2012</w:t>
      </w:r>
      <w:r w:rsidRPr="00D07774">
        <w:rPr>
          <w:rFonts w:ascii="Calibri" w:hAnsi="Calibri"/>
        </w:rPr>
        <w:t xml:space="preserve">. Comparison of algae cultivation methods for bioenergy production using a combined life cycle assessment and life cycle costing approach.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26</w:t>
      </w:r>
      <w:r w:rsidRPr="00D07774">
        <w:rPr>
          <w:rFonts w:ascii="Calibri" w:hAnsi="Calibri"/>
        </w:rPr>
        <w:t>: 298–306.</w:t>
      </w:r>
    </w:p>
    <w:p w14:paraId="13D8620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Ribeiro K, Kobayashi S, Beuthe M, Gasca J, Greene D, Lee D, Muromachi Y, Newton P, Plotkin S, Sperling D, </w:t>
      </w:r>
      <w:r w:rsidRPr="00D07774">
        <w:rPr>
          <w:rFonts w:ascii="Calibri" w:hAnsi="Calibri"/>
          <w:b/>
          <w:bCs/>
          <w:i/>
          <w:iCs/>
        </w:rPr>
        <w:t>et al.</w:t>
      </w:r>
      <w:r w:rsidRPr="00D07774">
        <w:rPr>
          <w:rFonts w:ascii="Calibri" w:hAnsi="Calibri"/>
        </w:rPr>
        <w:t xml:space="preserve"> </w:t>
      </w:r>
      <w:r w:rsidRPr="00D07774">
        <w:rPr>
          <w:rFonts w:ascii="Calibri" w:hAnsi="Calibri"/>
          <w:b/>
          <w:bCs/>
        </w:rPr>
        <w:t>2007</w:t>
      </w:r>
      <w:r w:rsidRPr="00D07774">
        <w:rPr>
          <w:rFonts w:ascii="Calibri" w:hAnsi="Calibri"/>
        </w:rPr>
        <w:t>. Transport and its infrastructure. In: Metz B,, In: Davidson O,, In: Bosch P,, In: Dave R,,  In: Meyer L, eds. Climate Change 2007: Mitigation. Contribution of Working Group III to the Fourth Assessment Report of the Intergovernmental Panel on Climate Change. Cambridge, United Kingdom and New York, NY, U</w:t>
      </w:r>
      <w:r w:rsidR="002D52D0">
        <w:rPr>
          <w:rFonts w:ascii="Calibri" w:hAnsi="Calibri"/>
        </w:rPr>
        <w:t>SA: Cambridge University Press</w:t>
      </w:r>
      <w:r w:rsidRPr="00D07774">
        <w:rPr>
          <w:rFonts w:ascii="Calibri" w:hAnsi="Calibri"/>
        </w:rPr>
        <w:t>.</w:t>
      </w:r>
    </w:p>
    <w:p w14:paraId="6F364E3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ichmond A</w:t>
      </w:r>
      <w:r w:rsidRPr="00D07774">
        <w:rPr>
          <w:rFonts w:ascii="Calibri" w:hAnsi="Calibri"/>
        </w:rPr>
        <w:t xml:space="preserve">. </w:t>
      </w:r>
      <w:r w:rsidRPr="00D07774">
        <w:rPr>
          <w:rFonts w:ascii="Calibri" w:hAnsi="Calibri"/>
          <w:b/>
          <w:bCs/>
        </w:rPr>
        <w:t>2013</w:t>
      </w:r>
      <w:r w:rsidRPr="00D07774">
        <w:rPr>
          <w:rFonts w:ascii="Calibri" w:hAnsi="Calibri"/>
        </w:rPr>
        <w:t>. Biological Principles of Mass Cultivation of Photoautotrophic Microalgae. In: Richmond A,,  In: Hu Q, eds. Handbook og Microalgal Culture. Biotechnology and Applied Phycology. Oxford, UK: Blackwell Publishing Ltd, 116.</w:t>
      </w:r>
    </w:p>
    <w:p w14:paraId="11633E0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igby H, Smith S</w:t>
      </w:r>
      <w:r w:rsidRPr="00D07774">
        <w:rPr>
          <w:rFonts w:ascii="Calibri" w:hAnsi="Calibri"/>
        </w:rPr>
        <w:t xml:space="preserve">. </w:t>
      </w:r>
      <w:r w:rsidRPr="00D07774">
        <w:rPr>
          <w:rFonts w:ascii="Calibri" w:hAnsi="Calibri"/>
          <w:b/>
          <w:bCs/>
        </w:rPr>
        <w:t>2011</w:t>
      </w:r>
      <w:r w:rsidRPr="00D07774">
        <w:rPr>
          <w:rFonts w:ascii="Calibri" w:hAnsi="Calibri"/>
        </w:rPr>
        <w:t xml:space="preserve">. </w:t>
      </w:r>
      <w:r w:rsidRPr="00D07774">
        <w:rPr>
          <w:rFonts w:ascii="Calibri" w:hAnsi="Calibri"/>
          <w:i/>
          <w:iCs/>
        </w:rPr>
        <w:t>New Markets for Digestate from Anaerobic Digestion</w:t>
      </w:r>
      <w:r w:rsidRPr="00D07774">
        <w:rPr>
          <w:rFonts w:ascii="Calibri" w:hAnsi="Calibri"/>
        </w:rPr>
        <w:t>. London, UK: WRAP.</w:t>
      </w:r>
    </w:p>
    <w:p w14:paraId="274EF58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odolfi L, Chini Zittelli G, Bassi N, Padovani G, Biondi N, Bonini G, Tredici MR</w:t>
      </w:r>
      <w:r w:rsidRPr="00D07774">
        <w:rPr>
          <w:rFonts w:ascii="Calibri" w:hAnsi="Calibri"/>
        </w:rPr>
        <w:t xml:space="preserve">. </w:t>
      </w:r>
      <w:r w:rsidRPr="00D07774">
        <w:rPr>
          <w:rFonts w:ascii="Calibri" w:hAnsi="Calibri"/>
          <w:b/>
          <w:bCs/>
        </w:rPr>
        <w:t>2009</w:t>
      </w:r>
      <w:r w:rsidRPr="00D07774">
        <w:rPr>
          <w:rFonts w:ascii="Calibri" w:hAnsi="Calibri"/>
        </w:rPr>
        <w:t xml:space="preserve">. Microalgae for oil: Strain selection, induction of lipid synthesis and outdoor mass cultivation in a low-cost photobioreactor. </w:t>
      </w:r>
      <w:r w:rsidRPr="00D07774">
        <w:rPr>
          <w:rFonts w:ascii="Calibri" w:hAnsi="Calibri"/>
          <w:i/>
          <w:iCs/>
        </w:rPr>
        <w:t>Biotechnology and Bioengineering</w:t>
      </w:r>
      <w:r w:rsidRPr="00D07774">
        <w:rPr>
          <w:rFonts w:ascii="Calibri" w:hAnsi="Calibri"/>
        </w:rPr>
        <w:t xml:space="preserve"> </w:t>
      </w:r>
      <w:r w:rsidRPr="00D07774">
        <w:rPr>
          <w:rFonts w:ascii="Calibri" w:hAnsi="Calibri"/>
          <w:b/>
          <w:bCs/>
        </w:rPr>
        <w:t>102</w:t>
      </w:r>
      <w:r w:rsidRPr="00D07774">
        <w:rPr>
          <w:rFonts w:ascii="Calibri" w:hAnsi="Calibri"/>
        </w:rPr>
        <w:t>: 100–112.</w:t>
      </w:r>
    </w:p>
    <w:p w14:paraId="1B2ECA6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oessler PG</w:t>
      </w:r>
      <w:r w:rsidRPr="00D07774">
        <w:rPr>
          <w:rFonts w:ascii="Calibri" w:hAnsi="Calibri"/>
        </w:rPr>
        <w:t xml:space="preserve">. </w:t>
      </w:r>
      <w:r w:rsidRPr="00D07774">
        <w:rPr>
          <w:rFonts w:ascii="Calibri" w:hAnsi="Calibri"/>
          <w:b/>
          <w:bCs/>
        </w:rPr>
        <w:t>1990</w:t>
      </w:r>
      <w:r w:rsidRPr="00D07774">
        <w:rPr>
          <w:rFonts w:ascii="Calibri" w:hAnsi="Calibri"/>
        </w:rPr>
        <w:t xml:space="preserve">. Environmental Control of Glycerolipid Metabolism in Microalgae: Commercial Implications and Future Research Directions. </w:t>
      </w:r>
      <w:r w:rsidRPr="00D07774">
        <w:rPr>
          <w:rFonts w:ascii="Calibri" w:hAnsi="Calibri"/>
          <w:i/>
          <w:iCs/>
        </w:rPr>
        <w:t>Journal of Phycology</w:t>
      </w:r>
      <w:r w:rsidRPr="00D07774">
        <w:rPr>
          <w:rFonts w:ascii="Calibri" w:hAnsi="Calibri"/>
        </w:rPr>
        <w:t xml:space="preserve"> </w:t>
      </w:r>
      <w:r w:rsidRPr="00D07774">
        <w:rPr>
          <w:rFonts w:ascii="Calibri" w:hAnsi="Calibri"/>
          <w:b/>
          <w:bCs/>
        </w:rPr>
        <w:t>26</w:t>
      </w:r>
      <w:r w:rsidRPr="00D07774">
        <w:rPr>
          <w:rFonts w:ascii="Calibri" w:hAnsi="Calibri"/>
        </w:rPr>
        <w:t>: 393–399.</w:t>
      </w:r>
    </w:p>
    <w:p w14:paraId="6D16F93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oleda MY, Slocombe SP, Leakey RJG, Day JG, Bell EM, Stanley MS</w:t>
      </w:r>
      <w:r w:rsidRPr="00D07774">
        <w:rPr>
          <w:rFonts w:ascii="Calibri" w:hAnsi="Calibri"/>
        </w:rPr>
        <w:t xml:space="preserve">. </w:t>
      </w:r>
      <w:r w:rsidRPr="00D07774">
        <w:rPr>
          <w:rFonts w:ascii="Calibri" w:hAnsi="Calibri"/>
          <w:b/>
          <w:bCs/>
        </w:rPr>
        <w:t>2013</w:t>
      </w:r>
      <w:r w:rsidRPr="00D07774">
        <w:rPr>
          <w:rFonts w:ascii="Calibri" w:hAnsi="Calibri"/>
        </w:rPr>
        <w:t xml:space="preserve">. Effects of temperature and nutrient regimes on biomass and lipid production by six oleaginous microalgae in batch culture employing a two-phase cultivation strategy.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29</w:t>
      </w:r>
      <w:r w:rsidRPr="00D07774">
        <w:rPr>
          <w:rFonts w:ascii="Calibri" w:hAnsi="Calibri"/>
        </w:rPr>
        <w:t>: 439–449.</w:t>
      </w:r>
    </w:p>
    <w:p w14:paraId="256407E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osenberg JN, Oyler GA, Wilkinson L, Betenbaugh MJ</w:t>
      </w:r>
      <w:r w:rsidRPr="00D07774">
        <w:rPr>
          <w:rFonts w:ascii="Calibri" w:hAnsi="Calibri"/>
        </w:rPr>
        <w:t xml:space="preserve">. </w:t>
      </w:r>
      <w:r w:rsidRPr="00D07774">
        <w:rPr>
          <w:rFonts w:ascii="Calibri" w:hAnsi="Calibri"/>
          <w:b/>
          <w:bCs/>
        </w:rPr>
        <w:t>2008</w:t>
      </w:r>
      <w:r w:rsidRPr="00D07774">
        <w:rPr>
          <w:rFonts w:ascii="Calibri" w:hAnsi="Calibri"/>
        </w:rPr>
        <w:t xml:space="preserve">. A green light for engineered algae: redirecting metabolism to fuel a biotechnology revolution. </w:t>
      </w:r>
      <w:r w:rsidRPr="00D07774">
        <w:rPr>
          <w:rFonts w:ascii="Calibri" w:hAnsi="Calibri"/>
          <w:i/>
          <w:iCs/>
        </w:rPr>
        <w:t>Current Opinion in Biotechnology</w:t>
      </w:r>
      <w:r w:rsidRPr="00D07774">
        <w:rPr>
          <w:rFonts w:ascii="Calibri" w:hAnsi="Calibri"/>
        </w:rPr>
        <w:t xml:space="preserve"> </w:t>
      </w:r>
      <w:r w:rsidRPr="00D07774">
        <w:rPr>
          <w:rFonts w:ascii="Calibri" w:hAnsi="Calibri"/>
          <w:b/>
          <w:bCs/>
        </w:rPr>
        <w:t>19</w:t>
      </w:r>
      <w:r w:rsidRPr="00D07774">
        <w:rPr>
          <w:rFonts w:ascii="Calibri" w:hAnsi="Calibri"/>
        </w:rPr>
        <w:t>: 430–436.</w:t>
      </w:r>
    </w:p>
    <w:p w14:paraId="0990F1A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Rutherford AW, Krieger-Liszkay A</w:t>
      </w:r>
      <w:r w:rsidRPr="00D07774">
        <w:rPr>
          <w:rFonts w:ascii="Calibri" w:hAnsi="Calibri"/>
        </w:rPr>
        <w:t xml:space="preserve">. </w:t>
      </w:r>
      <w:r w:rsidRPr="00D07774">
        <w:rPr>
          <w:rFonts w:ascii="Calibri" w:hAnsi="Calibri"/>
          <w:b/>
          <w:bCs/>
        </w:rPr>
        <w:t>2001</w:t>
      </w:r>
      <w:r w:rsidRPr="00D07774">
        <w:rPr>
          <w:rFonts w:ascii="Calibri" w:hAnsi="Calibri"/>
        </w:rPr>
        <w:t xml:space="preserve">. Herbicide-induced oxidative stress in photosystem II. </w:t>
      </w:r>
      <w:r w:rsidRPr="00D07774">
        <w:rPr>
          <w:rFonts w:ascii="Calibri" w:hAnsi="Calibri"/>
          <w:i/>
          <w:iCs/>
        </w:rPr>
        <w:t>Trends in Biochemical Sciences</w:t>
      </w:r>
      <w:r w:rsidRPr="00D07774">
        <w:rPr>
          <w:rFonts w:ascii="Calibri" w:hAnsi="Calibri"/>
        </w:rPr>
        <w:t xml:space="preserve"> </w:t>
      </w:r>
      <w:r w:rsidRPr="00D07774">
        <w:rPr>
          <w:rFonts w:ascii="Calibri" w:hAnsi="Calibri"/>
          <w:b/>
          <w:bCs/>
        </w:rPr>
        <w:t>26</w:t>
      </w:r>
      <w:r w:rsidRPr="00D07774">
        <w:rPr>
          <w:rFonts w:ascii="Calibri" w:hAnsi="Calibri"/>
        </w:rPr>
        <w:t>: 648–653.</w:t>
      </w:r>
    </w:p>
    <w:p w14:paraId="189281DC" w14:textId="77777777" w:rsidR="009D57BD"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afi C, Zebib B, Merah O, Pontalier P-Y, Vaca-Garcia C</w:t>
      </w:r>
      <w:r w:rsidRPr="00D07774">
        <w:rPr>
          <w:rFonts w:ascii="Calibri" w:hAnsi="Calibri"/>
        </w:rPr>
        <w:t xml:space="preserve">. </w:t>
      </w:r>
      <w:r w:rsidRPr="00D07774">
        <w:rPr>
          <w:rFonts w:ascii="Calibri" w:hAnsi="Calibri"/>
          <w:b/>
          <w:bCs/>
        </w:rPr>
        <w:t>2014</w:t>
      </w:r>
      <w:r w:rsidRPr="00D07774">
        <w:rPr>
          <w:rFonts w:ascii="Calibri" w:hAnsi="Calibri"/>
        </w:rPr>
        <w:t xml:space="preserve">. Morphology, composition, production, processing and applications of Chlorella vulgaris: A review. </w:t>
      </w:r>
      <w:r w:rsidRPr="00D07774">
        <w:rPr>
          <w:rFonts w:ascii="Calibri" w:hAnsi="Calibri"/>
          <w:i/>
          <w:iCs/>
        </w:rPr>
        <w:t>Renewable and Sustainable Energy Reviews</w:t>
      </w:r>
      <w:r w:rsidRPr="00D07774">
        <w:rPr>
          <w:rFonts w:ascii="Calibri" w:hAnsi="Calibri"/>
        </w:rPr>
        <w:t xml:space="preserve"> </w:t>
      </w:r>
      <w:r w:rsidRPr="00D07774">
        <w:rPr>
          <w:rFonts w:ascii="Calibri" w:hAnsi="Calibri"/>
          <w:b/>
          <w:bCs/>
        </w:rPr>
        <w:t>35</w:t>
      </w:r>
      <w:r w:rsidRPr="00D07774">
        <w:rPr>
          <w:rFonts w:ascii="Calibri" w:hAnsi="Calibri"/>
        </w:rPr>
        <w:t>: 265–278.</w:t>
      </w:r>
    </w:p>
    <w:p w14:paraId="478C9CA1" w14:textId="77777777" w:rsidR="00614385" w:rsidRDefault="00614385" w:rsidP="00614385">
      <w:pPr>
        <w:rPr>
          <w:lang w:eastAsia="en-GB"/>
        </w:rPr>
      </w:pPr>
    </w:p>
    <w:p w14:paraId="78619FCE" w14:textId="77777777" w:rsidR="00614385" w:rsidRPr="00614385" w:rsidRDefault="00614385" w:rsidP="00614385">
      <w:pPr>
        <w:rPr>
          <w:b/>
          <w:lang w:eastAsia="en-GB"/>
        </w:rPr>
      </w:pPr>
      <w:r>
        <w:rPr>
          <w:b/>
          <w:lang w:eastAsia="en-GB"/>
        </w:rPr>
        <w:t>Sander K, Murthy GS.</w:t>
      </w:r>
      <w:r w:rsidRPr="00614385">
        <w:rPr>
          <w:lang w:eastAsia="en-GB"/>
        </w:rPr>
        <w:t xml:space="preserve"> </w:t>
      </w:r>
      <w:r w:rsidRPr="00614385">
        <w:rPr>
          <w:b/>
          <w:lang w:eastAsia="en-GB"/>
        </w:rPr>
        <w:t>2010.</w:t>
      </w:r>
      <w:r w:rsidRPr="00614385">
        <w:rPr>
          <w:lang w:eastAsia="en-GB"/>
        </w:rPr>
        <w:t xml:space="preserve"> Life cycle analysis of algae biodiesel.</w:t>
      </w:r>
      <w:r>
        <w:rPr>
          <w:lang w:eastAsia="en-GB"/>
        </w:rPr>
        <w:t xml:space="preserve"> </w:t>
      </w:r>
      <w:r>
        <w:rPr>
          <w:i/>
          <w:lang w:eastAsia="en-GB"/>
        </w:rPr>
        <w:t xml:space="preserve">International Journal of Life Cycle Assessment </w:t>
      </w:r>
      <w:r>
        <w:rPr>
          <w:b/>
          <w:lang w:eastAsia="en-GB"/>
        </w:rPr>
        <w:t xml:space="preserve">15: </w:t>
      </w:r>
      <w:r w:rsidRPr="00614385">
        <w:rPr>
          <w:lang w:eastAsia="en-GB"/>
        </w:rPr>
        <w:t>704-714</w:t>
      </w:r>
      <w:r>
        <w:rPr>
          <w:lang w:eastAsia="en-GB"/>
        </w:rPr>
        <w:t>.</w:t>
      </w:r>
    </w:p>
    <w:p w14:paraId="543CA17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antillan-Jimenez E, Crocker M</w:t>
      </w:r>
      <w:r w:rsidRPr="00D07774">
        <w:rPr>
          <w:rFonts w:ascii="Calibri" w:hAnsi="Calibri"/>
        </w:rPr>
        <w:t xml:space="preserve">. </w:t>
      </w:r>
      <w:r w:rsidRPr="00D07774">
        <w:rPr>
          <w:rFonts w:ascii="Calibri" w:hAnsi="Calibri"/>
          <w:b/>
          <w:bCs/>
        </w:rPr>
        <w:t>2012</w:t>
      </w:r>
      <w:r w:rsidRPr="00D07774">
        <w:rPr>
          <w:rFonts w:ascii="Calibri" w:hAnsi="Calibri"/>
        </w:rPr>
        <w:t xml:space="preserve">. Catalytic deoxygenation of fatty acids and their derivatives to hydrocarbon fuels via decarboxylation/decarbonylation. </w:t>
      </w:r>
      <w:r w:rsidRPr="00D07774">
        <w:rPr>
          <w:rFonts w:ascii="Calibri" w:hAnsi="Calibri"/>
          <w:i/>
          <w:iCs/>
        </w:rPr>
        <w:t>Journal of Chemical Technology &amp; Biotechnology</w:t>
      </w:r>
      <w:r w:rsidRPr="00D07774">
        <w:rPr>
          <w:rFonts w:ascii="Calibri" w:hAnsi="Calibri"/>
        </w:rPr>
        <w:t xml:space="preserve"> </w:t>
      </w:r>
      <w:r w:rsidRPr="00D07774">
        <w:rPr>
          <w:rFonts w:ascii="Calibri" w:hAnsi="Calibri"/>
          <w:b/>
          <w:bCs/>
        </w:rPr>
        <w:t>87</w:t>
      </w:r>
      <w:r w:rsidRPr="00D07774">
        <w:rPr>
          <w:rFonts w:ascii="Calibri" w:hAnsi="Calibri"/>
        </w:rPr>
        <w:t>: 1041–1050.</w:t>
      </w:r>
    </w:p>
    <w:p w14:paraId="350A2C6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BI</w:t>
      </w:r>
      <w:r w:rsidRPr="00D07774">
        <w:rPr>
          <w:rFonts w:ascii="Calibri" w:hAnsi="Calibri"/>
        </w:rPr>
        <w:t xml:space="preserve">. </w:t>
      </w:r>
      <w:r w:rsidRPr="00D07774">
        <w:rPr>
          <w:rFonts w:ascii="Calibri" w:hAnsi="Calibri"/>
          <w:b/>
          <w:bCs/>
        </w:rPr>
        <w:t>2012</w:t>
      </w:r>
      <w:r w:rsidRPr="00D07774">
        <w:rPr>
          <w:rFonts w:ascii="Calibri" w:hAnsi="Calibri"/>
        </w:rPr>
        <w:t xml:space="preserve">. </w:t>
      </w:r>
      <w:r w:rsidRPr="00D07774">
        <w:rPr>
          <w:rFonts w:ascii="Calibri" w:hAnsi="Calibri"/>
          <w:i/>
          <w:iCs/>
        </w:rPr>
        <w:t>SBI Bulletin: Algae Biofuels Technologies – Global Market and Product Trends 2010-2015</w:t>
      </w:r>
      <w:r w:rsidRPr="00D07774">
        <w:rPr>
          <w:rFonts w:ascii="Calibri" w:hAnsi="Calibri"/>
        </w:rPr>
        <w:t>. Rockville, USA: SBI.</w:t>
      </w:r>
    </w:p>
    <w:p w14:paraId="6256B97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chenk PM, Thomas-Hall SR, Stephens E, Marx UC, Mussgnug JH, Posten C, Kruse O, Hankamer B</w:t>
      </w:r>
      <w:r w:rsidRPr="00D07774">
        <w:rPr>
          <w:rFonts w:ascii="Calibri" w:hAnsi="Calibri"/>
        </w:rPr>
        <w:t xml:space="preserve">. </w:t>
      </w:r>
      <w:r w:rsidRPr="00D07774">
        <w:rPr>
          <w:rFonts w:ascii="Calibri" w:hAnsi="Calibri"/>
          <w:b/>
          <w:bCs/>
        </w:rPr>
        <w:t>2008</w:t>
      </w:r>
      <w:r w:rsidRPr="00D07774">
        <w:rPr>
          <w:rFonts w:ascii="Calibri" w:hAnsi="Calibri"/>
        </w:rPr>
        <w:t xml:space="preserve">. Second generation biofuels: high-efficiency microalgae for biodiesel production. </w:t>
      </w:r>
      <w:r w:rsidRPr="00D07774">
        <w:rPr>
          <w:rFonts w:ascii="Calibri" w:hAnsi="Calibri"/>
          <w:i/>
          <w:iCs/>
        </w:rPr>
        <w:t>Bioenergy Research</w:t>
      </w:r>
      <w:r w:rsidRPr="00D07774">
        <w:rPr>
          <w:rFonts w:ascii="Calibri" w:hAnsi="Calibri"/>
        </w:rPr>
        <w:t xml:space="preserve"> </w:t>
      </w:r>
      <w:r w:rsidRPr="00D07774">
        <w:rPr>
          <w:rFonts w:ascii="Calibri" w:hAnsi="Calibri"/>
          <w:b/>
          <w:bCs/>
        </w:rPr>
        <w:t>1</w:t>
      </w:r>
      <w:r w:rsidRPr="00D07774">
        <w:rPr>
          <w:rFonts w:ascii="Calibri" w:hAnsi="Calibri"/>
        </w:rPr>
        <w:t>: 20–43.</w:t>
      </w:r>
    </w:p>
    <w:p w14:paraId="34161E1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chlodder E, Lendzian F, Meyer J, Çetin M, Brecht M, Renger T, Karapetyan NV</w:t>
      </w:r>
      <w:r w:rsidRPr="00D07774">
        <w:rPr>
          <w:rFonts w:ascii="Calibri" w:hAnsi="Calibri"/>
        </w:rPr>
        <w:t xml:space="preserve">. </w:t>
      </w:r>
      <w:r w:rsidRPr="00D07774">
        <w:rPr>
          <w:rFonts w:ascii="Calibri" w:hAnsi="Calibri"/>
          <w:b/>
          <w:bCs/>
        </w:rPr>
        <w:t>2014</w:t>
      </w:r>
      <w:r w:rsidRPr="00D07774">
        <w:rPr>
          <w:rFonts w:ascii="Calibri" w:hAnsi="Calibri"/>
        </w:rPr>
        <w:t xml:space="preserve">. Long-Wavelength Limit of Photochemical Energy Conversion in Photosystem I. </w:t>
      </w:r>
      <w:r w:rsidRPr="00D07774">
        <w:rPr>
          <w:rFonts w:ascii="Calibri" w:hAnsi="Calibri"/>
          <w:i/>
          <w:iCs/>
        </w:rPr>
        <w:t>Journal of the American Chemical Society</w:t>
      </w:r>
      <w:r w:rsidRPr="00D07774">
        <w:rPr>
          <w:rFonts w:ascii="Calibri" w:hAnsi="Calibri"/>
        </w:rPr>
        <w:t xml:space="preserve"> </w:t>
      </w:r>
      <w:r w:rsidRPr="00D07774">
        <w:rPr>
          <w:rFonts w:ascii="Calibri" w:hAnsi="Calibri"/>
          <w:b/>
          <w:bCs/>
        </w:rPr>
        <w:t>136</w:t>
      </w:r>
      <w:r w:rsidRPr="00D07774">
        <w:rPr>
          <w:rFonts w:ascii="Calibri" w:hAnsi="Calibri"/>
        </w:rPr>
        <w:t>: 3904–3918.</w:t>
      </w:r>
    </w:p>
    <w:p w14:paraId="4F8C341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chmer MR, Vogel KP, Mitchell RB, Perrin RK</w:t>
      </w:r>
      <w:r w:rsidRPr="00D07774">
        <w:rPr>
          <w:rFonts w:ascii="Calibri" w:hAnsi="Calibri"/>
        </w:rPr>
        <w:t xml:space="preserve">. </w:t>
      </w:r>
      <w:r w:rsidRPr="00D07774">
        <w:rPr>
          <w:rFonts w:ascii="Calibri" w:hAnsi="Calibri"/>
          <w:b/>
          <w:bCs/>
        </w:rPr>
        <w:t>2008</w:t>
      </w:r>
      <w:r w:rsidRPr="00D07774">
        <w:rPr>
          <w:rFonts w:ascii="Calibri" w:hAnsi="Calibri"/>
        </w:rPr>
        <w:t xml:space="preserve">. Net energy of cellulosic ethanol from switchgrass. </w:t>
      </w:r>
      <w:r w:rsidRPr="00D07774">
        <w:rPr>
          <w:rFonts w:ascii="Calibri" w:hAnsi="Calibri"/>
          <w:i/>
          <w:iCs/>
        </w:rPr>
        <w:t>Proceedings of the National Academy of Sciences</w:t>
      </w:r>
      <w:r w:rsidR="002D52D0">
        <w:rPr>
          <w:rFonts w:ascii="Calibri" w:hAnsi="Calibri"/>
          <w:i/>
          <w:iCs/>
        </w:rPr>
        <w:t xml:space="preserve"> USA</w:t>
      </w:r>
      <w:r w:rsidRPr="00D07774">
        <w:rPr>
          <w:rFonts w:ascii="Calibri" w:hAnsi="Calibri"/>
        </w:rPr>
        <w:t xml:space="preserve"> </w:t>
      </w:r>
      <w:r w:rsidRPr="00D07774">
        <w:rPr>
          <w:rFonts w:ascii="Calibri" w:hAnsi="Calibri"/>
          <w:b/>
          <w:bCs/>
        </w:rPr>
        <w:t>105</w:t>
      </w:r>
      <w:r w:rsidRPr="00D07774">
        <w:rPr>
          <w:rFonts w:ascii="Calibri" w:hAnsi="Calibri"/>
        </w:rPr>
        <w:t>: 464–469.</w:t>
      </w:r>
    </w:p>
    <w:p w14:paraId="50B8106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chmidt RA, Wiebe MG, Eriksen NT</w:t>
      </w:r>
      <w:r w:rsidRPr="00D07774">
        <w:rPr>
          <w:rFonts w:ascii="Calibri" w:hAnsi="Calibri"/>
        </w:rPr>
        <w:t xml:space="preserve">. </w:t>
      </w:r>
      <w:r w:rsidRPr="00D07774">
        <w:rPr>
          <w:rFonts w:ascii="Calibri" w:hAnsi="Calibri"/>
          <w:b/>
          <w:bCs/>
        </w:rPr>
        <w:t>2005</w:t>
      </w:r>
      <w:r w:rsidRPr="00D07774">
        <w:rPr>
          <w:rFonts w:ascii="Calibri" w:hAnsi="Calibri"/>
        </w:rPr>
        <w:t xml:space="preserve">. Heterotrophic high cell-density fed-batch cultures of the phycocyanin-producing red alga Galdieria sulphuraria. </w:t>
      </w:r>
      <w:r w:rsidRPr="00D07774">
        <w:rPr>
          <w:rFonts w:ascii="Calibri" w:hAnsi="Calibri"/>
          <w:i/>
          <w:iCs/>
        </w:rPr>
        <w:t>Biotechnology and Bioengineering</w:t>
      </w:r>
      <w:r w:rsidRPr="00D07774">
        <w:rPr>
          <w:rFonts w:ascii="Calibri" w:hAnsi="Calibri"/>
        </w:rPr>
        <w:t xml:space="preserve"> </w:t>
      </w:r>
      <w:r w:rsidRPr="00D07774">
        <w:rPr>
          <w:rFonts w:ascii="Calibri" w:hAnsi="Calibri"/>
          <w:b/>
          <w:bCs/>
        </w:rPr>
        <w:t>90</w:t>
      </w:r>
      <w:r w:rsidRPr="00D07774">
        <w:rPr>
          <w:rFonts w:ascii="Calibri" w:hAnsi="Calibri"/>
        </w:rPr>
        <w:t>: 77–84.</w:t>
      </w:r>
    </w:p>
    <w:p w14:paraId="40593CE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Schmollinger S, Mühlhaus T, Boyle NR, Blaby IK, Casero D, Mettler T, Moseley JL, Kropat J, Sommer F, Strenkert D, </w:t>
      </w:r>
      <w:r w:rsidRPr="00D07774">
        <w:rPr>
          <w:rFonts w:ascii="Calibri" w:hAnsi="Calibri"/>
          <w:b/>
          <w:bCs/>
          <w:i/>
          <w:iCs/>
        </w:rPr>
        <w:t>et al.</w:t>
      </w:r>
      <w:r w:rsidRPr="00D07774">
        <w:rPr>
          <w:rFonts w:ascii="Calibri" w:hAnsi="Calibri"/>
        </w:rPr>
        <w:t xml:space="preserve"> </w:t>
      </w:r>
      <w:r w:rsidRPr="00D07774">
        <w:rPr>
          <w:rFonts w:ascii="Calibri" w:hAnsi="Calibri"/>
          <w:b/>
          <w:bCs/>
        </w:rPr>
        <w:t>2014</w:t>
      </w:r>
      <w:r w:rsidRPr="00D07774">
        <w:rPr>
          <w:rFonts w:ascii="Calibri" w:hAnsi="Calibri"/>
        </w:rPr>
        <w:t xml:space="preserve">. Nitrogen-Sparing Mechanisms in Chlamydomonas Affect the Transcriptome, the Proteome, and Photosynthetic Metabolism. </w:t>
      </w:r>
      <w:r w:rsidRPr="00D07774">
        <w:rPr>
          <w:rFonts w:ascii="Calibri" w:hAnsi="Calibri"/>
          <w:i/>
          <w:iCs/>
        </w:rPr>
        <w:t xml:space="preserve">The Plant Cell </w:t>
      </w:r>
      <w:r w:rsidRPr="00D07774">
        <w:rPr>
          <w:rFonts w:ascii="Calibri" w:hAnsi="Calibri"/>
          <w:b/>
          <w:bCs/>
        </w:rPr>
        <w:t>26</w:t>
      </w:r>
      <w:r w:rsidRPr="00D07774">
        <w:rPr>
          <w:rFonts w:ascii="Calibri" w:hAnsi="Calibri"/>
        </w:rPr>
        <w:t>: 1410–1435.</w:t>
      </w:r>
    </w:p>
    <w:p w14:paraId="3A81E6F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chopf JW</w:t>
      </w:r>
      <w:r w:rsidRPr="00D07774">
        <w:rPr>
          <w:rFonts w:ascii="Calibri" w:hAnsi="Calibri"/>
        </w:rPr>
        <w:t xml:space="preserve">. </w:t>
      </w:r>
      <w:r w:rsidRPr="00D07774">
        <w:rPr>
          <w:rFonts w:ascii="Calibri" w:hAnsi="Calibri"/>
          <w:b/>
          <w:bCs/>
        </w:rPr>
        <w:t>2000</w:t>
      </w:r>
      <w:r w:rsidRPr="00D07774">
        <w:rPr>
          <w:rFonts w:ascii="Calibri" w:hAnsi="Calibri"/>
        </w:rPr>
        <w:t xml:space="preserve">. Solution to Darwin’s dilemma: Discovery of the missing  Precambrian record of life. </w:t>
      </w:r>
      <w:r w:rsidRPr="00D07774">
        <w:rPr>
          <w:rFonts w:ascii="Calibri" w:hAnsi="Calibri"/>
          <w:i/>
          <w:iCs/>
        </w:rPr>
        <w:t>Proceedings of the National Academy of Sciences of the United States of America</w:t>
      </w:r>
      <w:r w:rsidRPr="00D07774">
        <w:rPr>
          <w:rFonts w:ascii="Calibri" w:hAnsi="Calibri"/>
        </w:rPr>
        <w:t xml:space="preserve"> </w:t>
      </w:r>
      <w:r w:rsidRPr="00D07774">
        <w:rPr>
          <w:rFonts w:ascii="Calibri" w:hAnsi="Calibri"/>
          <w:b/>
          <w:bCs/>
        </w:rPr>
        <w:t>97</w:t>
      </w:r>
      <w:r w:rsidRPr="00D07774">
        <w:rPr>
          <w:rFonts w:ascii="Calibri" w:hAnsi="Calibri"/>
        </w:rPr>
        <w:t>: 6947–6953.</w:t>
      </w:r>
    </w:p>
    <w:p w14:paraId="24879B4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chultz J, Wolf M</w:t>
      </w:r>
      <w:r w:rsidRPr="00D07774">
        <w:rPr>
          <w:rFonts w:ascii="Calibri" w:hAnsi="Calibri"/>
        </w:rPr>
        <w:t xml:space="preserve">. </w:t>
      </w:r>
      <w:r w:rsidRPr="00D07774">
        <w:rPr>
          <w:rFonts w:ascii="Calibri" w:hAnsi="Calibri"/>
          <w:b/>
          <w:bCs/>
        </w:rPr>
        <w:t>2009</w:t>
      </w:r>
      <w:r w:rsidRPr="00D07774">
        <w:rPr>
          <w:rFonts w:ascii="Calibri" w:hAnsi="Calibri"/>
        </w:rPr>
        <w:t xml:space="preserve">. ITS2 sequence–structure analysis in phylogenetics: A how-to manual for molecular systematics. </w:t>
      </w:r>
      <w:r w:rsidRPr="00D07774">
        <w:rPr>
          <w:rFonts w:ascii="Calibri" w:hAnsi="Calibri"/>
          <w:i/>
          <w:iCs/>
        </w:rPr>
        <w:t>Molecular Phylogenetics and Evolution</w:t>
      </w:r>
      <w:r w:rsidRPr="00D07774">
        <w:rPr>
          <w:rFonts w:ascii="Calibri" w:hAnsi="Calibri"/>
        </w:rPr>
        <w:t xml:space="preserve"> </w:t>
      </w:r>
      <w:r w:rsidRPr="00D07774">
        <w:rPr>
          <w:rFonts w:ascii="Calibri" w:hAnsi="Calibri"/>
          <w:b/>
          <w:bCs/>
        </w:rPr>
        <w:t>52</w:t>
      </w:r>
      <w:r w:rsidRPr="00D07774">
        <w:rPr>
          <w:rFonts w:ascii="Calibri" w:hAnsi="Calibri"/>
        </w:rPr>
        <w:t>: 520–523.</w:t>
      </w:r>
    </w:p>
    <w:p w14:paraId="015BE58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cott SA, Davey MP, Dennis JS, Horst I, Howe CJ, Lea-Smith DJ, Smith AG</w:t>
      </w:r>
      <w:r w:rsidRPr="00D07774">
        <w:rPr>
          <w:rFonts w:ascii="Calibri" w:hAnsi="Calibri"/>
        </w:rPr>
        <w:t xml:space="preserve">. </w:t>
      </w:r>
      <w:r w:rsidRPr="00D07774">
        <w:rPr>
          <w:rFonts w:ascii="Calibri" w:hAnsi="Calibri"/>
          <w:b/>
          <w:bCs/>
        </w:rPr>
        <w:t>2010</w:t>
      </w:r>
      <w:r w:rsidRPr="00D07774">
        <w:rPr>
          <w:rFonts w:ascii="Calibri" w:hAnsi="Calibri"/>
        </w:rPr>
        <w:t xml:space="preserve">. Biodiesel from algae: challenges and prospects. </w:t>
      </w:r>
      <w:r w:rsidRPr="00D07774">
        <w:rPr>
          <w:rFonts w:ascii="Calibri" w:hAnsi="Calibri"/>
          <w:i/>
          <w:iCs/>
        </w:rPr>
        <w:t>Current Opinion in Biotechnology</w:t>
      </w:r>
      <w:r w:rsidRPr="00D07774">
        <w:rPr>
          <w:rFonts w:ascii="Calibri" w:hAnsi="Calibri"/>
        </w:rPr>
        <w:t xml:space="preserve"> </w:t>
      </w:r>
      <w:r w:rsidRPr="00D07774">
        <w:rPr>
          <w:rFonts w:ascii="Calibri" w:hAnsi="Calibri"/>
          <w:b/>
          <w:bCs/>
        </w:rPr>
        <w:t>21</w:t>
      </w:r>
      <w:r w:rsidRPr="00D07774">
        <w:rPr>
          <w:rFonts w:ascii="Calibri" w:hAnsi="Calibri"/>
        </w:rPr>
        <w:t>: 277–286.</w:t>
      </w:r>
    </w:p>
    <w:p w14:paraId="3D82435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earchinger T, Heimlich R, Houghton R, Dong F, Elobeid A, Fabiosa J, Tokgoz S, Hayes D, Yu T</w:t>
      </w:r>
      <w:r w:rsidRPr="00D07774">
        <w:rPr>
          <w:rFonts w:ascii="Calibri" w:hAnsi="Calibri"/>
        </w:rPr>
        <w:t xml:space="preserve">. </w:t>
      </w:r>
      <w:r w:rsidRPr="00D07774">
        <w:rPr>
          <w:rFonts w:ascii="Calibri" w:hAnsi="Calibri"/>
          <w:b/>
          <w:bCs/>
        </w:rPr>
        <w:t>2008</w:t>
      </w:r>
      <w:r w:rsidRPr="00D07774">
        <w:rPr>
          <w:rFonts w:ascii="Calibri" w:hAnsi="Calibri"/>
        </w:rPr>
        <w:t xml:space="preserve">. Use of U.S. Croplands for Biofuels Increases Greenhouse Gases Through Emissions from Land-Use Change. </w:t>
      </w:r>
      <w:r w:rsidRPr="00D07774">
        <w:rPr>
          <w:rFonts w:ascii="Calibri" w:hAnsi="Calibri"/>
          <w:i/>
          <w:iCs/>
        </w:rPr>
        <w:t>Science</w:t>
      </w:r>
      <w:r w:rsidRPr="00D07774">
        <w:rPr>
          <w:rFonts w:ascii="Calibri" w:hAnsi="Calibri"/>
        </w:rPr>
        <w:t xml:space="preserve"> </w:t>
      </w:r>
      <w:r w:rsidRPr="00D07774">
        <w:rPr>
          <w:rFonts w:ascii="Calibri" w:hAnsi="Calibri"/>
          <w:b/>
          <w:bCs/>
        </w:rPr>
        <w:t>319</w:t>
      </w:r>
      <w:r w:rsidRPr="00D07774">
        <w:rPr>
          <w:rFonts w:ascii="Calibri" w:hAnsi="Calibri"/>
        </w:rPr>
        <w:t>: 1238–1240.</w:t>
      </w:r>
    </w:p>
    <w:p w14:paraId="495F2B4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Seelert H, Poetsch A, Dencher NA, Engel A, Stahlberg H, Müller DJ</w:t>
      </w:r>
      <w:r w:rsidRPr="00D07774">
        <w:rPr>
          <w:rFonts w:ascii="Calibri" w:hAnsi="Calibri"/>
        </w:rPr>
        <w:t xml:space="preserve">. </w:t>
      </w:r>
      <w:r w:rsidRPr="00D07774">
        <w:rPr>
          <w:rFonts w:ascii="Calibri" w:hAnsi="Calibri"/>
          <w:b/>
          <w:bCs/>
        </w:rPr>
        <w:t>2000</w:t>
      </w:r>
      <w:r w:rsidRPr="00D07774">
        <w:rPr>
          <w:rFonts w:ascii="Calibri" w:hAnsi="Calibri"/>
        </w:rPr>
        <w:t xml:space="preserve">. Structural biology: Proton-powered turbine of a plant motor. </w:t>
      </w:r>
      <w:r w:rsidRPr="00D07774">
        <w:rPr>
          <w:rFonts w:ascii="Calibri" w:hAnsi="Calibri"/>
          <w:i/>
          <w:iCs/>
        </w:rPr>
        <w:t>Nature</w:t>
      </w:r>
      <w:r w:rsidRPr="00D07774">
        <w:rPr>
          <w:rFonts w:ascii="Calibri" w:hAnsi="Calibri"/>
        </w:rPr>
        <w:t xml:space="preserve"> </w:t>
      </w:r>
      <w:r w:rsidRPr="00D07774">
        <w:rPr>
          <w:rFonts w:ascii="Calibri" w:hAnsi="Calibri"/>
          <w:b/>
          <w:bCs/>
        </w:rPr>
        <w:t>405</w:t>
      </w:r>
      <w:r w:rsidRPr="00D07774">
        <w:rPr>
          <w:rFonts w:ascii="Calibri" w:hAnsi="Calibri"/>
        </w:rPr>
        <w:t>: 418–419.</w:t>
      </w:r>
    </w:p>
    <w:p w14:paraId="630BA4E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eibel PN, Müller T, Dandekar T, Wolf M</w:t>
      </w:r>
      <w:r w:rsidRPr="00D07774">
        <w:rPr>
          <w:rFonts w:ascii="Calibri" w:hAnsi="Calibri"/>
        </w:rPr>
        <w:t xml:space="preserve">. </w:t>
      </w:r>
      <w:r w:rsidRPr="00D07774">
        <w:rPr>
          <w:rFonts w:ascii="Calibri" w:hAnsi="Calibri"/>
          <w:b/>
          <w:bCs/>
        </w:rPr>
        <w:t>2008</w:t>
      </w:r>
      <w:r w:rsidRPr="00D07774">
        <w:rPr>
          <w:rFonts w:ascii="Calibri" w:hAnsi="Calibri"/>
        </w:rPr>
        <w:t xml:space="preserve">. Synchronous visual analysis and editing of RNA sequence and secondary structure alignments using 4SALE. </w:t>
      </w:r>
      <w:r w:rsidRPr="00D07774">
        <w:rPr>
          <w:rFonts w:ascii="Calibri" w:hAnsi="Calibri"/>
          <w:i/>
          <w:iCs/>
        </w:rPr>
        <w:t>BMC Research Notes</w:t>
      </w:r>
      <w:r w:rsidRPr="00D07774">
        <w:rPr>
          <w:rFonts w:ascii="Calibri" w:hAnsi="Calibri"/>
        </w:rPr>
        <w:t xml:space="preserve"> </w:t>
      </w:r>
      <w:r w:rsidRPr="00D07774">
        <w:rPr>
          <w:rFonts w:ascii="Calibri" w:hAnsi="Calibri"/>
          <w:b/>
          <w:bCs/>
        </w:rPr>
        <w:t>1</w:t>
      </w:r>
      <w:r w:rsidRPr="00D07774">
        <w:rPr>
          <w:rFonts w:ascii="Calibri" w:hAnsi="Calibri"/>
        </w:rPr>
        <w:t>: 91.</w:t>
      </w:r>
    </w:p>
    <w:p w14:paraId="50C1D32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errano-Ruiz JC, Ramos-Fernández EV, Sepúlveda-Escribano A</w:t>
      </w:r>
      <w:r w:rsidRPr="00D07774">
        <w:rPr>
          <w:rFonts w:ascii="Calibri" w:hAnsi="Calibri"/>
        </w:rPr>
        <w:t xml:space="preserve">. </w:t>
      </w:r>
      <w:r w:rsidRPr="00D07774">
        <w:rPr>
          <w:rFonts w:ascii="Calibri" w:hAnsi="Calibri"/>
          <w:b/>
          <w:bCs/>
        </w:rPr>
        <w:t>2012</w:t>
      </w:r>
      <w:r w:rsidRPr="00D07774">
        <w:rPr>
          <w:rFonts w:ascii="Calibri" w:hAnsi="Calibri"/>
        </w:rPr>
        <w:t xml:space="preserve">. From biodiesel and bioethanol to liquid hydrocarbon fuels: new hydrotreating and advanced microbial technologies. </w:t>
      </w:r>
      <w:r w:rsidRPr="00D07774">
        <w:rPr>
          <w:rFonts w:ascii="Calibri" w:hAnsi="Calibri"/>
          <w:i/>
          <w:iCs/>
        </w:rPr>
        <w:t>Energy &amp; Environmental Science</w:t>
      </w:r>
      <w:r w:rsidRPr="00D07774">
        <w:rPr>
          <w:rFonts w:ascii="Calibri" w:hAnsi="Calibri"/>
        </w:rPr>
        <w:t xml:space="preserve"> </w:t>
      </w:r>
      <w:r w:rsidRPr="00D07774">
        <w:rPr>
          <w:rFonts w:ascii="Calibri" w:hAnsi="Calibri"/>
          <w:b/>
          <w:bCs/>
        </w:rPr>
        <w:t>5</w:t>
      </w:r>
      <w:r w:rsidRPr="00D07774">
        <w:rPr>
          <w:rFonts w:ascii="Calibri" w:hAnsi="Calibri"/>
        </w:rPr>
        <w:t>: 5638–5652.</w:t>
      </w:r>
    </w:p>
    <w:p w14:paraId="36CFA4C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forza E, Cipriani R, Morosinotto T, Bertucco A, Giacometti GM</w:t>
      </w:r>
      <w:r w:rsidRPr="00D07774">
        <w:rPr>
          <w:rFonts w:ascii="Calibri" w:hAnsi="Calibri"/>
        </w:rPr>
        <w:t xml:space="preserve">. </w:t>
      </w:r>
      <w:r w:rsidRPr="00D07774">
        <w:rPr>
          <w:rFonts w:ascii="Calibri" w:hAnsi="Calibri"/>
          <w:b/>
          <w:bCs/>
        </w:rPr>
        <w:t>2012</w:t>
      </w:r>
      <w:r w:rsidRPr="00D07774">
        <w:rPr>
          <w:rFonts w:ascii="Calibri" w:hAnsi="Calibri"/>
        </w:rPr>
        <w:t xml:space="preserve">. Excess CO2 supply inhibits mixotrophic growth of Chlorella protothecoides and Nannochloropsis salina.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4</w:t>
      </w:r>
      <w:r w:rsidRPr="00D07774">
        <w:rPr>
          <w:rFonts w:ascii="Calibri" w:hAnsi="Calibri"/>
        </w:rPr>
        <w:t>: 523–529.</w:t>
      </w:r>
    </w:p>
    <w:p w14:paraId="56F1B6B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hafiee S, Topal E</w:t>
      </w:r>
      <w:r w:rsidRPr="00D07774">
        <w:rPr>
          <w:rFonts w:ascii="Calibri" w:hAnsi="Calibri"/>
        </w:rPr>
        <w:t xml:space="preserve">. </w:t>
      </w:r>
      <w:r w:rsidRPr="00D07774">
        <w:rPr>
          <w:rFonts w:ascii="Calibri" w:hAnsi="Calibri"/>
          <w:b/>
          <w:bCs/>
        </w:rPr>
        <w:t>2009</w:t>
      </w:r>
      <w:r w:rsidRPr="00D07774">
        <w:rPr>
          <w:rFonts w:ascii="Calibri" w:hAnsi="Calibri"/>
        </w:rPr>
        <w:t xml:space="preserve">. When will fossil fuel reserves be diminished? </w:t>
      </w:r>
      <w:r w:rsidRPr="00D07774">
        <w:rPr>
          <w:rFonts w:ascii="Calibri" w:hAnsi="Calibri"/>
          <w:i/>
          <w:iCs/>
        </w:rPr>
        <w:t>Energy Policy</w:t>
      </w:r>
      <w:r w:rsidRPr="00D07774">
        <w:rPr>
          <w:rFonts w:ascii="Calibri" w:hAnsi="Calibri"/>
        </w:rPr>
        <w:t xml:space="preserve"> </w:t>
      </w:r>
      <w:r w:rsidRPr="00D07774">
        <w:rPr>
          <w:rFonts w:ascii="Calibri" w:hAnsi="Calibri"/>
          <w:b/>
          <w:bCs/>
        </w:rPr>
        <w:t>37</w:t>
      </w:r>
      <w:r w:rsidRPr="00D07774">
        <w:rPr>
          <w:rFonts w:ascii="Calibri" w:hAnsi="Calibri"/>
        </w:rPr>
        <w:t>: 181–189.</w:t>
      </w:r>
    </w:p>
    <w:p w14:paraId="11FC7D4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heehan J, Camobreco V, Duffield J, Graboski M, Shapouri H</w:t>
      </w:r>
      <w:r w:rsidRPr="00D07774">
        <w:rPr>
          <w:rFonts w:ascii="Calibri" w:hAnsi="Calibri"/>
        </w:rPr>
        <w:t xml:space="preserve">. </w:t>
      </w:r>
      <w:r w:rsidRPr="00D07774">
        <w:rPr>
          <w:rFonts w:ascii="Calibri" w:hAnsi="Calibri"/>
          <w:b/>
          <w:bCs/>
        </w:rPr>
        <w:t>1998a</w:t>
      </w:r>
      <w:r w:rsidRPr="00D07774">
        <w:rPr>
          <w:rFonts w:ascii="Calibri" w:hAnsi="Calibri"/>
        </w:rPr>
        <w:t xml:space="preserve">. </w:t>
      </w:r>
      <w:r w:rsidRPr="00D07774">
        <w:rPr>
          <w:rFonts w:ascii="Calibri" w:hAnsi="Calibri"/>
          <w:i/>
          <w:iCs/>
        </w:rPr>
        <w:t>Life Cycle Inventory of Biodiesel an</w:t>
      </w:r>
      <w:r w:rsidR="002D52D0">
        <w:rPr>
          <w:rFonts w:ascii="Calibri" w:hAnsi="Calibri"/>
          <w:i/>
          <w:iCs/>
        </w:rPr>
        <w:t>d Petroleum Diesel for Use in an Urban Bus</w:t>
      </w:r>
      <w:r w:rsidRPr="00D07774">
        <w:rPr>
          <w:rFonts w:ascii="Calibri" w:hAnsi="Calibri"/>
          <w:i/>
          <w:iCs/>
        </w:rPr>
        <w:t>.</w:t>
      </w:r>
      <w:r w:rsidRPr="00D07774">
        <w:rPr>
          <w:rFonts w:ascii="Calibri" w:hAnsi="Calibri"/>
        </w:rPr>
        <w:t xml:space="preserve"> Colo</w:t>
      </w:r>
      <w:r w:rsidR="002D52D0">
        <w:rPr>
          <w:rFonts w:ascii="Calibri" w:hAnsi="Calibri"/>
        </w:rPr>
        <w:t>r</w:t>
      </w:r>
      <w:r w:rsidRPr="00D07774">
        <w:rPr>
          <w:rFonts w:ascii="Calibri" w:hAnsi="Calibri"/>
        </w:rPr>
        <w:t>ado, US: National Renewable Energy Laboratory.</w:t>
      </w:r>
    </w:p>
    <w:p w14:paraId="1E5FCA7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heehan J, Dunahay T, Benemann J, Roessier P</w:t>
      </w:r>
      <w:r w:rsidRPr="00D07774">
        <w:rPr>
          <w:rFonts w:ascii="Calibri" w:hAnsi="Calibri"/>
        </w:rPr>
        <w:t xml:space="preserve">. </w:t>
      </w:r>
      <w:r w:rsidRPr="00D07774">
        <w:rPr>
          <w:rFonts w:ascii="Calibri" w:hAnsi="Calibri"/>
          <w:b/>
          <w:bCs/>
        </w:rPr>
        <w:t>1998b</w:t>
      </w:r>
      <w:r w:rsidRPr="00D07774">
        <w:rPr>
          <w:rFonts w:ascii="Calibri" w:hAnsi="Calibri"/>
        </w:rPr>
        <w:t xml:space="preserve">. </w:t>
      </w:r>
      <w:r w:rsidRPr="00D07774">
        <w:rPr>
          <w:rFonts w:ascii="Calibri" w:hAnsi="Calibri"/>
          <w:i/>
          <w:iCs/>
        </w:rPr>
        <w:t>A look back at the U.S. Department of Energy’s aquatic species program: biodiesel from algae.</w:t>
      </w:r>
      <w:r w:rsidRPr="00D07774">
        <w:rPr>
          <w:rFonts w:ascii="Calibri" w:hAnsi="Calibri"/>
        </w:rPr>
        <w:t xml:space="preserve"> USA: National Renewable Energy Laboratory.</w:t>
      </w:r>
    </w:p>
    <w:p w14:paraId="5BE7FD3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hikanai T</w:t>
      </w:r>
      <w:r w:rsidRPr="00D07774">
        <w:rPr>
          <w:rFonts w:ascii="Calibri" w:hAnsi="Calibri"/>
        </w:rPr>
        <w:t xml:space="preserve">. </w:t>
      </w:r>
      <w:r w:rsidRPr="00D07774">
        <w:rPr>
          <w:rFonts w:ascii="Calibri" w:hAnsi="Calibri"/>
          <w:b/>
          <w:bCs/>
        </w:rPr>
        <w:t>2007</w:t>
      </w:r>
      <w:r w:rsidRPr="00D07774">
        <w:rPr>
          <w:rFonts w:ascii="Calibri" w:hAnsi="Calibri"/>
        </w:rPr>
        <w:t xml:space="preserve">. Cyclic electron transport around photosystem I: genetic approaches. </w:t>
      </w:r>
      <w:r w:rsidRPr="00D07774">
        <w:rPr>
          <w:rFonts w:ascii="Calibri" w:hAnsi="Calibri"/>
          <w:i/>
          <w:iCs/>
        </w:rPr>
        <w:t>Annual Review of Plant Biology</w:t>
      </w:r>
      <w:r w:rsidRPr="00D07774">
        <w:rPr>
          <w:rFonts w:ascii="Calibri" w:hAnsi="Calibri"/>
        </w:rPr>
        <w:t xml:space="preserve"> </w:t>
      </w:r>
      <w:r w:rsidRPr="00D07774">
        <w:rPr>
          <w:rFonts w:ascii="Calibri" w:hAnsi="Calibri"/>
          <w:b/>
          <w:bCs/>
        </w:rPr>
        <w:t>58</w:t>
      </w:r>
      <w:r w:rsidRPr="00D07774">
        <w:rPr>
          <w:rFonts w:ascii="Calibri" w:hAnsi="Calibri"/>
        </w:rPr>
        <w:t>: 199–217.</w:t>
      </w:r>
    </w:p>
    <w:p w14:paraId="6DEB199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hikanai T</w:t>
      </w:r>
      <w:r w:rsidRPr="00D07774">
        <w:rPr>
          <w:rFonts w:ascii="Calibri" w:hAnsi="Calibri"/>
        </w:rPr>
        <w:t xml:space="preserve">. </w:t>
      </w:r>
      <w:r w:rsidRPr="00D07774">
        <w:rPr>
          <w:rFonts w:ascii="Calibri" w:hAnsi="Calibri"/>
          <w:b/>
          <w:bCs/>
        </w:rPr>
        <w:t>2014</w:t>
      </w:r>
      <w:r w:rsidRPr="00D07774">
        <w:rPr>
          <w:rFonts w:ascii="Calibri" w:hAnsi="Calibri"/>
        </w:rPr>
        <w:t xml:space="preserve">. Central role of cyclic electron transport around photosystem I in the regulation of photosynthesis. </w:t>
      </w:r>
      <w:r w:rsidRPr="00D07774">
        <w:rPr>
          <w:rFonts w:ascii="Calibri" w:hAnsi="Calibri"/>
          <w:i/>
          <w:iCs/>
        </w:rPr>
        <w:t>Current Opinion in Biotechnology</w:t>
      </w:r>
      <w:r w:rsidRPr="00D07774">
        <w:rPr>
          <w:rFonts w:ascii="Calibri" w:hAnsi="Calibri"/>
        </w:rPr>
        <w:t xml:space="preserve"> </w:t>
      </w:r>
      <w:r w:rsidRPr="00D07774">
        <w:rPr>
          <w:rFonts w:ascii="Calibri" w:hAnsi="Calibri"/>
          <w:b/>
          <w:bCs/>
        </w:rPr>
        <w:t>26</w:t>
      </w:r>
      <w:r w:rsidRPr="00D07774">
        <w:rPr>
          <w:rFonts w:ascii="Calibri" w:hAnsi="Calibri"/>
        </w:rPr>
        <w:t>: 25–30.</w:t>
      </w:r>
    </w:p>
    <w:p w14:paraId="6F41056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ialve B, Bernet N, Bernard O</w:t>
      </w:r>
      <w:r w:rsidRPr="00D07774">
        <w:rPr>
          <w:rFonts w:ascii="Calibri" w:hAnsi="Calibri"/>
        </w:rPr>
        <w:t xml:space="preserve">. </w:t>
      </w:r>
      <w:r w:rsidRPr="00D07774">
        <w:rPr>
          <w:rFonts w:ascii="Calibri" w:hAnsi="Calibri"/>
          <w:b/>
          <w:bCs/>
        </w:rPr>
        <w:t>2009</w:t>
      </w:r>
      <w:r w:rsidRPr="00D07774">
        <w:rPr>
          <w:rFonts w:ascii="Calibri" w:hAnsi="Calibri"/>
        </w:rPr>
        <w:t xml:space="preserve">. Anaerobic digestion of microalgae as a necessary step to make microalgal biodiesel sustainable. </w:t>
      </w:r>
      <w:r w:rsidRPr="00D07774">
        <w:rPr>
          <w:rFonts w:ascii="Calibri" w:hAnsi="Calibri"/>
          <w:i/>
          <w:iCs/>
        </w:rPr>
        <w:t>Biotechnology Advances</w:t>
      </w:r>
      <w:r w:rsidRPr="00D07774">
        <w:rPr>
          <w:rFonts w:ascii="Calibri" w:hAnsi="Calibri"/>
        </w:rPr>
        <w:t xml:space="preserve"> </w:t>
      </w:r>
      <w:r w:rsidRPr="00D07774">
        <w:rPr>
          <w:rFonts w:ascii="Calibri" w:hAnsi="Calibri"/>
          <w:b/>
          <w:bCs/>
        </w:rPr>
        <w:t>27</w:t>
      </w:r>
      <w:r w:rsidRPr="00D07774">
        <w:rPr>
          <w:rFonts w:ascii="Calibri" w:hAnsi="Calibri"/>
        </w:rPr>
        <w:t>: 409–416.</w:t>
      </w:r>
    </w:p>
    <w:p w14:paraId="2C78202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Siaut M, Cuiné S, Cagnon C, Fessler B, Nguyen M, Carrier P, Beyly A, Beisson F, Triantaphylidès C, Li-Beisson Y, </w:t>
      </w:r>
      <w:r w:rsidRPr="00D07774">
        <w:rPr>
          <w:rFonts w:ascii="Calibri" w:hAnsi="Calibri"/>
          <w:b/>
          <w:bCs/>
          <w:i/>
          <w:iCs/>
        </w:rPr>
        <w:t>et al.</w:t>
      </w:r>
      <w:r w:rsidRPr="00D07774">
        <w:rPr>
          <w:rFonts w:ascii="Calibri" w:hAnsi="Calibri"/>
        </w:rPr>
        <w:t xml:space="preserve"> </w:t>
      </w:r>
      <w:r w:rsidRPr="00D07774">
        <w:rPr>
          <w:rFonts w:ascii="Calibri" w:hAnsi="Calibri"/>
          <w:b/>
          <w:bCs/>
        </w:rPr>
        <w:t>2011</w:t>
      </w:r>
      <w:r w:rsidRPr="00D07774">
        <w:rPr>
          <w:rFonts w:ascii="Calibri" w:hAnsi="Calibri"/>
        </w:rPr>
        <w:t xml:space="preserve">. Oil accumulation in the model green alga Chlamydomonas reinhardtii: characterization, variability between common laboratory strains and relationship with starch reserves. </w:t>
      </w:r>
      <w:r w:rsidRPr="00D07774">
        <w:rPr>
          <w:rFonts w:ascii="Calibri" w:hAnsi="Calibri"/>
          <w:i/>
          <w:iCs/>
        </w:rPr>
        <w:t>BMC Biotechnology</w:t>
      </w:r>
      <w:r w:rsidRPr="00D07774">
        <w:rPr>
          <w:rFonts w:ascii="Calibri" w:hAnsi="Calibri"/>
        </w:rPr>
        <w:t xml:space="preserve"> </w:t>
      </w:r>
      <w:r w:rsidRPr="00D07774">
        <w:rPr>
          <w:rFonts w:ascii="Calibri" w:hAnsi="Calibri"/>
          <w:b/>
          <w:bCs/>
        </w:rPr>
        <w:t>11</w:t>
      </w:r>
      <w:r w:rsidRPr="00D07774">
        <w:rPr>
          <w:rFonts w:ascii="Calibri" w:hAnsi="Calibri"/>
        </w:rPr>
        <w:t>: 7.</w:t>
      </w:r>
    </w:p>
    <w:p w14:paraId="1776176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ills DL, Paramita V, Franke MJ, Johnson MC, Akabas TM, Greene CH, Tester JW</w:t>
      </w:r>
      <w:r w:rsidRPr="00D07774">
        <w:rPr>
          <w:rFonts w:ascii="Calibri" w:hAnsi="Calibri"/>
        </w:rPr>
        <w:t xml:space="preserve">. </w:t>
      </w:r>
      <w:r w:rsidRPr="00D07774">
        <w:rPr>
          <w:rFonts w:ascii="Calibri" w:hAnsi="Calibri"/>
          <w:b/>
          <w:bCs/>
        </w:rPr>
        <w:t>2013</w:t>
      </w:r>
      <w:r w:rsidRPr="00D07774">
        <w:rPr>
          <w:rFonts w:ascii="Calibri" w:hAnsi="Calibri"/>
        </w:rPr>
        <w:t xml:space="preserve">. Quantitative Uncertainty Analysis of Life Cycle Assessment for Algal Biofuel Production.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7</w:t>
      </w:r>
      <w:r w:rsidRPr="00D07774">
        <w:rPr>
          <w:rFonts w:ascii="Calibri" w:hAnsi="Calibri"/>
        </w:rPr>
        <w:t>: 687–694.</w:t>
      </w:r>
    </w:p>
    <w:p w14:paraId="286D0D8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Sims R, Schock A, Adegbululgbe A, Fenhann J, Konstantinaviciute I, Moomaw W, Nimir, H, Schlamadinger B, Torres-Martínez J, Turner, C, </w:t>
      </w:r>
      <w:r w:rsidRPr="00D07774">
        <w:rPr>
          <w:rFonts w:ascii="Calibri" w:hAnsi="Calibri"/>
          <w:b/>
          <w:bCs/>
          <w:i/>
          <w:iCs/>
        </w:rPr>
        <w:t>et al.</w:t>
      </w:r>
      <w:r w:rsidRPr="00D07774">
        <w:rPr>
          <w:rFonts w:ascii="Calibri" w:hAnsi="Calibri"/>
        </w:rPr>
        <w:t xml:space="preserve"> </w:t>
      </w:r>
      <w:r w:rsidRPr="00D07774">
        <w:rPr>
          <w:rFonts w:ascii="Calibri" w:hAnsi="Calibri"/>
          <w:b/>
          <w:bCs/>
        </w:rPr>
        <w:t>2007</w:t>
      </w:r>
      <w:r w:rsidRPr="00D07774">
        <w:rPr>
          <w:rFonts w:ascii="Calibri" w:hAnsi="Calibri"/>
        </w:rPr>
        <w:t xml:space="preserve">. Energy supply. In: Metz O,, In: Davidson P,, In: Bosch P,, In: Dave R,,  In: Meyer L, eds. Climate Change 2007: Mitigation. Contribution of Working Group III to the Fourth </w:t>
      </w:r>
      <w:r w:rsidRPr="00D07774">
        <w:rPr>
          <w:rFonts w:ascii="Calibri" w:hAnsi="Calibri"/>
        </w:rPr>
        <w:lastRenderedPageBreak/>
        <w:t>Assessment Report of the Intergovernmental Panel on Climate Change. Cambridge, United Kingdom and New York, NY, US</w:t>
      </w:r>
      <w:r w:rsidR="002D52D0">
        <w:rPr>
          <w:rFonts w:ascii="Calibri" w:hAnsi="Calibri"/>
        </w:rPr>
        <w:t>A.: Cambridge University Press</w:t>
      </w:r>
      <w:r w:rsidRPr="00D07774">
        <w:rPr>
          <w:rFonts w:ascii="Calibri" w:hAnsi="Calibri"/>
        </w:rPr>
        <w:t>.</w:t>
      </w:r>
    </w:p>
    <w:p w14:paraId="7AACF3F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ingh RN, Sharma S</w:t>
      </w:r>
      <w:r w:rsidRPr="00D07774">
        <w:rPr>
          <w:rFonts w:ascii="Calibri" w:hAnsi="Calibri"/>
        </w:rPr>
        <w:t xml:space="preserve">. </w:t>
      </w:r>
      <w:r w:rsidRPr="00D07774">
        <w:rPr>
          <w:rFonts w:ascii="Calibri" w:hAnsi="Calibri"/>
          <w:b/>
          <w:bCs/>
        </w:rPr>
        <w:t>2012</w:t>
      </w:r>
      <w:r w:rsidRPr="00D07774">
        <w:rPr>
          <w:rFonts w:ascii="Calibri" w:hAnsi="Calibri"/>
        </w:rPr>
        <w:t xml:space="preserve">. Development of suitable photobioreactor for algae production – A review. </w:t>
      </w:r>
      <w:r w:rsidRPr="00D07774">
        <w:rPr>
          <w:rFonts w:ascii="Calibri" w:hAnsi="Calibri"/>
          <w:i/>
          <w:iCs/>
        </w:rPr>
        <w:t>Renewable and Sustainable Energy Reviews</w:t>
      </w:r>
      <w:r w:rsidRPr="00D07774">
        <w:rPr>
          <w:rFonts w:ascii="Calibri" w:hAnsi="Calibri"/>
        </w:rPr>
        <w:t xml:space="preserve"> </w:t>
      </w:r>
      <w:r w:rsidRPr="00D07774">
        <w:rPr>
          <w:rFonts w:ascii="Calibri" w:hAnsi="Calibri"/>
          <w:b/>
          <w:bCs/>
        </w:rPr>
        <w:t>16</w:t>
      </w:r>
      <w:r w:rsidRPr="00D07774">
        <w:rPr>
          <w:rFonts w:ascii="Calibri" w:hAnsi="Calibri"/>
        </w:rPr>
        <w:t>: 2347–2353.</w:t>
      </w:r>
    </w:p>
    <w:p w14:paraId="5817671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itz TO, Schmidt RR</w:t>
      </w:r>
      <w:r w:rsidRPr="00D07774">
        <w:rPr>
          <w:rFonts w:ascii="Calibri" w:hAnsi="Calibri"/>
        </w:rPr>
        <w:t xml:space="preserve">. </w:t>
      </w:r>
      <w:r w:rsidRPr="00D07774">
        <w:rPr>
          <w:rFonts w:ascii="Calibri" w:hAnsi="Calibri"/>
          <w:b/>
          <w:bCs/>
        </w:rPr>
        <w:t>1973</w:t>
      </w:r>
      <w:r w:rsidRPr="00D07774">
        <w:rPr>
          <w:rFonts w:ascii="Calibri" w:hAnsi="Calibri"/>
        </w:rPr>
        <w:t xml:space="preserve">. Purification of Synechococcus lividus by Equilibrium Centrifugation and Its Synchronization by Differential Centrifugation. </w:t>
      </w:r>
      <w:r w:rsidRPr="00D07774">
        <w:rPr>
          <w:rFonts w:ascii="Calibri" w:hAnsi="Calibri"/>
          <w:i/>
          <w:iCs/>
        </w:rPr>
        <w:t>Journal of Bacteriology</w:t>
      </w:r>
      <w:r w:rsidRPr="00D07774">
        <w:rPr>
          <w:rFonts w:ascii="Calibri" w:hAnsi="Calibri"/>
        </w:rPr>
        <w:t xml:space="preserve"> </w:t>
      </w:r>
      <w:r w:rsidRPr="00D07774">
        <w:rPr>
          <w:rFonts w:ascii="Calibri" w:hAnsi="Calibri"/>
          <w:b/>
          <w:bCs/>
        </w:rPr>
        <w:t>115</w:t>
      </w:r>
      <w:r w:rsidRPr="00D07774">
        <w:rPr>
          <w:rFonts w:ascii="Calibri" w:hAnsi="Calibri"/>
        </w:rPr>
        <w:t>: 43–46.</w:t>
      </w:r>
    </w:p>
    <w:p w14:paraId="14DA2DEE" w14:textId="77777777" w:rsidR="009D57BD" w:rsidRPr="002D52D0"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lade R, Bauen A</w:t>
      </w:r>
      <w:r w:rsidRPr="00D07774">
        <w:rPr>
          <w:rFonts w:ascii="Calibri" w:hAnsi="Calibri"/>
        </w:rPr>
        <w:t xml:space="preserve">. </w:t>
      </w:r>
      <w:r w:rsidRPr="00D07774">
        <w:rPr>
          <w:rFonts w:ascii="Calibri" w:hAnsi="Calibri"/>
          <w:b/>
          <w:bCs/>
        </w:rPr>
        <w:t>2013</w:t>
      </w:r>
      <w:r w:rsidRPr="00D07774">
        <w:rPr>
          <w:rFonts w:ascii="Calibri" w:hAnsi="Calibri"/>
        </w:rPr>
        <w:t xml:space="preserve">. Micro-algae cultivation for biofuels: Cost, energy balance, environmental impacts and future prospects. </w:t>
      </w:r>
      <w:r w:rsidRPr="00D07774">
        <w:rPr>
          <w:rFonts w:ascii="Calibri" w:hAnsi="Calibri"/>
          <w:i/>
          <w:iCs/>
        </w:rPr>
        <w:t>Biomass and Bioenergy</w:t>
      </w:r>
      <w:r w:rsidRPr="00D07774">
        <w:rPr>
          <w:rFonts w:ascii="Calibri" w:hAnsi="Calibri"/>
        </w:rPr>
        <w:t xml:space="preserve"> </w:t>
      </w:r>
      <w:r w:rsidR="002D52D0">
        <w:rPr>
          <w:rFonts w:ascii="Calibri" w:hAnsi="Calibri"/>
          <w:b/>
          <w:bCs/>
        </w:rPr>
        <w:t>53</w:t>
      </w:r>
      <w:r w:rsidR="002D52D0">
        <w:rPr>
          <w:rFonts w:ascii="Calibri" w:hAnsi="Calibri"/>
          <w:bCs/>
        </w:rPr>
        <w:t>: 29-38</w:t>
      </w:r>
    </w:p>
    <w:p w14:paraId="1120B7C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mil DA</w:t>
      </w:r>
      <w:r w:rsidRPr="00D07774">
        <w:rPr>
          <w:rFonts w:ascii="Calibri" w:hAnsi="Calibri"/>
        </w:rPr>
        <w:t xml:space="preserve">. </w:t>
      </w:r>
      <w:r w:rsidRPr="00D07774">
        <w:rPr>
          <w:rFonts w:ascii="Calibri" w:hAnsi="Calibri"/>
          <w:b/>
          <w:bCs/>
        </w:rPr>
        <w:t>2000</w:t>
      </w:r>
      <w:r w:rsidRPr="00D07774">
        <w:rPr>
          <w:rFonts w:ascii="Calibri" w:hAnsi="Calibri"/>
        </w:rPr>
        <w:t xml:space="preserve">. Energy in the Twentieth Century: Resources, Conversion, Costs, Uses, and Consequences. </w:t>
      </w:r>
      <w:r w:rsidRPr="00D07774">
        <w:rPr>
          <w:rFonts w:ascii="Calibri" w:hAnsi="Calibri"/>
          <w:i/>
          <w:iCs/>
        </w:rPr>
        <w:t>Annal Review of Energy and Environment</w:t>
      </w:r>
      <w:r w:rsidRPr="00D07774">
        <w:rPr>
          <w:rFonts w:ascii="Calibri" w:hAnsi="Calibri"/>
        </w:rPr>
        <w:t xml:space="preserve"> </w:t>
      </w:r>
      <w:r w:rsidRPr="00D07774">
        <w:rPr>
          <w:rFonts w:ascii="Calibri" w:hAnsi="Calibri"/>
          <w:b/>
          <w:bCs/>
        </w:rPr>
        <w:t>25</w:t>
      </w:r>
      <w:r w:rsidRPr="00D07774">
        <w:rPr>
          <w:rFonts w:ascii="Calibri" w:hAnsi="Calibri"/>
        </w:rPr>
        <w:t>: 21–51.</w:t>
      </w:r>
    </w:p>
    <w:p w14:paraId="2F36857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mith GM</w:t>
      </w:r>
      <w:r w:rsidRPr="00D07774">
        <w:rPr>
          <w:rFonts w:ascii="Calibri" w:hAnsi="Calibri"/>
        </w:rPr>
        <w:t xml:space="preserve">. </w:t>
      </w:r>
      <w:r w:rsidRPr="00D07774">
        <w:rPr>
          <w:rFonts w:ascii="Calibri" w:hAnsi="Calibri"/>
          <w:b/>
          <w:bCs/>
        </w:rPr>
        <w:t>1950</w:t>
      </w:r>
      <w:r w:rsidRPr="00D07774">
        <w:rPr>
          <w:rFonts w:ascii="Calibri" w:hAnsi="Calibri"/>
        </w:rPr>
        <w:t xml:space="preserve">. </w:t>
      </w:r>
      <w:r w:rsidRPr="00D07774">
        <w:rPr>
          <w:rFonts w:ascii="Calibri" w:hAnsi="Calibri"/>
          <w:i/>
          <w:iCs/>
        </w:rPr>
        <w:t>Fresh-Water Algae of the United States: Second Edition.</w:t>
      </w:r>
      <w:r w:rsidRPr="00D07774">
        <w:rPr>
          <w:rFonts w:ascii="Calibri" w:hAnsi="Calibri"/>
        </w:rPr>
        <w:t xml:space="preserve"> McGraw-Hill Book Co.</w:t>
      </w:r>
    </w:p>
    <w:p w14:paraId="59A9EC1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mith RT, Bangert K, Wilkinson SJ, Gilmour DJ</w:t>
      </w:r>
      <w:r w:rsidRPr="00D07774">
        <w:rPr>
          <w:rFonts w:ascii="Calibri" w:hAnsi="Calibri"/>
        </w:rPr>
        <w:t xml:space="preserve">. </w:t>
      </w:r>
      <w:r w:rsidRPr="00D07774">
        <w:rPr>
          <w:rFonts w:ascii="Calibri" w:hAnsi="Calibri"/>
          <w:b/>
          <w:bCs/>
        </w:rPr>
        <w:t>2015a</w:t>
      </w:r>
      <w:r w:rsidRPr="00D07774">
        <w:rPr>
          <w:rFonts w:ascii="Calibri" w:hAnsi="Calibri"/>
        </w:rPr>
        <w:t xml:space="preserve">. Synergistic carbon metabolism in a fast growing mixotrophic freshwater microalgal species Micractinium inermum. </w:t>
      </w:r>
      <w:r w:rsidRPr="00D07774">
        <w:rPr>
          <w:rFonts w:ascii="Calibri" w:hAnsi="Calibri"/>
          <w:i/>
          <w:iCs/>
        </w:rPr>
        <w:t>Biomass and Bioenergy</w:t>
      </w:r>
      <w:r w:rsidRPr="00D07774">
        <w:rPr>
          <w:rFonts w:ascii="Calibri" w:hAnsi="Calibri"/>
        </w:rPr>
        <w:t xml:space="preserve"> </w:t>
      </w:r>
      <w:r w:rsidRPr="00D07774">
        <w:rPr>
          <w:rFonts w:ascii="Calibri" w:hAnsi="Calibri"/>
          <w:b/>
          <w:bCs/>
        </w:rPr>
        <w:t>82</w:t>
      </w:r>
      <w:r w:rsidRPr="00D07774">
        <w:rPr>
          <w:rFonts w:ascii="Calibri" w:hAnsi="Calibri"/>
        </w:rPr>
        <w:t>: 73–86.</w:t>
      </w:r>
    </w:p>
    <w:p w14:paraId="66D3C08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pecht E, Miyake-Stoner S, Mayfield S</w:t>
      </w:r>
      <w:r w:rsidRPr="00D07774">
        <w:rPr>
          <w:rFonts w:ascii="Calibri" w:hAnsi="Calibri"/>
        </w:rPr>
        <w:t xml:space="preserve">. </w:t>
      </w:r>
      <w:r w:rsidRPr="00D07774">
        <w:rPr>
          <w:rFonts w:ascii="Calibri" w:hAnsi="Calibri"/>
          <w:b/>
          <w:bCs/>
        </w:rPr>
        <w:t>2010</w:t>
      </w:r>
      <w:r w:rsidRPr="00D07774">
        <w:rPr>
          <w:rFonts w:ascii="Calibri" w:hAnsi="Calibri"/>
        </w:rPr>
        <w:t xml:space="preserve">. Micro-algae come of age as a platform for recombinant protein production. </w:t>
      </w:r>
      <w:r w:rsidRPr="00D07774">
        <w:rPr>
          <w:rFonts w:ascii="Calibri" w:hAnsi="Calibri"/>
          <w:i/>
          <w:iCs/>
        </w:rPr>
        <w:t>Biotechnology Letters</w:t>
      </w:r>
      <w:r w:rsidRPr="00D07774">
        <w:rPr>
          <w:rFonts w:ascii="Calibri" w:hAnsi="Calibri"/>
        </w:rPr>
        <w:t xml:space="preserve"> </w:t>
      </w:r>
      <w:r w:rsidRPr="00D07774">
        <w:rPr>
          <w:rFonts w:ascii="Calibri" w:hAnsi="Calibri"/>
          <w:b/>
          <w:bCs/>
        </w:rPr>
        <w:t>32</w:t>
      </w:r>
      <w:r w:rsidRPr="00D07774">
        <w:rPr>
          <w:rFonts w:ascii="Calibri" w:hAnsi="Calibri"/>
        </w:rPr>
        <w:t>: 1373–1383.</w:t>
      </w:r>
    </w:p>
    <w:p w14:paraId="648D79B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polaore P, Joannis-Cassan C, Duran E, Isambert A</w:t>
      </w:r>
      <w:r w:rsidRPr="00D07774">
        <w:rPr>
          <w:rFonts w:ascii="Calibri" w:hAnsi="Calibri"/>
        </w:rPr>
        <w:t xml:space="preserve">. </w:t>
      </w:r>
      <w:r w:rsidRPr="00D07774">
        <w:rPr>
          <w:rFonts w:ascii="Calibri" w:hAnsi="Calibri"/>
          <w:b/>
          <w:bCs/>
        </w:rPr>
        <w:t>2006</w:t>
      </w:r>
      <w:r w:rsidRPr="00D07774">
        <w:rPr>
          <w:rFonts w:ascii="Calibri" w:hAnsi="Calibri"/>
        </w:rPr>
        <w:t xml:space="preserve">. Commercial applications of microalgae. </w:t>
      </w:r>
      <w:r w:rsidRPr="00D07774">
        <w:rPr>
          <w:rFonts w:ascii="Calibri" w:hAnsi="Calibri"/>
          <w:i/>
          <w:iCs/>
        </w:rPr>
        <w:t>Journal of Bioscience and Bioengineering</w:t>
      </w:r>
      <w:r w:rsidRPr="00D07774">
        <w:rPr>
          <w:rFonts w:ascii="Calibri" w:hAnsi="Calibri"/>
        </w:rPr>
        <w:t xml:space="preserve"> </w:t>
      </w:r>
      <w:r w:rsidRPr="00D07774">
        <w:rPr>
          <w:rFonts w:ascii="Calibri" w:hAnsi="Calibri"/>
          <w:b/>
          <w:bCs/>
        </w:rPr>
        <w:t>101</w:t>
      </w:r>
      <w:r w:rsidRPr="00D07774">
        <w:rPr>
          <w:rFonts w:ascii="Calibri" w:hAnsi="Calibri"/>
        </w:rPr>
        <w:t>: 87–96.</w:t>
      </w:r>
    </w:p>
    <w:p w14:paraId="2282712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tadnichuk IN, Rakhimberdieva MG, Bolychevtseva YV, Yurina NP, Karapetyan NV, Selyakh IO</w:t>
      </w:r>
      <w:r w:rsidRPr="00D07774">
        <w:rPr>
          <w:rFonts w:ascii="Calibri" w:hAnsi="Calibri"/>
        </w:rPr>
        <w:t xml:space="preserve">. </w:t>
      </w:r>
      <w:r w:rsidRPr="00D07774">
        <w:rPr>
          <w:rFonts w:ascii="Calibri" w:hAnsi="Calibri"/>
          <w:b/>
          <w:bCs/>
        </w:rPr>
        <w:t>1998</w:t>
      </w:r>
      <w:r w:rsidRPr="00D07774">
        <w:rPr>
          <w:rFonts w:ascii="Calibri" w:hAnsi="Calibri"/>
        </w:rPr>
        <w:t xml:space="preserve">. Inhibition by glucose of chlorophyll a and phycocyanobilin biosynthesis in the unicellular red alga Galdieria partita at the stage of coproporphyrinogen III formation. </w:t>
      </w:r>
      <w:r w:rsidRPr="00D07774">
        <w:rPr>
          <w:rFonts w:ascii="Calibri" w:hAnsi="Calibri"/>
          <w:i/>
          <w:iCs/>
        </w:rPr>
        <w:t>Plant Science</w:t>
      </w:r>
      <w:r w:rsidRPr="00D07774">
        <w:rPr>
          <w:rFonts w:ascii="Calibri" w:hAnsi="Calibri"/>
        </w:rPr>
        <w:t xml:space="preserve"> </w:t>
      </w:r>
      <w:r w:rsidRPr="00D07774">
        <w:rPr>
          <w:rFonts w:ascii="Calibri" w:hAnsi="Calibri"/>
          <w:b/>
          <w:bCs/>
        </w:rPr>
        <w:t>136</w:t>
      </w:r>
      <w:r w:rsidRPr="00D07774">
        <w:rPr>
          <w:rFonts w:ascii="Calibri" w:hAnsi="Calibri"/>
        </w:rPr>
        <w:t>: 11–23.</w:t>
      </w:r>
    </w:p>
    <w:p w14:paraId="013C276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teen I</w:t>
      </w:r>
      <w:r w:rsidRPr="00D07774">
        <w:rPr>
          <w:rFonts w:ascii="Calibri" w:hAnsi="Calibri"/>
        </w:rPr>
        <w:t xml:space="preserve">. </w:t>
      </w:r>
      <w:r w:rsidRPr="00D07774">
        <w:rPr>
          <w:rFonts w:ascii="Calibri" w:hAnsi="Calibri"/>
          <w:b/>
          <w:bCs/>
        </w:rPr>
        <w:t>1998</w:t>
      </w:r>
      <w:r w:rsidRPr="00D07774">
        <w:rPr>
          <w:rFonts w:ascii="Calibri" w:hAnsi="Calibri"/>
        </w:rPr>
        <w:t xml:space="preserve">. Phosphorus availability in the 21st Century: management of a non-renewable resource. </w:t>
      </w:r>
      <w:r w:rsidRPr="00D07774">
        <w:rPr>
          <w:rFonts w:ascii="Calibri" w:hAnsi="Calibri"/>
          <w:i/>
          <w:iCs/>
        </w:rPr>
        <w:t>Phosphorus and Potassium</w:t>
      </w:r>
      <w:r w:rsidRPr="00D07774">
        <w:rPr>
          <w:rFonts w:ascii="Calibri" w:hAnsi="Calibri"/>
        </w:rPr>
        <w:t xml:space="preserve"> </w:t>
      </w:r>
      <w:r w:rsidRPr="00D07774">
        <w:rPr>
          <w:rFonts w:ascii="Calibri" w:hAnsi="Calibri"/>
          <w:b/>
          <w:bCs/>
        </w:rPr>
        <w:t>217</w:t>
      </w:r>
      <w:r w:rsidRPr="00D07774">
        <w:rPr>
          <w:rFonts w:ascii="Calibri" w:hAnsi="Calibri"/>
        </w:rPr>
        <w:t>: 25–31.</w:t>
      </w:r>
    </w:p>
    <w:p w14:paraId="7BBFAD3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tephens E, Ross IL, Mussgnug JH, Wagner LD, Borowitzka MA, Posten C, Kruse O, Hankamer B</w:t>
      </w:r>
      <w:r w:rsidRPr="00D07774">
        <w:rPr>
          <w:rFonts w:ascii="Calibri" w:hAnsi="Calibri"/>
        </w:rPr>
        <w:t xml:space="preserve">. </w:t>
      </w:r>
      <w:r w:rsidRPr="00D07774">
        <w:rPr>
          <w:rFonts w:ascii="Calibri" w:hAnsi="Calibri"/>
          <w:b/>
          <w:bCs/>
        </w:rPr>
        <w:t>2010</w:t>
      </w:r>
      <w:r w:rsidRPr="00D07774">
        <w:rPr>
          <w:rFonts w:ascii="Calibri" w:hAnsi="Calibri"/>
        </w:rPr>
        <w:t xml:space="preserve">. Future prospects of microalgal biofuel production systems. </w:t>
      </w:r>
      <w:r w:rsidRPr="00D07774">
        <w:rPr>
          <w:rFonts w:ascii="Calibri" w:hAnsi="Calibri"/>
          <w:i/>
          <w:iCs/>
        </w:rPr>
        <w:t>Trends in Plant Science</w:t>
      </w:r>
      <w:r w:rsidRPr="00D07774">
        <w:rPr>
          <w:rFonts w:ascii="Calibri" w:hAnsi="Calibri"/>
        </w:rPr>
        <w:t xml:space="preserve"> </w:t>
      </w:r>
      <w:r w:rsidRPr="00D07774">
        <w:rPr>
          <w:rFonts w:ascii="Calibri" w:hAnsi="Calibri"/>
          <w:b/>
          <w:bCs/>
        </w:rPr>
        <w:t>15</w:t>
      </w:r>
      <w:r w:rsidRPr="00D07774">
        <w:rPr>
          <w:rFonts w:ascii="Calibri" w:hAnsi="Calibri"/>
        </w:rPr>
        <w:t>: 554–564.</w:t>
      </w:r>
    </w:p>
    <w:p w14:paraId="0366312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tephenson AL, Kazamia E, Dennis JS, Howe CJ, Scott SA, Smith AG</w:t>
      </w:r>
      <w:r w:rsidRPr="00D07774">
        <w:rPr>
          <w:rFonts w:ascii="Calibri" w:hAnsi="Calibri"/>
        </w:rPr>
        <w:t xml:space="preserve">. </w:t>
      </w:r>
      <w:r w:rsidRPr="00D07774">
        <w:rPr>
          <w:rFonts w:ascii="Calibri" w:hAnsi="Calibri"/>
          <w:b/>
          <w:bCs/>
        </w:rPr>
        <w:t>2010</w:t>
      </w:r>
      <w:r w:rsidRPr="00D07774">
        <w:rPr>
          <w:rFonts w:ascii="Calibri" w:hAnsi="Calibri"/>
        </w:rPr>
        <w:t xml:space="preserve">. Life-Cycle Assessment of Potential Algal Biodiesel Production in the United Kingdom: A Comparison of Raceways and Air-Lift Tubular Bioreactors. </w:t>
      </w:r>
      <w:r w:rsidRPr="00D07774">
        <w:rPr>
          <w:rFonts w:ascii="Calibri" w:hAnsi="Calibri"/>
          <w:i/>
          <w:iCs/>
        </w:rPr>
        <w:t>Energy &amp; Fuels</w:t>
      </w:r>
      <w:r w:rsidRPr="00D07774">
        <w:rPr>
          <w:rFonts w:ascii="Calibri" w:hAnsi="Calibri"/>
        </w:rPr>
        <w:t xml:space="preserve"> </w:t>
      </w:r>
      <w:r w:rsidRPr="00D07774">
        <w:rPr>
          <w:rFonts w:ascii="Calibri" w:hAnsi="Calibri"/>
          <w:b/>
          <w:bCs/>
        </w:rPr>
        <w:t>24</w:t>
      </w:r>
      <w:r w:rsidRPr="00D07774">
        <w:rPr>
          <w:rFonts w:ascii="Calibri" w:hAnsi="Calibri"/>
        </w:rPr>
        <w:t>: 4062–4077.</w:t>
      </w:r>
    </w:p>
    <w:p w14:paraId="0277FCA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Stocker TF, Qin D, Plattner G-K, Alexander LV, Allen SK, Bindoff NL, Bréon F-M, Church JA, Cubasch U, Emori S, </w:t>
      </w:r>
      <w:r w:rsidRPr="00D07774">
        <w:rPr>
          <w:rFonts w:ascii="Calibri" w:hAnsi="Calibri"/>
          <w:b/>
          <w:bCs/>
          <w:i/>
          <w:iCs/>
        </w:rPr>
        <w:t>et al.</w:t>
      </w:r>
      <w:r w:rsidRPr="00D07774">
        <w:rPr>
          <w:rFonts w:ascii="Calibri" w:hAnsi="Calibri"/>
        </w:rPr>
        <w:t xml:space="preserve"> </w:t>
      </w:r>
      <w:r w:rsidRPr="00D07774">
        <w:rPr>
          <w:rFonts w:ascii="Calibri" w:hAnsi="Calibri"/>
          <w:b/>
          <w:bCs/>
        </w:rPr>
        <w:t>2013</w:t>
      </w:r>
      <w:r w:rsidRPr="00D07774">
        <w:rPr>
          <w:rFonts w:ascii="Calibri" w:hAnsi="Calibri"/>
        </w:rPr>
        <w:t xml:space="preserve">. Technical Summary. In: Stocker TF,, </w:t>
      </w:r>
      <w:r w:rsidRPr="00D07774">
        <w:rPr>
          <w:rFonts w:ascii="Calibri" w:hAnsi="Calibri"/>
        </w:rPr>
        <w:lastRenderedPageBreak/>
        <w:t>In: Qin D,, In: Plattner G-K,, In: Tignor M,, In: Allen SK,, In: Boschung J,, In: Nauels A,, In: Xia Y,, In: Bex V,,  In: Midgley PM, eds. Climate Change 2013: The Physical Science Basis. Contribution of Working Group I to the Fifth Assessment Report of the Intergovernmental Panel on Climate Change. Cambridge, United Kingdom and New York, NY, USA: Cambridge University Press, 33–115.</w:t>
      </w:r>
    </w:p>
    <w:p w14:paraId="5023A26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tott PA, Tett SFB, Jones GS, Allen MR, Mitchell JFB, Jenkins GJ</w:t>
      </w:r>
      <w:r w:rsidRPr="00D07774">
        <w:rPr>
          <w:rFonts w:ascii="Calibri" w:hAnsi="Calibri"/>
        </w:rPr>
        <w:t xml:space="preserve">. </w:t>
      </w:r>
      <w:r w:rsidRPr="00D07774">
        <w:rPr>
          <w:rFonts w:ascii="Calibri" w:hAnsi="Calibri"/>
          <w:b/>
          <w:bCs/>
        </w:rPr>
        <w:t>2000</w:t>
      </w:r>
      <w:r w:rsidRPr="00D07774">
        <w:rPr>
          <w:rFonts w:ascii="Calibri" w:hAnsi="Calibri"/>
        </w:rPr>
        <w:t xml:space="preserve">. External Control of 20th Century Temperature by Natural and Anthropogenic Forcings. </w:t>
      </w:r>
      <w:r w:rsidRPr="00D07774">
        <w:rPr>
          <w:rFonts w:ascii="Calibri" w:hAnsi="Calibri"/>
          <w:i/>
          <w:iCs/>
        </w:rPr>
        <w:t>Science</w:t>
      </w:r>
      <w:r w:rsidRPr="00D07774">
        <w:rPr>
          <w:rFonts w:ascii="Calibri" w:hAnsi="Calibri"/>
        </w:rPr>
        <w:t xml:space="preserve"> </w:t>
      </w:r>
      <w:r w:rsidRPr="00D07774">
        <w:rPr>
          <w:rFonts w:ascii="Calibri" w:hAnsi="Calibri"/>
          <w:b/>
          <w:bCs/>
        </w:rPr>
        <w:t>290</w:t>
      </w:r>
      <w:r w:rsidRPr="00D07774">
        <w:rPr>
          <w:rFonts w:ascii="Calibri" w:hAnsi="Calibri"/>
        </w:rPr>
        <w:t>: 2133–2137.</w:t>
      </w:r>
    </w:p>
    <w:p w14:paraId="021B05B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trachan N, Usher W</w:t>
      </w:r>
      <w:r w:rsidRPr="00D07774">
        <w:rPr>
          <w:rFonts w:ascii="Calibri" w:hAnsi="Calibri"/>
        </w:rPr>
        <w:t xml:space="preserve">. </w:t>
      </w:r>
      <w:r w:rsidRPr="00D07774">
        <w:rPr>
          <w:rFonts w:ascii="Calibri" w:hAnsi="Calibri"/>
          <w:b/>
          <w:bCs/>
        </w:rPr>
        <w:t>2012</w:t>
      </w:r>
      <w:r w:rsidRPr="00D07774">
        <w:rPr>
          <w:rFonts w:ascii="Calibri" w:hAnsi="Calibri"/>
        </w:rPr>
        <w:t xml:space="preserve">. Failure to achieve stringent carbon reduction targets in a second-best policy world. </w:t>
      </w:r>
      <w:r w:rsidRPr="00D07774">
        <w:rPr>
          <w:rFonts w:ascii="Calibri" w:hAnsi="Calibri"/>
          <w:i/>
          <w:iCs/>
        </w:rPr>
        <w:t>Climatic Change</w:t>
      </w:r>
      <w:r w:rsidRPr="00D07774">
        <w:rPr>
          <w:rFonts w:ascii="Calibri" w:hAnsi="Calibri"/>
        </w:rPr>
        <w:t xml:space="preserve"> </w:t>
      </w:r>
      <w:r w:rsidRPr="00D07774">
        <w:rPr>
          <w:rFonts w:ascii="Calibri" w:hAnsi="Calibri"/>
          <w:b/>
          <w:bCs/>
        </w:rPr>
        <w:t>113</w:t>
      </w:r>
      <w:r w:rsidRPr="00D07774">
        <w:rPr>
          <w:rFonts w:ascii="Calibri" w:hAnsi="Calibri"/>
        </w:rPr>
        <w:t>: 121–139.</w:t>
      </w:r>
    </w:p>
    <w:p w14:paraId="61B63CD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turm BSM, Lamer SL</w:t>
      </w:r>
      <w:r w:rsidRPr="00D07774">
        <w:rPr>
          <w:rFonts w:ascii="Calibri" w:hAnsi="Calibri"/>
        </w:rPr>
        <w:t xml:space="preserve">. </w:t>
      </w:r>
      <w:r w:rsidRPr="00D07774">
        <w:rPr>
          <w:rFonts w:ascii="Calibri" w:hAnsi="Calibri"/>
          <w:b/>
          <w:bCs/>
        </w:rPr>
        <w:t>2011</w:t>
      </w:r>
      <w:r w:rsidRPr="00D07774">
        <w:rPr>
          <w:rFonts w:ascii="Calibri" w:hAnsi="Calibri"/>
        </w:rPr>
        <w:t xml:space="preserve">. An energy evaluation of coupling nutrient removal from wastewater with algal biomass production. </w:t>
      </w:r>
      <w:r w:rsidRPr="00D07774">
        <w:rPr>
          <w:rFonts w:ascii="Calibri" w:hAnsi="Calibri"/>
          <w:i/>
          <w:iCs/>
        </w:rPr>
        <w:t>Applied Energy</w:t>
      </w:r>
      <w:r w:rsidRPr="00D07774">
        <w:rPr>
          <w:rFonts w:ascii="Calibri" w:hAnsi="Calibri"/>
        </w:rPr>
        <w:t xml:space="preserve"> </w:t>
      </w:r>
      <w:r w:rsidRPr="00D07774">
        <w:rPr>
          <w:rFonts w:ascii="Calibri" w:hAnsi="Calibri"/>
          <w:b/>
          <w:bCs/>
        </w:rPr>
        <w:t>88</w:t>
      </w:r>
      <w:r w:rsidRPr="00D07774">
        <w:rPr>
          <w:rFonts w:ascii="Calibri" w:hAnsi="Calibri"/>
        </w:rPr>
        <w:t>: 3499–3506.</w:t>
      </w:r>
    </w:p>
    <w:p w14:paraId="27486F9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turm BSM, Peltier E, Smith V, deNoyelles F</w:t>
      </w:r>
      <w:r w:rsidRPr="00D07774">
        <w:rPr>
          <w:rFonts w:ascii="Calibri" w:hAnsi="Calibri"/>
        </w:rPr>
        <w:t xml:space="preserve">. </w:t>
      </w:r>
      <w:r w:rsidRPr="00D07774">
        <w:rPr>
          <w:rFonts w:ascii="Calibri" w:hAnsi="Calibri"/>
          <w:b/>
          <w:bCs/>
        </w:rPr>
        <w:t>2012</w:t>
      </w:r>
      <w:r w:rsidRPr="00D07774">
        <w:rPr>
          <w:rFonts w:ascii="Calibri" w:hAnsi="Calibri"/>
        </w:rPr>
        <w:t xml:space="preserve">. Controls of microalgal biomass and lipid production in municipal wastewater-fed bioreactors. </w:t>
      </w:r>
      <w:r w:rsidRPr="00D07774">
        <w:rPr>
          <w:rFonts w:ascii="Calibri" w:hAnsi="Calibri"/>
          <w:i/>
          <w:iCs/>
        </w:rPr>
        <w:t>Environmental Progress &amp; Sustainable Energy</w:t>
      </w:r>
      <w:r w:rsidRPr="00D07774">
        <w:rPr>
          <w:rFonts w:ascii="Calibri" w:hAnsi="Calibri"/>
        </w:rPr>
        <w:t xml:space="preserve"> </w:t>
      </w:r>
      <w:r w:rsidRPr="00D07774">
        <w:rPr>
          <w:rFonts w:ascii="Calibri" w:hAnsi="Calibri"/>
          <w:b/>
          <w:bCs/>
        </w:rPr>
        <w:t>31</w:t>
      </w:r>
      <w:r w:rsidRPr="00D07774">
        <w:rPr>
          <w:rFonts w:ascii="Calibri" w:hAnsi="Calibri"/>
        </w:rPr>
        <w:t>: 10–16.</w:t>
      </w:r>
    </w:p>
    <w:p w14:paraId="20ED541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ubhadra BG</w:t>
      </w:r>
      <w:r w:rsidRPr="00D07774">
        <w:rPr>
          <w:rFonts w:ascii="Calibri" w:hAnsi="Calibri"/>
        </w:rPr>
        <w:t xml:space="preserve">. </w:t>
      </w:r>
      <w:r w:rsidRPr="00D07774">
        <w:rPr>
          <w:rFonts w:ascii="Calibri" w:hAnsi="Calibri"/>
          <w:b/>
          <w:bCs/>
        </w:rPr>
        <w:t>2011</w:t>
      </w:r>
      <w:r w:rsidRPr="00D07774">
        <w:rPr>
          <w:rFonts w:ascii="Calibri" w:hAnsi="Calibri"/>
        </w:rPr>
        <w:t xml:space="preserve">. Water management policies for the algal biofuel sector in the Southwestern United States. </w:t>
      </w:r>
      <w:r w:rsidRPr="00D07774">
        <w:rPr>
          <w:rFonts w:ascii="Calibri" w:hAnsi="Calibri"/>
          <w:i/>
          <w:iCs/>
        </w:rPr>
        <w:t>Applied Energy</w:t>
      </w:r>
      <w:r w:rsidRPr="00D07774">
        <w:rPr>
          <w:rFonts w:ascii="Calibri" w:hAnsi="Calibri"/>
        </w:rPr>
        <w:t xml:space="preserve"> </w:t>
      </w:r>
      <w:r w:rsidRPr="00D07774">
        <w:rPr>
          <w:rFonts w:ascii="Calibri" w:hAnsi="Calibri"/>
          <w:b/>
          <w:bCs/>
        </w:rPr>
        <w:t>88</w:t>
      </w:r>
      <w:r w:rsidRPr="00D07774">
        <w:rPr>
          <w:rFonts w:ascii="Calibri" w:hAnsi="Calibri"/>
        </w:rPr>
        <w:t>: 3492–3498.</w:t>
      </w:r>
    </w:p>
    <w:p w14:paraId="4BBFA93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ubramanian S, Barry AN, Pieris S, Sayre RT</w:t>
      </w:r>
      <w:r w:rsidRPr="00D07774">
        <w:rPr>
          <w:rFonts w:ascii="Calibri" w:hAnsi="Calibri"/>
        </w:rPr>
        <w:t xml:space="preserve">. </w:t>
      </w:r>
      <w:r w:rsidRPr="00D07774">
        <w:rPr>
          <w:rFonts w:ascii="Calibri" w:hAnsi="Calibri"/>
          <w:b/>
          <w:bCs/>
        </w:rPr>
        <w:t>2013</w:t>
      </w:r>
      <w:r w:rsidRPr="00D07774">
        <w:rPr>
          <w:rFonts w:ascii="Calibri" w:hAnsi="Calibri"/>
        </w:rPr>
        <w:t xml:space="preserve">. Comparative energetics and kinetics of autotrophic lipid and starch metabolism in chlorophytic microalgae: implications for biomass and biofuel production. </w:t>
      </w:r>
      <w:r w:rsidRPr="00D07774">
        <w:rPr>
          <w:rFonts w:ascii="Calibri" w:hAnsi="Calibri"/>
          <w:i/>
          <w:iCs/>
        </w:rPr>
        <w:t>Biotechnology for Biofuels</w:t>
      </w:r>
      <w:r w:rsidRPr="00D07774">
        <w:rPr>
          <w:rFonts w:ascii="Calibri" w:hAnsi="Calibri"/>
        </w:rPr>
        <w:t xml:space="preserve"> </w:t>
      </w:r>
      <w:r w:rsidRPr="00D07774">
        <w:rPr>
          <w:rFonts w:ascii="Calibri" w:hAnsi="Calibri"/>
          <w:b/>
          <w:bCs/>
        </w:rPr>
        <w:t>6</w:t>
      </w:r>
      <w:r w:rsidRPr="00D07774">
        <w:rPr>
          <w:rFonts w:ascii="Calibri" w:hAnsi="Calibri"/>
        </w:rPr>
        <w:t>: 150.</w:t>
      </w:r>
    </w:p>
    <w:p w14:paraId="12CC231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Surzycki R, Greenham K, Kitayama K, Dibal F, Wagner R, Rochaix J-D, Ajam T, Surzycki S</w:t>
      </w:r>
      <w:r w:rsidRPr="00D07774">
        <w:rPr>
          <w:rFonts w:ascii="Calibri" w:hAnsi="Calibri"/>
        </w:rPr>
        <w:t xml:space="preserve">. </w:t>
      </w:r>
      <w:r w:rsidRPr="00D07774">
        <w:rPr>
          <w:rFonts w:ascii="Calibri" w:hAnsi="Calibri"/>
          <w:b/>
          <w:bCs/>
        </w:rPr>
        <w:t>2009</w:t>
      </w:r>
      <w:r w:rsidRPr="00D07774">
        <w:rPr>
          <w:rFonts w:ascii="Calibri" w:hAnsi="Calibri"/>
        </w:rPr>
        <w:t xml:space="preserve">. Factors effecting expression of vaccines in microalgae. </w:t>
      </w:r>
      <w:r w:rsidRPr="00D07774">
        <w:rPr>
          <w:rFonts w:ascii="Calibri" w:hAnsi="Calibri"/>
          <w:i/>
          <w:iCs/>
        </w:rPr>
        <w:t>Biologicals</w:t>
      </w:r>
      <w:r w:rsidRPr="00D07774">
        <w:rPr>
          <w:rFonts w:ascii="Calibri" w:hAnsi="Calibri"/>
        </w:rPr>
        <w:t xml:space="preserve"> </w:t>
      </w:r>
      <w:r w:rsidRPr="00D07774">
        <w:rPr>
          <w:rFonts w:ascii="Calibri" w:hAnsi="Calibri"/>
          <w:b/>
          <w:bCs/>
        </w:rPr>
        <w:t>37</w:t>
      </w:r>
      <w:r w:rsidRPr="00D07774">
        <w:rPr>
          <w:rFonts w:ascii="Calibri" w:hAnsi="Calibri"/>
        </w:rPr>
        <w:t>: 133–138.</w:t>
      </w:r>
    </w:p>
    <w:p w14:paraId="3C6AD6F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akagi M, Karseno  null, Yoshida T</w:t>
      </w:r>
      <w:r w:rsidRPr="00D07774">
        <w:rPr>
          <w:rFonts w:ascii="Calibri" w:hAnsi="Calibri"/>
        </w:rPr>
        <w:t xml:space="preserve">. </w:t>
      </w:r>
      <w:r w:rsidRPr="00D07774">
        <w:rPr>
          <w:rFonts w:ascii="Calibri" w:hAnsi="Calibri"/>
          <w:b/>
          <w:bCs/>
        </w:rPr>
        <w:t>2006</w:t>
      </w:r>
      <w:r w:rsidRPr="00D07774">
        <w:rPr>
          <w:rFonts w:ascii="Calibri" w:hAnsi="Calibri"/>
        </w:rPr>
        <w:t xml:space="preserve">. Effect of salt concentration on intracellular accumulation of lipids and triacylglyceride in marine microalgae Dunaliella cells. </w:t>
      </w:r>
      <w:r w:rsidRPr="00D07774">
        <w:rPr>
          <w:rFonts w:ascii="Calibri" w:hAnsi="Calibri"/>
          <w:i/>
          <w:iCs/>
        </w:rPr>
        <w:t>Journal of Bioscience and Bioengineering</w:t>
      </w:r>
      <w:r w:rsidRPr="00D07774">
        <w:rPr>
          <w:rFonts w:ascii="Calibri" w:hAnsi="Calibri"/>
        </w:rPr>
        <w:t xml:space="preserve"> </w:t>
      </w:r>
      <w:r w:rsidRPr="00D07774">
        <w:rPr>
          <w:rFonts w:ascii="Calibri" w:hAnsi="Calibri"/>
          <w:b/>
          <w:bCs/>
        </w:rPr>
        <w:t>101</w:t>
      </w:r>
      <w:r w:rsidRPr="00D07774">
        <w:rPr>
          <w:rFonts w:ascii="Calibri" w:hAnsi="Calibri"/>
        </w:rPr>
        <w:t>: 223–226.</w:t>
      </w:r>
    </w:p>
    <w:p w14:paraId="69C6732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akahashi H, Clowez S, Wollman F-A, Vallon O, Rappaport F</w:t>
      </w:r>
      <w:r w:rsidRPr="00D07774">
        <w:rPr>
          <w:rFonts w:ascii="Calibri" w:hAnsi="Calibri"/>
        </w:rPr>
        <w:t xml:space="preserve">. </w:t>
      </w:r>
      <w:r w:rsidRPr="00D07774">
        <w:rPr>
          <w:rFonts w:ascii="Calibri" w:hAnsi="Calibri"/>
          <w:b/>
          <w:bCs/>
        </w:rPr>
        <w:t>2013</w:t>
      </w:r>
      <w:r w:rsidRPr="00D07774">
        <w:rPr>
          <w:rFonts w:ascii="Calibri" w:hAnsi="Calibri"/>
        </w:rPr>
        <w:t xml:space="preserve">. Cyclic electron flow is redox-controlled but independent of state transition. </w:t>
      </w:r>
      <w:r w:rsidRPr="00D07774">
        <w:rPr>
          <w:rFonts w:ascii="Calibri" w:hAnsi="Calibri"/>
          <w:i/>
          <w:iCs/>
        </w:rPr>
        <w:t>Nature Communications</w:t>
      </w:r>
      <w:r w:rsidRPr="00D07774">
        <w:rPr>
          <w:rFonts w:ascii="Calibri" w:hAnsi="Calibri"/>
        </w:rPr>
        <w:t xml:space="preserve"> </w:t>
      </w:r>
      <w:r w:rsidRPr="00D07774">
        <w:rPr>
          <w:rFonts w:ascii="Calibri" w:hAnsi="Calibri"/>
          <w:b/>
          <w:bCs/>
        </w:rPr>
        <w:t>4</w:t>
      </w:r>
      <w:r w:rsidRPr="00D07774">
        <w:rPr>
          <w:rFonts w:ascii="Calibri" w:hAnsi="Calibri"/>
        </w:rPr>
        <w:t>: 1954.</w:t>
      </w:r>
    </w:p>
    <w:p w14:paraId="7D3BEDA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amagnini P, Leitão E, Oliveira P, Ferreira D, Pinto F, Harris DJ, Heidorn T, Lindblad P</w:t>
      </w:r>
      <w:r w:rsidRPr="00D07774">
        <w:rPr>
          <w:rFonts w:ascii="Calibri" w:hAnsi="Calibri"/>
        </w:rPr>
        <w:t xml:space="preserve">. </w:t>
      </w:r>
      <w:r w:rsidRPr="00D07774">
        <w:rPr>
          <w:rFonts w:ascii="Calibri" w:hAnsi="Calibri"/>
          <w:b/>
          <w:bCs/>
        </w:rPr>
        <w:t>2007</w:t>
      </w:r>
      <w:r w:rsidRPr="00D07774">
        <w:rPr>
          <w:rFonts w:ascii="Calibri" w:hAnsi="Calibri"/>
        </w:rPr>
        <w:t xml:space="preserve">. Cyanobacterial hydrogenases: diversity, regulation and applications. </w:t>
      </w:r>
      <w:r w:rsidRPr="00D07774">
        <w:rPr>
          <w:rFonts w:ascii="Calibri" w:hAnsi="Calibri"/>
          <w:i/>
          <w:iCs/>
        </w:rPr>
        <w:t>FEMS Microbiology Reviews</w:t>
      </w:r>
      <w:r w:rsidRPr="00D07774">
        <w:rPr>
          <w:rFonts w:ascii="Calibri" w:hAnsi="Calibri"/>
        </w:rPr>
        <w:t xml:space="preserve"> </w:t>
      </w:r>
      <w:r w:rsidRPr="00D07774">
        <w:rPr>
          <w:rFonts w:ascii="Calibri" w:hAnsi="Calibri"/>
          <w:b/>
          <w:bCs/>
        </w:rPr>
        <w:t>31</w:t>
      </w:r>
      <w:r w:rsidRPr="00D07774">
        <w:rPr>
          <w:rFonts w:ascii="Calibri" w:hAnsi="Calibri"/>
        </w:rPr>
        <w:t>: 692–720.</w:t>
      </w:r>
    </w:p>
    <w:p w14:paraId="7F1883F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amura K, Peterson D, Peterson N, Stecher G, Nei M, Kumar S</w:t>
      </w:r>
      <w:r w:rsidRPr="00D07774">
        <w:rPr>
          <w:rFonts w:ascii="Calibri" w:hAnsi="Calibri"/>
        </w:rPr>
        <w:t xml:space="preserve">. </w:t>
      </w:r>
      <w:r w:rsidRPr="00D07774">
        <w:rPr>
          <w:rFonts w:ascii="Calibri" w:hAnsi="Calibri"/>
          <w:b/>
          <w:bCs/>
        </w:rPr>
        <w:t>2011</w:t>
      </w:r>
      <w:r w:rsidRPr="00D07774">
        <w:rPr>
          <w:rFonts w:ascii="Calibri" w:hAnsi="Calibri"/>
        </w:rPr>
        <w:t xml:space="preserve">. MEGA5: Molecular Evolutionary Genetics Analysis Using Maximum Likelihood, Evolutionary Distance, and Maximum Parsimony Methods. </w:t>
      </w:r>
      <w:r w:rsidRPr="00D07774">
        <w:rPr>
          <w:rFonts w:ascii="Calibri" w:hAnsi="Calibri"/>
          <w:i/>
          <w:iCs/>
        </w:rPr>
        <w:t>Molecular Biology and Evolution</w:t>
      </w:r>
      <w:r w:rsidRPr="00D07774">
        <w:rPr>
          <w:rFonts w:ascii="Calibri" w:hAnsi="Calibri"/>
        </w:rPr>
        <w:t xml:space="preserve"> </w:t>
      </w:r>
      <w:r w:rsidRPr="00D07774">
        <w:rPr>
          <w:rFonts w:ascii="Calibri" w:hAnsi="Calibri"/>
          <w:b/>
          <w:bCs/>
        </w:rPr>
        <w:t>28</w:t>
      </w:r>
      <w:r w:rsidRPr="00D07774">
        <w:rPr>
          <w:rFonts w:ascii="Calibri" w:hAnsi="Calibri"/>
        </w:rPr>
        <w:t>: 2731–2739.</w:t>
      </w:r>
    </w:p>
    <w:p w14:paraId="6A8AACF5"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ans P, Keeling RF</w:t>
      </w:r>
      <w:r w:rsidRPr="00D07774">
        <w:rPr>
          <w:rFonts w:ascii="Calibri" w:hAnsi="Calibri"/>
        </w:rPr>
        <w:t xml:space="preserve">. </w:t>
      </w:r>
      <w:r w:rsidRPr="00D07774">
        <w:rPr>
          <w:rFonts w:ascii="Calibri" w:hAnsi="Calibri"/>
          <w:b/>
          <w:bCs/>
        </w:rPr>
        <w:t>2015</w:t>
      </w:r>
      <w:r w:rsidRPr="00D07774">
        <w:rPr>
          <w:rFonts w:ascii="Calibri" w:hAnsi="Calibri"/>
        </w:rPr>
        <w:t>. Trends in Carbon Dioxide NOAA.</w:t>
      </w:r>
    </w:p>
    <w:p w14:paraId="651A2F4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Tapie P, Choquet Y, Breton J, Delepelaire P, Wollman F-A</w:t>
      </w:r>
      <w:r w:rsidRPr="00D07774">
        <w:rPr>
          <w:rFonts w:ascii="Calibri" w:hAnsi="Calibri"/>
        </w:rPr>
        <w:t xml:space="preserve">. </w:t>
      </w:r>
      <w:r w:rsidRPr="00D07774">
        <w:rPr>
          <w:rFonts w:ascii="Calibri" w:hAnsi="Calibri"/>
          <w:b/>
          <w:bCs/>
        </w:rPr>
        <w:t>1984</w:t>
      </w:r>
      <w:r w:rsidRPr="00D07774">
        <w:rPr>
          <w:rFonts w:ascii="Calibri" w:hAnsi="Calibri"/>
        </w:rPr>
        <w:t xml:space="preserve">. Orientation of photosystem-I pigments. Investigation by low-temperature linear dichroism and polarized fluorescence emission. </w:t>
      </w:r>
      <w:r w:rsidRPr="00D07774">
        <w:rPr>
          <w:rFonts w:ascii="Calibri" w:hAnsi="Calibri"/>
          <w:i/>
          <w:iCs/>
        </w:rPr>
        <w:t>Biochimica et Biophysica Acta (BBA) - Bioenergetics</w:t>
      </w:r>
      <w:r w:rsidRPr="00D07774">
        <w:rPr>
          <w:rFonts w:ascii="Calibri" w:hAnsi="Calibri"/>
        </w:rPr>
        <w:t xml:space="preserve"> </w:t>
      </w:r>
      <w:r w:rsidRPr="00D07774">
        <w:rPr>
          <w:rFonts w:ascii="Calibri" w:hAnsi="Calibri"/>
          <w:b/>
          <w:bCs/>
        </w:rPr>
        <w:t>767</w:t>
      </w:r>
      <w:r w:rsidRPr="00D07774">
        <w:rPr>
          <w:rFonts w:ascii="Calibri" w:hAnsi="Calibri"/>
        </w:rPr>
        <w:t>: 57–69.</w:t>
      </w:r>
    </w:p>
    <w:p w14:paraId="3895D0A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hornton B, Basu C</w:t>
      </w:r>
      <w:r w:rsidRPr="00D07774">
        <w:rPr>
          <w:rFonts w:ascii="Calibri" w:hAnsi="Calibri"/>
        </w:rPr>
        <w:t xml:space="preserve">. </w:t>
      </w:r>
      <w:r w:rsidRPr="00D07774">
        <w:rPr>
          <w:rFonts w:ascii="Calibri" w:hAnsi="Calibri"/>
          <w:b/>
          <w:bCs/>
        </w:rPr>
        <w:t>2011</w:t>
      </w:r>
      <w:r w:rsidRPr="00D07774">
        <w:rPr>
          <w:rFonts w:ascii="Calibri" w:hAnsi="Calibri"/>
        </w:rPr>
        <w:t xml:space="preserve">. Real-time PCR (qPCR) primer design using free online software. </w:t>
      </w:r>
      <w:r w:rsidRPr="00D07774">
        <w:rPr>
          <w:rFonts w:ascii="Calibri" w:hAnsi="Calibri"/>
          <w:i/>
          <w:iCs/>
        </w:rPr>
        <w:t>Biochemistry and Molecular Biology Education</w:t>
      </w:r>
      <w:r w:rsidRPr="00D07774">
        <w:rPr>
          <w:rFonts w:ascii="Calibri" w:hAnsi="Calibri"/>
        </w:rPr>
        <w:t xml:space="preserve"> </w:t>
      </w:r>
      <w:r w:rsidRPr="00D07774">
        <w:rPr>
          <w:rFonts w:ascii="Calibri" w:hAnsi="Calibri"/>
          <w:b/>
          <w:bCs/>
        </w:rPr>
        <w:t>39</w:t>
      </w:r>
      <w:r w:rsidRPr="00D07774">
        <w:rPr>
          <w:rFonts w:ascii="Calibri" w:hAnsi="Calibri"/>
        </w:rPr>
        <w:t>: 145–154.</w:t>
      </w:r>
    </w:p>
    <w:p w14:paraId="6672602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hyssen C, Schlichting R, Giersch C</w:t>
      </w:r>
      <w:r w:rsidRPr="00D07774">
        <w:rPr>
          <w:rFonts w:ascii="Calibri" w:hAnsi="Calibri"/>
        </w:rPr>
        <w:t xml:space="preserve">. </w:t>
      </w:r>
      <w:r w:rsidRPr="00D07774">
        <w:rPr>
          <w:rFonts w:ascii="Calibri" w:hAnsi="Calibri"/>
          <w:b/>
          <w:bCs/>
        </w:rPr>
        <w:t>2001</w:t>
      </w:r>
      <w:r w:rsidRPr="00D07774">
        <w:rPr>
          <w:rFonts w:ascii="Calibri" w:hAnsi="Calibri"/>
        </w:rPr>
        <w:t xml:space="preserve">. The CO2-concentrating mechanism in the physiological context: lowering the CO2 supply diminishes culture growth and economises starch utilisation in Chlamydomonas reinhardtii. </w:t>
      </w:r>
      <w:r w:rsidRPr="00D07774">
        <w:rPr>
          <w:rFonts w:ascii="Calibri" w:hAnsi="Calibri"/>
          <w:i/>
          <w:iCs/>
        </w:rPr>
        <w:t>Planta</w:t>
      </w:r>
      <w:r w:rsidRPr="00D07774">
        <w:rPr>
          <w:rFonts w:ascii="Calibri" w:hAnsi="Calibri"/>
        </w:rPr>
        <w:t xml:space="preserve"> </w:t>
      </w:r>
      <w:r w:rsidRPr="00D07774">
        <w:rPr>
          <w:rFonts w:ascii="Calibri" w:hAnsi="Calibri"/>
          <w:b/>
          <w:bCs/>
        </w:rPr>
        <w:t>213</w:t>
      </w:r>
      <w:r w:rsidRPr="00D07774">
        <w:rPr>
          <w:rFonts w:ascii="Calibri" w:hAnsi="Calibri"/>
        </w:rPr>
        <w:t>: 629–639.</w:t>
      </w:r>
    </w:p>
    <w:p w14:paraId="4CE0591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Tilman D, Socolow R, Foley JA, Hill J, Larson E, Lynd L, Pacala S, Reilly J, Searchinger T, Somerville C, </w:t>
      </w:r>
      <w:r w:rsidRPr="00D07774">
        <w:rPr>
          <w:rFonts w:ascii="Calibri" w:hAnsi="Calibri"/>
          <w:b/>
          <w:bCs/>
          <w:i/>
          <w:iCs/>
        </w:rPr>
        <w:t>et al.</w:t>
      </w:r>
      <w:r w:rsidRPr="00D07774">
        <w:rPr>
          <w:rFonts w:ascii="Calibri" w:hAnsi="Calibri"/>
        </w:rPr>
        <w:t xml:space="preserve"> </w:t>
      </w:r>
      <w:r w:rsidRPr="00D07774">
        <w:rPr>
          <w:rFonts w:ascii="Calibri" w:hAnsi="Calibri"/>
          <w:b/>
          <w:bCs/>
        </w:rPr>
        <w:t>2009</w:t>
      </w:r>
      <w:r w:rsidRPr="00D07774">
        <w:rPr>
          <w:rFonts w:ascii="Calibri" w:hAnsi="Calibri"/>
        </w:rPr>
        <w:t xml:space="preserve">. Beneficial Biofuels--The Food, Energy, and Environment Trilemma. </w:t>
      </w:r>
      <w:r w:rsidRPr="00D07774">
        <w:rPr>
          <w:rFonts w:ascii="Calibri" w:hAnsi="Calibri"/>
          <w:i/>
          <w:iCs/>
        </w:rPr>
        <w:t>Science</w:t>
      </w:r>
      <w:r w:rsidRPr="00D07774">
        <w:rPr>
          <w:rFonts w:ascii="Calibri" w:hAnsi="Calibri"/>
        </w:rPr>
        <w:t xml:space="preserve"> </w:t>
      </w:r>
      <w:r w:rsidRPr="00D07774">
        <w:rPr>
          <w:rFonts w:ascii="Calibri" w:hAnsi="Calibri"/>
          <w:b/>
          <w:bCs/>
        </w:rPr>
        <w:t>325</w:t>
      </w:r>
      <w:r w:rsidRPr="00D07774">
        <w:rPr>
          <w:rFonts w:ascii="Calibri" w:hAnsi="Calibri"/>
        </w:rPr>
        <w:t>: 270–271.</w:t>
      </w:r>
    </w:p>
    <w:p w14:paraId="55C6B0C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irichine L, Bowler C</w:t>
      </w:r>
      <w:r w:rsidRPr="00D07774">
        <w:rPr>
          <w:rFonts w:ascii="Calibri" w:hAnsi="Calibri"/>
        </w:rPr>
        <w:t xml:space="preserve">. </w:t>
      </w:r>
      <w:r w:rsidRPr="00D07774">
        <w:rPr>
          <w:rFonts w:ascii="Calibri" w:hAnsi="Calibri"/>
          <w:b/>
          <w:bCs/>
        </w:rPr>
        <w:t>2011</w:t>
      </w:r>
      <w:r w:rsidRPr="00D07774">
        <w:rPr>
          <w:rFonts w:ascii="Calibri" w:hAnsi="Calibri"/>
        </w:rPr>
        <w:t xml:space="preserve">. Decoding algal genomes: tracing back the history of photosynthetic life on Earth. </w:t>
      </w:r>
      <w:r w:rsidRPr="00D07774">
        <w:rPr>
          <w:rFonts w:ascii="Calibri" w:hAnsi="Calibri"/>
          <w:i/>
          <w:iCs/>
        </w:rPr>
        <w:t>The Plant Journal</w:t>
      </w:r>
      <w:r w:rsidRPr="00D07774">
        <w:rPr>
          <w:rFonts w:ascii="Calibri" w:hAnsi="Calibri"/>
        </w:rPr>
        <w:t xml:space="preserve"> </w:t>
      </w:r>
      <w:r w:rsidRPr="00D07774">
        <w:rPr>
          <w:rFonts w:ascii="Calibri" w:hAnsi="Calibri"/>
          <w:b/>
          <w:bCs/>
        </w:rPr>
        <w:t>66</w:t>
      </w:r>
      <w:r w:rsidRPr="00D07774">
        <w:rPr>
          <w:rFonts w:ascii="Calibri" w:hAnsi="Calibri"/>
        </w:rPr>
        <w:t>: 45–57.</w:t>
      </w:r>
    </w:p>
    <w:p w14:paraId="4278B1F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orzillo G, Bernardini P, Masojídek J</w:t>
      </w:r>
      <w:r w:rsidRPr="00D07774">
        <w:rPr>
          <w:rFonts w:ascii="Calibri" w:hAnsi="Calibri"/>
        </w:rPr>
        <w:t xml:space="preserve">. </w:t>
      </w:r>
      <w:r w:rsidRPr="00D07774">
        <w:rPr>
          <w:rFonts w:ascii="Calibri" w:hAnsi="Calibri"/>
          <w:b/>
          <w:bCs/>
        </w:rPr>
        <w:t>1998</w:t>
      </w:r>
      <w:r w:rsidRPr="00D07774">
        <w:rPr>
          <w:rFonts w:ascii="Calibri" w:hAnsi="Calibri"/>
        </w:rPr>
        <w:t xml:space="preserve">. On-Line Monitoring of Chlorophyll Fluorescence to Assess the Extent of Photoinhibition of Photosynthesis Induced by High Oxygen Concentration and Low Temperature and Its Effect on the Productivity of Outdoor Cultures of Spirulina Platensis (cyanobacteria). </w:t>
      </w:r>
      <w:r w:rsidRPr="00D07774">
        <w:rPr>
          <w:rFonts w:ascii="Calibri" w:hAnsi="Calibri"/>
          <w:i/>
          <w:iCs/>
        </w:rPr>
        <w:t>Journal of Phycology</w:t>
      </w:r>
      <w:r w:rsidRPr="00D07774">
        <w:rPr>
          <w:rFonts w:ascii="Calibri" w:hAnsi="Calibri"/>
        </w:rPr>
        <w:t xml:space="preserve"> </w:t>
      </w:r>
      <w:r w:rsidRPr="00D07774">
        <w:rPr>
          <w:rFonts w:ascii="Calibri" w:hAnsi="Calibri"/>
          <w:b/>
          <w:bCs/>
        </w:rPr>
        <w:t>34</w:t>
      </w:r>
      <w:r w:rsidRPr="00D07774">
        <w:rPr>
          <w:rFonts w:ascii="Calibri" w:hAnsi="Calibri"/>
        </w:rPr>
        <w:t>: 504–510.</w:t>
      </w:r>
    </w:p>
    <w:p w14:paraId="2B4F106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ran M, Van C, Barrera DJ, Pettersson PL, Peinado CD, Bui J, Mayfield SP</w:t>
      </w:r>
      <w:r w:rsidRPr="00D07774">
        <w:rPr>
          <w:rFonts w:ascii="Calibri" w:hAnsi="Calibri"/>
        </w:rPr>
        <w:t xml:space="preserve">. </w:t>
      </w:r>
      <w:r w:rsidRPr="00D07774">
        <w:rPr>
          <w:rFonts w:ascii="Calibri" w:hAnsi="Calibri"/>
          <w:b/>
          <w:bCs/>
        </w:rPr>
        <w:t>2012</w:t>
      </w:r>
      <w:r w:rsidRPr="00D07774">
        <w:rPr>
          <w:rFonts w:ascii="Calibri" w:hAnsi="Calibri"/>
        </w:rPr>
        <w:t xml:space="preserve">. Production of unique immunotoxin cancer therapeutics in algal chloroplasts. </w:t>
      </w:r>
      <w:r w:rsidRPr="00D07774">
        <w:rPr>
          <w:rFonts w:ascii="Calibri" w:hAnsi="Calibri"/>
          <w:i/>
          <w:iCs/>
        </w:rPr>
        <w:t>Proceedings of the National Academy of Sciences</w:t>
      </w:r>
      <w:r w:rsidR="002D52D0">
        <w:rPr>
          <w:rFonts w:ascii="Calibri" w:hAnsi="Calibri"/>
          <w:i/>
          <w:iCs/>
        </w:rPr>
        <w:t xml:space="preserve"> USA</w:t>
      </w:r>
      <w:r w:rsidR="002D52D0">
        <w:rPr>
          <w:rFonts w:ascii="Calibri" w:hAnsi="Calibri"/>
        </w:rPr>
        <w:t xml:space="preserve"> </w:t>
      </w:r>
      <w:r w:rsidR="002D52D0" w:rsidRPr="002D52D0">
        <w:rPr>
          <w:rFonts w:ascii="Calibri" w:hAnsi="Calibri"/>
          <w:b/>
        </w:rPr>
        <w:t>110</w:t>
      </w:r>
      <w:r w:rsidR="002D52D0" w:rsidRPr="002D52D0">
        <w:rPr>
          <w:rFonts w:ascii="Calibri" w:hAnsi="Calibri"/>
        </w:rPr>
        <w:t>: E15–E22.</w:t>
      </w:r>
    </w:p>
    <w:p w14:paraId="13349BC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Trenberth K, Jones P, Ambenje P, Bonjariu R, Easterling D, Klien Tank A, Parker D, Rahimzadeh F, Renwick J, Rusticucci M, </w:t>
      </w:r>
      <w:r w:rsidRPr="00D07774">
        <w:rPr>
          <w:rFonts w:ascii="Calibri" w:hAnsi="Calibri"/>
          <w:b/>
          <w:bCs/>
          <w:i/>
          <w:iCs/>
        </w:rPr>
        <w:t>et al.</w:t>
      </w:r>
      <w:r w:rsidRPr="00D07774">
        <w:rPr>
          <w:rFonts w:ascii="Calibri" w:hAnsi="Calibri"/>
        </w:rPr>
        <w:t xml:space="preserve"> </w:t>
      </w:r>
      <w:r w:rsidRPr="00D07774">
        <w:rPr>
          <w:rFonts w:ascii="Calibri" w:hAnsi="Calibri"/>
          <w:b/>
          <w:bCs/>
        </w:rPr>
        <w:t>2007</w:t>
      </w:r>
      <w:r w:rsidRPr="00D07774">
        <w:rPr>
          <w:rFonts w:ascii="Calibri" w:hAnsi="Calibri"/>
        </w:rPr>
        <w:t>. Obervations: Surface and Atmospheric Climate Change. In: Solomon S,, In: Qin M,, In: Manning M,, In: Chen Z,, In: Marquis M,, In: Averyt K,, In: Tigor M,,  In: Miller H, eds. Climate Change 2007: The Physical Science Basis. Contribution of Working Group I to the Fourth Assessment Report of the Intergovernmental Panel on Climate Change. Cambridge, United Kingdom and New York, NY, U</w:t>
      </w:r>
      <w:r w:rsidR="002D52D0">
        <w:rPr>
          <w:rFonts w:ascii="Calibri" w:hAnsi="Calibri"/>
        </w:rPr>
        <w:t>SA: Cambridge University Press</w:t>
      </w:r>
      <w:r w:rsidRPr="00D07774">
        <w:rPr>
          <w:rFonts w:ascii="Calibri" w:hAnsi="Calibri"/>
        </w:rPr>
        <w:t>.</w:t>
      </w:r>
    </w:p>
    <w:p w14:paraId="64480344" w14:textId="77777777" w:rsidR="009D57BD" w:rsidRPr="002D52D0"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rentacoste EM, Shrestha RP, Smith SR, Glé C, Hartmann AC, Hildebrand M, Gerwick WH</w:t>
      </w:r>
      <w:r w:rsidRPr="00D07774">
        <w:rPr>
          <w:rFonts w:ascii="Calibri" w:hAnsi="Calibri"/>
        </w:rPr>
        <w:t xml:space="preserve">. </w:t>
      </w:r>
      <w:r w:rsidRPr="00D07774">
        <w:rPr>
          <w:rFonts w:ascii="Calibri" w:hAnsi="Calibri"/>
          <w:b/>
          <w:bCs/>
        </w:rPr>
        <w:t>2013</w:t>
      </w:r>
      <w:r w:rsidRPr="00D07774">
        <w:rPr>
          <w:rFonts w:ascii="Calibri" w:hAnsi="Calibri"/>
        </w:rPr>
        <w:t xml:space="preserve">. Metabolic engineering of lipid catabolism increases microalgal lipid accumulation without compromising growth. </w:t>
      </w:r>
      <w:r w:rsidRPr="00D07774">
        <w:rPr>
          <w:rFonts w:ascii="Calibri" w:hAnsi="Calibri"/>
          <w:i/>
          <w:iCs/>
        </w:rPr>
        <w:t>Proceedings of the National Academy of Sciences</w:t>
      </w:r>
      <w:r w:rsidR="002D52D0">
        <w:rPr>
          <w:rFonts w:ascii="Calibri" w:hAnsi="Calibri"/>
          <w:i/>
          <w:iCs/>
        </w:rPr>
        <w:t xml:space="preserve"> USA</w:t>
      </w:r>
      <w:r w:rsidR="002D52D0" w:rsidRPr="002D52D0">
        <w:t xml:space="preserve"> </w:t>
      </w:r>
      <w:r w:rsidR="002D52D0" w:rsidRPr="002D52D0">
        <w:rPr>
          <w:rFonts w:ascii="Calibri" w:hAnsi="Calibri"/>
          <w:b/>
          <w:iCs/>
        </w:rPr>
        <w:t>110</w:t>
      </w:r>
      <w:r w:rsidR="002D52D0" w:rsidRPr="002D52D0">
        <w:rPr>
          <w:rFonts w:ascii="Calibri" w:hAnsi="Calibri"/>
          <w:iCs/>
        </w:rPr>
        <w:t>: 19748–19753</w:t>
      </w:r>
    </w:p>
    <w:p w14:paraId="39B244D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sukada O, Kawahara T, Miyachi S</w:t>
      </w:r>
      <w:r w:rsidRPr="00D07774">
        <w:rPr>
          <w:rFonts w:ascii="Calibri" w:hAnsi="Calibri"/>
        </w:rPr>
        <w:t xml:space="preserve">. </w:t>
      </w:r>
      <w:r w:rsidRPr="00D07774">
        <w:rPr>
          <w:rFonts w:ascii="Calibri" w:hAnsi="Calibri"/>
          <w:b/>
          <w:bCs/>
        </w:rPr>
        <w:t>1977</w:t>
      </w:r>
      <w:r w:rsidRPr="00D07774">
        <w:rPr>
          <w:rFonts w:ascii="Calibri" w:hAnsi="Calibri"/>
        </w:rPr>
        <w:t>. Mass culture of Chlorella in Asian countries. In: Mitsui A,, In: Miyachi S,, In: San Pietro A,,  In: Tamura S, eds. Biological Solar Energy Conversion. New York, USA: Academic Press, 363–365.</w:t>
      </w:r>
    </w:p>
    <w:p w14:paraId="0707864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Turon V, Trably E, Fouilland E, Steyer J-P</w:t>
      </w:r>
      <w:r w:rsidRPr="00D07774">
        <w:rPr>
          <w:rFonts w:ascii="Calibri" w:hAnsi="Calibri"/>
        </w:rPr>
        <w:t xml:space="preserve">. </w:t>
      </w:r>
      <w:r w:rsidRPr="00D07774">
        <w:rPr>
          <w:rFonts w:ascii="Calibri" w:hAnsi="Calibri"/>
          <w:b/>
          <w:bCs/>
        </w:rPr>
        <w:t>2015</w:t>
      </w:r>
      <w:r w:rsidRPr="00D07774">
        <w:rPr>
          <w:rFonts w:ascii="Calibri" w:hAnsi="Calibri"/>
        </w:rPr>
        <w:t xml:space="preserve">. Growth of Chlorella sorokiniana on a mixture of volatile fatty acids: The effects of light and temperature.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98</w:t>
      </w:r>
      <w:r w:rsidRPr="00D07774">
        <w:rPr>
          <w:rFonts w:ascii="Calibri" w:hAnsi="Calibri"/>
        </w:rPr>
        <w:t>: 852–860.</w:t>
      </w:r>
    </w:p>
    <w:p w14:paraId="46B6548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Tyner WE</w:t>
      </w:r>
      <w:r w:rsidRPr="00D07774">
        <w:rPr>
          <w:rFonts w:ascii="Calibri" w:hAnsi="Calibri"/>
        </w:rPr>
        <w:t xml:space="preserve">. </w:t>
      </w:r>
      <w:r w:rsidRPr="00D07774">
        <w:rPr>
          <w:rFonts w:ascii="Calibri" w:hAnsi="Calibri"/>
          <w:b/>
          <w:bCs/>
        </w:rPr>
        <w:t>2008</w:t>
      </w:r>
      <w:r w:rsidRPr="00D07774">
        <w:rPr>
          <w:rFonts w:ascii="Calibri" w:hAnsi="Calibri"/>
        </w:rPr>
        <w:t xml:space="preserve">. The US ethanol and biofuels boom: Its origins, current status, and future prospects. </w:t>
      </w:r>
      <w:r w:rsidRPr="00D07774">
        <w:rPr>
          <w:rFonts w:ascii="Calibri" w:hAnsi="Calibri"/>
          <w:i/>
          <w:iCs/>
        </w:rPr>
        <w:t>BioScience</w:t>
      </w:r>
      <w:r w:rsidRPr="00D07774">
        <w:rPr>
          <w:rFonts w:ascii="Calibri" w:hAnsi="Calibri"/>
        </w:rPr>
        <w:t xml:space="preserve"> </w:t>
      </w:r>
      <w:r w:rsidRPr="00D07774">
        <w:rPr>
          <w:rFonts w:ascii="Calibri" w:hAnsi="Calibri"/>
          <w:b/>
          <w:bCs/>
        </w:rPr>
        <w:t>58</w:t>
      </w:r>
      <w:r w:rsidRPr="00D07774">
        <w:rPr>
          <w:rFonts w:ascii="Calibri" w:hAnsi="Calibri"/>
        </w:rPr>
        <w:t>: 646–653.</w:t>
      </w:r>
    </w:p>
    <w:p w14:paraId="5BD50AD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Uduman N, Qi Y, Danquah MK, Forde GM, Hoadley A</w:t>
      </w:r>
      <w:r w:rsidRPr="00D07774">
        <w:rPr>
          <w:rFonts w:ascii="Calibri" w:hAnsi="Calibri"/>
        </w:rPr>
        <w:t xml:space="preserve">. </w:t>
      </w:r>
      <w:r w:rsidRPr="00D07774">
        <w:rPr>
          <w:rFonts w:ascii="Calibri" w:hAnsi="Calibri"/>
          <w:b/>
          <w:bCs/>
        </w:rPr>
        <w:t>2010</w:t>
      </w:r>
      <w:r w:rsidRPr="00D07774">
        <w:rPr>
          <w:rFonts w:ascii="Calibri" w:hAnsi="Calibri"/>
        </w:rPr>
        <w:t xml:space="preserve">. Dewatering of microalgal cultures: A major bottleneck to algae-based fuels. </w:t>
      </w:r>
      <w:r w:rsidRPr="00D07774">
        <w:rPr>
          <w:rFonts w:ascii="Calibri" w:hAnsi="Calibri"/>
          <w:i/>
          <w:iCs/>
        </w:rPr>
        <w:t>Journal of Renewable and Sustainable Energy</w:t>
      </w:r>
      <w:r w:rsidRPr="00D07774">
        <w:rPr>
          <w:rFonts w:ascii="Calibri" w:hAnsi="Calibri"/>
        </w:rPr>
        <w:t xml:space="preserve"> </w:t>
      </w:r>
      <w:r w:rsidRPr="00D07774">
        <w:rPr>
          <w:rFonts w:ascii="Calibri" w:hAnsi="Calibri"/>
          <w:b/>
          <w:bCs/>
        </w:rPr>
        <w:t>2</w:t>
      </w:r>
      <w:r w:rsidRPr="00D07774">
        <w:rPr>
          <w:rFonts w:ascii="Calibri" w:hAnsi="Calibri"/>
        </w:rPr>
        <w:t>: 12701-12701–15.</w:t>
      </w:r>
    </w:p>
    <w:p w14:paraId="170CDCF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US DoE</w:t>
      </w:r>
      <w:r w:rsidRPr="00D07774">
        <w:rPr>
          <w:rFonts w:ascii="Calibri" w:hAnsi="Calibri"/>
        </w:rPr>
        <w:t xml:space="preserve">. </w:t>
      </w:r>
      <w:r w:rsidRPr="00D07774">
        <w:rPr>
          <w:rFonts w:ascii="Calibri" w:hAnsi="Calibri"/>
          <w:b/>
          <w:bCs/>
        </w:rPr>
        <w:t>2015</w:t>
      </w:r>
      <w:r w:rsidRPr="00D07774">
        <w:rPr>
          <w:rFonts w:ascii="Calibri" w:hAnsi="Calibri"/>
        </w:rPr>
        <w:t xml:space="preserve">. Energy Department Awards $18 Million to Develop Valuable Bioproducts and Biofuels from Algae. </w:t>
      </w:r>
      <w:r w:rsidRPr="00D07774">
        <w:rPr>
          <w:rFonts w:ascii="Calibri" w:hAnsi="Calibri"/>
          <w:i/>
          <w:iCs/>
        </w:rPr>
        <w:t>Energy.gov</w:t>
      </w:r>
      <w:r w:rsidRPr="00D07774">
        <w:rPr>
          <w:rFonts w:ascii="Calibri" w:hAnsi="Calibri"/>
        </w:rPr>
        <w:t>.</w:t>
      </w:r>
    </w:p>
    <w:p w14:paraId="63862F9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Uusitalo J</w:t>
      </w:r>
      <w:r w:rsidRPr="00D07774">
        <w:rPr>
          <w:rFonts w:ascii="Calibri" w:hAnsi="Calibri"/>
        </w:rPr>
        <w:t xml:space="preserve">. </w:t>
      </w:r>
      <w:r w:rsidRPr="00D07774">
        <w:rPr>
          <w:rFonts w:ascii="Calibri" w:hAnsi="Calibri"/>
          <w:b/>
          <w:bCs/>
        </w:rPr>
        <w:t>1996</w:t>
      </w:r>
      <w:r w:rsidRPr="00D07774">
        <w:rPr>
          <w:rFonts w:ascii="Calibri" w:hAnsi="Calibri"/>
        </w:rPr>
        <w:t xml:space="preserve">. Algal carbon uptake and the difference between alkalinity and high pH (‘alkalization’), exemplified with a pH drift experiment. </w:t>
      </w:r>
      <w:r w:rsidRPr="00D07774">
        <w:rPr>
          <w:rFonts w:ascii="Calibri" w:hAnsi="Calibri"/>
          <w:i/>
          <w:iCs/>
        </w:rPr>
        <w:t>Scientia Marina</w:t>
      </w:r>
      <w:r w:rsidRPr="00D07774">
        <w:rPr>
          <w:rFonts w:ascii="Calibri" w:hAnsi="Calibri"/>
        </w:rPr>
        <w:t xml:space="preserve"> </w:t>
      </w:r>
      <w:r w:rsidRPr="00D07774">
        <w:rPr>
          <w:rFonts w:ascii="Calibri" w:hAnsi="Calibri"/>
          <w:b/>
          <w:bCs/>
        </w:rPr>
        <w:t>60</w:t>
      </w:r>
      <w:r w:rsidRPr="00D07774">
        <w:rPr>
          <w:rFonts w:ascii="Calibri" w:hAnsi="Calibri"/>
        </w:rPr>
        <w:t>: 129–134.</w:t>
      </w:r>
    </w:p>
    <w:p w14:paraId="2DDDC79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Van Wychen S, Laurens LML</w:t>
      </w:r>
      <w:r w:rsidRPr="00D07774">
        <w:rPr>
          <w:rFonts w:ascii="Calibri" w:hAnsi="Calibri"/>
        </w:rPr>
        <w:t xml:space="preserve">. </w:t>
      </w:r>
      <w:r w:rsidRPr="00D07774">
        <w:rPr>
          <w:rFonts w:ascii="Calibri" w:hAnsi="Calibri"/>
          <w:b/>
          <w:bCs/>
        </w:rPr>
        <w:t>2013</w:t>
      </w:r>
      <w:r w:rsidRPr="00D07774">
        <w:rPr>
          <w:rFonts w:ascii="Calibri" w:hAnsi="Calibri"/>
        </w:rPr>
        <w:t xml:space="preserve">. </w:t>
      </w:r>
      <w:r w:rsidRPr="00D07774">
        <w:rPr>
          <w:rFonts w:ascii="Calibri" w:hAnsi="Calibri"/>
          <w:i/>
          <w:iCs/>
        </w:rPr>
        <w:t>Determination of Total Lipids as Fatty Acid Methyl Esters (FAME) by in situ Transesterfication.</w:t>
      </w:r>
      <w:r w:rsidRPr="00D07774">
        <w:rPr>
          <w:rFonts w:ascii="Calibri" w:hAnsi="Calibri"/>
        </w:rPr>
        <w:t xml:space="preserve"> Golden, CO, USA: Natio</w:t>
      </w:r>
      <w:r w:rsidR="002D52D0">
        <w:rPr>
          <w:rFonts w:ascii="Calibri" w:hAnsi="Calibri"/>
        </w:rPr>
        <w:t>nal Renewable Energy Laboratory</w:t>
      </w:r>
      <w:r w:rsidRPr="00D07774">
        <w:rPr>
          <w:rFonts w:ascii="Calibri" w:hAnsi="Calibri"/>
        </w:rPr>
        <w:t>.</w:t>
      </w:r>
    </w:p>
    <w:p w14:paraId="303DF99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Vasudevan V, Stratton RW, Pearlson MN, Jersey GR, Beyene AG, Weissman JC, Rubino M, Hileman JI</w:t>
      </w:r>
      <w:r w:rsidRPr="00D07774">
        <w:rPr>
          <w:rFonts w:ascii="Calibri" w:hAnsi="Calibri"/>
        </w:rPr>
        <w:t xml:space="preserve">. </w:t>
      </w:r>
      <w:r w:rsidRPr="00D07774">
        <w:rPr>
          <w:rFonts w:ascii="Calibri" w:hAnsi="Calibri"/>
          <w:b/>
          <w:bCs/>
        </w:rPr>
        <w:t>2012</w:t>
      </w:r>
      <w:r w:rsidRPr="00D07774">
        <w:rPr>
          <w:rFonts w:ascii="Calibri" w:hAnsi="Calibri"/>
        </w:rPr>
        <w:t xml:space="preserve">. Environmental Performance of Algal Biofuel Technology Options. </w:t>
      </w:r>
      <w:r w:rsidRPr="00D07774">
        <w:rPr>
          <w:rFonts w:ascii="Calibri" w:hAnsi="Calibri"/>
          <w:i/>
          <w:iCs/>
        </w:rPr>
        <w:t>Environmental Science &amp; Technology</w:t>
      </w:r>
      <w:r w:rsidRPr="00D07774">
        <w:rPr>
          <w:rFonts w:ascii="Calibri" w:hAnsi="Calibri"/>
        </w:rPr>
        <w:t xml:space="preserve"> </w:t>
      </w:r>
      <w:r w:rsidRPr="00D07774">
        <w:rPr>
          <w:rFonts w:ascii="Calibri" w:hAnsi="Calibri"/>
          <w:b/>
          <w:bCs/>
        </w:rPr>
        <w:t>46</w:t>
      </w:r>
      <w:r w:rsidRPr="00D07774">
        <w:rPr>
          <w:rFonts w:ascii="Calibri" w:hAnsi="Calibri"/>
        </w:rPr>
        <w:t>: 2451–2459.</w:t>
      </w:r>
    </w:p>
    <w:p w14:paraId="549CEF9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Vernotte C, Picaud M, Kirilovsky D, Olive J, Ajlani G, Astier C</w:t>
      </w:r>
      <w:r w:rsidRPr="00D07774">
        <w:rPr>
          <w:rFonts w:ascii="Calibri" w:hAnsi="Calibri"/>
        </w:rPr>
        <w:t xml:space="preserve">. </w:t>
      </w:r>
      <w:r w:rsidRPr="00D07774">
        <w:rPr>
          <w:rFonts w:ascii="Calibri" w:hAnsi="Calibri"/>
          <w:b/>
          <w:bCs/>
        </w:rPr>
        <w:t>1992</w:t>
      </w:r>
      <w:r w:rsidRPr="00D07774">
        <w:rPr>
          <w:rFonts w:ascii="Calibri" w:hAnsi="Calibri"/>
        </w:rPr>
        <w:t xml:space="preserve">. Changes in the photosynthetic apparatus in the cyanobacterium Synechocystis sp. PCC 6714 following light-to-dark and dark-to-light transitions. </w:t>
      </w:r>
      <w:r w:rsidRPr="00D07774">
        <w:rPr>
          <w:rFonts w:ascii="Calibri" w:hAnsi="Calibri"/>
          <w:i/>
          <w:iCs/>
        </w:rPr>
        <w:t>Photosynthesis Research</w:t>
      </w:r>
      <w:r w:rsidRPr="00D07774">
        <w:rPr>
          <w:rFonts w:ascii="Calibri" w:hAnsi="Calibri"/>
        </w:rPr>
        <w:t xml:space="preserve"> </w:t>
      </w:r>
      <w:r w:rsidRPr="00D07774">
        <w:rPr>
          <w:rFonts w:ascii="Calibri" w:hAnsi="Calibri"/>
          <w:b/>
          <w:bCs/>
        </w:rPr>
        <w:t>32</w:t>
      </w:r>
      <w:r w:rsidRPr="00D07774">
        <w:rPr>
          <w:rFonts w:ascii="Calibri" w:hAnsi="Calibri"/>
        </w:rPr>
        <w:t>: 45–57.</w:t>
      </w:r>
    </w:p>
    <w:p w14:paraId="23A1717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Villarejo A, Orús MI, Martínez F</w:t>
      </w:r>
      <w:r w:rsidRPr="00D07774">
        <w:rPr>
          <w:rFonts w:ascii="Calibri" w:hAnsi="Calibri"/>
        </w:rPr>
        <w:t xml:space="preserve">. </w:t>
      </w:r>
      <w:r w:rsidRPr="00D07774">
        <w:rPr>
          <w:rFonts w:ascii="Calibri" w:hAnsi="Calibri"/>
          <w:b/>
          <w:bCs/>
        </w:rPr>
        <w:t>1995</w:t>
      </w:r>
      <w:r w:rsidRPr="00D07774">
        <w:rPr>
          <w:rFonts w:ascii="Calibri" w:hAnsi="Calibri"/>
        </w:rPr>
        <w:t xml:space="preserve">. Coordination of photosynthetic and respiratory metabolism in Chlorella vulgaris UAM 101 in the light. </w:t>
      </w:r>
      <w:r w:rsidRPr="00D07774">
        <w:rPr>
          <w:rFonts w:ascii="Calibri" w:hAnsi="Calibri"/>
          <w:i/>
          <w:iCs/>
        </w:rPr>
        <w:t>Physiologia Plantarum</w:t>
      </w:r>
      <w:r w:rsidRPr="00D07774">
        <w:rPr>
          <w:rFonts w:ascii="Calibri" w:hAnsi="Calibri"/>
        </w:rPr>
        <w:t xml:space="preserve"> </w:t>
      </w:r>
      <w:r w:rsidRPr="00D07774">
        <w:rPr>
          <w:rFonts w:ascii="Calibri" w:hAnsi="Calibri"/>
          <w:b/>
          <w:bCs/>
        </w:rPr>
        <w:t>94</w:t>
      </w:r>
      <w:r w:rsidRPr="00D07774">
        <w:rPr>
          <w:rFonts w:ascii="Calibri" w:hAnsi="Calibri"/>
        </w:rPr>
        <w:t>: 680–686.</w:t>
      </w:r>
    </w:p>
    <w:p w14:paraId="038ABFB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lker D</w:t>
      </w:r>
      <w:r w:rsidRPr="00D07774">
        <w:rPr>
          <w:rFonts w:ascii="Calibri" w:hAnsi="Calibri"/>
        </w:rPr>
        <w:t xml:space="preserve">. </w:t>
      </w:r>
      <w:r w:rsidRPr="00D07774">
        <w:rPr>
          <w:rFonts w:ascii="Calibri" w:hAnsi="Calibri"/>
          <w:b/>
          <w:bCs/>
        </w:rPr>
        <w:t>1990</w:t>
      </w:r>
      <w:r w:rsidRPr="00D07774">
        <w:rPr>
          <w:rFonts w:ascii="Calibri" w:hAnsi="Calibri"/>
        </w:rPr>
        <w:t xml:space="preserve">. </w:t>
      </w:r>
      <w:r w:rsidRPr="00D07774">
        <w:rPr>
          <w:rFonts w:ascii="Calibri" w:hAnsi="Calibri"/>
          <w:i/>
          <w:iCs/>
        </w:rPr>
        <w:t>The Use of the Oxygen Electrode and Fluorescence Probes in Simple Measurements of Photosynthesis</w:t>
      </w:r>
      <w:r w:rsidRPr="00D07774">
        <w:rPr>
          <w:rFonts w:ascii="Calibri" w:hAnsi="Calibri"/>
        </w:rPr>
        <w:t>. Sheffield: Oxygraphics Ltd.</w:t>
      </w:r>
    </w:p>
    <w:p w14:paraId="7CEAA9D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n M, Liu P, Xia J, Rosenberg JN, Oyler GA, Betenbaugh MJ, Nie Z, Qiu G</w:t>
      </w:r>
      <w:r w:rsidRPr="00D07774">
        <w:rPr>
          <w:rFonts w:ascii="Calibri" w:hAnsi="Calibri"/>
        </w:rPr>
        <w:t xml:space="preserve">. </w:t>
      </w:r>
      <w:r w:rsidRPr="00D07774">
        <w:rPr>
          <w:rFonts w:ascii="Calibri" w:hAnsi="Calibri"/>
          <w:b/>
          <w:bCs/>
        </w:rPr>
        <w:t>2011</w:t>
      </w:r>
      <w:r w:rsidRPr="00D07774">
        <w:rPr>
          <w:rFonts w:ascii="Calibri" w:hAnsi="Calibri"/>
        </w:rPr>
        <w:t xml:space="preserve">. The effect of mixotrophy on microalgal growth, lipid content, and expression levels of three pathway genes in Chlorella sorokiniana. </w:t>
      </w:r>
      <w:r w:rsidRPr="00D07774">
        <w:rPr>
          <w:rFonts w:ascii="Calibri" w:hAnsi="Calibri"/>
          <w:i/>
          <w:iCs/>
        </w:rPr>
        <w:t>Applied Microbiology and Biotechnology</w:t>
      </w:r>
      <w:r w:rsidRPr="00D07774">
        <w:rPr>
          <w:rFonts w:ascii="Calibri" w:hAnsi="Calibri"/>
        </w:rPr>
        <w:t xml:space="preserve"> </w:t>
      </w:r>
      <w:r w:rsidRPr="00D07774">
        <w:rPr>
          <w:rFonts w:ascii="Calibri" w:hAnsi="Calibri"/>
          <w:b/>
          <w:bCs/>
        </w:rPr>
        <w:t>91</w:t>
      </w:r>
      <w:r w:rsidRPr="00D07774">
        <w:rPr>
          <w:rFonts w:ascii="Calibri" w:hAnsi="Calibri"/>
        </w:rPr>
        <w:t>: 835–844.</w:t>
      </w:r>
    </w:p>
    <w:p w14:paraId="5183C5A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ng L, Li Y, Chen P, Min M, Cheng Y, Zhu J, Ruan R</w:t>
      </w:r>
      <w:r w:rsidRPr="00D07774">
        <w:rPr>
          <w:rFonts w:ascii="Calibri" w:hAnsi="Calibri"/>
        </w:rPr>
        <w:t xml:space="preserve">. </w:t>
      </w:r>
      <w:r w:rsidRPr="00D07774">
        <w:rPr>
          <w:rFonts w:ascii="Calibri" w:hAnsi="Calibri"/>
          <w:b/>
          <w:bCs/>
        </w:rPr>
        <w:t>2010a</w:t>
      </w:r>
      <w:r w:rsidRPr="00D07774">
        <w:rPr>
          <w:rFonts w:ascii="Calibri" w:hAnsi="Calibri"/>
        </w:rPr>
        <w:t xml:space="preserve">. Anaerobic digested dairy manure as a nutrient supplement for cultivation of oil-rich green microalgae Chlorella sp.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1</w:t>
      </w:r>
      <w:r w:rsidRPr="00D07774">
        <w:rPr>
          <w:rFonts w:ascii="Calibri" w:hAnsi="Calibri"/>
        </w:rPr>
        <w:t>: 2623–2628.</w:t>
      </w:r>
    </w:p>
    <w:p w14:paraId="4742520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ng B, Li Y, Wu N, Lan CQ</w:t>
      </w:r>
      <w:r w:rsidRPr="00D07774">
        <w:rPr>
          <w:rFonts w:ascii="Calibri" w:hAnsi="Calibri"/>
        </w:rPr>
        <w:t xml:space="preserve">. </w:t>
      </w:r>
      <w:r w:rsidRPr="00D07774">
        <w:rPr>
          <w:rFonts w:ascii="Calibri" w:hAnsi="Calibri"/>
          <w:b/>
          <w:bCs/>
        </w:rPr>
        <w:t>2008</w:t>
      </w:r>
      <w:r w:rsidRPr="00D07774">
        <w:rPr>
          <w:rFonts w:ascii="Calibri" w:hAnsi="Calibri"/>
        </w:rPr>
        <w:t xml:space="preserve">. CO2 bio-mitigation using microalgae. </w:t>
      </w:r>
      <w:r w:rsidRPr="00D07774">
        <w:rPr>
          <w:rFonts w:ascii="Calibri" w:hAnsi="Calibri"/>
          <w:i/>
          <w:iCs/>
        </w:rPr>
        <w:t>Applied Microbiology and Biotechnology</w:t>
      </w:r>
      <w:r w:rsidRPr="00D07774">
        <w:rPr>
          <w:rFonts w:ascii="Calibri" w:hAnsi="Calibri"/>
        </w:rPr>
        <w:t xml:space="preserve"> </w:t>
      </w:r>
      <w:r w:rsidRPr="00D07774">
        <w:rPr>
          <w:rFonts w:ascii="Calibri" w:hAnsi="Calibri"/>
          <w:b/>
          <w:bCs/>
        </w:rPr>
        <w:t>79</w:t>
      </w:r>
      <w:r w:rsidRPr="00D07774">
        <w:rPr>
          <w:rFonts w:ascii="Calibri" w:hAnsi="Calibri"/>
        </w:rPr>
        <w:t>: 707–718.</w:t>
      </w:r>
    </w:p>
    <w:p w14:paraId="5652103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Wang L, Min M, Li Y, Chen P, Chen Y, Liu Y, Wang Y, Ruan R</w:t>
      </w:r>
      <w:r w:rsidRPr="00D07774">
        <w:rPr>
          <w:rFonts w:ascii="Calibri" w:hAnsi="Calibri"/>
        </w:rPr>
        <w:t xml:space="preserve">. </w:t>
      </w:r>
      <w:r w:rsidRPr="00D07774">
        <w:rPr>
          <w:rFonts w:ascii="Calibri" w:hAnsi="Calibri"/>
          <w:b/>
          <w:bCs/>
        </w:rPr>
        <w:t>2010b</w:t>
      </w:r>
      <w:r w:rsidRPr="00D07774">
        <w:rPr>
          <w:rFonts w:ascii="Calibri" w:hAnsi="Calibri"/>
        </w:rPr>
        <w:t xml:space="preserve">. Cultivation of Green Algae Chlorella sp. in Different Wastewaters from Municipal Wastewater Treatment Plant. </w:t>
      </w:r>
      <w:r w:rsidRPr="00D07774">
        <w:rPr>
          <w:rFonts w:ascii="Calibri" w:hAnsi="Calibri"/>
          <w:i/>
          <w:iCs/>
        </w:rPr>
        <w:t>Applied Biochemistry and Biotechnology</w:t>
      </w:r>
      <w:r w:rsidRPr="00D07774">
        <w:rPr>
          <w:rFonts w:ascii="Calibri" w:hAnsi="Calibri"/>
        </w:rPr>
        <w:t xml:space="preserve"> </w:t>
      </w:r>
      <w:r w:rsidRPr="00D07774">
        <w:rPr>
          <w:rFonts w:ascii="Calibri" w:hAnsi="Calibri"/>
          <w:b/>
          <w:bCs/>
        </w:rPr>
        <w:t>162</w:t>
      </w:r>
      <w:r w:rsidRPr="00D07774">
        <w:rPr>
          <w:rFonts w:ascii="Calibri" w:hAnsi="Calibri"/>
        </w:rPr>
        <w:t>: 1174–1186.</w:t>
      </w:r>
    </w:p>
    <w:p w14:paraId="2544EBDE"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ng Y, Peng J</w:t>
      </w:r>
      <w:r w:rsidRPr="00D07774">
        <w:rPr>
          <w:rFonts w:ascii="Calibri" w:hAnsi="Calibri"/>
        </w:rPr>
        <w:t xml:space="preserve">. </w:t>
      </w:r>
      <w:r w:rsidRPr="00D07774">
        <w:rPr>
          <w:rFonts w:ascii="Calibri" w:hAnsi="Calibri"/>
          <w:b/>
          <w:bCs/>
        </w:rPr>
        <w:t>2008</w:t>
      </w:r>
      <w:r w:rsidRPr="00D07774">
        <w:rPr>
          <w:rFonts w:ascii="Calibri" w:hAnsi="Calibri"/>
        </w:rPr>
        <w:t xml:space="preserve">. Growth-associated biosynthesis of astaxanthin in heterotrophic Chlorella zofingiensis (Chlorophyta). </w:t>
      </w:r>
      <w:r w:rsidRPr="00D07774">
        <w:rPr>
          <w:rFonts w:ascii="Calibri" w:hAnsi="Calibri"/>
          <w:i/>
          <w:iCs/>
        </w:rPr>
        <w:t>World Journal of Microbiology and Biotechnology</w:t>
      </w:r>
      <w:r w:rsidRPr="00D07774">
        <w:rPr>
          <w:rFonts w:ascii="Calibri" w:hAnsi="Calibri"/>
        </w:rPr>
        <w:t xml:space="preserve"> </w:t>
      </w:r>
      <w:r w:rsidRPr="00D07774">
        <w:rPr>
          <w:rFonts w:ascii="Calibri" w:hAnsi="Calibri"/>
          <w:b/>
          <w:bCs/>
        </w:rPr>
        <w:t>24</w:t>
      </w:r>
      <w:r w:rsidRPr="00D07774">
        <w:rPr>
          <w:rFonts w:ascii="Calibri" w:hAnsi="Calibri"/>
        </w:rPr>
        <w:t>: 1915–1922.</w:t>
      </w:r>
    </w:p>
    <w:p w14:paraId="60196DF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Wang K, </w:t>
      </w:r>
      <w:r w:rsidR="00FC200A" w:rsidRPr="00D07774">
        <w:rPr>
          <w:rFonts w:ascii="Calibri" w:hAnsi="Calibri"/>
          <w:b/>
          <w:bCs/>
        </w:rPr>
        <w:t>Shi T, Piven I, Inaba M, Uliczka F</w:t>
      </w:r>
      <w:r w:rsidRPr="00D07774">
        <w:rPr>
          <w:rFonts w:ascii="Calibri" w:hAnsi="Calibri"/>
          <w:b/>
          <w:bCs/>
        </w:rPr>
        <w:t>, Kramer D, Enke H, Baier K,</w:t>
      </w:r>
      <w:r w:rsidR="00FC200A" w:rsidRPr="00D07774">
        <w:rPr>
          <w:rFonts w:ascii="Calibri" w:hAnsi="Calibri"/>
          <w:b/>
          <w:bCs/>
        </w:rPr>
        <w:t xml:space="preserve"> Friedrich A,</w:t>
      </w:r>
      <w:r w:rsidRPr="00D07774">
        <w:rPr>
          <w:rFonts w:ascii="Calibri" w:hAnsi="Calibri"/>
          <w:b/>
          <w:bCs/>
        </w:rPr>
        <w:t xml:space="preserve"> Duehring U</w:t>
      </w:r>
      <w:r w:rsidRPr="00D07774">
        <w:rPr>
          <w:rFonts w:ascii="Calibri" w:hAnsi="Calibri"/>
        </w:rPr>
        <w:t xml:space="preserve">. </w:t>
      </w:r>
      <w:r w:rsidRPr="00D07774">
        <w:rPr>
          <w:rFonts w:ascii="Calibri" w:hAnsi="Calibri"/>
          <w:b/>
          <w:bCs/>
        </w:rPr>
        <w:t>2014</w:t>
      </w:r>
      <w:r w:rsidRPr="00D07774">
        <w:rPr>
          <w:rFonts w:ascii="Calibri" w:hAnsi="Calibri"/>
        </w:rPr>
        <w:t>. Cyanobacterium sp. for production of compounds.</w:t>
      </w:r>
      <w:r w:rsidR="00FC200A">
        <w:rPr>
          <w:rFonts w:ascii="Calibri" w:hAnsi="Calibri"/>
        </w:rPr>
        <w:t xml:space="preserve"> WO</w:t>
      </w:r>
      <w:r w:rsidR="00FC200A" w:rsidRPr="00FC200A">
        <w:rPr>
          <w:rFonts w:ascii="Calibri" w:hAnsi="Calibri"/>
        </w:rPr>
        <w:t>/2014/100799</w:t>
      </w:r>
      <w:r w:rsidR="00FC200A">
        <w:rPr>
          <w:rFonts w:ascii="Calibri" w:hAnsi="Calibri"/>
        </w:rPr>
        <w:t>.</w:t>
      </w:r>
    </w:p>
    <w:p w14:paraId="4A9CF0D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ng ZT, Ullrich N, Joo S, Waffenschmidt S, Goodenough U</w:t>
      </w:r>
      <w:r w:rsidRPr="00D07774">
        <w:rPr>
          <w:rFonts w:ascii="Calibri" w:hAnsi="Calibri"/>
        </w:rPr>
        <w:t xml:space="preserve">. </w:t>
      </w:r>
      <w:r w:rsidRPr="00D07774">
        <w:rPr>
          <w:rFonts w:ascii="Calibri" w:hAnsi="Calibri"/>
          <w:b/>
          <w:bCs/>
        </w:rPr>
        <w:t>2009</w:t>
      </w:r>
      <w:r w:rsidRPr="00D07774">
        <w:rPr>
          <w:rFonts w:ascii="Calibri" w:hAnsi="Calibri"/>
        </w:rPr>
        <w:t xml:space="preserve">. Algal Lipid Bodies: Stress Induction, Purification, and Biochemical Characterization in Wild-Type and Starchless Chlamydomonas reinhardtii. </w:t>
      </w:r>
      <w:r w:rsidRPr="00D07774">
        <w:rPr>
          <w:rFonts w:ascii="Calibri" w:hAnsi="Calibri"/>
          <w:i/>
          <w:iCs/>
        </w:rPr>
        <w:t>Eukaryotic Cell</w:t>
      </w:r>
      <w:r w:rsidRPr="00D07774">
        <w:rPr>
          <w:rFonts w:ascii="Calibri" w:hAnsi="Calibri"/>
        </w:rPr>
        <w:t xml:space="preserve"> </w:t>
      </w:r>
      <w:r w:rsidRPr="00D07774">
        <w:rPr>
          <w:rFonts w:ascii="Calibri" w:hAnsi="Calibri"/>
          <w:b/>
          <w:bCs/>
        </w:rPr>
        <w:t>8</w:t>
      </w:r>
      <w:r w:rsidRPr="00D07774">
        <w:rPr>
          <w:rFonts w:ascii="Calibri" w:hAnsi="Calibri"/>
        </w:rPr>
        <w:t>: 1856–1868.</w:t>
      </w:r>
    </w:p>
    <w:p w14:paraId="01D0BDA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ng H, Xiong H, Hui Z, Zeng X</w:t>
      </w:r>
      <w:r w:rsidRPr="00D07774">
        <w:rPr>
          <w:rFonts w:ascii="Calibri" w:hAnsi="Calibri"/>
        </w:rPr>
        <w:t xml:space="preserve">. </w:t>
      </w:r>
      <w:r w:rsidRPr="00D07774">
        <w:rPr>
          <w:rFonts w:ascii="Calibri" w:hAnsi="Calibri"/>
          <w:b/>
          <w:bCs/>
        </w:rPr>
        <w:t>2012</w:t>
      </w:r>
      <w:r w:rsidRPr="00D07774">
        <w:rPr>
          <w:rFonts w:ascii="Calibri" w:hAnsi="Calibri"/>
        </w:rPr>
        <w:t xml:space="preserve">. Mixotrophic cultivation of Chlorella pyrenoidosa with diluted primary piggery wastewater to produce lipids.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4</w:t>
      </w:r>
      <w:r w:rsidRPr="00D07774">
        <w:rPr>
          <w:rFonts w:ascii="Calibri" w:hAnsi="Calibri"/>
        </w:rPr>
        <w:t>: 215–220.</w:t>
      </w:r>
    </w:p>
    <w:p w14:paraId="40087D1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rburg</w:t>
      </w:r>
      <w:r w:rsidRPr="00D07774">
        <w:rPr>
          <w:rFonts w:ascii="Calibri" w:hAnsi="Calibri"/>
        </w:rPr>
        <w:t xml:space="preserve">. </w:t>
      </w:r>
      <w:r w:rsidRPr="00D07774">
        <w:rPr>
          <w:rFonts w:ascii="Calibri" w:hAnsi="Calibri"/>
          <w:b/>
          <w:bCs/>
        </w:rPr>
        <w:t>1919</w:t>
      </w:r>
      <w:r w:rsidRPr="00D07774">
        <w:rPr>
          <w:rFonts w:ascii="Calibri" w:hAnsi="Calibri"/>
        </w:rPr>
        <w:t xml:space="preserve">. Uber die Geschwindigkeit der Kohlensaurezersetzung in lebenden Zellen. </w:t>
      </w:r>
      <w:r w:rsidR="00FC200A" w:rsidRPr="00FC200A">
        <w:rPr>
          <w:rFonts w:ascii="Calibri" w:hAnsi="Calibri"/>
          <w:i/>
          <w:iCs/>
        </w:rPr>
        <w:t>Biochemische Zeitschrift</w:t>
      </w:r>
      <w:r w:rsidRPr="00D07774">
        <w:rPr>
          <w:rFonts w:ascii="Calibri" w:hAnsi="Calibri"/>
        </w:rPr>
        <w:t xml:space="preserve"> </w:t>
      </w:r>
      <w:r w:rsidRPr="00D07774">
        <w:rPr>
          <w:rFonts w:ascii="Calibri" w:hAnsi="Calibri"/>
          <w:b/>
          <w:bCs/>
        </w:rPr>
        <w:t>100</w:t>
      </w:r>
      <w:r w:rsidRPr="00D07774">
        <w:rPr>
          <w:rFonts w:ascii="Calibri" w:hAnsi="Calibri"/>
        </w:rPr>
        <w:t>: 230–270.</w:t>
      </w:r>
    </w:p>
    <w:p w14:paraId="20B2E75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rburg O, Negelein E</w:t>
      </w:r>
      <w:r w:rsidRPr="00D07774">
        <w:rPr>
          <w:rFonts w:ascii="Calibri" w:hAnsi="Calibri"/>
        </w:rPr>
        <w:t xml:space="preserve">. </w:t>
      </w:r>
      <w:r w:rsidRPr="00D07774">
        <w:rPr>
          <w:rFonts w:ascii="Calibri" w:hAnsi="Calibri"/>
          <w:b/>
          <w:bCs/>
        </w:rPr>
        <w:t>1920</w:t>
      </w:r>
      <w:r w:rsidRPr="00D07774">
        <w:rPr>
          <w:rFonts w:ascii="Calibri" w:hAnsi="Calibri"/>
        </w:rPr>
        <w:t xml:space="preserve">. Uber die Reduktion der Salpetersa in grunen Zellen. </w:t>
      </w:r>
      <w:r w:rsidR="00FC200A" w:rsidRPr="00FC200A">
        <w:rPr>
          <w:rFonts w:ascii="Calibri" w:hAnsi="Calibri"/>
          <w:i/>
          <w:iCs/>
        </w:rPr>
        <w:t xml:space="preserve">Biochemische Zeitschrift </w:t>
      </w:r>
      <w:r w:rsidRPr="00D07774">
        <w:rPr>
          <w:rFonts w:ascii="Calibri" w:hAnsi="Calibri"/>
          <w:b/>
          <w:bCs/>
        </w:rPr>
        <w:t>110</w:t>
      </w:r>
      <w:r w:rsidRPr="00D07774">
        <w:rPr>
          <w:rFonts w:ascii="Calibri" w:hAnsi="Calibri"/>
        </w:rPr>
        <w:t>: 66–115.</w:t>
      </w:r>
    </w:p>
    <w:p w14:paraId="0A62EB1A"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se N, Black PN, Stanley BA, DiRusso CC</w:t>
      </w:r>
      <w:r w:rsidRPr="00D07774">
        <w:rPr>
          <w:rFonts w:ascii="Calibri" w:hAnsi="Calibri"/>
        </w:rPr>
        <w:t xml:space="preserve">. </w:t>
      </w:r>
      <w:r w:rsidRPr="00D07774">
        <w:rPr>
          <w:rFonts w:ascii="Calibri" w:hAnsi="Calibri"/>
          <w:b/>
          <w:bCs/>
        </w:rPr>
        <w:t>2014</w:t>
      </w:r>
      <w:r w:rsidRPr="00D07774">
        <w:rPr>
          <w:rFonts w:ascii="Calibri" w:hAnsi="Calibri"/>
        </w:rPr>
        <w:t xml:space="preserve">. Integrated Quantitative Analysis of Nitrogen Stress Response in Chlamydomonas reinhardtii Using Metabolite and Protein Profiling. </w:t>
      </w:r>
      <w:r w:rsidRPr="00D07774">
        <w:rPr>
          <w:rFonts w:ascii="Calibri" w:hAnsi="Calibri"/>
          <w:i/>
          <w:iCs/>
        </w:rPr>
        <w:t>Journal of Proteome Research</w:t>
      </w:r>
      <w:r w:rsidRPr="00D07774">
        <w:rPr>
          <w:rFonts w:ascii="Calibri" w:hAnsi="Calibri"/>
        </w:rPr>
        <w:t xml:space="preserve"> </w:t>
      </w:r>
      <w:r w:rsidRPr="00D07774">
        <w:rPr>
          <w:rFonts w:ascii="Calibri" w:hAnsi="Calibri"/>
          <w:b/>
          <w:bCs/>
        </w:rPr>
        <w:t>13</w:t>
      </w:r>
      <w:r w:rsidRPr="00D07774">
        <w:rPr>
          <w:rFonts w:ascii="Calibri" w:hAnsi="Calibri"/>
        </w:rPr>
        <w:t>: 1373–1396.</w:t>
      </w:r>
    </w:p>
    <w:p w14:paraId="0FE1F1C8"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attebled F, Buléon A, Bouchet B, Ral J-P, Liénard L, Delvallé D, Binderup K, Dauvillée D, Ball S, D’Hulst C</w:t>
      </w:r>
      <w:r w:rsidRPr="00D07774">
        <w:rPr>
          <w:rFonts w:ascii="Calibri" w:hAnsi="Calibri"/>
        </w:rPr>
        <w:t xml:space="preserve">. </w:t>
      </w:r>
      <w:r w:rsidRPr="00D07774">
        <w:rPr>
          <w:rFonts w:ascii="Calibri" w:hAnsi="Calibri"/>
          <w:b/>
          <w:bCs/>
        </w:rPr>
        <w:t>2002</w:t>
      </w:r>
      <w:r w:rsidRPr="00D07774">
        <w:rPr>
          <w:rFonts w:ascii="Calibri" w:hAnsi="Calibri"/>
        </w:rPr>
        <w:t xml:space="preserve">. Granule-bound starch synthase I. </w:t>
      </w:r>
      <w:r w:rsidRPr="00D07774">
        <w:rPr>
          <w:rFonts w:ascii="Calibri" w:hAnsi="Calibri"/>
          <w:i/>
          <w:iCs/>
        </w:rPr>
        <w:t>European Journal of Biochemistry</w:t>
      </w:r>
      <w:r w:rsidRPr="00D07774">
        <w:rPr>
          <w:rFonts w:ascii="Calibri" w:hAnsi="Calibri"/>
        </w:rPr>
        <w:t xml:space="preserve"> </w:t>
      </w:r>
      <w:r w:rsidRPr="00D07774">
        <w:rPr>
          <w:rFonts w:ascii="Calibri" w:hAnsi="Calibri"/>
          <w:b/>
          <w:bCs/>
        </w:rPr>
        <w:t>269</w:t>
      </w:r>
      <w:r w:rsidRPr="00D07774">
        <w:rPr>
          <w:rFonts w:ascii="Calibri" w:hAnsi="Calibri"/>
        </w:rPr>
        <w:t>: 3810–3820.</w:t>
      </w:r>
    </w:p>
    <w:p w14:paraId="6A05350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 xml:space="preserve">Weselake RJ, Shah S, Tang M, Quant PA, Snyder CL, Furukawa-Stoffer TL, Zhu W, Taylor DC, Zou J, Kumar A, </w:t>
      </w:r>
      <w:r w:rsidRPr="00D07774">
        <w:rPr>
          <w:rFonts w:ascii="Calibri" w:hAnsi="Calibri"/>
          <w:b/>
          <w:bCs/>
          <w:i/>
          <w:iCs/>
        </w:rPr>
        <w:t>et al.</w:t>
      </w:r>
      <w:r w:rsidRPr="00D07774">
        <w:rPr>
          <w:rFonts w:ascii="Calibri" w:hAnsi="Calibri"/>
        </w:rPr>
        <w:t xml:space="preserve"> </w:t>
      </w:r>
      <w:r w:rsidRPr="00D07774">
        <w:rPr>
          <w:rFonts w:ascii="Calibri" w:hAnsi="Calibri"/>
          <w:b/>
          <w:bCs/>
        </w:rPr>
        <w:t>2008</w:t>
      </w:r>
      <w:r w:rsidRPr="00D07774">
        <w:rPr>
          <w:rFonts w:ascii="Calibri" w:hAnsi="Calibri"/>
        </w:rPr>
        <w:t xml:space="preserve">. Metabolic control analysis is helpful for informed genetic manipulation of oilseed rape (Brassica napus) to increase seed oil content. </w:t>
      </w:r>
      <w:r w:rsidRPr="00D07774">
        <w:rPr>
          <w:rFonts w:ascii="Calibri" w:hAnsi="Calibri"/>
          <w:i/>
          <w:iCs/>
        </w:rPr>
        <w:t>Journal of Experimental Botany</w:t>
      </w:r>
      <w:r w:rsidRPr="00D07774">
        <w:rPr>
          <w:rFonts w:ascii="Calibri" w:hAnsi="Calibri"/>
        </w:rPr>
        <w:t xml:space="preserve"> </w:t>
      </w:r>
      <w:r w:rsidRPr="00D07774">
        <w:rPr>
          <w:rFonts w:ascii="Calibri" w:hAnsi="Calibri"/>
          <w:b/>
          <w:bCs/>
        </w:rPr>
        <w:t>59</w:t>
      </w:r>
      <w:r w:rsidRPr="00D07774">
        <w:rPr>
          <w:rFonts w:ascii="Calibri" w:hAnsi="Calibri"/>
        </w:rPr>
        <w:t>: 3543–3549.</w:t>
      </w:r>
    </w:p>
    <w:p w14:paraId="64CF862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estfall PJ, Gardner TS</w:t>
      </w:r>
      <w:r w:rsidRPr="00D07774">
        <w:rPr>
          <w:rFonts w:ascii="Calibri" w:hAnsi="Calibri"/>
        </w:rPr>
        <w:t xml:space="preserve">. </w:t>
      </w:r>
      <w:r w:rsidRPr="00D07774">
        <w:rPr>
          <w:rFonts w:ascii="Calibri" w:hAnsi="Calibri"/>
          <w:b/>
          <w:bCs/>
        </w:rPr>
        <w:t>2011</w:t>
      </w:r>
      <w:r w:rsidRPr="00D07774">
        <w:rPr>
          <w:rFonts w:ascii="Calibri" w:hAnsi="Calibri"/>
        </w:rPr>
        <w:t xml:space="preserve">. Industrial fermentation of renewable diesel fuels. </w:t>
      </w:r>
      <w:r w:rsidRPr="00D07774">
        <w:rPr>
          <w:rFonts w:ascii="Calibri" w:hAnsi="Calibri"/>
          <w:i/>
          <w:iCs/>
        </w:rPr>
        <w:t>Current Opinion in Biotechnology</w:t>
      </w:r>
      <w:r w:rsidRPr="00D07774">
        <w:rPr>
          <w:rFonts w:ascii="Calibri" w:hAnsi="Calibri"/>
        </w:rPr>
        <w:t xml:space="preserve"> </w:t>
      </w:r>
      <w:r w:rsidRPr="00D07774">
        <w:rPr>
          <w:rFonts w:ascii="Calibri" w:hAnsi="Calibri"/>
          <w:b/>
          <w:bCs/>
        </w:rPr>
        <w:t>22</w:t>
      </w:r>
      <w:r w:rsidRPr="00D07774">
        <w:rPr>
          <w:rFonts w:ascii="Calibri" w:hAnsi="Calibri"/>
        </w:rPr>
        <w:t>: 344–350.</w:t>
      </w:r>
    </w:p>
    <w:p w14:paraId="0859C29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iessner W</w:t>
      </w:r>
      <w:r w:rsidRPr="00D07774">
        <w:rPr>
          <w:rFonts w:ascii="Calibri" w:hAnsi="Calibri"/>
        </w:rPr>
        <w:t xml:space="preserve">. </w:t>
      </w:r>
      <w:r w:rsidRPr="00D07774">
        <w:rPr>
          <w:rFonts w:ascii="Calibri" w:hAnsi="Calibri"/>
          <w:b/>
          <w:bCs/>
        </w:rPr>
        <w:t>1965</w:t>
      </w:r>
      <w:r w:rsidRPr="00D07774">
        <w:rPr>
          <w:rFonts w:ascii="Calibri" w:hAnsi="Calibri"/>
        </w:rPr>
        <w:t xml:space="preserve">. Quantum Requirement for Acetate Assimilation and Its Significance for Quantum Measurements in Photophosphorylation. </w:t>
      </w:r>
      <w:r w:rsidRPr="00D07774">
        <w:rPr>
          <w:rFonts w:ascii="Calibri" w:hAnsi="Calibri"/>
          <w:i/>
          <w:iCs/>
        </w:rPr>
        <w:t>Nature</w:t>
      </w:r>
      <w:r w:rsidRPr="00D07774">
        <w:rPr>
          <w:rFonts w:ascii="Calibri" w:hAnsi="Calibri"/>
        </w:rPr>
        <w:t xml:space="preserve"> </w:t>
      </w:r>
      <w:r w:rsidRPr="00D07774">
        <w:rPr>
          <w:rFonts w:ascii="Calibri" w:hAnsi="Calibri"/>
          <w:b/>
          <w:bCs/>
        </w:rPr>
        <w:t>205</w:t>
      </w:r>
      <w:r w:rsidRPr="00D07774">
        <w:rPr>
          <w:rFonts w:ascii="Calibri" w:hAnsi="Calibri"/>
        </w:rPr>
        <w:t>: 56–57.</w:t>
      </w:r>
    </w:p>
    <w:p w14:paraId="768AAE1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iessner W, Gaffron H</w:t>
      </w:r>
      <w:r w:rsidRPr="00D07774">
        <w:rPr>
          <w:rFonts w:ascii="Calibri" w:hAnsi="Calibri"/>
        </w:rPr>
        <w:t xml:space="preserve">. </w:t>
      </w:r>
      <w:r w:rsidRPr="00D07774">
        <w:rPr>
          <w:rFonts w:ascii="Calibri" w:hAnsi="Calibri"/>
          <w:b/>
          <w:bCs/>
        </w:rPr>
        <w:t>1964</w:t>
      </w:r>
      <w:r w:rsidRPr="00D07774">
        <w:rPr>
          <w:rFonts w:ascii="Calibri" w:hAnsi="Calibri"/>
        </w:rPr>
        <w:t xml:space="preserve">. Role of Photosynthesis in the Light-induced Assimilation of Acetate by Chlamydobotrys. </w:t>
      </w:r>
      <w:r w:rsidRPr="00D07774">
        <w:rPr>
          <w:rFonts w:ascii="Calibri" w:hAnsi="Calibri"/>
          <w:i/>
          <w:iCs/>
        </w:rPr>
        <w:t>Nature</w:t>
      </w:r>
      <w:r w:rsidRPr="00D07774">
        <w:rPr>
          <w:rFonts w:ascii="Calibri" w:hAnsi="Calibri"/>
        </w:rPr>
        <w:t xml:space="preserve"> </w:t>
      </w:r>
      <w:r w:rsidRPr="00D07774">
        <w:rPr>
          <w:rFonts w:ascii="Calibri" w:hAnsi="Calibri"/>
          <w:b/>
          <w:bCs/>
        </w:rPr>
        <w:t>201</w:t>
      </w:r>
      <w:r w:rsidRPr="00D07774">
        <w:rPr>
          <w:rFonts w:ascii="Calibri" w:hAnsi="Calibri"/>
        </w:rPr>
        <w:t>: 725–726.</w:t>
      </w:r>
    </w:p>
    <w:p w14:paraId="41465C2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lastRenderedPageBreak/>
        <w:t>Wigmosta MS, Coleman AM, Skaggs RJ, Huesemann MH, Lane LJ</w:t>
      </w:r>
      <w:r w:rsidRPr="00D07774">
        <w:rPr>
          <w:rFonts w:ascii="Calibri" w:hAnsi="Calibri"/>
        </w:rPr>
        <w:t xml:space="preserve">. </w:t>
      </w:r>
      <w:r w:rsidRPr="00D07774">
        <w:rPr>
          <w:rFonts w:ascii="Calibri" w:hAnsi="Calibri"/>
          <w:b/>
          <w:bCs/>
        </w:rPr>
        <w:t>2011</w:t>
      </w:r>
      <w:r w:rsidRPr="00D07774">
        <w:rPr>
          <w:rFonts w:ascii="Calibri" w:hAnsi="Calibri"/>
        </w:rPr>
        <w:t xml:space="preserve">. National microalgae biofuel production potential and resource demand. </w:t>
      </w:r>
      <w:r w:rsidRPr="00D07774">
        <w:rPr>
          <w:rFonts w:ascii="Calibri" w:hAnsi="Calibri"/>
          <w:i/>
          <w:iCs/>
        </w:rPr>
        <w:t>Water Resources Research</w:t>
      </w:r>
      <w:r w:rsidRPr="00D07774">
        <w:rPr>
          <w:rFonts w:ascii="Calibri" w:hAnsi="Calibri"/>
        </w:rPr>
        <w:t xml:space="preserve"> </w:t>
      </w:r>
      <w:r w:rsidRPr="00D07774">
        <w:rPr>
          <w:rFonts w:ascii="Calibri" w:hAnsi="Calibri"/>
          <w:b/>
          <w:bCs/>
        </w:rPr>
        <w:t>47</w:t>
      </w:r>
      <w:r w:rsidRPr="00D07774">
        <w:rPr>
          <w:rFonts w:ascii="Calibri" w:hAnsi="Calibri"/>
        </w:rPr>
        <w:t>:</w:t>
      </w:r>
      <w:r w:rsidR="00BA5B42">
        <w:rPr>
          <w:rFonts w:ascii="Calibri" w:hAnsi="Calibri"/>
        </w:rPr>
        <w:t xml:space="preserve"> W00H04.</w:t>
      </w:r>
    </w:p>
    <w:p w14:paraId="434A71A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ijffels RH, Barbosa MJ</w:t>
      </w:r>
      <w:r w:rsidRPr="00D07774">
        <w:rPr>
          <w:rFonts w:ascii="Calibri" w:hAnsi="Calibri"/>
        </w:rPr>
        <w:t xml:space="preserve">. </w:t>
      </w:r>
      <w:r w:rsidRPr="00D07774">
        <w:rPr>
          <w:rFonts w:ascii="Calibri" w:hAnsi="Calibri"/>
          <w:b/>
          <w:bCs/>
        </w:rPr>
        <w:t>2010</w:t>
      </w:r>
      <w:r w:rsidRPr="00D07774">
        <w:rPr>
          <w:rFonts w:ascii="Calibri" w:hAnsi="Calibri"/>
        </w:rPr>
        <w:t xml:space="preserve">. An Outlook on Microalgal Biofuels. </w:t>
      </w:r>
      <w:r w:rsidRPr="00D07774">
        <w:rPr>
          <w:rFonts w:ascii="Calibri" w:hAnsi="Calibri"/>
          <w:i/>
          <w:iCs/>
        </w:rPr>
        <w:t>Science</w:t>
      </w:r>
      <w:r w:rsidRPr="00D07774">
        <w:rPr>
          <w:rFonts w:ascii="Calibri" w:hAnsi="Calibri"/>
        </w:rPr>
        <w:t xml:space="preserve"> </w:t>
      </w:r>
      <w:r w:rsidRPr="00D07774">
        <w:rPr>
          <w:rFonts w:ascii="Calibri" w:hAnsi="Calibri"/>
          <w:b/>
          <w:bCs/>
        </w:rPr>
        <w:t>329</w:t>
      </w:r>
      <w:r w:rsidRPr="00D07774">
        <w:rPr>
          <w:rFonts w:ascii="Calibri" w:hAnsi="Calibri"/>
        </w:rPr>
        <w:t>: 796–799.</w:t>
      </w:r>
    </w:p>
    <w:p w14:paraId="19F5F41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illamme R, Alsafra Z, Arumugam R, Eppe G, Remacle F, Levine RD, Remacle C</w:t>
      </w:r>
      <w:r w:rsidRPr="00D07774">
        <w:rPr>
          <w:rFonts w:ascii="Calibri" w:hAnsi="Calibri"/>
        </w:rPr>
        <w:t xml:space="preserve">. </w:t>
      </w:r>
      <w:r w:rsidRPr="00D07774">
        <w:rPr>
          <w:rFonts w:ascii="Calibri" w:hAnsi="Calibri"/>
          <w:b/>
          <w:bCs/>
        </w:rPr>
        <w:t>2015</w:t>
      </w:r>
      <w:r w:rsidRPr="00D07774">
        <w:rPr>
          <w:rFonts w:ascii="Calibri" w:hAnsi="Calibri"/>
        </w:rPr>
        <w:t xml:space="preserve">. Metabolomic analysis of the green microalga Chlamydomonas reinhardtii cultivated under day/night conditions. </w:t>
      </w:r>
      <w:r w:rsidRPr="00D07774">
        <w:rPr>
          <w:rFonts w:ascii="Calibri" w:hAnsi="Calibri"/>
          <w:i/>
          <w:iCs/>
        </w:rPr>
        <w:t>Journal of Biotechnology</w:t>
      </w:r>
      <w:r w:rsidRPr="00D07774">
        <w:rPr>
          <w:rFonts w:ascii="Calibri" w:hAnsi="Calibri"/>
        </w:rPr>
        <w:t xml:space="preserve"> </w:t>
      </w:r>
      <w:r w:rsidRPr="00D07774">
        <w:rPr>
          <w:rFonts w:ascii="Calibri" w:hAnsi="Calibri"/>
          <w:b/>
          <w:bCs/>
        </w:rPr>
        <w:t>215</w:t>
      </w:r>
      <w:r w:rsidRPr="00D07774">
        <w:rPr>
          <w:rFonts w:ascii="Calibri" w:hAnsi="Calibri"/>
        </w:rPr>
        <w:t>: 20–26.</w:t>
      </w:r>
    </w:p>
    <w:p w14:paraId="0BA1346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illiams PJ le B, Laurens LML</w:t>
      </w:r>
      <w:r w:rsidRPr="00D07774">
        <w:rPr>
          <w:rFonts w:ascii="Calibri" w:hAnsi="Calibri"/>
        </w:rPr>
        <w:t xml:space="preserve">. </w:t>
      </w:r>
      <w:r w:rsidRPr="00D07774">
        <w:rPr>
          <w:rFonts w:ascii="Calibri" w:hAnsi="Calibri"/>
          <w:b/>
          <w:bCs/>
        </w:rPr>
        <w:t>2010</w:t>
      </w:r>
      <w:r w:rsidRPr="00D07774">
        <w:rPr>
          <w:rFonts w:ascii="Calibri" w:hAnsi="Calibri"/>
        </w:rPr>
        <w:t xml:space="preserve">. Microalgae as biodiesel &amp; biomass feedstocks: Review &amp; analysis of the biochemistry, energetics &amp; economics. </w:t>
      </w:r>
      <w:r w:rsidRPr="00D07774">
        <w:rPr>
          <w:rFonts w:ascii="Calibri" w:hAnsi="Calibri"/>
          <w:i/>
          <w:iCs/>
        </w:rPr>
        <w:t>Energy &amp; Environmental Science</w:t>
      </w:r>
      <w:r w:rsidRPr="00D07774">
        <w:rPr>
          <w:rFonts w:ascii="Calibri" w:hAnsi="Calibri"/>
        </w:rPr>
        <w:t xml:space="preserve"> </w:t>
      </w:r>
      <w:r w:rsidRPr="00D07774">
        <w:rPr>
          <w:rFonts w:ascii="Calibri" w:hAnsi="Calibri"/>
          <w:b/>
          <w:bCs/>
        </w:rPr>
        <w:t>3</w:t>
      </w:r>
      <w:r w:rsidRPr="00D07774">
        <w:rPr>
          <w:rFonts w:ascii="Calibri" w:hAnsi="Calibri"/>
        </w:rPr>
        <w:t>: 554–590.</w:t>
      </w:r>
    </w:p>
    <w:p w14:paraId="426503ED"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oertz I, Feffer A, Lundquist T, Nelson Y</w:t>
      </w:r>
      <w:r w:rsidRPr="00D07774">
        <w:rPr>
          <w:rFonts w:ascii="Calibri" w:hAnsi="Calibri"/>
        </w:rPr>
        <w:t xml:space="preserve">. </w:t>
      </w:r>
      <w:r w:rsidRPr="00D07774">
        <w:rPr>
          <w:rFonts w:ascii="Calibri" w:hAnsi="Calibri"/>
          <w:b/>
          <w:bCs/>
        </w:rPr>
        <w:t>2009</w:t>
      </w:r>
      <w:r w:rsidRPr="00D07774">
        <w:rPr>
          <w:rFonts w:ascii="Calibri" w:hAnsi="Calibri"/>
        </w:rPr>
        <w:t xml:space="preserve">. Algae Grown on Dairy and Municipal Wastewater for Simultaneous Nutrient Removal and Lipid Production for Biofuel Feedstock. </w:t>
      </w:r>
      <w:r w:rsidRPr="00D07774">
        <w:rPr>
          <w:rFonts w:ascii="Calibri" w:hAnsi="Calibri"/>
          <w:i/>
          <w:iCs/>
        </w:rPr>
        <w:t>Journal of Environmental Engineering</w:t>
      </w:r>
      <w:r w:rsidRPr="00D07774">
        <w:rPr>
          <w:rFonts w:ascii="Calibri" w:hAnsi="Calibri"/>
        </w:rPr>
        <w:t xml:space="preserve"> </w:t>
      </w:r>
      <w:r w:rsidRPr="00D07774">
        <w:rPr>
          <w:rFonts w:ascii="Calibri" w:hAnsi="Calibri"/>
          <w:b/>
          <w:bCs/>
        </w:rPr>
        <w:t>135</w:t>
      </w:r>
      <w:r w:rsidR="00BA5B42">
        <w:rPr>
          <w:rFonts w:ascii="Calibri" w:hAnsi="Calibri"/>
        </w:rPr>
        <w:t xml:space="preserve">: </w:t>
      </w:r>
      <w:r w:rsidR="00BA5B42" w:rsidRPr="00BA5B42">
        <w:rPr>
          <w:rFonts w:ascii="Calibri" w:hAnsi="Calibri"/>
        </w:rPr>
        <w:t>205 - 224</w:t>
      </w:r>
      <w:r w:rsidR="00BA5B42">
        <w:rPr>
          <w:rFonts w:ascii="Calibri" w:hAnsi="Calibri"/>
        </w:rPr>
        <w:t xml:space="preserve">. </w:t>
      </w:r>
    </w:p>
    <w:p w14:paraId="38547C2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olf M, Chen S, Song J, Ankenbrand M, Müller T</w:t>
      </w:r>
      <w:r w:rsidRPr="00D07774">
        <w:rPr>
          <w:rFonts w:ascii="Calibri" w:hAnsi="Calibri"/>
        </w:rPr>
        <w:t xml:space="preserve">. </w:t>
      </w:r>
      <w:r w:rsidRPr="00D07774">
        <w:rPr>
          <w:rFonts w:ascii="Calibri" w:hAnsi="Calibri"/>
          <w:b/>
          <w:bCs/>
        </w:rPr>
        <w:t>2013</w:t>
      </w:r>
      <w:r w:rsidRPr="00D07774">
        <w:rPr>
          <w:rFonts w:ascii="Calibri" w:hAnsi="Calibri"/>
        </w:rPr>
        <w:t xml:space="preserve">. Compensatory Base Changes in ITS2 Secondary Structures Correlate with the Biological Species Concept Despite Intragenomic Variability in ITS2 Sequences – A Proof of Concept. </w:t>
      </w:r>
      <w:r w:rsidRPr="00D07774">
        <w:rPr>
          <w:rFonts w:ascii="Calibri" w:hAnsi="Calibri"/>
          <w:i/>
          <w:iCs/>
        </w:rPr>
        <w:t>PLoS ONE</w:t>
      </w:r>
      <w:r w:rsidRPr="00D07774">
        <w:rPr>
          <w:rFonts w:ascii="Calibri" w:hAnsi="Calibri"/>
        </w:rPr>
        <w:t xml:space="preserve"> </w:t>
      </w:r>
      <w:r w:rsidRPr="00D07774">
        <w:rPr>
          <w:rFonts w:ascii="Calibri" w:hAnsi="Calibri"/>
          <w:b/>
          <w:bCs/>
        </w:rPr>
        <w:t>8</w:t>
      </w:r>
      <w:r w:rsidRPr="00D07774">
        <w:rPr>
          <w:rFonts w:ascii="Calibri" w:hAnsi="Calibri"/>
        </w:rPr>
        <w:t>.</w:t>
      </w:r>
    </w:p>
    <w:p w14:paraId="1C2AE07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ood AM, Everroad RC, Wingard LM</w:t>
      </w:r>
      <w:r w:rsidRPr="00D07774">
        <w:rPr>
          <w:rFonts w:ascii="Calibri" w:hAnsi="Calibri"/>
        </w:rPr>
        <w:t xml:space="preserve">. </w:t>
      </w:r>
      <w:r w:rsidRPr="00D07774">
        <w:rPr>
          <w:rFonts w:ascii="Calibri" w:hAnsi="Calibri"/>
          <w:b/>
          <w:bCs/>
        </w:rPr>
        <w:t>2005</w:t>
      </w:r>
      <w:r w:rsidRPr="00D07774">
        <w:rPr>
          <w:rFonts w:ascii="Calibri" w:hAnsi="Calibri"/>
        </w:rPr>
        <w:t>. Measuring growth rates in microalgal cultures. In: Andersen RA, ed. Algal Culturing Techniques. Burlington, MA, USA: Elsevier Academic Press, 269–286.</w:t>
      </w:r>
    </w:p>
    <w:p w14:paraId="33F142D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u LF, Chen PC, Huang AP, Lee CM</w:t>
      </w:r>
      <w:r w:rsidRPr="00D07774">
        <w:rPr>
          <w:rFonts w:ascii="Calibri" w:hAnsi="Calibri"/>
        </w:rPr>
        <w:t xml:space="preserve">. </w:t>
      </w:r>
      <w:r w:rsidRPr="00D07774">
        <w:rPr>
          <w:rFonts w:ascii="Calibri" w:hAnsi="Calibri"/>
          <w:b/>
          <w:bCs/>
        </w:rPr>
        <w:t>2012</w:t>
      </w:r>
      <w:r w:rsidRPr="00D07774">
        <w:rPr>
          <w:rFonts w:ascii="Calibri" w:hAnsi="Calibri"/>
        </w:rPr>
        <w:t xml:space="preserve">. The feasibility of biodiesel production by microalgae using industrial wastewater.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13</w:t>
      </w:r>
      <w:r w:rsidRPr="00D07774">
        <w:rPr>
          <w:rFonts w:ascii="Calibri" w:hAnsi="Calibri"/>
        </w:rPr>
        <w:t>: 14–18.</w:t>
      </w:r>
    </w:p>
    <w:p w14:paraId="499D17C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ydrzynski TJ</w:t>
      </w:r>
      <w:r w:rsidRPr="00D07774">
        <w:rPr>
          <w:rFonts w:ascii="Calibri" w:hAnsi="Calibri"/>
        </w:rPr>
        <w:t xml:space="preserve">. </w:t>
      </w:r>
      <w:r w:rsidRPr="00D07774">
        <w:rPr>
          <w:rFonts w:ascii="Calibri" w:hAnsi="Calibri"/>
          <w:b/>
          <w:bCs/>
        </w:rPr>
        <w:t>2008</w:t>
      </w:r>
      <w:r w:rsidRPr="00D07774">
        <w:rPr>
          <w:rFonts w:ascii="Calibri" w:hAnsi="Calibri"/>
        </w:rPr>
        <w:t xml:space="preserve">. Water splitting by Photosystem II—where do we go from here? </w:t>
      </w:r>
      <w:r w:rsidRPr="00D07774">
        <w:rPr>
          <w:rFonts w:ascii="Calibri" w:hAnsi="Calibri"/>
          <w:i/>
          <w:iCs/>
        </w:rPr>
        <w:t>Photosynthesis Research</w:t>
      </w:r>
      <w:r w:rsidRPr="00D07774">
        <w:rPr>
          <w:rFonts w:ascii="Calibri" w:hAnsi="Calibri"/>
        </w:rPr>
        <w:t xml:space="preserve"> </w:t>
      </w:r>
      <w:r w:rsidRPr="00D07774">
        <w:rPr>
          <w:rFonts w:ascii="Calibri" w:hAnsi="Calibri"/>
          <w:b/>
          <w:bCs/>
        </w:rPr>
        <w:t>98</w:t>
      </w:r>
      <w:r w:rsidRPr="00D07774">
        <w:rPr>
          <w:rFonts w:ascii="Calibri" w:hAnsi="Calibri"/>
        </w:rPr>
        <w:t>: 43–51.</w:t>
      </w:r>
    </w:p>
    <w:p w14:paraId="2AA51A0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Wyman CE</w:t>
      </w:r>
      <w:r w:rsidRPr="00D07774">
        <w:rPr>
          <w:rFonts w:ascii="Calibri" w:hAnsi="Calibri"/>
        </w:rPr>
        <w:t xml:space="preserve">. </w:t>
      </w:r>
      <w:r w:rsidRPr="00D07774">
        <w:rPr>
          <w:rFonts w:ascii="Calibri" w:hAnsi="Calibri"/>
          <w:b/>
          <w:bCs/>
        </w:rPr>
        <w:t>2007</w:t>
      </w:r>
      <w:r w:rsidRPr="00D07774">
        <w:rPr>
          <w:rFonts w:ascii="Calibri" w:hAnsi="Calibri"/>
        </w:rPr>
        <w:t xml:space="preserve">. What is (and is not) vital to advancing cellulosic ethanol. </w:t>
      </w:r>
      <w:r w:rsidRPr="00D07774">
        <w:rPr>
          <w:rFonts w:ascii="Calibri" w:hAnsi="Calibri"/>
          <w:i/>
          <w:iCs/>
        </w:rPr>
        <w:t>Trends in Biotechnology</w:t>
      </w:r>
      <w:r w:rsidRPr="00D07774">
        <w:rPr>
          <w:rFonts w:ascii="Calibri" w:hAnsi="Calibri"/>
        </w:rPr>
        <w:t xml:space="preserve"> </w:t>
      </w:r>
      <w:r w:rsidRPr="00D07774">
        <w:rPr>
          <w:rFonts w:ascii="Calibri" w:hAnsi="Calibri"/>
          <w:b/>
          <w:bCs/>
        </w:rPr>
        <w:t>25</w:t>
      </w:r>
      <w:r w:rsidRPr="00D07774">
        <w:rPr>
          <w:rFonts w:ascii="Calibri" w:hAnsi="Calibri"/>
        </w:rPr>
        <w:t>: 153–157.</w:t>
      </w:r>
    </w:p>
    <w:p w14:paraId="1AE58E3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Xiao M, Mathew S, Obbard JP</w:t>
      </w:r>
      <w:r w:rsidRPr="00D07774">
        <w:rPr>
          <w:rFonts w:ascii="Calibri" w:hAnsi="Calibri"/>
        </w:rPr>
        <w:t xml:space="preserve">. </w:t>
      </w:r>
      <w:r w:rsidRPr="00D07774">
        <w:rPr>
          <w:rFonts w:ascii="Calibri" w:hAnsi="Calibri"/>
          <w:b/>
          <w:bCs/>
        </w:rPr>
        <w:t>2009</w:t>
      </w:r>
      <w:r w:rsidRPr="00D07774">
        <w:rPr>
          <w:rFonts w:ascii="Calibri" w:hAnsi="Calibri"/>
        </w:rPr>
        <w:t xml:space="preserve">. Biodiesel fuel production via transesterification of oils using lipase biocatalyst. </w:t>
      </w:r>
      <w:r w:rsidRPr="00D07774">
        <w:rPr>
          <w:rFonts w:ascii="Calibri" w:hAnsi="Calibri"/>
          <w:i/>
          <w:iCs/>
        </w:rPr>
        <w:t>GCB Bioenergy</w:t>
      </w:r>
      <w:r w:rsidRPr="00D07774">
        <w:rPr>
          <w:rFonts w:ascii="Calibri" w:hAnsi="Calibri"/>
        </w:rPr>
        <w:t xml:space="preserve"> </w:t>
      </w:r>
      <w:r w:rsidRPr="00D07774">
        <w:rPr>
          <w:rFonts w:ascii="Calibri" w:hAnsi="Calibri"/>
          <w:b/>
          <w:bCs/>
        </w:rPr>
        <w:t>1</w:t>
      </w:r>
      <w:r w:rsidRPr="00D07774">
        <w:rPr>
          <w:rFonts w:ascii="Calibri" w:hAnsi="Calibri"/>
        </w:rPr>
        <w:t>: 115–125.</w:t>
      </w:r>
    </w:p>
    <w:p w14:paraId="738D828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Xu J, Dolan MC, Medrano G, Cramer CL, Weathers PJ</w:t>
      </w:r>
      <w:r w:rsidRPr="00D07774">
        <w:rPr>
          <w:rFonts w:ascii="Calibri" w:hAnsi="Calibri"/>
        </w:rPr>
        <w:t xml:space="preserve">. </w:t>
      </w:r>
      <w:r w:rsidRPr="00D07774">
        <w:rPr>
          <w:rFonts w:ascii="Calibri" w:hAnsi="Calibri"/>
          <w:b/>
          <w:bCs/>
        </w:rPr>
        <w:t>2012</w:t>
      </w:r>
      <w:r w:rsidRPr="00D07774">
        <w:rPr>
          <w:rFonts w:ascii="Calibri" w:hAnsi="Calibri"/>
        </w:rPr>
        <w:t xml:space="preserve">. Green factory: Plants as bioproduction platforms for recombinant proteins. </w:t>
      </w:r>
      <w:r w:rsidRPr="00D07774">
        <w:rPr>
          <w:rFonts w:ascii="Calibri" w:hAnsi="Calibri"/>
          <w:i/>
          <w:iCs/>
        </w:rPr>
        <w:t>Biotechnology Advances</w:t>
      </w:r>
      <w:r w:rsidRPr="00D07774">
        <w:rPr>
          <w:rFonts w:ascii="Calibri" w:hAnsi="Calibri"/>
        </w:rPr>
        <w:t xml:space="preserve"> </w:t>
      </w:r>
      <w:r w:rsidRPr="00D07774">
        <w:rPr>
          <w:rFonts w:ascii="Calibri" w:hAnsi="Calibri"/>
          <w:b/>
          <w:bCs/>
        </w:rPr>
        <w:t>30</w:t>
      </w:r>
      <w:r w:rsidRPr="00D07774">
        <w:rPr>
          <w:rFonts w:ascii="Calibri" w:hAnsi="Calibri"/>
        </w:rPr>
        <w:t>: 1171–1184.</w:t>
      </w:r>
    </w:p>
    <w:p w14:paraId="16D4ADB7"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Yang Y, Gao K</w:t>
      </w:r>
      <w:r w:rsidRPr="00D07774">
        <w:rPr>
          <w:rFonts w:ascii="Calibri" w:hAnsi="Calibri"/>
        </w:rPr>
        <w:t xml:space="preserve">. </w:t>
      </w:r>
      <w:r w:rsidRPr="00D07774">
        <w:rPr>
          <w:rFonts w:ascii="Calibri" w:hAnsi="Calibri"/>
          <w:b/>
          <w:bCs/>
        </w:rPr>
        <w:t>2003</w:t>
      </w:r>
      <w:r w:rsidRPr="00D07774">
        <w:rPr>
          <w:rFonts w:ascii="Calibri" w:hAnsi="Calibri"/>
        </w:rPr>
        <w:t xml:space="preserve">. Effects of CO2 concentrations on the freshwater microalgae, Chlamydomonas reinhardtii, Chlorella pyrenoidosa and Scenedesmus obliquus (Chlorophyta). </w:t>
      </w:r>
      <w:r w:rsidRPr="00D07774">
        <w:rPr>
          <w:rFonts w:ascii="Calibri" w:hAnsi="Calibri"/>
          <w:i/>
          <w:iCs/>
        </w:rPr>
        <w:t>Journal of Applied Phycology</w:t>
      </w:r>
      <w:r w:rsidRPr="00D07774">
        <w:rPr>
          <w:rFonts w:ascii="Calibri" w:hAnsi="Calibri"/>
        </w:rPr>
        <w:t xml:space="preserve"> </w:t>
      </w:r>
      <w:r w:rsidRPr="00D07774">
        <w:rPr>
          <w:rFonts w:ascii="Calibri" w:hAnsi="Calibri"/>
          <w:b/>
          <w:bCs/>
        </w:rPr>
        <w:t>15</w:t>
      </w:r>
      <w:r w:rsidRPr="00D07774">
        <w:rPr>
          <w:rFonts w:ascii="Calibri" w:hAnsi="Calibri"/>
        </w:rPr>
        <w:t>: 379–389.</w:t>
      </w:r>
    </w:p>
    <w:p w14:paraId="7818FBF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Yang C, Hua Q, Shimizu K</w:t>
      </w:r>
      <w:r w:rsidRPr="00D07774">
        <w:rPr>
          <w:rFonts w:ascii="Calibri" w:hAnsi="Calibri"/>
        </w:rPr>
        <w:t xml:space="preserve">. </w:t>
      </w:r>
      <w:r w:rsidRPr="00D07774">
        <w:rPr>
          <w:rFonts w:ascii="Calibri" w:hAnsi="Calibri"/>
          <w:b/>
          <w:bCs/>
        </w:rPr>
        <w:t>2000</w:t>
      </w:r>
      <w:r w:rsidRPr="00D07774">
        <w:rPr>
          <w:rFonts w:ascii="Calibri" w:hAnsi="Calibri"/>
        </w:rPr>
        <w:t>. Energetics and carbon metabolism during growth of microalgal cells under photoautotrophic, mixotrophic and cyclic light-</w:t>
      </w:r>
      <w:r w:rsidRPr="00D07774">
        <w:rPr>
          <w:rFonts w:ascii="Calibri" w:hAnsi="Calibri"/>
        </w:rPr>
        <w:lastRenderedPageBreak/>
        <w:t xml:space="preserve">autotrophic/dark-heterotrophic conditions. </w:t>
      </w:r>
      <w:r w:rsidRPr="00D07774">
        <w:rPr>
          <w:rFonts w:ascii="Calibri" w:hAnsi="Calibri"/>
          <w:i/>
          <w:iCs/>
        </w:rPr>
        <w:t xml:space="preserve">Biochemical </w:t>
      </w:r>
      <w:r w:rsidR="00BA5B42" w:rsidRPr="00D07774">
        <w:rPr>
          <w:rFonts w:ascii="Calibri" w:hAnsi="Calibri"/>
          <w:i/>
          <w:iCs/>
        </w:rPr>
        <w:t>Engineering Journal</w:t>
      </w:r>
      <w:r w:rsidR="00BA5B42" w:rsidRPr="00D07774">
        <w:rPr>
          <w:rFonts w:ascii="Calibri" w:hAnsi="Calibri"/>
        </w:rPr>
        <w:t xml:space="preserve"> </w:t>
      </w:r>
      <w:r w:rsidRPr="00D07774">
        <w:rPr>
          <w:rFonts w:ascii="Calibri" w:hAnsi="Calibri"/>
          <w:b/>
          <w:bCs/>
        </w:rPr>
        <w:t>6</w:t>
      </w:r>
      <w:r w:rsidRPr="00D07774">
        <w:rPr>
          <w:rFonts w:ascii="Calibri" w:hAnsi="Calibri"/>
        </w:rPr>
        <w:t>: 87–102.</w:t>
      </w:r>
    </w:p>
    <w:p w14:paraId="71869B80"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Yang J, Xu M, Zhang X, Hu Q, Sommerfeld M, Chen Y</w:t>
      </w:r>
      <w:r w:rsidRPr="00D07774">
        <w:rPr>
          <w:rFonts w:ascii="Calibri" w:hAnsi="Calibri"/>
        </w:rPr>
        <w:t xml:space="preserve">. </w:t>
      </w:r>
      <w:r w:rsidRPr="00D07774">
        <w:rPr>
          <w:rFonts w:ascii="Calibri" w:hAnsi="Calibri"/>
          <w:b/>
          <w:bCs/>
        </w:rPr>
        <w:t>2011</w:t>
      </w:r>
      <w:r w:rsidRPr="00D07774">
        <w:rPr>
          <w:rFonts w:ascii="Calibri" w:hAnsi="Calibri"/>
        </w:rPr>
        <w:t xml:space="preserve">. Life-cycle analysis on biodiesel production from microalgae: Water footprint and nutrients balance. </w:t>
      </w:r>
      <w:r w:rsidRPr="00D07774">
        <w:rPr>
          <w:rFonts w:ascii="Calibri" w:hAnsi="Calibri"/>
          <w:i/>
          <w:iCs/>
        </w:rPr>
        <w:t>Bioresource Technology</w:t>
      </w:r>
      <w:r w:rsidRPr="00D07774">
        <w:rPr>
          <w:rFonts w:ascii="Calibri" w:hAnsi="Calibri"/>
        </w:rPr>
        <w:t xml:space="preserve"> </w:t>
      </w:r>
      <w:r w:rsidRPr="00D07774">
        <w:rPr>
          <w:rFonts w:ascii="Calibri" w:hAnsi="Calibri"/>
          <w:b/>
          <w:bCs/>
        </w:rPr>
        <w:t>102</w:t>
      </w:r>
      <w:r w:rsidRPr="00D07774">
        <w:rPr>
          <w:rFonts w:ascii="Calibri" w:hAnsi="Calibri"/>
        </w:rPr>
        <w:t>: 159–165.</w:t>
      </w:r>
    </w:p>
    <w:p w14:paraId="54087203"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Yoon K, Han D, Li Y, Sommerfeld M, Hu Q</w:t>
      </w:r>
      <w:r w:rsidRPr="00D07774">
        <w:rPr>
          <w:rFonts w:ascii="Calibri" w:hAnsi="Calibri"/>
        </w:rPr>
        <w:t xml:space="preserve">. </w:t>
      </w:r>
      <w:r w:rsidRPr="00D07774">
        <w:rPr>
          <w:rFonts w:ascii="Calibri" w:hAnsi="Calibri"/>
          <w:b/>
          <w:bCs/>
        </w:rPr>
        <w:t>2012</w:t>
      </w:r>
      <w:r w:rsidRPr="00D07774">
        <w:rPr>
          <w:rFonts w:ascii="Calibri" w:hAnsi="Calibri"/>
        </w:rPr>
        <w:t xml:space="preserve">. Phospholipid:Diacylglycerol Acyltransferase Is a Multifunctional Enzyme Involved in Membrane Lipid Turnover and Degradation While Synthesizing Triacylglycerol in the Unicellular Green Microalga Chlamydomonas reinhardtii. </w:t>
      </w:r>
      <w:r w:rsidRPr="00D07774">
        <w:rPr>
          <w:rFonts w:ascii="Calibri" w:hAnsi="Calibri"/>
          <w:i/>
          <w:iCs/>
        </w:rPr>
        <w:t xml:space="preserve">The Plant Cell </w:t>
      </w:r>
      <w:r w:rsidRPr="00D07774">
        <w:rPr>
          <w:rFonts w:ascii="Calibri" w:hAnsi="Calibri"/>
          <w:b/>
          <w:bCs/>
        </w:rPr>
        <w:t>24</w:t>
      </w:r>
      <w:r w:rsidRPr="00D07774">
        <w:rPr>
          <w:rFonts w:ascii="Calibri" w:hAnsi="Calibri"/>
        </w:rPr>
        <w:t>: 3708–3724.</w:t>
      </w:r>
    </w:p>
    <w:p w14:paraId="630AC84F"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Yu W-L, Ansari W, Schoepp NG, Hannon MJ, Mayfield SP, Burkart MD</w:t>
      </w:r>
      <w:r w:rsidRPr="00D07774">
        <w:rPr>
          <w:rFonts w:ascii="Calibri" w:hAnsi="Calibri"/>
        </w:rPr>
        <w:t xml:space="preserve">. </w:t>
      </w:r>
      <w:r w:rsidRPr="00D07774">
        <w:rPr>
          <w:rFonts w:ascii="Calibri" w:hAnsi="Calibri"/>
          <w:b/>
          <w:bCs/>
        </w:rPr>
        <w:t>2011</w:t>
      </w:r>
      <w:r w:rsidRPr="00D07774">
        <w:rPr>
          <w:rFonts w:ascii="Calibri" w:hAnsi="Calibri"/>
        </w:rPr>
        <w:t xml:space="preserve">. Modifications of the metabolic pathways of lipid and triacylglycerol production in microalgae. </w:t>
      </w:r>
      <w:r w:rsidRPr="00D07774">
        <w:rPr>
          <w:rFonts w:ascii="Calibri" w:hAnsi="Calibri"/>
          <w:i/>
          <w:iCs/>
        </w:rPr>
        <w:t>Microbial Cell Factories</w:t>
      </w:r>
      <w:r w:rsidRPr="00D07774">
        <w:rPr>
          <w:rFonts w:ascii="Calibri" w:hAnsi="Calibri"/>
        </w:rPr>
        <w:t xml:space="preserve"> </w:t>
      </w:r>
      <w:r w:rsidRPr="00D07774">
        <w:rPr>
          <w:rFonts w:ascii="Calibri" w:hAnsi="Calibri"/>
          <w:b/>
          <w:bCs/>
        </w:rPr>
        <w:t>10</w:t>
      </w:r>
      <w:r w:rsidRPr="00D07774">
        <w:rPr>
          <w:rFonts w:ascii="Calibri" w:hAnsi="Calibri"/>
        </w:rPr>
        <w:t>: 91.</w:t>
      </w:r>
    </w:p>
    <w:p w14:paraId="2FB37C2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Yu J, Tang X-X, Zhang P-Y, Dong S-L</w:t>
      </w:r>
      <w:r w:rsidRPr="00D07774">
        <w:rPr>
          <w:rFonts w:ascii="Calibri" w:hAnsi="Calibri"/>
        </w:rPr>
        <w:t xml:space="preserve">. </w:t>
      </w:r>
      <w:r w:rsidRPr="00D07774">
        <w:rPr>
          <w:rFonts w:ascii="Calibri" w:hAnsi="Calibri"/>
          <w:b/>
          <w:bCs/>
        </w:rPr>
        <w:t>2005</w:t>
      </w:r>
      <w:r w:rsidRPr="00D07774">
        <w:rPr>
          <w:rFonts w:ascii="Calibri" w:hAnsi="Calibri"/>
        </w:rPr>
        <w:t xml:space="preserve">. Effects of CO2 enrichment on growth, photosynthesis and activities of antioxidant enzymes of two marine micro-green-algae. </w:t>
      </w:r>
      <w:r w:rsidRPr="00D07774">
        <w:rPr>
          <w:rFonts w:ascii="Calibri" w:hAnsi="Calibri"/>
          <w:i/>
          <w:iCs/>
        </w:rPr>
        <w:t>Acta Ecologica Sinica</w:t>
      </w:r>
      <w:r w:rsidRPr="00D07774">
        <w:rPr>
          <w:rFonts w:ascii="Calibri" w:hAnsi="Calibri"/>
        </w:rPr>
        <w:t xml:space="preserve"> </w:t>
      </w:r>
      <w:r w:rsidRPr="00D07774">
        <w:rPr>
          <w:rFonts w:ascii="Calibri" w:hAnsi="Calibri"/>
          <w:b/>
          <w:bCs/>
        </w:rPr>
        <w:t>25</w:t>
      </w:r>
      <w:r w:rsidRPr="00D07774">
        <w:rPr>
          <w:rFonts w:ascii="Calibri" w:hAnsi="Calibri"/>
        </w:rPr>
        <w:t>: 197–202.</w:t>
      </w:r>
    </w:p>
    <w:p w14:paraId="13ADDA61"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Zabawinski C, Van Den Koornhuyse N, D’Hulst C, Schlichting R, Giersch C, Delrue B, Lacroix J-M, Preiss J, Ball S</w:t>
      </w:r>
      <w:r w:rsidRPr="00D07774">
        <w:rPr>
          <w:rFonts w:ascii="Calibri" w:hAnsi="Calibri"/>
        </w:rPr>
        <w:t xml:space="preserve">. </w:t>
      </w:r>
      <w:r w:rsidRPr="00D07774">
        <w:rPr>
          <w:rFonts w:ascii="Calibri" w:hAnsi="Calibri"/>
          <w:b/>
          <w:bCs/>
        </w:rPr>
        <w:t>2001</w:t>
      </w:r>
      <w:r w:rsidRPr="00D07774">
        <w:rPr>
          <w:rFonts w:ascii="Calibri" w:hAnsi="Calibri"/>
        </w:rPr>
        <w:t xml:space="preserve">. Starchless Mutants of Chlamydomonas reinhardtii Lack the Small Subunit of a Heterotetrameric ADP-Glucose Pyrophosphorylase. </w:t>
      </w:r>
      <w:r w:rsidRPr="00D07774">
        <w:rPr>
          <w:rFonts w:ascii="Calibri" w:hAnsi="Calibri"/>
          <w:i/>
          <w:iCs/>
        </w:rPr>
        <w:t>Journal of Bacteriology</w:t>
      </w:r>
      <w:r w:rsidRPr="00D07774">
        <w:rPr>
          <w:rFonts w:ascii="Calibri" w:hAnsi="Calibri"/>
        </w:rPr>
        <w:t xml:space="preserve"> </w:t>
      </w:r>
      <w:r w:rsidRPr="00D07774">
        <w:rPr>
          <w:rFonts w:ascii="Calibri" w:hAnsi="Calibri"/>
          <w:b/>
          <w:bCs/>
        </w:rPr>
        <w:t>183</w:t>
      </w:r>
      <w:r w:rsidRPr="00D07774">
        <w:rPr>
          <w:rFonts w:ascii="Calibri" w:hAnsi="Calibri"/>
        </w:rPr>
        <w:t>: 1069–1077.</w:t>
      </w:r>
    </w:p>
    <w:p w14:paraId="0F9F6D4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Zeiler KG, Heacox DA, Toon ST, Kadam KL, Brown LM</w:t>
      </w:r>
      <w:r w:rsidRPr="00D07774">
        <w:rPr>
          <w:rFonts w:ascii="Calibri" w:hAnsi="Calibri"/>
        </w:rPr>
        <w:t xml:space="preserve">. </w:t>
      </w:r>
      <w:r w:rsidRPr="00D07774">
        <w:rPr>
          <w:rFonts w:ascii="Calibri" w:hAnsi="Calibri"/>
          <w:b/>
          <w:bCs/>
        </w:rPr>
        <w:t>1995</w:t>
      </w:r>
      <w:r w:rsidRPr="00D07774">
        <w:rPr>
          <w:rFonts w:ascii="Calibri" w:hAnsi="Calibri"/>
        </w:rPr>
        <w:t xml:space="preserve">. The use of microalgae for assimilation and utilization of carbon dioxide from fossil fuel-fired power plant flue gas. </w:t>
      </w:r>
      <w:r w:rsidRPr="00D07774">
        <w:rPr>
          <w:rFonts w:ascii="Calibri" w:hAnsi="Calibri"/>
          <w:i/>
          <w:iCs/>
        </w:rPr>
        <w:t>Energy Conversion and Management</w:t>
      </w:r>
      <w:r w:rsidRPr="00D07774">
        <w:rPr>
          <w:rFonts w:ascii="Calibri" w:hAnsi="Calibri"/>
        </w:rPr>
        <w:t xml:space="preserve"> </w:t>
      </w:r>
      <w:r w:rsidRPr="00D07774">
        <w:rPr>
          <w:rFonts w:ascii="Calibri" w:hAnsi="Calibri"/>
          <w:b/>
          <w:bCs/>
        </w:rPr>
        <w:t>36</w:t>
      </w:r>
      <w:r w:rsidRPr="00D07774">
        <w:rPr>
          <w:rFonts w:ascii="Calibri" w:hAnsi="Calibri"/>
        </w:rPr>
        <w:t>: 707–712.</w:t>
      </w:r>
    </w:p>
    <w:p w14:paraId="7230969B"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Zhang Z, Lohr L, Escalante C, Wetzstein M</w:t>
      </w:r>
      <w:r w:rsidRPr="00D07774">
        <w:rPr>
          <w:rFonts w:ascii="Calibri" w:hAnsi="Calibri"/>
        </w:rPr>
        <w:t xml:space="preserve">. </w:t>
      </w:r>
      <w:r w:rsidRPr="00D07774">
        <w:rPr>
          <w:rFonts w:ascii="Calibri" w:hAnsi="Calibri"/>
          <w:b/>
          <w:bCs/>
        </w:rPr>
        <w:t>2010</w:t>
      </w:r>
      <w:r w:rsidRPr="00D07774">
        <w:rPr>
          <w:rFonts w:ascii="Calibri" w:hAnsi="Calibri"/>
        </w:rPr>
        <w:t xml:space="preserve">. Food versus fuel: What do prices tell us? </w:t>
      </w:r>
      <w:r w:rsidRPr="00D07774">
        <w:rPr>
          <w:rFonts w:ascii="Calibri" w:hAnsi="Calibri"/>
          <w:i/>
          <w:iCs/>
        </w:rPr>
        <w:t>Energy Policy</w:t>
      </w:r>
      <w:r w:rsidRPr="00D07774">
        <w:rPr>
          <w:rFonts w:ascii="Calibri" w:hAnsi="Calibri"/>
        </w:rPr>
        <w:t xml:space="preserve"> </w:t>
      </w:r>
      <w:r w:rsidRPr="00D07774">
        <w:rPr>
          <w:rFonts w:ascii="Calibri" w:hAnsi="Calibri"/>
          <w:b/>
          <w:bCs/>
        </w:rPr>
        <w:t>38</w:t>
      </w:r>
      <w:r w:rsidRPr="00D07774">
        <w:rPr>
          <w:rFonts w:ascii="Calibri" w:hAnsi="Calibri"/>
        </w:rPr>
        <w:t>: 445–451.</w:t>
      </w:r>
    </w:p>
    <w:p w14:paraId="4D0EB9A2"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Zheng S, Kates M, Dubé MA, McLean DD</w:t>
      </w:r>
      <w:r w:rsidRPr="00D07774">
        <w:rPr>
          <w:rFonts w:ascii="Calibri" w:hAnsi="Calibri"/>
        </w:rPr>
        <w:t xml:space="preserve">. </w:t>
      </w:r>
      <w:r w:rsidRPr="00D07774">
        <w:rPr>
          <w:rFonts w:ascii="Calibri" w:hAnsi="Calibri"/>
          <w:b/>
          <w:bCs/>
        </w:rPr>
        <w:t>2006</w:t>
      </w:r>
      <w:r w:rsidRPr="00D07774">
        <w:rPr>
          <w:rFonts w:ascii="Calibri" w:hAnsi="Calibri"/>
        </w:rPr>
        <w:t xml:space="preserve">. Acid-catalyzed production of biodiesel from waste frying oil. </w:t>
      </w:r>
      <w:r w:rsidRPr="00D07774">
        <w:rPr>
          <w:rFonts w:ascii="Calibri" w:hAnsi="Calibri"/>
          <w:i/>
          <w:iCs/>
        </w:rPr>
        <w:t>Biomass and Bioenergy</w:t>
      </w:r>
      <w:r w:rsidRPr="00D07774">
        <w:rPr>
          <w:rFonts w:ascii="Calibri" w:hAnsi="Calibri"/>
        </w:rPr>
        <w:t xml:space="preserve"> </w:t>
      </w:r>
      <w:r w:rsidRPr="00D07774">
        <w:rPr>
          <w:rFonts w:ascii="Calibri" w:hAnsi="Calibri"/>
          <w:b/>
          <w:bCs/>
        </w:rPr>
        <w:t>30</w:t>
      </w:r>
      <w:r w:rsidRPr="00D07774">
        <w:rPr>
          <w:rFonts w:ascii="Calibri" w:hAnsi="Calibri"/>
        </w:rPr>
        <w:t>: 267–272.</w:t>
      </w:r>
    </w:p>
    <w:p w14:paraId="48F46979"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Zimmerman W, Zandi M, Bandulasena H, Vaclav T, Gilmour D., Ying K</w:t>
      </w:r>
      <w:r w:rsidRPr="00D07774">
        <w:rPr>
          <w:rFonts w:ascii="Calibri" w:hAnsi="Calibri"/>
        </w:rPr>
        <w:t xml:space="preserve">. </w:t>
      </w:r>
      <w:r w:rsidRPr="00D07774">
        <w:rPr>
          <w:rFonts w:ascii="Calibri" w:hAnsi="Calibri"/>
          <w:b/>
          <w:bCs/>
        </w:rPr>
        <w:t>2011</w:t>
      </w:r>
      <w:r w:rsidRPr="00D07774">
        <w:rPr>
          <w:rFonts w:ascii="Calibri" w:hAnsi="Calibri"/>
        </w:rPr>
        <w:t xml:space="preserve">. Design of an airlift loop bioreactor and pilot scales studies with fluidic oscillator induced microbubbles for growth of a microalgae Dunaliella salina. </w:t>
      </w:r>
      <w:r w:rsidRPr="00D07774">
        <w:rPr>
          <w:rFonts w:ascii="Calibri" w:hAnsi="Calibri"/>
          <w:i/>
          <w:iCs/>
        </w:rPr>
        <w:t>Applied Energy</w:t>
      </w:r>
      <w:r w:rsidRPr="00D07774">
        <w:rPr>
          <w:rFonts w:ascii="Calibri" w:hAnsi="Calibri"/>
        </w:rPr>
        <w:t xml:space="preserve"> </w:t>
      </w:r>
      <w:r w:rsidRPr="00D07774">
        <w:rPr>
          <w:rFonts w:ascii="Calibri" w:hAnsi="Calibri"/>
          <w:b/>
          <w:bCs/>
        </w:rPr>
        <w:t>88</w:t>
      </w:r>
      <w:r w:rsidRPr="00D07774">
        <w:rPr>
          <w:rFonts w:ascii="Calibri" w:hAnsi="Calibri"/>
        </w:rPr>
        <w:t>: 3357–3369.</w:t>
      </w:r>
    </w:p>
    <w:p w14:paraId="637F16D4"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Zones JM, Blaby IK, Merchant SS, Umen JG</w:t>
      </w:r>
      <w:r w:rsidRPr="00D07774">
        <w:rPr>
          <w:rFonts w:ascii="Calibri" w:hAnsi="Calibri"/>
        </w:rPr>
        <w:t xml:space="preserve">. </w:t>
      </w:r>
      <w:r w:rsidRPr="00D07774">
        <w:rPr>
          <w:rFonts w:ascii="Calibri" w:hAnsi="Calibri"/>
          <w:b/>
          <w:bCs/>
        </w:rPr>
        <w:t>2015</w:t>
      </w:r>
      <w:r w:rsidRPr="00D07774">
        <w:rPr>
          <w:rFonts w:ascii="Calibri" w:hAnsi="Calibri"/>
        </w:rPr>
        <w:t xml:space="preserve">. High-Resolution Profiling of a Synchronized Diurnal Transcriptome from Chlamydomonas reinhardtii Reveals Continuous Cell and Metabolic Differentiation. </w:t>
      </w:r>
      <w:r w:rsidRPr="00D07774">
        <w:rPr>
          <w:rFonts w:ascii="Calibri" w:hAnsi="Calibri"/>
          <w:i/>
          <w:iCs/>
        </w:rPr>
        <w:t>The Plant Cell</w:t>
      </w:r>
      <w:r w:rsidRPr="00D07774">
        <w:rPr>
          <w:rFonts w:ascii="Calibri" w:hAnsi="Calibri"/>
        </w:rPr>
        <w:t xml:space="preserve"> </w:t>
      </w:r>
      <w:r w:rsidRPr="00D07774">
        <w:rPr>
          <w:rFonts w:ascii="Calibri" w:hAnsi="Calibri"/>
          <w:b/>
          <w:bCs/>
        </w:rPr>
        <w:t>27</w:t>
      </w:r>
      <w:r w:rsidRPr="00D07774">
        <w:rPr>
          <w:rFonts w:ascii="Calibri" w:hAnsi="Calibri"/>
        </w:rPr>
        <w:t>: 2743–2769.</w:t>
      </w:r>
    </w:p>
    <w:p w14:paraId="1D9BB4FC"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Zou J, Katavic V, Giblin EM, Barton DL, MacKenzie SL, Keller WA, Hu X, Taylor DC</w:t>
      </w:r>
      <w:r w:rsidRPr="00D07774">
        <w:rPr>
          <w:rFonts w:ascii="Calibri" w:hAnsi="Calibri"/>
        </w:rPr>
        <w:t xml:space="preserve">. </w:t>
      </w:r>
      <w:r w:rsidRPr="00D07774">
        <w:rPr>
          <w:rFonts w:ascii="Calibri" w:hAnsi="Calibri"/>
          <w:b/>
          <w:bCs/>
        </w:rPr>
        <w:t>1997</w:t>
      </w:r>
      <w:r w:rsidRPr="00D07774">
        <w:rPr>
          <w:rFonts w:ascii="Calibri" w:hAnsi="Calibri"/>
        </w:rPr>
        <w:t xml:space="preserve">. Modification of seed oil content and acyl composition in the brassicaceae by expression of a yeast sn-2 acyltransferase gene. </w:t>
      </w:r>
      <w:r w:rsidRPr="00D07774">
        <w:rPr>
          <w:rFonts w:ascii="Calibri" w:hAnsi="Calibri"/>
          <w:i/>
          <w:iCs/>
        </w:rPr>
        <w:t>The Plant Cell</w:t>
      </w:r>
      <w:r w:rsidRPr="00D07774">
        <w:rPr>
          <w:rFonts w:ascii="Calibri" w:hAnsi="Calibri"/>
        </w:rPr>
        <w:t xml:space="preserve"> </w:t>
      </w:r>
      <w:r w:rsidRPr="00D07774">
        <w:rPr>
          <w:rFonts w:ascii="Calibri" w:hAnsi="Calibri"/>
          <w:b/>
          <w:bCs/>
        </w:rPr>
        <w:t>9</w:t>
      </w:r>
      <w:r w:rsidRPr="00D07774">
        <w:rPr>
          <w:rFonts w:ascii="Calibri" w:hAnsi="Calibri"/>
        </w:rPr>
        <w:t>: 909–923.</w:t>
      </w:r>
    </w:p>
    <w:p w14:paraId="797AE596" w14:textId="77777777" w:rsidR="009D57BD" w:rsidRPr="00D07774" w:rsidRDefault="009D57BD" w:rsidP="00E41AE4">
      <w:pPr>
        <w:pStyle w:val="Bibliography"/>
        <w:tabs>
          <w:tab w:val="left" w:pos="450"/>
          <w:tab w:val="left" w:pos="540"/>
          <w:tab w:val="left" w:pos="630"/>
        </w:tabs>
        <w:spacing w:before="240" w:after="240"/>
        <w:ind w:left="540" w:hanging="540"/>
        <w:rPr>
          <w:rFonts w:ascii="Calibri" w:hAnsi="Calibri"/>
        </w:rPr>
      </w:pPr>
      <w:r w:rsidRPr="00D07774">
        <w:rPr>
          <w:rFonts w:ascii="Calibri" w:hAnsi="Calibri"/>
          <w:b/>
          <w:bCs/>
        </w:rPr>
        <w:t>Zumbo P</w:t>
      </w:r>
      <w:r w:rsidRPr="00D07774">
        <w:rPr>
          <w:rFonts w:ascii="Calibri" w:hAnsi="Calibri"/>
        </w:rPr>
        <w:t xml:space="preserve">. </w:t>
      </w:r>
      <w:r w:rsidRPr="00D07774">
        <w:rPr>
          <w:rFonts w:ascii="Calibri" w:hAnsi="Calibri"/>
          <w:b/>
          <w:bCs/>
        </w:rPr>
        <w:t>2012</w:t>
      </w:r>
      <w:r w:rsidRPr="00D07774">
        <w:rPr>
          <w:rFonts w:ascii="Calibri" w:hAnsi="Calibri"/>
        </w:rPr>
        <w:t xml:space="preserve">. </w:t>
      </w:r>
      <w:r w:rsidRPr="00D07774">
        <w:rPr>
          <w:rFonts w:ascii="Calibri" w:hAnsi="Calibri"/>
          <w:i/>
          <w:iCs/>
        </w:rPr>
        <w:t>Ethanol Preciptation</w:t>
      </w:r>
      <w:r w:rsidRPr="00D07774">
        <w:rPr>
          <w:rFonts w:ascii="Calibri" w:hAnsi="Calibri"/>
        </w:rPr>
        <w:t>. Weill Cornell Medical College.</w:t>
      </w:r>
    </w:p>
    <w:p w14:paraId="7AC6949D" w14:textId="77777777" w:rsidR="002F55B5" w:rsidRDefault="009D57BD" w:rsidP="00E41AE4">
      <w:pPr>
        <w:spacing w:before="240" w:after="240" w:line="240" w:lineRule="auto"/>
        <w:jc w:val="left"/>
      </w:pPr>
      <w:r>
        <w:lastRenderedPageBreak/>
        <w:fldChar w:fldCharType="end"/>
      </w:r>
    </w:p>
    <w:p w14:paraId="2F40453F" w14:textId="77777777" w:rsidR="002F55B5" w:rsidRDefault="002F55B5">
      <w:pPr>
        <w:spacing w:after="200" w:line="276" w:lineRule="auto"/>
        <w:jc w:val="left"/>
      </w:pPr>
    </w:p>
    <w:p w14:paraId="4FAD3F41" w14:textId="77777777" w:rsidR="002F55B5" w:rsidRDefault="002F55B5">
      <w:pPr>
        <w:spacing w:after="200" w:line="276" w:lineRule="auto"/>
        <w:jc w:val="left"/>
      </w:pPr>
    </w:p>
    <w:p w14:paraId="44607163" w14:textId="77777777" w:rsidR="002F55B5" w:rsidRDefault="002F55B5">
      <w:pPr>
        <w:spacing w:after="200" w:line="276" w:lineRule="auto"/>
        <w:jc w:val="left"/>
      </w:pPr>
    </w:p>
    <w:p w14:paraId="42EAB576" w14:textId="77777777" w:rsidR="002F55B5" w:rsidRDefault="002F55B5">
      <w:pPr>
        <w:spacing w:after="200" w:line="276" w:lineRule="auto"/>
        <w:jc w:val="left"/>
      </w:pPr>
    </w:p>
    <w:p w14:paraId="4140492F" w14:textId="77777777" w:rsidR="002F55B5" w:rsidRDefault="002F55B5">
      <w:pPr>
        <w:spacing w:after="200" w:line="276" w:lineRule="auto"/>
        <w:jc w:val="left"/>
      </w:pPr>
    </w:p>
    <w:p w14:paraId="5A445754" w14:textId="77777777" w:rsidR="002F55B5" w:rsidRDefault="002F55B5">
      <w:pPr>
        <w:spacing w:after="200" w:line="276" w:lineRule="auto"/>
        <w:jc w:val="left"/>
      </w:pPr>
    </w:p>
    <w:p w14:paraId="0AD727C2" w14:textId="77777777" w:rsidR="002F55B5" w:rsidRDefault="002F55B5">
      <w:pPr>
        <w:spacing w:after="200" w:line="276" w:lineRule="auto"/>
        <w:jc w:val="left"/>
      </w:pPr>
    </w:p>
    <w:p w14:paraId="7B1CE2B6" w14:textId="77777777" w:rsidR="002F55B5" w:rsidRDefault="002F55B5">
      <w:pPr>
        <w:spacing w:after="200" w:line="276" w:lineRule="auto"/>
        <w:jc w:val="left"/>
      </w:pPr>
    </w:p>
    <w:p w14:paraId="1E326AE3" w14:textId="77777777" w:rsidR="002F55B5" w:rsidRDefault="002F55B5">
      <w:pPr>
        <w:spacing w:after="200" w:line="276" w:lineRule="auto"/>
        <w:jc w:val="left"/>
      </w:pPr>
    </w:p>
    <w:p w14:paraId="0F3B493B" w14:textId="77777777" w:rsidR="002F55B5" w:rsidRDefault="002F55B5">
      <w:pPr>
        <w:spacing w:after="200" w:line="276" w:lineRule="auto"/>
        <w:jc w:val="left"/>
      </w:pPr>
    </w:p>
    <w:p w14:paraId="707509D6" w14:textId="77777777" w:rsidR="002F55B5" w:rsidRDefault="002F55B5">
      <w:pPr>
        <w:spacing w:after="200" w:line="276" w:lineRule="auto"/>
        <w:jc w:val="left"/>
      </w:pPr>
    </w:p>
    <w:p w14:paraId="550759CA" w14:textId="77777777" w:rsidR="002F55B5" w:rsidRDefault="002F55B5">
      <w:pPr>
        <w:spacing w:after="200" w:line="276" w:lineRule="auto"/>
        <w:jc w:val="left"/>
      </w:pPr>
    </w:p>
    <w:p w14:paraId="160C8EC0" w14:textId="77777777" w:rsidR="002F55B5" w:rsidRDefault="002F55B5">
      <w:pPr>
        <w:spacing w:after="200" w:line="276" w:lineRule="auto"/>
        <w:jc w:val="left"/>
      </w:pPr>
    </w:p>
    <w:p w14:paraId="7ACD1298" w14:textId="77777777" w:rsidR="002F55B5" w:rsidRDefault="002F55B5">
      <w:pPr>
        <w:spacing w:after="200" w:line="276" w:lineRule="auto"/>
        <w:jc w:val="left"/>
      </w:pPr>
    </w:p>
    <w:p w14:paraId="284F4FED" w14:textId="77777777" w:rsidR="002F55B5" w:rsidRDefault="002F55B5">
      <w:pPr>
        <w:spacing w:after="200" w:line="276" w:lineRule="auto"/>
        <w:jc w:val="left"/>
      </w:pPr>
    </w:p>
    <w:p w14:paraId="05B9F092" w14:textId="77777777" w:rsidR="002F55B5" w:rsidRDefault="002F55B5">
      <w:pPr>
        <w:spacing w:after="200" w:line="276" w:lineRule="auto"/>
        <w:jc w:val="left"/>
      </w:pPr>
    </w:p>
    <w:p w14:paraId="494ED0BA" w14:textId="77777777" w:rsidR="002F55B5" w:rsidRDefault="002F55B5">
      <w:pPr>
        <w:spacing w:after="200" w:line="276" w:lineRule="auto"/>
        <w:jc w:val="left"/>
      </w:pPr>
    </w:p>
    <w:p w14:paraId="6FAA588B" w14:textId="77777777" w:rsidR="002F55B5" w:rsidRDefault="002F55B5">
      <w:pPr>
        <w:spacing w:after="200" w:line="276" w:lineRule="auto"/>
        <w:jc w:val="left"/>
      </w:pPr>
    </w:p>
    <w:p w14:paraId="7513B8B1" w14:textId="77777777" w:rsidR="002F55B5" w:rsidRDefault="002F55B5">
      <w:pPr>
        <w:spacing w:after="200" w:line="276" w:lineRule="auto"/>
        <w:jc w:val="left"/>
      </w:pPr>
    </w:p>
    <w:p w14:paraId="10A1433B" w14:textId="77777777" w:rsidR="002F55B5" w:rsidRDefault="002F55B5">
      <w:pPr>
        <w:spacing w:after="200" w:line="276" w:lineRule="auto"/>
        <w:jc w:val="left"/>
      </w:pPr>
    </w:p>
    <w:p w14:paraId="159CFBB0" w14:textId="77777777" w:rsidR="002F55B5" w:rsidRDefault="002F55B5">
      <w:pPr>
        <w:spacing w:after="200" w:line="276" w:lineRule="auto"/>
        <w:jc w:val="left"/>
      </w:pPr>
    </w:p>
    <w:p w14:paraId="42704CD4" w14:textId="77777777" w:rsidR="002F55B5" w:rsidRDefault="002F55B5">
      <w:pPr>
        <w:spacing w:after="200" w:line="276" w:lineRule="auto"/>
        <w:jc w:val="left"/>
      </w:pPr>
    </w:p>
    <w:p w14:paraId="69403C33" w14:textId="77777777" w:rsidR="002F55B5" w:rsidRDefault="002F55B5">
      <w:pPr>
        <w:spacing w:after="200" w:line="276" w:lineRule="auto"/>
        <w:jc w:val="left"/>
      </w:pPr>
    </w:p>
    <w:p w14:paraId="605272E7" w14:textId="77777777" w:rsidR="002F55B5" w:rsidRDefault="002F55B5">
      <w:pPr>
        <w:spacing w:after="200" w:line="276" w:lineRule="auto"/>
        <w:jc w:val="left"/>
      </w:pPr>
    </w:p>
    <w:p w14:paraId="560EE3DB" w14:textId="77777777" w:rsidR="002F55B5" w:rsidRDefault="002F55B5">
      <w:pPr>
        <w:spacing w:after="200" w:line="276" w:lineRule="auto"/>
        <w:jc w:val="left"/>
      </w:pPr>
    </w:p>
    <w:p w14:paraId="14481D88" w14:textId="77777777" w:rsidR="002F55B5" w:rsidRDefault="002F55B5">
      <w:pPr>
        <w:spacing w:after="200" w:line="276" w:lineRule="auto"/>
        <w:jc w:val="left"/>
      </w:pPr>
    </w:p>
    <w:p w14:paraId="2DA19D22" w14:textId="77777777" w:rsidR="002F55B5" w:rsidRDefault="002F55B5">
      <w:pPr>
        <w:spacing w:after="200" w:line="276" w:lineRule="auto"/>
        <w:jc w:val="left"/>
      </w:pPr>
    </w:p>
    <w:p w14:paraId="2C15FA11" w14:textId="77777777" w:rsidR="002F55B5" w:rsidRDefault="002F55B5">
      <w:pPr>
        <w:spacing w:after="200" w:line="276" w:lineRule="auto"/>
        <w:jc w:val="left"/>
      </w:pPr>
    </w:p>
    <w:p w14:paraId="62273A69" w14:textId="77777777" w:rsidR="002F55B5" w:rsidRDefault="002F55B5">
      <w:pPr>
        <w:spacing w:after="200" w:line="276" w:lineRule="auto"/>
        <w:jc w:val="left"/>
      </w:pPr>
    </w:p>
    <w:p w14:paraId="15F8BEFD" w14:textId="77777777" w:rsidR="002F55B5" w:rsidRDefault="002F55B5">
      <w:pPr>
        <w:spacing w:after="200" w:line="276" w:lineRule="auto"/>
        <w:jc w:val="left"/>
      </w:pPr>
    </w:p>
    <w:p w14:paraId="02C3B885" w14:textId="77777777" w:rsidR="002F55B5" w:rsidRDefault="002F55B5">
      <w:pPr>
        <w:spacing w:after="200" w:line="276" w:lineRule="auto"/>
        <w:jc w:val="left"/>
      </w:pPr>
    </w:p>
    <w:p w14:paraId="298A7A2B" w14:textId="77777777" w:rsidR="002F55B5" w:rsidRDefault="002F55B5">
      <w:pPr>
        <w:spacing w:after="200" w:line="276" w:lineRule="auto"/>
        <w:jc w:val="left"/>
      </w:pPr>
    </w:p>
    <w:p w14:paraId="407D91C6" w14:textId="77777777" w:rsidR="002F55B5" w:rsidRDefault="002F55B5">
      <w:pPr>
        <w:spacing w:after="200" w:line="276" w:lineRule="auto"/>
        <w:jc w:val="left"/>
      </w:pPr>
    </w:p>
    <w:p w14:paraId="2C4E34B8" w14:textId="77777777" w:rsidR="002F55B5" w:rsidRDefault="002F55B5">
      <w:pPr>
        <w:spacing w:after="200" w:line="276" w:lineRule="auto"/>
        <w:jc w:val="left"/>
      </w:pPr>
    </w:p>
    <w:p w14:paraId="4F493DE0" w14:textId="77777777" w:rsidR="002F55B5" w:rsidRDefault="002F55B5">
      <w:pPr>
        <w:spacing w:after="200" w:line="276" w:lineRule="auto"/>
        <w:jc w:val="left"/>
      </w:pPr>
    </w:p>
    <w:p w14:paraId="47D79BB5" w14:textId="77777777" w:rsidR="002F55B5" w:rsidRDefault="002F55B5">
      <w:pPr>
        <w:spacing w:after="200" w:line="276" w:lineRule="auto"/>
        <w:jc w:val="left"/>
      </w:pPr>
    </w:p>
    <w:p w14:paraId="357D46B8" w14:textId="77777777" w:rsidR="002F55B5" w:rsidRDefault="002F55B5">
      <w:pPr>
        <w:spacing w:after="200" w:line="276" w:lineRule="auto"/>
        <w:jc w:val="left"/>
      </w:pPr>
    </w:p>
    <w:p w14:paraId="220EE420" w14:textId="77777777" w:rsidR="002F55B5" w:rsidRDefault="002F55B5">
      <w:pPr>
        <w:spacing w:after="200" w:line="276" w:lineRule="auto"/>
        <w:jc w:val="left"/>
      </w:pPr>
    </w:p>
    <w:p w14:paraId="30526CF4" w14:textId="77777777" w:rsidR="002F55B5" w:rsidRDefault="002F55B5">
      <w:pPr>
        <w:spacing w:after="200" w:line="276" w:lineRule="auto"/>
        <w:jc w:val="left"/>
      </w:pPr>
    </w:p>
    <w:p w14:paraId="652A917F" w14:textId="77777777" w:rsidR="002F55B5" w:rsidRDefault="002F55B5">
      <w:pPr>
        <w:spacing w:after="200" w:line="276" w:lineRule="auto"/>
        <w:jc w:val="left"/>
      </w:pPr>
    </w:p>
    <w:p w14:paraId="2D1CB291" w14:textId="77777777" w:rsidR="002F55B5" w:rsidRDefault="002F55B5">
      <w:pPr>
        <w:spacing w:after="200" w:line="276" w:lineRule="auto"/>
        <w:jc w:val="left"/>
      </w:pPr>
    </w:p>
    <w:p w14:paraId="40FB4110" w14:textId="77777777" w:rsidR="002F55B5" w:rsidRDefault="002F55B5">
      <w:pPr>
        <w:spacing w:after="200" w:line="276" w:lineRule="auto"/>
        <w:jc w:val="left"/>
      </w:pPr>
    </w:p>
    <w:p w14:paraId="01FBDB3B" w14:textId="77777777" w:rsidR="002F55B5" w:rsidRDefault="002F55B5">
      <w:pPr>
        <w:spacing w:after="200" w:line="276" w:lineRule="auto"/>
        <w:jc w:val="left"/>
      </w:pPr>
    </w:p>
    <w:p w14:paraId="361626CC" w14:textId="77777777" w:rsidR="002F55B5" w:rsidRDefault="002F55B5">
      <w:pPr>
        <w:spacing w:after="200" w:line="276" w:lineRule="auto"/>
        <w:jc w:val="left"/>
      </w:pPr>
    </w:p>
    <w:p w14:paraId="0ADB3B14" w14:textId="77777777" w:rsidR="002F55B5" w:rsidRDefault="002F55B5">
      <w:pPr>
        <w:spacing w:after="200" w:line="276" w:lineRule="auto"/>
        <w:jc w:val="left"/>
      </w:pPr>
    </w:p>
    <w:p w14:paraId="17762604" w14:textId="77777777" w:rsidR="002F55B5" w:rsidRDefault="002F55B5">
      <w:pPr>
        <w:spacing w:after="200" w:line="276" w:lineRule="auto"/>
        <w:jc w:val="left"/>
      </w:pPr>
    </w:p>
    <w:p w14:paraId="2A9D2053" w14:textId="77777777" w:rsidR="002F55B5" w:rsidRDefault="002F55B5">
      <w:pPr>
        <w:spacing w:after="200" w:line="276" w:lineRule="auto"/>
        <w:jc w:val="left"/>
      </w:pPr>
    </w:p>
    <w:p w14:paraId="68EDE4D2" w14:textId="77777777" w:rsidR="002F55B5" w:rsidRDefault="002F55B5">
      <w:pPr>
        <w:spacing w:after="200" w:line="276" w:lineRule="auto"/>
        <w:jc w:val="left"/>
      </w:pPr>
    </w:p>
    <w:p w14:paraId="09702FDF" w14:textId="77777777" w:rsidR="002F55B5" w:rsidRDefault="002F55B5">
      <w:pPr>
        <w:spacing w:after="200" w:line="276" w:lineRule="auto"/>
        <w:jc w:val="left"/>
      </w:pPr>
    </w:p>
    <w:p w14:paraId="2FE940D9" w14:textId="77777777" w:rsidR="002F55B5" w:rsidRDefault="002F55B5">
      <w:pPr>
        <w:spacing w:after="200" w:line="276" w:lineRule="auto"/>
        <w:jc w:val="left"/>
      </w:pPr>
    </w:p>
    <w:p w14:paraId="22699F93" w14:textId="77777777" w:rsidR="002F55B5" w:rsidRDefault="002F55B5">
      <w:pPr>
        <w:spacing w:after="200" w:line="276" w:lineRule="auto"/>
        <w:jc w:val="left"/>
      </w:pPr>
    </w:p>
    <w:p w14:paraId="491B7C9B" w14:textId="77777777" w:rsidR="00F90C2B" w:rsidRPr="00F37C1B" w:rsidRDefault="00F90C2B" w:rsidP="00D95E6A">
      <w:pPr>
        <w:pStyle w:val="ListParagraph"/>
        <w:numPr>
          <w:ilvl w:val="0"/>
          <w:numId w:val="11"/>
        </w:numPr>
        <w:tabs>
          <w:tab w:val="left" w:pos="450"/>
          <w:tab w:val="left" w:pos="540"/>
          <w:tab w:val="left" w:pos="630"/>
        </w:tabs>
        <w:rPr>
          <w:sz w:val="48"/>
          <w:szCs w:val="48"/>
        </w:rPr>
      </w:pPr>
    </w:p>
    <w:p w14:paraId="3E88149C" w14:textId="77777777" w:rsidR="00F90C2B" w:rsidRDefault="00F90C2B"/>
    <w:p w14:paraId="058B7766" w14:textId="77777777" w:rsidR="002F55B5" w:rsidRDefault="002F55B5"/>
    <w:p w14:paraId="5270258C" w14:textId="77777777" w:rsidR="002F55B5" w:rsidRDefault="002F55B5"/>
    <w:p w14:paraId="335D4D1E" w14:textId="77777777" w:rsidR="002F55B5" w:rsidRDefault="002F55B5"/>
    <w:p w14:paraId="1D6448E6" w14:textId="77777777" w:rsidR="002F55B5" w:rsidRDefault="002F55B5"/>
    <w:p w14:paraId="2B4D6098" w14:textId="77777777" w:rsidR="002F55B5" w:rsidRDefault="002F55B5"/>
    <w:p w14:paraId="527F742B" w14:textId="77777777" w:rsidR="002F55B5" w:rsidRDefault="002F55B5"/>
    <w:p w14:paraId="7E98845D" w14:textId="77777777" w:rsidR="002F55B5" w:rsidRDefault="002F55B5"/>
    <w:p w14:paraId="3C1ACF75" w14:textId="77777777" w:rsidR="002F55B5" w:rsidRDefault="002F55B5"/>
    <w:p w14:paraId="6B959617" w14:textId="77777777" w:rsidR="002F55B5" w:rsidRDefault="002F55B5"/>
    <w:p w14:paraId="64ABE158" w14:textId="77777777" w:rsidR="002F55B5" w:rsidRDefault="002F55B5"/>
    <w:p w14:paraId="30F0E9E0" w14:textId="77777777" w:rsidR="002F55B5" w:rsidRDefault="002F55B5"/>
    <w:p w14:paraId="25490859" w14:textId="77777777" w:rsidR="002F55B5" w:rsidRDefault="002F55B5"/>
    <w:p w14:paraId="7DD20D3A" w14:textId="77777777" w:rsidR="002F55B5" w:rsidRDefault="002F55B5"/>
    <w:p w14:paraId="7E527489" w14:textId="77777777" w:rsidR="002F55B5" w:rsidRDefault="002F55B5"/>
    <w:p w14:paraId="3C4D9F62" w14:textId="77777777" w:rsidR="002F55B5" w:rsidRDefault="002F55B5"/>
    <w:p w14:paraId="08E856EF" w14:textId="77777777" w:rsidR="002F55B5" w:rsidRDefault="002F55B5"/>
    <w:p w14:paraId="545BCA9E" w14:textId="77777777" w:rsidR="002F55B5" w:rsidRDefault="002F55B5"/>
    <w:p w14:paraId="6078E74A" w14:textId="77777777" w:rsidR="002F55B5" w:rsidRDefault="002F55B5"/>
    <w:p w14:paraId="194DDE32" w14:textId="77777777" w:rsidR="002F55B5" w:rsidRDefault="002F55B5"/>
    <w:p w14:paraId="5B51F59C" w14:textId="77777777" w:rsidR="002F55B5" w:rsidRDefault="002F55B5"/>
    <w:p w14:paraId="72484C84" w14:textId="77777777" w:rsidR="002F55B5" w:rsidRDefault="002F55B5"/>
    <w:p w14:paraId="5AAC64E7" w14:textId="77777777" w:rsidR="002F55B5" w:rsidRDefault="002F55B5"/>
    <w:p w14:paraId="22A7E2FD" w14:textId="77777777" w:rsidR="002F55B5" w:rsidRDefault="002F55B5"/>
    <w:p w14:paraId="1DBBBB0F" w14:textId="77777777" w:rsidR="002F55B5" w:rsidRDefault="002F55B5"/>
    <w:p w14:paraId="4603FC4D" w14:textId="77777777" w:rsidR="002F55B5" w:rsidRDefault="002F55B5"/>
    <w:p w14:paraId="21F2E540" w14:textId="77777777" w:rsidR="002F55B5" w:rsidRDefault="002F55B5"/>
    <w:p w14:paraId="7E518277" w14:textId="77777777" w:rsidR="00DE5757" w:rsidRPr="002F55B5" w:rsidRDefault="00DE5757" w:rsidP="00F37C1B">
      <w:pPr>
        <w:rPr>
          <w:b/>
          <w:sz w:val="28"/>
        </w:rPr>
      </w:pPr>
      <w:r w:rsidRPr="002F55B5">
        <w:rPr>
          <w:b/>
          <w:sz w:val="28"/>
        </w:rPr>
        <w:lastRenderedPageBreak/>
        <w:t>Appendix A.</w:t>
      </w:r>
    </w:p>
    <w:p w14:paraId="1807149B" w14:textId="77777777" w:rsidR="00E346D0" w:rsidRPr="00DE5757" w:rsidRDefault="00E346D0" w:rsidP="00F37C1B">
      <w:pPr>
        <w:rPr>
          <w:sz w:val="28"/>
        </w:rPr>
      </w:pPr>
    </w:p>
    <w:p w14:paraId="62AE3E12" w14:textId="77777777" w:rsidR="00C27F44" w:rsidRPr="005A572E" w:rsidRDefault="00342BD0" w:rsidP="00C27F44">
      <w:pPr>
        <w:rPr>
          <w:sz w:val="20"/>
          <w:szCs w:val="20"/>
        </w:rPr>
      </w:pPr>
      <w:r w:rsidRPr="00342BD0">
        <w:rPr>
          <w:b/>
          <w:sz w:val="20"/>
          <w:szCs w:val="20"/>
        </w:rPr>
        <w:t>Table A1</w:t>
      </w:r>
      <w:r>
        <w:rPr>
          <w:sz w:val="20"/>
          <w:szCs w:val="20"/>
        </w:rPr>
        <w:t xml:space="preserve">. </w:t>
      </w:r>
      <w:r w:rsidR="00C27F44" w:rsidRPr="005A572E">
        <w:rPr>
          <w:sz w:val="20"/>
          <w:szCs w:val="20"/>
        </w:rPr>
        <w:t xml:space="preserve">Relationship between optical density (600nm), cell density and dry cell weight of </w:t>
      </w:r>
      <w:r w:rsidR="00C27F44" w:rsidRPr="005A572E">
        <w:rPr>
          <w:i/>
          <w:sz w:val="20"/>
          <w:szCs w:val="20"/>
        </w:rPr>
        <w:t>Micractinium inermum</w:t>
      </w:r>
      <w:r w:rsidR="00C27F44" w:rsidRPr="005A572E">
        <w:rPr>
          <w:sz w:val="20"/>
          <w:szCs w:val="20"/>
        </w:rPr>
        <w:t xml:space="preserve"> in different trophic and carbon source condition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512"/>
        <w:gridCol w:w="2008"/>
        <w:gridCol w:w="803"/>
        <w:gridCol w:w="1528"/>
        <w:gridCol w:w="1117"/>
      </w:tblGrid>
      <w:tr w:rsidR="00C27F44" w:rsidRPr="005A572E" w14:paraId="4D6B5B0B" w14:textId="77777777" w:rsidTr="00342BD0">
        <w:tc>
          <w:tcPr>
            <w:tcW w:w="1432" w:type="dxa"/>
            <w:tcBorders>
              <w:top w:val="single" w:sz="4" w:space="0" w:color="auto"/>
              <w:bottom w:val="single" w:sz="4" w:space="0" w:color="auto"/>
            </w:tcBorders>
          </w:tcPr>
          <w:p w14:paraId="5190287B" w14:textId="77777777" w:rsidR="00C27F44" w:rsidRPr="005A572E" w:rsidRDefault="00C27F44" w:rsidP="00342BD0">
            <w:pPr>
              <w:rPr>
                <w:sz w:val="20"/>
                <w:szCs w:val="20"/>
              </w:rPr>
            </w:pPr>
            <w:r w:rsidRPr="005A572E">
              <w:rPr>
                <w:sz w:val="20"/>
                <w:szCs w:val="20"/>
              </w:rPr>
              <w:t>Conditions</w:t>
            </w:r>
          </w:p>
        </w:tc>
        <w:tc>
          <w:tcPr>
            <w:tcW w:w="1545" w:type="dxa"/>
            <w:tcBorders>
              <w:top w:val="single" w:sz="4" w:space="0" w:color="auto"/>
              <w:bottom w:val="single" w:sz="4" w:space="0" w:color="auto"/>
            </w:tcBorders>
          </w:tcPr>
          <w:p w14:paraId="226DDEC3" w14:textId="77777777" w:rsidR="00C27F44" w:rsidRPr="005A572E" w:rsidRDefault="00C27F44" w:rsidP="00342BD0">
            <w:pPr>
              <w:rPr>
                <w:sz w:val="20"/>
                <w:szCs w:val="20"/>
              </w:rPr>
            </w:pPr>
            <w:r w:rsidRPr="005A572E">
              <w:rPr>
                <w:sz w:val="20"/>
                <w:szCs w:val="20"/>
              </w:rPr>
              <w:t>Organic carbon source</w:t>
            </w:r>
          </w:p>
        </w:tc>
        <w:tc>
          <w:tcPr>
            <w:tcW w:w="2063" w:type="dxa"/>
            <w:tcBorders>
              <w:top w:val="single" w:sz="4" w:space="0" w:color="auto"/>
              <w:bottom w:val="single" w:sz="4" w:space="0" w:color="auto"/>
            </w:tcBorders>
          </w:tcPr>
          <w:p w14:paraId="6C079DC7" w14:textId="77777777" w:rsidR="00C27F44" w:rsidRPr="005A572E" w:rsidRDefault="00C27F44" w:rsidP="00342BD0">
            <w:pPr>
              <w:rPr>
                <w:sz w:val="20"/>
                <w:szCs w:val="20"/>
                <w:vertAlign w:val="superscript"/>
              </w:rPr>
            </w:pPr>
            <w:r w:rsidRPr="005A572E">
              <w:rPr>
                <w:sz w:val="20"/>
                <w:szCs w:val="20"/>
              </w:rPr>
              <w:t>OD</w:t>
            </w:r>
            <w:r w:rsidRPr="005A572E">
              <w:rPr>
                <w:sz w:val="20"/>
                <w:szCs w:val="20"/>
                <w:vertAlign w:val="subscript"/>
              </w:rPr>
              <w:t>600</w:t>
            </w:r>
            <w:r w:rsidRPr="005A572E">
              <w:rPr>
                <w:sz w:val="20"/>
                <w:szCs w:val="20"/>
              </w:rPr>
              <w:t xml:space="preserve"> and cell density (cells ml</w:t>
            </w:r>
            <w:r w:rsidRPr="005A572E">
              <w:rPr>
                <w:sz w:val="20"/>
                <w:szCs w:val="20"/>
                <w:vertAlign w:val="superscript"/>
              </w:rPr>
              <w:t>-1)</w:t>
            </w:r>
          </w:p>
        </w:tc>
        <w:tc>
          <w:tcPr>
            <w:tcW w:w="804" w:type="dxa"/>
            <w:tcBorders>
              <w:top w:val="single" w:sz="4" w:space="0" w:color="auto"/>
              <w:bottom w:val="single" w:sz="4" w:space="0" w:color="auto"/>
            </w:tcBorders>
          </w:tcPr>
          <w:p w14:paraId="7B3CCB4F" w14:textId="77777777" w:rsidR="00C27F44" w:rsidRPr="00B037B1" w:rsidRDefault="00C27F44" w:rsidP="00342BD0">
            <w:pPr>
              <w:rPr>
                <w:sz w:val="20"/>
                <w:szCs w:val="20"/>
                <w:vertAlign w:val="superscript"/>
              </w:rPr>
            </w:pPr>
            <w:r>
              <w:rPr>
                <w:sz w:val="20"/>
                <w:szCs w:val="20"/>
              </w:rPr>
              <w:t>R</w:t>
            </w:r>
            <w:r>
              <w:rPr>
                <w:sz w:val="20"/>
                <w:szCs w:val="20"/>
                <w:vertAlign w:val="superscript"/>
              </w:rPr>
              <w:t>2</w:t>
            </w:r>
          </w:p>
        </w:tc>
        <w:tc>
          <w:tcPr>
            <w:tcW w:w="1559" w:type="dxa"/>
            <w:tcBorders>
              <w:top w:val="single" w:sz="4" w:space="0" w:color="auto"/>
              <w:bottom w:val="single" w:sz="4" w:space="0" w:color="auto"/>
            </w:tcBorders>
          </w:tcPr>
          <w:p w14:paraId="665084D1" w14:textId="77777777" w:rsidR="00C27F44" w:rsidRPr="005A572E" w:rsidRDefault="00C27F44" w:rsidP="00342BD0">
            <w:pPr>
              <w:rPr>
                <w:sz w:val="20"/>
                <w:szCs w:val="20"/>
              </w:rPr>
            </w:pPr>
            <w:r w:rsidRPr="005A572E">
              <w:rPr>
                <w:sz w:val="20"/>
                <w:szCs w:val="20"/>
              </w:rPr>
              <w:t>OD</w:t>
            </w:r>
            <w:r w:rsidRPr="005A572E">
              <w:rPr>
                <w:sz w:val="20"/>
                <w:szCs w:val="20"/>
                <w:vertAlign w:val="subscript"/>
              </w:rPr>
              <w:t>600</w:t>
            </w:r>
            <w:r w:rsidRPr="005A572E">
              <w:rPr>
                <w:sz w:val="20"/>
                <w:szCs w:val="20"/>
              </w:rPr>
              <w:t xml:space="preserve"> and dry cell weight (</w:t>
            </w:r>
            <w:r w:rsidR="00443DAA">
              <w:rPr>
                <w:sz w:val="20"/>
                <w:szCs w:val="20"/>
              </w:rPr>
              <w:t>m</w:t>
            </w:r>
            <w:r w:rsidRPr="005A572E">
              <w:rPr>
                <w:sz w:val="20"/>
                <w:szCs w:val="20"/>
              </w:rPr>
              <w:t>g l</w:t>
            </w:r>
            <w:r w:rsidRPr="005A572E">
              <w:rPr>
                <w:sz w:val="20"/>
                <w:szCs w:val="20"/>
                <w:vertAlign w:val="superscript"/>
              </w:rPr>
              <w:t>-1</w:t>
            </w:r>
            <w:r w:rsidRPr="005A572E">
              <w:rPr>
                <w:sz w:val="20"/>
                <w:szCs w:val="20"/>
              </w:rPr>
              <w:t xml:space="preserve">) </w:t>
            </w:r>
          </w:p>
        </w:tc>
        <w:tc>
          <w:tcPr>
            <w:tcW w:w="1134" w:type="dxa"/>
            <w:tcBorders>
              <w:top w:val="single" w:sz="4" w:space="0" w:color="auto"/>
              <w:bottom w:val="single" w:sz="4" w:space="0" w:color="auto"/>
            </w:tcBorders>
          </w:tcPr>
          <w:p w14:paraId="3A042E27" w14:textId="77777777" w:rsidR="00C27F44" w:rsidRPr="005A572E" w:rsidRDefault="00C27F44" w:rsidP="00342BD0">
            <w:pPr>
              <w:rPr>
                <w:sz w:val="20"/>
                <w:szCs w:val="20"/>
              </w:rPr>
            </w:pPr>
            <w:r>
              <w:rPr>
                <w:sz w:val="20"/>
                <w:szCs w:val="20"/>
              </w:rPr>
              <w:t>R</w:t>
            </w:r>
            <w:r>
              <w:rPr>
                <w:sz w:val="20"/>
                <w:szCs w:val="20"/>
                <w:vertAlign w:val="superscript"/>
              </w:rPr>
              <w:t>2</w:t>
            </w:r>
          </w:p>
        </w:tc>
      </w:tr>
      <w:tr w:rsidR="00C27F44" w:rsidRPr="005A572E" w14:paraId="724077DF" w14:textId="77777777" w:rsidTr="00342BD0">
        <w:tc>
          <w:tcPr>
            <w:tcW w:w="1432" w:type="dxa"/>
            <w:tcBorders>
              <w:top w:val="single" w:sz="4" w:space="0" w:color="auto"/>
            </w:tcBorders>
          </w:tcPr>
          <w:p w14:paraId="2A909CC6" w14:textId="77777777" w:rsidR="00C27F44" w:rsidRPr="005A572E" w:rsidRDefault="00C27F44" w:rsidP="00342BD0">
            <w:pPr>
              <w:rPr>
                <w:sz w:val="20"/>
                <w:szCs w:val="20"/>
              </w:rPr>
            </w:pPr>
          </w:p>
        </w:tc>
        <w:tc>
          <w:tcPr>
            <w:tcW w:w="1545" w:type="dxa"/>
            <w:tcBorders>
              <w:top w:val="single" w:sz="4" w:space="0" w:color="auto"/>
            </w:tcBorders>
          </w:tcPr>
          <w:p w14:paraId="08DB215D" w14:textId="77777777" w:rsidR="00C27F44" w:rsidRPr="005A572E" w:rsidRDefault="00C27F44" w:rsidP="00342BD0">
            <w:pPr>
              <w:rPr>
                <w:sz w:val="20"/>
                <w:szCs w:val="20"/>
              </w:rPr>
            </w:pPr>
          </w:p>
        </w:tc>
        <w:tc>
          <w:tcPr>
            <w:tcW w:w="2063" w:type="dxa"/>
            <w:tcBorders>
              <w:top w:val="single" w:sz="4" w:space="0" w:color="auto"/>
            </w:tcBorders>
          </w:tcPr>
          <w:p w14:paraId="599BA08F" w14:textId="77777777" w:rsidR="00C27F44" w:rsidRPr="005A572E" w:rsidRDefault="00C27F44" w:rsidP="00342BD0">
            <w:pPr>
              <w:rPr>
                <w:sz w:val="20"/>
                <w:szCs w:val="20"/>
              </w:rPr>
            </w:pPr>
          </w:p>
        </w:tc>
        <w:tc>
          <w:tcPr>
            <w:tcW w:w="804" w:type="dxa"/>
            <w:tcBorders>
              <w:top w:val="single" w:sz="4" w:space="0" w:color="auto"/>
            </w:tcBorders>
          </w:tcPr>
          <w:p w14:paraId="426B7B7F" w14:textId="77777777" w:rsidR="00C27F44" w:rsidRPr="005A572E" w:rsidRDefault="00C27F44" w:rsidP="00342BD0">
            <w:pPr>
              <w:rPr>
                <w:sz w:val="20"/>
                <w:szCs w:val="20"/>
              </w:rPr>
            </w:pPr>
          </w:p>
        </w:tc>
        <w:tc>
          <w:tcPr>
            <w:tcW w:w="1559" w:type="dxa"/>
            <w:tcBorders>
              <w:top w:val="single" w:sz="4" w:space="0" w:color="auto"/>
            </w:tcBorders>
          </w:tcPr>
          <w:p w14:paraId="306D800B" w14:textId="77777777" w:rsidR="00C27F44" w:rsidRPr="005A572E" w:rsidRDefault="00C27F44" w:rsidP="00342BD0">
            <w:pPr>
              <w:rPr>
                <w:sz w:val="20"/>
                <w:szCs w:val="20"/>
              </w:rPr>
            </w:pPr>
          </w:p>
        </w:tc>
        <w:tc>
          <w:tcPr>
            <w:tcW w:w="1134" w:type="dxa"/>
            <w:tcBorders>
              <w:top w:val="single" w:sz="4" w:space="0" w:color="auto"/>
            </w:tcBorders>
          </w:tcPr>
          <w:p w14:paraId="73D5F5B8" w14:textId="77777777" w:rsidR="00C27F44" w:rsidRPr="005A572E" w:rsidRDefault="00C27F44" w:rsidP="00342BD0">
            <w:pPr>
              <w:rPr>
                <w:sz w:val="20"/>
                <w:szCs w:val="20"/>
              </w:rPr>
            </w:pPr>
          </w:p>
        </w:tc>
      </w:tr>
      <w:tr w:rsidR="00C27F44" w:rsidRPr="005A572E" w14:paraId="23F9AED9" w14:textId="77777777" w:rsidTr="00342BD0">
        <w:tc>
          <w:tcPr>
            <w:tcW w:w="1432" w:type="dxa"/>
          </w:tcPr>
          <w:p w14:paraId="2E4392BC" w14:textId="77777777" w:rsidR="00C27F44" w:rsidRPr="005A572E" w:rsidRDefault="00C27F44" w:rsidP="00342BD0">
            <w:pPr>
              <w:rPr>
                <w:sz w:val="20"/>
                <w:szCs w:val="20"/>
              </w:rPr>
            </w:pPr>
            <w:r w:rsidRPr="005A572E">
              <w:rPr>
                <w:sz w:val="20"/>
                <w:szCs w:val="20"/>
              </w:rPr>
              <w:t>Autotrophic</w:t>
            </w:r>
          </w:p>
        </w:tc>
        <w:tc>
          <w:tcPr>
            <w:tcW w:w="1545" w:type="dxa"/>
          </w:tcPr>
          <w:p w14:paraId="7160FF59" w14:textId="77777777" w:rsidR="00C27F44" w:rsidRPr="005A572E" w:rsidRDefault="00C27F44" w:rsidP="00342BD0">
            <w:pPr>
              <w:rPr>
                <w:sz w:val="20"/>
                <w:szCs w:val="20"/>
              </w:rPr>
            </w:pPr>
            <w:r>
              <w:rPr>
                <w:sz w:val="20"/>
                <w:szCs w:val="20"/>
              </w:rPr>
              <w:t>None</w:t>
            </w:r>
          </w:p>
        </w:tc>
        <w:tc>
          <w:tcPr>
            <w:tcW w:w="2063" w:type="dxa"/>
          </w:tcPr>
          <w:p w14:paraId="3130FD5B" w14:textId="77777777" w:rsidR="00C27F44" w:rsidRPr="005A572E" w:rsidRDefault="00C27F44" w:rsidP="00342BD0">
            <w:pPr>
              <w:rPr>
                <w:sz w:val="20"/>
                <w:szCs w:val="20"/>
              </w:rPr>
            </w:pPr>
            <m:oMathPara>
              <m:oMath>
                <m:r>
                  <w:rPr>
                    <w:rFonts w:ascii="Cambria Math" w:hAnsi="Cambria Math"/>
                    <w:sz w:val="20"/>
                    <w:szCs w:val="20"/>
                  </w:rPr>
                  <m:t>4.3×</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804" w:type="dxa"/>
          </w:tcPr>
          <w:p w14:paraId="3F7467FF" w14:textId="77777777" w:rsidR="00C27F44" w:rsidRPr="005A572E" w:rsidRDefault="00C27F44" w:rsidP="00342BD0">
            <w:pPr>
              <w:rPr>
                <w:sz w:val="20"/>
                <w:szCs w:val="20"/>
              </w:rPr>
            </w:pPr>
            <w:r>
              <w:rPr>
                <w:sz w:val="20"/>
                <w:szCs w:val="20"/>
              </w:rPr>
              <w:t>0.9698</w:t>
            </w:r>
          </w:p>
        </w:tc>
        <w:tc>
          <w:tcPr>
            <w:tcW w:w="1559" w:type="dxa"/>
          </w:tcPr>
          <w:p w14:paraId="6FC6769A" w14:textId="77777777" w:rsidR="00C27F44" w:rsidRPr="005A572E" w:rsidRDefault="00C27F44" w:rsidP="00342BD0">
            <w:pPr>
              <w:rPr>
                <w:sz w:val="20"/>
                <w:szCs w:val="20"/>
              </w:rPr>
            </w:pPr>
            <m:oMathPara>
              <m:oMath>
                <m:r>
                  <w:rPr>
                    <w:rFonts w:ascii="Cambria Math" w:hAnsi="Cambria Math"/>
                    <w:sz w:val="20"/>
                    <w:szCs w:val="20"/>
                  </w:rPr>
                  <m:t>233×</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1134" w:type="dxa"/>
          </w:tcPr>
          <w:p w14:paraId="2BC0F166" w14:textId="77777777" w:rsidR="00C27F44" w:rsidRPr="005A572E" w:rsidRDefault="00C27F44" w:rsidP="00342BD0">
            <w:pPr>
              <w:rPr>
                <w:sz w:val="20"/>
                <w:szCs w:val="20"/>
              </w:rPr>
            </w:pPr>
            <w:r>
              <w:rPr>
                <w:sz w:val="20"/>
                <w:szCs w:val="20"/>
              </w:rPr>
              <w:t>0.9952</w:t>
            </w:r>
          </w:p>
        </w:tc>
      </w:tr>
      <w:tr w:rsidR="00C27F44" w:rsidRPr="005A572E" w14:paraId="5F57D144" w14:textId="77777777" w:rsidTr="00342BD0">
        <w:tc>
          <w:tcPr>
            <w:tcW w:w="1432" w:type="dxa"/>
          </w:tcPr>
          <w:p w14:paraId="3CB577AD" w14:textId="77777777" w:rsidR="00C27F44" w:rsidRPr="005A572E" w:rsidRDefault="00C27F44" w:rsidP="00342BD0">
            <w:pPr>
              <w:rPr>
                <w:sz w:val="20"/>
                <w:szCs w:val="20"/>
              </w:rPr>
            </w:pPr>
            <w:r w:rsidRPr="005A572E">
              <w:rPr>
                <w:sz w:val="20"/>
                <w:szCs w:val="20"/>
              </w:rPr>
              <w:t xml:space="preserve">Mixotrophic </w:t>
            </w:r>
          </w:p>
        </w:tc>
        <w:tc>
          <w:tcPr>
            <w:tcW w:w="1545" w:type="dxa"/>
          </w:tcPr>
          <w:p w14:paraId="18BCEE35" w14:textId="77777777" w:rsidR="00C27F44" w:rsidRPr="005A572E" w:rsidRDefault="00C27F44" w:rsidP="00342BD0">
            <w:pPr>
              <w:rPr>
                <w:sz w:val="20"/>
                <w:szCs w:val="20"/>
              </w:rPr>
            </w:pPr>
            <w:r w:rsidRPr="005A572E">
              <w:rPr>
                <w:sz w:val="20"/>
                <w:szCs w:val="20"/>
              </w:rPr>
              <w:t xml:space="preserve">Sodium acetate </w:t>
            </w:r>
          </w:p>
        </w:tc>
        <w:tc>
          <w:tcPr>
            <w:tcW w:w="2063" w:type="dxa"/>
          </w:tcPr>
          <w:p w14:paraId="230B303C" w14:textId="77777777" w:rsidR="00C27F44" w:rsidRPr="005A572E" w:rsidRDefault="00C27F44" w:rsidP="00342BD0">
            <w:pPr>
              <w:rPr>
                <w:sz w:val="20"/>
                <w:szCs w:val="20"/>
              </w:rPr>
            </w:pPr>
            <m:oMathPara>
              <m:oMath>
                <m:r>
                  <w:rPr>
                    <w:rFonts w:ascii="Cambria Math" w:hAnsi="Cambria Math"/>
                    <w:sz w:val="20"/>
                    <w:szCs w:val="20"/>
                  </w:rPr>
                  <m:t>5.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804" w:type="dxa"/>
          </w:tcPr>
          <w:p w14:paraId="7F46447C" w14:textId="77777777" w:rsidR="00C27F44" w:rsidRPr="005A572E" w:rsidRDefault="00C27F44" w:rsidP="00342BD0">
            <w:pPr>
              <w:rPr>
                <w:sz w:val="20"/>
                <w:szCs w:val="20"/>
              </w:rPr>
            </w:pPr>
            <w:r>
              <w:rPr>
                <w:sz w:val="20"/>
                <w:szCs w:val="20"/>
              </w:rPr>
              <w:t>0.9840</w:t>
            </w:r>
          </w:p>
        </w:tc>
        <w:tc>
          <w:tcPr>
            <w:tcW w:w="1559" w:type="dxa"/>
          </w:tcPr>
          <w:p w14:paraId="45BE4F51" w14:textId="77777777" w:rsidR="00C27F44" w:rsidRPr="005A572E" w:rsidRDefault="00C27F44" w:rsidP="00342BD0">
            <w:pPr>
              <w:rPr>
                <w:sz w:val="20"/>
                <w:szCs w:val="20"/>
              </w:rPr>
            </w:pPr>
            <m:oMathPara>
              <m:oMath>
                <m:r>
                  <w:rPr>
                    <w:rFonts w:ascii="Cambria Math" w:hAnsi="Cambria Math"/>
                    <w:sz w:val="20"/>
                    <w:szCs w:val="20"/>
                  </w:rPr>
                  <m:t>303×</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1134" w:type="dxa"/>
          </w:tcPr>
          <w:p w14:paraId="30F5C373" w14:textId="77777777" w:rsidR="00C27F44" w:rsidRPr="005A572E" w:rsidRDefault="00C27F44" w:rsidP="00342BD0">
            <w:pPr>
              <w:rPr>
                <w:sz w:val="20"/>
                <w:szCs w:val="20"/>
              </w:rPr>
            </w:pPr>
            <w:r>
              <w:rPr>
                <w:sz w:val="20"/>
                <w:szCs w:val="20"/>
              </w:rPr>
              <w:t>0.9964</w:t>
            </w:r>
          </w:p>
        </w:tc>
      </w:tr>
      <w:tr w:rsidR="00C27F44" w:rsidRPr="005A572E" w14:paraId="050A49B1" w14:textId="77777777" w:rsidTr="00342BD0">
        <w:tc>
          <w:tcPr>
            <w:tcW w:w="1432" w:type="dxa"/>
          </w:tcPr>
          <w:p w14:paraId="47040A46" w14:textId="77777777" w:rsidR="00C27F44" w:rsidRPr="005A572E" w:rsidRDefault="00C27F44" w:rsidP="00342BD0">
            <w:pPr>
              <w:rPr>
                <w:sz w:val="20"/>
                <w:szCs w:val="20"/>
              </w:rPr>
            </w:pPr>
            <w:r w:rsidRPr="005A572E">
              <w:rPr>
                <w:sz w:val="20"/>
                <w:szCs w:val="20"/>
              </w:rPr>
              <w:t xml:space="preserve">Heterotrophic </w:t>
            </w:r>
          </w:p>
        </w:tc>
        <w:tc>
          <w:tcPr>
            <w:tcW w:w="1545" w:type="dxa"/>
          </w:tcPr>
          <w:p w14:paraId="010B00D7" w14:textId="77777777" w:rsidR="00C27F44" w:rsidRPr="005A572E" w:rsidRDefault="00C27F44" w:rsidP="00342BD0">
            <w:pPr>
              <w:rPr>
                <w:sz w:val="20"/>
                <w:szCs w:val="20"/>
              </w:rPr>
            </w:pPr>
            <w:r w:rsidRPr="005A572E">
              <w:rPr>
                <w:sz w:val="20"/>
                <w:szCs w:val="20"/>
              </w:rPr>
              <w:t>Sodium acetate</w:t>
            </w:r>
          </w:p>
        </w:tc>
        <w:tc>
          <w:tcPr>
            <w:tcW w:w="2063" w:type="dxa"/>
          </w:tcPr>
          <w:p w14:paraId="1E2BF0AE" w14:textId="77777777" w:rsidR="00C27F44" w:rsidRPr="005A572E" w:rsidRDefault="00C27F44" w:rsidP="00342BD0">
            <w:pPr>
              <w:rPr>
                <w:sz w:val="20"/>
                <w:szCs w:val="20"/>
              </w:rPr>
            </w:pPr>
            <m:oMathPara>
              <m:oMath>
                <m:r>
                  <w:rPr>
                    <w:rFonts w:ascii="Cambria Math" w:hAnsi="Cambria Math"/>
                    <w:sz w:val="20"/>
                    <w:szCs w:val="20"/>
                  </w:rPr>
                  <m:t>8.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804" w:type="dxa"/>
          </w:tcPr>
          <w:p w14:paraId="16BCFC03" w14:textId="77777777" w:rsidR="00C27F44" w:rsidRPr="005A572E" w:rsidRDefault="00C27F44" w:rsidP="00342BD0">
            <w:pPr>
              <w:rPr>
                <w:sz w:val="20"/>
                <w:szCs w:val="20"/>
              </w:rPr>
            </w:pPr>
            <w:r>
              <w:rPr>
                <w:sz w:val="20"/>
                <w:szCs w:val="20"/>
              </w:rPr>
              <w:t>0.9812</w:t>
            </w:r>
          </w:p>
        </w:tc>
        <w:tc>
          <w:tcPr>
            <w:tcW w:w="1559" w:type="dxa"/>
          </w:tcPr>
          <w:p w14:paraId="6B1CB1ED" w14:textId="77777777" w:rsidR="00C27F44" w:rsidRPr="005A572E" w:rsidRDefault="00C27F44" w:rsidP="00342BD0">
            <w:pPr>
              <w:rPr>
                <w:sz w:val="20"/>
                <w:szCs w:val="20"/>
              </w:rPr>
            </w:pPr>
            <m:oMathPara>
              <m:oMath>
                <m:r>
                  <w:rPr>
                    <w:rFonts w:ascii="Cambria Math" w:hAnsi="Cambria Math"/>
                    <w:sz w:val="20"/>
                    <w:szCs w:val="20"/>
                  </w:rPr>
                  <m:t>265×</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1134" w:type="dxa"/>
          </w:tcPr>
          <w:p w14:paraId="46E2C772" w14:textId="77777777" w:rsidR="00C27F44" w:rsidRPr="005A572E" w:rsidRDefault="00C27F44" w:rsidP="00342BD0">
            <w:pPr>
              <w:rPr>
                <w:sz w:val="20"/>
                <w:szCs w:val="20"/>
              </w:rPr>
            </w:pPr>
            <w:r>
              <w:rPr>
                <w:sz w:val="20"/>
                <w:szCs w:val="20"/>
              </w:rPr>
              <w:t>0.9951</w:t>
            </w:r>
          </w:p>
        </w:tc>
      </w:tr>
      <w:tr w:rsidR="00C27F44" w:rsidRPr="005A572E" w14:paraId="627F0144" w14:textId="77777777" w:rsidTr="00342BD0">
        <w:tc>
          <w:tcPr>
            <w:tcW w:w="1432" w:type="dxa"/>
          </w:tcPr>
          <w:p w14:paraId="76B9C6A4" w14:textId="77777777" w:rsidR="00C27F44" w:rsidRPr="005A572E" w:rsidRDefault="00C27F44" w:rsidP="00342BD0">
            <w:pPr>
              <w:rPr>
                <w:sz w:val="20"/>
                <w:szCs w:val="20"/>
              </w:rPr>
            </w:pPr>
            <w:r w:rsidRPr="005A572E">
              <w:rPr>
                <w:sz w:val="20"/>
                <w:szCs w:val="20"/>
              </w:rPr>
              <w:t xml:space="preserve">Mixotrophic </w:t>
            </w:r>
          </w:p>
        </w:tc>
        <w:tc>
          <w:tcPr>
            <w:tcW w:w="1545" w:type="dxa"/>
          </w:tcPr>
          <w:p w14:paraId="50067C63" w14:textId="77777777" w:rsidR="00C27F44" w:rsidRPr="005A572E" w:rsidRDefault="00C27F44" w:rsidP="00342BD0">
            <w:pPr>
              <w:rPr>
                <w:sz w:val="20"/>
                <w:szCs w:val="20"/>
              </w:rPr>
            </w:pPr>
            <w:r w:rsidRPr="005A572E">
              <w:rPr>
                <w:sz w:val="20"/>
                <w:szCs w:val="20"/>
              </w:rPr>
              <w:t>Glucose</w:t>
            </w:r>
          </w:p>
        </w:tc>
        <w:tc>
          <w:tcPr>
            <w:tcW w:w="2063" w:type="dxa"/>
          </w:tcPr>
          <w:p w14:paraId="23DEB0B7" w14:textId="77777777" w:rsidR="00C27F44" w:rsidRPr="005A572E" w:rsidRDefault="00C27F44" w:rsidP="00342BD0">
            <w:pPr>
              <w:rPr>
                <w:sz w:val="20"/>
                <w:szCs w:val="20"/>
              </w:rPr>
            </w:pPr>
            <m:oMathPara>
              <m:oMath>
                <m:r>
                  <w:rPr>
                    <w:rFonts w:ascii="Cambria Math" w:hAnsi="Cambria Math"/>
                    <w:sz w:val="20"/>
                    <w:szCs w:val="20"/>
                  </w:rPr>
                  <m:t>5.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804" w:type="dxa"/>
          </w:tcPr>
          <w:p w14:paraId="312E32A6" w14:textId="77777777" w:rsidR="00C27F44" w:rsidRPr="005A572E" w:rsidRDefault="00C27F44" w:rsidP="00342BD0">
            <w:pPr>
              <w:rPr>
                <w:sz w:val="20"/>
                <w:szCs w:val="20"/>
              </w:rPr>
            </w:pPr>
            <w:r>
              <w:rPr>
                <w:sz w:val="20"/>
                <w:szCs w:val="20"/>
              </w:rPr>
              <w:t>0.9999</w:t>
            </w:r>
          </w:p>
        </w:tc>
        <w:tc>
          <w:tcPr>
            <w:tcW w:w="1559" w:type="dxa"/>
          </w:tcPr>
          <w:p w14:paraId="5459DFCC" w14:textId="77777777" w:rsidR="00C27F44" w:rsidRPr="005A572E" w:rsidRDefault="00C27F44" w:rsidP="00342BD0">
            <w:pPr>
              <w:rPr>
                <w:sz w:val="20"/>
                <w:szCs w:val="20"/>
              </w:rPr>
            </w:pPr>
            <m:oMathPara>
              <m:oMath>
                <m:r>
                  <w:rPr>
                    <w:rFonts w:ascii="Cambria Math" w:hAnsi="Cambria Math"/>
                    <w:sz w:val="20"/>
                    <w:szCs w:val="20"/>
                  </w:rPr>
                  <m:t>314×</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1134" w:type="dxa"/>
          </w:tcPr>
          <w:p w14:paraId="16EB789E" w14:textId="77777777" w:rsidR="00C27F44" w:rsidRPr="005A572E" w:rsidRDefault="00C27F44" w:rsidP="00342BD0">
            <w:pPr>
              <w:rPr>
                <w:sz w:val="20"/>
                <w:szCs w:val="20"/>
              </w:rPr>
            </w:pPr>
            <w:r>
              <w:rPr>
                <w:sz w:val="20"/>
                <w:szCs w:val="20"/>
              </w:rPr>
              <w:t>0.9956</w:t>
            </w:r>
          </w:p>
        </w:tc>
      </w:tr>
      <w:tr w:rsidR="00C27F44" w:rsidRPr="005A572E" w14:paraId="5066DE28" w14:textId="77777777" w:rsidTr="00342BD0">
        <w:trPr>
          <w:trHeight w:val="80"/>
        </w:trPr>
        <w:tc>
          <w:tcPr>
            <w:tcW w:w="1432" w:type="dxa"/>
          </w:tcPr>
          <w:p w14:paraId="3D606C90" w14:textId="77777777" w:rsidR="00C27F44" w:rsidRPr="005A572E" w:rsidRDefault="00C27F44" w:rsidP="00342BD0">
            <w:pPr>
              <w:rPr>
                <w:sz w:val="20"/>
                <w:szCs w:val="20"/>
              </w:rPr>
            </w:pPr>
            <w:r w:rsidRPr="005A572E">
              <w:rPr>
                <w:sz w:val="20"/>
                <w:szCs w:val="20"/>
              </w:rPr>
              <w:t xml:space="preserve">Heterotrophic </w:t>
            </w:r>
          </w:p>
        </w:tc>
        <w:tc>
          <w:tcPr>
            <w:tcW w:w="1545" w:type="dxa"/>
          </w:tcPr>
          <w:p w14:paraId="3731A881" w14:textId="77777777" w:rsidR="00C27F44" w:rsidRPr="005A572E" w:rsidRDefault="00C27F44" w:rsidP="00342BD0">
            <w:pPr>
              <w:rPr>
                <w:sz w:val="20"/>
                <w:szCs w:val="20"/>
              </w:rPr>
            </w:pPr>
            <w:r w:rsidRPr="005A572E">
              <w:rPr>
                <w:sz w:val="20"/>
                <w:szCs w:val="20"/>
              </w:rPr>
              <w:t>Glucose</w:t>
            </w:r>
          </w:p>
        </w:tc>
        <w:tc>
          <w:tcPr>
            <w:tcW w:w="2063" w:type="dxa"/>
          </w:tcPr>
          <w:p w14:paraId="071A2EB0" w14:textId="77777777" w:rsidR="00C27F44" w:rsidRPr="005A572E" w:rsidRDefault="00C27F44" w:rsidP="00342BD0">
            <w:pPr>
              <w:rPr>
                <w:sz w:val="20"/>
                <w:szCs w:val="20"/>
              </w:rPr>
            </w:pPr>
            <m:oMathPara>
              <m:oMath>
                <m:r>
                  <w:rPr>
                    <w:rFonts w:ascii="Cambria Math" w:hAnsi="Cambria Math"/>
                    <w:sz w:val="20"/>
                    <w:szCs w:val="20"/>
                  </w:rPr>
                  <m:t>3.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804" w:type="dxa"/>
          </w:tcPr>
          <w:p w14:paraId="127DD6E7" w14:textId="77777777" w:rsidR="00C27F44" w:rsidRPr="005A572E" w:rsidRDefault="00C27F44" w:rsidP="00342BD0">
            <w:pPr>
              <w:rPr>
                <w:sz w:val="20"/>
                <w:szCs w:val="20"/>
              </w:rPr>
            </w:pPr>
            <w:r>
              <w:rPr>
                <w:sz w:val="20"/>
                <w:szCs w:val="20"/>
              </w:rPr>
              <w:t>0.9972</w:t>
            </w:r>
          </w:p>
        </w:tc>
        <w:tc>
          <w:tcPr>
            <w:tcW w:w="1559" w:type="dxa"/>
          </w:tcPr>
          <w:p w14:paraId="00AA21E8" w14:textId="77777777" w:rsidR="00C27F44" w:rsidRPr="005A572E" w:rsidRDefault="00C27F44" w:rsidP="00342BD0">
            <w:pPr>
              <w:rPr>
                <w:sz w:val="20"/>
                <w:szCs w:val="20"/>
              </w:rPr>
            </w:pPr>
            <m:oMathPara>
              <m:oMath>
                <m:r>
                  <w:rPr>
                    <w:rFonts w:ascii="Cambria Math" w:hAnsi="Cambria Math"/>
                    <w:sz w:val="20"/>
                    <w:szCs w:val="20"/>
                  </w:rPr>
                  <m:t>302×</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600</m:t>
                    </m:r>
                  </m:sub>
                </m:sSub>
              </m:oMath>
            </m:oMathPara>
          </w:p>
        </w:tc>
        <w:tc>
          <w:tcPr>
            <w:tcW w:w="1134" w:type="dxa"/>
          </w:tcPr>
          <w:p w14:paraId="19E3676C" w14:textId="77777777" w:rsidR="00C27F44" w:rsidRDefault="00C27F44" w:rsidP="00342BD0">
            <w:pPr>
              <w:rPr>
                <w:sz w:val="20"/>
                <w:szCs w:val="20"/>
              </w:rPr>
            </w:pPr>
            <w:r>
              <w:rPr>
                <w:sz w:val="20"/>
                <w:szCs w:val="20"/>
              </w:rPr>
              <w:t>0.9968</w:t>
            </w:r>
          </w:p>
          <w:p w14:paraId="44035F2B" w14:textId="77777777" w:rsidR="00C27F44" w:rsidRPr="005A572E" w:rsidRDefault="00C27F44" w:rsidP="00342BD0">
            <w:pPr>
              <w:rPr>
                <w:sz w:val="20"/>
                <w:szCs w:val="20"/>
              </w:rPr>
            </w:pPr>
          </w:p>
        </w:tc>
      </w:tr>
    </w:tbl>
    <w:p w14:paraId="15658B7C" w14:textId="77777777" w:rsidR="00443DAA" w:rsidRPr="005A572E" w:rsidRDefault="00342BD0" w:rsidP="00443DAA">
      <w:pPr>
        <w:rPr>
          <w:sz w:val="20"/>
          <w:szCs w:val="20"/>
        </w:rPr>
      </w:pPr>
      <w:r w:rsidRPr="00342BD0">
        <w:rPr>
          <w:b/>
          <w:sz w:val="20"/>
          <w:szCs w:val="20"/>
        </w:rPr>
        <w:t>Table A2</w:t>
      </w:r>
      <w:r>
        <w:rPr>
          <w:sz w:val="20"/>
          <w:szCs w:val="20"/>
        </w:rPr>
        <w:t xml:space="preserve">. </w:t>
      </w:r>
      <w:r w:rsidR="00443DAA" w:rsidRPr="005A572E">
        <w:rPr>
          <w:sz w:val="20"/>
          <w:szCs w:val="20"/>
        </w:rPr>
        <w:t>Relationship between optical density (</w:t>
      </w:r>
      <w:r w:rsidR="00443DAA">
        <w:rPr>
          <w:sz w:val="20"/>
          <w:szCs w:val="20"/>
        </w:rPr>
        <w:t>750</w:t>
      </w:r>
      <w:r w:rsidR="00443DAA" w:rsidRPr="005A572E">
        <w:rPr>
          <w:sz w:val="20"/>
          <w:szCs w:val="20"/>
        </w:rPr>
        <w:t xml:space="preserve">nm), cell density and dry cell weight of </w:t>
      </w:r>
      <w:r w:rsidR="00443DAA">
        <w:rPr>
          <w:i/>
          <w:sz w:val="20"/>
          <w:szCs w:val="20"/>
        </w:rPr>
        <w:t>C. reinhardtii cc-4349</w:t>
      </w:r>
      <w:r w:rsidR="00443DAA" w:rsidRPr="005A572E">
        <w:rPr>
          <w:sz w:val="20"/>
          <w:szCs w:val="20"/>
        </w:rPr>
        <w:t xml:space="preserve"> in different trophic conditions</w:t>
      </w:r>
      <w:r w:rsidR="00443DAA">
        <w:rPr>
          <w:sz w:val="20"/>
          <w:szCs w:val="20"/>
        </w:rPr>
        <w:t xml:space="preserve"> in N replete conditions.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1766"/>
        <w:gridCol w:w="1756"/>
        <w:gridCol w:w="802"/>
        <w:gridCol w:w="1527"/>
        <w:gridCol w:w="1116"/>
      </w:tblGrid>
      <w:tr w:rsidR="00443DAA" w:rsidRPr="005A572E" w14:paraId="237A11BE" w14:textId="77777777" w:rsidTr="00443DAA">
        <w:tc>
          <w:tcPr>
            <w:tcW w:w="1432" w:type="dxa"/>
            <w:tcBorders>
              <w:top w:val="single" w:sz="4" w:space="0" w:color="auto"/>
              <w:bottom w:val="single" w:sz="4" w:space="0" w:color="auto"/>
            </w:tcBorders>
          </w:tcPr>
          <w:p w14:paraId="73A4DD8C" w14:textId="77777777" w:rsidR="00443DAA" w:rsidRPr="005A572E" w:rsidRDefault="00443DAA" w:rsidP="00342BD0">
            <w:pPr>
              <w:rPr>
                <w:sz w:val="20"/>
                <w:szCs w:val="20"/>
              </w:rPr>
            </w:pPr>
            <w:r w:rsidRPr="005A572E">
              <w:rPr>
                <w:sz w:val="20"/>
                <w:szCs w:val="20"/>
              </w:rPr>
              <w:t>Conditions</w:t>
            </w:r>
          </w:p>
        </w:tc>
        <w:tc>
          <w:tcPr>
            <w:tcW w:w="1808" w:type="dxa"/>
            <w:tcBorders>
              <w:top w:val="single" w:sz="4" w:space="0" w:color="auto"/>
              <w:bottom w:val="single" w:sz="4" w:space="0" w:color="auto"/>
            </w:tcBorders>
          </w:tcPr>
          <w:p w14:paraId="16D44B55" w14:textId="77777777" w:rsidR="00443DAA" w:rsidRPr="005A572E" w:rsidRDefault="00443DAA" w:rsidP="00342BD0">
            <w:pPr>
              <w:rPr>
                <w:sz w:val="20"/>
                <w:szCs w:val="20"/>
              </w:rPr>
            </w:pPr>
            <w:r w:rsidRPr="005A572E">
              <w:rPr>
                <w:sz w:val="20"/>
                <w:szCs w:val="20"/>
              </w:rPr>
              <w:t>Organic carbon source</w:t>
            </w:r>
          </w:p>
        </w:tc>
        <w:tc>
          <w:tcPr>
            <w:tcW w:w="1800" w:type="dxa"/>
            <w:tcBorders>
              <w:top w:val="single" w:sz="4" w:space="0" w:color="auto"/>
              <w:bottom w:val="single" w:sz="4" w:space="0" w:color="auto"/>
            </w:tcBorders>
          </w:tcPr>
          <w:p w14:paraId="695ABEF0" w14:textId="77777777" w:rsidR="00443DAA" w:rsidRPr="005A572E" w:rsidRDefault="00443DAA" w:rsidP="00342BD0">
            <w:pPr>
              <w:rPr>
                <w:sz w:val="20"/>
                <w:szCs w:val="20"/>
                <w:vertAlign w:val="superscript"/>
              </w:rPr>
            </w:pPr>
            <w:r w:rsidRPr="005A572E">
              <w:rPr>
                <w:sz w:val="20"/>
                <w:szCs w:val="20"/>
              </w:rPr>
              <w:t>OD</w:t>
            </w:r>
            <w:r w:rsidRPr="005A572E">
              <w:rPr>
                <w:sz w:val="20"/>
                <w:szCs w:val="20"/>
                <w:vertAlign w:val="subscript"/>
              </w:rPr>
              <w:t>600</w:t>
            </w:r>
            <w:r w:rsidRPr="005A572E">
              <w:rPr>
                <w:sz w:val="20"/>
                <w:szCs w:val="20"/>
              </w:rPr>
              <w:t xml:space="preserve"> and cell density (cells ml</w:t>
            </w:r>
            <w:r w:rsidRPr="005A572E">
              <w:rPr>
                <w:sz w:val="20"/>
                <w:szCs w:val="20"/>
                <w:vertAlign w:val="superscript"/>
              </w:rPr>
              <w:t>-1)</w:t>
            </w:r>
          </w:p>
        </w:tc>
        <w:tc>
          <w:tcPr>
            <w:tcW w:w="804" w:type="dxa"/>
            <w:tcBorders>
              <w:top w:val="single" w:sz="4" w:space="0" w:color="auto"/>
              <w:bottom w:val="single" w:sz="4" w:space="0" w:color="auto"/>
            </w:tcBorders>
          </w:tcPr>
          <w:p w14:paraId="595BECD4" w14:textId="77777777" w:rsidR="00443DAA" w:rsidRPr="00B037B1" w:rsidRDefault="00443DAA" w:rsidP="00342BD0">
            <w:pPr>
              <w:rPr>
                <w:sz w:val="20"/>
                <w:szCs w:val="20"/>
                <w:vertAlign w:val="superscript"/>
              </w:rPr>
            </w:pPr>
            <w:r>
              <w:rPr>
                <w:sz w:val="20"/>
                <w:szCs w:val="20"/>
              </w:rPr>
              <w:t>R</w:t>
            </w:r>
            <w:r>
              <w:rPr>
                <w:sz w:val="20"/>
                <w:szCs w:val="20"/>
                <w:vertAlign w:val="superscript"/>
              </w:rPr>
              <w:t>2</w:t>
            </w:r>
          </w:p>
        </w:tc>
        <w:tc>
          <w:tcPr>
            <w:tcW w:w="1559" w:type="dxa"/>
            <w:tcBorders>
              <w:top w:val="single" w:sz="4" w:space="0" w:color="auto"/>
              <w:bottom w:val="single" w:sz="4" w:space="0" w:color="auto"/>
            </w:tcBorders>
          </w:tcPr>
          <w:p w14:paraId="36997395" w14:textId="77777777" w:rsidR="00443DAA" w:rsidRPr="005A572E" w:rsidRDefault="00443DAA" w:rsidP="00342BD0">
            <w:pPr>
              <w:rPr>
                <w:sz w:val="20"/>
                <w:szCs w:val="20"/>
              </w:rPr>
            </w:pPr>
            <w:r w:rsidRPr="005A572E">
              <w:rPr>
                <w:sz w:val="20"/>
                <w:szCs w:val="20"/>
              </w:rPr>
              <w:t>OD</w:t>
            </w:r>
            <w:r w:rsidRPr="005A572E">
              <w:rPr>
                <w:sz w:val="20"/>
                <w:szCs w:val="20"/>
                <w:vertAlign w:val="subscript"/>
              </w:rPr>
              <w:t>600</w:t>
            </w:r>
            <w:r w:rsidRPr="005A572E">
              <w:rPr>
                <w:sz w:val="20"/>
                <w:szCs w:val="20"/>
              </w:rPr>
              <w:t xml:space="preserve"> and dry cell weight (g l</w:t>
            </w:r>
            <w:r w:rsidRPr="005A572E">
              <w:rPr>
                <w:sz w:val="20"/>
                <w:szCs w:val="20"/>
                <w:vertAlign w:val="superscript"/>
              </w:rPr>
              <w:t>-1</w:t>
            </w:r>
            <w:r w:rsidRPr="005A572E">
              <w:rPr>
                <w:sz w:val="20"/>
                <w:szCs w:val="20"/>
              </w:rPr>
              <w:t xml:space="preserve">) </w:t>
            </w:r>
          </w:p>
        </w:tc>
        <w:tc>
          <w:tcPr>
            <w:tcW w:w="1134" w:type="dxa"/>
            <w:tcBorders>
              <w:top w:val="single" w:sz="4" w:space="0" w:color="auto"/>
              <w:bottom w:val="single" w:sz="4" w:space="0" w:color="auto"/>
            </w:tcBorders>
          </w:tcPr>
          <w:p w14:paraId="37F3EA8E" w14:textId="77777777" w:rsidR="00443DAA" w:rsidRPr="005A572E" w:rsidRDefault="00443DAA" w:rsidP="00342BD0">
            <w:pPr>
              <w:rPr>
                <w:sz w:val="20"/>
                <w:szCs w:val="20"/>
              </w:rPr>
            </w:pPr>
            <w:r>
              <w:rPr>
                <w:sz w:val="20"/>
                <w:szCs w:val="20"/>
              </w:rPr>
              <w:t>R</w:t>
            </w:r>
            <w:r>
              <w:rPr>
                <w:sz w:val="20"/>
                <w:szCs w:val="20"/>
                <w:vertAlign w:val="superscript"/>
              </w:rPr>
              <w:t>2</w:t>
            </w:r>
          </w:p>
        </w:tc>
      </w:tr>
      <w:tr w:rsidR="00443DAA" w:rsidRPr="005A572E" w14:paraId="6CF60E3C" w14:textId="77777777" w:rsidTr="00443DAA">
        <w:tc>
          <w:tcPr>
            <w:tcW w:w="1432" w:type="dxa"/>
            <w:tcBorders>
              <w:top w:val="single" w:sz="4" w:space="0" w:color="auto"/>
            </w:tcBorders>
          </w:tcPr>
          <w:p w14:paraId="1D077CCB" w14:textId="77777777" w:rsidR="00443DAA" w:rsidRPr="005A572E" w:rsidRDefault="00443DAA" w:rsidP="00342BD0">
            <w:pPr>
              <w:rPr>
                <w:sz w:val="20"/>
                <w:szCs w:val="20"/>
              </w:rPr>
            </w:pPr>
          </w:p>
        </w:tc>
        <w:tc>
          <w:tcPr>
            <w:tcW w:w="1808" w:type="dxa"/>
            <w:tcBorders>
              <w:top w:val="single" w:sz="4" w:space="0" w:color="auto"/>
            </w:tcBorders>
          </w:tcPr>
          <w:p w14:paraId="434B3842" w14:textId="77777777" w:rsidR="00443DAA" w:rsidRPr="005A572E" w:rsidRDefault="00443DAA" w:rsidP="00342BD0">
            <w:pPr>
              <w:rPr>
                <w:sz w:val="20"/>
                <w:szCs w:val="20"/>
              </w:rPr>
            </w:pPr>
          </w:p>
        </w:tc>
        <w:tc>
          <w:tcPr>
            <w:tcW w:w="1800" w:type="dxa"/>
            <w:tcBorders>
              <w:top w:val="single" w:sz="4" w:space="0" w:color="auto"/>
            </w:tcBorders>
          </w:tcPr>
          <w:p w14:paraId="37BA24E1" w14:textId="77777777" w:rsidR="00443DAA" w:rsidRPr="005A572E" w:rsidRDefault="00443DAA" w:rsidP="00342BD0">
            <w:pPr>
              <w:rPr>
                <w:sz w:val="20"/>
                <w:szCs w:val="20"/>
              </w:rPr>
            </w:pPr>
          </w:p>
        </w:tc>
        <w:tc>
          <w:tcPr>
            <w:tcW w:w="804" w:type="dxa"/>
            <w:tcBorders>
              <w:top w:val="single" w:sz="4" w:space="0" w:color="auto"/>
            </w:tcBorders>
          </w:tcPr>
          <w:p w14:paraId="7B258A9A" w14:textId="77777777" w:rsidR="00443DAA" w:rsidRPr="005A572E" w:rsidRDefault="00443DAA" w:rsidP="00342BD0">
            <w:pPr>
              <w:rPr>
                <w:sz w:val="20"/>
                <w:szCs w:val="20"/>
              </w:rPr>
            </w:pPr>
          </w:p>
        </w:tc>
        <w:tc>
          <w:tcPr>
            <w:tcW w:w="1559" w:type="dxa"/>
            <w:tcBorders>
              <w:top w:val="single" w:sz="4" w:space="0" w:color="auto"/>
            </w:tcBorders>
          </w:tcPr>
          <w:p w14:paraId="6A431EFE" w14:textId="77777777" w:rsidR="00443DAA" w:rsidRPr="005A572E" w:rsidRDefault="00443DAA" w:rsidP="00342BD0">
            <w:pPr>
              <w:rPr>
                <w:sz w:val="20"/>
                <w:szCs w:val="20"/>
              </w:rPr>
            </w:pPr>
          </w:p>
        </w:tc>
        <w:tc>
          <w:tcPr>
            <w:tcW w:w="1134" w:type="dxa"/>
            <w:tcBorders>
              <w:top w:val="single" w:sz="4" w:space="0" w:color="auto"/>
            </w:tcBorders>
          </w:tcPr>
          <w:p w14:paraId="2C08E997" w14:textId="77777777" w:rsidR="00443DAA" w:rsidRPr="005A572E" w:rsidRDefault="00443DAA" w:rsidP="00342BD0">
            <w:pPr>
              <w:rPr>
                <w:sz w:val="20"/>
                <w:szCs w:val="20"/>
              </w:rPr>
            </w:pPr>
          </w:p>
        </w:tc>
      </w:tr>
      <w:tr w:rsidR="00443DAA" w:rsidRPr="005A572E" w14:paraId="100AA04C" w14:textId="77777777" w:rsidTr="00443DAA">
        <w:tc>
          <w:tcPr>
            <w:tcW w:w="1432" w:type="dxa"/>
          </w:tcPr>
          <w:p w14:paraId="368CFF78" w14:textId="77777777" w:rsidR="00443DAA" w:rsidRPr="005A572E" w:rsidRDefault="00443DAA" w:rsidP="00342BD0">
            <w:pPr>
              <w:rPr>
                <w:sz w:val="20"/>
                <w:szCs w:val="20"/>
              </w:rPr>
            </w:pPr>
            <w:r w:rsidRPr="005A572E">
              <w:rPr>
                <w:sz w:val="20"/>
                <w:szCs w:val="20"/>
              </w:rPr>
              <w:t>Autotrophic</w:t>
            </w:r>
          </w:p>
        </w:tc>
        <w:tc>
          <w:tcPr>
            <w:tcW w:w="1808" w:type="dxa"/>
          </w:tcPr>
          <w:p w14:paraId="5A31792E" w14:textId="77777777" w:rsidR="00443DAA" w:rsidRPr="005A572E" w:rsidRDefault="00443DAA" w:rsidP="00342BD0">
            <w:pPr>
              <w:rPr>
                <w:sz w:val="20"/>
                <w:szCs w:val="20"/>
              </w:rPr>
            </w:pPr>
            <w:r>
              <w:rPr>
                <w:sz w:val="20"/>
                <w:szCs w:val="20"/>
              </w:rPr>
              <w:t>None</w:t>
            </w:r>
          </w:p>
        </w:tc>
        <w:tc>
          <w:tcPr>
            <w:tcW w:w="1800" w:type="dxa"/>
          </w:tcPr>
          <w:p w14:paraId="3702CAB4" w14:textId="77777777" w:rsidR="00443DAA" w:rsidRPr="005A572E" w:rsidRDefault="00443DAA" w:rsidP="00443DAA">
            <w:pPr>
              <w:rPr>
                <w:sz w:val="20"/>
                <w:szCs w:val="20"/>
              </w:rPr>
            </w:pPr>
            <m:oMathPara>
              <m:oMath>
                <m:r>
                  <w:rPr>
                    <w:rFonts w:ascii="Cambria Math" w:hAnsi="Cambria Math"/>
                    <w:sz w:val="20"/>
                    <w:szCs w:val="20"/>
                  </w:rPr>
                  <m:t>1.9×</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750</m:t>
                    </m:r>
                  </m:sub>
                </m:sSub>
              </m:oMath>
            </m:oMathPara>
          </w:p>
        </w:tc>
        <w:tc>
          <w:tcPr>
            <w:tcW w:w="804" w:type="dxa"/>
          </w:tcPr>
          <w:p w14:paraId="012731F0" w14:textId="77777777" w:rsidR="00443DAA" w:rsidRPr="005A572E" w:rsidRDefault="00443DAA" w:rsidP="00443DAA">
            <w:pPr>
              <w:rPr>
                <w:sz w:val="20"/>
                <w:szCs w:val="20"/>
              </w:rPr>
            </w:pPr>
            <w:r>
              <w:rPr>
                <w:sz w:val="20"/>
                <w:szCs w:val="20"/>
              </w:rPr>
              <w:t>0.9992</w:t>
            </w:r>
          </w:p>
        </w:tc>
        <w:tc>
          <w:tcPr>
            <w:tcW w:w="1559" w:type="dxa"/>
          </w:tcPr>
          <w:p w14:paraId="57B36FCB" w14:textId="77777777" w:rsidR="00443DAA" w:rsidRPr="005A572E" w:rsidRDefault="00443DAA" w:rsidP="00443DAA">
            <w:pPr>
              <w:rPr>
                <w:sz w:val="20"/>
                <w:szCs w:val="20"/>
              </w:rPr>
            </w:pPr>
            <m:oMathPara>
              <m:oMath>
                <m:r>
                  <w:rPr>
                    <w:rFonts w:ascii="Cambria Math" w:hAnsi="Cambria Math"/>
                    <w:sz w:val="20"/>
                    <w:szCs w:val="20"/>
                  </w:rPr>
                  <m:t>504×</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750</m:t>
                    </m:r>
                  </m:sub>
                </m:sSub>
              </m:oMath>
            </m:oMathPara>
          </w:p>
        </w:tc>
        <w:tc>
          <w:tcPr>
            <w:tcW w:w="1134" w:type="dxa"/>
          </w:tcPr>
          <w:p w14:paraId="19D4B403" w14:textId="77777777" w:rsidR="00443DAA" w:rsidRPr="005A572E" w:rsidRDefault="00443DAA" w:rsidP="00342BD0">
            <w:pPr>
              <w:rPr>
                <w:sz w:val="20"/>
                <w:szCs w:val="20"/>
              </w:rPr>
            </w:pPr>
            <w:r>
              <w:rPr>
                <w:sz w:val="20"/>
                <w:szCs w:val="20"/>
              </w:rPr>
              <w:t>0.9952</w:t>
            </w:r>
          </w:p>
        </w:tc>
      </w:tr>
      <w:tr w:rsidR="00443DAA" w:rsidRPr="005A572E" w14:paraId="69565C66" w14:textId="77777777" w:rsidTr="00443DAA">
        <w:tc>
          <w:tcPr>
            <w:tcW w:w="1432" w:type="dxa"/>
          </w:tcPr>
          <w:p w14:paraId="02B448D9" w14:textId="77777777" w:rsidR="00443DAA" w:rsidRPr="005A572E" w:rsidRDefault="00443DAA" w:rsidP="00342BD0">
            <w:pPr>
              <w:rPr>
                <w:sz w:val="20"/>
                <w:szCs w:val="20"/>
              </w:rPr>
            </w:pPr>
            <w:r w:rsidRPr="005A572E">
              <w:rPr>
                <w:sz w:val="20"/>
                <w:szCs w:val="20"/>
              </w:rPr>
              <w:t xml:space="preserve">Mixotrophic </w:t>
            </w:r>
          </w:p>
        </w:tc>
        <w:tc>
          <w:tcPr>
            <w:tcW w:w="1808" w:type="dxa"/>
          </w:tcPr>
          <w:p w14:paraId="595B5A03" w14:textId="77777777" w:rsidR="00443DAA" w:rsidRPr="005A572E" w:rsidRDefault="00443DAA" w:rsidP="00342BD0">
            <w:pPr>
              <w:rPr>
                <w:sz w:val="20"/>
                <w:szCs w:val="20"/>
              </w:rPr>
            </w:pPr>
            <w:r>
              <w:rPr>
                <w:sz w:val="20"/>
                <w:szCs w:val="20"/>
              </w:rPr>
              <w:t>Potasium</w:t>
            </w:r>
            <w:r w:rsidRPr="005A572E">
              <w:rPr>
                <w:sz w:val="20"/>
                <w:szCs w:val="20"/>
              </w:rPr>
              <w:t xml:space="preserve"> acetate </w:t>
            </w:r>
          </w:p>
        </w:tc>
        <w:tc>
          <w:tcPr>
            <w:tcW w:w="1800" w:type="dxa"/>
          </w:tcPr>
          <w:p w14:paraId="2099133D" w14:textId="77777777" w:rsidR="00443DAA" w:rsidRPr="005A572E" w:rsidRDefault="00443DAA" w:rsidP="00342BD0">
            <w:pPr>
              <w:rPr>
                <w:sz w:val="20"/>
                <w:szCs w:val="20"/>
              </w:rPr>
            </w:pPr>
            <m:oMathPara>
              <m:oMath>
                <m:r>
                  <w:rPr>
                    <w:rFonts w:ascii="Cambria Math" w:hAnsi="Cambria Math"/>
                    <w:sz w:val="20"/>
                    <w:szCs w:val="20"/>
                  </w:rPr>
                  <m:t>1.9×</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750</m:t>
                    </m:r>
                  </m:sub>
                </m:sSub>
              </m:oMath>
            </m:oMathPara>
          </w:p>
        </w:tc>
        <w:tc>
          <w:tcPr>
            <w:tcW w:w="804" w:type="dxa"/>
          </w:tcPr>
          <w:p w14:paraId="2B83D617" w14:textId="77777777" w:rsidR="00443DAA" w:rsidRPr="005A572E" w:rsidRDefault="00443DAA" w:rsidP="00443DAA">
            <w:pPr>
              <w:rPr>
                <w:sz w:val="20"/>
                <w:szCs w:val="20"/>
              </w:rPr>
            </w:pPr>
            <w:r>
              <w:rPr>
                <w:sz w:val="20"/>
                <w:szCs w:val="20"/>
              </w:rPr>
              <w:t>0.9957</w:t>
            </w:r>
          </w:p>
        </w:tc>
        <w:tc>
          <w:tcPr>
            <w:tcW w:w="1559" w:type="dxa"/>
          </w:tcPr>
          <w:p w14:paraId="7BB8FC68" w14:textId="77777777" w:rsidR="00443DAA" w:rsidRPr="005A572E" w:rsidRDefault="00443DAA" w:rsidP="00342BD0">
            <w:pPr>
              <w:rPr>
                <w:sz w:val="20"/>
                <w:szCs w:val="20"/>
              </w:rPr>
            </w:pPr>
            <m:oMathPara>
              <m:oMath>
                <m:r>
                  <w:rPr>
                    <w:rFonts w:ascii="Cambria Math" w:hAnsi="Cambria Math"/>
                    <w:sz w:val="20"/>
                    <w:szCs w:val="20"/>
                  </w:rPr>
                  <m:t>504×</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750</m:t>
                    </m:r>
                  </m:sub>
                </m:sSub>
              </m:oMath>
            </m:oMathPara>
          </w:p>
        </w:tc>
        <w:tc>
          <w:tcPr>
            <w:tcW w:w="1134" w:type="dxa"/>
          </w:tcPr>
          <w:p w14:paraId="02B809A3" w14:textId="77777777" w:rsidR="00443DAA" w:rsidRPr="005A572E" w:rsidRDefault="00443DAA" w:rsidP="00342BD0">
            <w:pPr>
              <w:rPr>
                <w:sz w:val="20"/>
                <w:szCs w:val="20"/>
              </w:rPr>
            </w:pPr>
            <w:r>
              <w:rPr>
                <w:sz w:val="20"/>
                <w:szCs w:val="20"/>
              </w:rPr>
              <w:t>0.9964</w:t>
            </w:r>
          </w:p>
        </w:tc>
      </w:tr>
      <w:tr w:rsidR="00443DAA" w:rsidRPr="005A572E" w14:paraId="2C7F7185" w14:textId="77777777" w:rsidTr="00443DAA">
        <w:tc>
          <w:tcPr>
            <w:tcW w:w="1432" w:type="dxa"/>
          </w:tcPr>
          <w:p w14:paraId="31239903" w14:textId="77777777" w:rsidR="00443DAA" w:rsidRPr="005A572E" w:rsidRDefault="00443DAA" w:rsidP="00342BD0">
            <w:pPr>
              <w:rPr>
                <w:sz w:val="20"/>
                <w:szCs w:val="20"/>
              </w:rPr>
            </w:pPr>
            <w:r w:rsidRPr="005A572E">
              <w:rPr>
                <w:sz w:val="20"/>
                <w:szCs w:val="20"/>
              </w:rPr>
              <w:t xml:space="preserve">Heterotrophic </w:t>
            </w:r>
          </w:p>
        </w:tc>
        <w:tc>
          <w:tcPr>
            <w:tcW w:w="1808" w:type="dxa"/>
          </w:tcPr>
          <w:p w14:paraId="3DB1DE68" w14:textId="77777777" w:rsidR="00443DAA" w:rsidRPr="005A572E" w:rsidRDefault="00443DAA" w:rsidP="00342BD0">
            <w:pPr>
              <w:rPr>
                <w:sz w:val="20"/>
                <w:szCs w:val="20"/>
              </w:rPr>
            </w:pPr>
            <w:r>
              <w:rPr>
                <w:sz w:val="20"/>
                <w:szCs w:val="20"/>
              </w:rPr>
              <w:t>Potasium</w:t>
            </w:r>
            <w:r w:rsidRPr="005A572E">
              <w:rPr>
                <w:sz w:val="20"/>
                <w:szCs w:val="20"/>
              </w:rPr>
              <w:t xml:space="preserve"> acetate</w:t>
            </w:r>
          </w:p>
        </w:tc>
        <w:tc>
          <w:tcPr>
            <w:tcW w:w="1800" w:type="dxa"/>
          </w:tcPr>
          <w:p w14:paraId="6BAE1F35" w14:textId="77777777" w:rsidR="00443DAA" w:rsidRPr="005A572E" w:rsidRDefault="00443DAA" w:rsidP="00342BD0">
            <w:pPr>
              <w:rPr>
                <w:sz w:val="20"/>
                <w:szCs w:val="20"/>
              </w:rPr>
            </w:pPr>
            <m:oMathPara>
              <m:oMath>
                <m:r>
                  <w:rPr>
                    <w:rFonts w:ascii="Cambria Math" w:hAnsi="Cambria Math"/>
                    <w:sz w:val="20"/>
                    <w:szCs w:val="20"/>
                  </w:rPr>
                  <m:t>1.8×</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750</m:t>
                    </m:r>
                  </m:sub>
                </m:sSub>
              </m:oMath>
            </m:oMathPara>
          </w:p>
        </w:tc>
        <w:tc>
          <w:tcPr>
            <w:tcW w:w="804" w:type="dxa"/>
          </w:tcPr>
          <w:p w14:paraId="11F035E2" w14:textId="77777777" w:rsidR="00443DAA" w:rsidRPr="005A572E" w:rsidRDefault="00443DAA" w:rsidP="00443DAA">
            <w:pPr>
              <w:rPr>
                <w:sz w:val="20"/>
                <w:szCs w:val="20"/>
              </w:rPr>
            </w:pPr>
            <w:r>
              <w:rPr>
                <w:sz w:val="20"/>
                <w:szCs w:val="20"/>
              </w:rPr>
              <w:t>0.9967</w:t>
            </w:r>
          </w:p>
        </w:tc>
        <w:tc>
          <w:tcPr>
            <w:tcW w:w="1559" w:type="dxa"/>
          </w:tcPr>
          <w:p w14:paraId="474FDBDE" w14:textId="77777777" w:rsidR="00443DAA" w:rsidRPr="005A572E" w:rsidRDefault="00443DAA" w:rsidP="00342BD0">
            <w:pPr>
              <w:rPr>
                <w:sz w:val="20"/>
                <w:szCs w:val="20"/>
              </w:rPr>
            </w:pPr>
            <m:oMathPara>
              <m:oMath>
                <m:r>
                  <w:rPr>
                    <w:rFonts w:ascii="Cambria Math" w:hAnsi="Cambria Math"/>
                    <w:sz w:val="20"/>
                    <w:szCs w:val="20"/>
                  </w:rPr>
                  <m:t>489×</m:t>
                </m:r>
                <m:sSub>
                  <m:sSubPr>
                    <m:ctrlPr>
                      <w:rPr>
                        <w:rFonts w:ascii="Cambria Math" w:hAnsi="Cambria Math"/>
                        <w:i/>
                        <w:sz w:val="20"/>
                        <w:szCs w:val="20"/>
                      </w:rPr>
                    </m:ctrlPr>
                  </m:sSubPr>
                  <m:e>
                    <m:r>
                      <w:rPr>
                        <w:rFonts w:ascii="Cambria Math" w:hAnsi="Cambria Math"/>
                        <w:sz w:val="20"/>
                        <w:szCs w:val="20"/>
                      </w:rPr>
                      <m:t>OD</m:t>
                    </m:r>
                  </m:e>
                  <m:sub>
                    <m:r>
                      <w:rPr>
                        <w:rFonts w:ascii="Cambria Math" w:hAnsi="Cambria Math"/>
                        <w:sz w:val="20"/>
                        <w:szCs w:val="20"/>
                      </w:rPr>
                      <m:t>750</m:t>
                    </m:r>
                  </m:sub>
                </m:sSub>
              </m:oMath>
            </m:oMathPara>
          </w:p>
        </w:tc>
        <w:tc>
          <w:tcPr>
            <w:tcW w:w="1134" w:type="dxa"/>
          </w:tcPr>
          <w:p w14:paraId="5DB2B966" w14:textId="77777777" w:rsidR="00443DAA" w:rsidRPr="005A572E" w:rsidRDefault="00443DAA" w:rsidP="00342BD0">
            <w:pPr>
              <w:rPr>
                <w:sz w:val="20"/>
                <w:szCs w:val="20"/>
              </w:rPr>
            </w:pPr>
            <w:r>
              <w:rPr>
                <w:sz w:val="20"/>
                <w:szCs w:val="20"/>
              </w:rPr>
              <w:t>0.9951</w:t>
            </w:r>
          </w:p>
        </w:tc>
      </w:tr>
      <w:tr w:rsidR="00443DAA" w:rsidRPr="005A572E" w14:paraId="32F311E5" w14:textId="77777777" w:rsidTr="00443DAA">
        <w:tc>
          <w:tcPr>
            <w:tcW w:w="1432" w:type="dxa"/>
          </w:tcPr>
          <w:p w14:paraId="3032D1A3" w14:textId="77777777" w:rsidR="00443DAA" w:rsidRPr="005A572E" w:rsidRDefault="00443DAA" w:rsidP="00342BD0">
            <w:pPr>
              <w:rPr>
                <w:sz w:val="20"/>
                <w:szCs w:val="20"/>
              </w:rPr>
            </w:pPr>
          </w:p>
        </w:tc>
        <w:tc>
          <w:tcPr>
            <w:tcW w:w="1808" w:type="dxa"/>
          </w:tcPr>
          <w:p w14:paraId="28A11748" w14:textId="77777777" w:rsidR="00443DAA" w:rsidRPr="005A572E" w:rsidRDefault="00443DAA" w:rsidP="00342BD0">
            <w:pPr>
              <w:rPr>
                <w:sz w:val="20"/>
                <w:szCs w:val="20"/>
              </w:rPr>
            </w:pPr>
          </w:p>
        </w:tc>
        <w:tc>
          <w:tcPr>
            <w:tcW w:w="1800" w:type="dxa"/>
          </w:tcPr>
          <w:p w14:paraId="4707006B" w14:textId="77777777" w:rsidR="00443DAA" w:rsidRPr="005A572E" w:rsidRDefault="00443DAA" w:rsidP="00342BD0">
            <w:pPr>
              <w:rPr>
                <w:sz w:val="20"/>
                <w:szCs w:val="20"/>
              </w:rPr>
            </w:pPr>
          </w:p>
        </w:tc>
        <w:tc>
          <w:tcPr>
            <w:tcW w:w="804" w:type="dxa"/>
          </w:tcPr>
          <w:p w14:paraId="72A7EBD9" w14:textId="77777777" w:rsidR="00443DAA" w:rsidRPr="005A572E" w:rsidRDefault="00443DAA" w:rsidP="00342BD0">
            <w:pPr>
              <w:rPr>
                <w:sz w:val="20"/>
                <w:szCs w:val="20"/>
              </w:rPr>
            </w:pPr>
          </w:p>
        </w:tc>
        <w:tc>
          <w:tcPr>
            <w:tcW w:w="1559" w:type="dxa"/>
          </w:tcPr>
          <w:p w14:paraId="2F0FE203" w14:textId="77777777" w:rsidR="00443DAA" w:rsidRPr="005A572E" w:rsidRDefault="00443DAA" w:rsidP="00342BD0">
            <w:pPr>
              <w:rPr>
                <w:sz w:val="20"/>
                <w:szCs w:val="20"/>
              </w:rPr>
            </w:pPr>
          </w:p>
        </w:tc>
        <w:tc>
          <w:tcPr>
            <w:tcW w:w="1134" w:type="dxa"/>
          </w:tcPr>
          <w:p w14:paraId="0F5E6270" w14:textId="77777777" w:rsidR="00443DAA" w:rsidRPr="005A572E" w:rsidRDefault="00443DAA" w:rsidP="00342BD0">
            <w:pPr>
              <w:rPr>
                <w:sz w:val="20"/>
                <w:szCs w:val="20"/>
              </w:rPr>
            </w:pPr>
          </w:p>
        </w:tc>
      </w:tr>
      <w:tr w:rsidR="00443DAA" w:rsidRPr="005A572E" w14:paraId="243A743C" w14:textId="77777777" w:rsidTr="00443DAA">
        <w:trPr>
          <w:trHeight w:val="80"/>
        </w:trPr>
        <w:tc>
          <w:tcPr>
            <w:tcW w:w="1432" w:type="dxa"/>
          </w:tcPr>
          <w:p w14:paraId="3202424D" w14:textId="77777777" w:rsidR="00443DAA" w:rsidRPr="005A572E" w:rsidRDefault="00443DAA" w:rsidP="00342BD0">
            <w:pPr>
              <w:rPr>
                <w:sz w:val="20"/>
                <w:szCs w:val="20"/>
              </w:rPr>
            </w:pPr>
          </w:p>
        </w:tc>
        <w:tc>
          <w:tcPr>
            <w:tcW w:w="1808" w:type="dxa"/>
          </w:tcPr>
          <w:p w14:paraId="1BB66216" w14:textId="77777777" w:rsidR="00443DAA" w:rsidRPr="005A572E" w:rsidRDefault="00443DAA" w:rsidP="00342BD0">
            <w:pPr>
              <w:rPr>
                <w:sz w:val="20"/>
                <w:szCs w:val="20"/>
              </w:rPr>
            </w:pPr>
          </w:p>
        </w:tc>
        <w:tc>
          <w:tcPr>
            <w:tcW w:w="1800" w:type="dxa"/>
          </w:tcPr>
          <w:p w14:paraId="3EDD9EDD" w14:textId="77777777" w:rsidR="00443DAA" w:rsidRPr="005A572E" w:rsidRDefault="00443DAA" w:rsidP="00342BD0">
            <w:pPr>
              <w:rPr>
                <w:sz w:val="20"/>
                <w:szCs w:val="20"/>
              </w:rPr>
            </w:pPr>
          </w:p>
        </w:tc>
        <w:tc>
          <w:tcPr>
            <w:tcW w:w="804" w:type="dxa"/>
          </w:tcPr>
          <w:p w14:paraId="572458F4" w14:textId="77777777" w:rsidR="00443DAA" w:rsidRPr="005A572E" w:rsidRDefault="00443DAA" w:rsidP="00342BD0">
            <w:pPr>
              <w:rPr>
                <w:sz w:val="20"/>
                <w:szCs w:val="20"/>
              </w:rPr>
            </w:pPr>
          </w:p>
        </w:tc>
        <w:tc>
          <w:tcPr>
            <w:tcW w:w="1559" w:type="dxa"/>
          </w:tcPr>
          <w:p w14:paraId="28756C39" w14:textId="77777777" w:rsidR="00443DAA" w:rsidRPr="005A572E" w:rsidRDefault="00443DAA" w:rsidP="00342BD0">
            <w:pPr>
              <w:rPr>
                <w:sz w:val="20"/>
                <w:szCs w:val="20"/>
              </w:rPr>
            </w:pPr>
          </w:p>
        </w:tc>
        <w:tc>
          <w:tcPr>
            <w:tcW w:w="1134" w:type="dxa"/>
          </w:tcPr>
          <w:p w14:paraId="3BC5898B" w14:textId="77777777" w:rsidR="00443DAA" w:rsidRPr="005A572E" w:rsidRDefault="00443DAA" w:rsidP="00342BD0">
            <w:pPr>
              <w:rPr>
                <w:sz w:val="20"/>
                <w:szCs w:val="20"/>
              </w:rPr>
            </w:pPr>
          </w:p>
        </w:tc>
      </w:tr>
    </w:tbl>
    <w:p w14:paraId="7189FA5C" w14:textId="77777777" w:rsidR="00DE5757" w:rsidRDefault="00DE5757" w:rsidP="00F37C1B"/>
    <w:p w14:paraId="55569016" w14:textId="77777777" w:rsidR="00E346D0" w:rsidRDefault="00E346D0" w:rsidP="00F37C1B"/>
    <w:p w14:paraId="74E26EC9" w14:textId="77777777" w:rsidR="00E346D0" w:rsidRDefault="00E346D0" w:rsidP="00F37C1B"/>
    <w:p w14:paraId="2DC10A35" w14:textId="77777777" w:rsidR="00E346D0" w:rsidRDefault="00E346D0" w:rsidP="00F37C1B"/>
    <w:p w14:paraId="61B17063" w14:textId="77777777" w:rsidR="00E346D0" w:rsidRDefault="00E346D0" w:rsidP="00F37C1B"/>
    <w:p w14:paraId="6F317DB3" w14:textId="77777777" w:rsidR="002F55B5" w:rsidRDefault="002F55B5" w:rsidP="00F37C1B"/>
    <w:p w14:paraId="58B01FE8" w14:textId="77777777" w:rsidR="002F55B5" w:rsidRDefault="002F55B5" w:rsidP="00F37C1B"/>
    <w:p w14:paraId="77C4E610" w14:textId="77777777" w:rsidR="00E346D0" w:rsidRDefault="00E346D0" w:rsidP="00F37C1B"/>
    <w:p w14:paraId="57BAEB66" w14:textId="77777777" w:rsidR="00AC5EF7" w:rsidRPr="002F55B5" w:rsidRDefault="00AC5EF7" w:rsidP="00AC5EF7">
      <w:pPr>
        <w:rPr>
          <w:b/>
          <w:sz w:val="28"/>
        </w:rPr>
      </w:pPr>
      <w:r w:rsidRPr="002F55B5">
        <w:rPr>
          <w:b/>
          <w:sz w:val="28"/>
        </w:rPr>
        <w:t xml:space="preserve">Appendix </w:t>
      </w:r>
      <w:r>
        <w:rPr>
          <w:b/>
          <w:sz w:val="28"/>
        </w:rPr>
        <w:t>B</w:t>
      </w:r>
      <w:r w:rsidRPr="002F55B5">
        <w:rPr>
          <w:b/>
          <w:sz w:val="28"/>
        </w:rPr>
        <w:t>.</w:t>
      </w:r>
    </w:p>
    <w:p w14:paraId="38E57E00" w14:textId="77777777" w:rsidR="00AC5EF7" w:rsidRPr="00AC5EF7" w:rsidRDefault="00AC5EF7" w:rsidP="00AC5EF7">
      <w:pPr>
        <w:rPr>
          <w:szCs w:val="24"/>
        </w:rPr>
      </w:pPr>
      <w:r w:rsidRPr="00AC5EF7">
        <w:rPr>
          <w:szCs w:val="24"/>
        </w:rPr>
        <w:t>Sequence Contig:  KM114868</w:t>
      </w:r>
    </w:p>
    <w:p w14:paraId="571F8696" w14:textId="77777777" w:rsidR="00AC5EF7" w:rsidRPr="00AC5EF7" w:rsidRDefault="00AC5EF7" w:rsidP="007B32C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Courier New"/>
          <w:szCs w:val="24"/>
          <w:lang w:eastAsia="en-GB"/>
        </w:rPr>
      </w:pPr>
      <w:r w:rsidRPr="00AC5EF7">
        <w:rPr>
          <w:rFonts w:eastAsia="Times New Roman" w:cs="Courier New"/>
          <w:szCs w:val="24"/>
          <w:lang w:eastAsia="en-GB"/>
        </w:rPr>
        <w:t>AGCCATGCATGTCTAGTATAAACTGCTTTATACTGTGAAACTGCGAATGGCTCATTAAATCAGTTATAGTTTATTTGATGGTACCTACTACTCGGATACCCGTAGTAAATCTAGAGCTAATACGTGCGTAAATCCCGACTTCTGGAAGGGACGTATTTATTAGATAAAAGGCCGACCGGGCTCTGCCCGACTCGCGGTGAATCATGATAACTTCACGAATCGCATGGCCTTGTGCCGGCGATGTTTCATTCAAATTTCTGCCCTATCAACTTTCGATGGTAGGATAGAGGCCTACCATGGTGGTAACGGGTGACGGAGGATTAGGGTTCGATTCCGGAGAGGGAGCCTGAGAAACGGCTACCACATCCAAGGAAGGCAGCAGGCGCGCAAATTACCCAATCCTGACACAGGGAGGTAGTGACAATAAATAACAATACTGGGCCTTTTCAGGTCTGGTAATTGGAATGAGTACAATCTAAACCCCTTAACGAGGATCAATTGGAGGGCAAGTCTGGTGCCAGCAGCCGCGGTAATTCCAGCTCCAATAGCGTATATTTAAGTTGCTGCAGTTAAAAAGCTCGTAGTTGGATTTCGGGTGGGGCCTGCCGGTCCGCCGTTTCGGTGTGCACTGGCAGGGCCCACCTTGTTGTCGGGGACGGGCTCCTGGGCTTCACTGTCCGGGACTCGGAGTCGACGCTGTTACTTTGAGTAAATTAGAGTGTTCAAAGCAGGCCTACGCTCTGAATACATTAGCATGGAATAACACGATAGGACTCTGGCCTATCCTGTTGGTCTGTAGGACCGGAGTAATGATTAAGAGGGACAGTCGGGGGCATTCGTATTTCATTGTCAGAGGTGAAATTCTTGGATTTATGAAAGACGAACTACTGCGAAAGCATTTGCCAAGGATGTTTTCATTAATCAAGAACGAAAGTTGGGGGCTCGAAGACGATTAGATACCGTCCTAGTCTCAACCATAAACGATGCCGACTAGGGATCGGCGGATGTTTCTTCGATGACTCCGCCGGCACCTTATGAGAAATCAAAGTTTTTGGGTTCCGGGGGGAGTATGGTCGCAAGGCTGAAACTTAAAGGAATTGACGGAAGGGCACCACCAGGCGTGGAGCCTGCGGCTTAATTTGACTCAACACGGGAAAACTTACCAGGTCCAGACATAGTGAGGATTGACAGATTGAGAGCTCTTTCTTGATTCTATGGGTGGTGGTGCATGGCCGTTCTTAGTTGGTGGGTTGCCTTGTCAGGTTGATTCCGGTAACGAACGAGACCTCAGCCTGCTAAATAGTCACGATTGGCTCGCCAGTCGGCGGACTTCTTAGAGGGACTATTGGCGACTAGCCAATGGAAGCATGAGGCAATAACAGGTCTGTGATGCCCTTAGATGTTCTGGGCCGCACGCGCGCTACACTGATGCATTCAACGAGCTTAGCCTTGGCCGAGAGGCCCGGGTAATCTTTGAAACTGCATCGTGATGGGGATAGATTATTGCAATTATTAATCTTCAACGAGGAATGCCTAGTAAGCGCAAGTCATCAGCTTGCGTTGATTACGTCCCTGCCCTTTGTACACACCGCCCGTCGCTCCTACCGATTGGGTGTGCTGGTGAAGTGTTCGGATTGGCGACTGGGGGCGGTCTCCGCTCTCAGCCGCCGAAAGTTCATTAAACCCTCCCACCTAGAGGAAGGAGAAGTCGTAACAAGGTTTCCGTAGGTGAACCTGCGGAAGGATCATTGAATCG</w:t>
      </w:r>
      <w:r w:rsidRPr="00AC5EF7">
        <w:rPr>
          <w:rFonts w:eastAsia="Times New Roman" w:cs="Courier New"/>
          <w:szCs w:val="24"/>
          <w:lang w:eastAsia="en-GB"/>
        </w:rPr>
        <w:lastRenderedPageBreak/>
        <w:t>ATCGAATCCACTCTGGTAACCAACCGTCCCCTCGCCCTGGTGCGAGCGTCGGTCCCCTGTCTGGGGTCTTCTGACCGCAGTTCAGGTCCGGCGGGCCTTACCCCCACGGGTGTCCCCTCGGGGCCCCCTGGGCTGTAGGGTCGGTAATTATATTCAACTCAACCCACCCCAAACCTAAACTTAAACTAAAGCTGTCTAGTGTGTGCATCTCGGTGCCCCACTCTAACCAAAGACAACTCTCAACAACGGATATCTTGGCTCCCGTATCGATGAAGAACGCAGCGAAATGCGATACGTAGTGTGAATTGCAGAATTCCGTGAACCATCGAATCTTTGAACGCAAATTGCGCCCGAGGCTTCGGCCGAGGGCATGTCTGCCTCAGCGTCGGCTTACACCCTCGCTCTCCCTCTCCTTTGGAGTGGATAGAACGGACCTGGCCTTCCCGGCTCCTCTTCGATTCATCGATGAGTCCGGGTCGGCTGAAGTGTAGAGGCTTGAGCATGGACCCCGTTTGCAGGGCAATGACTTGGTAGGTAGCATCGCTACACAGCCTGTCGTTGTCCGAGGGGACTTTGCTGGCGGCCTAGCAGGAATTTCGGGGTGGTTCTGCCACCCCGAATGTCTCACACTTTCGACCTGAGCTCAGGCAAGACTACCCGCTGAACTTAAGCATATCAATAAGCGGAGGAAAAGAAACTAACTAGGATGCCCTTAGTAACGGCGAGCGAACCGGGCAAAGCCCAACTTGAAAATCTCCAGCCTCCGGCTGGCGAATTGTAGTCTATAGAAGTGCTCTCTGCCTCAGTCCGGCCCAAGTCCCCTGGAAAGGGGCGTCAGAGAGGGTGAG</w:t>
      </w:r>
    </w:p>
    <w:p w14:paraId="6F7B185C" w14:textId="77777777" w:rsidR="00AC5EF7" w:rsidRDefault="00AC5EF7" w:rsidP="00E346D0">
      <w:pPr>
        <w:rPr>
          <w:b/>
          <w:sz w:val="28"/>
        </w:rPr>
      </w:pPr>
    </w:p>
    <w:p w14:paraId="60626287" w14:textId="77777777" w:rsidR="007B32CB" w:rsidRDefault="007B32CB" w:rsidP="00E346D0">
      <w:pPr>
        <w:rPr>
          <w:b/>
          <w:sz w:val="28"/>
        </w:rPr>
      </w:pPr>
    </w:p>
    <w:p w14:paraId="396ABE78" w14:textId="77777777" w:rsidR="007B32CB" w:rsidRDefault="007B32CB" w:rsidP="00E346D0">
      <w:pPr>
        <w:rPr>
          <w:b/>
          <w:sz w:val="28"/>
        </w:rPr>
      </w:pPr>
    </w:p>
    <w:p w14:paraId="4F19CADF" w14:textId="77777777" w:rsidR="007B32CB" w:rsidRDefault="007B32CB" w:rsidP="00E346D0">
      <w:pPr>
        <w:rPr>
          <w:b/>
          <w:sz w:val="28"/>
        </w:rPr>
      </w:pPr>
    </w:p>
    <w:p w14:paraId="2B88BF94" w14:textId="77777777" w:rsidR="007B32CB" w:rsidRDefault="007B32CB" w:rsidP="00E346D0">
      <w:pPr>
        <w:rPr>
          <w:b/>
          <w:sz w:val="28"/>
        </w:rPr>
      </w:pPr>
    </w:p>
    <w:p w14:paraId="382A6031" w14:textId="77777777" w:rsidR="007B32CB" w:rsidRDefault="007B32CB" w:rsidP="00E346D0">
      <w:pPr>
        <w:rPr>
          <w:b/>
          <w:sz w:val="28"/>
        </w:rPr>
      </w:pPr>
    </w:p>
    <w:p w14:paraId="4CB8FFF5" w14:textId="77777777" w:rsidR="007B32CB" w:rsidRDefault="007B32CB" w:rsidP="00E346D0">
      <w:pPr>
        <w:rPr>
          <w:b/>
          <w:sz w:val="28"/>
        </w:rPr>
      </w:pPr>
    </w:p>
    <w:p w14:paraId="704030C5" w14:textId="77777777" w:rsidR="007B32CB" w:rsidRDefault="007B32CB" w:rsidP="00E346D0">
      <w:pPr>
        <w:rPr>
          <w:b/>
          <w:sz w:val="28"/>
        </w:rPr>
      </w:pPr>
    </w:p>
    <w:p w14:paraId="699BDC71" w14:textId="77777777" w:rsidR="007B32CB" w:rsidRDefault="007B32CB" w:rsidP="00E346D0">
      <w:pPr>
        <w:rPr>
          <w:b/>
          <w:sz w:val="28"/>
        </w:rPr>
      </w:pPr>
    </w:p>
    <w:p w14:paraId="1B64C407" w14:textId="77777777" w:rsidR="007B32CB" w:rsidRDefault="007B32CB" w:rsidP="00E346D0">
      <w:pPr>
        <w:rPr>
          <w:b/>
          <w:sz w:val="28"/>
        </w:rPr>
      </w:pPr>
    </w:p>
    <w:p w14:paraId="03C10661" w14:textId="77777777" w:rsidR="007B32CB" w:rsidRDefault="007B32CB" w:rsidP="00E346D0">
      <w:pPr>
        <w:rPr>
          <w:b/>
          <w:sz w:val="28"/>
        </w:rPr>
      </w:pPr>
    </w:p>
    <w:p w14:paraId="1F1E75CE" w14:textId="77777777" w:rsidR="007B32CB" w:rsidRDefault="007B32CB" w:rsidP="00E346D0">
      <w:pPr>
        <w:rPr>
          <w:b/>
          <w:sz w:val="28"/>
        </w:rPr>
      </w:pPr>
    </w:p>
    <w:p w14:paraId="6E9A2D02" w14:textId="77777777" w:rsidR="007B32CB" w:rsidRDefault="007B32CB" w:rsidP="00E346D0">
      <w:pPr>
        <w:rPr>
          <w:b/>
          <w:sz w:val="28"/>
        </w:rPr>
      </w:pPr>
    </w:p>
    <w:p w14:paraId="2BBDA961" w14:textId="77777777" w:rsidR="007B32CB" w:rsidRDefault="007B32CB" w:rsidP="00E346D0">
      <w:pPr>
        <w:rPr>
          <w:b/>
          <w:sz w:val="28"/>
        </w:rPr>
      </w:pPr>
    </w:p>
    <w:p w14:paraId="2617A743" w14:textId="77777777" w:rsidR="007B32CB" w:rsidRDefault="007B32CB" w:rsidP="00E346D0">
      <w:pPr>
        <w:rPr>
          <w:b/>
          <w:sz w:val="28"/>
        </w:rPr>
      </w:pPr>
    </w:p>
    <w:p w14:paraId="74787194" w14:textId="77777777" w:rsidR="007B32CB" w:rsidRDefault="007B32CB" w:rsidP="00E346D0">
      <w:pPr>
        <w:rPr>
          <w:b/>
          <w:sz w:val="28"/>
        </w:rPr>
      </w:pPr>
    </w:p>
    <w:p w14:paraId="4BAA3C77" w14:textId="77777777" w:rsidR="00E346D0" w:rsidRPr="002F55B5" w:rsidRDefault="00D7452F" w:rsidP="00E346D0">
      <w:pPr>
        <w:rPr>
          <w:b/>
          <w:sz w:val="28"/>
        </w:rPr>
      </w:pPr>
      <w:r>
        <w:rPr>
          <w:b/>
          <w:sz w:val="28"/>
        </w:rPr>
        <w:t xml:space="preserve">Appendix </w:t>
      </w:r>
      <w:r w:rsidR="00AC5EF7">
        <w:rPr>
          <w:b/>
          <w:sz w:val="28"/>
        </w:rPr>
        <w:t>C</w:t>
      </w:r>
    </w:p>
    <w:p w14:paraId="5CDE8B41" w14:textId="77777777" w:rsidR="00E346D0" w:rsidRPr="004F25FE" w:rsidRDefault="00E346D0" w:rsidP="00E346D0">
      <w:r>
        <w:t xml:space="preserve">Forward </w:t>
      </w:r>
      <w:r w:rsidR="004F25FE">
        <w:t>18S sequence read</w:t>
      </w:r>
      <w:r>
        <w:t xml:space="preserve"> of unidentified </w:t>
      </w:r>
      <w:r>
        <w:rPr>
          <w:i/>
        </w:rPr>
        <w:t xml:space="preserve">Chlorella like algae </w:t>
      </w:r>
      <w:r w:rsidR="004F25FE">
        <w:t>(</w:t>
      </w:r>
      <w:r>
        <w:t xml:space="preserve">later identified as </w:t>
      </w:r>
      <w:r w:rsidR="004F25FE">
        <w:rPr>
          <w:i/>
        </w:rPr>
        <w:t>M. inermum</w:t>
      </w:r>
      <w:r w:rsidR="004F25FE">
        <w:t>) – 368 bp</w:t>
      </w:r>
    </w:p>
    <w:p w14:paraId="60911746" w14:textId="77777777" w:rsidR="00E346D0" w:rsidRDefault="00E346D0" w:rsidP="004F25FE">
      <w:pPr>
        <w:spacing w:line="360" w:lineRule="auto"/>
      </w:pPr>
      <w:r w:rsidRPr="00E346D0">
        <w:t>TATAACTGCTTTATACTGTGAAACTGCGAATGGCTCATTAAATCAGTTATAGTTTATTTGATGGTACCTACTACTCGGATACCCGTAGTAAATCTAGAGCTAATACGTGCGTAAATCCCGACTTCTGGAAGGGACGTATTTATTAGATAAAAGGCCGACCGGGCTCTGCCCGACTCGCGG</w:t>
      </w:r>
      <w:r w:rsidR="004F25FE" w:rsidRPr="004F25FE">
        <w:t>TGAATCATGATAACTTCACGAATCGCATGGCCTTGTGCCGGCGATGTTTCATTCAAATTTCTGCCCTATCAACTTTCGATGGTAGGATAGAGGCCTACCATGGTGGTAACGGGTGACGGAGGATTAGGGTTCGATTCCGGAGAGGGAGCCTGAGAAACGGCTACCACATCCAAGGAAGGC</w:t>
      </w:r>
      <w:r w:rsidR="004F25FE">
        <w:t>AGCAGGGG</w:t>
      </w:r>
    </w:p>
    <w:p w14:paraId="3936D064" w14:textId="77777777" w:rsidR="004F25FE" w:rsidRPr="004F25FE" w:rsidRDefault="004F25FE" w:rsidP="004F25FE">
      <w:pPr>
        <w:spacing w:line="360" w:lineRule="auto"/>
      </w:pPr>
      <w:r>
        <w:t xml:space="preserve">Reverse 18S sequence read of unidentified </w:t>
      </w:r>
      <w:r>
        <w:rPr>
          <w:i/>
        </w:rPr>
        <w:t xml:space="preserve">Chlorella like algae </w:t>
      </w:r>
      <w:r>
        <w:t xml:space="preserve">(later identified as </w:t>
      </w:r>
      <w:r>
        <w:rPr>
          <w:i/>
        </w:rPr>
        <w:t>M. inermum</w:t>
      </w:r>
      <w:r>
        <w:t>) – 611 bp</w:t>
      </w:r>
    </w:p>
    <w:p w14:paraId="06E55EC1" w14:textId="77777777" w:rsidR="004F25FE" w:rsidRDefault="004F25FE" w:rsidP="004F25FE">
      <w:pPr>
        <w:spacing w:line="360" w:lineRule="auto"/>
      </w:pPr>
      <w:r w:rsidRPr="004F25FE">
        <w:t>CTGAGAGCGGAGACCGCCCCCAGTCGCCAATCCGAACACTTCACCAGCACACCCAATCGGTAGGAGCGACGGGCGGTGTGTACAAAGGGCAGGGACGTAATCAACGCAAGCTGATGACTTGCGCTTACTAGGCATTCCTCGTTGAAGATTAATAATTGCAATAATCTATCCCCATCACGATGCAGTTTCAAAGATTACCCGGGCCTCTCGGCCAAGGCTAAGCTCGTTGAATGCATCAGTGTAGCGCGCGTGCGGCCCAGAACATCTAAGGGCATCACAGACCTGTTATTGCCTCATGCTTCCATTGGCTAGTCGCCAATAGTCCCTCTAAGAAGTCCGCCGACTGGCGAGCCAATCGTGACTATTTAGCAGGCTGAGGTCTCGTTCGTTACCGGAATCAACCTGACAAGGCAACCCACCAACTAAGAACGGCCATGCACCACCACCCATAGAATCAAGAAAGAGCTCTCAATCTGTCAATCCTCACTATGTCTGGACCTGGTAAGTTTTCCCGTGTTGAGTCAAATTAAGCCGCAGGCTCCACGCCTGGTGGTGCCCTTCCGTCAATTCCTTTAAGTTTCAGCCTTGCGACCATACTCC</w:t>
      </w:r>
      <w:r>
        <w:t>CCCCGGAACCCA</w:t>
      </w:r>
    </w:p>
    <w:p w14:paraId="2870BE19" w14:textId="77777777" w:rsidR="004F25FE" w:rsidRDefault="004F25FE" w:rsidP="00E346D0"/>
    <w:p w14:paraId="08399077" w14:textId="77777777" w:rsidR="004F25FE" w:rsidRDefault="004F25FE" w:rsidP="00E346D0"/>
    <w:p w14:paraId="2367CE5E" w14:textId="77777777" w:rsidR="004F25FE" w:rsidRDefault="004F25FE" w:rsidP="00E346D0"/>
    <w:p w14:paraId="6064BB45" w14:textId="77777777" w:rsidR="004F25FE" w:rsidRDefault="004F25FE" w:rsidP="00E346D0"/>
    <w:p w14:paraId="13713F14" w14:textId="77777777" w:rsidR="004F25FE" w:rsidRDefault="004F25FE" w:rsidP="00E346D0"/>
    <w:p w14:paraId="7A8DA326" w14:textId="77777777" w:rsidR="004F25FE" w:rsidRDefault="004F25FE" w:rsidP="00E346D0"/>
    <w:p w14:paraId="26B8F48C" w14:textId="77777777" w:rsidR="004F25FE" w:rsidRDefault="004F25FE" w:rsidP="00E346D0"/>
    <w:p w14:paraId="208A6F8F" w14:textId="77777777" w:rsidR="004F25FE" w:rsidRDefault="004F25FE" w:rsidP="00E346D0"/>
    <w:p w14:paraId="79E68C79" w14:textId="77777777" w:rsidR="004F25FE" w:rsidRDefault="004F25FE" w:rsidP="00E346D0"/>
    <w:p w14:paraId="1CA801C2" w14:textId="77777777" w:rsidR="004F25FE" w:rsidRDefault="004F25FE" w:rsidP="004F25FE">
      <w:pPr>
        <w:rPr>
          <w:sz w:val="28"/>
        </w:rPr>
      </w:pPr>
      <w:r w:rsidRPr="002F55B5">
        <w:rPr>
          <w:b/>
          <w:sz w:val="28"/>
        </w:rPr>
        <w:t xml:space="preserve">Appendix </w:t>
      </w:r>
      <w:r w:rsidR="00AC5EF7">
        <w:rPr>
          <w:b/>
          <w:sz w:val="28"/>
        </w:rPr>
        <w:t>D</w:t>
      </w:r>
    </w:p>
    <w:p w14:paraId="7458366E" w14:textId="77777777" w:rsidR="004F25FE" w:rsidRPr="004F25FE" w:rsidRDefault="004F25FE" w:rsidP="004F25FE">
      <w:r>
        <w:t xml:space="preserve">Forward 18S sequence read of unidentified </w:t>
      </w:r>
      <w:r>
        <w:rPr>
          <w:i/>
        </w:rPr>
        <w:t xml:space="preserve">Chlorella like algae </w:t>
      </w:r>
      <w:r>
        <w:t xml:space="preserve">(later identified as </w:t>
      </w:r>
      <w:r>
        <w:rPr>
          <w:i/>
        </w:rPr>
        <w:t>M. inermum</w:t>
      </w:r>
      <w:r>
        <w:t>) – 370 bp</w:t>
      </w:r>
    </w:p>
    <w:p w14:paraId="772D1AAF" w14:textId="77777777" w:rsidR="004F25FE" w:rsidRPr="004F25FE" w:rsidRDefault="004F25FE" w:rsidP="004F25FE">
      <w:pPr>
        <w:spacing w:line="360" w:lineRule="auto"/>
        <w:rPr>
          <w:rFonts w:cs="Arial"/>
          <w:bCs/>
          <w:szCs w:val="24"/>
        </w:rPr>
      </w:pPr>
      <w:r w:rsidRPr="004F25FE">
        <w:rPr>
          <w:rFonts w:cs="Arial"/>
          <w:bCs/>
          <w:szCs w:val="24"/>
        </w:rPr>
        <w:t>AGCCATGCATGTCTAGTATAAACTGCTTTATACTGTGAAACTGCGAATGGCTCATTAAAT</w:t>
      </w:r>
      <w:r w:rsidRPr="004F25FE">
        <w:rPr>
          <w:rFonts w:cs="Arial"/>
          <w:bCs/>
          <w:szCs w:val="24"/>
        </w:rPr>
        <w:br/>
        <w:t>CAGTTATAGTTTATTTGATGGTACCTACTACTCGGATACCCGTAGTAAATCTAGAGCTAA</w:t>
      </w:r>
      <w:r w:rsidRPr="004F25FE">
        <w:rPr>
          <w:rFonts w:cs="Arial"/>
          <w:bCs/>
          <w:szCs w:val="24"/>
        </w:rPr>
        <w:br/>
        <w:t>TACGTGCGTAAATCCCGACTTCTGGAAGGGACGTATTTATTAGATAAAAGGCCGACCGGG</w:t>
      </w:r>
      <w:r w:rsidRPr="004F25FE">
        <w:rPr>
          <w:rFonts w:cs="Arial"/>
          <w:bCs/>
          <w:szCs w:val="24"/>
        </w:rPr>
        <w:br/>
        <w:t>CTCTGCCCGACTCGCGGTGAATCATGATAACTTCACGAATCGCATGGCCTTGTGCCGGCG</w:t>
      </w:r>
      <w:r w:rsidRPr="004F25FE">
        <w:rPr>
          <w:rFonts w:cs="Arial"/>
          <w:bCs/>
          <w:szCs w:val="24"/>
        </w:rPr>
        <w:br/>
        <w:t>ATGTTTCATTCAAATTTCTGCCCTATCAACTTTCGATGGTAGGATAGAGGCCTACCATGG</w:t>
      </w:r>
      <w:r w:rsidRPr="004F25FE">
        <w:rPr>
          <w:rFonts w:cs="Arial"/>
          <w:bCs/>
          <w:szCs w:val="24"/>
        </w:rPr>
        <w:br/>
        <w:t>TGGTAACGGGTGACGGAGGATTAGGGTTCGATTCCGGAGAGGGAGCCTGAGAAACGGCTA</w:t>
      </w:r>
      <w:r w:rsidRPr="004F25FE">
        <w:rPr>
          <w:rFonts w:cs="Arial"/>
          <w:bCs/>
          <w:szCs w:val="24"/>
        </w:rPr>
        <w:br/>
        <w:t>CCACATCCAAG</w:t>
      </w:r>
    </w:p>
    <w:p w14:paraId="1865AE2D" w14:textId="77777777" w:rsidR="004F25FE" w:rsidRPr="004F25FE" w:rsidRDefault="002F55B5" w:rsidP="004F25FE">
      <w:r>
        <w:t>Reverse</w:t>
      </w:r>
      <w:r w:rsidR="004F25FE">
        <w:t xml:space="preserve"> 18S sequence read of unidentified </w:t>
      </w:r>
      <w:r w:rsidR="004F25FE">
        <w:rPr>
          <w:i/>
        </w:rPr>
        <w:t xml:space="preserve">Chlorella like algae </w:t>
      </w:r>
      <w:r w:rsidR="004F25FE" w:rsidRPr="004F25FE">
        <w:t>(</w:t>
      </w:r>
      <w:r w:rsidR="004F25FE">
        <w:t xml:space="preserve">later identified as </w:t>
      </w:r>
      <w:r w:rsidR="004F25FE">
        <w:rPr>
          <w:i/>
        </w:rPr>
        <w:t>M. inermum</w:t>
      </w:r>
      <w:r w:rsidR="004F25FE">
        <w:t>) – 915 bp</w:t>
      </w:r>
    </w:p>
    <w:p w14:paraId="0FD7BEE8" w14:textId="77777777" w:rsidR="004F25FE" w:rsidRPr="004F25FE" w:rsidRDefault="004F25FE" w:rsidP="004F25FE">
      <w:pPr>
        <w:spacing w:line="360" w:lineRule="auto"/>
        <w:rPr>
          <w:szCs w:val="24"/>
        </w:rPr>
      </w:pPr>
      <w:r w:rsidRPr="004F25FE">
        <w:rPr>
          <w:rFonts w:cs="Arial"/>
          <w:bCs/>
          <w:szCs w:val="24"/>
        </w:rPr>
        <w:t>CATTCTCTAGGTGGGAGGGTTTAATGAACTTTTCGGCGGCTGAGAGCGGAGACCGCCCCC</w:t>
      </w:r>
      <w:r w:rsidRPr="004F25FE">
        <w:rPr>
          <w:rFonts w:cs="Arial"/>
          <w:bCs/>
          <w:szCs w:val="24"/>
        </w:rPr>
        <w:br/>
        <w:t>AGTCGCCAATCCGAACACTTCACCAGCACACCCAATCGGTAGGAGCGACGGGCGGTGTGT</w:t>
      </w:r>
      <w:r w:rsidRPr="004F25FE">
        <w:rPr>
          <w:rFonts w:cs="Arial"/>
          <w:bCs/>
          <w:szCs w:val="24"/>
        </w:rPr>
        <w:br/>
        <w:t>ACAAAGGGCAGGGACGTAATCAACGCAAGCTGATGACTTGCGCTTACTAGGCATTCCTCG</w:t>
      </w:r>
      <w:r w:rsidRPr="004F25FE">
        <w:rPr>
          <w:rFonts w:cs="Arial"/>
          <w:bCs/>
          <w:szCs w:val="24"/>
        </w:rPr>
        <w:br/>
        <w:t>TTGAAGATTAATAATTGCAATAATCTATCCCCATCACGATGCAGTTTCAAAGATTACCCG</w:t>
      </w:r>
      <w:r w:rsidRPr="004F25FE">
        <w:rPr>
          <w:rFonts w:cs="Arial"/>
          <w:bCs/>
          <w:szCs w:val="24"/>
        </w:rPr>
        <w:br/>
        <w:t>GGCCTCTCGGCCAAGGCTAAGCTCGTTGAATGCATCAGTGTAGCGCGCGTGCGGCCCAGA</w:t>
      </w:r>
      <w:r w:rsidRPr="004F25FE">
        <w:rPr>
          <w:rFonts w:cs="Arial"/>
          <w:bCs/>
          <w:szCs w:val="24"/>
        </w:rPr>
        <w:br/>
        <w:t>ACATCTAAGGGCATCACAGACCTGTTATTGCCTCATGCTTCCATTGGCTAGTCGCCAATA</w:t>
      </w:r>
      <w:r w:rsidRPr="004F25FE">
        <w:rPr>
          <w:rFonts w:cs="Arial"/>
          <w:bCs/>
          <w:szCs w:val="24"/>
        </w:rPr>
        <w:br/>
        <w:t>GTCCCTCTAAGAAGTCCGCCGACTGGCGAGCCAATCGTGACTATTTAGCAGGCTGAGGTC</w:t>
      </w:r>
      <w:r w:rsidRPr="004F25FE">
        <w:rPr>
          <w:rFonts w:cs="Arial"/>
          <w:bCs/>
          <w:szCs w:val="24"/>
        </w:rPr>
        <w:br/>
        <w:t>TCGTTCGTTACCGGAATCAACCTGACAAGGCAACCCACCAACTAAGAACGGCCATGCACC</w:t>
      </w:r>
      <w:r w:rsidRPr="004F25FE">
        <w:rPr>
          <w:rFonts w:cs="Arial"/>
          <w:bCs/>
          <w:szCs w:val="24"/>
        </w:rPr>
        <w:br/>
        <w:t>ACCACCCATAGAATCAAGAAAGAGCTCTCAATCTGTCAATCCTCACTATGTCTGGACCTG</w:t>
      </w:r>
      <w:r w:rsidRPr="004F25FE">
        <w:rPr>
          <w:rFonts w:cs="Arial"/>
          <w:bCs/>
          <w:szCs w:val="24"/>
        </w:rPr>
        <w:br/>
        <w:t>GTAAGTTTTCCCGTGTTGAGTCAAATTAAGCCGCAGGCTCCACGCCTGGTGGTGCCCTTC</w:t>
      </w:r>
      <w:r w:rsidRPr="004F25FE">
        <w:rPr>
          <w:rFonts w:cs="Arial"/>
          <w:bCs/>
          <w:szCs w:val="24"/>
        </w:rPr>
        <w:br/>
        <w:t>CGTCAATTCCTTTAAGTTTCAGCCTTGCGACCATACTCCCCCCGGAACCCAAAAACTTTG</w:t>
      </w:r>
      <w:r w:rsidRPr="004F25FE">
        <w:rPr>
          <w:rFonts w:cs="Arial"/>
          <w:bCs/>
          <w:szCs w:val="24"/>
        </w:rPr>
        <w:br/>
        <w:t>ATTTCTCATAAGGTGCCGGCGGAGTCATCGAAGAAACATCCGCCGATCCCTAGTCGGCAT</w:t>
      </w:r>
      <w:r w:rsidRPr="004F25FE">
        <w:rPr>
          <w:rFonts w:cs="Arial"/>
          <w:bCs/>
          <w:szCs w:val="24"/>
        </w:rPr>
        <w:br/>
        <w:t>CGTTTATGGTTGAGACTAGGACGGTATCTAATCGTCTTCGAGCCCCCAACTTTCGTTCTT</w:t>
      </w:r>
      <w:r w:rsidRPr="004F25FE">
        <w:rPr>
          <w:rFonts w:cs="Arial"/>
          <w:bCs/>
          <w:szCs w:val="24"/>
        </w:rPr>
        <w:br/>
        <w:t>GATTAATGAAAACATCCTTGGCAAATGCTTTCGCAGTAGTTCGTCTTTCATAATCCAAGA</w:t>
      </w:r>
      <w:r w:rsidRPr="004F25FE">
        <w:rPr>
          <w:rFonts w:cs="Arial"/>
          <w:bCs/>
          <w:szCs w:val="24"/>
        </w:rPr>
        <w:br/>
        <w:t>ATTTCACCTCTGACAATGAAATACGAATGCCCCCGACTGTCCCTCTTAATCATTACTCCG</w:t>
      </w:r>
      <w:r w:rsidRPr="004F25FE">
        <w:rPr>
          <w:rFonts w:cs="Arial"/>
          <w:bCs/>
          <w:szCs w:val="24"/>
        </w:rPr>
        <w:br/>
        <w:t>GTCCTACAGACCAACA</w:t>
      </w:r>
    </w:p>
    <w:p w14:paraId="62C3737D" w14:textId="77777777" w:rsidR="00E346D0" w:rsidRDefault="00E346D0" w:rsidP="00E346D0">
      <w:pPr>
        <w:rPr>
          <w:sz w:val="28"/>
        </w:rPr>
      </w:pPr>
    </w:p>
    <w:p w14:paraId="7F327EDD" w14:textId="77777777" w:rsidR="00E346D0" w:rsidRDefault="00E346D0" w:rsidP="00E346D0">
      <w:pPr>
        <w:rPr>
          <w:sz w:val="28"/>
        </w:rPr>
      </w:pPr>
    </w:p>
    <w:p w14:paraId="4F39D92C" w14:textId="77777777" w:rsidR="00E346D0" w:rsidRDefault="00E346D0" w:rsidP="00F37C1B"/>
    <w:p w14:paraId="794D549B" w14:textId="77777777" w:rsidR="00301282" w:rsidRPr="002F55B5" w:rsidRDefault="00301282" w:rsidP="00F37C1B">
      <w:pPr>
        <w:rPr>
          <w:b/>
          <w:sz w:val="28"/>
        </w:rPr>
      </w:pPr>
      <w:r w:rsidRPr="002F55B5">
        <w:rPr>
          <w:b/>
          <w:sz w:val="28"/>
        </w:rPr>
        <w:t xml:space="preserve">Appendix </w:t>
      </w:r>
      <w:r w:rsidR="00AC5EF7">
        <w:rPr>
          <w:b/>
          <w:sz w:val="28"/>
        </w:rPr>
        <w:t>E</w:t>
      </w:r>
    </w:p>
    <w:p w14:paraId="26B3C688" w14:textId="77777777" w:rsidR="002F55B5" w:rsidRDefault="002F55B5" w:rsidP="002F55B5">
      <w:pPr>
        <w:spacing w:line="360" w:lineRule="auto"/>
      </w:pPr>
      <w:r>
        <w:t xml:space="preserve">Forward 18S sequence read of unidentified </w:t>
      </w:r>
      <w:r>
        <w:rPr>
          <w:i/>
        </w:rPr>
        <w:t xml:space="preserve">Chlorella like algae </w:t>
      </w:r>
      <w:r>
        <w:t xml:space="preserve">(later identified as </w:t>
      </w:r>
      <w:r>
        <w:rPr>
          <w:i/>
        </w:rPr>
        <w:t>M. inermum</w:t>
      </w:r>
      <w:r>
        <w:t>) – 936 bp</w:t>
      </w:r>
    </w:p>
    <w:p w14:paraId="59D40B93" w14:textId="77777777" w:rsidR="002F55B5" w:rsidRPr="002F55B5" w:rsidRDefault="002F55B5" w:rsidP="002F55B5">
      <w:pPr>
        <w:spacing w:line="360" w:lineRule="auto"/>
        <w:rPr>
          <w:szCs w:val="24"/>
        </w:rPr>
      </w:pPr>
      <w:r w:rsidRPr="002F55B5">
        <w:rPr>
          <w:rFonts w:cs="Arial"/>
          <w:bCs/>
          <w:szCs w:val="24"/>
        </w:rPr>
        <w:t>GCCATGCATGTCTAGTATAAACTGCTTTATACTGTGAAACTGCGAATGGCTCATTAAATC</w:t>
      </w:r>
      <w:r w:rsidRPr="002F55B5">
        <w:rPr>
          <w:rFonts w:cs="Arial"/>
          <w:bCs/>
          <w:szCs w:val="24"/>
        </w:rPr>
        <w:br/>
        <w:t>AGTTATAGTTTATTTGATGGTACCTACTACTCGGATACCCGTAGTAAATCTAGAGCTAAT</w:t>
      </w:r>
      <w:r w:rsidRPr="002F55B5">
        <w:rPr>
          <w:rFonts w:cs="Arial"/>
          <w:bCs/>
          <w:szCs w:val="24"/>
        </w:rPr>
        <w:br/>
        <w:t>ACGTGCGTAAATCCCGACTTCTGGAAGGGACGTATTTATTAGATAAAAGGCCGACCGGGC</w:t>
      </w:r>
      <w:r w:rsidRPr="002F55B5">
        <w:rPr>
          <w:rFonts w:cs="Arial"/>
          <w:bCs/>
          <w:szCs w:val="24"/>
        </w:rPr>
        <w:br/>
        <w:t>TCTGCCCGACTCGCGGTGAATCATGATAACTTCACGAATCGCATGGCCTTGTGCCGGCGA</w:t>
      </w:r>
      <w:r w:rsidRPr="002F55B5">
        <w:rPr>
          <w:rFonts w:cs="Arial"/>
          <w:bCs/>
          <w:szCs w:val="24"/>
        </w:rPr>
        <w:br/>
        <w:t>TGTTTCATTCAAATTTCTGCCCTATCAACTTTCGATGGTAGGATAGAGGCCTACCATGGT</w:t>
      </w:r>
      <w:r w:rsidRPr="002F55B5">
        <w:rPr>
          <w:rFonts w:cs="Arial"/>
          <w:bCs/>
          <w:szCs w:val="24"/>
        </w:rPr>
        <w:br/>
        <w:t>GGTAACGGGTGACGGAGGATTAGGGTTCGATTCCGGAGAGGGAGCCTGAGAAACGGCTAC</w:t>
      </w:r>
      <w:r w:rsidRPr="002F55B5">
        <w:rPr>
          <w:rFonts w:cs="Arial"/>
          <w:bCs/>
          <w:szCs w:val="24"/>
        </w:rPr>
        <w:br/>
        <w:t>CACATCCAAGGAAGGCAGCAGGCGCGCAAATTACCCAATCCTGACACAGGGAGGTAGTGA</w:t>
      </w:r>
      <w:r w:rsidRPr="002F55B5">
        <w:rPr>
          <w:rFonts w:cs="Arial"/>
          <w:bCs/>
          <w:szCs w:val="24"/>
        </w:rPr>
        <w:br/>
        <w:t>CAATAAATAACAATACTGGGCCTTTTCAGGTCTGGTAATTGGAATGAGTACAATCTAAAC</w:t>
      </w:r>
      <w:r w:rsidRPr="002F55B5">
        <w:rPr>
          <w:rFonts w:cs="Arial"/>
          <w:bCs/>
          <w:szCs w:val="24"/>
        </w:rPr>
        <w:br/>
        <w:t>CCCTTAACGAGGATCAATTGGAGGGCAAGTCTGGTGCCAGCAGCCGCGGTAATTCCAGCT</w:t>
      </w:r>
      <w:r w:rsidRPr="002F55B5">
        <w:rPr>
          <w:rFonts w:cs="Arial"/>
          <w:bCs/>
          <w:szCs w:val="24"/>
        </w:rPr>
        <w:br/>
        <w:t>CCAATAGCGTATATTTAAGTTGCTGCAGTTAAAAAGCTCGTAGTTGGATTTCGGGTGGGG</w:t>
      </w:r>
      <w:r w:rsidRPr="002F55B5">
        <w:rPr>
          <w:rFonts w:cs="Arial"/>
          <w:bCs/>
          <w:szCs w:val="24"/>
        </w:rPr>
        <w:br/>
        <w:t>CCTGCCGGTCCGCCGTTTCGGTGTGCACTGGCAGGGCCCACCTTGTTGTCGGGGACGGGC</w:t>
      </w:r>
      <w:r w:rsidRPr="002F55B5">
        <w:rPr>
          <w:rFonts w:cs="Arial"/>
          <w:bCs/>
          <w:szCs w:val="24"/>
        </w:rPr>
        <w:br/>
        <w:t>TCCTGGGCTTCACTGTCCGGGACTCGGAGTCGACGCTGTTACTTTGAGTAAATTAGAGTG</w:t>
      </w:r>
      <w:r w:rsidRPr="002F55B5">
        <w:rPr>
          <w:rFonts w:cs="Arial"/>
          <w:bCs/>
          <w:szCs w:val="24"/>
        </w:rPr>
        <w:br/>
        <w:t>TTCAAAGCAGGCCTACGCTCTGAATACATTAGCATGGAATAACACGATAGGACTCTGGCC</w:t>
      </w:r>
      <w:r w:rsidRPr="002F55B5">
        <w:rPr>
          <w:rFonts w:cs="Arial"/>
          <w:bCs/>
          <w:szCs w:val="24"/>
        </w:rPr>
        <w:br/>
        <w:t>TATCCTGTTGGTCTGTAGGACCGGAGTAATGATTAAGAGGGACAGTCGGGGGCATTCGTA</w:t>
      </w:r>
      <w:r w:rsidRPr="002F55B5">
        <w:rPr>
          <w:rFonts w:cs="Arial"/>
          <w:bCs/>
          <w:szCs w:val="24"/>
        </w:rPr>
        <w:br/>
        <w:t>TTTCATTGTCAGAGGTGAAATTCTTGGATTTATGAAAGACGAACTACTGCGAAAGCATTT</w:t>
      </w:r>
      <w:r w:rsidRPr="002F55B5">
        <w:rPr>
          <w:rFonts w:cs="Arial"/>
          <w:bCs/>
          <w:szCs w:val="24"/>
        </w:rPr>
        <w:br/>
        <w:t>GCCAAGGATGTTTTCATTAATCAAGAACGAAAGTTGGGGGCTCGAAGAC</w:t>
      </w:r>
    </w:p>
    <w:p w14:paraId="36CCDAC6" w14:textId="77777777" w:rsidR="002F55B5" w:rsidRPr="002F55B5" w:rsidRDefault="002F55B5" w:rsidP="002F55B5">
      <w:pPr>
        <w:spacing w:line="360" w:lineRule="auto"/>
        <w:rPr>
          <w:szCs w:val="24"/>
        </w:rPr>
      </w:pPr>
      <w:r w:rsidRPr="002F55B5">
        <w:rPr>
          <w:szCs w:val="24"/>
        </w:rPr>
        <w:t xml:space="preserve">Reverse 18S sequence read of unidentified </w:t>
      </w:r>
      <w:r w:rsidRPr="002F55B5">
        <w:rPr>
          <w:i/>
          <w:szCs w:val="24"/>
        </w:rPr>
        <w:t xml:space="preserve">Chlorella like algae </w:t>
      </w:r>
      <w:r w:rsidRPr="002F55B5">
        <w:rPr>
          <w:szCs w:val="24"/>
        </w:rPr>
        <w:t xml:space="preserve">(later identified as </w:t>
      </w:r>
      <w:r w:rsidRPr="002F55B5">
        <w:rPr>
          <w:i/>
          <w:szCs w:val="24"/>
        </w:rPr>
        <w:t>M. inermum</w:t>
      </w:r>
      <w:r w:rsidRPr="002F55B5">
        <w:rPr>
          <w:szCs w:val="24"/>
        </w:rPr>
        <w:t>) – 979 bp</w:t>
      </w:r>
    </w:p>
    <w:p w14:paraId="6BF1A5A2" w14:textId="77777777" w:rsidR="002F55B5" w:rsidRDefault="002F55B5" w:rsidP="002F55B5">
      <w:pPr>
        <w:spacing w:line="360" w:lineRule="auto"/>
      </w:pPr>
      <w:r w:rsidRPr="002F55B5">
        <w:rPr>
          <w:rFonts w:cs="Arial"/>
          <w:bCs/>
          <w:szCs w:val="24"/>
        </w:rPr>
        <w:t>CTACTTCTCTAGGTGGGAGGGTTTATGAACTTTTCGGCGGCTGAGAGCGGAGACCGCCCC</w:t>
      </w:r>
      <w:r w:rsidRPr="002F55B5">
        <w:rPr>
          <w:rFonts w:cs="Arial"/>
          <w:bCs/>
          <w:szCs w:val="24"/>
        </w:rPr>
        <w:br/>
        <w:t>CAGTCGCCAATCCGAACACTTCACCAGCACACCCAATCGGTAGGAGCGACGGGCGGTGTG</w:t>
      </w:r>
      <w:r w:rsidRPr="002F55B5">
        <w:rPr>
          <w:rFonts w:cs="Arial"/>
          <w:bCs/>
          <w:szCs w:val="24"/>
        </w:rPr>
        <w:br/>
        <w:t>TACAAAGGGCAGGGACGTAATCAACGCAAGCTGATGACTTGCGCTTACTAGGCATTCCTC</w:t>
      </w:r>
      <w:r w:rsidRPr="002F55B5">
        <w:rPr>
          <w:rFonts w:cs="Arial"/>
          <w:bCs/>
          <w:szCs w:val="24"/>
        </w:rPr>
        <w:br/>
        <w:t>GTTGAAGATTAATAATTGCAATAATCTATCCCCATCACGATGCAGTTTCAAAGATTACCC</w:t>
      </w:r>
      <w:r w:rsidRPr="002F55B5">
        <w:rPr>
          <w:rFonts w:cs="Arial"/>
          <w:bCs/>
          <w:szCs w:val="24"/>
        </w:rPr>
        <w:br/>
        <w:t>GGGCCTCTCGGCCAAGGCTAAGCTCGTTGAATGCATCAGTGTAGCGCGCGTGCGGCCCAG</w:t>
      </w:r>
      <w:r w:rsidRPr="002F55B5">
        <w:rPr>
          <w:rFonts w:cs="Arial"/>
          <w:bCs/>
          <w:szCs w:val="24"/>
        </w:rPr>
        <w:br/>
        <w:t>AACATCTAAGGGCATCACAGACCTGTTATTGCCTCATGCTTCCATTGGCTAGTCGCCAAT</w:t>
      </w:r>
      <w:r w:rsidRPr="002F55B5">
        <w:rPr>
          <w:rFonts w:cs="Arial"/>
          <w:bCs/>
          <w:szCs w:val="24"/>
        </w:rPr>
        <w:br/>
        <w:t>AGTCCCTCTAAGAAGTCCGCCGACTGGCGAGCCAATCGTGACTATTTAGCAGGCTGAGGT</w:t>
      </w:r>
      <w:r w:rsidRPr="002F55B5">
        <w:rPr>
          <w:rFonts w:cs="Arial"/>
          <w:bCs/>
          <w:szCs w:val="24"/>
        </w:rPr>
        <w:br/>
      </w:r>
      <w:r w:rsidRPr="002F55B5">
        <w:rPr>
          <w:rFonts w:cs="Arial"/>
          <w:bCs/>
          <w:szCs w:val="24"/>
        </w:rPr>
        <w:lastRenderedPageBreak/>
        <w:t>CTCGTTCGTTACCGGAATCAACCTGACAAGGCAACCCACCAACTAAGAACGGCCATGCAC</w:t>
      </w:r>
      <w:r w:rsidRPr="002F55B5">
        <w:rPr>
          <w:rFonts w:cs="Arial"/>
          <w:bCs/>
          <w:szCs w:val="24"/>
        </w:rPr>
        <w:br/>
        <w:t>CACCACCCATAGAATCAAGAAAGAGCTCTCAATCTGTCAATCCTCACTATGTCTGGACCT</w:t>
      </w:r>
      <w:r w:rsidRPr="002F55B5">
        <w:rPr>
          <w:rFonts w:cs="Arial"/>
          <w:bCs/>
          <w:szCs w:val="24"/>
        </w:rPr>
        <w:br/>
        <w:t>GGTAAGTTTTCCCGTGTTGAGTCAAATTAAGCCGCAGGCTCCACGCCTGGTGGTGCCCTT</w:t>
      </w:r>
      <w:r w:rsidRPr="002F55B5">
        <w:rPr>
          <w:rFonts w:cs="Arial"/>
          <w:bCs/>
          <w:szCs w:val="24"/>
        </w:rPr>
        <w:br/>
        <w:t>CCGTCAATTCCTTTAAGTTTCAGCCTTGCGACCATACTCCCCCCGGAACCCAAAAACTTT</w:t>
      </w:r>
      <w:r w:rsidRPr="002F55B5">
        <w:rPr>
          <w:rFonts w:cs="Arial"/>
          <w:bCs/>
          <w:szCs w:val="24"/>
        </w:rPr>
        <w:br/>
        <w:t>GATTTCTCATAAGGTGCCGGCGGAGTCATCGAAGAAACATCCGCCGATCCCTAGTCGGCA</w:t>
      </w:r>
      <w:r w:rsidRPr="002F55B5">
        <w:rPr>
          <w:rFonts w:cs="Arial"/>
          <w:bCs/>
          <w:szCs w:val="24"/>
        </w:rPr>
        <w:br/>
        <w:t>TCGTTTATGGTTGAGACTAGGACGGTATCTAATCGTCTTCGAGCCCCCAACTTTCGTTCT</w:t>
      </w:r>
      <w:r w:rsidRPr="002F55B5">
        <w:rPr>
          <w:rFonts w:cs="Arial"/>
          <w:bCs/>
          <w:szCs w:val="24"/>
        </w:rPr>
        <w:br/>
        <w:t>TGATTAATGAAAACATCCTTGGCAAATGCTTTCGCAGTAGTTCGTCTTTCATAAATCCAA</w:t>
      </w:r>
      <w:r w:rsidRPr="002F55B5">
        <w:rPr>
          <w:rFonts w:cs="Arial"/>
          <w:bCs/>
          <w:szCs w:val="24"/>
        </w:rPr>
        <w:br/>
        <w:t>GAATTTCACCTCTGACAATGAAATACGAATGCCCCCGACTGTCCCTCTTAATCATTACTC</w:t>
      </w:r>
      <w:r w:rsidRPr="002F55B5">
        <w:rPr>
          <w:rFonts w:cs="Arial"/>
          <w:bCs/>
          <w:szCs w:val="24"/>
        </w:rPr>
        <w:br/>
        <w:t>CGGTCCTACAGACCAACAGGATAGGCCAGAGTCCTATCGTGTTATTCCATGCTAATGTAT</w:t>
      </w:r>
      <w:r w:rsidRPr="002F55B5">
        <w:rPr>
          <w:rFonts w:cs="Arial"/>
          <w:bCs/>
          <w:szCs w:val="24"/>
        </w:rPr>
        <w:br/>
        <w:t>TCAGA</w:t>
      </w:r>
    </w:p>
    <w:p w14:paraId="306C3189" w14:textId="77777777" w:rsidR="002F55B5" w:rsidRDefault="002F55B5" w:rsidP="002F55B5">
      <w:pPr>
        <w:spacing w:line="360" w:lineRule="auto"/>
      </w:pPr>
      <w:r>
        <w:t xml:space="preserve">Forward ITS1 sequence read of unidentified </w:t>
      </w:r>
      <w:r>
        <w:rPr>
          <w:i/>
        </w:rPr>
        <w:t xml:space="preserve">Chlorella like algae </w:t>
      </w:r>
      <w:r>
        <w:t xml:space="preserve">(later identified as </w:t>
      </w:r>
      <w:r>
        <w:rPr>
          <w:i/>
        </w:rPr>
        <w:t>M. inermum</w:t>
      </w:r>
      <w:r>
        <w:t>) – 1007 bp</w:t>
      </w:r>
    </w:p>
    <w:p w14:paraId="41B52E02" w14:textId="77777777" w:rsidR="002F55B5" w:rsidRDefault="002F55B5" w:rsidP="002F55B5">
      <w:pPr>
        <w:spacing w:line="360" w:lineRule="auto"/>
        <w:rPr>
          <w:rFonts w:cs="Arial"/>
          <w:bCs/>
          <w:szCs w:val="24"/>
        </w:rPr>
      </w:pPr>
      <w:r w:rsidRPr="002F55B5">
        <w:rPr>
          <w:rFonts w:cs="Arial"/>
          <w:bCs/>
          <w:szCs w:val="24"/>
        </w:rPr>
        <w:t>AGCCATGCATGTCTAAGTATAAACTGCTTTATACTGTGAAACTGCGAATGGCTCATTAAA</w:t>
      </w:r>
      <w:r w:rsidRPr="002F55B5">
        <w:rPr>
          <w:rFonts w:cs="Arial"/>
          <w:bCs/>
          <w:szCs w:val="24"/>
        </w:rPr>
        <w:br/>
        <w:t>TCAGTTATAGTTTATTTGATGGTACCTACTACTCGGATACCCGTAGTAAATCTAGAGCTA</w:t>
      </w:r>
      <w:r w:rsidRPr="002F55B5">
        <w:rPr>
          <w:rFonts w:cs="Arial"/>
          <w:bCs/>
          <w:szCs w:val="24"/>
        </w:rPr>
        <w:br/>
        <w:t>ATACGTGCGTAAATCCCGACTTCTGGAAGGGACGTATTTATTAGATAAAAGGCCGACCGG</w:t>
      </w:r>
      <w:r w:rsidRPr="002F55B5">
        <w:rPr>
          <w:rFonts w:cs="Arial"/>
          <w:bCs/>
          <w:szCs w:val="24"/>
        </w:rPr>
        <w:br/>
        <w:t>GCTCTGCCCGACTCGCGGTGAATCATGATAACTTCACGAATCGCATGGCCTTGTGCCGGC</w:t>
      </w:r>
      <w:r w:rsidRPr="002F55B5">
        <w:rPr>
          <w:rFonts w:cs="Arial"/>
          <w:bCs/>
          <w:szCs w:val="24"/>
        </w:rPr>
        <w:br/>
        <w:t>GATGTTTCATTCAAATTTCTGCCCTATCAACTTTCGATGGTAGGATAGAGGCCTACCATG</w:t>
      </w:r>
      <w:r w:rsidRPr="002F55B5">
        <w:rPr>
          <w:rFonts w:cs="Arial"/>
          <w:bCs/>
          <w:szCs w:val="24"/>
        </w:rPr>
        <w:br/>
        <w:t>GTGGTAACGGGTGACGGAGGATTAGGGTTCGATTCCGGAGAGGGAGCCTGAGAAACGGCT</w:t>
      </w:r>
      <w:r w:rsidRPr="002F55B5">
        <w:rPr>
          <w:rFonts w:cs="Arial"/>
          <w:bCs/>
          <w:szCs w:val="24"/>
        </w:rPr>
        <w:br/>
        <w:t>ACCACATCCAAGGAAGGCAGCAGGCGCGCAAATTACCCAATCCTGACACAGGGAGGTAGT</w:t>
      </w:r>
      <w:r w:rsidRPr="002F55B5">
        <w:rPr>
          <w:rFonts w:cs="Arial"/>
          <w:bCs/>
          <w:szCs w:val="24"/>
        </w:rPr>
        <w:br/>
        <w:t>GACAATAAATAACAATACTGGGCCTTTTCAGGTCTGGTAATTGGAATGAGTACAATCTAA</w:t>
      </w:r>
      <w:r w:rsidRPr="002F55B5">
        <w:rPr>
          <w:rFonts w:cs="Arial"/>
          <w:bCs/>
          <w:szCs w:val="24"/>
        </w:rPr>
        <w:br/>
        <w:t>ACCCCTTAACGAGGATCAATTGGAGGGCAAGTCTGGTGCCAGCAGCCGCGGTAATTCCAG</w:t>
      </w:r>
      <w:r w:rsidRPr="002F55B5">
        <w:rPr>
          <w:rFonts w:cs="Arial"/>
          <w:bCs/>
          <w:szCs w:val="24"/>
        </w:rPr>
        <w:br/>
        <w:t>CTCCAATAGCGTATATTTAAGTTGCTGCAGTTAAAAAGCTCGTAGTTGGATTTCGGGTGG</w:t>
      </w:r>
      <w:r w:rsidRPr="002F55B5">
        <w:rPr>
          <w:rFonts w:cs="Arial"/>
          <w:bCs/>
          <w:szCs w:val="24"/>
        </w:rPr>
        <w:br/>
        <w:t>GGCCTGCCGGTCCGCCGTTTCGGTGTGCACTGGCAGGGCCCACCTTGTTGTCGGGGACGG</w:t>
      </w:r>
      <w:r w:rsidRPr="002F55B5">
        <w:rPr>
          <w:rFonts w:cs="Arial"/>
          <w:bCs/>
          <w:szCs w:val="24"/>
        </w:rPr>
        <w:br/>
        <w:t>GCTCCTGGGCTTCACTGTCCGGGACTCGGAGTCGACGCTGTTACTTTGAGTAAATTAGAG</w:t>
      </w:r>
      <w:r w:rsidRPr="002F55B5">
        <w:rPr>
          <w:rFonts w:cs="Arial"/>
          <w:bCs/>
          <w:szCs w:val="24"/>
        </w:rPr>
        <w:br/>
        <w:t>TGTTCAAAGCAGGCCTACGCTCTGAATACATTAGCATGGAATAACACGATAGGACTCTGG</w:t>
      </w:r>
      <w:r w:rsidRPr="002F55B5">
        <w:rPr>
          <w:rFonts w:cs="Arial"/>
          <w:bCs/>
          <w:szCs w:val="24"/>
        </w:rPr>
        <w:br/>
        <w:t>CCTATCCTGTTGGTCTGTAGGACCGGAGTAATGATTAAGAGGGACAGTCGGGGGCATTCG</w:t>
      </w:r>
      <w:r w:rsidRPr="002F55B5">
        <w:rPr>
          <w:rFonts w:cs="Arial"/>
          <w:bCs/>
          <w:szCs w:val="24"/>
        </w:rPr>
        <w:br/>
        <w:t>TATTTCATTGTCAGAGGTGAAATTCTTGGATTTATGAAAGACGAACTACTGCGAAAGCAT</w:t>
      </w:r>
      <w:r w:rsidRPr="002F55B5">
        <w:rPr>
          <w:rFonts w:cs="Arial"/>
          <w:bCs/>
          <w:szCs w:val="24"/>
        </w:rPr>
        <w:br/>
        <w:t>TTGCCAAGGATGTTTTCATTAATCAAGAACGAAAGTTGGGGGCTCGAAGACGATTAGATA</w:t>
      </w:r>
      <w:r w:rsidRPr="002F55B5">
        <w:rPr>
          <w:rFonts w:cs="Arial"/>
          <w:bCs/>
          <w:szCs w:val="24"/>
        </w:rPr>
        <w:br/>
        <w:t>CCGTCCTAGTCTCAACCATAAACGATGCCGAC</w:t>
      </w:r>
    </w:p>
    <w:p w14:paraId="5EB2E960" w14:textId="77777777" w:rsidR="002F55B5" w:rsidRDefault="002F55B5" w:rsidP="002F55B5">
      <w:pPr>
        <w:spacing w:line="360" w:lineRule="auto"/>
      </w:pPr>
      <w:r>
        <w:t xml:space="preserve">Reverse ITS1 sequence read of unidentified </w:t>
      </w:r>
      <w:r>
        <w:rPr>
          <w:i/>
        </w:rPr>
        <w:t xml:space="preserve">Chlorella like algae </w:t>
      </w:r>
      <w:r>
        <w:t xml:space="preserve">(later identified as </w:t>
      </w:r>
      <w:r>
        <w:rPr>
          <w:i/>
        </w:rPr>
        <w:t>M. inermum</w:t>
      </w:r>
      <w:r>
        <w:t>) – 567 bp</w:t>
      </w:r>
    </w:p>
    <w:p w14:paraId="10B0023C" w14:textId="77777777" w:rsidR="002F55B5" w:rsidRDefault="002F55B5" w:rsidP="002F55B5">
      <w:pPr>
        <w:spacing w:line="360" w:lineRule="auto"/>
        <w:rPr>
          <w:rFonts w:cs="Arial"/>
          <w:bCs/>
          <w:szCs w:val="24"/>
        </w:rPr>
      </w:pPr>
      <w:r w:rsidRPr="002F55B5">
        <w:rPr>
          <w:rFonts w:cs="Arial"/>
          <w:bCs/>
          <w:szCs w:val="24"/>
        </w:rPr>
        <w:lastRenderedPageBreak/>
        <w:t>AGAGAGCTCTCATCTGTCATCCTCACTATGTCTGGACCTGGTAAGTTTTCCCGTGTTGAG</w:t>
      </w:r>
      <w:r w:rsidRPr="002F55B5">
        <w:rPr>
          <w:rFonts w:cs="Arial"/>
          <w:bCs/>
          <w:szCs w:val="24"/>
        </w:rPr>
        <w:br/>
        <w:t>TCAAATTAAGCCGCAGGCTCCACGCCTGGTGGTGCCCTTCCGTCAATTCCTTTAAGTTTC</w:t>
      </w:r>
      <w:r w:rsidRPr="002F55B5">
        <w:rPr>
          <w:rFonts w:cs="Arial"/>
          <w:bCs/>
          <w:szCs w:val="24"/>
        </w:rPr>
        <w:br/>
        <w:t>AGCCTTGCGACCATACTCCCCCCGGAACCCAAAAACTTTGATTTCTCATAAGGTGCCGGC</w:t>
      </w:r>
      <w:r w:rsidRPr="002F55B5">
        <w:rPr>
          <w:rFonts w:cs="Arial"/>
          <w:bCs/>
          <w:szCs w:val="24"/>
        </w:rPr>
        <w:br/>
        <w:t>GGAGTCATCGAAGAAACATCCGCCGATCCCTAGTCGGCATCGTTTATGGTTGAGACTAGG</w:t>
      </w:r>
      <w:r w:rsidRPr="002F55B5">
        <w:rPr>
          <w:rFonts w:cs="Arial"/>
          <w:bCs/>
          <w:szCs w:val="24"/>
        </w:rPr>
        <w:br/>
        <w:t>ACGGTATCTAATCGTCTTCGAGCCCCCAACTTTCGTTCTTGATTAATGAAAACATCCTTG</w:t>
      </w:r>
      <w:r w:rsidRPr="002F55B5">
        <w:rPr>
          <w:rFonts w:cs="Arial"/>
          <w:bCs/>
          <w:szCs w:val="24"/>
        </w:rPr>
        <w:br/>
        <w:t>GCAAATGCTTTCGCAGTAGTTCGTCTTTCATAAATCCAAGAATTTCACCTCTGACAATGA</w:t>
      </w:r>
      <w:r w:rsidRPr="002F55B5">
        <w:rPr>
          <w:rFonts w:cs="Arial"/>
          <w:bCs/>
          <w:szCs w:val="24"/>
        </w:rPr>
        <w:br/>
        <w:t>AATACGAATGCCCCCGACTGTCCCTCTTAATCATTACTCCGGTCCTACAGACCAACAGGA</w:t>
      </w:r>
      <w:r w:rsidRPr="002F55B5">
        <w:rPr>
          <w:rFonts w:cs="Arial"/>
          <w:bCs/>
          <w:szCs w:val="24"/>
        </w:rPr>
        <w:br/>
        <w:t>TAGGCCAGAGTCCTATCGTGTTATTCCATGCTAATGTATTCAGAGCGTAGGCCTGCTTTG</w:t>
      </w:r>
      <w:r w:rsidRPr="002F55B5">
        <w:rPr>
          <w:rFonts w:cs="Arial"/>
          <w:bCs/>
          <w:szCs w:val="24"/>
        </w:rPr>
        <w:br/>
        <w:t>AACACTCTAATTTACTCAAAGTAACAGCGTCGACTCCGAGTCCCGGACAGTGAAGCCCAG</w:t>
      </w:r>
      <w:r w:rsidRPr="002F55B5">
        <w:rPr>
          <w:rFonts w:cs="Arial"/>
          <w:bCs/>
          <w:szCs w:val="24"/>
        </w:rPr>
        <w:br/>
        <w:t>GAGCCCGTCCCCACAACCAA</w:t>
      </w:r>
    </w:p>
    <w:p w14:paraId="4B528306" w14:textId="77777777" w:rsidR="002F55B5" w:rsidRDefault="002F55B5" w:rsidP="002F55B5">
      <w:pPr>
        <w:spacing w:line="360" w:lineRule="auto"/>
      </w:pPr>
      <w:r>
        <w:t xml:space="preserve">Forward 5.8S sequence read of unidentified </w:t>
      </w:r>
      <w:r>
        <w:rPr>
          <w:i/>
        </w:rPr>
        <w:t xml:space="preserve">Chlorella like algae </w:t>
      </w:r>
      <w:r>
        <w:t xml:space="preserve">(later identified as </w:t>
      </w:r>
      <w:r>
        <w:rPr>
          <w:i/>
        </w:rPr>
        <w:t>M. inermum</w:t>
      </w:r>
      <w:r>
        <w:t>) – 847 bp</w:t>
      </w:r>
    </w:p>
    <w:p w14:paraId="3779651B" w14:textId="77777777" w:rsidR="002F55B5" w:rsidRDefault="002F55B5" w:rsidP="002F55B5">
      <w:pPr>
        <w:spacing w:line="360" w:lineRule="auto"/>
        <w:rPr>
          <w:rFonts w:cs="Arial"/>
          <w:bCs/>
          <w:szCs w:val="24"/>
        </w:rPr>
      </w:pPr>
      <w:r w:rsidRPr="002F55B5">
        <w:rPr>
          <w:rFonts w:cs="Arial"/>
          <w:bCs/>
          <w:szCs w:val="24"/>
        </w:rPr>
        <w:t>CTGCGAGCTTTGCCAGGATGTTTTCATTAATCAAGAACGAAAGTTGGGGGCTCGAAGACG</w:t>
      </w:r>
      <w:r w:rsidRPr="002F55B5">
        <w:rPr>
          <w:rFonts w:cs="Arial"/>
          <w:bCs/>
          <w:szCs w:val="24"/>
        </w:rPr>
        <w:br/>
        <w:t>ATTAGATACCGTCCTAGTCTCAACCATAAACGATGCCGACTAGGGATCGGCGGATGTTTC</w:t>
      </w:r>
      <w:r w:rsidRPr="002F55B5">
        <w:rPr>
          <w:rFonts w:cs="Arial"/>
          <w:bCs/>
          <w:szCs w:val="24"/>
        </w:rPr>
        <w:br/>
        <w:t>TTCGATGACTCCGCCGGCACCTTATGAGAAATCAAAGTTTTTGGGTTCCGGGGGGAGTAT</w:t>
      </w:r>
      <w:r w:rsidRPr="002F55B5">
        <w:rPr>
          <w:rFonts w:cs="Arial"/>
          <w:bCs/>
          <w:szCs w:val="24"/>
        </w:rPr>
        <w:br/>
        <w:t>GGTCGCAAGGCTGAAACTTAAAGGAATTGACGGAAGGGCACCACCAGGCGTGGAGCCTGC</w:t>
      </w:r>
      <w:r w:rsidRPr="002F55B5">
        <w:rPr>
          <w:rFonts w:cs="Arial"/>
          <w:bCs/>
          <w:szCs w:val="24"/>
        </w:rPr>
        <w:br/>
        <w:t>GGCTTAATTTGACTCAACACGGGAAAACTTACCAGGTCCAGACATAGTGAGGATTGACAG</w:t>
      </w:r>
      <w:r w:rsidRPr="002F55B5">
        <w:rPr>
          <w:rFonts w:cs="Arial"/>
          <w:bCs/>
          <w:szCs w:val="24"/>
        </w:rPr>
        <w:br/>
        <w:t>ATTGAGAGCTCTTTCTTGATTCTATGGGTGGTGGTGCATGGCCGTTCTTAGTTGGTGGGT</w:t>
      </w:r>
      <w:r w:rsidRPr="002F55B5">
        <w:rPr>
          <w:rFonts w:cs="Arial"/>
          <w:bCs/>
          <w:szCs w:val="24"/>
        </w:rPr>
        <w:br/>
        <w:t>TGCCTTGTCAGGTTGATTCCGGTAACGAACGAGACCTCAGCCTGCTAAATAGTCACGATT</w:t>
      </w:r>
      <w:r w:rsidRPr="002F55B5">
        <w:rPr>
          <w:rFonts w:cs="Arial"/>
          <w:bCs/>
          <w:szCs w:val="24"/>
        </w:rPr>
        <w:br/>
        <w:t>GGCTCGCCAGTCGGCGGACTTCTTAGAGGGACTATTGGCGACTAGCCAATGGAAGCATGA</w:t>
      </w:r>
      <w:r w:rsidRPr="002F55B5">
        <w:rPr>
          <w:rFonts w:cs="Arial"/>
          <w:bCs/>
          <w:szCs w:val="24"/>
        </w:rPr>
        <w:br/>
        <w:t>GGCAATAACAGGTCTGTGATGCCCTTAGATGTTCTGGGCCGCACGCGCGCTACACTGATG</w:t>
      </w:r>
      <w:r w:rsidRPr="002F55B5">
        <w:rPr>
          <w:rFonts w:cs="Arial"/>
          <w:bCs/>
          <w:szCs w:val="24"/>
        </w:rPr>
        <w:br/>
        <w:t>CATTCAACGAGCTTAGCCTTGGCCGAGAGGCCCGGGTAATCTTTGAAACTGCATCGTGAT</w:t>
      </w:r>
      <w:r w:rsidRPr="002F55B5">
        <w:rPr>
          <w:rFonts w:cs="Arial"/>
          <w:bCs/>
          <w:szCs w:val="24"/>
        </w:rPr>
        <w:br/>
        <w:t>GGGGATAGATTATTGCAATTATTAATCTTCAACGAGGAATGCCTAGTAAGCGCAAGTCAT</w:t>
      </w:r>
      <w:r w:rsidRPr="002F55B5">
        <w:rPr>
          <w:rFonts w:cs="Arial"/>
          <w:bCs/>
          <w:szCs w:val="24"/>
        </w:rPr>
        <w:br/>
        <w:t>CAGCTTGCGTTGATTACGTCCCTGCCCTTTGTACACACCGCCCGTCGCTCCTACCGATTG</w:t>
      </w:r>
      <w:r w:rsidRPr="002F55B5">
        <w:rPr>
          <w:rFonts w:cs="Arial"/>
          <w:bCs/>
          <w:szCs w:val="24"/>
        </w:rPr>
        <w:br/>
        <w:t>GGTGTGCTGGTGAAGTGTTCGGATTGGCGACTGGGGGCGGTCTCCGCTCTCAGCCGCCGA</w:t>
      </w:r>
      <w:r w:rsidRPr="002F55B5">
        <w:rPr>
          <w:rFonts w:cs="Arial"/>
          <w:bCs/>
          <w:szCs w:val="24"/>
        </w:rPr>
        <w:br/>
        <w:t>AAAGTTCATTAAACCCTCCCACCTAGAGGAAGGAGAAGTCGTAACAAGGTTTCCGTAGT</w:t>
      </w:r>
    </w:p>
    <w:p w14:paraId="4728942D" w14:textId="77777777" w:rsidR="002F55B5" w:rsidRDefault="002F55B5" w:rsidP="002F55B5">
      <w:pPr>
        <w:spacing w:line="360" w:lineRule="auto"/>
      </w:pPr>
      <w:r>
        <w:t xml:space="preserve">Reverse 5.8S sequence read of unidentified </w:t>
      </w:r>
      <w:r>
        <w:rPr>
          <w:i/>
        </w:rPr>
        <w:t xml:space="preserve">Chlorella like algae </w:t>
      </w:r>
      <w:r>
        <w:t xml:space="preserve">(later identified as </w:t>
      </w:r>
      <w:r>
        <w:rPr>
          <w:i/>
        </w:rPr>
        <w:t>M. inermum</w:t>
      </w:r>
      <w:r>
        <w:t>) – 864 bp</w:t>
      </w:r>
    </w:p>
    <w:p w14:paraId="7AC9543E" w14:textId="77777777" w:rsidR="002F55B5" w:rsidRDefault="002F55B5" w:rsidP="002F55B5">
      <w:pPr>
        <w:spacing w:line="360" w:lineRule="auto"/>
        <w:contextualSpacing/>
        <w:rPr>
          <w:rFonts w:cs="Arial"/>
          <w:bCs/>
          <w:szCs w:val="24"/>
        </w:rPr>
      </w:pPr>
      <w:r w:rsidRPr="002F55B5">
        <w:rPr>
          <w:rFonts w:cs="Arial"/>
          <w:bCs/>
          <w:szCs w:val="24"/>
        </w:rPr>
        <w:t>CTGCTCGACTTCTCCTTCCTCTAGGTGGGAGGGTTTAATGAACTTTTCGGCGGCTGAGAG</w:t>
      </w:r>
      <w:r w:rsidRPr="002F55B5">
        <w:rPr>
          <w:rFonts w:cs="Arial"/>
          <w:bCs/>
          <w:szCs w:val="24"/>
        </w:rPr>
        <w:br/>
        <w:t>CGGAGACCGCCCCCAGTCGCCAATCCGAACACTTCACCAGCACACCCAATCGGTAGGAGC</w:t>
      </w:r>
      <w:r w:rsidRPr="002F55B5">
        <w:rPr>
          <w:rFonts w:cs="Arial"/>
          <w:bCs/>
          <w:szCs w:val="24"/>
        </w:rPr>
        <w:br/>
        <w:t>GACGGGCGGTGTGTACAAAGGGCAGGGACGTAATCAACGCAAGCTGATGACTTGCGCTTA</w:t>
      </w:r>
      <w:r w:rsidRPr="002F55B5">
        <w:rPr>
          <w:rFonts w:cs="Arial"/>
          <w:bCs/>
          <w:szCs w:val="24"/>
        </w:rPr>
        <w:br/>
      </w:r>
      <w:r w:rsidRPr="002F55B5">
        <w:rPr>
          <w:rFonts w:cs="Arial"/>
          <w:bCs/>
          <w:szCs w:val="24"/>
        </w:rPr>
        <w:lastRenderedPageBreak/>
        <w:t>CTAGGCATTCCTCGTTGAAGATTAATAATTGCAATAATCTATCCCCATCACGATGCAGTT</w:t>
      </w:r>
      <w:r w:rsidRPr="002F55B5">
        <w:rPr>
          <w:rFonts w:cs="Arial"/>
          <w:bCs/>
          <w:szCs w:val="24"/>
        </w:rPr>
        <w:br/>
        <w:t>TCAAAGATTACCCGGGCCTCTCGGCCAAGGCTAAGCTCGTTGAATGCATCAGTGTAGCGC</w:t>
      </w:r>
      <w:r w:rsidRPr="002F55B5">
        <w:rPr>
          <w:rFonts w:cs="Arial"/>
          <w:bCs/>
          <w:szCs w:val="24"/>
        </w:rPr>
        <w:br/>
        <w:t>GCGTGCGGCCCAGAACATCTAAGGGCATCACAGACCTGTTATTGCCTCATGCTTCCATTG</w:t>
      </w:r>
      <w:r w:rsidRPr="002F55B5">
        <w:rPr>
          <w:rFonts w:cs="Arial"/>
          <w:bCs/>
          <w:szCs w:val="24"/>
        </w:rPr>
        <w:br/>
        <w:t>GCTAGTCGCCAATAGTCCCTCTAAGAAGTCCGCCGACTGGCGAGCCAATCGTGACTATTT</w:t>
      </w:r>
      <w:r w:rsidRPr="002F55B5">
        <w:rPr>
          <w:rFonts w:cs="Arial"/>
          <w:bCs/>
          <w:szCs w:val="24"/>
        </w:rPr>
        <w:br/>
        <w:t>AGCAGGCTGAGGTCTCGTTCGTTACCGGAATCAACCTGACAAGGCAACCCACCAACTAAG</w:t>
      </w:r>
      <w:r w:rsidRPr="002F55B5">
        <w:rPr>
          <w:rFonts w:cs="Arial"/>
          <w:bCs/>
          <w:szCs w:val="24"/>
        </w:rPr>
        <w:br/>
        <w:t>AACGGCCATGCACCACCACCCATAGAATCAAGAAAGAGCTCTCAATCTGTCAATCCTCAC</w:t>
      </w:r>
      <w:r w:rsidRPr="002F55B5">
        <w:rPr>
          <w:rFonts w:cs="Arial"/>
          <w:bCs/>
          <w:szCs w:val="24"/>
        </w:rPr>
        <w:br/>
        <w:t>TATGTCTGGACCTGGTAAGTTTTCCCGTGTTGAGTCAAATTAAGCCGCAGGCTCCACGCC</w:t>
      </w:r>
      <w:r w:rsidRPr="002F55B5">
        <w:rPr>
          <w:rFonts w:cs="Arial"/>
          <w:bCs/>
          <w:szCs w:val="24"/>
        </w:rPr>
        <w:br/>
        <w:t>TGGTGGTGCCCTTCCGTCAATTCCTTTAAGTTTCAGCCTTGCGACCATACTCCCCCCGGA</w:t>
      </w:r>
      <w:r w:rsidRPr="002F55B5">
        <w:rPr>
          <w:rFonts w:cs="Arial"/>
          <w:bCs/>
          <w:szCs w:val="24"/>
        </w:rPr>
        <w:br/>
        <w:t>ACCCAAAAACTTTGATTTCTCATAAGGTGCCGGCGGAGTCATCGAAGAAACATCCGCCGA</w:t>
      </w:r>
      <w:r w:rsidRPr="002F55B5">
        <w:rPr>
          <w:rFonts w:cs="Arial"/>
          <w:bCs/>
          <w:szCs w:val="24"/>
        </w:rPr>
        <w:br/>
        <w:t>TCCCTAGTCGGCATCGTTTATGGTTGAGACTAGGACGGTATCTAATCGTCTTCGAGCCCC</w:t>
      </w:r>
      <w:r w:rsidRPr="002F55B5">
        <w:rPr>
          <w:rFonts w:cs="Arial"/>
          <w:bCs/>
          <w:szCs w:val="24"/>
        </w:rPr>
        <w:br/>
        <w:t>CAACTTTCGTTCTTGATTAATGAAAACATCCTTGGCAAATGCTTTCGCAGTAGTTCGTCT</w:t>
      </w:r>
      <w:r w:rsidRPr="002F55B5">
        <w:rPr>
          <w:rFonts w:cs="Arial"/>
          <w:bCs/>
          <w:szCs w:val="24"/>
        </w:rPr>
        <w:br/>
        <w:t>TTCATAAATCCAGATCT</w:t>
      </w:r>
    </w:p>
    <w:p w14:paraId="18B1BCD2" w14:textId="77777777" w:rsidR="002F55B5" w:rsidRDefault="002F55B5" w:rsidP="002F55B5">
      <w:pPr>
        <w:spacing w:line="360" w:lineRule="auto"/>
      </w:pPr>
      <w:r w:rsidRPr="002F55B5">
        <w:rPr>
          <w:rFonts w:cs="Arial"/>
          <w:bCs/>
          <w:szCs w:val="24"/>
        </w:rPr>
        <w:br/>
      </w:r>
      <w:r>
        <w:t xml:space="preserve">Forward ITS2 sequence read of unidentified </w:t>
      </w:r>
      <w:r>
        <w:rPr>
          <w:i/>
        </w:rPr>
        <w:t xml:space="preserve">Chlorella like algae </w:t>
      </w:r>
      <w:r>
        <w:t xml:space="preserve">(later identified as </w:t>
      </w:r>
      <w:r>
        <w:rPr>
          <w:i/>
        </w:rPr>
        <w:t>M. inermum</w:t>
      </w:r>
      <w:r>
        <w:t>) – 965 bp</w:t>
      </w:r>
    </w:p>
    <w:p w14:paraId="75A58626" w14:textId="77777777" w:rsidR="002F55B5" w:rsidRDefault="002F55B5" w:rsidP="002F55B5">
      <w:pPr>
        <w:spacing w:line="360" w:lineRule="auto"/>
        <w:rPr>
          <w:rFonts w:cs="Arial"/>
          <w:bCs/>
          <w:szCs w:val="24"/>
        </w:rPr>
      </w:pPr>
      <w:r w:rsidRPr="002F55B5">
        <w:rPr>
          <w:rFonts w:cs="Arial"/>
          <w:bCs/>
          <w:szCs w:val="24"/>
        </w:rPr>
        <w:t>TCGCTCTCAGCCGCCGAAAGTTCATTAAACCCTCCCACCTAGAGGAAGGAGAAGTCGTAA</w:t>
      </w:r>
      <w:r w:rsidRPr="002F55B5">
        <w:rPr>
          <w:rFonts w:cs="Arial"/>
          <w:bCs/>
          <w:szCs w:val="24"/>
        </w:rPr>
        <w:br/>
        <w:t>CAAGGTTTCCGTAGGTGAACCTGCGGAAGGATCATTGAATCGATCGAATCCACTCTGGTA</w:t>
      </w:r>
      <w:r w:rsidRPr="002F55B5">
        <w:rPr>
          <w:rFonts w:cs="Arial"/>
          <w:bCs/>
          <w:szCs w:val="24"/>
        </w:rPr>
        <w:br/>
        <w:t>ACCAACCGTCCCCTCGCCCTGGTGCGAGCGTCGGTCCCCTGTCTGGGGTCTTCTGACCGC</w:t>
      </w:r>
      <w:r w:rsidRPr="002F55B5">
        <w:rPr>
          <w:rFonts w:cs="Arial"/>
          <w:bCs/>
          <w:szCs w:val="24"/>
        </w:rPr>
        <w:br/>
        <w:t>AGTTCAGGTCCGGCGGGCCTTACCCCCACGGGTGTCCCCTCGGGGCCCCCTGGGCTGTAG</w:t>
      </w:r>
      <w:r w:rsidRPr="002F55B5">
        <w:rPr>
          <w:rFonts w:cs="Arial"/>
          <w:bCs/>
          <w:szCs w:val="24"/>
        </w:rPr>
        <w:br/>
        <w:t>GGTCGGTAATTATATTCAACTCAACCCACCCCAAACCTAAACTTAAACTAAAGCTGTCTA</w:t>
      </w:r>
      <w:r w:rsidRPr="002F55B5">
        <w:rPr>
          <w:rFonts w:cs="Arial"/>
          <w:bCs/>
          <w:szCs w:val="24"/>
        </w:rPr>
        <w:br/>
        <w:t>GTGTGTGCATCTCGGTGCCCCACTCTAACCAAAGACAACTCTCAACAACGGATATCTTGG</w:t>
      </w:r>
      <w:r w:rsidRPr="002F55B5">
        <w:rPr>
          <w:rFonts w:cs="Arial"/>
          <w:bCs/>
          <w:szCs w:val="24"/>
        </w:rPr>
        <w:br/>
        <w:t>CTCCCGTATCGATGAAGAACGCAGCGAAATGCGATACGTAGTGTGAATTGCAGAATTCCG</w:t>
      </w:r>
      <w:r w:rsidRPr="002F55B5">
        <w:rPr>
          <w:rFonts w:cs="Arial"/>
          <w:bCs/>
          <w:szCs w:val="24"/>
        </w:rPr>
        <w:br/>
        <w:t>TGAACCATCGAATCTTTGAACGCAAATTGCGCCCGAGGCTTCGGCCGAGGGCATGTCTGC</w:t>
      </w:r>
      <w:r w:rsidRPr="002F55B5">
        <w:rPr>
          <w:rFonts w:cs="Arial"/>
          <w:bCs/>
          <w:szCs w:val="24"/>
        </w:rPr>
        <w:br/>
        <w:t>CTCAGCGTCGGCTTACACCCTCGCTCTCCCTCTCCTTTGGAGTGGATAGAACGGACCTGG</w:t>
      </w:r>
      <w:r w:rsidRPr="002F55B5">
        <w:rPr>
          <w:rFonts w:cs="Arial"/>
          <w:bCs/>
          <w:szCs w:val="24"/>
        </w:rPr>
        <w:br/>
        <w:t>CCTTCCCGGCTCCTCTTCGATTCATCGATGAGTCCGGGTCGGCTGAAGTGTAGAGGCTTG</w:t>
      </w:r>
      <w:r w:rsidRPr="002F55B5">
        <w:rPr>
          <w:rFonts w:cs="Arial"/>
          <w:bCs/>
          <w:szCs w:val="24"/>
        </w:rPr>
        <w:br/>
        <w:t>AGCATGGACCCCGTTTGCAGGGCAATGACTTGGTAGGTAGCATCGCTACACAGCCTGTCG</w:t>
      </w:r>
      <w:r w:rsidRPr="002F55B5">
        <w:rPr>
          <w:rFonts w:cs="Arial"/>
          <w:bCs/>
          <w:szCs w:val="24"/>
        </w:rPr>
        <w:br/>
        <w:t>TTGTCCGAGGGGACTTTGCTGGCGGCCTAGCAGGAATTTCGGGGTGGTTCTGCCACCCCG</w:t>
      </w:r>
      <w:r w:rsidRPr="002F55B5">
        <w:rPr>
          <w:rFonts w:cs="Arial"/>
          <w:bCs/>
          <w:szCs w:val="24"/>
        </w:rPr>
        <w:br/>
        <w:t>AATGTCTCACACTTTCGACCTGAGCTCAGGCAAGACTACCCGCTGAACTTAAGCATATCA</w:t>
      </w:r>
      <w:r w:rsidRPr="002F55B5">
        <w:rPr>
          <w:rFonts w:cs="Arial"/>
          <w:bCs/>
          <w:szCs w:val="24"/>
        </w:rPr>
        <w:br/>
        <w:t>ATAAGCGGAGGAAAAGAAACTAACTAGGATGCCCTTAGTAACGGCGAGCGAACCGGGCAA</w:t>
      </w:r>
      <w:r w:rsidRPr="002F55B5">
        <w:rPr>
          <w:rFonts w:cs="Arial"/>
          <w:bCs/>
          <w:szCs w:val="24"/>
        </w:rPr>
        <w:br/>
        <w:t>AGCCCAACTTGAAAATCTCCAGCCTCCGGCTGGCGAATTGTAGTCTATAGAAGTGCTCTC</w:t>
      </w:r>
      <w:r w:rsidRPr="002F55B5">
        <w:rPr>
          <w:rFonts w:cs="Arial"/>
          <w:bCs/>
          <w:szCs w:val="24"/>
        </w:rPr>
        <w:br/>
        <w:t>TGCCTCAGTCCGGCCCAAGTCCCCTGGAAAGGGGCGTCAGAGAGGGTGAG</w:t>
      </w:r>
    </w:p>
    <w:p w14:paraId="6A18530B" w14:textId="77777777" w:rsidR="002F55B5" w:rsidRDefault="002F55B5" w:rsidP="002F55B5">
      <w:pPr>
        <w:spacing w:line="360" w:lineRule="auto"/>
      </w:pPr>
    </w:p>
    <w:p w14:paraId="4236B4EC" w14:textId="77777777" w:rsidR="002F55B5" w:rsidRDefault="002F55B5" w:rsidP="002F55B5">
      <w:pPr>
        <w:spacing w:line="360" w:lineRule="auto"/>
      </w:pPr>
    </w:p>
    <w:p w14:paraId="47C7991A" w14:textId="77777777" w:rsidR="002F55B5" w:rsidRPr="004F25FE" w:rsidRDefault="002F55B5" w:rsidP="002F55B5">
      <w:pPr>
        <w:spacing w:line="360" w:lineRule="auto"/>
      </w:pPr>
      <w:r>
        <w:t xml:space="preserve">Reverse ITS2 sequence read of unidentified </w:t>
      </w:r>
      <w:r>
        <w:rPr>
          <w:i/>
        </w:rPr>
        <w:t xml:space="preserve">Chlorella like algae </w:t>
      </w:r>
      <w:r>
        <w:t xml:space="preserve">(later identified as </w:t>
      </w:r>
      <w:r>
        <w:rPr>
          <w:i/>
        </w:rPr>
        <w:t>M. inermum</w:t>
      </w:r>
      <w:r>
        <w:t>) – 954 bp</w:t>
      </w:r>
    </w:p>
    <w:p w14:paraId="4F494C57" w14:textId="77777777" w:rsidR="002F55B5" w:rsidRDefault="002F55B5" w:rsidP="002F55B5">
      <w:pPr>
        <w:spacing w:line="360" w:lineRule="auto"/>
        <w:rPr>
          <w:sz w:val="28"/>
        </w:rPr>
      </w:pPr>
      <w:r w:rsidRPr="002F55B5">
        <w:rPr>
          <w:rFonts w:cs="Arial"/>
          <w:bCs/>
          <w:szCs w:val="24"/>
        </w:rPr>
        <w:t>TCAGATCAGTCCACGGGGTTCTCACCCTCTCTGACGCCCCTTTCCAGGGGACTTGGGGCC</w:t>
      </w:r>
      <w:r w:rsidRPr="002F55B5">
        <w:rPr>
          <w:rFonts w:cs="Arial"/>
          <w:bCs/>
          <w:szCs w:val="24"/>
        </w:rPr>
        <w:br/>
        <w:t>GGACTGAGGCAGAGAGCACTTCTATAGACTACAATTCGCCAGCCGGAGGCTGGAGATTTT</w:t>
      </w:r>
      <w:r w:rsidRPr="002F55B5">
        <w:rPr>
          <w:rFonts w:cs="Arial"/>
          <w:bCs/>
          <w:szCs w:val="24"/>
        </w:rPr>
        <w:br/>
        <w:t>CAAGTTGGGCTTTGCCCGGTTCGCTCGCCGTTACTAAGGGCATCCTAGTTAGTTTCTTTT</w:t>
      </w:r>
      <w:r w:rsidRPr="002F55B5">
        <w:rPr>
          <w:rFonts w:cs="Arial"/>
          <w:bCs/>
          <w:szCs w:val="24"/>
        </w:rPr>
        <w:br/>
        <w:t>CCTCCGCTTATTGATATGCTTAAGTTCAGCGGGTAGTCTTGCCTGAGCTCAGGTCGAAAG</w:t>
      </w:r>
      <w:r w:rsidRPr="002F55B5">
        <w:rPr>
          <w:rFonts w:cs="Arial"/>
          <w:bCs/>
          <w:szCs w:val="24"/>
        </w:rPr>
        <w:br/>
        <w:t>TGTGAGACATTCGGGGTGGCAGAACCACCCCGAATTCCTGCTAGGCCGCCAGCAAAGTCC</w:t>
      </w:r>
      <w:r w:rsidRPr="002F55B5">
        <w:rPr>
          <w:rFonts w:cs="Arial"/>
          <w:bCs/>
          <w:szCs w:val="24"/>
        </w:rPr>
        <w:br/>
        <w:t>CCTCGGACAACGACAGGCTGTGTAGCGATGCTACCTACCAAGTCATTGCCCTGCAAACGG</w:t>
      </w:r>
      <w:r w:rsidRPr="002F55B5">
        <w:rPr>
          <w:rFonts w:cs="Arial"/>
          <w:bCs/>
          <w:szCs w:val="24"/>
        </w:rPr>
        <w:br/>
        <w:t>GGTCCATGCTCAAGCCTCTACACTTCAGCCGACCCGGACTCATCGATGAATCGAAGAGGA</w:t>
      </w:r>
      <w:r w:rsidRPr="002F55B5">
        <w:rPr>
          <w:rFonts w:cs="Arial"/>
          <w:bCs/>
          <w:szCs w:val="24"/>
        </w:rPr>
        <w:br/>
        <w:t>GCCGGGAAGGCCAGGTCCGTTCTATCCACTCCAAAGGAGAGGGAGAGCGAGGGTGTAAGC</w:t>
      </w:r>
      <w:r w:rsidRPr="002F55B5">
        <w:rPr>
          <w:rFonts w:cs="Arial"/>
          <w:bCs/>
          <w:szCs w:val="24"/>
        </w:rPr>
        <w:br/>
        <w:t>CGACGCTGAGGCAGACATGCCCTCGGCCGAAGCCTCGGGCGCAATTTGCGTTCAAAGATT</w:t>
      </w:r>
      <w:r w:rsidRPr="002F55B5">
        <w:rPr>
          <w:rFonts w:cs="Arial"/>
          <w:bCs/>
          <w:szCs w:val="24"/>
        </w:rPr>
        <w:br/>
        <w:t>CGATGGTTCACGGAATTCTGCAATTCACACTACGTATCGCATTTCGCTGCGTTCTTCATC</w:t>
      </w:r>
      <w:r w:rsidRPr="002F55B5">
        <w:rPr>
          <w:rFonts w:cs="Arial"/>
          <w:bCs/>
          <w:szCs w:val="24"/>
        </w:rPr>
        <w:br/>
        <w:t>GATACGGGAGCCAAGATATCCGTTGTTGAGAGTTGTCTTTGGTTAGAGTGGGGCACCGAG</w:t>
      </w:r>
      <w:r w:rsidRPr="002F55B5">
        <w:rPr>
          <w:rFonts w:cs="Arial"/>
          <w:bCs/>
          <w:szCs w:val="24"/>
        </w:rPr>
        <w:br/>
        <w:t>ATGCACACACTAGACAGCTTTAGTTTAAGTTTAGGTTTGGGGTGGGTTGAGTTGAATATA</w:t>
      </w:r>
      <w:r w:rsidRPr="002F55B5">
        <w:rPr>
          <w:rFonts w:cs="Arial"/>
          <w:bCs/>
          <w:szCs w:val="24"/>
        </w:rPr>
        <w:br/>
        <w:t>ATTACCGACCCTACAGCCCAGGGGGCCCCGAGGGGACACCCGTGGGGGTAAGGCCCGCCG</w:t>
      </w:r>
      <w:r w:rsidRPr="002F55B5">
        <w:rPr>
          <w:rFonts w:cs="Arial"/>
          <w:bCs/>
          <w:szCs w:val="24"/>
        </w:rPr>
        <w:br/>
        <w:t>GACCTGAACTGCGGTCAGAAGACCCCAGACAGGGGACCGACGCTCGCACCAGGGCGAGGG</w:t>
      </w:r>
      <w:r w:rsidRPr="002F55B5">
        <w:rPr>
          <w:rFonts w:cs="Arial"/>
          <w:bCs/>
          <w:szCs w:val="24"/>
        </w:rPr>
        <w:br/>
        <w:t>GACGGTTGGTTACCAGAGTGGATTCGATCGATTCAATGATCCTTCCGCAGGTTCACCTAC</w:t>
      </w:r>
      <w:r w:rsidRPr="002F55B5">
        <w:rPr>
          <w:rFonts w:cs="Arial"/>
          <w:bCs/>
          <w:szCs w:val="24"/>
        </w:rPr>
        <w:br/>
        <w:t>GGAAACCTTGTTACGACTTCTCCTTCCTCTAGGTGGGAGGGG</w:t>
      </w:r>
    </w:p>
    <w:p w14:paraId="4A0293E6" w14:textId="77777777" w:rsidR="002F55B5" w:rsidRDefault="002F55B5" w:rsidP="00F37C1B">
      <w:pPr>
        <w:rPr>
          <w:sz w:val="28"/>
        </w:rPr>
      </w:pPr>
    </w:p>
    <w:p w14:paraId="5FF0C6C7" w14:textId="77777777" w:rsidR="002F55B5" w:rsidRDefault="002F55B5" w:rsidP="00F37C1B">
      <w:pPr>
        <w:rPr>
          <w:sz w:val="28"/>
        </w:rPr>
      </w:pPr>
    </w:p>
    <w:p w14:paraId="3306B389" w14:textId="77777777" w:rsidR="002F55B5" w:rsidRDefault="002F55B5" w:rsidP="00F37C1B">
      <w:pPr>
        <w:rPr>
          <w:sz w:val="28"/>
        </w:rPr>
      </w:pPr>
    </w:p>
    <w:p w14:paraId="2322502F" w14:textId="77777777" w:rsidR="002F55B5" w:rsidRDefault="002F55B5" w:rsidP="00F37C1B">
      <w:pPr>
        <w:rPr>
          <w:sz w:val="28"/>
        </w:rPr>
      </w:pPr>
    </w:p>
    <w:p w14:paraId="766AE480" w14:textId="77777777" w:rsidR="002F55B5" w:rsidRDefault="002F55B5" w:rsidP="00F37C1B">
      <w:pPr>
        <w:rPr>
          <w:sz w:val="28"/>
        </w:rPr>
      </w:pPr>
    </w:p>
    <w:p w14:paraId="7DCD0300" w14:textId="77777777" w:rsidR="002F55B5" w:rsidRDefault="002F55B5" w:rsidP="00F37C1B">
      <w:pPr>
        <w:rPr>
          <w:sz w:val="28"/>
        </w:rPr>
      </w:pPr>
    </w:p>
    <w:p w14:paraId="3CF9049F" w14:textId="77777777" w:rsidR="002F55B5" w:rsidRDefault="002F55B5" w:rsidP="00F37C1B">
      <w:pPr>
        <w:rPr>
          <w:sz w:val="28"/>
        </w:rPr>
      </w:pPr>
    </w:p>
    <w:p w14:paraId="383317B6" w14:textId="77777777" w:rsidR="002F55B5" w:rsidRDefault="002F55B5" w:rsidP="00F37C1B">
      <w:pPr>
        <w:rPr>
          <w:sz w:val="28"/>
        </w:rPr>
      </w:pPr>
    </w:p>
    <w:p w14:paraId="1B2173B1" w14:textId="77777777" w:rsidR="002F55B5" w:rsidRDefault="002F55B5" w:rsidP="00F37C1B">
      <w:pPr>
        <w:rPr>
          <w:sz w:val="28"/>
        </w:rPr>
      </w:pPr>
    </w:p>
    <w:p w14:paraId="6D600738" w14:textId="77777777" w:rsidR="002F55B5" w:rsidRDefault="002F55B5" w:rsidP="00F37C1B">
      <w:pPr>
        <w:rPr>
          <w:sz w:val="28"/>
        </w:rPr>
      </w:pPr>
    </w:p>
    <w:p w14:paraId="1801D8D8" w14:textId="77777777" w:rsidR="002F55B5" w:rsidRDefault="002F55B5" w:rsidP="00F37C1B">
      <w:pPr>
        <w:rPr>
          <w:sz w:val="28"/>
        </w:rPr>
      </w:pPr>
    </w:p>
    <w:p w14:paraId="19E8A6B8" w14:textId="77777777" w:rsidR="002F55B5" w:rsidRPr="002F55B5" w:rsidRDefault="002F55B5" w:rsidP="00F37C1B">
      <w:pPr>
        <w:rPr>
          <w:b/>
          <w:sz w:val="28"/>
        </w:rPr>
      </w:pPr>
      <w:r>
        <w:rPr>
          <w:b/>
          <w:sz w:val="28"/>
        </w:rPr>
        <w:t xml:space="preserve">Appendix </w:t>
      </w:r>
      <w:r w:rsidR="00AC5EF7">
        <w:rPr>
          <w:b/>
          <w:sz w:val="28"/>
        </w:rPr>
        <w:t>F</w:t>
      </w:r>
    </w:p>
    <w:p w14:paraId="0D50A8EE" w14:textId="77777777" w:rsidR="002F55B5" w:rsidRDefault="006B0844" w:rsidP="00F37C1B">
      <w:pPr>
        <w:rPr>
          <w:sz w:val="28"/>
        </w:rPr>
      </w:pPr>
      <w:r>
        <w:rPr>
          <w:noProof/>
          <w:lang w:eastAsia="en-GB"/>
        </w:rPr>
        <w:drawing>
          <wp:anchor distT="0" distB="0" distL="114300" distR="114300" simplePos="0" relativeHeight="251715584" behindDoc="0" locked="0" layoutInCell="1" allowOverlap="1" wp14:anchorId="18FFCB2E" wp14:editId="2B29FB28">
            <wp:simplePos x="0" y="0"/>
            <wp:positionH relativeFrom="column">
              <wp:posOffset>605229</wp:posOffset>
            </wp:positionH>
            <wp:positionV relativeFrom="paragraph">
              <wp:posOffset>126494</wp:posOffset>
            </wp:positionV>
            <wp:extent cx="4118610" cy="3253105"/>
            <wp:effectExtent l="0" t="0" r="0" b="444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118610" cy="3253105"/>
                    </a:xfrm>
                    <a:prstGeom prst="rect">
                      <a:avLst/>
                    </a:prstGeom>
                    <a:noFill/>
                    <a:ln>
                      <a:noFill/>
                    </a:ln>
                  </pic:spPr>
                </pic:pic>
              </a:graphicData>
            </a:graphic>
          </wp:anchor>
        </w:drawing>
      </w:r>
    </w:p>
    <w:p w14:paraId="6A6D5BE5" w14:textId="77777777" w:rsidR="002F55B5" w:rsidRDefault="002F55B5" w:rsidP="00F37C1B">
      <w:pPr>
        <w:rPr>
          <w:sz w:val="28"/>
        </w:rPr>
      </w:pPr>
    </w:p>
    <w:p w14:paraId="006B4B31" w14:textId="77777777" w:rsidR="006B0844" w:rsidRDefault="006B0844" w:rsidP="00F37C1B">
      <w:pPr>
        <w:rPr>
          <w:sz w:val="28"/>
        </w:rPr>
      </w:pPr>
    </w:p>
    <w:p w14:paraId="2F3058F7" w14:textId="77777777" w:rsidR="006B0844" w:rsidRDefault="006B0844" w:rsidP="00F37C1B">
      <w:pPr>
        <w:rPr>
          <w:sz w:val="28"/>
        </w:rPr>
      </w:pPr>
    </w:p>
    <w:p w14:paraId="6CD1BE1E" w14:textId="77777777" w:rsidR="006B0844" w:rsidRDefault="006B0844" w:rsidP="00F37C1B">
      <w:pPr>
        <w:rPr>
          <w:sz w:val="28"/>
        </w:rPr>
      </w:pPr>
    </w:p>
    <w:p w14:paraId="457767B1" w14:textId="77777777" w:rsidR="006B0844" w:rsidRDefault="006B0844" w:rsidP="00F37C1B">
      <w:pPr>
        <w:rPr>
          <w:sz w:val="28"/>
        </w:rPr>
      </w:pPr>
    </w:p>
    <w:p w14:paraId="10D1CAFE" w14:textId="77777777" w:rsidR="006B0844" w:rsidRDefault="006B0844" w:rsidP="00F37C1B">
      <w:pPr>
        <w:rPr>
          <w:sz w:val="28"/>
        </w:rPr>
      </w:pPr>
    </w:p>
    <w:p w14:paraId="5B653602" w14:textId="77777777" w:rsidR="006B0844" w:rsidRDefault="006B0844" w:rsidP="00F37C1B">
      <w:pPr>
        <w:rPr>
          <w:sz w:val="28"/>
        </w:rPr>
      </w:pPr>
    </w:p>
    <w:p w14:paraId="54D5CC5B" w14:textId="77777777" w:rsidR="006B0844" w:rsidRDefault="006B0844" w:rsidP="00F37C1B">
      <w:pPr>
        <w:rPr>
          <w:sz w:val="28"/>
        </w:rPr>
      </w:pPr>
    </w:p>
    <w:p w14:paraId="290DB2E6" w14:textId="77777777" w:rsidR="006B0844" w:rsidRDefault="005128F7" w:rsidP="00F37C1B">
      <w:pPr>
        <w:rPr>
          <w:sz w:val="28"/>
        </w:rPr>
      </w:pPr>
      <w:r>
        <w:rPr>
          <w:noProof/>
          <w:sz w:val="28"/>
          <w:lang w:eastAsia="en-GB"/>
        </w:rPr>
        <mc:AlternateContent>
          <mc:Choice Requires="wps">
            <w:drawing>
              <wp:anchor distT="0" distB="0" distL="114300" distR="114300" simplePos="0" relativeHeight="251716608" behindDoc="0" locked="0" layoutInCell="1" allowOverlap="1" wp14:anchorId="4C0F74BA" wp14:editId="0494E6EE">
                <wp:simplePos x="0" y="0"/>
                <wp:positionH relativeFrom="column">
                  <wp:posOffset>457200</wp:posOffset>
                </wp:positionH>
                <wp:positionV relativeFrom="paragraph">
                  <wp:posOffset>249555</wp:posOffset>
                </wp:positionV>
                <wp:extent cx="4401820" cy="2945130"/>
                <wp:effectExtent l="0" t="0" r="0" b="7620"/>
                <wp:wrapNone/>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1820" cy="2945130"/>
                        </a:xfrm>
                        <a:prstGeom prst="rect">
                          <a:avLst/>
                        </a:prstGeom>
                        <a:solidFill>
                          <a:srgbClr val="FFFFFF"/>
                        </a:solidFill>
                        <a:ln w="9525">
                          <a:noFill/>
                          <a:miter lim="800000"/>
                          <a:headEnd/>
                          <a:tailEnd/>
                        </a:ln>
                      </wps:spPr>
                      <wps:txbx>
                        <w:txbxContent>
                          <w:p w14:paraId="208AE2B8" w14:textId="77777777" w:rsidR="003B14DC" w:rsidRPr="00C32C9A" w:rsidRDefault="003B14DC" w:rsidP="006B0844">
                            <w:pPr>
                              <w:rPr>
                                <w:b/>
                                <w:sz w:val="16"/>
                                <w:szCs w:val="16"/>
                              </w:rPr>
                            </w:pPr>
                            <w:r w:rsidRPr="008A7E8A">
                              <w:rPr>
                                <w:b/>
                                <w:sz w:val="16"/>
                                <w:szCs w:val="16"/>
                              </w:rPr>
                              <w:t>Figure A1.</w:t>
                            </w:r>
                            <w:r>
                              <w:rPr>
                                <w:sz w:val="16"/>
                                <w:szCs w:val="16"/>
                              </w:rPr>
                              <w:t xml:space="preserve"> </w:t>
                            </w:r>
                            <w:r w:rsidRPr="00C32C9A">
                              <w:rPr>
                                <w:sz w:val="16"/>
                                <w:szCs w:val="16"/>
                              </w:rPr>
                              <w:t>Method for measuring TDIC. 1) Purging the manifold. Turn top valve clockwise and push CO</w:t>
                            </w:r>
                            <w:r w:rsidRPr="00C331FC">
                              <w:rPr>
                                <w:sz w:val="16"/>
                                <w:szCs w:val="16"/>
                                <w:vertAlign w:val="subscript"/>
                              </w:rPr>
                              <w:t>2</w:t>
                            </w:r>
                            <w:r w:rsidRPr="00C32C9A">
                              <w:rPr>
                                <w:sz w:val="16"/>
                                <w:szCs w:val="16"/>
                              </w:rPr>
                              <w:t xml:space="preserve"> free air through the manifold to purge of CO</w:t>
                            </w:r>
                            <w:r w:rsidRPr="00C331FC">
                              <w:rPr>
                                <w:sz w:val="16"/>
                                <w:szCs w:val="16"/>
                                <w:vertAlign w:val="subscript"/>
                              </w:rPr>
                              <w:t>2</w:t>
                            </w:r>
                            <w:r w:rsidRPr="00C32C9A">
                              <w:rPr>
                                <w:sz w:val="16"/>
                                <w:szCs w:val="16"/>
                              </w:rPr>
                              <w:t>. Insert a syringe with pre-filtered 3-5ml culture sample to the bottom insert. Turn the top valve anticlockwise and refill syringe. 2) Inserting the headspace. Turn the top value clockwise. Transfer the CO</w:t>
                            </w:r>
                            <w:r w:rsidRPr="00C331FC">
                              <w:rPr>
                                <w:sz w:val="16"/>
                                <w:szCs w:val="16"/>
                                <w:vertAlign w:val="subscript"/>
                              </w:rPr>
                              <w:t>2</w:t>
                            </w:r>
                            <w:r w:rsidRPr="00C32C9A">
                              <w:rPr>
                                <w:sz w:val="16"/>
                                <w:szCs w:val="16"/>
                              </w:rPr>
                              <w:t xml:space="preserve"> free air into the sample syringe. 3) Transfer Acid. Turn the top valve t</w:t>
                            </w:r>
                            <w:r>
                              <w:rPr>
                                <w:sz w:val="16"/>
                                <w:szCs w:val="16"/>
                              </w:rPr>
                              <w:t>wo</w:t>
                            </w:r>
                            <w:r w:rsidRPr="00C32C9A">
                              <w:rPr>
                                <w:sz w:val="16"/>
                                <w:szCs w:val="16"/>
                              </w:rPr>
                              <w:t xml:space="preserve"> turns clockwise and the middle and bottom valve one turn clockwise. Transfer the acid to the sample syringe. Refill the CO</w:t>
                            </w:r>
                            <w:r w:rsidRPr="00C331FC">
                              <w:rPr>
                                <w:sz w:val="16"/>
                                <w:szCs w:val="16"/>
                                <w:vertAlign w:val="subscript"/>
                              </w:rPr>
                              <w:t>2</w:t>
                            </w:r>
                            <w:r w:rsidRPr="00C32C9A">
                              <w:rPr>
                                <w:sz w:val="16"/>
                                <w:szCs w:val="16"/>
                              </w:rPr>
                              <w:t xml:space="preserve"> free air syringe. 4) Agitate. Turn the top valve clockwise and the middle and bottom valve anticlockwise. Transfer a small amount of CO</w:t>
                            </w:r>
                            <w:r w:rsidRPr="00C331FC">
                              <w:rPr>
                                <w:sz w:val="16"/>
                                <w:szCs w:val="16"/>
                                <w:vertAlign w:val="subscript"/>
                              </w:rPr>
                              <w:t>2</w:t>
                            </w:r>
                            <w:r w:rsidRPr="00C32C9A">
                              <w:rPr>
                                <w:sz w:val="16"/>
                                <w:szCs w:val="16"/>
                              </w:rPr>
                              <w:t xml:space="preserve"> free air to clear the manifold of residual acid. Turn the bottom valve anticlockwise and agitate the manifold to free the CO</w:t>
                            </w:r>
                            <w:r w:rsidRPr="00C331FC">
                              <w:rPr>
                                <w:sz w:val="16"/>
                                <w:szCs w:val="16"/>
                                <w:vertAlign w:val="subscript"/>
                              </w:rPr>
                              <w:t>2</w:t>
                            </w:r>
                            <w:r w:rsidRPr="00C32C9A">
                              <w:rPr>
                                <w:sz w:val="16"/>
                                <w:szCs w:val="16"/>
                              </w:rPr>
                              <w:t xml:space="preserve"> from the solution. 5) Transfer the headspace. Turn the bottom and middle valve clockwise. Transfer the sample headspace into the middle Headspace syringe. 6) Purging the IRGA. Turn the middle valve anticlockwise and the top valve anticlockwise 2 turns. Empty the remaining CO</w:t>
                            </w:r>
                            <w:r w:rsidRPr="00C331FC">
                              <w:rPr>
                                <w:sz w:val="16"/>
                                <w:szCs w:val="16"/>
                                <w:vertAlign w:val="subscript"/>
                              </w:rPr>
                              <w:t>2</w:t>
                            </w:r>
                            <w:r w:rsidRPr="00C32C9A">
                              <w:rPr>
                                <w:sz w:val="16"/>
                                <w:szCs w:val="16"/>
                              </w:rPr>
                              <w:t>free air into the infra-red gas analyser (IRGA) to purge. 7) Taking CO</w:t>
                            </w:r>
                            <w:r w:rsidRPr="00C331FC">
                              <w:rPr>
                                <w:sz w:val="16"/>
                                <w:szCs w:val="16"/>
                                <w:vertAlign w:val="subscript"/>
                              </w:rPr>
                              <w:t>2</w:t>
                            </w:r>
                            <w:r w:rsidRPr="00C32C9A">
                              <w:rPr>
                                <w:sz w:val="16"/>
                                <w:szCs w:val="16"/>
                              </w:rPr>
                              <w:t xml:space="preserve"> measurement. Turn the middle valve anticlockwise and the top valve clockwise. Transfer the headspace into the IRGA in 3 </w:t>
                            </w:r>
                            <w:r w:rsidRPr="00C331FC">
                              <w:rPr>
                                <w:sz w:val="16"/>
                                <w:szCs w:val="16"/>
                              </w:rPr>
                              <w:t xml:space="preserve">pulses, record the output. 8) Calibrate. Repeat the process with a range of five 0-1M </w:t>
                            </w:r>
                            <w:r w:rsidRPr="00C331FC">
                              <w:rPr>
                                <w:rFonts w:cs="Arial"/>
                                <w:sz w:val="16"/>
                                <w:szCs w:val="16"/>
                                <w:shd w:val="clear" w:color="auto" w:fill="FFFFFF"/>
                              </w:rPr>
                              <w:t>Na</w:t>
                            </w:r>
                            <w:r w:rsidRPr="00C331FC">
                              <w:rPr>
                                <w:rFonts w:cs="Arial"/>
                                <w:sz w:val="16"/>
                                <w:szCs w:val="16"/>
                                <w:shd w:val="clear" w:color="auto" w:fill="FFFFFF"/>
                                <w:vertAlign w:val="subscript"/>
                              </w:rPr>
                              <w:t>2</w:t>
                            </w:r>
                            <w:r w:rsidRPr="00C331FC">
                              <w:rPr>
                                <w:rFonts w:cs="Arial"/>
                                <w:sz w:val="16"/>
                                <w:szCs w:val="16"/>
                                <w:shd w:val="clear" w:color="auto" w:fill="FFFFFF"/>
                              </w:rPr>
                              <w:t>CO</w:t>
                            </w:r>
                            <w:r w:rsidRPr="00C331FC">
                              <w:rPr>
                                <w:rFonts w:cs="Arial"/>
                                <w:sz w:val="16"/>
                                <w:szCs w:val="16"/>
                                <w:shd w:val="clear" w:color="auto" w:fill="FFFFFF"/>
                                <w:vertAlign w:val="subscript"/>
                              </w:rPr>
                              <w:t xml:space="preserve">3 </w:t>
                            </w:r>
                            <w:r w:rsidRPr="00C331FC">
                              <w:rPr>
                                <w:rFonts w:cs="Arial"/>
                                <w:sz w:val="16"/>
                                <w:szCs w:val="16"/>
                                <w:shd w:val="clear" w:color="auto" w:fill="FFFFFF"/>
                              </w:rPr>
                              <w:t>solutions and use the output for DIC calibration</w:t>
                            </w:r>
                            <w:r w:rsidRPr="00C331FC">
                              <w:rPr>
                                <w:rFonts w:cs="Arial"/>
                                <w:sz w:val="16"/>
                                <w:szCs w:val="16"/>
                                <w:shd w:val="clear" w:color="auto" w:fill="FFFFFF"/>
                                <w:vertAlign w:val="subscript"/>
                              </w:rPr>
                              <w:t>,</w:t>
                            </w:r>
                            <w:r w:rsidRPr="00C32C9A">
                              <w:rPr>
                                <w:rFonts w:ascii="Arial" w:hAnsi="Arial" w:cs="Arial"/>
                                <w:sz w:val="16"/>
                                <w:szCs w:val="16"/>
                                <w:shd w:val="clear" w:color="auto" w:fill="FFFFFF"/>
                                <w:vertAlign w:val="subscript"/>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0F74BA" id="_x0000_s1679" type="#_x0000_t202" style="position:absolute;left:0;text-align:left;margin-left:36pt;margin-top:19.65pt;width:346.6pt;height:231.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" stroked="f">
                <v:textbox>
                  <w:txbxContent>
                    <w:p w14:paraId="208AE2B8" w14:textId="77777777" w:rsidR="003B14DC" w:rsidRPr="00C32C9A" w:rsidRDefault="003B14DC" w:rsidP="006B0844">
                      <w:pPr>
                        <w:rPr>
                          <w:b/>
                          <w:sz w:val="16"/>
                          <w:szCs w:val="16"/>
                        </w:rPr>
                      </w:pPr>
                      <w:r w:rsidRPr="008A7E8A">
                        <w:rPr>
                          <w:b/>
                          <w:sz w:val="16"/>
                          <w:szCs w:val="16"/>
                        </w:rPr>
                        <w:t>Figure A1.</w:t>
                      </w:r>
                      <w:r>
                        <w:rPr>
                          <w:sz w:val="16"/>
                          <w:szCs w:val="16"/>
                        </w:rPr>
                        <w:t xml:space="preserve"> </w:t>
                      </w:r>
                      <w:r w:rsidRPr="00C32C9A">
                        <w:rPr>
                          <w:sz w:val="16"/>
                          <w:szCs w:val="16"/>
                        </w:rPr>
                        <w:t>Method for measuring TDIC. 1) Purging the manifold. Turn top valve clockwise and push CO</w:t>
                      </w:r>
                      <w:r w:rsidRPr="00C331FC">
                        <w:rPr>
                          <w:sz w:val="16"/>
                          <w:szCs w:val="16"/>
                          <w:vertAlign w:val="subscript"/>
                        </w:rPr>
                        <w:t>2</w:t>
                      </w:r>
                      <w:r w:rsidRPr="00C32C9A">
                        <w:rPr>
                          <w:sz w:val="16"/>
                          <w:szCs w:val="16"/>
                        </w:rPr>
                        <w:t xml:space="preserve"> free air through the manifold to purge of CO</w:t>
                      </w:r>
                      <w:r w:rsidRPr="00C331FC">
                        <w:rPr>
                          <w:sz w:val="16"/>
                          <w:szCs w:val="16"/>
                          <w:vertAlign w:val="subscript"/>
                        </w:rPr>
                        <w:t>2</w:t>
                      </w:r>
                      <w:r w:rsidRPr="00C32C9A">
                        <w:rPr>
                          <w:sz w:val="16"/>
                          <w:szCs w:val="16"/>
                        </w:rPr>
                        <w:t>. Insert a syringe with pre-filtered 3-5ml culture sample to the bottom insert. Turn the top valve anticlockwise and refill syringe. 2) Inserting the headspace. Turn the top value clockwise. Transfer the CO</w:t>
                      </w:r>
                      <w:r w:rsidRPr="00C331FC">
                        <w:rPr>
                          <w:sz w:val="16"/>
                          <w:szCs w:val="16"/>
                          <w:vertAlign w:val="subscript"/>
                        </w:rPr>
                        <w:t>2</w:t>
                      </w:r>
                      <w:r w:rsidRPr="00C32C9A">
                        <w:rPr>
                          <w:sz w:val="16"/>
                          <w:szCs w:val="16"/>
                        </w:rPr>
                        <w:t xml:space="preserve"> free air into the sample syringe. 3) Transfer Acid. Turn the top valve t</w:t>
                      </w:r>
                      <w:r>
                        <w:rPr>
                          <w:sz w:val="16"/>
                          <w:szCs w:val="16"/>
                        </w:rPr>
                        <w:t>wo</w:t>
                      </w:r>
                      <w:r w:rsidRPr="00C32C9A">
                        <w:rPr>
                          <w:sz w:val="16"/>
                          <w:szCs w:val="16"/>
                        </w:rPr>
                        <w:t xml:space="preserve"> turns clockwise and the middle and bottom valve one turn clockwise. Transfer the acid to the sample syringe. Refill the CO</w:t>
                      </w:r>
                      <w:r w:rsidRPr="00C331FC">
                        <w:rPr>
                          <w:sz w:val="16"/>
                          <w:szCs w:val="16"/>
                          <w:vertAlign w:val="subscript"/>
                        </w:rPr>
                        <w:t>2</w:t>
                      </w:r>
                      <w:r w:rsidRPr="00C32C9A">
                        <w:rPr>
                          <w:sz w:val="16"/>
                          <w:szCs w:val="16"/>
                        </w:rPr>
                        <w:t xml:space="preserve"> free air syringe. 4) Agitate. Turn the top valve clockwise and the middle and bottom valve anticlockwise. Transfer a small amount of CO</w:t>
                      </w:r>
                      <w:r w:rsidRPr="00C331FC">
                        <w:rPr>
                          <w:sz w:val="16"/>
                          <w:szCs w:val="16"/>
                          <w:vertAlign w:val="subscript"/>
                        </w:rPr>
                        <w:t>2</w:t>
                      </w:r>
                      <w:r w:rsidRPr="00C32C9A">
                        <w:rPr>
                          <w:sz w:val="16"/>
                          <w:szCs w:val="16"/>
                        </w:rPr>
                        <w:t xml:space="preserve"> free air to clear the manifold of residual acid. Turn the bottom valve anticlockwise and agitate the manifold to free the CO</w:t>
                      </w:r>
                      <w:r w:rsidRPr="00C331FC">
                        <w:rPr>
                          <w:sz w:val="16"/>
                          <w:szCs w:val="16"/>
                          <w:vertAlign w:val="subscript"/>
                        </w:rPr>
                        <w:t>2</w:t>
                      </w:r>
                      <w:r w:rsidRPr="00C32C9A">
                        <w:rPr>
                          <w:sz w:val="16"/>
                          <w:szCs w:val="16"/>
                        </w:rPr>
                        <w:t xml:space="preserve"> from the solution. 5) Transfer the headspace. Turn the bottom and middle valve clockwise. Transfer the sample headspace into the middle Headspace syringe. 6) Purging the IRGA. Turn the middle valve anticlockwise and the top valve anticlockwise 2 turns. Empty the remaining CO</w:t>
                      </w:r>
                      <w:r w:rsidRPr="00C331FC">
                        <w:rPr>
                          <w:sz w:val="16"/>
                          <w:szCs w:val="16"/>
                          <w:vertAlign w:val="subscript"/>
                        </w:rPr>
                        <w:t>2</w:t>
                      </w:r>
                      <w:r w:rsidRPr="00C32C9A">
                        <w:rPr>
                          <w:sz w:val="16"/>
                          <w:szCs w:val="16"/>
                        </w:rPr>
                        <w:t>free air into the infra-red gas analyser (IRGA) to purge. 7) Taking CO</w:t>
                      </w:r>
                      <w:r w:rsidRPr="00C331FC">
                        <w:rPr>
                          <w:sz w:val="16"/>
                          <w:szCs w:val="16"/>
                          <w:vertAlign w:val="subscript"/>
                        </w:rPr>
                        <w:t>2</w:t>
                      </w:r>
                      <w:r w:rsidRPr="00C32C9A">
                        <w:rPr>
                          <w:sz w:val="16"/>
                          <w:szCs w:val="16"/>
                        </w:rPr>
                        <w:t xml:space="preserve"> measurement. Turn the middle valve anticlockwise and the top valve clockwise. Transfer the headspace into the IRGA in 3 </w:t>
                      </w:r>
                      <w:r w:rsidRPr="00C331FC">
                        <w:rPr>
                          <w:sz w:val="16"/>
                          <w:szCs w:val="16"/>
                        </w:rPr>
                        <w:t xml:space="preserve">pulses, record the output. 8) Calibrate. Repeat the process with a range of five 0-1M </w:t>
                      </w:r>
                      <w:r w:rsidRPr="00C331FC">
                        <w:rPr>
                          <w:rFonts w:cs="Arial"/>
                          <w:sz w:val="16"/>
                          <w:szCs w:val="16"/>
                          <w:shd w:val="clear" w:color="auto" w:fill="FFFFFF"/>
                        </w:rPr>
                        <w:t>Na</w:t>
                      </w:r>
                      <w:r w:rsidRPr="00C331FC">
                        <w:rPr>
                          <w:rFonts w:cs="Arial"/>
                          <w:sz w:val="16"/>
                          <w:szCs w:val="16"/>
                          <w:shd w:val="clear" w:color="auto" w:fill="FFFFFF"/>
                          <w:vertAlign w:val="subscript"/>
                        </w:rPr>
                        <w:t>2</w:t>
                      </w:r>
                      <w:r w:rsidRPr="00C331FC">
                        <w:rPr>
                          <w:rFonts w:cs="Arial"/>
                          <w:sz w:val="16"/>
                          <w:szCs w:val="16"/>
                          <w:shd w:val="clear" w:color="auto" w:fill="FFFFFF"/>
                        </w:rPr>
                        <w:t>CO</w:t>
                      </w:r>
                      <w:r w:rsidRPr="00C331FC">
                        <w:rPr>
                          <w:rFonts w:cs="Arial"/>
                          <w:sz w:val="16"/>
                          <w:szCs w:val="16"/>
                          <w:shd w:val="clear" w:color="auto" w:fill="FFFFFF"/>
                          <w:vertAlign w:val="subscript"/>
                        </w:rPr>
                        <w:t xml:space="preserve">3 </w:t>
                      </w:r>
                      <w:r w:rsidRPr="00C331FC">
                        <w:rPr>
                          <w:rFonts w:cs="Arial"/>
                          <w:sz w:val="16"/>
                          <w:szCs w:val="16"/>
                          <w:shd w:val="clear" w:color="auto" w:fill="FFFFFF"/>
                        </w:rPr>
                        <w:t>solutions and use the output for DIC calibration</w:t>
                      </w:r>
                      <w:r w:rsidRPr="00C331FC">
                        <w:rPr>
                          <w:rFonts w:cs="Arial"/>
                          <w:sz w:val="16"/>
                          <w:szCs w:val="16"/>
                          <w:shd w:val="clear" w:color="auto" w:fill="FFFFFF"/>
                          <w:vertAlign w:val="subscript"/>
                        </w:rPr>
                        <w:t>,</w:t>
                      </w:r>
                      <w:r w:rsidRPr="00C32C9A">
                        <w:rPr>
                          <w:rFonts w:ascii="Arial" w:hAnsi="Arial" w:cs="Arial"/>
                          <w:sz w:val="16"/>
                          <w:szCs w:val="16"/>
                          <w:shd w:val="clear" w:color="auto" w:fill="FFFFFF"/>
                          <w:vertAlign w:val="subscript"/>
                        </w:rPr>
                        <w:t xml:space="preserve"> </w:t>
                      </w:r>
                    </w:p>
                  </w:txbxContent>
                </v:textbox>
              </v:shape>
            </w:pict>
          </mc:Fallback>
        </mc:AlternateContent>
      </w:r>
    </w:p>
    <w:p w14:paraId="0D94F45B" w14:textId="77777777" w:rsidR="006B0844" w:rsidRDefault="006B0844" w:rsidP="00F37C1B">
      <w:pPr>
        <w:rPr>
          <w:sz w:val="28"/>
        </w:rPr>
      </w:pPr>
    </w:p>
    <w:p w14:paraId="266EEF86" w14:textId="77777777" w:rsidR="006B0844" w:rsidRDefault="006B0844" w:rsidP="00F37C1B">
      <w:pPr>
        <w:rPr>
          <w:sz w:val="28"/>
        </w:rPr>
      </w:pPr>
    </w:p>
    <w:p w14:paraId="08E79E75" w14:textId="77777777" w:rsidR="006B0844" w:rsidRDefault="006B0844" w:rsidP="00F37C1B">
      <w:pPr>
        <w:rPr>
          <w:sz w:val="28"/>
        </w:rPr>
      </w:pPr>
    </w:p>
    <w:p w14:paraId="38B69983" w14:textId="77777777" w:rsidR="006B0844" w:rsidRDefault="006B0844" w:rsidP="00F37C1B">
      <w:pPr>
        <w:rPr>
          <w:sz w:val="28"/>
        </w:rPr>
      </w:pPr>
    </w:p>
    <w:p w14:paraId="502C1A78" w14:textId="77777777" w:rsidR="006B0844" w:rsidRDefault="006B0844" w:rsidP="00F37C1B">
      <w:pPr>
        <w:rPr>
          <w:sz w:val="28"/>
        </w:rPr>
      </w:pPr>
    </w:p>
    <w:p w14:paraId="47004C4E" w14:textId="77777777" w:rsidR="006B0844" w:rsidRDefault="006B0844" w:rsidP="00F37C1B">
      <w:pPr>
        <w:rPr>
          <w:sz w:val="28"/>
        </w:rPr>
      </w:pPr>
    </w:p>
    <w:p w14:paraId="717C1696" w14:textId="77777777" w:rsidR="006B0844" w:rsidRDefault="006B0844" w:rsidP="00F37C1B">
      <w:pPr>
        <w:rPr>
          <w:sz w:val="28"/>
        </w:rPr>
      </w:pPr>
    </w:p>
    <w:p w14:paraId="407B78EB" w14:textId="77777777" w:rsidR="006B0844" w:rsidRDefault="006B0844" w:rsidP="00F37C1B">
      <w:pPr>
        <w:rPr>
          <w:sz w:val="28"/>
        </w:rPr>
      </w:pPr>
    </w:p>
    <w:p w14:paraId="5BDAB619" w14:textId="77777777" w:rsidR="006B0844" w:rsidRDefault="006B0844" w:rsidP="00F37C1B">
      <w:pPr>
        <w:rPr>
          <w:sz w:val="28"/>
        </w:rPr>
      </w:pPr>
    </w:p>
    <w:p w14:paraId="7088B80B" w14:textId="77777777" w:rsidR="006B0844" w:rsidRDefault="006B0844" w:rsidP="00F37C1B">
      <w:pPr>
        <w:rPr>
          <w:sz w:val="28"/>
        </w:rPr>
      </w:pPr>
    </w:p>
    <w:p w14:paraId="48096B77" w14:textId="77777777" w:rsidR="006B0844" w:rsidRDefault="006B0844" w:rsidP="00F37C1B">
      <w:pPr>
        <w:rPr>
          <w:sz w:val="28"/>
        </w:rPr>
      </w:pPr>
    </w:p>
    <w:p w14:paraId="2C6C9C9B" w14:textId="77777777" w:rsidR="006B0844" w:rsidRDefault="006B0844" w:rsidP="00F37C1B">
      <w:pPr>
        <w:rPr>
          <w:sz w:val="28"/>
        </w:rPr>
      </w:pPr>
    </w:p>
    <w:p w14:paraId="5DC0C11F" w14:textId="77777777" w:rsidR="00DE5757" w:rsidRDefault="00DE5757" w:rsidP="00F37C1B"/>
    <w:p w14:paraId="46BDA1CC" w14:textId="77777777" w:rsidR="006B0844" w:rsidRDefault="006B0844" w:rsidP="00F37C1B"/>
    <w:p w14:paraId="73F4D949" w14:textId="77777777" w:rsidR="006B0844" w:rsidRDefault="006B0844" w:rsidP="00F37C1B"/>
    <w:p w14:paraId="1340BEFB" w14:textId="77777777" w:rsidR="006B0844" w:rsidRPr="006B0844" w:rsidRDefault="006B0844" w:rsidP="00F37C1B">
      <w:pPr>
        <w:rPr>
          <w:b/>
          <w:sz w:val="28"/>
        </w:rPr>
      </w:pPr>
      <w:r>
        <w:rPr>
          <w:b/>
          <w:sz w:val="28"/>
        </w:rPr>
        <w:t xml:space="preserve">Appendix </w:t>
      </w:r>
      <w:r w:rsidR="00AC5EF7">
        <w:rPr>
          <w:b/>
          <w:sz w:val="28"/>
        </w:rPr>
        <w:t>G</w:t>
      </w:r>
    </w:p>
    <w:p w14:paraId="35EB6798" w14:textId="77777777" w:rsidR="006B0844" w:rsidRDefault="005128F7" w:rsidP="00F37C1B">
      <w:r>
        <w:rPr>
          <w:noProof/>
          <w:lang w:eastAsia="en-GB"/>
        </w:rPr>
        <mc:AlternateContent>
          <mc:Choice Requires="wpg">
            <w:drawing>
              <wp:anchor distT="0" distB="0" distL="114300" distR="114300" simplePos="0" relativeHeight="251717632" behindDoc="0" locked="0" layoutInCell="1" allowOverlap="1" wp14:anchorId="2EEAB06D" wp14:editId="5F6BF12E">
                <wp:simplePos x="0" y="0"/>
                <wp:positionH relativeFrom="column">
                  <wp:posOffset>-5080</wp:posOffset>
                </wp:positionH>
                <wp:positionV relativeFrom="paragraph">
                  <wp:posOffset>240665</wp:posOffset>
                </wp:positionV>
                <wp:extent cx="5372100" cy="5138420"/>
                <wp:effectExtent l="0" t="0" r="0" b="5080"/>
                <wp:wrapNone/>
                <wp:docPr id="71"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2100" cy="5138420"/>
                          <a:chOff x="0" y="0"/>
                          <a:chExt cx="5372100" cy="5138671"/>
                        </a:xfrm>
                      </wpg:grpSpPr>
                      <wps:wsp>
                        <wps:cNvPr id="69" name="Text Box 170"/>
                        <wps:cNvSpPr txBox="1">
                          <a:spLocks noChangeArrowheads="1"/>
                        </wps:cNvSpPr>
                        <wps:spPr bwMode="auto">
                          <a:xfrm>
                            <a:off x="0" y="4306186"/>
                            <a:ext cx="5372100" cy="8324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B9E8670" w14:textId="77777777" w:rsidR="003B14DC" w:rsidRPr="00FE724F" w:rsidRDefault="003B14DC" w:rsidP="006B0844">
                              <w:pPr>
                                <w:rPr>
                                  <w:sz w:val="20"/>
                                  <w:szCs w:val="20"/>
                                </w:rPr>
                              </w:pPr>
                              <w:r w:rsidRPr="00FE724F">
                                <w:rPr>
                                  <w:b/>
                                  <w:sz w:val="20"/>
                                  <w:szCs w:val="20"/>
                                </w:rPr>
                                <w:t xml:space="preserve">Figure  </w:t>
                              </w:r>
                              <w:r>
                                <w:rPr>
                                  <w:b/>
                                  <w:sz w:val="20"/>
                                  <w:szCs w:val="20"/>
                                </w:rPr>
                                <w:t>A2</w:t>
                              </w:r>
                              <w:r w:rsidRPr="00FE724F">
                                <w:rPr>
                                  <w:b/>
                                  <w:sz w:val="20"/>
                                  <w:szCs w:val="20"/>
                                </w:rPr>
                                <w:t xml:space="preserve">. </w:t>
                              </w:r>
                              <w:r>
                                <w:rPr>
                                  <w:sz w:val="20"/>
                                  <w:szCs w:val="20"/>
                                </w:rPr>
                                <w:t>Fatty acid composition (µg mg DCW</w:t>
                              </w:r>
                              <w:r w:rsidRPr="00AB166E">
                                <w:rPr>
                                  <w:sz w:val="20"/>
                                  <w:szCs w:val="20"/>
                                  <w:vertAlign w:val="superscript"/>
                                </w:rPr>
                                <w:t>-1</w:t>
                              </w:r>
                              <w:r>
                                <w:rPr>
                                  <w:sz w:val="20"/>
                                  <w:szCs w:val="20"/>
                                </w:rPr>
                                <w:t xml:space="preserve">) 144 hrs after resuspension in N deplete or N replete (control) medium. Treatment conditions outlined in Table 12. </w:t>
                              </w:r>
                              <w:r w:rsidRPr="00FE724F">
                                <w:rPr>
                                  <w:sz w:val="20"/>
                                  <w:szCs w:val="20"/>
                                </w:rPr>
                                <w:t xml:space="preserve">Error bars represent standard </w:t>
                              </w:r>
                              <w:r>
                                <w:rPr>
                                  <w:sz w:val="20"/>
                                  <w:szCs w:val="20"/>
                                </w:rPr>
                                <w:t>error</w:t>
                              </w:r>
                              <w:r w:rsidRPr="00FE724F">
                                <w:rPr>
                                  <w:sz w:val="20"/>
                                  <w:szCs w:val="20"/>
                                </w:rPr>
                                <w:t xml:space="preserve"> (n=3). </w:t>
                              </w:r>
                            </w:p>
                          </w:txbxContent>
                        </wps:txbx>
                        <wps:bodyPr rot="0" vert="horz" wrap="square" lIns="91440" tIns="45720" rIns="91440" bIns="45720" anchor="t" anchorCtr="0" upright="1">
                          <a:noAutofit/>
                        </wps:bodyPr>
                      </wps:wsp>
                      <pic:pic xmlns:pic="http://schemas.openxmlformats.org/drawingml/2006/picture">
                        <pic:nvPicPr>
                          <pic:cNvPr id="70" name="Picture 70"/>
                          <pic:cNvPicPr>
                            <a:picLocks noChangeAspect="1"/>
                          </pic:cNvPicPr>
                        </pic:nvPicPr>
                        <pic:blipFill>
                          <a:blip r:embed="rId210">
                            <a:extLst>
                              <a:ext uri="{28A0092B-C50C-407E-A947-70E740481C1C}">
                                <a14:useLocalDpi xmlns:a14="http://schemas.microsoft.com/office/drawing/2010/main" val="0"/>
                              </a:ext>
                            </a:extLst>
                          </a:blip>
                          <a:stretch>
                            <a:fillRect/>
                          </a:stretch>
                        </pic:blipFill>
                        <pic:spPr>
                          <a:xfrm>
                            <a:off x="467833" y="0"/>
                            <a:ext cx="4667693" cy="4306186"/>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2EEAB06D" id="Group 71" o:spid="_x0000_s1680" style="position:absolute;left:0;text-align:left;margin-left:-.4pt;margin-top:18.95pt;width:423pt;height:404.6pt;z-index:251717632;mso-position-horizontal-relative:text;mso-position-vertical-relative:text" coordsize="53721,51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">
                <v:shape id="_x0000_s1681" type="#_x0000_t202" style="position:absolute;top:43061;width:53721;height:8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2B9E8670" w14:textId="77777777" w:rsidR="003B14DC" w:rsidRPr="00FE724F" w:rsidRDefault="003B14DC" w:rsidP="006B0844">
                        <w:pPr>
                          <w:rPr>
                            <w:sz w:val="20"/>
                            <w:szCs w:val="20"/>
                          </w:rPr>
                        </w:pPr>
                        <w:r w:rsidRPr="00FE724F">
                          <w:rPr>
                            <w:b/>
                            <w:sz w:val="20"/>
                            <w:szCs w:val="20"/>
                          </w:rPr>
                          <w:t xml:space="preserve">Figure  </w:t>
                        </w:r>
                        <w:r>
                          <w:rPr>
                            <w:b/>
                            <w:sz w:val="20"/>
                            <w:szCs w:val="20"/>
                          </w:rPr>
                          <w:t>A2</w:t>
                        </w:r>
                        <w:r w:rsidRPr="00FE724F">
                          <w:rPr>
                            <w:b/>
                            <w:sz w:val="20"/>
                            <w:szCs w:val="20"/>
                          </w:rPr>
                          <w:t xml:space="preserve">. </w:t>
                        </w:r>
                        <w:r>
                          <w:rPr>
                            <w:sz w:val="20"/>
                            <w:szCs w:val="20"/>
                          </w:rPr>
                          <w:t>Fatty acid composition (µg mg DCW</w:t>
                        </w:r>
                        <w:r w:rsidRPr="00AB166E">
                          <w:rPr>
                            <w:sz w:val="20"/>
                            <w:szCs w:val="20"/>
                            <w:vertAlign w:val="superscript"/>
                          </w:rPr>
                          <w:t>-1</w:t>
                        </w:r>
                        <w:r>
                          <w:rPr>
                            <w:sz w:val="20"/>
                            <w:szCs w:val="20"/>
                          </w:rPr>
                          <w:t xml:space="preserve">) 144 hrs after resuspension in N deplete or N replete (control) medium. Treatment conditions outlined in Table 12. </w:t>
                        </w:r>
                        <w:r w:rsidRPr="00FE724F">
                          <w:rPr>
                            <w:sz w:val="20"/>
                            <w:szCs w:val="20"/>
                          </w:rPr>
                          <w:t xml:space="preserve">Error bars represent standard </w:t>
                        </w:r>
                        <w:r>
                          <w:rPr>
                            <w:sz w:val="20"/>
                            <w:szCs w:val="20"/>
                          </w:rPr>
                          <w:t>error</w:t>
                        </w:r>
                        <w:r w:rsidRPr="00FE724F">
                          <w:rPr>
                            <w:sz w:val="20"/>
                            <w:szCs w:val="20"/>
                          </w:rPr>
                          <w:t xml:space="preserve"> (n=3). </w:t>
                        </w:r>
                      </w:p>
                    </w:txbxContent>
                  </v:textbox>
                </v:shape>
                <v:shape id="Picture 70" o:spid="_x0000_s1682" type="#_x0000_t75" style="position:absolute;left:4678;width:46677;height:43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">
                  <v:imagedata r:id="rId211" o:title=""/>
                  <v:path arrowok="t"/>
                </v:shape>
              </v:group>
            </w:pict>
          </mc:Fallback>
        </mc:AlternateContent>
      </w:r>
    </w:p>
    <w:p w14:paraId="22F205D7" w14:textId="77777777" w:rsidR="006B0844" w:rsidRDefault="006B0844" w:rsidP="00F37C1B"/>
    <w:p w14:paraId="39D6D7DB" w14:textId="77777777" w:rsidR="006B0844" w:rsidRDefault="006B0844" w:rsidP="00F37C1B"/>
    <w:p w14:paraId="0223C2BB" w14:textId="77777777" w:rsidR="006B0844" w:rsidRDefault="006B0844" w:rsidP="00F37C1B"/>
    <w:p w14:paraId="30F22F11" w14:textId="77777777" w:rsidR="006B0844" w:rsidRDefault="006B0844" w:rsidP="00F37C1B"/>
    <w:p w14:paraId="56045C52" w14:textId="77777777" w:rsidR="006B0844" w:rsidRDefault="006B0844" w:rsidP="00F37C1B"/>
    <w:p w14:paraId="005688AA" w14:textId="77777777" w:rsidR="006B0844" w:rsidRDefault="006B0844" w:rsidP="00F37C1B"/>
    <w:p w14:paraId="12C59131" w14:textId="77777777" w:rsidR="006B0844" w:rsidRDefault="006B0844" w:rsidP="00F37C1B"/>
    <w:p w14:paraId="405FB774" w14:textId="77777777" w:rsidR="006B0844" w:rsidRDefault="006B0844" w:rsidP="00F37C1B"/>
    <w:p w14:paraId="330DBD42" w14:textId="77777777" w:rsidR="006B0844" w:rsidRDefault="006B0844" w:rsidP="00F37C1B"/>
    <w:p w14:paraId="31224A0B" w14:textId="77777777" w:rsidR="006B0844" w:rsidRDefault="006B0844" w:rsidP="00F37C1B"/>
    <w:p w14:paraId="0B7F6343" w14:textId="77777777" w:rsidR="006B0844" w:rsidRDefault="006B0844" w:rsidP="00F37C1B"/>
    <w:p w14:paraId="310FBDF5" w14:textId="77777777" w:rsidR="006B0844" w:rsidRDefault="006B0844" w:rsidP="00F37C1B"/>
    <w:p w14:paraId="43F737D2" w14:textId="77777777" w:rsidR="006B0844" w:rsidRDefault="006B0844" w:rsidP="00F37C1B"/>
    <w:p w14:paraId="7E2548A1" w14:textId="77777777" w:rsidR="006B0844" w:rsidRDefault="006B0844" w:rsidP="00F37C1B"/>
    <w:p w14:paraId="7760446B" w14:textId="77777777" w:rsidR="006B0844" w:rsidRDefault="006B0844" w:rsidP="00F37C1B"/>
    <w:p w14:paraId="432DA77F" w14:textId="77777777" w:rsidR="00F37C1B" w:rsidRDefault="00F37C1B" w:rsidP="00F37C1B"/>
    <w:p w14:paraId="497F78E5" w14:textId="77777777" w:rsidR="00C03C89" w:rsidRDefault="00C03C89"/>
    <w:p w14:paraId="3A4DC727" w14:textId="77777777" w:rsidR="00C03C89" w:rsidRDefault="00C03C89"/>
    <w:p w14:paraId="54DDF477" w14:textId="77777777" w:rsidR="00C03C89" w:rsidRDefault="00C03C89"/>
    <w:p w14:paraId="61F85624" w14:textId="77777777" w:rsidR="00C03C89" w:rsidRDefault="00C03C89"/>
    <w:p w14:paraId="0F0D85E9" w14:textId="77777777" w:rsidR="00C03C89" w:rsidRDefault="00C03C89"/>
    <w:p w14:paraId="14D70587" w14:textId="77777777" w:rsidR="00C03C89" w:rsidRDefault="00C03C89"/>
    <w:p w14:paraId="17FBC345" w14:textId="77777777" w:rsidR="00C03C89" w:rsidRDefault="00C03C89"/>
    <w:p w14:paraId="307EDC86" w14:textId="77777777" w:rsidR="00C03C89" w:rsidRDefault="00C03C89"/>
    <w:p w14:paraId="0DDECBD6" w14:textId="77777777" w:rsidR="00C03C89" w:rsidRDefault="00C03C89"/>
    <w:p w14:paraId="373E8B56" w14:textId="77777777" w:rsidR="00C03C89" w:rsidRDefault="00C03C89"/>
    <w:p w14:paraId="75743DBA" w14:textId="77777777" w:rsidR="00C03C89" w:rsidRDefault="00C03C89"/>
    <w:p w14:paraId="07710076" w14:textId="77777777" w:rsidR="00D7452F" w:rsidRPr="00D7452F" w:rsidRDefault="00D7452F" w:rsidP="00D7452F">
      <w:pPr>
        <w:rPr>
          <w:b/>
          <w:sz w:val="28"/>
        </w:rPr>
      </w:pPr>
      <w:r>
        <w:rPr>
          <w:b/>
          <w:sz w:val="28"/>
        </w:rPr>
        <w:t xml:space="preserve">Appendix </w:t>
      </w:r>
      <w:r w:rsidR="00AC5EF7">
        <w:rPr>
          <w:b/>
          <w:sz w:val="28"/>
        </w:rPr>
        <w:t>H</w:t>
      </w:r>
    </w:p>
    <w:p w14:paraId="152B53F6" w14:textId="77777777" w:rsidR="00C03C89" w:rsidRDefault="005128F7">
      <w:r>
        <w:rPr>
          <w:noProof/>
          <w:lang w:eastAsia="en-GB"/>
        </w:rPr>
        <mc:AlternateContent>
          <mc:Choice Requires="wpg">
            <w:drawing>
              <wp:anchor distT="0" distB="0" distL="114300" distR="114300" simplePos="0" relativeHeight="251698176" behindDoc="0" locked="0" layoutInCell="1" allowOverlap="1" wp14:anchorId="2FA18E81" wp14:editId="4B105ECE">
                <wp:simplePos x="0" y="0"/>
                <wp:positionH relativeFrom="column">
                  <wp:posOffset>455295</wp:posOffset>
                </wp:positionH>
                <wp:positionV relativeFrom="paragraph">
                  <wp:posOffset>295275</wp:posOffset>
                </wp:positionV>
                <wp:extent cx="4508500" cy="4773930"/>
                <wp:effectExtent l="0" t="0" r="0" b="0"/>
                <wp:wrapNone/>
                <wp:docPr id="98"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08500" cy="4773930"/>
                          <a:chOff x="0" y="0"/>
                          <a:chExt cx="4508511" cy="4774581"/>
                        </a:xfrm>
                      </wpg:grpSpPr>
                      <pic:pic xmlns:pic="http://schemas.openxmlformats.org/drawingml/2006/picture">
                        <pic:nvPicPr>
                          <pic:cNvPr id="1" name="Picture 1"/>
                          <pic:cNvPicPr>
                            <a:picLocks noChangeAspect="1"/>
                          </pic:cNvPicPr>
                        </pic:nvPicPr>
                        <pic:blipFill>
                          <a:blip r:embed="rId212">
                            <a:extLst>
                              <a:ext uri="{28A0092B-C50C-407E-A947-70E740481C1C}">
                                <a14:useLocalDpi xmlns:a14="http://schemas.microsoft.com/office/drawing/2010/main" val="0"/>
                              </a:ext>
                            </a:extLst>
                          </a:blip>
                          <a:stretch>
                            <a:fillRect/>
                          </a:stretch>
                        </pic:blipFill>
                        <pic:spPr>
                          <a:xfrm>
                            <a:off x="0" y="0"/>
                            <a:ext cx="4423145" cy="3976577"/>
                          </a:xfrm>
                          <a:prstGeom prst="rect">
                            <a:avLst/>
                          </a:prstGeom>
                        </pic:spPr>
                      </pic:pic>
                      <wps:wsp>
                        <wps:cNvPr id="97" name="Text Box 2"/>
                        <wps:cNvSpPr txBox="1">
                          <a:spLocks noChangeArrowheads="1"/>
                        </wps:cNvSpPr>
                        <wps:spPr bwMode="auto">
                          <a:xfrm>
                            <a:off x="11" y="3773967"/>
                            <a:ext cx="4508500" cy="1000614"/>
                          </a:xfrm>
                          <a:prstGeom prst="rect">
                            <a:avLst/>
                          </a:prstGeom>
                          <a:noFill/>
                          <a:ln w="9525">
                            <a:noFill/>
                            <a:miter lim="800000"/>
                            <a:headEnd/>
                            <a:tailEnd/>
                          </a:ln>
                        </wps:spPr>
                        <wps:txbx>
                          <w:txbxContent>
                            <w:p w14:paraId="1D05A057" w14:textId="77777777" w:rsidR="003B14DC" w:rsidRPr="00092230" w:rsidRDefault="003B14DC" w:rsidP="00F37C1B">
                              <w:pPr>
                                <w:rPr>
                                  <w:sz w:val="20"/>
                                  <w:szCs w:val="20"/>
                                </w:rPr>
                              </w:pPr>
                              <w:r w:rsidRPr="00992C25">
                                <w:rPr>
                                  <w:b/>
                                  <w:sz w:val="20"/>
                                  <w:szCs w:val="20"/>
                                </w:rPr>
                                <w:t xml:space="preserve">Figure </w:t>
                              </w:r>
                              <w:r>
                                <w:rPr>
                                  <w:b/>
                                  <w:sz w:val="20"/>
                                  <w:szCs w:val="20"/>
                                </w:rPr>
                                <w:t>A3</w:t>
                              </w:r>
                              <w:r w:rsidRPr="00992C25">
                                <w:rPr>
                                  <w:b/>
                                  <w:sz w:val="20"/>
                                  <w:szCs w:val="20"/>
                                </w:rPr>
                                <w:t>.</w:t>
                              </w:r>
                              <w:r>
                                <w:rPr>
                                  <w:sz w:val="20"/>
                                  <w:szCs w:val="20"/>
                                </w:rPr>
                                <w:t xml:space="preserve"> Growth curve of </w:t>
                              </w:r>
                              <w:r>
                                <w:rPr>
                                  <w:i/>
                                  <w:sz w:val="20"/>
                                  <w:szCs w:val="20"/>
                                </w:rPr>
                                <w:t xml:space="preserve">C. reinhardtii </w:t>
                              </w:r>
                              <w:r>
                                <w:rPr>
                                  <w:sz w:val="20"/>
                                  <w:szCs w:val="20"/>
                                </w:rPr>
                                <w:t>grown in the weak FR light (&gt;715 nm</w:t>
                              </w:r>
                              <w:r w:rsidRPr="00912A3E">
                                <w:rPr>
                                  <w:sz w:val="20"/>
                                  <w:szCs w:val="20"/>
                                </w:rPr>
                                <w:t>,</w:t>
                              </w:r>
                              <w:r>
                                <w:rPr>
                                  <w:sz w:val="20"/>
                                  <w:szCs w:val="20"/>
                                </w:rPr>
                                <w:t xml:space="preserve"> first FR light chamber) or in the dark (heterotrophic) as a control. A higher initial inoculum was used in this experiment to previous experiments (5% v/v) which contributed to higher cell densities but similar specific growth rates. Error bars indicate standard error (n=3)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A18E81" id="Group 98" o:spid="_x0000_s1683" style="position:absolute;left:0;text-align:left;margin-left:35.85pt;margin-top:23.25pt;width:355pt;height:375.9pt;z-index:251698176;mso-position-horizontal-relative:text;mso-position-vertical-relative:text;mso-width-relative:margin;mso-height-relative:margin" coordsize="45085,477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">
                <v:shape id="Picture 1" o:spid="_x0000_s1684" type="#_x0000_t75" style="position:absolute;width:44231;height:39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">
                  <v:imagedata r:id="rId213" o:title=""/>
                  <v:path arrowok="t"/>
                </v:shape>
                <v:shape id="_x0000_s1685" type="#_x0000_t202" style="position:absolute;top:37739;width:45085;height:10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w:txbxContent>
                      <w:p w14:paraId="1D05A057" w14:textId="77777777" w:rsidR="003B14DC" w:rsidRPr="00092230" w:rsidRDefault="003B14DC" w:rsidP="00F37C1B">
                        <w:pPr>
                          <w:rPr>
                            <w:sz w:val="20"/>
                            <w:szCs w:val="20"/>
                          </w:rPr>
                        </w:pPr>
                        <w:r w:rsidRPr="00992C25">
                          <w:rPr>
                            <w:b/>
                            <w:sz w:val="20"/>
                            <w:szCs w:val="20"/>
                          </w:rPr>
                          <w:t xml:space="preserve">Figure </w:t>
                        </w:r>
                        <w:r>
                          <w:rPr>
                            <w:b/>
                            <w:sz w:val="20"/>
                            <w:szCs w:val="20"/>
                          </w:rPr>
                          <w:t>A3</w:t>
                        </w:r>
                        <w:r w:rsidRPr="00992C25">
                          <w:rPr>
                            <w:b/>
                            <w:sz w:val="20"/>
                            <w:szCs w:val="20"/>
                          </w:rPr>
                          <w:t>.</w:t>
                        </w:r>
                        <w:r>
                          <w:rPr>
                            <w:sz w:val="20"/>
                            <w:szCs w:val="20"/>
                          </w:rPr>
                          <w:t xml:space="preserve"> Growth curve of </w:t>
                        </w:r>
                        <w:r>
                          <w:rPr>
                            <w:i/>
                            <w:sz w:val="20"/>
                            <w:szCs w:val="20"/>
                          </w:rPr>
                          <w:t xml:space="preserve">C. reinhardtii </w:t>
                        </w:r>
                        <w:r>
                          <w:rPr>
                            <w:sz w:val="20"/>
                            <w:szCs w:val="20"/>
                          </w:rPr>
                          <w:t>grown in the weak FR light (&gt;715 nm</w:t>
                        </w:r>
                        <w:r w:rsidRPr="00912A3E">
                          <w:rPr>
                            <w:sz w:val="20"/>
                            <w:szCs w:val="20"/>
                          </w:rPr>
                          <w:t>,</w:t>
                        </w:r>
                        <w:r>
                          <w:rPr>
                            <w:sz w:val="20"/>
                            <w:szCs w:val="20"/>
                          </w:rPr>
                          <w:t xml:space="preserve"> first FR light chamber) or in the dark (heterotrophic) as a control. A higher initial inoculum was used in this experiment to previous experiments (5% v/v) which contributed to higher cell densities but similar specific growth rates. Error bars indicate standard error (n=3) </w:t>
                        </w:r>
                      </w:p>
                    </w:txbxContent>
                  </v:textbox>
                </v:shape>
              </v:group>
            </w:pict>
          </mc:Fallback>
        </mc:AlternateContent>
      </w:r>
    </w:p>
    <w:p w14:paraId="3A40B479" w14:textId="77777777" w:rsidR="00C03C89" w:rsidRDefault="00C03C89"/>
    <w:p w14:paraId="5F5850F5" w14:textId="77777777" w:rsidR="00C03C89" w:rsidRDefault="00C03C89"/>
    <w:p w14:paraId="5A26C063" w14:textId="77777777" w:rsidR="00D07774" w:rsidRDefault="00D07774"/>
    <w:p w14:paraId="1BAF79B2" w14:textId="77777777" w:rsidR="007C262A" w:rsidRDefault="007C262A"/>
    <w:p w14:paraId="35DC7270" w14:textId="77777777" w:rsidR="00D7452F" w:rsidRDefault="00D7452F" w:rsidP="00D07774">
      <w:pPr>
        <w:tabs>
          <w:tab w:val="left" w:pos="630"/>
        </w:tabs>
        <w:ind w:left="450" w:hanging="450"/>
      </w:pPr>
    </w:p>
    <w:p w14:paraId="651F052E" w14:textId="77777777" w:rsidR="00D7452F" w:rsidRPr="00D7452F" w:rsidRDefault="00D7452F" w:rsidP="00D7452F"/>
    <w:p w14:paraId="7216B563" w14:textId="77777777" w:rsidR="00D7452F" w:rsidRPr="00D7452F" w:rsidRDefault="00D7452F" w:rsidP="00D7452F"/>
    <w:p w14:paraId="6C398495" w14:textId="77777777" w:rsidR="00D7452F" w:rsidRPr="00D7452F" w:rsidRDefault="00D7452F" w:rsidP="00D7452F"/>
    <w:p w14:paraId="75A03E70" w14:textId="77777777" w:rsidR="00D7452F" w:rsidRPr="00D7452F" w:rsidRDefault="00D7452F" w:rsidP="00D7452F"/>
    <w:p w14:paraId="1F8847B3" w14:textId="77777777" w:rsidR="00D7452F" w:rsidRPr="00D7452F" w:rsidRDefault="00D7452F" w:rsidP="00D7452F"/>
    <w:p w14:paraId="4A335EFD" w14:textId="77777777" w:rsidR="00D7452F" w:rsidRPr="00D7452F" w:rsidRDefault="00D7452F" w:rsidP="00D7452F"/>
    <w:p w14:paraId="2FCFFC42" w14:textId="77777777" w:rsidR="00D7452F" w:rsidRPr="00D7452F" w:rsidRDefault="00D7452F" w:rsidP="00D7452F"/>
    <w:p w14:paraId="590D3C7A" w14:textId="77777777" w:rsidR="00D7452F" w:rsidRPr="00D7452F" w:rsidRDefault="00D7452F" w:rsidP="00D7452F"/>
    <w:p w14:paraId="6BD5FF9E" w14:textId="77777777" w:rsidR="00D7452F" w:rsidRPr="00D7452F" w:rsidRDefault="00D7452F" w:rsidP="00D7452F"/>
    <w:p w14:paraId="0BBC2E70" w14:textId="77777777" w:rsidR="00D7452F" w:rsidRPr="00D7452F" w:rsidRDefault="00D7452F" w:rsidP="00D7452F"/>
    <w:p w14:paraId="4D4E30AA" w14:textId="77777777" w:rsidR="00D7452F" w:rsidRPr="00D7452F" w:rsidRDefault="00D7452F" w:rsidP="00D7452F"/>
    <w:p w14:paraId="4BADC984" w14:textId="77777777" w:rsidR="00D7452F" w:rsidRPr="00D7452F" w:rsidRDefault="00D7452F" w:rsidP="00D7452F"/>
    <w:p w14:paraId="6518AC09" w14:textId="77777777" w:rsidR="00D7452F" w:rsidRPr="00D7452F" w:rsidRDefault="00D7452F" w:rsidP="00D7452F"/>
    <w:p w14:paraId="7E8CC25D" w14:textId="77777777" w:rsidR="00D7452F" w:rsidRPr="00D7452F" w:rsidRDefault="00D7452F" w:rsidP="00D7452F"/>
    <w:p w14:paraId="7909559B" w14:textId="77777777" w:rsidR="00D7452F" w:rsidRDefault="00D7452F" w:rsidP="00D7452F"/>
    <w:p w14:paraId="762603D5" w14:textId="77777777" w:rsidR="00D07774" w:rsidRDefault="00D7452F" w:rsidP="00D7452F">
      <w:pPr>
        <w:tabs>
          <w:tab w:val="left" w:pos="4940"/>
        </w:tabs>
      </w:pPr>
      <w:r>
        <w:tab/>
      </w:r>
    </w:p>
    <w:p w14:paraId="2B6DEB35" w14:textId="77777777" w:rsidR="00D7452F" w:rsidRDefault="00D7452F" w:rsidP="00D7452F">
      <w:pPr>
        <w:tabs>
          <w:tab w:val="left" w:pos="4940"/>
        </w:tabs>
      </w:pPr>
    </w:p>
    <w:p w14:paraId="32E5083A" w14:textId="77777777" w:rsidR="00D7452F" w:rsidRDefault="00D7452F" w:rsidP="00D7452F">
      <w:pPr>
        <w:tabs>
          <w:tab w:val="left" w:pos="4940"/>
        </w:tabs>
      </w:pPr>
    </w:p>
    <w:p w14:paraId="177966D9" w14:textId="77777777" w:rsidR="00D7452F" w:rsidRDefault="00D7452F" w:rsidP="00D7452F">
      <w:pPr>
        <w:tabs>
          <w:tab w:val="left" w:pos="4940"/>
        </w:tabs>
      </w:pPr>
    </w:p>
    <w:p w14:paraId="276B5B24" w14:textId="77777777" w:rsidR="00D7452F" w:rsidRDefault="00D7452F" w:rsidP="00D7452F">
      <w:pPr>
        <w:tabs>
          <w:tab w:val="left" w:pos="4940"/>
        </w:tabs>
      </w:pPr>
    </w:p>
    <w:p w14:paraId="5C94326B" w14:textId="77777777" w:rsidR="00D7452F" w:rsidRDefault="00D7452F" w:rsidP="00D7452F">
      <w:pPr>
        <w:tabs>
          <w:tab w:val="left" w:pos="4940"/>
        </w:tabs>
      </w:pPr>
    </w:p>
    <w:p w14:paraId="3C5F1182" w14:textId="77777777" w:rsidR="00D7452F" w:rsidRDefault="00D7452F" w:rsidP="00D7452F">
      <w:pPr>
        <w:tabs>
          <w:tab w:val="left" w:pos="4940"/>
        </w:tabs>
      </w:pPr>
    </w:p>
    <w:p w14:paraId="262F6B84" w14:textId="77777777" w:rsidR="00D7452F" w:rsidRPr="00D7452F" w:rsidRDefault="00D7452F" w:rsidP="00D7452F">
      <w:pPr>
        <w:tabs>
          <w:tab w:val="left" w:pos="4940"/>
        </w:tabs>
        <w:rPr>
          <w:b/>
        </w:rPr>
      </w:pPr>
      <w:r>
        <w:rPr>
          <w:b/>
        </w:rPr>
        <w:t xml:space="preserve">Appendix </w:t>
      </w:r>
      <w:r w:rsidR="00AC5EF7">
        <w:rPr>
          <w:b/>
        </w:rPr>
        <w:t>I</w:t>
      </w:r>
    </w:p>
    <w:p w14:paraId="043C5EC7" w14:textId="77777777" w:rsidR="003E62B0" w:rsidRDefault="00D7452F" w:rsidP="00D7452F">
      <w:pPr>
        <w:tabs>
          <w:tab w:val="left" w:pos="4940"/>
        </w:tabs>
      </w:pPr>
      <w:r>
        <w:rPr>
          <w:noProof/>
          <w:lang w:eastAsia="en-GB"/>
        </w:rPr>
        <w:drawing>
          <wp:anchor distT="0" distB="0" distL="114300" distR="114300" simplePos="0" relativeHeight="251719680" behindDoc="0" locked="0" layoutInCell="1" allowOverlap="1" wp14:anchorId="59470B7A" wp14:editId="4E11F0A8">
            <wp:simplePos x="0" y="0"/>
            <wp:positionH relativeFrom="column">
              <wp:posOffset>800440</wp:posOffset>
            </wp:positionH>
            <wp:positionV relativeFrom="paragraph">
              <wp:posOffset>148472</wp:posOffset>
            </wp:positionV>
            <wp:extent cx="3980953" cy="3600000"/>
            <wp:effectExtent l="0" t="0" r="635" b="63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4" cstate="print">
                      <a:extLst>
                        <a:ext uri="{28A0092B-C50C-407E-A947-70E740481C1C}">
                          <a14:useLocalDpi xmlns:a14="http://schemas.microsoft.com/office/drawing/2010/main" val="0"/>
                        </a:ext>
                      </a:extLst>
                    </a:blip>
                    <a:srcRect b="1301"/>
                    <a:stretch/>
                  </pic:blipFill>
                  <pic:spPr bwMode="auto">
                    <a:xfrm>
                      <a:off x="0" y="0"/>
                      <a:ext cx="3980953" cy="36000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p w14:paraId="1B0CB822" w14:textId="77777777" w:rsidR="003E62B0" w:rsidRPr="003E62B0" w:rsidRDefault="003E62B0" w:rsidP="003E62B0"/>
    <w:p w14:paraId="5200C0E6" w14:textId="77777777" w:rsidR="003E62B0" w:rsidRDefault="003E62B0" w:rsidP="003E62B0"/>
    <w:p w14:paraId="01F51B83" w14:textId="77777777" w:rsidR="00D7452F" w:rsidRPr="003E62B0" w:rsidRDefault="005128F7" w:rsidP="003E62B0">
      <w:pPr>
        <w:jc w:val="center"/>
      </w:pPr>
      <w:r>
        <w:rPr>
          <w:noProof/>
          <w:lang w:eastAsia="en-GB"/>
        </w:rPr>
        <mc:AlternateContent>
          <mc:Choice Requires="wps">
            <w:drawing>
              <wp:anchor distT="0" distB="0" distL="114300" distR="114300" simplePos="0" relativeHeight="251718656" behindDoc="0" locked="0" layoutInCell="1" allowOverlap="1" wp14:anchorId="570F9FA6" wp14:editId="214A457C">
                <wp:simplePos x="0" y="0"/>
                <wp:positionH relativeFrom="column">
                  <wp:posOffset>147955</wp:posOffset>
                </wp:positionH>
                <wp:positionV relativeFrom="paragraph">
                  <wp:posOffset>2830830</wp:posOffset>
                </wp:positionV>
                <wp:extent cx="5372100" cy="832485"/>
                <wp:effectExtent l="0" t="0" r="0" b="5715"/>
                <wp:wrapNone/>
                <wp:docPr id="73"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3248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bg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602404E" w14:textId="77777777" w:rsidR="003B14DC" w:rsidRPr="00FE724F" w:rsidRDefault="003B14DC" w:rsidP="003E62B0">
                            <w:pPr>
                              <w:rPr>
                                <w:sz w:val="20"/>
                                <w:szCs w:val="20"/>
                              </w:rPr>
                            </w:pPr>
                            <w:r w:rsidRPr="00FE724F">
                              <w:rPr>
                                <w:b/>
                                <w:sz w:val="20"/>
                                <w:szCs w:val="20"/>
                              </w:rPr>
                              <w:t xml:space="preserve">Figure  </w:t>
                            </w:r>
                            <w:r>
                              <w:rPr>
                                <w:b/>
                                <w:sz w:val="20"/>
                                <w:szCs w:val="20"/>
                              </w:rPr>
                              <w:t>A4</w:t>
                            </w:r>
                            <w:r w:rsidRPr="00FE724F">
                              <w:rPr>
                                <w:b/>
                                <w:sz w:val="20"/>
                                <w:szCs w:val="20"/>
                              </w:rPr>
                              <w:t xml:space="preserve">. </w:t>
                            </w:r>
                            <w:r>
                              <w:rPr>
                                <w:sz w:val="20"/>
                                <w:szCs w:val="20"/>
                              </w:rPr>
                              <w:t>Fatty acid composition (µg mg DCW</w:t>
                            </w:r>
                            <w:r w:rsidRPr="00AB166E">
                              <w:rPr>
                                <w:sz w:val="20"/>
                                <w:szCs w:val="20"/>
                                <w:vertAlign w:val="superscript"/>
                              </w:rPr>
                              <w:t>-1</w:t>
                            </w:r>
                            <w:r>
                              <w:rPr>
                                <w:sz w:val="20"/>
                                <w:szCs w:val="20"/>
                              </w:rPr>
                              <w:t xml:space="preserve">) 144 hrs after resuspension in N deplete or N replete (control) medium. </w:t>
                            </w:r>
                            <w:r w:rsidRPr="00FE724F">
                              <w:rPr>
                                <w:sz w:val="20"/>
                                <w:szCs w:val="20"/>
                              </w:rPr>
                              <w:t xml:space="preserve">Error bars represent standard </w:t>
                            </w:r>
                            <w:r>
                              <w:rPr>
                                <w:sz w:val="20"/>
                                <w:szCs w:val="20"/>
                              </w:rPr>
                              <w:t>error</w:t>
                            </w:r>
                            <w:r w:rsidRPr="00FE724F">
                              <w:rPr>
                                <w:sz w:val="20"/>
                                <w:szCs w:val="20"/>
                              </w:rPr>
                              <w:t xml:space="preserve"> (n=3).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0F9FA6" id="_x0000_s1686" type="#_x0000_t202" style="position:absolute;left:0;text-align:left;margin-left:11.65pt;margin-top:222.9pt;width:423pt;height:65.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" filled="f" stroked="f">
                <v:textbox>
                  <w:txbxContent>
                    <w:p w14:paraId="1602404E" w14:textId="77777777" w:rsidR="003B14DC" w:rsidRPr="00FE724F" w:rsidRDefault="003B14DC" w:rsidP="003E62B0">
                      <w:pPr>
                        <w:rPr>
                          <w:sz w:val="20"/>
                          <w:szCs w:val="20"/>
                        </w:rPr>
                      </w:pPr>
                      <w:r w:rsidRPr="00FE724F">
                        <w:rPr>
                          <w:b/>
                          <w:sz w:val="20"/>
                          <w:szCs w:val="20"/>
                        </w:rPr>
                        <w:t xml:space="preserve">Figure  </w:t>
                      </w:r>
                      <w:r>
                        <w:rPr>
                          <w:b/>
                          <w:sz w:val="20"/>
                          <w:szCs w:val="20"/>
                        </w:rPr>
                        <w:t>A4</w:t>
                      </w:r>
                      <w:r w:rsidRPr="00FE724F">
                        <w:rPr>
                          <w:b/>
                          <w:sz w:val="20"/>
                          <w:szCs w:val="20"/>
                        </w:rPr>
                        <w:t xml:space="preserve">. </w:t>
                      </w:r>
                      <w:r>
                        <w:rPr>
                          <w:sz w:val="20"/>
                          <w:szCs w:val="20"/>
                        </w:rPr>
                        <w:t>Fatty acid composition (µg mg DCW</w:t>
                      </w:r>
                      <w:r w:rsidRPr="00AB166E">
                        <w:rPr>
                          <w:sz w:val="20"/>
                          <w:szCs w:val="20"/>
                          <w:vertAlign w:val="superscript"/>
                        </w:rPr>
                        <w:t>-1</w:t>
                      </w:r>
                      <w:r>
                        <w:rPr>
                          <w:sz w:val="20"/>
                          <w:szCs w:val="20"/>
                        </w:rPr>
                        <w:t xml:space="preserve">) 144 hrs after resuspension in N deplete or N replete (control) medium. </w:t>
                      </w:r>
                      <w:r w:rsidRPr="00FE724F">
                        <w:rPr>
                          <w:sz w:val="20"/>
                          <w:szCs w:val="20"/>
                        </w:rPr>
                        <w:t xml:space="preserve">Error bars represent standard </w:t>
                      </w:r>
                      <w:r>
                        <w:rPr>
                          <w:sz w:val="20"/>
                          <w:szCs w:val="20"/>
                        </w:rPr>
                        <w:t>error</w:t>
                      </w:r>
                      <w:r w:rsidRPr="00FE724F">
                        <w:rPr>
                          <w:sz w:val="20"/>
                          <w:szCs w:val="20"/>
                        </w:rPr>
                        <w:t xml:space="preserve"> (n=3). </w:t>
                      </w:r>
                    </w:p>
                  </w:txbxContent>
                </v:textbox>
              </v:shape>
            </w:pict>
          </mc:Fallback>
        </mc:AlternateContent>
      </w:r>
    </w:p>
    <w:sectPr w:rsidR="00D7452F" w:rsidRPr="003E62B0" w:rsidSect="001C299B">
      <w:footerReference w:type="default" r:id="rId215"/>
      <w:pgSz w:w="11906" w:h="16838" w:code="9"/>
      <w:pgMar w:top="1134" w:right="1134" w:bottom="1134" w:left="2268" w:header="57" w:footer="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765A9A" w14:textId="77777777" w:rsidR="003B14DC" w:rsidRDefault="003B14DC" w:rsidP="005B3C0C">
      <w:pPr>
        <w:spacing w:after="0" w:line="240" w:lineRule="auto"/>
      </w:pPr>
      <w:r>
        <w:separator/>
      </w:r>
    </w:p>
  </w:endnote>
  <w:endnote w:type="continuationSeparator" w:id="0">
    <w:p w14:paraId="03A0036B" w14:textId="77777777" w:rsidR="003B14DC" w:rsidRDefault="003B14DC" w:rsidP="005B3C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Palatino-Roman">
    <w:altName w:val="MS Mincho"/>
    <w:panose1 w:val="00000000000000000000"/>
    <w:charset w:val="80"/>
    <w:family w:val="roman"/>
    <w:notTrueType/>
    <w:pitch w:val="default"/>
    <w:sig w:usb0="00000001" w:usb1="08070000" w:usb2="00000010" w:usb3="00000000" w:csb0="00020000" w:csb1="00000000"/>
  </w:font>
  <w:font w:name="AdvGulliv-R">
    <w:panose1 w:val="00000000000000000000"/>
    <w:charset w:val="00"/>
    <w:family w:val="auto"/>
    <w:notTrueType/>
    <w:pitch w:val="default"/>
    <w:sig w:usb0="00000003" w:usb1="00000000" w:usb2="00000000" w:usb3="00000000" w:csb0="00000001" w:csb1="00000000"/>
  </w:font>
  <w:font w:name="AdvTTa9103878">
    <w:altName w:val="Cambria"/>
    <w:panose1 w:val="00000000000000000000"/>
    <w:charset w:val="00"/>
    <w:family w:val="roman"/>
    <w:notTrueType/>
    <w:pitch w:val="default"/>
    <w:sig w:usb0="00000003" w:usb1="00000000" w:usb2="00000000" w:usb3="00000000" w:csb0="00000001" w:csb1="00000000"/>
  </w:font>
  <w:font w:name="NewBaskerville-BoldItalic">
    <w:panose1 w:val="00000000000000000000"/>
    <w:charset w:val="00"/>
    <w:family w:val="roman"/>
    <w:notTrueType/>
    <w:pitch w:val="default"/>
    <w:sig w:usb0="00000003" w:usb1="00000000" w:usb2="00000000" w:usb3="00000000" w:csb0="00000001" w:csb1="00000000"/>
  </w:font>
  <w:font w:name="AdvHlr">
    <w:panose1 w:val="00000000000000000000"/>
    <w:charset w:val="00"/>
    <w:family w:val="swiss"/>
    <w:notTrueType/>
    <w:pitch w:val="default"/>
    <w:sig w:usb0="00000003" w:usb1="00000000" w:usb2="00000000" w:usb3="00000000" w:csb0="00000001" w:csb1="00000000"/>
  </w:font>
  <w:font w:name="AdvHl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9358181"/>
      <w:docPartObj>
        <w:docPartGallery w:val="Page Numbers (Bottom of Page)"/>
        <w:docPartUnique/>
      </w:docPartObj>
    </w:sdtPr>
    <w:sdtEndPr>
      <w:rPr>
        <w:noProof/>
      </w:rPr>
    </w:sdtEndPr>
    <w:sdtContent>
      <w:p w14:paraId="6E26C7B4" w14:textId="2BA3AF88" w:rsidR="003B14DC" w:rsidRDefault="003B14DC">
        <w:pPr>
          <w:pStyle w:val="Footer"/>
          <w:jc w:val="right"/>
        </w:pPr>
        <w:r>
          <w:fldChar w:fldCharType="begin"/>
        </w:r>
        <w:r>
          <w:instrText xml:space="preserve"> PAGE   \* MERGEFORMAT </w:instrText>
        </w:r>
        <w:r>
          <w:fldChar w:fldCharType="separate"/>
        </w:r>
        <w:r w:rsidR="0081741E">
          <w:rPr>
            <w:noProof/>
          </w:rPr>
          <w:t>271</w:t>
        </w:r>
        <w:r>
          <w:rPr>
            <w:noProof/>
          </w:rPr>
          <w:fldChar w:fldCharType="end"/>
        </w:r>
      </w:p>
    </w:sdtContent>
  </w:sdt>
  <w:p w14:paraId="60C831A2" w14:textId="77777777" w:rsidR="003B14DC" w:rsidRDefault="003B14DC">
    <w:pPr>
      <w:pStyle w:val="Footer"/>
    </w:pPr>
  </w:p>
  <w:p w14:paraId="7B250DC2" w14:textId="77777777" w:rsidR="003B14DC" w:rsidRDefault="003B14DC"/>
  <w:p w14:paraId="578DB99F" w14:textId="77777777" w:rsidR="003B14DC" w:rsidRDefault="003B14D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A02D09" w14:textId="77777777" w:rsidR="003B14DC" w:rsidRDefault="003B14DC" w:rsidP="005B3C0C">
      <w:pPr>
        <w:spacing w:after="0" w:line="240" w:lineRule="auto"/>
      </w:pPr>
      <w:r>
        <w:separator/>
      </w:r>
    </w:p>
  </w:footnote>
  <w:footnote w:type="continuationSeparator" w:id="0">
    <w:p w14:paraId="3FCD7413" w14:textId="77777777" w:rsidR="003B14DC" w:rsidRDefault="003B14DC" w:rsidP="005B3C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F74C50"/>
    <w:multiLevelType w:val="hybridMultilevel"/>
    <w:tmpl w:val="F2E0025C"/>
    <w:lvl w:ilvl="0" w:tplc="03BA3148">
      <w:start w:val="53"/>
      <w:numFmt w:val="bullet"/>
      <w:lvlText w:val=""/>
      <w:lvlJc w:val="left"/>
      <w:pPr>
        <w:ind w:left="1740" w:hanging="360"/>
      </w:pPr>
      <w:rPr>
        <w:rFonts w:ascii="Symbol" w:eastAsiaTheme="minorHAnsi" w:hAnsi="Symbol" w:cstheme="minorBidi" w:hint="default"/>
      </w:rPr>
    </w:lvl>
    <w:lvl w:ilvl="1" w:tplc="08090003" w:tentative="1">
      <w:start w:val="1"/>
      <w:numFmt w:val="bullet"/>
      <w:lvlText w:val="o"/>
      <w:lvlJc w:val="left"/>
      <w:pPr>
        <w:ind w:left="2460" w:hanging="360"/>
      </w:pPr>
      <w:rPr>
        <w:rFonts w:ascii="Courier New" w:hAnsi="Courier New" w:cs="Courier New" w:hint="default"/>
      </w:rPr>
    </w:lvl>
    <w:lvl w:ilvl="2" w:tplc="08090005" w:tentative="1">
      <w:start w:val="1"/>
      <w:numFmt w:val="bullet"/>
      <w:lvlText w:val=""/>
      <w:lvlJc w:val="left"/>
      <w:pPr>
        <w:ind w:left="3180" w:hanging="360"/>
      </w:pPr>
      <w:rPr>
        <w:rFonts w:ascii="Wingdings" w:hAnsi="Wingdings" w:hint="default"/>
      </w:rPr>
    </w:lvl>
    <w:lvl w:ilvl="3" w:tplc="08090001" w:tentative="1">
      <w:start w:val="1"/>
      <w:numFmt w:val="bullet"/>
      <w:lvlText w:val=""/>
      <w:lvlJc w:val="left"/>
      <w:pPr>
        <w:ind w:left="3900" w:hanging="360"/>
      </w:pPr>
      <w:rPr>
        <w:rFonts w:ascii="Symbol" w:hAnsi="Symbol" w:hint="default"/>
      </w:rPr>
    </w:lvl>
    <w:lvl w:ilvl="4" w:tplc="08090003" w:tentative="1">
      <w:start w:val="1"/>
      <w:numFmt w:val="bullet"/>
      <w:lvlText w:val="o"/>
      <w:lvlJc w:val="left"/>
      <w:pPr>
        <w:ind w:left="4620" w:hanging="360"/>
      </w:pPr>
      <w:rPr>
        <w:rFonts w:ascii="Courier New" w:hAnsi="Courier New" w:cs="Courier New" w:hint="default"/>
      </w:rPr>
    </w:lvl>
    <w:lvl w:ilvl="5" w:tplc="08090005" w:tentative="1">
      <w:start w:val="1"/>
      <w:numFmt w:val="bullet"/>
      <w:lvlText w:val=""/>
      <w:lvlJc w:val="left"/>
      <w:pPr>
        <w:ind w:left="5340" w:hanging="360"/>
      </w:pPr>
      <w:rPr>
        <w:rFonts w:ascii="Wingdings" w:hAnsi="Wingdings" w:hint="default"/>
      </w:rPr>
    </w:lvl>
    <w:lvl w:ilvl="6" w:tplc="08090001" w:tentative="1">
      <w:start w:val="1"/>
      <w:numFmt w:val="bullet"/>
      <w:lvlText w:val=""/>
      <w:lvlJc w:val="left"/>
      <w:pPr>
        <w:ind w:left="6060" w:hanging="360"/>
      </w:pPr>
      <w:rPr>
        <w:rFonts w:ascii="Symbol" w:hAnsi="Symbol" w:hint="default"/>
      </w:rPr>
    </w:lvl>
    <w:lvl w:ilvl="7" w:tplc="08090003" w:tentative="1">
      <w:start w:val="1"/>
      <w:numFmt w:val="bullet"/>
      <w:lvlText w:val="o"/>
      <w:lvlJc w:val="left"/>
      <w:pPr>
        <w:ind w:left="6780" w:hanging="360"/>
      </w:pPr>
      <w:rPr>
        <w:rFonts w:ascii="Courier New" w:hAnsi="Courier New" w:cs="Courier New" w:hint="default"/>
      </w:rPr>
    </w:lvl>
    <w:lvl w:ilvl="8" w:tplc="08090005" w:tentative="1">
      <w:start w:val="1"/>
      <w:numFmt w:val="bullet"/>
      <w:lvlText w:val=""/>
      <w:lvlJc w:val="left"/>
      <w:pPr>
        <w:ind w:left="7500" w:hanging="360"/>
      </w:pPr>
      <w:rPr>
        <w:rFonts w:ascii="Wingdings" w:hAnsi="Wingdings" w:hint="default"/>
      </w:rPr>
    </w:lvl>
  </w:abstractNum>
  <w:abstractNum w:abstractNumId="1" w15:restartNumberingAfterBreak="0">
    <w:nsid w:val="18A35E1B"/>
    <w:multiLevelType w:val="multilevel"/>
    <w:tmpl w:val="4926CDFA"/>
    <w:lvl w:ilvl="0">
      <w:start w:val="1"/>
      <w:numFmt w:val="none"/>
      <w:lvlText w:val="Acknowledgements"/>
      <w:lvlJc w:val="left"/>
      <w:pPr>
        <w:ind w:left="360" w:hanging="360"/>
      </w:pPr>
      <w:rPr>
        <w:rFonts w:hint="default"/>
        <w:b/>
        <w:color w:val="auto"/>
        <w:sz w:val="48"/>
        <w:szCs w:val="4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A2A7B7A"/>
    <w:multiLevelType w:val="multilevel"/>
    <w:tmpl w:val="0EFE6A22"/>
    <w:lvl w:ilvl="0">
      <w:start w:val="1"/>
      <w:numFmt w:val="none"/>
      <w:lvlText w:val="Contents"/>
      <w:lvlJc w:val="left"/>
      <w:pPr>
        <w:ind w:left="360" w:hanging="360"/>
      </w:pPr>
      <w:rPr>
        <w:rFonts w:hint="default"/>
        <w:b/>
        <w:color w:val="auto"/>
        <w:sz w:val="48"/>
        <w:szCs w:val="4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F679D6"/>
    <w:multiLevelType w:val="multilevel"/>
    <w:tmpl w:val="4CC23CE6"/>
    <w:lvl w:ilvl="0">
      <w:start w:val="1"/>
      <w:numFmt w:val="none"/>
      <w:lvlText w:val="Abstract"/>
      <w:lvlJc w:val="left"/>
      <w:pPr>
        <w:ind w:left="990" w:hanging="360"/>
      </w:pPr>
      <w:rPr>
        <w:rFonts w:hint="default"/>
        <w:b/>
        <w:color w:val="auto"/>
      </w:rPr>
    </w:lvl>
    <w:lvl w:ilvl="1">
      <w:start w:val="1"/>
      <w:numFmt w:val="lowerLetter"/>
      <w:lvlText w:val="%2)"/>
      <w:lvlJc w:val="left"/>
      <w:pPr>
        <w:ind w:left="1350" w:hanging="360"/>
      </w:pPr>
      <w:rPr>
        <w:rFonts w:hint="default"/>
      </w:rPr>
    </w:lvl>
    <w:lvl w:ilvl="2">
      <w:start w:val="1"/>
      <w:numFmt w:val="lowerRoman"/>
      <w:lvlText w:val="%3)"/>
      <w:lvlJc w:val="left"/>
      <w:pPr>
        <w:ind w:left="1710" w:hanging="360"/>
      </w:pPr>
      <w:rPr>
        <w:rFonts w:hint="default"/>
      </w:rPr>
    </w:lvl>
    <w:lvl w:ilvl="3">
      <w:start w:val="1"/>
      <w:numFmt w:val="decimal"/>
      <w:lvlText w:val="(%4)"/>
      <w:lvlJc w:val="left"/>
      <w:pPr>
        <w:ind w:left="2070" w:hanging="360"/>
      </w:pPr>
      <w:rPr>
        <w:rFonts w:hint="default"/>
      </w:rPr>
    </w:lvl>
    <w:lvl w:ilvl="4">
      <w:start w:val="1"/>
      <w:numFmt w:val="lowerLetter"/>
      <w:lvlText w:val="(%5)"/>
      <w:lvlJc w:val="left"/>
      <w:pPr>
        <w:ind w:left="2430" w:hanging="360"/>
      </w:pPr>
      <w:rPr>
        <w:rFonts w:hint="default"/>
      </w:rPr>
    </w:lvl>
    <w:lvl w:ilvl="5">
      <w:start w:val="1"/>
      <w:numFmt w:val="lowerRoman"/>
      <w:lvlText w:val="(%6)"/>
      <w:lvlJc w:val="left"/>
      <w:pPr>
        <w:ind w:left="2790" w:hanging="360"/>
      </w:pPr>
      <w:rPr>
        <w:rFonts w:hint="default"/>
      </w:rPr>
    </w:lvl>
    <w:lvl w:ilvl="6">
      <w:start w:val="1"/>
      <w:numFmt w:val="decimal"/>
      <w:lvlText w:val="%7."/>
      <w:lvlJc w:val="left"/>
      <w:pPr>
        <w:ind w:left="3150" w:hanging="360"/>
      </w:pPr>
      <w:rPr>
        <w:rFonts w:hint="default"/>
      </w:rPr>
    </w:lvl>
    <w:lvl w:ilvl="7">
      <w:start w:val="1"/>
      <w:numFmt w:val="lowerLetter"/>
      <w:lvlText w:val="%8."/>
      <w:lvlJc w:val="left"/>
      <w:pPr>
        <w:ind w:left="3510" w:hanging="360"/>
      </w:pPr>
      <w:rPr>
        <w:rFonts w:hint="default"/>
      </w:rPr>
    </w:lvl>
    <w:lvl w:ilvl="8">
      <w:start w:val="1"/>
      <w:numFmt w:val="lowerRoman"/>
      <w:lvlText w:val="%9."/>
      <w:lvlJc w:val="left"/>
      <w:pPr>
        <w:ind w:left="3870" w:hanging="360"/>
      </w:pPr>
      <w:rPr>
        <w:rFonts w:hint="default"/>
      </w:rPr>
    </w:lvl>
  </w:abstractNum>
  <w:abstractNum w:abstractNumId="4" w15:restartNumberingAfterBreak="0">
    <w:nsid w:val="3A21428A"/>
    <w:multiLevelType w:val="hybridMultilevel"/>
    <w:tmpl w:val="CF383FB6"/>
    <w:lvl w:ilvl="0" w:tplc="8AD80AE0">
      <w:start w:val="1"/>
      <w:numFmt w:val="bullet"/>
      <w:lvlText w:val=""/>
      <w:lvlJc w:val="left"/>
      <w:pPr>
        <w:ind w:left="770" w:hanging="360"/>
      </w:pPr>
      <w:rPr>
        <w:rFonts w:ascii="Symbol" w:hAnsi="Symbol" w:hint="default"/>
        <w:color w:val="000000" w:themeColor="text1"/>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 w15:restartNumberingAfterBreak="0">
    <w:nsid w:val="3C9F6992"/>
    <w:multiLevelType w:val="multilevel"/>
    <w:tmpl w:val="82EE47F2"/>
    <w:lvl w:ilvl="0">
      <w:start w:val="1"/>
      <w:numFmt w:val="none"/>
      <w:lvlText w:val="Appendix"/>
      <w:lvlJc w:val="left"/>
      <w:pPr>
        <w:ind w:left="360" w:hanging="360"/>
      </w:pPr>
      <w:rPr>
        <w:rFonts w:hint="default"/>
        <w:b/>
        <w:color w:val="auto"/>
        <w:sz w:val="48"/>
        <w:szCs w:val="4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4B0D79C2"/>
    <w:multiLevelType w:val="multilevel"/>
    <w:tmpl w:val="A8A2E912"/>
    <w:styleLink w:val="Style1"/>
    <w:lvl w:ilvl="0">
      <w:start w:val="1"/>
      <w:numFmt w:val="upperRoman"/>
      <w:suff w:val="space"/>
      <w:lvlText w:val="Chapter %1."/>
      <w:lvlJc w:val="left"/>
      <w:pPr>
        <w:ind w:left="567" w:hanging="207"/>
      </w:pPr>
      <w:rPr>
        <w:rFonts w:hint="default"/>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502604D8"/>
    <w:multiLevelType w:val="multilevel"/>
    <w:tmpl w:val="ADFC1BCE"/>
    <w:styleLink w:val="Style3"/>
    <w:lvl w:ilvl="0">
      <w:start w:val="1"/>
      <w:numFmt w:val="none"/>
      <w:lvlText w:val="Acknowledgements"/>
      <w:lvlJc w:val="left"/>
      <w:pPr>
        <w:ind w:left="360" w:hanging="360"/>
      </w:pPr>
      <w:rPr>
        <w:rFonts w:hint="default"/>
        <w:b/>
        <w:color w:val="auto"/>
        <w:sz w:val="48"/>
        <w:szCs w:val="4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695A6F54"/>
    <w:multiLevelType w:val="hybridMultilevel"/>
    <w:tmpl w:val="028284B6"/>
    <w:lvl w:ilvl="0" w:tplc="B6CC2A98">
      <w:start w:val="1"/>
      <w:numFmt w:val="decimal"/>
      <w:pStyle w:val="Code"/>
      <w:lvlText w:val="%1"/>
      <w:lvlJc w:val="left"/>
      <w:pPr>
        <w:ind w:left="1191" w:hanging="471"/>
      </w:pPr>
      <w:rPr>
        <w:rFonts w:hint="default"/>
        <w:color w:val="BFBFBF" w:themeColor="background1" w:themeShade="BF"/>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6ACD0BAD"/>
    <w:multiLevelType w:val="multilevel"/>
    <w:tmpl w:val="76B68E08"/>
    <w:lvl w:ilvl="0">
      <w:start w:val="1"/>
      <w:numFmt w:val="decimal"/>
      <w:pStyle w:val="Heading1"/>
      <w:lvlText w:val="Chapter %1"/>
      <w:lvlJc w:val="left"/>
      <w:pPr>
        <w:ind w:left="7290" w:hanging="360"/>
      </w:pPr>
      <w:rPr>
        <w:rFonts w:hint="default"/>
        <w:b/>
        <w:i w:val="0"/>
        <w:sz w:val="48"/>
        <w:szCs w:val="48"/>
      </w:rPr>
    </w:lvl>
    <w:lvl w:ilvl="1">
      <w:start w:val="1"/>
      <w:numFmt w:val="decimal"/>
      <w:pStyle w:val="Heading2"/>
      <w:lvlText w:val="%1.%2"/>
      <w:lvlJc w:val="left"/>
      <w:pPr>
        <w:ind w:left="3096" w:hanging="576"/>
      </w:pPr>
    </w:lvl>
    <w:lvl w:ilvl="2">
      <w:start w:val="1"/>
      <w:numFmt w:val="decimal"/>
      <w:pStyle w:val="Heading3"/>
      <w:lvlText w:val="%1.%2.%3"/>
      <w:lvlJc w:val="left"/>
      <w:pPr>
        <w:ind w:left="720" w:hanging="720"/>
      </w:pPr>
    </w:lvl>
    <w:lvl w:ilvl="3">
      <w:start w:val="1"/>
      <w:numFmt w:val="decimal"/>
      <w:pStyle w:val="Heading4"/>
      <w:lvlText w:val="%1.%2.%3.%4"/>
      <w:lvlJc w:val="left"/>
      <w:pPr>
        <w:ind w:left="1289" w:hanging="864"/>
      </w:pPr>
      <w:rPr>
        <w:b w:val="0"/>
        <w:i w:val="0"/>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B9F778E"/>
    <w:multiLevelType w:val="hybridMultilevel"/>
    <w:tmpl w:val="9AE0F136"/>
    <w:lvl w:ilvl="0" w:tplc="957C26B4">
      <w:start w:val="6"/>
      <w:numFmt w:val="bullet"/>
      <w:lvlText w:val="-"/>
      <w:lvlJc w:val="left"/>
      <w:pPr>
        <w:ind w:left="678" w:hanging="360"/>
      </w:pPr>
      <w:rPr>
        <w:rFonts w:ascii="Calibri" w:eastAsiaTheme="minorHAnsi" w:hAnsi="Calibri" w:cstheme="minorBidi" w:hint="default"/>
      </w:rPr>
    </w:lvl>
    <w:lvl w:ilvl="1" w:tplc="08090003" w:tentative="1">
      <w:start w:val="1"/>
      <w:numFmt w:val="bullet"/>
      <w:lvlText w:val="o"/>
      <w:lvlJc w:val="left"/>
      <w:pPr>
        <w:ind w:left="1398" w:hanging="360"/>
      </w:pPr>
      <w:rPr>
        <w:rFonts w:ascii="Courier New" w:hAnsi="Courier New" w:cs="Courier New" w:hint="default"/>
      </w:rPr>
    </w:lvl>
    <w:lvl w:ilvl="2" w:tplc="08090005" w:tentative="1">
      <w:start w:val="1"/>
      <w:numFmt w:val="bullet"/>
      <w:lvlText w:val=""/>
      <w:lvlJc w:val="left"/>
      <w:pPr>
        <w:ind w:left="2118" w:hanging="360"/>
      </w:pPr>
      <w:rPr>
        <w:rFonts w:ascii="Wingdings" w:hAnsi="Wingdings" w:hint="default"/>
      </w:rPr>
    </w:lvl>
    <w:lvl w:ilvl="3" w:tplc="08090001" w:tentative="1">
      <w:start w:val="1"/>
      <w:numFmt w:val="bullet"/>
      <w:lvlText w:val=""/>
      <w:lvlJc w:val="left"/>
      <w:pPr>
        <w:ind w:left="2838" w:hanging="360"/>
      </w:pPr>
      <w:rPr>
        <w:rFonts w:ascii="Symbol" w:hAnsi="Symbol" w:hint="default"/>
      </w:rPr>
    </w:lvl>
    <w:lvl w:ilvl="4" w:tplc="08090003" w:tentative="1">
      <w:start w:val="1"/>
      <w:numFmt w:val="bullet"/>
      <w:lvlText w:val="o"/>
      <w:lvlJc w:val="left"/>
      <w:pPr>
        <w:ind w:left="3558" w:hanging="360"/>
      </w:pPr>
      <w:rPr>
        <w:rFonts w:ascii="Courier New" w:hAnsi="Courier New" w:cs="Courier New" w:hint="default"/>
      </w:rPr>
    </w:lvl>
    <w:lvl w:ilvl="5" w:tplc="08090005" w:tentative="1">
      <w:start w:val="1"/>
      <w:numFmt w:val="bullet"/>
      <w:lvlText w:val=""/>
      <w:lvlJc w:val="left"/>
      <w:pPr>
        <w:ind w:left="4278" w:hanging="360"/>
      </w:pPr>
      <w:rPr>
        <w:rFonts w:ascii="Wingdings" w:hAnsi="Wingdings" w:hint="default"/>
      </w:rPr>
    </w:lvl>
    <w:lvl w:ilvl="6" w:tplc="08090001" w:tentative="1">
      <w:start w:val="1"/>
      <w:numFmt w:val="bullet"/>
      <w:lvlText w:val=""/>
      <w:lvlJc w:val="left"/>
      <w:pPr>
        <w:ind w:left="4998" w:hanging="360"/>
      </w:pPr>
      <w:rPr>
        <w:rFonts w:ascii="Symbol" w:hAnsi="Symbol" w:hint="default"/>
      </w:rPr>
    </w:lvl>
    <w:lvl w:ilvl="7" w:tplc="08090003" w:tentative="1">
      <w:start w:val="1"/>
      <w:numFmt w:val="bullet"/>
      <w:lvlText w:val="o"/>
      <w:lvlJc w:val="left"/>
      <w:pPr>
        <w:ind w:left="5718" w:hanging="360"/>
      </w:pPr>
      <w:rPr>
        <w:rFonts w:ascii="Courier New" w:hAnsi="Courier New" w:cs="Courier New" w:hint="default"/>
      </w:rPr>
    </w:lvl>
    <w:lvl w:ilvl="8" w:tplc="08090005" w:tentative="1">
      <w:start w:val="1"/>
      <w:numFmt w:val="bullet"/>
      <w:lvlText w:val=""/>
      <w:lvlJc w:val="left"/>
      <w:pPr>
        <w:ind w:left="6438" w:hanging="360"/>
      </w:pPr>
      <w:rPr>
        <w:rFonts w:ascii="Wingdings" w:hAnsi="Wingdings" w:hint="default"/>
      </w:rPr>
    </w:lvl>
  </w:abstractNum>
  <w:abstractNum w:abstractNumId="11" w15:restartNumberingAfterBreak="0">
    <w:nsid w:val="738C1583"/>
    <w:multiLevelType w:val="hybridMultilevel"/>
    <w:tmpl w:val="0B0040C8"/>
    <w:lvl w:ilvl="0" w:tplc="DEFC16D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9E1751D"/>
    <w:multiLevelType w:val="multilevel"/>
    <w:tmpl w:val="D520C144"/>
    <w:lvl w:ilvl="0">
      <w:start w:val="1"/>
      <w:numFmt w:val="none"/>
      <w:lvlText w:val="Abbreviations"/>
      <w:lvlJc w:val="left"/>
      <w:pPr>
        <w:ind w:left="360" w:hanging="360"/>
      </w:pPr>
      <w:rPr>
        <w:rFonts w:hint="default"/>
        <w:b/>
        <w:color w:val="auto"/>
        <w:sz w:val="48"/>
        <w:szCs w:val="4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7C72009B"/>
    <w:multiLevelType w:val="hybridMultilevel"/>
    <w:tmpl w:val="F5123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D8C2E69"/>
    <w:multiLevelType w:val="multilevel"/>
    <w:tmpl w:val="C4C433EC"/>
    <w:styleLink w:val="Style2"/>
    <w:lvl w:ilvl="0">
      <w:start w:val="1"/>
      <w:numFmt w:val="upperRoman"/>
      <w:suff w:val="space"/>
      <w:lvlText w:val="Chapter %1."/>
      <w:lvlJc w:val="left"/>
      <w:pPr>
        <w:ind w:left="720" w:hanging="360"/>
      </w:pPr>
      <w:rPr>
        <w:rFonts w:hint="default"/>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9"/>
  </w:num>
  <w:num w:numId="2">
    <w:abstractNumId w:val="4"/>
  </w:num>
  <w:num w:numId="3">
    <w:abstractNumId w:val="8"/>
  </w:num>
  <w:num w:numId="4">
    <w:abstractNumId w:val="6"/>
  </w:num>
  <w:num w:numId="5">
    <w:abstractNumId w:val="14"/>
  </w:num>
  <w:num w:numId="6">
    <w:abstractNumId w:val="11"/>
  </w:num>
  <w:num w:numId="7">
    <w:abstractNumId w:val="13"/>
  </w:num>
  <w:num w:numId="8">
    <w:abstractNumId w:val="9"/>
    <w:lvlOverride w:ilvl="0">
      <w:lvl w:ilvl="0">
        <w:start w:val="1"/>
        <w:numFmt w:val="none"/>
        <w:pStyle w:val="Heading1"/>
        <w:lvlText w:val="References "/>
        <w:lvlJc w:val="left"/>
        <w:pPr>
          <w:ind w:left="7290" w:hanging="360"/>
        </w:pPr>
        <w:rPr>
          <w:rFonts w:hint="default"/>
          <w:b/>
          <w:i w:val="0"/>
          <w:sz w:val="48"/>
          <w:szCs w:val="48"/>
        </w:rPr>
      </w:lvl>
    </w:lvlOverride>
    <w:lvlOverride w:ilvl="1">
      <w:lvl w:ilvl="1">
        <w:start w:val="1"/>
        <w:numFmt w:val="decimal"/>
        <w:pStyle w:val="Heading2"/>
        <w:lvlText w:val="%1.%2"/>
        <w:lvlJc w:val="left"/>
        <w:pPr>
          <w:ind w:left="309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1289" w:hanging="864"/>
        </w:pPr>
        <w:rPr>
          <w:rFonts w:hint="default"/>
          <w:b w:val="0"/>
          <w:i w:val="0"/>
          <w:color w:val="17365D"/>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9">
    <w:abstractNumId w:val="3"/>
  </w:num>
  <w:num w:numId="10">
    <w:abstractNumId w:val="2"/>
  </w:num>
  <w:num w:numId="11">
    <w:abstractNumId w:val="5"/>
  </w:num>
  <w:num w:numId="12">
    <w:abstractNumId w:val="1"/>
  </w:num>
  <w:num w:numId="13">
    <w:abstractNumId w:val="7"/>
  </w:num>
  <w:num w:numId="14">
    <w:abstractNumId w:val="12"/>
  </w:num>
  <w:num w:numId="15">
    <w:abstractNumId w:val="10"/>
  </w:num>
  <w:num w:numId="16">
    <w:abstractNumId w:val="9"/>
    <w:lvlOverride w:ilvl="0">
      <w:startOverride w:val="1"/>
      <w:lvl w:ilvl="0">
        <w:start w:val="1"/>
        <w:numFmt w:val="none"/>
        <w:pStyle w:val="Heading1"/>
        <w:lvlText w:val="References "/>
        <w:lvlJc w:val="left"/>
        <w:pPr>
          <w:ind w:left="7290" w:hanging="360"/>
        </w:pPr>
        <w:rPr>
          <w:rFonts w:hint="default"/>
          <w:b/>
          <w:i w:val="0"/>
          <w:sz w:val="48"/>
          <w:szCs w:val="48"/>
        </w:rPr>
      </w:lvl>
    </w:lvlOverride>
    <w:lvlOverride w:ilvl="1">
      <w:startOverride w:val="1"/>
      <w:lvl w:ilvl="1">
        <w:start w:val="1"/>
        <w:numFmt w:val="decimal"/>
        <w:pStyle w:val="Heading2"/>
        <w:lvlText w:val="%1.%2"/>
        <w:lvlJc w:val="left"/>
        <w:pPr>
          <w:ind w:left="309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1289" w:hanging="864"/>
        </w:pPr>
        <w:rPr>
          <w:rFonts w:hint="default"/>
          <w:b w:val="0"/>
          <w:i w:val="0"/>
          <w:color w:val="17365D"/>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17">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mirrorMargins/>
  <w:hideSpellingError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3C0C"/>
    <w:rsid w:val="00033F21"/>
    <w:rsid w:val="00037F75"/>
    <w:rsid w:val="00052062"/>
    <w:rsid w:val="00067E03"/>
    <w:rsid w:val="00075B98"/>
    <w:rsid w:val="000766CD"/>
    <w:rsid w:val="000847E0"/>
    <w:rsid w:val="00091927"/>
    <w:rsid w:val="00093D62"/>
    <w:rsid w:val="000B1C86"/>
    <w:rsid w:val="000B69E8"/>
    <w:rsid w:val="000C3C3C"/>
    <w:rsid w:val="000D0B41"/>
    <w:rsid w:val="000E2EA8"/>
    <w:rsid w:val="000F129C"/>
    <w:rsid w:val="000F5DC9"/>
    <w:rsid w:val="00104280"/>
    <w:rsid w:val="00113EC3"/>
    <w:rsid w:val="00120A9E"/>
    <w:rsid w:val="001236CB"/>
    <w:rsid w:val="00144AD0"/>
    <w:rsid w:val="00147B3D"/>
    <w:rsid w:val="00172ECF"/>
    <w:rsid w:val="00181E5E"/>
    <w:rsid w:val="00183CC5"/>
    <w:rsid w:val="001912C2"/>
    <w:rsid w:val="001950F9"/>
    <w:rsid w:val="001A3FEB"/>
    <w:rsid w:val="001B1A2F"/>
    <w:rsid w:val="001B3213"/>
    <w:rsid w:val="001C299B"/>
    <w:rsid w:val="001C7B41"/>
    <w:rsid w:val="001D424A"/>
    <w:rsid w:val="001E4E47"/>
    <w:rsid w:val="001F0C89"/>
    <w:rsid w:val="002124B1"/>
    <w:rsid w:val="00227AB1"/>
    <w:rsid w:val="00230729"/>
    <w:rsid w:val="0024099D"/>
    <w:rsid w:val="00246055"/>
    <w:rsid w:val="0027406B"/>
    <w:rsid w:val="002746E9"/>
    <w:rsid w:val="002859F7"/>
    <w:rsid w:val="0029596E"/>
    <w:rsid w:val="0029652F"/>
    <w:rsid w:val="002A3DB6"/>
    <w:rsid w:val="002A6500"/>
    <w:rsid w:val="002A779B"/>
    <w:rsid w:val="002B4B2B"/>
    <w:rsid w:val="002C3140"/>
    <w:rsid w:val="002C3569"/>
    <w:rsid w:val="002D52D0"/>
    <w:rsid w:val="002F18D2"/>
    <w:rsid w:val="002F27FF"/>
    <w:rsid w:val="002F55B5"/>
    <w:rsid w:val="00301282"/>
    <w:rsid w:val="00302A45"/>
    <w:rsid w:val="003033E5"/>
    <w:rsid w:val="00330CE8"/>
    <w:rsid w:val="00335A89"/>
    <w:rsid w:val="00342BD0"/>
    <w:rsid w:val="00350DBC"/>
    <w:rsid w:val="00351CDB"/>
    <w:rsid w:val="00355DDA"/>
    <w:rsid w:val="00365399"/>
    <w:rsid w:val="003726BC"/>
    <w:rsid w:val="00374A42"/>
    <w:rsid w:val="00376633"/>
    <w:rsid w:val="003A54AE"/>
    <w:rsid w:val="003B14DC"/>
    <w:rsid w:val="003E62B0"/>
    <w:rsid w:val="003F00F8"/>
    <w:rsid w:val="003F293B"/>
    <w:rsid w:val="0040037F"/>
    <w:rsid w:val="00411B42"/>
    <w:rsid w:val="00416332"/>
    <w:rsid w:val="00416487"/>
    <w:rsid w:val="00443DAA"/>
    <w:rsid w:val="004506DB"/>
    <w:rsid w:val="00462D09"/>
    <w:rsid w:val="00473EBC"/>
    <w:rsid w:val="00475599"/>
    <w:rsid w:val="00476171"/>
    <w:rsid w:val="004766E6"/>
    <w:rsid w:val="004852DC"/>
    <w:rsid w:val="00490409"/>
    <w:rsid w:val="004C4234"/>
    <w:rsid w:val="004C7B61"/>
    <w:rsid w:val="004D2AC2"/>
    <w:rsid w:val="004D2BAA"/>
    <w:rsid w:val="004D42CE"/>
    <w:rsid w:val="004E3465"/>
    <w:rsid w:val="004E7E6C"/>
    <w:rsid w:val="004F25FE"/>
    <w:rsid w:val="0050120B"/>
    <w:rsid w:val="00502EA1"/>
    <w:rsid w:val="005128F7"/>
    <w:rsid w:val="00513525"/>
    <w:rsid w:val="00515893"/>
    <w:rsid w:val="00530347"/>
    <w:rsid w:val="005460A4"/>
    <w:rsid w:val="0055112D"/>
    <w:rsid w:val="00551321"/>
    <w:rsid w:val="00561CB2"/>
    <w:rsid w:val="005703B6"/>
    <w:rsid w:val="00575118"/>
    <w:rsid w:val="00582A1C"/>
    <w:rsid w:val="00583D0B"/>
    <w:rsid w:val="0059039D"/>
    <w:rsid w:val="005A01B4"/>
    <w:rsid w:val="005A655B"/>
    <w:rsid w:val="005B2189"/>
    <w:rsid w:val="005B2330"/>
    <w:rsid w:val="005B3C0C"/>
    <w:rsid w:val="005C06EA"/>
    <w:rsid w:val="005C5C88"/>
    <w:rsid w:val="005D0ABB"/>
    <w:rsid w:val="005D3CC3"/>
    <w:rsid w:val="00603C7A"/>
    <w:rsid w:val="006047D5"/>
    <w:rsid w:val="00610DEB"/>
    <w:rsid w:val="00614385"/>
    <w:rsid w:val="006145F9"/>
    <w:rsid w:val="00616E00"/>
    <w:rsid w:val="00621C85"/>
    <w:rsid w:val="006242B2"/>
    <w:rsid w:val="0062471E"/>
    <w:rsid w:val="0063492B"/>
    <w:rsid w:val="00635595"/>
    <w:rsid w:val="0065339D"/>
    <w:rsid w:val="006549F8"/>
    <w:rsid w:val="00655E56"/>
    <w:rsid w:val="00660262"/>
    <w:rsid w:val="006635D3"/>
    <w:rsid w:val="00666FAA"/>
    <w:rsid w:val="00670425"/>
    <w:rsid w:val="0067185A"/>
    <w:rsid w:val="006729C0"/>
    <w:rsid w:val="00675708"/>
    <w:rsid w:val="00677C74"/>
    <w:rsid w:val="00681819"/>
    <w:rsid w:val="006B0844"/>
    <w:rsid w:val="006B0890"/>
    <w:rsid w:val="006B15B6"/>
    <w:rsid w:val="006E7385"/>
    <w:rsid w:val="006F2CAE"/>
    <w:rsid w:val="00754775"/>
    <w:rsid w:val="007564A3"/>
    <w:rsid w:val="00760394"/>
    <w:rsid w:val="0077366F"/>
    <w:rsid w:val="00776E77"/>
    <w:rsid w:val="00777791"/>
    <w:rsid w:val="00790A49"/>
    <w:rsid w:val="00790D02"/>
    <w:rsid w:val="007A0499"/>
    <w:rsid w:val="007B32CB"/>
    <w:rsid w:val="007B3D8D"/>
    <w:rsid w:val="007C262A"/>
    <w:rsid w:val="007E130E"/>
    <w:rsid w:val="007F0F11"/>
    <w:rsid w:val="007F6ECC"/>
    <w:rsid w:val="0081741E"/>
    <w:rsid w:val="00833364"/>
    <w:rsid w:val="008348DD"/>
    <w:rsid w:val="0084330B"/>
    <w:rsid w:val="00861889"/>
    <w:rsid w:val="008A595E"/>
    <w:rsid w:val="008A7E8A"/>
    <w:rsid w:val="008B1BA2"/>
    <w:rsid w:val="008C078F"/>
    <w:rsid w:val="008C67EC"/>
    <w:rsid w:val="008E450D"/>
    <w:rsid w:val="008F0BFB"/>
    <w:rsid w:val="008F438C"/>
    <w:rsid w:val="008F73F3"/>
    <w:rsid w:val="00932EB1"/>
    <w:rsid w:val="00936C14"/>
    <w:rsid w:val="009457C7"/>
    <w:rsid w:val="009538AE"/>
    <w:rsid w:val="009541DC"/>
    <w:rsid w:val="00955B9D"/>
    <w:rsid w:val="00960998"/>
    <w:rsid w:val="00973703"/>
    <w:rsid w:val="00985F46"/>
    <w:rsid w:val="00986622"/>
    <w:rsid w:val="0099695A"/>
    <w:rsid w:val="009A04F3"/>
    <w:rsid w:val="009B2BA9"/>
    <w:rsid w:val="009C545B"/>
    <w:rsid w:val="009D57BD"/>
    <w:rsid w:val="009E0B86"/>
    <w:rsid w:val="009F3279"/>
    <w:rsid w:val="009F482C"/>
    <w:rsid w:val="009F6868"/>
    <w:rsid w:val="009F6881"/>
    <w:rsid w:val="009F740C"/>
    <w:rsid w:val="00A07314"/>
    <w:rsid w:val="00A138AB"/>
    <w:rsid w:val="00A1521A"/>
    <w:rsid w:val="00A271DC"/>
    <w:rsid w:val="00A32D14"/>
    <w:rsid w:val="00A33684"/>
    <w:rsid w:val="00A36E55"/>
    <w:rsid w:val="00A41D27"/>
    <w:rsid w:val="00A430C8"/>
    <w:rsid w:val="00A46FFC"/>
    <w:rsid w:val="00A6576A"/>
    <w:rsid w:val="00A73B51"/>
    <w:rsid w:val="00A7670A"/>
    <w:rsid w:val="00A77762"/>
    <w:rsid w:val="00A8799A"/>
    <w:rsid w:val="00AA304C"/>
    <w:rsid w:val="00AC5759"/>
    <w:rsid w:val="00AC5EF7"/>
    <w:rsid w:val="00AD4AB5"/>
    <w:rsid w:val="00AE1ECD"/>
    <w:rsid w:val="00AE7CE6"/>
    <w:rsid w:val="00AF3A56"/>
    <w:rsid w:val="00B11E76"/>
    <w:rsid w:val="00B123E3"/>
    <w:rsid w:val="00B27178"/>
    <w:rsid w:val="00B35859"/>
    <w:rsid w:val="00B50227"/>
    <w:rsid w:val="00B50BE0"/>
    <w:rsid w:val="00B67520"/>
    <w:rsid w:val="00B732A1"/>
    <w:rsid w:val="00B81479"/>
    <w:rsid w:val="00BA5B42"/>
    <w:rsid w:val="00BA71EE"/>
    <w:rsid w:val="00BA7585"/>
    <w:rsid w:val="00BC4500"/>
    <w:rsid w:val="00BD03EC"/>
    <w:rsid w:val="00BE32B5"/>
    <w:rsid w:val="00BF1A87"/>
    <w:rsid w:val="00C03C89"/>
    <w:rsid w:val="00C05013"/>
    <w:rsid w:val="00C068E0"/>
    <w:rsid w:val="00C21F8F"/>
    <w:rsid w:val="00C27F44"/>
    <w:rsid w:val="00C338EA"/>
    <w:rsid w:val="00C36374"/>
    <w:rsid w:val="00C45306"/>
    <w:rsid w:val="00C6491F"/>
    <w:rsid w:val="00C674B9"/>
    <w:rsid w:val="00C93A6A"/>
    <w:rsid w:val="00CD286A"/>
    <w:rsid w:val="00CF2836"/>
    <w:rsid w:val="00D07774"/>
    <w:rsid w:val="00D1056A"/>
    <w:rsid w:val="00D226B1"/>
    <w:rsid w:val="00D412EE"/>
    <w:rsid w:val="00D602B2"/>
    <w:rsid w:val="00D62477"/>
    <w:rsid w:val="00D7452F"/>
    <w:rsid w:val="00D749C5"/>
    <w:rsid w:val="00D857D4"/>
    <w:rsid w:val="00D9533C"/>
    <w:rsid w:val="00D95E6A"/>
    <w:rsid w:val="00DA5B58"/>
    <w:rsid w:val="00DC49E0"/>
    <w:rsid w:val="00DD2A4D"/>
    <w:rsid w:val="00DE5757"/>
    <w:rsid w:val="00DF4328"/>
    <w:rsid w:val="00DF7742"/>
    <w:rsid w:val="00E227FC"/>
    <w:rsid w:val="00E27134"/>
    <w:rsid w:val="00E346D0"/>
    <w:rsid w:val="00E37F15"/>
    <w:rsid w:val="00E41AE4"/>
    <w:rsid w:val="00E42F03"/>
    <w:rsid w:val="00E57697"/>
    <w:rsid w:val="00E6157F"/>
    <w:rsid w:val="00E716CF"/>
    <w:rsid w:val="00E827BE"/>
    <w:rsid w:val="00EA5C8B"/>
    <w:rsid w:val="00EB4B6D"/>
    <w:rsid w:val="00EB5DC1"/>
    <w:rsid w:val="00EC5714"/>
    <w:rsid w:val="00ED1A15"/>
    <w:rsid w:val="00ED45B1"/>
    <w:rsid w:val="00ED45CE"/>
    <w:rsid w:val="00EE192B"/>
    <w:rsid w:val="00F37C1B"/>
    <w:rsid w:val="00F40D56"/>
    <w:rsid w:val="00F4548E"/>
    <w:rsid w:val="00F454AA"/>
    <w:rsid w:val="00F65F12"/>
    <w:rsid w:val="00F85AE5"/>
    <w:rsid w:val="00F877C8"/>
    <w:rsid w:val="00F90643"/>
    <w:rsid w:val="00F90C2B"/>
    <w:rsid w:val="00F96FAC"/>
    <w:rsid w:val="00F976A0"/>
    <w:rsid w:val="00FC200A"/>
    <w:rsid w:val="00FC5C1C"/>
    <w:rsid w:val="00FD2A79"/>
    <w:rsid w:val="00FD626E"/>
    <w:rsid w:val="00FF5C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27C6D98"/>
  <w15:docId w15:val="{FC3173CE-9957-4683-A510-30DF46E98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iPriority="0"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B3C0C"/>
    <w:pPr>
      <w:spacing w:after="120" w:line="300" w:lineRule="auto"/>
      <w:jc w:val="both"/>
    </w:pPr>
    <w:rPr>
      <w:sz w:val="24"/>
    </w:rPr>
  </w:style>
  <w:style w:type="paragraph" w:styleId="Heading1">
    <w:name w:val="heading 1"/>
    <w:basedOn w:val="Normal"/>
    <w:next w:val="Normal"/>
    <w:link w:val="Heading1Char"/>
    <w:uiPriority w:val="9"/>
    <w:qFormat/>
    <w:rsid w:val="005B3C0C"/>
    <w:pPr>
      <w:pageBreakBefore/>
      <w:widowControl w:val="0"/>
      <w:numPr>
        <w:numId w:val="1"/>
      </w:numPr>
      <w:spacing w:before="360" w:after="240" w:line="240" w:lineRule="auto"/>
      <w:ind w:left="357" w:hanging="357"/>
      <w:jc w:val="left"/>
      <w:outlineLvl w:val="0"/>
    </w:pPr>
    <w:rPr>
      <w:rFonts w:eastAsiaTheme="majorEastAsia" w:cstheme="majorBidi"/>
      <w:b/>
      <w:bCs/>
      <w:color w:val="0F243E" w:themeColor="text2" w:themeShade="80"/>
      <w:spacing w:val="20"/>
      <w:sz w:val="32"/>
      <w:szCs w:val="28"/>
    </w:rPr>
  </w:style>
  <w:style w:type="paragraph" w:styleId="Heading2">
    <w:name w:val="heading 2"/>
    <w:basedOn w:val="Normal"/>
    <w:next w:val="Normal"/>
    <w:link w:val="Heading2Char"/>
    <w:uiPriority w:val="9"/>
    <w:unhideWhenUsed/>
    <w:qFormat/>
    <w:rsid w:val="005B3C0C"/>
    <w:pPr>
      <w:keepNext/>
      <w:keepLines/>
      <w:numPr>
        <w:ilvl w:val="1"/>
        <w:numId w:val="1"/>
      </w:numPr>
      <w:spacing w:before="240" w:after="200" w:line="240" w:lineRule="auto"/>
      <w:ind w:left="578" w:hanging="578"/>
      <w:outlineLvl w:val="1"/>
    </w:pPr>
    <w:rPr>
      <w:rFonts w:eastAsiaTheme="majorEastAsia" w:cstheme="majorBidi"/>
      <w:bCs/>
      <w:color w:val="17365D" w:themeColor="text2" w:themeShade="BF"/>
      <w:sz w:val="28"/>
      <w:szCs w:val="26"/>
    </w:rPr>
  </w:style>
  <w:style w:type="paragraph" w:styleId="Heading3">
    <w:name w:val="heading 3"/>
    <w:basedOn w:val="Normal"/>
    <w:next w:val="Normal"/>
    <w:link w:val="Heading3Char"/>
    <w:uiPriority w:val="9"/>
    <w:unhideWhenUsed/>
    <w:qFormat/>
    <w:rsid w:val="005B3C0C"/>
    <w:pPr>
      <w:keepNext/>
      <w:keepLines/>
      <w:numPr>
        <w:ilvl w:val="2"/>
        <w:numId w:val="1"/>
      </w:numPr>
      <w:spacing w:before="240" w:after="200" w:line="240" w:lineRule="auto"/>
      <w:outlineLvl w:val="2"/>
    </w:pPr>
    <w:rPr>
      <w:rFonts w:eastAsiaTheme="majorEastAsia" w:cstheme="majorBidi"/>
      <w:b/>
      <w:bCs/>
      <w:color w:val="17365D" w:themeColor="text2" w:themeShade="BF"/>
      <w:spacing w:val="14"/>
    </w:rPr>
  </w:style>
  <w:style w:type="paragraph" w:styleId="Heading4">
    <w:name w:val="heading 4"/>
    <w:basedOn w:val="Normal"/>
    <w:next w:val="Normal"/>
    <w:link w:val="Heading4Char"/>
    <w:uiPriority w:val="9"/>
    <w:unhideWhenUsed/>
    <w:qFormat/>
    <w:rsid w:val="005B3C0C"/>
    <w:pPr>
      <w:keepNext/>
      <w:keepLines/>
      <w:numPr>
        <w:ilvl w:val="3"/>
        <w:numId w:val="1"/>
      </w:numPr>
      <w:spacing w:before="200" w:after="0"/>
      <w:ind w:left="864"/>
      <w:outlineLvl w:val="3"/>
    </w:pPr>
    <w:rPr>
      <w:rFonts w:eastAsiaTheme="majorEastAsia" w:cstheme="majorBidi"/>
      <w:b/>
      <w:bCs/>
      <w:i/>
      <w:iCs/>
      <w:color w:val="000000"/>
    </w:rPr>
  </w:style>
  <w:style w:type="paragraph" w:styleId="Heading5">
    <w:name w:val="heading 5"/>
    <w:basedOn w:val="Normal"/>
    <w:next w:val="Normal"/>
    <w:link w:val="Heading5Char"/>
    <w:uiPriority w:val="9"/>
    <w:unhideWhenUsed/>
    <w:qFormat/>
    <w:rsid w:val="005B3C0C"/>
    <w:pPr>
      <w:keepNext/>
      <w:keepLines/>
      <w:numPr>
        <w:ilvl w:val="4"/>
        <w:numId w:val="1"/>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5B3C0C"/>
    <w:pPr>
      <w:keepNext/>
      <w:keepLines/>
      <w:numPr>
        <w:ilvl w:val="5"/>
        <w:numId w:val="1"/>
      </w:numPr>
      <w:spacing w:before="200" w:after="0"/>
      <w:outlineLvl w:val="5"/>
    </w:pPr>
    <w:rPr>
      <w:rFonts w:asciiTheme="majorHAnsi" w:eastAsiaTheme="majorEastAsia" w:hAnsiTheme="majorHAnsi" w:cstheme="majorBidi"/>
      <w:iCs/>
      <w:color w:val="4F81BD" w:themeColor="accent1"/>
    </w:rPr>
  </w:style>
  <w:style w:type="paragraph" w:styleId="Heading7">
    <w:name w:val="heading 7"/>
    <w:basedOn w:val="Normal"/>
    <w:next w:val="Normal"/>
    <w:link w:val="Heading7Char"/>
    <w:uiPriority w:val="9"/>
    <w:semiHidden/>
    <w:unhideWhenUsed/>
    <w:qFormat/>
    <w:rsid w:val="005B3C0C"/>
    <w:pPr>
      <w:keepNext/>
      <w:keepLines/>
      <w:numPr>
        <w:ilvl w:val="6"/>
        <w:numId w:val="1"/>
      </w:numPr>
      <w:spacing w:before="200" w:after="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5B3C0C"/>
    <w:pPr>
      <w:keepNext/>
      <w:keepLines/>
      <w:numPr>
        <w:ilvl w:val="7"/>
        <w:numId w:val="1"/>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5B3C0C"/>
    <w:pPr>
      <w:keepNext/>
      <w:keepLines/>
      <w:numPr>
        <w:ilvl w:val="8"/>
        <w:numId w:val="1"/>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3C0C"/>
    <w:rPr>
      <w:rFonts w:eastAsiaTheme="majorEastAsia" w:cstheme="majorBidi"/>
      <w:b/>
      <w:bCs/>
      <w:color w:val="0F243E" w:themeColor="text2" w:themeShade="80"/>
      <w:spacing w:val="20"/>
      <w:sz w:val="32"/>
      <w:szCs w:val="28"/>
    </w:rPr>
  </w:style>
  <w:style w:type="character" w:customStyle="1" w:styleId="Heading2Char">
    <w:name w:val="Heading 2 Char"/>
    <w:basedOn w:val="DefaultParagraphFont"/>
    <w:link w:val="Heading2"/>
    <w:uiPriority w:val="9"/>
    <w:rsid w:val="005B3C0C"/>
    <w:rPr>
      <w:rFonts w:eastAsiaTheme="majorEastAsia" w:cstheme="majorBidi"/>
      <w:bCs/>
      <w:color w:val="17365D" w:themeColor="text2" w:themeShade="BF"/>
      <w:sz w:val="28"/>
      <w:szCs w:val="26"/>
    </w:rPr>
  </w:style>
  <w:style w:type="character" w:customStyle="1" w:styleId="Heading3Char">
    <w:name w:val="Heading 3 Char"/>
    <w:basedOn w:val="DefaultParagraphFont"/>
    <w:link w:val="Heading3"/>
    <w:uiPriority w:val="9"/>
    <w:rsid w:val="005B3C0C"/>
    <w:rPr>
      <w:rFonts w:eastAsiaTheme="majorEastAsia" w:cstheme="majorBidi"/>
      <w:b/>
      <w:bCs/>
      <w:color w:val="17365D" w:themeColor="text2" w:themeShade="BF"/>
      <w:spacing w:val="14"/>
      <w:sz w:val="24"/>
    </w:rPr>
  </w:style>
  <w:style w:type="character" w:customStyle="1" w:styleId="Heading4Char">
    <w:name w:val="Heading 4 Char"/>
    <w:basedOn w:val="DefaultParagraphFont"/>
    <w:link w:val="Heading4"/>
    <w:uiPriority w:val="9"/>
    <w:rsid w:val="005B3C0C"/>
    <w:rPr>
      <w:rFonts w:eastAsiaTheme="majorEastAsia" w:cstheme="majorBidi"/>
      <w:b/>
      <w:bCs/>
      <w:i/>
      <w:iCs/>
      <w:color w:val="000000"/>
      <w:sz w:val="24"/>
    </w:rPr>
  </w:style>
  <w:style w:type="character" w:customStyle="1" w:styleId="Heading5Char">
    <w:name w:val="Heading 5 Char"/>
    <w:basedOn w:val="DefaultParagraphFont"/>
    <w:link w:val="Heading5"/>
    <w:uiPriority w:val="9"/>
    <w:rsid w:val="005B3C0C"/>
    <w:rPr>
      <w:rFonts w:asciiTheme="majorHAnsi" w:eastAsiaTheme="majorEastAsia" w:hAnsiTheme="majorHAnsi" w:cstheme="majorBidi"/>
      <w:color w:val="000000"/>
      <w:sz w:val="24"/>
    </w:rPr>
  </w:style>
  <w:style w:type="character" w:customStyle="1" w:styleId="Heading6Char">
    <w:name w:val="Heading 6 Char"/>
    <w:basedOn w:val="DefaultParagraphFont"/>
    <w:link w:val="Heading6"/>
    <w:uiPriority w:val="9"/>
    <w:semiHidden/>
    <w:rsid w:val="005B3C0C"/>
    <w:rPr>
      <w:rFonts w:asciiTheme="majorHAnsi" w:eastAsiaTheme="majorEastAsia" w:hAnsiTheme="majorHAnsi" w:cstheme="majorBidi"/>
      <w:iCs/>
      <w:color w:val="4F81BD" w:themeColor="accent1"/>
      <w:sz w:val="24"/>
    </w:rPr>
  </w:style>
  <w:style w:type="character" w:customStyle="1" w:styleId="Heading7Char">
    <w:name w:val="Heading 7 Char"/>
    <w:basedOn w:val="DefaultParagraphFont"/>
    <w:link w:val="Heading7"/>
    <w:uiPriority w:val="9"/>
    <w:semiHidden/>
    <w:rsid w:val="005B3C0C"/>
    <w:rPr>
      <w:rFonts w:asciiTheme="majorHAnsi" w:eastAsiaTheme="majorEastAsia" w:hAnsiTheme="majorHAnsi" w:cstheme="majorBidi"/>
      <w:i/>
      <w:iCs/>
      <w:color w:val="000000"/>
      <w:sz w:val="24"/>
    </w:rPr>
  </w:style>
  <w:style w:type="character" w:customStyle="1" w:styleId="Heading8Char">
    <w:name w:val="Heading 8 Char"/>
    <w:basedOn w:val="DefaultParagraphFont"/>
    <w:link w:val="Heading8"/>
    <w:uiPriority w:val="9"/>
    <w:semiHidden/>
    <w:rsid w:val="005B3C0C"/>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5B3C0C"/>
    <w:rPr>
      <w:rFonts w:asciiTheme="majorHAnsi" w:eastAsiaTheme="majorEastAsia" w:hAnsiTheme="majorHAnsi" w:cstheme="majorBidi"/>
      <w:i/>
      <w:iCs/>
      <w:color w:val="000000"/>
      <w:sz w:val="20"/>
      <w:szCs w:val="20"/>
    </w:rPr>
  </w:style>
  <w:style w:type="paragraph" w:styleId="ListParagraph">
    <w:name w:val="List Paragraph"/>
    <w:basedOn w:val="Normal"/>
    <w:link w:val="ListParagraphChar"/>
    <w:uiPriority w:val="34"/>
    <w:qFormat/>
    <w:rsid w:val="005B3C0C"/>
    <w:pPr>
      <w:spacing w:line="240" w:lineRule="auto"/>
      <w:ind w:left="720" w:hanging="288"/>
    </w:pPr>
    <w:rPr>
      <w:color w:val="1F497D" w:themeColor="text2"/>
    </w:rPr>
  </w:style>
  <w:style w:type="character" w:customStyle="1" w:styleId="ListParagraphChar">
    <w:name w:val="List Paragraph Char"/>
    <w:basedOn w:val="DefaultParagraphFont"/>
    <w:link w:val="ListParagraph"/>
    <w:uiPriority w:val="34"/>
    <w:rsid w:val="005B3C0C"/>
    <w:rPr>
      <w:color w:val="1F497D" w:themeColor="text2"/>
      <w:sz w:val="24"/>
    </w:rPr>
  </w:style>
  <w:style w:type="paragraph" w:styleId="Footer">
    <w:name w:val="footer"/>
    <w:basedOn w:val="Normal"/>
    <w:link w:val="FooterChar"/>
    <w:uiPriority w:val="99"/>
    <w:unhideWhenUsed/>
    <w:rsid w:val="005B3C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3C0C"/>
    <w:rPr>
      <w:sz w:val="24"/>
    </w:rPr>
  </w:style>
  <w:style w:type="paragraph" w:styleId="Caption">
    <w:name w:val="caption"/>
    <w:basedOn w:val="Normal"/>
    <w:next w:val="FiguresSubtext"/>
    <w:link w:val="CaptionChar"/>
    <w:uiPriority w:val="35"/>
    <w:unhideWhenUsed/>
    <w:qFormat/>
    <w:rsid w:val="005B3C0C"/>
    <w:pPr>
      <w:keepNext/>
      <w:keepLines/>
      <w:spacing w:after="0" w:line="240" w:lineRule="auto"/>
    </w:pPr>
    <w:rPr>
      <w:rFonts w:asciiTheme="majorHAnsi" w:eastAsiaTheme="minorEastAsia" w:hAnsiTheme="majorHAnsi"/>
      <w:bCs/>
      <w:smallCaps/>
      <w:color w:val="1F497D" w:themeColor="text2"/>
      <w:spacing w:val="6"/>
      <w:szCs w:val="18"/>
      <w:lang w:bidi="hi-IN"/>
    </w:rPr>
  </w:style>
  <w:style w:type="paragraph" w:styleId="Title">
    <w:name w:val="Title"/>
    <w:basedOn w:val="Normal"/>
    <w:next w:val="Normal"/>
    <w:link w:val="TitleChar"/>
    <w:uiPriority w:val="10"/>
    <w:qFormat/>
    <w:rsid w:val="005B3C0C"/>
    <w:pPr>
      <w:spacing w:line="240" w:lineRule="auto"/>
    </w:pPr>
    <w:rPr>
      <w:rFonts w:eastAsiaTheme="majorEastAsia" w:cstheme="majorBidi"/>
      <w:color w:val="1F497D" w:themeColor="text2"/>
      <w:spacing w:val="30"/>
      <w:kern w:val="28"/>
      <w:sz w:val="36"/>
      <w:szCs w:val="52"/>
    </w:rPr>
  </w:style>
  <w:style w:type="character" w:customStyle="1" w:styleId="TitleChar">
    <w:name w:val="Title Char"/>
    <w:basedOn w:val="DefaultParagraphFont"/>
    <w:link w:val="Title"/>
    <w:uiPriority w:val="10"/>
    <w:rsid w:val="005B3C0C"/>
    <w:rPr>
      <w:rFonts w:eastAsiaTheme="majorEastAsia" w:cstheme="majorBidi"/>
      <w:color w:val="1F497D" w:themeColor="text2"/>
      <w:spacing w:val="30"/>
      <w:kern w:val="28"/>
      <w:sz w:val="36"/>
      <w:szCs w:val="52"/>
    </w:rPr>
  </w:style>
  <w:style w:type="paragraph" w:styleId="Subtitle">
    <w:name w:val="Subtitle"/>
    <w:basedOn w:val="Normal"/>
    <w:next w:val="Normal"/>
    <w:link w:val="SubtitleChar"/>
    <w:uiPriority w:val="11"/>
    <w:qFormat/>
    <w:rsid w:val="005B3C0C"/>
    <w:pPr>
      <w:numPr>
        <w:ilvl w:val="1"/>
      </w:numPr>
    </w:pPr>
    <w:rPr>
      <w:rFonts w:eastAsiaTheme="majorEastAsia" w:cstheme="majorBidi"/>
      <w:iCs/>
      <w:color w:val="1F497D" w:themeColor="text2"/>
      <w:sz w:val="40"/>
      <w:szCs w:val="24"/>
      <w:lang w:bidi="hi-IN"/>
    </w:rPr>
  </w:style>
  <w:style w:type="character" w:customStyle="1" w:styleId="SubtitleChar">
    <w:name w:val="Subtitle Char"/>
    <w:basedOn w:val="DefaultParagraphFont"/>
    <w:link w:val="Subtitle"/>
    <w:uiPriority w:val="11"/>
    <w:rsid w:val="005B3C0C"/>
    <w:rPr>
      <w:rFonts w:eastAsiaTheme="majorEastAsia" w:cstheme="majorBidi"/>
      <w:iCs/>
      <w:color w:val="1F497D" w:themeColor="text2"/>
      <w:sz w:val="40"/>
      <w:szCs w:val="24"/>
      <w:lang w:bidi="hi-IN"/>
    </w:rPr>
  </w:style>
  <w:style w:type="character" w:styleId="Strong">
    <w:name w:val="Strong"/>
    <w:basedOn w:val="DefaultParagraphFont"/>
    <w:uiPriority w:val="22"/>
    <w:qFormat/>
    <w:rsid w:val="005B3C0C"/>
    <w:rPr>
      <w:b w:val="0"/>
      <w:bCs/>
      <w:i/>
      <w:color w:val="1F497D" w:themeColor="text2"/>
    </w:rPr>
  </w:style>
  <w:style w:type="character" w:styleId="Emphasis">
    <w:name w:val="Emphasis"/>
    <w:basedOn w:val="DefaultParagraphFont"/>
    <w:uiPriority w:val="20"/>
    <w:qFormat/>
    <w:rsid w:val="005B3C0C"/>
    <w:rPr>
      <w:b/>
      <w:i/>
      <w:iCs/>
    </w:rPr>
  </w:style>
  <w:style w:type="paragraph" w:styleId="NoSpacing">
    <w:name w:val="No Spacing"/>
    <w:link w:val="NoSpacingChar"/>
    <w:uiPriority w:val="1"/>
    <w:qFormat/>
    <w:rsid w:val="005B3C0C"/>
    <w:pPr>
      <w:spacing w:after="0" w:line="240" w:lineRule="auto"/>
    </w:pPr>
  </w:style>
  <w:style w:type="character" w:customStyle="1" w:styleId="NoSpacingChar">
    <w:name w:val="No Spacing Char"/>
    <w:basedOn w:val="DefaultParagraphFont"/>
    <w:link w:val="NoSpacing"/>
    <w:uiPriority w:val="1"/>
    <w:rsid w:val="005B3C0C"/>
  </w:style>
  <w:style w:type="paragraph" w:styleId="Quote">
    <w:name w:val="Quote"/>
    <w:basedOn w:val="Normal"/>
    <w:next w:val="Normal"/>
    <w:link w:val="QuoteChar"/>
    <w:uiPriority w:val="29"/>
    <w:qFormat/>
    <w:rsid w:val="005B3C0C"/>
    <w:pPr>
      <w:spacing w:after="0"/>
      <w:jc w:val="center"/>
    </w:pPr>
    <w:rPr>
      <w:rFonts w:eastAsiaTheme="minorEastAsia"/>
      <w:b/>
      <w:i/>
      <w:iCs/>
      <w:color w:val="4F81BD" w:themeColor="accent1"/>
      <w:sz w:val="26"/>
      <w:lang w:bidi="hi-IN"/>
    </w:rPr>
  </w:style>
  <w:style w:type="character" w:customStyle="1" w:styleId="QuoteChar">
    <w:name w:val="Quote Char"/>
    <w:basedOn w:val="DefaultParagraphFont"/>
    <w:link w:val="Quote"/>
    <w:uiPriority w:val="29"/>
    <w:rsid w:val="005B3C0C"/>
    <w:rPr>
      <w:rFonts w:eastAsiaTheme="minorEastAsia"/>
      <w:b/>
      <w:i/>
      <w:iCs/>
      <w:color w:val="4F81BD" w:themeColor="accent1"/>
      <w:sz w:val="26"/>
      <w:lang w:bidi="hi-IN"/>
    </w:rPr>
  </w:style>
  <w:style w:type="paragraph" w:styleId="IntenseQuote">
    <w:name w:val="Intense Quote"/>
    <w:basedOn w:val="Normal"/>
    <w:next w:val="Normal"/>
    <w:link w:val="IntenseQuoteChar"/>
    <w:uiPriority w:val="30"/>
    <w:qFormat/>
    <w:rsid w:val="005B3C0C"/>
    <w:pPr>
      <w:pBdr>
        <w:top w:val="single" w:sz="36" w:space="8" w:color="4F81BD" w:themeColor="accent1"/>
        <w:left w:val="single" w:sz="36" w:space="8" w:color="4F81BD" w:themeColor="accent1"/>
        <w:bottom w:val="single" w:sz="36" w:space="8" w:color="4F81BD" w:themeColor="accent1"/>
        <w:right w:val="single" w:sz="36" w:space="8" w:color="4F81BD" w:themeColor="accent1"/>
      </w:pBdr>
      <w:shd w:val="clear" w:color="auto" w:fill="4F81BD" w:themeFill="accent1"/>
      <w:spacing w:before="200" w:after="200"/>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5B3C0C"/>
    <w:rPr>
      <w:rFonts w:asciiTheme="majorHAnsi" w:eastAsiaTheme="minorEastAsia" w:hAnsiTheme="majorHAnsi"/>
      <w:bCs/>
      <w:iCs/>
      <w:color w:val="FFFFFF" w:themeColor="background1"/>
      <w:sz w:val="28"/>
      <w:shd w:val="clear" w:color="auto" w:fill="4F81BD" w:themeFill="accent1"/>
      <w:lang w:bidi="hi-IN"/>
    </w:rPr>
  </w:style>
  <w:style w:type="character" w:styleId="SubtleEmphasis">
    <w:name w:val="Subtle Emphasis"/>
    <w:basedOn w:val="DefaultParagraphFont"/>
    <w:uiPriority w:val="19"/>
    <w:qFormat/>
    <w:rsid w:val="005B3C0C"/>
    <w:rPr>
      <w:i/>
      <w:iCs/>
      <w:color w:val="000000"/>
    </w:rPr>
  </w:style>
  <w:style w:type="character" w:styleId="IntenseEmphasis">
    <w:name w:val="Intense Emphasis"/>
    <w:basedOn w:val="DefaultParagraphFont"/>
    <w:uiPriority w:val="21"/>
    <w:qFormat/>
    <w:rsid w:val="005B3C0C"/>
    <w:rPr>
      <w:b/>
      <w:bCs/>
      <w:i/>
      <w:iCs/>
      <w:color w:val="4F81BD" w:themeColor="accent1"/>
    </w:rPr>
  </w:style>
  <w:style w:type="character" w:styleId="SubtleReference">
    <w:name w:val="Subtle Reference"/>
    <w:basedOn w:val="DefaultParagraphFont"/>
    <w:uiPriority w:val="31"/>
    <w:qFormat/>
    <w:rsid w:val="005B3C0C"/>
    <w:rPr>
      <w:smallCaps/>
      <w:color w:val="000000"/>
      <w:u w:val="single"/>
    </w:rPr>
  </w:style>
  <w:style w:type="character" w:styleId="IntenseReference">
    <w:name w:val="Intense Reference"/>
    <w:basedOn w:val="DefaultParagraphFont"/>
    <w:uiPriority w:val="32"/>
    <w:qFormat/>
    <w:rsid w:val="005B3C0C"/>
    <w:rPr>
      <w:b w:val="0"/>
      <w:bCs/>
      <w:smallCaps/>
      <w:color w:val="4F81BD" w:themeColor="accent1"/>
      <w:spacing w:val="5"/>
      <w:u w:val="single"/>
    </w:rPr>
  </w:style>
  <w:style w:type="character" w:styleId="BookTitle">
    <w:name w:val="Book Title"/>
    <w:basedOn w:val="DefaultParagraphFont"/>
    <w:uiPriority w:val="33"/>
    <w:qFormat/>
    <w:rsid w:val="005B3C0C"/>
    <w:rPr>
      <w:b/>
      <w:bCs/>
      <w:caps/>
      <w:smallCaps w:val="0"/>
      <w:color w:val="1F497D" w:themeColor="text2"/>
      <w:spacing w:val="10"/>
    </w:rPr>
  </w:style>
  <w:style w:type="paragraph" w:styleId="TOCHeading">
    <w:name w:val="TOC Heading"/>
    <w:basedOn w:val="Heading1"/>
    <w:next w:val="Normal"/>
    <w:uiPriority w:val="39"/>
    <w:semiHidden/>
    <w:unhideWhenUsed/>
    <w:qFormat/>
    <w:rsid w:val="005B3C0C"/>
    <w:pPr>
      <w:spacing w:before="480" w:line="264" w:lineRule="auto"/>
      <w:outlineLvl w:val="9"/>
    </w:pPr>
    <w:rPr>
      <w:b w:val="0"/>
    </w:rPr>
  </w:style>
  <w:style w:type="paragraph" w:customStyle="1" w:styleId="PersonalName">
    <w:name w:val="Personal Name"/>
    <w:basedOn w:val="Title"/>
    <w:rsid w:val="005B3C0C"/>
    <w:rPr>
      <w:b/>
      <w:caps/>
      <w:color w:val="000000"/>
      <w:sz w:val="28"/>
      <w:szCs w:val="28"/>
    </w:rPr>
  </w:style>
  <w:style w:type="paragraph" w:customStyle="1" w:styleId="ToDo">
    <w:name w:val="ToDo"/>
    <w:basedOn w:val="Normal"/>
    <w:link w:val="ToDoChar"/>
    <w:qFormat/>
    <w:rsid w:val="005B3C0C"/>
    <w:pPr>
      <w:shd w:val="clear" w:color="auto" w:fill="FFFF00"/>
    </w:pPr>
    <w:rPr>
      <w:b/>
      <w:color w:val="FF0000"/>
    </w:rPr>
  </w:style>
  <w:style w:type="character" w:customStyle="1" w:styleId="ToDoChar">
    <w:name w:val="ToDo Char"/>
    <w:basedOn w:val="DefaultParagraphFont"/>
    <w:link w:val="ToDo"/>
    <w:rsid w:val="005B3C0C"/>
    <w:rPr>
      <w:b/>
      <w:color w:val="FF0000"/>
      <w:sz w:val="24"/>
      <w:shd w:val="clear" w:color="auto" w:fill="FFFF00"/>
    </w:rPr>
  </w:style>
  <w:style w:type="paragraph" w:styleId="TOC2">
    <w:name w:val="toc 2"/>
    <w:basedOn w:val="Normal"/>
    <w:next w:val="Normal"/>
    <w:autoRedefine/>
    <w:uiPriority w:val="39"/>
    <w:unhideWhenUsed/>
    <w:qFormat/>
    <w:rsid w:val="005B3C0C"/>
    <w:pPr>
      <w:tabs>
        <w:tab w:val="left" w:pos="660"/>
        <w:tab w:val="right" w:leader="dot" w:pos="8494"/>
      </w:tabs>
      <w:spacing w:after="60" w:line="276" w:lineRule="auto"/>
      <w:ind w:left="221"/>
      <w:contextualSpacing/>
      <w:jc w:val="left"/>
    </w:pPr>
    <w:rPr>
      <w:rFonts w:eastAsiaTheme="minorEastAsia"/>
      <w:noProof/>
      <w:sz w:val="20"/>
      <w:lang w:val="en-US" w:eastAsia="ja-JP"/>
    </w:rPr>
  </w:style>
  <w:style w:type="paragraph" w:styleId="TOC1">
    <w:name w:val="toc 1"/>
    <w:basedOn w:val="Normal"/>
    <w:next w:val="Normal"/>
    <w:autoRedefine/>
    <w:uiPriority w:val="39"/>
    <w:unhideWhenUsed/>
    <w:qFormat/>
    <w:rsid w:val="005B3C0C"/>
    <w:pPr>
      <w:tabs>
        <w:tab w:val="left" w:pos="-2835"/>
        <w:tab w:val="left" w:pos="1134"/>
        <w:tab w:val="right" w:leader="dot" w:pos="8494"/>
      </w:tabs>
      <w:jc w:val="left"/>
    </w:pPr>
    <w:rPr>
      <w:rFonts w:eastAsiaTheme="minorEastAsia"/>
      <w:noProof/>
      <w:lang w:val="en-US" w:eastAsia="ja-JP"/>
    </w:rPr>
  </w:style>
  <w:style w:type="paragraph" w:styleId="TOC3">
    <w:name w:val="toc 3"/>
    <w:basedOn w:val="Normal"/>
    <w:next w:val="Normal"/>
    <w:autoRedefine/>
    <w:uiPriority w:val="39"/>
    <w:unhideWhenUsed/>
    <w:qFormat/>
    <w:rsid w:val="005B3C0C"/>
    <w:pPr>
      <w:tabs>
        <w:tab w:val="left" w:pos="1320"/>
        <w:tab w:val="right" w:leader="dot" w:pos="8494"/>
      </w:tabs>
      <w:spacing w:after="60" w:line="240" w:lineRule="auto"/>
      <w:ind w:left="442"/>
      <w:contextualSpacing/>
      <w:jc w:val="left"/>
    </w:pPr>
    <w:rPr>
      <w:rFonts w:eastAsiaTheme="minorEastAsia"/>
      <w:noProof/>
      <w:sz w:val="20"/>
      <w:lang w:val="en-US" w:eastAsia="ja-JP"/>
    </w:rPr>
  </w:style>
  <w:style w:type="paragraph" w:styleId="BalloonText">
    <w:name w:val="Balloon Text"/>
    <w:basedOn w:val="Normal"/>
    <w:link w:val="BalloonTextChar"/>
    <w:uiPriority w:val="99"/>
    <w:semiHidden/>
    <w:unhideWhenUsed/>
    <w:rsid w:val="005B3C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C0C"/>
    <w:rPr>
      <w:rFonts w:ascii="Tahoma" w:hAnsi="Tahoma" w:cs="Tahoma"/>
      <w:sz w:val="16"/>
      <w:szCs w:val="16"/>
    </w:rPr>
  </w:style>
  <w:style w:type="character" w:styleId="Hyperlink">
    <w:name w:val="Hyperlink"/>
    <w:basedOn w:val="DefaultParagraphFont"/>
    <w:uiPriority w:val="99"/>
    <w:unhideWhenUsed/>
    <w:rsid w:val="005B3C0C"/>
    <w:rPr>
      <w:color w:val="0000FF" w:themeColor="hyperlink"/>
      <w:u w:val="single"/>
    </w:rPr>
  </w:style>
  <w:style w:type="paragraph" w:styleId="FootnoteText">
    <w:name w:val="footnote text"/>
    <w:basedOn w:val="Normal"/>
    <w:link w:val="FootnoteTextChar"/>
    <w:uiPriority w:val="99"/>
    <w:unhideWhenUsed/>
    <w:qFormat/>
    <w:rsid w:val="005B3C0C"/>
    <w:pPr>
      <w:keepLines/>
      <w:spacing w:after="0" w:line="240" w:lineRule="auto"/>
    </w:pPr>
    <w:rPr>
      <w:sz w:val="16"/>
      <w:szCs w:val="20"/>
    </w:rPr>
  </w:style>
  <w:style w:type="character" w:customStyle="1" w:styleId="FootnoteTextChar">
    <w:name w:val="Footnote Text Char"/>
    <w:basedOn w:val="DefaultParagraphFont"/>
    <w:link w:val="FootnoteText"/>
    <w:uiPriority w:val="99"/>
    <w:rsid w:val="005B3C0C"/>
    <w:rPr>
      <w:sz w:val="16"/>
      <w:szCs w:val="20"/>
    </w:rPr>
  </w:style>
  <w:style w:type="character" w:styleId="FootnoteReference">
    <w:name w:val="footnote reference"/>
    <w:basedOn w:val="DefaultParagraphFont"/>
    <w:uiPriority w:val="99"/>
    <w:unhideWhenUsed/>
    <w:qFormat/>
    <w:rsid w:val="005B3C0C"/>
    <w:rPr>
      <w:vertAlign w:val="superscript"/>
    </w:rPr>
  </w:style>
  <w:style w:type="paragraph" w:customStyle="1" w:styleId="Chapter">
    <w:name w:val="Chapter"/>
    <w:basedOn w:val="Heading1"/>
    <w:next w:val="Normal"/>
    <w:link w:val="ChapterChar"/>
    <w:qFormat/>
    <w:rsid w:val="005B3C0C"/>
    <w:rPr>
      <w:b w:val="0"/>
    </w:rPr>
  </w:style>
  <w:style w:type="character" w:customStyle="1" w:styleId="ChapterChar">
    <w:name w:val="Chapter Char"/>
    <w:basedOn w:val="Heading1Char"/>
    <w:link w:val="Chapter"/>
    <w:rsid w:val="005B3C0C"/>
    <w:rPr>
      <w:rFonts w:eastAsiaTheme="majorEastAsia" w:cstheme="majorBidi"/>
      <w:b w:val="0"/>
      <w:bCs/>
      <w:color w:val="0F243E" w:themeColor="text2" w:themeShade="80"/>
      <w:spacing w:val="20"/>
      <w:sz w:val="32"/>
      <w:szCs w:val="28"/>
    </w:rPr>
  </w:style>
  <w:style w:type="paragraph" w:customStyle="1" w:styleId="Code">
    <w:name w:val="Code"/>
    <w:basedOn w:val="ListParagraph"/>
    <w:link w:val="CodeChar"/>
    <w:qFormat/>
    <w:rsid w:val="005B3C0C"/>
    <w:pPr>
      <w:numPr>
        <w:numId w:val="3"/>
      </w:numPr>
      <w:contextualSpacing/>
      <w:jc w:val="left"/>
    </w:pPr>
    <w:rPr>
      <w:rFonts w:ascii="Courier New" w:hAnsi="Courier New" w:cs="Courier New"/>
      <w:color w:val="000000" w:themeColor="text1"/>
      <w:sz w:val="20"/>
      <w:szCs w:val="20"/>
    </w:rPr>
  </w:style>
  <w:style w:type="character" w:customStyle="1" w:styleId="CodeChar">
    <w:name w:val="Code Char"/>
    <w:basedOn w:val="ListParagraphChar"/>
    <w:link w:val="Code"/>
    <w:rsid w:val="005B3C0C"/>
    <w:rPr>
      <w:rFonts w:ascii="Courier New" w:hAnsi="Courier New" w:cs="Courier New"/>
      <w:color w:val="000000" w:themeColor="text1"/>
      <w:sz w:val="20"/>
      <w:szCs w:val="20"/>
    </w:rPr>
  </w:style>
  <w:style w:type="paragraph" w:customStyle="1" w:styleId="QuoteatStart">
    <w:name w:val="Quote at Start"/>
    <w:basedOn w:val="Normal"/>
    <w:link w:val="QuoteatStartChar"/>
    <w:qFormat/>
    <w:rsid w:val="005B3C0C"/>
    <w:pPr>
      <w:spacing w:after="0" w:line="288" w:lineRule="auto"/>
      <w:jc w:val="right"/>
    </w:pPr>
    <w:rPr>
      <w:i/>
      <w:szCs w:val="24"/>
    </w:rPr>
  </w:style>
  <w:style w:type="character" w:customStyle="1" w:styleId="QuoteatStartChar">
    <w:name w:val="Quote at Start Char"/>
    <w:basedOn w:val="DefaultParagraphFont"/>
    <w:link w:val="QuoteatStart"/>
    <w:rsid w:val="005B3C0C"/>
    <w:rPr>
      <w:i/>
      <w:sz w:val="24"/>
      <w:szCs w:val="24"/>
    </w:rPr>
  </w:style>
  <w:style w:type="paragraph" w:styleId="Header">
    <w:name w:val="header"/>
    <w:basedOn w:val="Normal"/>
    <w:link w:val="HeaderChar"/>
    <w:uiPriority w:val="99"/>
    <w:unhideWhenUsed/>
    <w:rsid w:val="005B3C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3C0C"/>
    <w:rPr>
      <w:sz w:val="24"/>
    </w:rPr>
  </w:style>
  <w:style w:type="paragraph" w:customStyle="1" w:styleId="Quotebox">
    <w:name w:val="Quotebox"/>
    <w:basedOn w:val="Normal"/>
    <w:link w:val="QuoteboxChar"/>
    <w:qFormat/>
    <w:rsid w:val="005B3C0C"/>
    <w:pPr>
      <w:pBdr>
        <w:top w:val="single" w:sz="4" w:space="1" w:color="auto"/>
        <w:left w:val="single" w:sz="4" w:space="4" w:color="auto"/>
        <w:bottom w:val="single" w:sz="4" w:space="1" w:color="auto"/>
        <w:right w:val="single" w:sz="4" w:space="4" w:color="auto"/>
      </w:pBdr>
      <w:spacing w:before="200" w:after="200"/>
      <w:ind w:left="720"/>
    </w:pPr>
    <w:rPr>
      <w:i/>
    </w:rPr>
  </w:style>
  <w:style w:type="character" w:customStyle="1" w:styleId="QuoteboxChar">
    <w:name w:val="Quotebox Char"/>
    <w:basedOn w:val="DefaultParagraphFont"/>
    <w:link w:val="Quotebox"/>
    <w:rsid w:val="005B3C0C"/>
    <w:rPr>
      <w:i/>
      <w:sz w:val="24"/>
    </w:rPr>
  </w:style>
  <w:style w:type="paragraph" w:styleId="TOC6">
    <w:name w:val="toc 6"/>
    <w:basedOn w:val="Normal"/>
    <w:next w:val="Normal"/>
    <w:autoRedefine/>
    <w:uiPriority w:val="39"/>
    <w:unhideWhenUsed/>
    <w:rsid w:val="005B3C0C"/>
    <w:pPr>
      <w:spacing w:after="100" w:line="276" w:lineRule="auto"/>
      <w:jc w:val="left"/>
    </w:pPr>
    <w:rPr>
      <w:rFonts w:eastAsiaTheme="minorEastAsia"/>
      <w:lang w:eastAsia="en-GB"/>
    </w:rPr>
  </w:style>
  <w:style w:type="paragraph" w:customStyle="1" w:styleId="ChapterwithoutToC">
    <w:name w:val="Chapter without ToC"/>
    <w:link w:val="ChapterwithoutToCChar"/>
    <w:qFormat/>
    <w:rsid w:val="005B3C0C"/>
    <w:rPr>
      <w:rFonts w:ascii="Palatino Linotype" w:eastAsiaTheme="majorEastAsia" w:hAnsi="Palatino Linotype" w:cstheme="majorBidi"/>
      <w:bCs/>
      <w:color w:val="0F243E" w:themeColor="text2" w:themeShade="80"/>
      <w:spacing w:val="20"/>
      <w:sz w:val="32"/>
      <w:szCs w:val="28"/>
    </w:rPr>
  </w:style>
  <w:style w:type="character" w:customStyle="1" w:styleId="ChapterwithoutToCChar">
    <w:name w:val="Chapter without ToC Char"/>
    <w:basedOn w:val="ChapterChar"/>
    <w:link w:val="ChapterwithoutToC"/>
    <w:rsid w:val="005B3C0C"/>
    <w:rPr>
      <w:rFonts w:ascii="Palatino Linotype" w:eastAsiaTheme="majorEastAsia" w:hAnsi="Palatino Linotype" w:cstheme="majorBidi"/>
      <w:b w:val="0"/>
      <w:bCs/>
      <w:color w:val="0F243E" w:themeColor="text2" w:themeShade="80"/>
      <w:spacing w:val="20"/>
      <w:sz w:val="32"/>
      <w:szCs w:val="28"/>
    </w:rPr>
  </w:style>
  <w:style w:type="paragraph" w:customStyle="1" w:styleId="Heading1withCharacters">
    <w:name w:val="Heading 1 with Characters"/>
    <w:basedOn w:val="Heading1"/>
    <w:link w:val="Heading1withCharactersChar"/>
    <w:qFormat/>
    <w:rsid w:val="005B3C0C"/>
  </w:style>
  <w:style w:type="character" w:customStyle="1" w:styleId="Heading1withCharactersChar">
    <w:name w:val="Heading 1 with Characters Char"/>
    <w:basedOn w:val="Heading1Char"/>
    <w:link w:val="Heading1withCharacters"/>
    <w:rsid w:val="005B3C0C"/>
    <w:rPr>
      <w:rFonts w:eastAsiaTheme="majorEastAsia" w:cstheme="majorBidi"/>
      <w:b/>
      <w:bCs/>
      <w:color w:val="0F243E" w:themeColor="text2" w:themeShade="80"/>
      <w:spacing w:val="20"/>
      <w:sz w:val="32"/>
      <w:szCs w:val="28"/>
    </w:rPr>
  </w:style>
  <w:style w:type="paragraph" w:customStyle="1" w:styleId="Heading2withCharacters">
    <w:name w:val="Heading 2 with Characters"/>
    <w:basedOn w:val="Heading2"/>
    <w:link w:val="Heading2withCharactersChar"/>
    <w:qFormat/>
    <w:rsid w:val="005B3C0C"/>
    <w:pPr>
      <w:numPr>
        <w:ilvl w:val="0"/>
        <w:numId w:val="0"/>
      </w:numPr>
      <w:ind w:left="720" w:hanging="360"/>
    </w:pPr>
  </w:style>
  <w:style w:type="character" w:customStyle="1" w:styleId="Heading2withCharactersChar">
    <w:name w:val="Heading 2 with Characters Char"/>
    <w:basedOn w:val="Heading2Char"/>
    <w:link w:val="Heading2withCharacters"/>
    <w:rsid w:val="005B3C0C"/>
    <w:rPr>
      <w:rFonts w:eastAsiaTheme="majorEastAsia" w:cstheme="majorBidi"/>
      <w:bCs/>
      <w:color w:val="17365D" w:themeColor="text2" w:themeShade="BF"/>
      <w:sz w:val="28"/>
      <w:szCs w:val="26"/>
    </w:rPr>
  </w:style>
  <w:style w:type="paragraph" w:styleId="TOC4">
    <w:name w:val="toc 4"/>
    <w:basedOn w:val="Normal"/>
    <w:next w:val="Normal"/>
    <w:autoRedefine/>
    <w:uiPriority w:val="39"/>
    <w:unhideWhenUsed/>
    <w:rsid w:val="005B3C0C"/>
    <w:pPr>
      <w:spacing w:after="100" w:line="276" w:lineRule="auto"/>
      <w:ind w:left="660"/>
      <w:jc w:val="left"/>
    </w:pPr>
    <w:rPr>
      <w:rFonts w:eastAsiaTheme="minorEastAsia"/>
      <w:lang w:eastAsia="en-GB"/>
    </w:rPr>
  </w:style>
  <w:style w:type="paragraph" w:styleId="TOC5">
    <w:name w:val="toc 5"/>
    <w:basedOn w:val="Normal"/>
    <w:next w:val="Normal"/>
    <w:autoRedefine/>
    <w:uiPriority w:val="39"/>
    <w:unhideWhenUsed/>
    <w:rsid w:val="005B3C0C"/>
    <w:pPr>
      <w:spacing w:after="100" w:line="276" w:lineRule="auto"/>
      <w:ind w:left="880"/>
      <w:jc w:val="left"/>
    </w:pPr>
    <w:rPr>
      <w:rFonts w:eastAsiaTheme="minorEastAsia"/>
      <w:lang w:eastAsia="en-GB"/>
    </w:rPr>
  </w:style>
  <w:style w:type="paragraph" w:styleId="TOC7">
    <w:name w:val="toc 7"/>
    <w:basedOn w:val="Normal"/>
    <w:next w:val="Normal"/>
    <w:autoRedefine/>
    <w:uiPriority w:val="39"/>
    <w:unhideWhenUsed/>
    <w:rsid w:val="005B3C0C"/>
    <w:pPr>
      <w:spacing w:after="100" w:line="276" w:lineRule="auto"/>
      <w:ind w:left="1320"/>
      <w:jc w:val="left"/>
    </w:pPr>
    <w:rPr>
      <w:rFonts w:eastAsiaTheme="minorEastAsia"/>
      <w:lang w:eastAsia="en-GB"/>
    </w:rPr>
  </w:style>
  <w:style w:type="paragraph" w:styleId="TOC8">
    <w:name w:val="toc 8"/>
    <w:basedOn w:val="Normal"/>
    <w:next w:val="Normal"/>
    <w:autoRedefine/>
    <w:uiPriority w:val="39"/>
    <w:unhideWhenUsed/>
    <w:rsid w:val="005B3C0C"/>
    <w:pPr>
      <w:spacing w:after="100" w:line="276" w:lineRule="auto"/>
      <w:ind w:left="1540"/>
      <w:jc w:val="left"/>
    </w:pPr>
    <w:rPr>
      <w:rFonts w:eastAsiaTheme="minorEastAsia"/>
      <w:lang w:eastAsia="en-GB"/>
    </w:rPr>
  </w:style>
  <w:style w:type="paragraph" w:styleId="TOC9">
    <w:name w:val="toc 9"/>
    <w:basedOn w:val="Normal"/>
    <w:next w:val="Normal"/>
    <w:autoRedefine/>
    <w:uiPriority w:val="39"/>
    <w:unhideWhenUsed/>
    <w:rsid w:val="005B3C0C"/>
    <w:pPr>
      <w:spacing w:after="100" w:line="276" w:lineRule="auto"/>
      <w:ind w:left="1760"/>
      <w:jc w:val="left"/>
    </w:pPr>
    <w:rPr>
      <w:rFonts w:eastAsiaTheme="minorEastAsia"/>
      <w:lang w:eastAsia="en-GB"/>
    </w:rPr>
  </w:style>
  <w:style w:type="paragraph" w:customStyle="1" w:styleId="Normal-NoSpaces">
    <w:name w:val="Normal - No Spaces"/>
    <w:basedOn w:val="Normal"/>
    <w:link w:val="Normal-NoSpacesChar"/>
    <w:qFormat/>
    <w:rsid w:val="005B3C0C"/>
    <w:pPr>
      <w:spacing w:after="0" w:line="240" w:lineRule="auto"/>
      <w:ind w:left="1440" w:hanging="1440"/>
      <w:jc w:val="left"/>
    </w:pPr>
  </w:style>
  <w:style w:type="character" w:customStyle="1" w:styleId="Normal-NoSpacesChar">
    <w:name w:val="Normal - No Spaces Char"/>
    <w:basedOn w:val="DefaultParagraphFont"/>
    <w:link w:val="Normal-NoSpaces"/>
    <w:rsid w:val="005B3C0C"/>
    <w:rPr>
      <w:sz w:val="24"/>
    </w:rPr>
  </w:style>
  <w:style w:type="paragraph" w:customStyle="1" w:styleId="QuoteatStart-Subline">
    <w:name w:val="Quote at Start - Subline"/>
    <w:basedOn w:val="QuoteatStart"/>
    <w:link w:val="QuoteatStart-SublineChar"/>
    <w:qFormat/>
    <w:rsid w:val="005B3C0C"/>
    <w:pPr>
      <w:spacing w:after="240" w:line="240" w:lineRule="auto"/>
    </w:pPr>
    <w:rPr>
      <w:sz w:val="16"/>
      <w:szCs w:val="16"/>
    </w:rPr>
  </w:style>
  <w:style w:type="character" w:customStyle="1" w:styleId="QuoteatStart-SublineChar">
    <w:name w:val="Quote at Start - Subline Char"/>
    <w:basedOn w:val="QuoteatStartChar"/>
    <w:link w:val="QuoteatStart-Subline"/>
    <w:rsid w:val="005B3C0C"/>
    <w:rPr>
      <w:i/>
      <w:sz w:val="16"/>
      <w:szCs w:val="16"/>
    </w:rPr>
  </w:style>
  <w:style w:type="character" w:customStyle="1" w:styleId="apple-style-span">
    <w:name w:val="apple-style-span"/>
    <w:basedOn w:val="DefaultParagraphFont"/>
    <w:rsid w:val="005B3C0C"/>
  </w:style>
  <w:style w:type="paragraph" w:customStyle="1" w:styleId="BibliographyList">
    <w:name w:val="Bibliography List"/>
    <w:next w:val="Normal"/>
    <w:link w:val="BibliographyListChar"/>
    <w:qFormat/>
    <w:rsid w:val="005B3C0C"/>
    <w:pPr>
      <w:keepLines/>
      <w:spacing w:after="0" w:line="240" w:lineRule="auto"/>
      <w:ind w:left="720" w:hanging="720"/>
    </w:pPr>
    <w:rPr>
      <w:rFonts w:ascii="Palatino Linotype" w:hAnsi="Palatino Linotype"/>
      <w:color w:val="000000" w:themeColor="text1"/>
      <w:sz w:val="20"/>
      <w:szCs w:val="20"/>
    </w:rPr>
  </w:style>
  <w:style w:type="character" w:customStyle="1" w:styleId="BibliographyListChar">
    <w:name w:val="Bibliography List Char"/>
    <w:basedOn w:val="DefaultParagraphFont"/>
    <w:link w:val="BibliographyList"/>
    <w:rsid w:val="005B3C0C"/>
    <w:rPr>
      <w:rFonts w:ascii="Palatino Linotype" w:hAnsi="Palatino Linotype"/>
      <w:color w:val="000000" w:themeColor="text1"/>
      <w:sz w:val="20"/>
      <w:szCs w:val="20"/>
    </w:rPr>
  </w:style>
  <w:style w:type="character" w:customStyle="1" w:styleId="z-TopofFormChar">
    <w:name w:val="z-Top of Form Char"/>
    <w:basedOn w:val="DefaultParagraphFont"/>
    <w:link w:val="z-TopofForm"/>
    <w:uiPriority w:val="99"/>
    <w:semiHidden/>
    <w:rsid w:val="005B3C0C"/>
    <w:rPr>
      <w:rFonts w:ascii="Arial" w:eastAsia="Times New Roman" w:hAnsi="Arial" w:cs="Arial"/>
      <w:vanish/>
      <w:sz w:val="16"/>
      <w:szCs w:val="16"/>
      <w:lang w:eastAsia="en-GB"/>
    </w:rPr>
  </w:style>
  <w:style w:type="paragraph" w:styleId="z-TopofForm">
    <w:name w:val="HTML Top of Form"/>
    <w:basedOn w:val="Normal"/>
    <w:next w:val="Normal"/>
    <w:link w:val="z-TopofFormChar"/>
    <w:hidden/>
    <w:uiPriority w:val="99"/>
    <w:semiHidden/>
    <w:unhideWhenUsed/>
    <w:rsid w:val="005B3C0C"/>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1">
    <w:name w:val="z-Top of Form Char1"/>
    <w:basedOn w:val="DefaultParagraphFont"/>
    <w:uiPriority w:val="99"/>
    <w:semiHidden/>
    <w:rsid w:val="005B3C0C"/>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5B3C0C"/>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5B3C0C"/>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1">
    <w:name w:val="z-Bottom of Form Char1"/>
    <w:basedOn w:val="DefaultParagraphFont"/>
    <w:uiPriority w:val="99"/>
    <w:semiHidden/>
    <w:rsid w:val="005B3C0C"/>
    <w:rPr>
      <w:rFonts w:ascii="Arial" w:hAnsi="Arial" w:cs="Arial"/>
      <w:vanish/>
      <w:sz w:val="16"/>
      <w:szCs w:val="16"/>
    </w:rPr>
  </w:style>
  <w:style w:type="character" w:customStyle="1" w:styleId="boldtextcopy1">
    <w:name w:val="boldtextcopy1"/>
    <w:basedOn w:val="DefaultParagraphFont"/>
    <w:rsid w:val="005B3C0C"/>
    <w:rPr>
      <w:rFonts w:ascii="Georgia" w:hAnsi="Georgia" w:hint="default"/>
      <w:b/>
      <w:bCs/>
      <w:color w:val="FFFFFF"/>
      <w:sz w:val="18"/>
      <w:szCs w:val="18"/>
    </w:rPr>
  </w:style>
  <w:style w:type="paragraph" w:styleId="NormalWeb">
    <w:name w:val="Normal (Web)"/>
    <w:basedOn w:val="Normal"/>
    <w:uiPriority w:val="99"/>
    <w:unhideWhenUsed/>
    <w:rsid w:val="005B3C0C"/>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FiguresSubtext">
    <w:name w:val="Figures Subtext"/>
    <w:next w:val="Normal"/>
    <w:link w:val="FiguresSubtextChar"/>
    <w:qFormat/>
    <w:rsid w:val="005B3C0C"/>
    <w:pPr>
      <w:spacing w:line="240" w:lineRule="auto"/>
    </w:pPr>
    <w:rPr>
      <w:rFonts w:ascii="Cambria" w:eastAsiaTheme="minorEastAsia" w:hAnsi="Cambria"/>
      <w:bCs/>
      <w:color w:val="1F497D" w:themeColor="text2"/>
      <w:spacing w:val="6"/>
      <w:sz w:val="20"/>
      <w:szCs w:val="20"/>
      <w:lang w:bidi="hi-IN"/>
    </w:rPr>
  </w:style>
  <w:style w:type="paragraph" w:styleId="TableofFigures">
    <w:name w:val="table of figures"/>
    <w:basedOn w:val="Normal"/>
    <w:next w:val="Normal"/>
    <w:uiPriority w:val="99"/>
    <w:unhideWhenUsed/>
    <w:rsid w:val="005B3C0C"/>
    <w:pPr>
      <w:spacing w:after="0" w:line="240" w:lineRule="auto"/>
    </w:pPr>
    <w:rPr>
      <w:sz w:val="20"/>
    </w:rPr>
  </w:style>
  <w:style w:type="character" w:customStyle="1" w:styleId="CaptionChar">
    <w:name w:val="Caption Char"/>
    <w:basedOn w:val="DefaultParagraphFont"/>
    <w:link w:val="Caption"/>
    <w:uiPriority w:val="35"/>
    <w:rsid w:val="005B3C0C"/>
    <w:rPr>
      <w:rFonts w:asciiTheme="majorHAnsi" w:eastAsiaTheme="minorEastAsia" w:hAnsiTheme="majorHAnsi"/>
      <w:bCs/>
      <w:smallCaps/>
      <w:color w:val="1F497D" w:themeColor="text2"/>
      <w:spacing w:val="6"/>
      <w:sz w:val="24"/>
      <w:szCs w:val="18"/>
      <w:lang w:bidi="hi-IN"/>
    </w:rPr>
  </w:style>
  <w:style w:type="character" w:customStyle="1" w:styleId="FiguresSubtextChar">
    <w:name w:val="Figures Subtext Char"/>
    <w:basedOn w:val="CaptionChar"/>
    <w:link w:val="FiguresSubtext"/>
    <w:rsid w:val="005B3C0C"/>
    <w:rPr>
      <w:rFonts w:ascii="Cambria" w:eastAsiaTheme="minorEastAsia" w:hAnsi="Cambria"/>
      <w:bCs/>
      <w:smallCaps w:val="0"/>
      <w:color w:val="1F497D" w:themeColor="text2"/>
      <w:spacing w:val="6"/>
      <w:sz w:val="20"/>
      <w:szCs w:val="20"/>
      <w:lang w:bidi="hi-IN"/>
    </w:rPr>
  </w:style>
  <w:style w:type="numbering" w:customStyle="1" w:styleId="Style1">
    <w:name w:val="Style1"/>
    <w:uiPriority w:val="99"/>
    <w:rsid w:val="005B3C0C"/>
    <w:pPr>
      <w:numPr>
        <w:numId w:val="4"/>
      </w:numPr>
    </w:pPr>
  </w:style>
  <w:style w:type="numbering" w:customStyle="1" w:styleId="Style2">
    <w:name w:val="Style2"/>
    <w:uiPriority w:val="99"/>
    <w:rsid w:val="005B3C0C"/>
    <w:pPr>
      <w:numPr>
        <w:numId w:val="5"/>
      </w:numPr>
    </w:pPr>
  </w:style>
  <w:style w:type="table" w:styleId="TableGrid">
    <w:name w:val="Table Grid"/>
    <w:basedOn w:val="TableNormal"/>
    <w:uiPriority w:val="59"/>
    <w:rsid w:val="005B3C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B3C0C"/>
  </w:style>
  <w:style w:type="character" w:styleId="PlaceholderText">
    <w:name w:val="Placeholder Text"/>
    <w:basedOn w:val="DefaultParagraphFont"/>
    <w:uiPriority w:val="99"/>
    <w:semiHidden/>
    <w:rsid w:val="005B3C0C"/>
    <w:rPr>
      <w:color w:val="808080"/>
    </w:rPr>
  </w:style>
  <w:style w:type="character" w:styleId="FollowedHyperlink">
    <w:name w:val="FollowedHyperlink"/>
    <w:basedOn w:val="DefaultParagraphFont"/>
    <w:uiPriority w:val="99"/>
    <w:semiHidden/>
    <w:unhideWhenUsed/>
    <w:rsid w:val="005B3C0C"/>
    <w:rPr>
      <w:color w:val="800080" w:themeColor="followedHyperlink"/>
      <w:u w:val="single"/>
    </w:rPr>
  </w:style>
  <w:style w:type="character" w:customStyle="1" w:styleId="bold">
    <w:name w:val="bold"/>
    <w:basedOn w:val="DefaultParagraphFont"/>
    <w:rsid w:val="005B3C0C"/>
  </w:style>
  <w:style w:type="table" w:customStyle="1" w:styleId="TableGrid1">
    <w:name w:val="Table Grid1"/>
    <w:basedOn w:val="TableNormal"/>
    <w:next w:val="TableGrid"/>
    <w:uiPriority w:val="59"/>
    <w:rsid w:val="005B3C0C"/>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rsid w:val="005B3C0C"/>
    <w:rPr>
      <w:sz w:val="20"/>
      <w:szCs w:val="20"/>
    </w:rPr>
  </w:style>
  <w:style w:type="paragraph" w:styleId="CommentText">
    <w:name w:val="annotation text"/>
    <w:basedOn w:val="Normal"/>
    <w:link w:val="CommentTextChar"/>
    <w:uiPriority w:val="99"/>
    <w:unhideWhenUsed/>
    <w:rsid w:val="005B3C0C"/>
    <w:pPr>
      <w:spacing w:after="200" w:line="240" w:lineRule="auto"/>
      <w:jc w:val="left"/>
    </w:pPr>
    <w:rPr>
      <w:sz w:val="20"/>
      <w:szCs w:val="20"/>
    </w:rPr>
  </w:style>
  <w:style w:type="character" w:customStyle="1" w:styleId="CommentTextChar1">
    <w:name w:val="Comment Text Char1"/>
    <w:basedOn w:val="DefaultParagraphFont"/>
    <w:uiPriority w:val="99"/>
    <w:semiHidden/>
    <w:rsid w:val="005B3C0C"/>
    <w:rPr>
      <w:sz w:val="20"/>
      <w:szCs w:val="20"/>
    </w:rPr>
  </w:style>
  <w:style w:type="character" w:customStyle="1" w:styleId="CommentSubjectChar">
    <w:name w:val="Comment Subject Char"/>
    <w:basedOn w:val="CommentTextChar"/>
    <w:link w:val="CommentSubject"/>
    <w:uiPriority w:val="99"/>
    <w:semiHidden/>
    <w:rsid w:val="005B3C0C"/>
    <w:rPr>
      <w:b/>
      <w:bCs/>
      <w:sz w:val="20"/>
      <w:szCs w:val="20"/>
    </w:rPr>
  </w:style>
  <w:style w:type="paragraph" w:styleId="CommentSubject">
    <w:name w:val="annotation subject"/>
    <w:basedOn w:val="CommentText"/>
    <w:next w:val="CommentText"/>
    <w:link w:val="CommentSubjectChar"/>
    <w:uiPriority w:val="99"/>
    <w:semiHidden/>
    <w:unhideWhenUsed/>
    <w:rsid w:val="005B3C0C"/>
    <w:rPr>
      <w:b/>
      <w:bCs/>
    </w:rPr>
  </w:style>
  <w:style w:type="character" w:customStyle="1" w:styleId="CommentSubjectChar1">
    <w:name w:val="Comment Subject Char1"/>
    <w:basedOn w:val="CommentTextChar1"/>
    <w:uiPriority w:val="99"/>
    <w:semiHidden/>
    <w:rsid w:val="005B3C0C"/>
    <w:rPr>
      <w:b/>
      <w:bCs/>
      <w:sz w:val="20"/>
      <w:szCs w:val="20"/>
    </w:rPr>
  </w:style>
  <w:style w:type="paragraph" w:customStyle="1" w:styleId="Style-1">
    <w:name w:val="Style-1"/>
    <w:rsid w:val="005B3C0C"/>
    <w:pPr>
      <w:spacing w:after="0" w:line="240" w:lineRule="auto"/>
    </w:pPr>
    <w:rPr>
      <w:rFonts w:ascii="Times New Roman" w:eastAsia="Times New Roman" w:hAnsi="Times New Roman" w:cs="Times New Roman"/>
      <w:sz w:val="20"/>
      <w:szCs w:val="20"/>
      <w:lang w:eastAsia="en-GB"/>
    </w:rPr>
  </w:style>
  <w:style w:type="table" w:styleId="TableColumns4">
    <w:name w:val="Table Columns 4"/>
    <w:basedOn w:val="TableNormal"/>
    <w:rsid w:val="005B3C0C"/>
    <w:pPr>
      <w:spacing w:after="0" w:line="240" w:lineRule="auto"/>
    </w:pPr>
    <w:rPr>
      <w:rFonts w:ascii="Times New Roman" w:eastAsia="SimSun" w:hAnsi="Times New Roman" w:cs="Times New Roman"/>
      <w:sz w:val="20"/>
      <w:szCs w:val="20"/>
      <w:lang w:eastAsia="zh-C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paragraph" w:styleId="Bibliography">
    <w:name w:val="Bibliography"/>
    <w:basedOn w:val="Normal"/>
    <w:next w:val="Normal"/>
    <w:uiPriority w:val="37"/>
    <w:unhideWhenUsed/>
    <w:rsid w:val="005B3C0C"/>
    <w:pPr>
      <w:spacing w:after="0" w:line="240" w:lineRule="auto"/>
      <w:ind w:left="720" w:hanging="720"/>
      <w:jc w:val="left"/>
    </w:pPr>
    <w:rPr>
      <w:rFonts w:eastAsiaTheme="minorEastAsia"/>
      <w:lang w:eastAsia="en-GB"/>
    </w:rPr>
  </w:style>
  <w:style w:type="character" w:styleId="CommentReference">
    <w:name w:val="annotation reference"/>
    <w:basedOn w:val="DefaultParagraphFont"/>
    <w:uiPriority w:val="99"/>
    <w:semiHidden/>
    <w:unhideWhenUsed/>
    <w:rsid w:val="005B3C0C"/>
    <w:rPr>
      <w:sz w:val="16"/>
      <w:szCs w:val="16"/>
    </w:rPr>
  </w:style>
  <w:style w:type="table" w:customStyle="1" w:styleId="TableGrid2">
    <w:name w:val="Table Grid2"/>
    <w:basedOn w:val="TableNormal"/>
    <w:next w:val="TableGrid"/>
    <w:uiPriority w:val="59"/>
    <w:rsid w:val="005B3C0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B3C0C"/>
    <w:pPr>
      <w:spacing w:after="0" w:line="240" w:lineRule="auto"/>
    </w:pPr>
    <w:rPr>
      <w:color w:val="000000" w:themeColor="text1"/>
      <w:sz w:val="24"/>
    </w:rPr>
  </w:style>
  <w:style w:type="table" w:customStyle="1" w:styleId="TableGrid3">
    <w:name w:val="Table Grid3"/>
    <w:basedOn w:val="TableNormal"/>
    <w:next w:val="TableGrid"/>
    <w:uiPriority w:val="59"/>
    <w:rsid w:val="005B3C0C"/>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WaterUuse">
    <w:name w:val="aa Water Uuse"/>
    <w:basedOn w:val="ListParagraph"/>
    <w:rsid w:val="005B3C0C"/>
    <w:pPr>
      <w:spacing w:line="276" w:lineRule="auto"/>
      <w:ind w:left="425" w:hanging="425"/>
      <w:contextualSpacing/>
    </w:pPr>
    <w:rPr>
      <w:rFonts w:eastAsiaTheme="minorEastAsia" w:cstheme="minorHAnsi"/>
      <w:b/>
      <w:color w:val="auto"/>
      <w:sz w:val="20"/>
      <w:szCs w:val="20"/>
      <w:lang w:eastAsia="en-GB"/>
    </w:rPr>
  </w:style>
  <w:style w:type="paragraph" w:customStyle="1" w:styleId="aaNutrientUse">
    <w:name w:val="aa Nutrient Use"/>
    <w:basedOn w:val="ListParagraph"/>
    <w:rsid w:val="005B3C0C"/>
    <w:pPr>
      <w:spacing w:line="276" w:lineRule="auto"/>
      <w:ind w:left="425" w:hanging="425"/>
      <w:contextualSpacing/>
    </w:pPr>
    <w:rPr>
      <w:rFonts w:eastAsiaTheme="minorEastAsia" w:cstheme="minorHAnsi"/>
      <w:b/>
      <w:color w:val="auto"/>
      <w:sz w:val="20"/>
      <w:szCs w:val="20"/>
      <w:lang w:eastAsia="en-GB"/>
    </w:rPr>
  </w:style>
  <w:style w:type="paragraph" w:customStyle="1" w:styleId="aaEnergyUse">
    <w:name w:val="aa Energy Use"/>
    <w:basedOn w:val="ListParagraph"/>
    <w:rsid w:val="005B3C0C"/>
    <w:pPr>
      <w:spacing w:line="276" w:lineRule="auto"/>
      <w:ind w:left="425" w:hanging="425"/>
      <w:contextualSpacing/>
    </w:pPr>
    <w:rPr>
      <w:rFonts w:eastAsiaTheme="minorEastAsia" w:cstheme="minorHAnsi"/>
      <w:b/>
      <w:color w:val="auto"/>
      <w:sz w:val="20"/>
      <w:szCs w:val="20"/>
      <w:lang w:eastAsia="en-GB"/>
    </w:rPr>
  </w:style>
  <w:style w:type="paragraph" w:customStyle="1" w:styleId="aaNutrientuse0">
    <w:name w:val="aa Nutrient use"/>
    <w:basedOn w:val="Normal"/>
    <w:rsid w:val="005B3C0C"/>
    <w:pPr>
      <w:spacing w:after="200" w:line="276" w:lineRule="auto"/>
      <w:contextualSpacing/>
    </w:pPr>
    <w:rPr>
      <w:rFonts w:eastAsiaTheme="minorEastAsia" w:cstheme="minorHAnsi"/>
      <w:b/>
      <w:sz w:val="20"/>
      <w:szCs w:val="20"/>
      <w:lang w:eastAsia="en-GB"/>
    </w:rPr>
  </w:style>
  <w:style w:type="paragraph" w:customStyle="1" w:styleId="abNutrientUse">
    <w:name w:val="ab Nutrient Use"/>
    <w:basedOn w:val="aaEnergyUse"/>
    <w:rsid w:val="005B3C0C"/>
  </w:style>
  <w:style w:type="paragraph" w:customStyle="1" w:styleId="abEnergyUuse">
    <w:name w:val="ab Energy Uuse"/>
    <w:basedOn w:val="aaEnergyUse"/>
    <w:rsid w:val="005B3C0C"/>
  </w:style>
  <w:style w:type="paragraph" w:customStyle="1" w:styleId="aaPhosphorus">
    <w:name w:val="aa Phosphorus"/>
    <w:basedOn w:val="abNutrientUse"/>
    <w:rsid w:val="005B3C0C"/>
    <w:pPr>
      <w:spacing w:after="200"/>
      <w:ind w:left="0" w:firstLine="0"/>
      <w:contextualSpacing w:val="0"/>
    </w:pPr>
  </w:style>
  <w:style w:type="paragraph" w:customStyle="1" w:styleId="abPhosphorus">
    <w:name w:val="ab Phosphorus"/>
    <w:basedOn w:val="aaPhosphorus"/>
    <w:rsid w:val="005B3C0C"/>
    <w:pPr>
      <w:outlineLvl w:val="2"/>
    </w:pPr>
  </w:style>
  <w:style w:type="paragraph" w:customStyle="1" w:styleId="aaStratformit">
    <w:name w:val="aa Strat for mit"/>
    <w:basedOn w:val="abPhosphorus"/>
    <w:qFormat/>
    <w:rsid w:val="005B3C0C"/>
    <w:pPr>
      <w:ind w:left="709" w:hanging="720"/>
      <w:contextualSpacing/>
      <w:outlineLvl w:val="9"/>
    </w:pPr>
  </w:style>
  <w:style w:type="character" w:customStyle="1" w:styleId="figuretitle">
    <w:name w:val="figuretitle"/>
    <w:basedOn w:val="DefaultParagraphFont"/>
    <w:rsid w:val="005B3C0C"/>
  </w:style>
  <w:style w:type="paragraph" w:customStyle="1" w:styleId="reference">
    <w:name w:val="reference"/>
    <w:basedOn w:val="Normal"/>
    <w:rsid w:val="005B3C0C"/>
    <w:pPr>
      <w:spacing w:before="100" w:beforeAutospacing="1" w:after="100" w:afterAutospacing="1" w:line="240" w:lineRule="auto"/>
      <w:jc w:val="left"/>
    </w:pPr>
    <w:rPr>
      <w:rFonts w:ascii="Times New Roman" w:eastAsia="Times New Roman" w:hAnsi="Times New Roman" w:cs="Times New Roman"/>
      <w:szCs w:val="24"/>
      <w:lang w:eastAsia="en-GB"/>
    </w:rPr>
  </w:style>
  <w:style w:type="table" w:customStyle="1" w:styleId="TableGrid4">
    <w:name w:val="Table Grid4"/>
    <w:basedOn w:val="TableNormal"/>
    <w:next w:val="TableGrid"/>
    <w:uiPriority w:val="59"/>
    <w:rsid w:val="005B3C0C"/>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3">
    <w:name w:val="Style3"/>
    <w:uiPriority w:val="99"/>
    <w:rsid w:val="00F37C1B"/>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022594">
      <w:bodyDiv w:val="1"/>
      <w:marLeft w:val="0"/>
      <w:marRight w:val="0"/>
      <w:marTop w:val="0"/>
      <w:marBottom w:val="0"/>
      <w:divBdr>
        <w:top w:val="none" w:sz="0" w:space="0" w:color="auto"/>
        <w:left w:val="none" w:sz="0" w:space="0" w:color="auto"/>
        <w:bottom w:val="none" w:sz="0" w:space="0" w:color="auto"/>
        <w:right w:val="none" w:sz="0" w:space="0" w:color="auto"/>
      </w:divBdr>
    </w:div>
    <w:div w:id="516122231">
      <w:bodyDiv w:val="1"/>
      <w:marLeft w:val="0"/>
      <w:marRight w:val="0"/>
      <w:marTop w:val="0"/>
      <w:marBottom w:val="0"/>
      <w:divBdr>
        <w:top w:val="none" w:sz="0" w:space="0" w:color="auto"/>
        <w:left w:val="none" w:sz="0" w:space="0" w:color="auto"/>
        <w:bottom w:val="none" w:sz="0" w:space="0" w:color="auto"/>
        <w:right w:val="none" w:sz="0" w:space="0" w:color="auto"/>
      </w:divBdr>
    </w:div>
    <w:div w:id="1578860087">
      <w:bodyDiv w:val="1"/>
      <w:marLeft w:val="0"/>
      <w:marRight w:val="0"/>
      <w:marTop w:val="0"/>
      <w:marBottom w:val="0"/>
      <w:divBdr>
        <w:top w:val="none" w:sz="0" w:space="0" w:color="auto"/>
        <w:left w:val="none" w:sz="0" w:space="0" w:color="auto"/>
        <w:bottom w:val="none" w:sz="0" w:space="0" w:color="auto"/>
        <w:right w:val="none" w:sz="0" w:space="0" w:color="auto"/>
      </w:divBdr>
    </w:div>
    <w:div w:id="2017534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png"/><Relationship Id="rId205" Type="http://schemas.openxmlformats.org/officeDocument/2006/relationships/image" Target="media/image198.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jpe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160" Type="http://schemas.openxmlformats.org/officeDocument/2006/relationships/image" Target="media/image153.png"/><Relationship Id="rId165" Type="http://schemas.openxmlformats.org/officeDocument/2006/relationships/image" Target="media/image158.png"/><Relationship Id="rId181" Type="http://schemas.openxmlformats.org/officeDocument/2006/relationships/image" Target="media/image174.png"/><Relationship Id="rId186" Type="http://schemas.openxmlformats.org/officeDocument/2006/relationships/image" Target="media/image179.png"/><Relationship Id="rId216" Type="http://schemas.openxmlformats.org/officeDocument/2006/relationships/fontTable" Target="fontTable.xml"/><Relationship Id="rId211" Type="http://schemas.openxmlformats.org/officeDocument/2006/relationships/image" Target="media/image204.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emf"/><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134" Type="http://schemas.openxmlformats.org/officeDocument/2006/relationships/image" Target="media/image127.png"/><Relationship Id="rId139" Type="http://schemas.openxmlformats.org/officeDocument/2006/relationships/image" Target="media/image132.png"/><Relationship Id="rId80" Type="http://schemas.openxmlformats.org/officeDocument/2006/relationships/image" Target="media/image73.png"/><Relationship Id="rId85" Type="http://schemas.openxmlformats.org/officeDocument/2006/relationships/image" Target="media/image78.png"/><Relationship Id="rId150" Type="http://schemas.openxmlformats.org/officeDocument/2006/relationships/image" Target="media/image143.png"/><Relationship Id="rId155" Type="http://schemas.openxmlformats.org/officeDocument/2006/relationships/image" Target="media/image148.png"/><Relationship Id="rId171" Type="http://schemas.openxmlformats.org/officeDocument/2006/relationships/image" Target="media/image164.png"/><Relationship Id="rId176" Type="http://schemas.openxmlformats.org/officeDocument/2006/relationships/image" Target="media/image169.png"/><Relationship Id="rId192" Type="http://schemas.openxmlformats.org/officeDocument/2006/relationships/image" Target="media/image185.png"/><Relationship Id="rId197" Type="http://schemas.openxmlformats.org/officeDocument/2006/relationships/image" Target="media/image190.png"/><Relationship Id="rId206" Type="http://schemas.openxmlformats.org/officeDocument/2006/relationships/image" Target="media/image199.png"/><Relationship Id="rId201" Type="http://schemas.openxmlformats.org/officeDocument/2006/relationships/image" Target="media/image194.png"/><Relationship Id="rId12" Type="http://schemas.openxmlformats.org/officeDocument/2006/relationships/image" Target="media/image5.jpeg"/><Relationship Id="rId17" Type="http://schemas.openxmlformats.org/officeDocument/2006/relationships/image" Target="media/image10.png"/><Relationship Id="rId33" Type="http://schemas.openxmlformats.org/officeDocument/2006/relationships/image" Target="media/image26.emf"/><Relationship Id="rId38" Type="http://schemas.openxmlformats.org/officeDocument/2006/relationships/image" Target="media/image31.png"/><Relationship Id="rId59" Type="http://schemas.openxmlformats.org/officeDocument/2006/relationships/image" Target="media/image52.jpe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jpeg"/><Relationship Id="rId70" Type="http://schemas.openxmlformats.org/officeDocument/2006/relationships/image" Target="media/image63.png"/><Relationship Id="rId75" Type="http://schemas.openxmlformats.org/officeDocument/2006/relationships/image" Target="media/image68.jpe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image" Target="media/image138.png"/><Relationship Id="rId161" Type="http://schemas.openxmlformats.org/officeDocument/2006/relationships/image" Target="media/image154.png"/><Relationship Id="rId166" Type="http://schemas.openxmlformats.org/officeDocument/2006/relationships/image" Target="media/image159.png"/><Relationship Id="rId182" Type="http://schemas.openxmlformats.org/officeDocument/2006/relationships/image" Target="media/image175.png"/><Relationship Id="rId187" Type="http://schemas.openxmlformats.org/officeDocument/2006/relationships/image" Target="media/image180.png"/><Relationship Id="rId217"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205.png"/><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emf"/><Relationship Id="rId60" Type="http://schemas.openxmlformats.org/officeDocument/2006/relationships/image" Target="media/image53.jpe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172" Type="http://schemas.openxmlformats.org/officeDocument/2006/relationships/image" Target="media/image165.png"/><Relationship Id="rId193" Type="http://schemas.openxmlformats.org/officeDocument/2006/relationships/image" Target="media/image186.png"/><Relationship Id="rId202" Type="http://schemas.openxmlformats.org/officeDocument/2006/relationships/image" Target="media/image195.png"/><Relationship Id="rId207" Type="http://schemas.openxmlformats.org/officeDocument/2006/relationships/image" Target="media/image200.pn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2.emf"/><Relationship Id="rId109" Type="http://schemas.openxmlformats.org/officeDocument/2006/relationships/image" Target="media/image102.png"/><Relationship Id="rId34" Type="http://schemas.openxmlformats.org/officeDocument/2006/relationships/image" Target="media/image27.emf"/><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jpe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162" Type="http://schemas.openxmlformats.org/officeDocument/2006/relationships/image" Target="media/image155.png"/><Relationship Id="rId183" Type="http://schemas.openxmlformats.org/officeDocument/2006/relationships/image" Target="media/image176.png"/><Relationship Id="rId213" Type="http://schemas.openxmlformats.org/officeDocument/2006/relationships/image" Target="media/image20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emf"/><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emf"/><Relationship Id="rId82" Type="http://schemas.openxmlformats.org/officeDocument/2006/relationships/image" Target="media/image75.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199" Type="http://schemas.openxmlformats.org/officeDocument/2006/relationships/image" Target="media/image192.png"/><Relationship Id="rId203" Type="http://schemas.openxmlformats.org/officeDocument/2006/relationships/image" Target="media/image196.png"/><Relationship Id="rId208" Type="http://schemas.openxmlformats.org/officeDocument/2006/relationships/image" Target="media/image201.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jpeg"/><Relationship Id="rId51" Type="http://schemas.openxmlformats.org/officeDocument/2006/relationships/image" Target="media/image44.jpe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14" Type="http://schemas.openxmlformats.org/officeDocument/2006/relationships/image" Target="media/image207.png"/><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209" Type="http://schemas.openxmlformats.org/officeDocument/2006/relationships/image" Target="media/image202.png"/><Relationship Id="rId190" Type="http://schemas.openxmlformats.org/officeDocument/2006/relationships/image" Target="media/image183.png"/><Relationship Id="rId204" Type="http://schemas.openxmlformats.org/officeDocument/2006/relationships/image" Target="media/image197.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jpe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jpe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73.png"/><Relationship Id="rId210" Type="http://schemas.openxmlformats.org/officeDocument/2006/relationships/image" Target="media/image203.png"/><Relationship Id="rId215" Type="http://schemas.openxmlformats.org/officeDocument/2006/relationships/footer" Target="footer1.xml"/><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image" Target="media/image193.png"/><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jpe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E35392-7C30-4CEF-BD86-EA7AFD969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7</Pages>
  <Words>355941</Words>
  <Characters>2028869</Characters>
  <Application>Microsoft Office Word</Application>
  <DocSecurity>0</DocSecurity>
  <Lines>16907</Lines>
  <Paragraphs>4760</Paragraphs>
  <ScaleCrop>false</ScaleCrop>
  <HeadingPairs>
    <vt:vector size="2" baseType="variant">
      <vt:variant>
        <vt:lpstr>Title</vt:lpstr>
      </vt:variant>
      <vt:variant>
        <vt:i4>1</vt:i4>
      </vt:variant>
    </vt:vector>
  </HeadingPairs>
  <TitlesOfParts>
    <vt:vector size="1" baseType="lpstr">
      <vt:lpstr>The influence of organic carbon supplementation on the carbon metabolism of green algae</vt:lpstr>
    </vt:vector>
  </TitlesOfParts>
  <Company>HP</Company>
  <LinksUpToDate>false</LinksUpToDate>
  <CharactersWithSpaces>238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nfluence of organic carbon supplementation on the carbon metabolism of green algae</dc:title>
  <dc:subject>By: Richard Smith (MEnvSci)</dc:subject>
  <dc:creator>Thesis submitted for the degree of Doctor of Philosophy (PhD)</dc:creator>
  <cp:lastModifiedBy>Richard Smith</cp:lastModifiedBy>
  <cp:revision>2</cp:revision>
  <cp:lastPrinted>2016-11-30T19:40:00Z</cp:lastPrinted>
  <dcterms:created xsi:type="dcterms:W3CDTF">2017-01-30T09:38:00Z</dcterms:created>
  <dcterms:modified xsi:type="dcterms:W3CDTF">2017-01-30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81fl5Qr"/&gt;&lt;style id="http://www.zotero.org/styles/bioresource-techn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